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4.xml" ContentType="application/vnd.openxmlformats-officedocument.drawingml.chart+xml"/>
  <Override PartName="/word/theme/themeOverride3.xml" ContentType="application/vnd.openxmlformats-officedocument.themeOverride+xml"/>
  <Override PartName="/word/charts/chart5.xml" ContentType="application/vnd.openxmlformats-officedocument.drawingml.chart+xml"/>
  <Override PartName="/word/theme/themeOverride4.xml" ContentType="application/vnd.openxmlformats-officedocument.themeOverride+xml"/>
  <Override PartName="/word/charts/chart6.xml" ContentType="application/vnd.openxmlformats-officedocument.drawingml.chart+xml"/>
  <Override PartName="/word/theme/themeOverride5.xml" ContentType="application/vnd.openxmlformats-officedocument.themeOverride+xml"/>
  <Override PartName="/word/charts/chart7.xml" ContentType="application/vnd.openxmlformats-officedocument.drawingml.chart+xml"/>
  <Override PartName="/word/theme/themeOverride6.xml" ContentType="application/vnd.openxmlformats-officedocument.themeOverride+xml"/>
  <Override PartName="/word/charts/chart8.xml" ContentType="application/vnd.openxmlformats-officedocument.drawingml.chart+xml"/>
  <Override PartName="/word/theme/themeOverride7.xml" ContentType="application/vnd.openxmlformats-officedocument.themeOverride+xml"/>
  <Override PartName="/word/charts/chart9.xml" ContentType="application/vnd.openxmlformats-officedocument.drawingml.chart+xml"/>
  <Override PartName="/word/theme/themeOverride8.xml" ContentType="application/vnd.openxmlformats-officedocument.themeOverride+xml"/>
  <Override PartName="/word/charts/chart10.xml" ContentType="application/vnd.openxmlformats-officedocument.drawingml.chart+xml"/>
  <Override PartName="/word/theme/themeOverride9.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BF5D56" w14:textId="704B10F7" w:rsidR="003E6750" w:rsidRPr="003A5660" w:rsidRDefault="009E5A78" w:rsidP="003A5660">
      <w:pPr>
        <w:pStyle w:val="Heading1"/>
        <w:spacing w:before="0" w:beforeAutospacing="0" w:after="0" w:afterAutospacing="0"/>
        <w:jc w:val="center"/>
        <w:rPr>
          <w:rFonts w:ascii="Times New Roman" w:hAnsi="Times New Roman" w:cs="Times New Roman"/>
          <w:sz w:val="24"/>
          <w:szCs w:val="24"/>
        </w:rPr>
      </w:pPr>
      <w:bookmarkStart w:id="0" w:name="_Toc230524551"/>
      <w:bookmarkStart w:id="1" w:name="_Toc213094644"/>
      <w:bookmarkStart w:id="2" w:name="_Toc213094951"/>
      <w:bookmarkStart w:id="3" w:name="_Toc232349006"/>
      <w:bookmarkStart w:id="4" w:name="_Hlk230632895"/>
      <w:r w:rsidRPr="003E6750">
        <w:rPr>
          <w:rFonts w:ascii="Times New Roman" w:hAnsi="Times New Roman" w:cs="Times New Roman"/>
          <w:sz w:val="24"/>
          <w:szCs w:val="24"/>
        </w:rPr>
        <w:t>Statistical Assessment of Mechanical Properties of Recycled Reinforcing Bars within Kenya’s Construction Industry</w:t>
      </w:r>
    </w:p>
    <w:p w14:paraId="33D1DDE0" w14:textId="372A7CFB" w:rsidR="007749D2" w:rsidRDefault="003A5660" w:rsidP="003A5660">
      <w:pPr>
        <w:pStyle w:val="Heading1"/>
        <w:spacing w:before="0" w:beforeAutospacing="0" w:after="0" w:afterAutospacing="0"/>
        <w:rPr>
          <w:rFonts w:ascii="Times New Roman" w:hAnsi="Times New Roman" w:cs="Times New Roman"/>
          <w:sz w:val="24"/>
          <w:szCs w:val="24"/>
        </w:rPr>
      </w:pPr>
      <w:r w:rsidRPr="00D558D8">
        <w:rPr>
          <w:rFonts w:ascii="Times New Roman" w:hAnsi="Times New Roman" w:cs="Times New Roman"/>
          <w:sz w:val="24"/>
          <w:szCs w:val="24"/>
        </w:rPr>
        <w:t>Abstract</w:t>
      </w:r>
    </w:p>
    <w:p w14:paraId="4C951602" w14:textId="5631E4CE" w:rsidR="009E5A78" w:rsidRPr="002E26E2" w:rsidRDefault="009E5A78" w:rsidP="009E5A78">
      <w:pPr>
        <w:spacing w:after="0" w:line="240" w:lineRule="auto"/>
        <w:jc w:val="both"/>
        <w:rPr>
          <w:rFonts w:ascii="Times New Roman" w:hAnsi="Times New Roman" w:cs="Times New Roman"/>
        </w:rPr>
      </w:pPr>
      <w:r w:rsidRPr="002E26E2">
        <w:rPr>
          <w:rFonts w:ascii="Times New Roman" w:hAnsi="Times New Roman" w:cs="Times New Roman"/>
        </w:rPr>
        <w:t xml:space="preserve">Variations in chemical, mechanical, and physical properties have been reported in steel bars sold in the Kenyan market, particularly those produced from scrap raw material, indicating a lack of unified quality control measures. To ascertain compliance with regional and international standards, this study </w:t>
      </w:r>
      <w:r w:rsidRPr="009C103B">
        <w:rPr>
          <w:rFonts w:ascii="Times New Roman" w:hAnsi="Times New Roman" w:cs="Times New Roman"/>
        </w:rPr>
        <w:t xml:space="preserve">investigated the mechanical properties of rebars of seven different manufacturers within Kenyan market. </w:t>
      </w:r>
      <w:r w:rsidRPr="009C103B">
        <w:rPr>
          <w:rFonts w:ascii="Times New Roman" w:eastAsia="Times New Roman" w:hAnsi="Times New Roman" w:cs="Times New Roman"/>
        </w:rPr>
        <w:t xml:space="preserve">Standard tensile testing was conducted using </w:t>
      </w:r>
      <w:r w:rsidRPr="009C103B">
        <w:rPr>
          <w:rFonts w:ascii="Times New Roman" w:hAnsi="Times New Roman" w:cs="Times New Roman"/>
        </w:rPr>
        <w:t>Enkay Universal Testing</w:t>
      </w:r>
      <w:r w:rsidRPr="009C103B">
        <w:rPr>
          <w:rFonts w:ascii="Times New Roman" w:eastAsia="Times New Roman" w:hAnsi="Times New Roman" w:cs="Times New Roman"/>
        </w:rPr>
        <w:t xml:space="preserve"> Machine (capacity: 100 kN) in accordance with ISO 15630</w:t>
      </w:r>
      <w:r w:rsidRPr="009C103B">
        <w:rPr>
          <w:rFonts w:ascii="Times New Roman" w:eastAsia="Times New Roman" w:hAnsi="Times New Roman" w:cs="Times New Roman"/>
        </w:rPr>
        <w:noBreakHyphen/>
        <w:t>1 and ISO 6892</w:t>
      </w:r>
      <w:r w:rsidRPr="009C103B">
        <w:rPr>
          <w:rFonts w:ascii="Times New Roman" w:eastAsia="Times New Roman" w:hAnsi="Times New Roman" w:cs="Times New Roman"/>
        </w:rPr>
        <w:noBreakHyphen/>
        <w:t>1, yielding</w:t>
      </w:r>
      <w:r w:rsidRPr="000B3FC2">
        <w:rPr>
          <w:rFonts w:ascii="Times New Roman" w:eastAsia="Times New Roman" w:hAnsi="Times New Roman" w:cs="Times New Roman"/>
        </w:rPr>
        <w:t xml:space="preserve"> average values for yield strength (YS), ultimate tensile strength (UTS), and elongation. </w:t>
      </w:r>
      <w:r w:rsidRPr="002E26E2">
        <w:rPr>
          <w:rFonts w:ascii="Times New Roman" w:hAnsi="Times New Roman" w:cs="Times New Roman"/>
        </w:rPr>
        <w:t>Results indicated that manufacturer A rebars exhibited adequate ductility, with YS and UTS values exceeding minimum thresholds (YS</w:t>
      </w:r>
      <w:r w:rsidRPr="000B3FC2">
        <w:rPr>
          <w:rFonts w:ascii="Times New Roman" w:eastAsia="Times New Roman" w:hAnsi="Times New Roman" w:cs="Times New Roman"/>
        </w:rPr>
        <w:t>&gt; </w:t>
      </w:r>
      <w:r w:rsidRPr="003E6750">
        <w:rPr>
          <w:rFonts w:ascii="Times New Roman" w:eastAsia="Times New Roman" w:hAnsi="Times New Roman" w:cs="Times New Roman"/>
        </w:rPr>
        <w:t xml:space="preserve">500 MPa, UTS &gt; 550 MPa), </w:t>
      </w:r>
      <w:r w:rsidR="003E6750" w:rsidRPr="003E6750">
        <w:rPr>
          <w:rFonts w:ascii="Times New Roman" w:eastAsia="Times New Roman" w:hAnsi="Times New Roman" w:cs="Times New Roman"/>
        </w:rPr>
        <w:t xml:space="preserve">and </w:t>
      </w:r>
      <w:r w:rsidR="003E6750">
        <w:rPr>
          <w:rFonts w:ascii="Times New Roman" w:eastAsia="Times New Roman" w:hAnsi="Times New Roman" w:cs="Times New Roman"/>
        </w:rPr>
        <w:t>m</w:t>
      </w:r>
      <w:r w:rsidR="003E6750" w:rsidRPr="003E6750">
        <w:rPr>
          <w:rFonts w:ascii="Times New Roman" w:eastAsia="Times New Roman" w:hAnsi="Times New Roman" w:cs="Times New Roman"/>
        </w:rPr>
        <w:t>anufacturer</w:t>
      </w:r>
      <w:r w:rsidRPr="003E6750">
        <w:rPr>
          <w:rFonts w:ascii="Times New Roman" w:eastAsia="Times New Roman" w:hAnsi="Times New Roman" w:cs="Times New Roman"/>
        </w:rPr>
        <w:t xml:space="preserve"> B samples </w:t>
      </w:r>
      <w:r w:rsidR="004066BF" w:rsidRPr="003E6750">
        <w:rPr>
          <w:rFonts w:ascii="Times New Roman" w:eastAsia="Times New Roman" w:hAnsi="Times New Roman" w:cs="Times New Roman"/>
        </w:rPr>
        <w:t>recorded low yield strength</w:t>
      </w:r>
      <w:r w:rsidR="003E6750" w:rsidRPr="003E6750">
        <w:rPr>
          <w:rFonts w:ascii="Times New Roman" w:eastAsia="Times New Roman" w:hAnsi="Times New Roman" w:cs="Times New Roman"/>
        </w:rPr>
        <w:t xml:space="preserve"> averaging at </w:t>
      </w:r>
      <w:r w:rsidR="003E6750" w:rsidRPr="003E6750">
        <w:rPr>
          <w:rFonts w:ascii="Times New Roman" w:eastAsia="Times New Roman" w:hAnsi="Times New Roman" w:cs="Times New Roman"/>
          <w:sz w:val="24"/>
          <w:szCs w:val="24"/>
        </w:rPr>
        <w:t>475.0</w:t>
      </w:r>
      <m:oMath>
        <m:r>
          <m:rPr>
            <m:sty m:val="p"/>
          </m:rPr>
          <w:rPr>
            <w:rFonts w:ascii="Cambria Math" w:eastAsia="Times New Roman" w:hAnsi="Cambria Math" w:cs="Times New Roman"/>
            <w:sz w:val="24"/>
            <w:szCs w:val="24"/>
          </w:rPr>
          <m:t>±</m:t>
        </m:r>
        <m:r>
          <w:rPr>
            <w:rFonts w:ascii="Cambria Math" w:eastAsia="Times New Roman" w:hAnsi="Cambria Math" w:cs="Times New Roman"/>
            <w:sz w:val="24"/>
            <w:szCs w:val="24"/>
          </w:rPr>
          <m:t>35.1</m:t>
        </m:r>
      </m:oMath>
      <w:r w:rsidR="003E6750" w:rsidRPr="003E6750">
        <w:rPr>
          <w:rFonts w:ascii="Times New Roman" w:eastAsia="Times New Roman" w:hAnsi="Times New Roman" w:cs="Times New Roman"/>
          <w:sz w:val="24"/>
          <w:szCs w:val="24"/>
        </w:rPr>
        <w:t>MPa which are lowest value among seven manufacturers</w:t>
      </w:r>
      <w:r w:rsidR="003E6750" w:rsidRPr="003E6750">
        <w:rPr>
          <w:rFonts w:ascii="Times New Roman" w:eastAsia="Times New Roman" w:hAnsi="Times New Roman" w:cs="Times New Roman"/>
        </w:rPr>
        <w:t>. Percentage</w:t>
      </w:r>
      <w:r w:rsidRPr="003E6750">
        <w:rPr>
          <w:rFonts w:ascii="Times New Roman" w:eastAsia="Times New Roman" w:hAnsi="Times New Roman" w:cs="Times New Roman"/>
        </w:rPr>
        <w:t xml:space="preserve"> elongation results indicated that 6/7 (85.71%) of the manufacturers met the minimum threshold set by KS EAS 412</w:t>
      </w:r>
      <w:r w:rsidRPr="002E26E2">
        <w:rPr>
          <w:rFonts w:ascii="Times New Roman" w:eastAsia="Times New Roman" w:hAnsi="Times New Roman" w:cs="Times New Roman"/>
        </w:rPr>
        <w:t xml:space="preserve">, additionally all the manufacturers except F felt short of the requirement </w:t>
      </w:r>
      <w:r w:rsidRPr="002E26E2">
        <w:rPr>
          <w:rFonts w:ascii="Times New Roman" w:hAnsi="Times New Roman" w:cs="Times New Roman"/>
        </w:rPr>
        <w:t>(UTS/YS ≥ 1.08).</w:t>
      </w:r>
    </w:p>
    <w:p w14:paraId="0E7A355A" w14:textId="789ABBB6" w:rsidR="009E5A78" w:rsidRPr="00274F5C" w:rsidRDefault="009E5A78" w:rsidP="009E5A78">
      <w:pPr>
        <w:spacing w:after="0" w:line="240" w:lineRule="auto"/>
        <w:jc w:val="both"/>
        <w:rPr>
          <w:rFonts w:ascii="Times New Roman" w:eastAsia="Times New Roman" w:hAnsi="Times New Roman" w:cs="Times New Roman"/>
        </w:rPr>
      </w:pPr>
      <w:r w:rsidRPr="002E26E2">
        <w:rPr>
          <w:rFonts w:ascii="Times New Roman" w:hAnsi="Times New Roman" w:cs="Times New Roman"/>
        </w:rPr>
        <w:t xml:space="preserve">Overall mechanical properties conformity of the tested samples revealed that 5 out 7 manufacturers, constituting to 71%, complied with the KS </w:t>
      </w:r>
      <w:r w:rsidRPr="00274F5C">
        <w:rPr>
          <w:rFonts w:ascii="Times New Roman" w:hAnsi="Times New Roman" w:cs="Times New Roman"/>
        </w:rPr>
        <w:t xml:space="preserve">EAS 412 regional standard. </w:t>
      </w:r>
      <w:r w:rsidRPr="00274F5C">
        <w:rPr>
          <w:rFonts w:ascii="Times New Roman" w:eastAsia="Times New Roman" w:hAnsi="Times New Roman" w:cs="Times New Roman"/>
        </w:rPr>
        <w:t>T</w:t>
      </w:r>
      <w:r w:rsidRPr="000B3FC2">
        <w:rPr>
          <w:rFonts w:ascii="Times New Roman" w:eastAsia="Times New Roman" w:hAnsi="Times New Roman" w:cs="Times New Roman"/>
        </w:rPr>
        <w:t xml:space="preserve">he study concludes that while most </w:t>
      </w:r>
      <w:r w:rsidRPr="00274F5C">
        <w:rPr>
          <w:rFonts w:ascii="Times New Roman" w:eastAsia="Times New Roman" w:hAnsi="Times New Roman" w:cs="Times New Roman"/>
        </w:rPr>
        <w:t xml:space="preserve">locally manufactured rebars </w:t>
      </w:r>
      <w:r w:rsidRPr="000B3FC2">
        <w:rPr>
          <w:rFonts w:ascii="Times New Roman" w:eastAsia="Times New Roman" w:hAnsi="Times New Roman" w:cs="Times New Roman"/>
        </w:rPr>
        <w:t>comply with</w:t>
      </w:r>
      <w:r w:rsidRPr="00274F5C">
        <w:rPr>
          <w:rFonts w:ascii="Times New Roman" w:eastAsia="Times New Roman" w:hAnsi="Times New Roman" w:cs="Times New Roman"/>
        </w:rPr>
        <w:t xml:space="preserve"> regional and international standards, persistent variations in</w:t>
      </w:r>
      <w:r w:rsidRPr="000B3FC2">
        <w:rPr>
          <w:rFonts w:ascii="Times New Roman" w:eastAsia="Times New Roman" w:hAnsi="Times New Roman" w:cs="Times New Roman"/>
        </w:rPr>
        <w:t xml:space="preserve"> mechanical </w:t>
      </w:r>
      <w:r w:rsidRPr="00274F5C">
        <w:rPr>
          <w:rFonts w:ascii="Times New Roman" w:eastAsia="Times New Roman" w:hAnsi="Times New Roman" w:cs="Times New Roman"/>
        </w:rPr>
        <w:t>properties</w:t>
      </w:r>
      <w:r w:rsidRPr="000B3FC2">
        <w:rPr>
          <w:rFonts w:ascii="Times New Roman" w:eastAsia="Times New Roman" w:hAnsi="Times New Roman" w:cs="Times New Roman"/>
        </w:rPr>
        <w:t xml:space="preserve"> highlight the need for stricter quality control in Kenyan steel production.</w:t>
      </w:r>
      <w:r w:rsidRPr="00274F5C">
        <w:rPr>
          <w:rFonts w:ascii="Times New Roman" w:hAnsi="Times New Roman" w:cs="Times New Roman"/>
        </w:rPr>
        <w:t xml:space="preserve"> The findings aim to guide and advise the construction sector in Kenya, promoting long-term sustainability and aligning with Kenya’s Vision 2030 goals on infrastructural development.</w:t>
      </w:r>
    </w:p>
    <w:p w14:paraId="7B85F73A" w14:textId="34D07E7C" w:rsidR="009E5A78" w:rsidRPr="00D948F8" w:rsidRDefault="009E5A78" w:rsidP="00D948F8">
      <w:pPr>
        <w:rPr>
          <w:rFonts w:ascii="Times New Roman" w:hAnsi="Times New Roman" w:cs="Times New Roman"/>
        </w:rPr>
      </w:pPr>
      <w:r w:rsidRPr="00274F5C">
        <w:rPr>
          <w:rFonts w:ascii="Times New Roman" w:hAnsi="Times New Roman" w:cs="Times New Roman"/>
        </w:rPr>
        <w:t xml:space="preserve">Key words: </w:t>
      </w:r>
      <w:r w:rsidR="002110C2">
        <w:rPr>
          <w:rFonts w:ascii="Times New Roman" w:hAnsi="Times New Roman" w:cs="Times New Roman"/>
        </w:rPr>
        <w:t>manufacturer,</w:t>
      </w:r>
      <w:r w:rsidR="002110C2" w:rsidRPr="00274F5C">
        <w:rPr>
          <w:rFonts w:ascii="Times New Roman" w:hAnsi="Times New Roman" w:cs="Times New Roman"/>
        </w:rPr>
        <w:t xml:space="preserve"> mechanical</w:t>
      </w:r>
      <w:r w:rsidRPr="00274F5C">
        <w:rPr>
          <w:rFonts w:ascii="Times New Roman" w:hAnsi="Times New Roman" w:cs="Times New Roman"/>
        </w:rPr>
        <w:t xml:space="preserve"> properties,</w:t>
      </w:r>
      <w:r w:rsidRPr="00274F5C">
        <w:rPr>
          <w:rFonts w:ascii="Times New Roman" w:eastAsia="Calibri" w:hAnsi="Times New Roman" w:cs="Times New Roman"/>
        </w:rPr>
        <w:t xml:space="preserve"> </w:t>
      </w:r>
      <w:r w:rsidRPr="00274F5C">
        <w:rPr>
          <w:rFonts w:ascii="Times New Roman" w:hAnsi="Times New Roman" w:cs="Times New Roman"/>
        </w:rPr>
        <w:t>reinforcement bars, standards compliance</w:t>
      </w:r>
    </w:p>
    <w:p w14:paraId="5D6A67DA" w14:textId="1C9A189D" w:rsidR="009E5A78" w:rsidRPr="00D558D8" w:rsidRDefault="009E5A78" w:rsidP="002110C2">
      <w:pPr>
        <w:pStyle w:val="Heading1"/>
        <w:numPr>
          <w:ilvl w:val="0"/>
          <w:numId w:val="45"/>
        </w:numPr>
        <w:spacing w:after="0" w:afterAutospacing="0"/>
        <w:rPr>
          <w:rFonts w:ascii="Times New Roman" w:hAnsi="Times New Roman" w:cs="Times New Roman"/>
          <w:sz w:val="24"/>
          <w:szCs w:val="24"/>
        </w:rPr>
      </w:pPr>
      <w:bookmarkStart w:id="5" w:name="_Toc213094645"/>
      <w:bookmarkStart w:id="6" w:name="_Toc213094952"/>
      <w:bookmarkStart w:id="7" w:name="_Toc230524553"/>
      <w:bookmarkStart w:id="8" w:name="_Toc232349007"/>
      <w:bookmarkEnd w:id="0"/>
      <w:bookmarkEnd w:id="1"/>
      <w:bookmarkEnd w:id="2"/>
      <w:bookmarkEnd w:id="3"/>
      <w:r w:rsidRPr="00D558D8">
        <w:rPr>
          <w:rFonts w:ascii="Times New Roman" w:hAnsi="Times New Roman" w:cs="Times New Roman"/>
          <w:sz w:val="24"/>
          <w:szCs w:val="24"/>
        </w:rPr>
        <w:t>Introduction</w:t>
      </w:r>
      <w:bookmarkEnd w:id="5"/>
      <w:bookmarkEnd w:id="6"/>
      <w:bookmarkEnd w:id="7"/>
      <w:bookmarkEnd w:id="8"/>
    </w:p>
    <w:p w14:paraId="7E0D825E" w14:textId="3B071891" w:rsidR="009E5A78" w:rsidRPr="00D558D8" w:rsidRDefault="009E5A78" w:rsidP="009E5A78">
      <w:pPr>
        <w:tabs>
          <w:tab w:val="left" w:pos="0"/>
          <w:tab w:val="left" w:pos="810"/>
        </w:tabs>
        <w:spacing w:after="0" w:line="360" w:lineRule="auto"/>
        <w:jc w:val="both"/>
        <w:rPr>
          <w:rFonts w:ascii="Times New Roman" w:hAnsi="Times New Roman" w:cs="Times New Roman"/>
          <w:sz w:val="24"/>
          <w:szCs w:val="24"/>
        </w:rPr>
      </w:pPr>
      <w:r w:rsidRPr="00D558D8">
        <w:rPr>
          <w:rFonts w:ascii="Times New Roman" w:hAnsi="Times New Roman" w:cs="Times New Roman"/>
          <w:sz w:val="24"/>
          <w:szCs w:val="24"/>
        </w:rPr>
        <w:t>Global population increase has brought about industrialization and urbanization. This has led to a rapid increase in the number and scale of infrastructural development projects, ultimately increasing demand on different types of engineering materials</w:t>
      </w:r>
      <w:r w:rsidRPr="00D558D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ilimaa&lt;/Author&gt;&lt;Year&gt;2023&lt;/Year&gt;&lt;RecNum&gt;183&lt;/RecNum&gt;&lt;DisplayText&gt;[1]&lt;/DisplayText&gt;&lt;record&gt;&lt;rec-number&gt;183&lt;/rec-number&gt;&lt;foreign-keys&gt;&lt;key app="EN" db-id="5svps9009sap2gepr9c59pdivfzt0a50va0t" timestamp="1762055694" guid="2b60b99a-e20b-4a13-9c50-11d818002e99"&gt;183&lt;/key&gt;&lt;/foreign-keys&gt;&lt;ref-type name="Journal Article"&gt;17&lt;/ref-type&gt;&lt;contributors&gt;&lt;authors&gt;&lt;author&gt; Nilimaa,Jonny&lt;/author&gt;&lt;/authors&gt;&lt;/contributors&gt;&lt;titles&gt;&lt;title&gt;Smart materials and technologies for sustainable concrete construction&lt;/title&gt;&lt;secondary-title&gt;Developments in the Built Environment&lt;/secondary-title&gt;&lt;/titles&gt;&lt;periodical&gt;&lt;full-title&gt;Developments in the Built Environment&lt;/full-title&gt;&lt;/periodical&gt;&lt;volume&gt;15&lt;/volume&gt;&lt;dates&gt;&lt;year&gt;2023&lt;/year&gt;&lt;/dates&gt;&lt;isbn&gt;26661659&lt;/isbn&gt;&lt;urls&gt;&lt;/urls&gt;&lt;custom7&gt;100177&lt;/custom7&gt;&lt;electronic-resource-num&gt;10.1016/j.dibe.2023.100177&lt;/electronic-resource-num&gt;&lt;/record&gt;&lt;/Cite&gt;&lt;/EndNote&gt;</w:instrText>
      </w:r>
      <w:r w:rsidRPr="00D558D8">
        <w:rPr>
          <w:rFonts w:ascii="Times New Roman" w:hAnsi="Times New Roman" w:cs="Times New Roman"/>
          <w:sz w:val="24"/>
          <w:szCs w:val="24"/>
        </w:rPr>
        <w:fldChar w:fldCharType="separate"/>
      </w:r>
      <w:r w:rsidRPr="00D558D8">
        <w:rPr>
          <w:rFonts w:ascii="Times New Roman" w:hAnsi="Times New Roman" w:cs="Times New Roman"/>
          <w:noProof/>
          <w:sz w:val="24"/>
          <w:szCs w:val="24"/>
        </w:rPr>
        <w:t>[1]</w:t>
      </w:r>
      <w:r w:rsidRPr="00D558D8">
        <w:rPr>
          <w:rFonts w:ascii="Times New Roman" w:hAnsi="Times New Roman" w:cs="Times New Roman"/>
          <w:sz w:val="24"/>
          <w:szCs w:val="24"/>
        </w:rPr>
        <w:fldChar w:fldCharType="end"/>
      </w:r>
      <w:r w:rsidRPr="00D558D8">
        <w:rPr>
          <w:rFonts w:ascii="Times New Roman" w:hAnsi="Times New Roman" w:cs="Times New Roman"/>
          <w:sz w:val="24"/>
          <w:szCs w:val="24"/>
        </w:rPr>
        <w:t>. The building materials commonly in use include timber, sand, gravel and metal among others. Steel is the predominantly used engineering material due to its mechanical and economic advantage</w:t>
      </w:r>
      <w:r w:rsidRPr="00D558D8">
        <w:rPr>
          <w:rFonts w:ascii="Times New Roman" w:hAnsi="Times New Roman" w:cs="Times New Roman"/>
          <w:sz w:val="24"/>
          <w:szCs w:val="24"/>
        </w:rPr>
        <w:fldChar w:fldCharType="begin">
          <w:fldData xml:space="preserve">PEVuZE5vdGU+PENpdGU+PEF1dGhvcj5DaG91ZGh1cnk8L0F1dGhvcj48WWVhcj4yMDE5PC9ZZWFy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91ZGh1cnk8L0F1dGhvcj48WWVhcj4yMDE5PC9ZZWFy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558D8">
        <w:rPr>
          <w:rFonts w:ascii="Times New Roman" w:hAnsi="Times New Roman" w:cs="Times New Roman"/>
          <w:sz w:val="24"/>
          <w:szCs w:val="24"/>
        </w:rPr>
      </w:r>
      <w:r w:rsidRPr="00D558D8">
        <w:rPr>
          <w:rFonts w:ascii="Times New Roman" w:hAnsi="Times New Roman" w:cs="Times New Roman"/>
          <w:sz w:val="24"/>
          <w:szCs w:val="24"/>
        </w:rPr>
        <w:fldChar w:fldCharType="separate"/>
      </w:r>
      <w:r w:rsidRPr="00D558D8">
        <w:rPr>
          <w:rFonts w:ascii="Times New Roman" w:hAnsi="Times New Roman" w:cs="Times New Roman"/>
          <w:noProof/>
          <w:sz w:val="24"/>
          <w:szCs w:val="24"/>
        </w:rPr>
        <w:t>[2-4]</w:t>
      </w:r>
      <w:r w:rsidRPr="00D558D8">
        <w:rPr>
          <w:rFonts w:ascii="Times New Roman" w:hAnsi="Times New Roman" w:cs="Times New Roman"/>
          <w:sz w:val="24"/>
          <w:szCs w:val="24"/>
        </w:rPr>
        <w:fldChar w:fldCharType="end"/>
      </w:r>
      <w:r w:rsidRPr="00D558D8">
        <w:rPr>
          <w:rFonts w:ascii="Times New Roman" w:hAnsi="Times New Roman" w:cs="Times New Roman"/>
          <w:sz w:val="24"/>
          <w:szCs w:val="24"/>
        </w:rPr>
        <w:t>.</w:t>
      </w:r>
    </w:p>
    <w:p w14:paraId="665D7A60" w14:textId="5E0D3069" w:rsidR="009E5A78" w:rsidRPr="00D558D8" w:rsidRDefault="009E5A78" w:rsidP="009E5A78">
      <w:pPr>
        <w:tabs>
          <w:tab w:val="left" w:pos="0"/>
          <w:tab w:val="left" w:pos="810"/>
        </w:tabs>
        <w:spacing w:after="0" w:line="360" w:lineRule="auto"/>
        <w:jc w:val="both"/>
        <w:rPr>
          <w:rFonts w:ascii="Times New Roman" w:hAnsi="Times New Roman" w:cs="Times New Roman"/>
          <w:sz w:val="24"/>
          <w:szCs w:val="24"/>
        </w:rPr>
      </w:pPr>
      <w:r w:rsidRPr="00D558D8">
        <w:rPr>
          <w:rFonts w:ascii="Times New Roman" w:hAnsi="Times New Roman" w:cs="Times New Roman"/>
          <w:sz w:val="24"/>
          <w:szCs w:val="24"/>
        </w:rPr>
        <w:t xml:space="preserve">The demand for steel Africa is met  by local production and imports </w:t>
      </w:r>
      <w:r w:rsidRPr="00D558D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chira&lt;/Author&gt;&lt;Year&gt;2014&lt;/Year&gt;&lt;RecNum&gt;115&lt;/RecNum&gt;&lt;DisplayText&gt;[5, 6]&lt;/DisplayText&gt;&lt;record&gt;&lt;rec-number&gt;115&lt;/rec-number&gt;&lt;foreign-keys&gt;&lt;key app="EN" db-id="5svps9009sap2gepr9c59pdivfzt0a50va0t" timestamp="1762055693" guid="195db212-9211-4213-9b10-ea8a91c97561"&gt;115&lt;/key&gt;&lt;/foreign-keys&gt;&lt;ref-type name="Thesis"&gt;32&lt;/ref-type&gt;&lt;contributors&gt;&lt;authors&gt;&lt;author&gt;John Kariuki Machira&lt;/author&gt;&lt;/authors&gt;&lt;/contributors&gt;&lt;titles&gt;&lt;title&gt;A study into steel processing and recycling industry in Kenya&lt;/title&gt;&lt;secondary-title&gt;Mechanical Engineering&lt;/secondary-title&gt;&lt;/titles&gt;&lt;volume&gt;Master’s dissertation (Mechanical Engineering)&lt;/volume&gt;&lt;dates&gt;&lt;year&gt;2014&lt;/year&gt;&lt;/dates&gt;&lt;publisher&gt;Jomo Kenyatta University of Agriculture and Technology.&lt;/publisher&gt;&lt;urls&gt;&lt;/urls&gt;&lt;/record&gt;&lt;/Cite&gt;&lt;Cite&gt;&lt;Author&gt;Mukai&lt;/Author&gt;&lt;Year&gt;2018&lt;/Year&gt;&lt;RecNum&gt;184&lt;/RecNum&gt;&lt;record&gt;&lt;rec-number&gt;184&lt;/rec-number&gt;&lt;foreign-keys&gt;&lt;key app="EN" db-id="5svps9009sap2gepr9c59pdivfzt0a50va0t" timestamp="1762055694" guid="dbac88f1-2571-44d4-91dd-0e2a0f4a5abb"&gt;184&lt;/key&gt;&lt;/foreign-keys&gt;&lt;ref-type name="Journal Article"&gt;17&lt;/ref-type&gt;&lt;contributors&gt;&lt;authors&gt;&lt;author&gt;Silvanus M. Mukai&lt;/author&gt;&lt;author&gt;Peter N. Muchiri&lt;/author&gt;&lt;author&gt;Jean B. Byiringiro&lt;/author&gt;&lt;/authors&gt;&lt;/contributors&gt;&lt;titles&gt;&lt;title&gt;Progression and Forecasting of Steel Demand in Kenya&lt;/title&gt;&lt;secondary-title&gt;IOSR Journal of Mechanical and Civil Engineering (IOSR-JMCE)&lt;/secondary-title&gt;&lt;/titles&gt;&lt;periodical&gt;&lt;full-title&gt;IOSR Journal of Mechanical and Civil Engineering (IOSR-JMCE)&lt;/full-title&gt;&lt;/periodical&gt;&lt;pages&gt;79-88&lt;/pages&gt;&lt;volume&gt;15&lt;/volume&gt;&lt;number&gt;4 (Version III)&lt;/number&gt;&lt;dates&gt;&lt;year&gt;2018&lt;/year&gt;&lt;/dates&gt;&lt;isbn&gt;(Electronic): 2278-1684&lt;/isbn&gt;&lt;urls&gt;&lt;/urls&gt;&lt;electronic-resource-num&gt;10.9790/1684-1504037988&lt;/electronic-resource-num&gt;&lt;/record&gt;&lt;/Cite&gt;&lt;/EndNote&gt;</w:instrText>
      </w:r>
      <w:r w:rsidRPr="00D558D8">
        <w:rPr>
          <w:rFonts w:ascii="Times New Roman" w:hAnsi="Times New Roman" w:cs="Times New Roman"/>
          <w:sz w:val="24"/>
          <w:szCs w:val="24"/>
        </w:rPr>
        <w:fldChar w:fldCharType="separate"/>
      </w:r>
      <w:r w:rsidRPr="00D558D8">
        <w:rPr>
          <w:rFonts w:ascii="Times New Roman" w:hAnsi="Times New Roman" w:cs="Times New Roman"/>
          <w:noProof/>
          <w:sz w:val="24"/>
          <w:szCs w:val="24"/>
        </w:rPr>
        <w:t>[5, 6]</w:t>
      </w:r>
      <w:r w:rsidRPr="00D558D8">
        <w:rPr>
          <w:rFonts w:ascii="Times New Roman" w:hAnsi="Times New Roman" w:cs="Times New Roman"/>
          <w:sz w:val="24"/>
          <w:szCs w:val="24"/>
        </w:rPr>
        <w:fldChar w:fldCharType="end"/>
      </w:r>
      <w:r w:rsidRPr="00D558D8">
        <w:rPr>
          <w:rFonts w:ascii="Times New Roman" w:hAnsi="Times New Roman" w:cs="Times New Roman"/>
          <w:sz w:val="24"/>
          <w:szCs w:val="24"/>
        </w:rPr>
        <w:t xml:space="preserve">. However, many stakeholders lack trust to use  locally available reinforcement bars, largely due to concerns about quality and reliability </w:t>
      </w:r>
      <w:r w:rsidRPr="00D558D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ente&lt;/Author&gt;&lt;Year&gt;2024&lt;/Year&gt;&lt;RecNum&gt;89&lt;/RecNum&gt;&lt;DisplayText&gt;[7]&lt;/DisplayText&gt;&lt;record&gt;&lt;rec-number&gt;89&lt;/rec-number&gt;&lt;foreign-keys&gt;&lt;key app="EN" db-id="5svps9009sap2gepr9c59pdivfzt0a50va0t" timestamp="1762055692" guid="c6b74a79-3cac-4bfe-a877-21f1689f1504"&gt;89&lt;/key&gt;&lt;/foreign-keys&gt;&lt;ref-type name="Journal Article"&gt;17&lt;/ref-type&gt;&lt;contributors&gt;&lt;authors&gt;&lt;author&gt; Fente,Tefera Eniyew&lt;/author&gt;&lt;author&gt;Tsegaw,Assefa Asmare &lt;/author&gt;&lt;author&gt;Abebe,Asmamaw Tegegne &lt;/author&gt;&lt;author&gt;Admasu,Bimrew Tamrat &lt;/author&gt;&lt;/authors&gt;&lt;/contributors&gt;&lt;auth-address&gt;Mechanical Engineering Department, Bahir Dar Institute of Technology, Bahir Dar University, Ethiopia.&amp;#xD;Federal Technical and Vocational Training Institute (FTVETI), Addis Ababa, Ethiopia.&lt;/auth-address&gt;&lt;titles&gt;&lt;title&gt;Investigating the quality of ethiopian steel reinforcing bars through comprehensive analysis&lt;/title&gt;&lt;secondary-title&gt;Heliyon&lt;/secondary-title&gt;&lt;/titles&gt;&lt;periodical&gt;&lt;full-title&gt;Heliyon&lt;/full-title&gt;&lt;/periodical&gt;&lt;volume&gt;10&lt;/volume&gt;&lt;number&gt;10&lt;/number&gt;&lt;keywords&gt;&lt;keyword&gt;Chemical composition&lt;/keyword&gt;&lt;keyword&gt;Investigation&lt;/keyword&gt;&lt;keyword&gt;Mechanical property&lt;/keyword&gt;&lt;keyword&gt;Microstructure&lt;/keyword&gt;&lt;keyword&gt;Rebar&lt;/keyword&gt;&lt;/keywords&gt;&lt;dates&gt;&lt;year&gt;2024&lt;/year&gt;&lt;/dates&gt;&lt;isbn&gt;2405-8440 (Print)&amp;#xD;2405-8440 (Electronic)&amp;#xD;2405-8440 (Linking)&lt;/isbn&gt;&lt;accession-num&gt;38826723&lt;/accession-num&gt;&lt;urls&gt;&lt;related-urls&gt;&lt;url&gt;https://www.ncbi.nlm.nih.gov/pubmed/38826723&lt;/url&gt;&lt;/related-urls&gt;&lt;/urls&gt;&lt;custom1&gt;The authors declare that they have no known competing financial interests or personal relationships that could have appeared to influence the work reported in this paper.&lt;/custom1&gt;&lt;custom2&gt;PMC11141435&lt;/custom2&gt;&lt;custom7&gt;e31661&lt;/custom7&gt;&lt;electronic-resource-num&gt;10.1016/j.heliyon.2024.e31661&lt;/electronic-resource-num&gt;&lt;remote-database-name&gt;PubMed-not-MEDLINE&lt;/remote-database-name&gt;&lt;remote-database-provider&gt;NLM&lt;/remote-database-provider&gt;&lt;/record&gt;&lt;/Cite&gt;&lt;/EndNote&gt;</w:instrText>
      </w:r>
      <w:r w:rsidRPr="00D558D8">
        <w:rPr>
          <w:rFonts w:ascii="Times New Roman" w:hAnsi="Times New Roman" w:cs="Times New Roman"/>
          <w:sz w:val="24"/>
          <w:szCs w:val="24"/>
        </w:rPr>
        <w:fldChar w:fldCharType="separate"/>
      </w:r>
      <w:r w:rsidRPr="00D558D8">
        <w:rPr>
          <w:rFonts w:ascii="Times New Roman" w:hAnsi="Times New Roman" w:cs="Times New Roman"/>
          <w:noProof/>
          <w:sz w:val="24"/>
          <w:szCs w:val="24"/>
        </w:rPr>
        <w:t>[7]</w:t>
      </w:r>
      <w:r w:rsidRPr="00D558D8">
        <w:rPr>
          <w:rFonts w:ascii="Times New Roman" w:hAnsi="Times New Roman" w:cs="Times New Roman"/>
          <w:sz w:val="24"/>
          <w:szCs w:val="24"/>
        </w:rPr>
        <w:fldChar w:fldCharType="end"/>
      </w:r>
      <w:r w:rsidRPr="00D558D8">
        <w:rPr>
          <w:rFonts w:ascii="Times New Roman" w:hAnsi="Times New Roman" w:cs="Times New Roman"/>
          <w:sz w:val="24"/>
          <w:szCs w:val="24"/>
        </w:rPr>
        <w:t>.This lack of trust has been reinforced by the  rise building collapses recorded  in Kenya and other African countries such as Cameroon, Ethiopia, Nigeria, Uganda, Senegal, Tanzania, Rwanda South Africa and Ghana</w:t>
      </w:r>
      <w:r w:rsidRPr="00D558D8">
        <w:rPr>
          <w:rFonts w:ascii="Times New Roman" w:hAnsi="Times New Roman" w:cs="Times New Roman"/>
          <w:sz w:val="24"/>
          <w:szCs w:val="24"/>
        </w:rPr>
        <w:fldChar w:fldCharType="begin">
          <w:fldData xml:space="preserve">PEVuZE5vdGU+PENpdGU+PEF1dGhvcj5BbWV0ZXBleTwvQXV0aG9yPjxZZWFyPjIwMjM8L1llYXI+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bWV0ZXBleTwvQXV0aG9yPjxZZWFyPjIwMjM8L1llYXI+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558D8">
        <w:rPr>
          <w:rFonts w:ascii="Times New Roman" w:hAnsi="Times New Roman" w:cs="Times New Roman"/>
          <w:sz w:val="24"/>
          <w:szCs w:val="24"/>
        </w:rPr>
      </w:r>
      <w:r w:rsidRPr="00D558D8">
        <w:rPr>
          <w:rFonts w:ascii="Times New Roman" w:hAnsi="Times New Roman" w:cs="Times New Roman"/>
          <w:sz w:val="24"/>
          <w:szCs w:val="24"/>
        </w:rPr>
        <w:fldChar w:fldCharType="separate"/>
      </w:r>
      <w:r w:rsidRPr="00D558D8">
        <w:rPr>
          <w:rFonts w:ascii="Times New Roman" w:hAnsi="Times New Roman" w:cs="Times New Roman"/>
          <w:noProof/>
          <w:sz w:val="24"/>
          <w:szCs w:val="24"/>
        </w:rPr>
        <w:t>[8-16]</w:t>
      </w:r>
      <w:r w:rsidRPr="00D558D8">
        <w:rPr>
          <w:rFonts w:ascii="Times New Roman" w:hAnsi="Times New Roman" w:cs="Times New Roman"/>
          <w:sz w:val="24"/>
          <w:szCs w:val="24"/>
        </w:rPr>
        <w:fldChar w:fldCharType="end"/>
      </w:r>
      <w:r w:rsidRPr="00D558D8">
        <w:rPr>
          <w:rFonts w:ascii="Times New Roman" w:hAnsi="Times New Roman" w:cs="Times New Roman"/>
          <w:sz w:val="24"/>
          <w:szCs w:val="24"/>
        </w:rPr>
        <w:t>. While these failures has  been attributed to improper design, poor workmanship among other critical causes of failure, attention has been drawn on the quality of the reinforcing steel bars used in the construction industry</w:t>
      </w:r>
      <w:r w:rsidRPr="00D558D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ean Claude &lt;/Author&gt;&lt;Year&gt;2016&lt;/Year&gt;&lt;RecNum&gt;97&lt;/RecNum&gt;&lt;DisplayText&gt;[17]&lt;/DisplayText&gt;&lt;record&gt;&lt;rec-number&gt;97&lt;/rec-number&gt;&lt;foreign-keys&gt;&lt;key app="EN" db-id="5svps9009sap2gepr9c59pdivfzt0a50va0t" timestamp="1762055692" guid="6b949c90-d8fb-4585-a112-469a31f0cc20"&gt;97&lt;/key&gt;&lt;/foreign-keys&gt;&lt;ref-type name="Journal Article"&gt;17&lt;/ref-type&gt;&lt;contributors&gt;&lt;authors&gt;&lt;author&gt;Jean Claude ,Tchamba&lt;/author&gt;&lt;author&gt;Théodore Gautier L. J., Bikoko&lt;/author&gt;&lt;/authors&gt;&lt;/contributors&gt;&lt;titles&gt;&lt;title&gt;Failure and Collapse of Building Structures in the Cities of Yaoundé and Douala, Cameroon from 2010 to 2014&lt;/title&gt;&lt;secondary-title&gt;Modern Applied Science&lt;/secondary-title&gt;&lt;/titles&gt;&lt;periodical&gt;&lt;full-title&gt;Modern Applied Science&lt;/full-title&gt;&lt;/periodical&gt;&lt;pages&gt;23-34&lt;/pages&gt;&lt;volume&gt;10&lt;/volume&gt;&lt;number&gt;1&lt;/number&gt;&lt;dates&gt;&lt;year&gt;2016&lt;/year&gt;&lt;/dates&gt;&lt;isbn&gt;1913-1852&amp;#xD;1913-1844&lt;/isbn&gt;&lt;urls&gt;&lt;/urls&gt;&lt;electronic-resource-num&gt;10.5539/mas.v10n1p23&lt;/electronic-resource-num&gt;&lt;/record&gt;&lt;/Cite&gt;&lt;/EndNote&gt;</w:instrText>
      </w:r>
      <w:r w:rsidRPr="00D558D8">
        <w:rPr>
          <w:rFonts w:ascii="Times New Roman" w:hAnsi="Times New Roman" w:cs="Times New Roman"/>
          <w:sz w:val="24"/>
          <w:szCs w:val="24"/>
        </w:rPr>
        <w:fldChar w:fldCharType="separate"/>
      </w:r>
      <w:r w:rsidRPr="00D558D8">
        <w:rPr>
          <w:rFonts w:ascii="Times New Roman" w:hAnsi="Times New Roman" w:cs="Times New Roman"/>
          <w:noProof/>
          <w:sz w:val="24"/>
          <w:szCs w:val="24"/>
        </w:rPr>
        <w:t>[17]</w:t>
      </w:r>
      <w:r w:rsidRPr="00D558D8">
        <w:rPr>
          <w:rFonts w:ascii="Times New Roman" w:hAnsi="Times New Roman" w:cs="Times New Roman"/>
          <w:sz w:val="24"/>
          <w:szCs w:val="24"/>
        </w:rPr>
        <w:fldChar w:fldCharType="end"/>
      </w:r>
      <w:r w:rsidRPr="00D558D8">
        <w:rPr>
          <w:rFonts w:ascii="Times New Roman" w:hAnsi="Times New Roman" w:cs="Times New Roman"/>
          <w:sz w:val="24"/>
          <w:szCs w:val="24"/>
        </w:rPr>
        <w:t>.</w:t>
      </w:r>
    </w:p>
    <w:p w14:paraId="6990DB73" w14:textId="5FDDE0FD" w:rsidR="009E5A78" w:rsidRPr="00D558D8" w:rsidRDefault="009E5A78" w:rsidP="009E5A78">
      <w:pPr>
        <w:tabs>
          <w:tab w:val="left" w:pos="0"/>
          <w:tab w:val="left" w:pos="810"/>
        </w:tabs>
        <w:spacing w:after="0" w:line="360" w:lineRule="auto"/>
        <w:jc w:val="both"/>
        <w:rPr>
          <w:rFonts w:ascii="Times New Roman" w:hAnsi="Times New Roman" w:cs="Times New Roman"/>
          <w:sz w:val="24"/>
          <w:szCs w:val="24"/>
        </w:rPr>
      </w:pPr>
      <w:r w:rsidRPr="00D558D8">
        <w:rPr>
          <w:rFonts w:ascii="Times New Roman" w:hAnsi="Times New Roman" w:cs="Times New Roman"/>
          <w:sz w:val="24"/>
          <w:szCs w:val="24"/>
        </w:rPr>
        <w:t xml:space="preserve">In many countries around the globe, scrap metal is widely utilized in production of reinforcement bars (RBs) used in construction sector, roofing and other structural components. Studies have highlighted the importance of using scrap metal in manufacturing of products </w:t>
      </w:r>
      <w:r w:rsidRPr="00D558D8">
        <w:rPr>
          <w:rFonts w:ascii="Times New Roman" w:hAnsi="Times New Roman" w:cs="Times New Roman"/>
          <w:sz w:val="24"/>
          <w:szCs w:val="24"/>
        </w:rPr>
        <w:lastRenderedPageBreak/>
        <w:t xml:space="preserve">such RBs over the new (primary) alloy. This is as a result of environmental benefits of recycling such as reduction in landfills, CO2 emissions and energy requirements </w:t>
      </w:r>
      <w:r w:rsidRPr="00D558D8">
        <w:rPr>
          <w:rFonts w:ascii="Times New Roman" w:hAnsi="Times New Roman" w:cs="Times New Roman"/>
          <w:sz w:val="24"/>
          <w:szCs w:val="24"/>
        </w:rPr>
        <w:fldChar w:fldCharType="begin">
          <w:fldData xml:space="preserve">PEVuZE5vdGU+PENpdGU+PEF1dGhvcj5Db2hlbjwvQXV0aG9yPjxZZWFyPjIwMjQ8L1llYXI+PFJl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</w:fldData>
        </w:fldChar>
      </w:r>
      <w:r w:rsidRPr="00D558D8">
        <w:rPr>
          <w:rFonts w:ascii="Times New Roman" w:hAnsi="Times New Roman" w:cs="Times New Roman"/>
          <w:sz w:val="24"/>
          <w:szCs w:val="24"/>
        </w:rPr>
        <w:instrText xml:space="preserve"> ADDIN EN.CITE </w:instrText>
      </w:r>
      <w:r w:rsidRPr="00D558D8">
        <w:rPr>
          <w:rFonts w:ascii="Times New Roman" w:hAnsi="Times New Roman" w:cs="Times New Roman"/>
          <w:sz w:val="24"/>
          <w:szCs w:val="24"/>
        </w:rPr>
        <w:fldChar w:fldCharType="begin">
          <w:fldData xml:space="preserve">PEVuZE5vdGU+PENpdGU+PEF1dGhvcj5Db2hlbjwvQXV0aG9yPjxZZWFyPjIwMjQ8L1llYXI+PFJl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</w:fldData>
        </w:fldChar>
      </w:r>
      <w:r w:rsidRPr="00D558D8">
        <w:rPr>
          <w:rFonts w:ascii="Times New Roman" w:hAnsi="Times New Roman" w:cs="Times New Roman"/>
          <w:sz w:val="24"/>
          <w:szCs w:val="24"/>
        </w:rPr>
        <w:instrText xml:space="preserve"> ADDIN EN.CITE.DATA </w:instrText>
      </w:r>
      <w:r w:rsidRPr="00D558D8">
        <w:rPr>
          <w:rFonts w:ascii="Times New Roman" w:hAnsi="Times New Roman" w:cs="Times New Roman"/>
          <w:sz w:val="24"/>
          <w:szCs w:val="24"/>
        </w:rPr>
      </w:r>
      <w:r w:rsidRPr="00D558D8">
        <w:rPr>
          <w:rFonts w:ascii="Times New Roman" w:hAnsi="Times New Roman" w:cs="Times New Roman"/>
          <w:sz w:val="24"/>
          <w:szCs w:val="24"/>
        </w:rPr>
        <w:fldChar w:fldCharType="end"/>
      </w:r>
      <w:r w:rsidRPr="00D558D8">
        <w:rPr>
          <w:rFonts w:ascii="Times New Roman" w:hAnsi="Times New Roman" w:cs="Times New Roman"/>
          <w:sz w:val="24"/>
          <w:szCs w:val="24"/>
        </w:rPr>
      </w:r>
      <w:r w:rsidRPr="00D558D8">
        <w:rPr>
          <w:rFonts w:ascii="Times New Roman" w:hAnsi="Times New Roman" w:cs="Times New Roman"/>
          <w:sz w:val="24"/>
          <w:szCs w:val="24"/>
        </w:rPr>
        <w:fldChar w:fldCharType="separate"/>
      </w:r>
      <w:r w:rsidRPr="00D558D8">
        <w:rPr>
          <w:rFonts w:ascii="Times New Roman" w:hAnsi="Times New Roman" w:cs="Times New Roman"/>
          <w:sz w:val="24"/>
          <w:szCs w:val="24"/>
        </w:rPr>
        <w:t>[18-23]</w:t>
      </w:r>
      <w:r w:rsidRPr="00D558D8">
        <w:rPr>
          <w:rFonts w:ascii="Times New Roman" w:hAnsi="Times New Roman" w:cs="Times New Roman"/>
          <w:sz w:val="24"/>
          <w:szCs w:val="24"/>
        </w:rPr>
        <w:fldChar w:fldCharType="end"/>
      </w:r>
      <w:r w:rsidRPr="00D558D8">
        <w:rPr>
          <w:rFonts w:ascii="Times New Roman" w:hAnsi="Times New Roman" w:cs="Times New Roman"/>
          <w:sz w:val="24"/>
          <w:szCs w:val="24"/>
        </w:rPr>
        <w:t xml:space="preserve"> . Despite the push for sustainability, Kenya’s construction sector has demonstrated laxity in the adoption of reinforcement bars manufactured from scrap. This is largely attributed limited recycling infrastructure, change of policy and governance, lack of effective regulatory frameworks and quality concerns </w:t>
      </w:r>
      <w:r w:rsidRPr="00D558D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ugo&lt;/Author&gt;&lt;Year&gt;2023&lt;/Year&gt;&lt;RecNum&gt;116&lt;/RecNum&gt;&lt;DisplayText&gt;[24, 25]&lt;/DisplayText&gt;&lt;record&gt;&lt;rec-number&gt;116&lt;/rec-number&gt;&lt;foreign-keys&gt;&lt;key app="EN" db-id="rr9ew0xfm0ss5gepsttxaewbztsapp259xzt" timestamp="1751373613" guid="8d7f6932-4274-441e-9d1b-53ecbbd5c16b"&gt;116&lt;/key&gt;&lt;/foreign-keys&gt;&lt;ref-type name="Web Page"&gt;12&lt;/ref-type&gt;&lt;contributors&gt;&lt;authors&gt;&lt;author&gt;Mugo, F.&lt;/author&gt;&lt;/authors&gt;&lt;/contributors&gt;&lt;titles&gt;&lt;title&gt;We Invite Investors to Kenya&lt;/title&gt;&lt;/titles&gt;&lt;number&gt;24 December 2024&lt;/number&gt;&lt;dates&gt;&lt;year&gt;2023&lt;/year&gt;&lt;/dates&gt;&lt;urls&gt;&lt;related-urls&gt;&lt;url&gt;https://www.wasterecyclingmea.com/news/recycling/we-invite-investors-to-kenya&lt;/url&gt;&lt;/related-urls&gt;&lt;/urls&gt;&lt;/record&gt;&lt;/Cite&gt;&lt;Cite&gt;&lt;Author&gt;Kahongeh&lt;/Author&gt;&lt;Year&gt;2022&lt;/Year&gt;&lt;RecNum&gt;109&lt;/RecNum&gt;&lt;record&gt;&lt;rec-number&gt;109&lt;/rec-number&gt;&lt;foreign-keys&gt;&lt;key app="EN" db-id="5svps9009sap2gepr9c59pdivfzt0a50va0t" timestamp="1762055693" guid="15738e43-4e80-43c4-9f8a-d7fe8fd07377"&gt;109&lt;/key&gt;&lt;/foreign-keys&gt;&lt;ref-type name="Newspaper Article"&gt;23&lt;/ref-type&gt;&lt;contributors&gt;&lt;authors&gt;&lt;author&gt;Kahongeh, James&lt;/author&gt;&lt;/authors&gt;&lt;/contributors&gt;&lt;titles&gt;&lt;title&gt;Inside Kenya&amp;apos;s multibillion scrap metal underworld&lt;/title&gt;&lt;secondary-title&gt;Business Daily Africa&lt;/secondary-title&gt;&lt;/titles&gt;&lt;dates&gt;&lt;year&gt;2022&lt;/year&gt;&lt;pub-dates&gt;&lt;date&gt;October 14&lt;/date&gt;&lt;/pub-dates&gt;&lt;/dates&gt;&lt;publisher&gt;Business Daily Africa (Nation Media Group)&lt;/publisher&gt;&lt;urls&gt;&lt;related-urls&gt;&lt;url&gt;https://www.businessdailyafrica.com/bd/data-hub/inside-kenya-s-multibillion-scrap-metal-underworld-3715582&lt;/url&gt;&lt;/related-urls&gt;&lt;/urls&gt;&lt;access-date&gt;24 December 2024&lt;/access-date&gt;&lt;/record&gt;&lt;/Cite&gt;&lt;/EndNote&gt;</w:instrText>
      </w:r>
      <w:r w:rsidRPr="00D558D8">
        <w:rPr>
          <w:rFonts w:ascii="Times New Roman" w:hAnsi="Times New Roman" w:cs="Times New Roman"/>
          <w:sz w:val="24"/>
          <w:szCs w:val="24"/>
        </w:rPr>
        <w:fldChar w:fldCharType="separate"/>
      </w:r>
      <w:r w:rsidRPr="00D558D8">
        <w:rPr>
          <w:rFonts w:ascii="Times New Roman" w:hAnsi="Times New Roman" w:cs="Times New Roman"/>
          <w:noProof/>
          <w:sz w:val="24"/>
          <w:szCs w:val="24"/>
        </w:rPr>
        <w:t>[24, 25]</w:t>
      </w:r>
      <w:r w:rsidRPr="00D558D8">
        <w:rPr>
          <w:rFonts w:ascii="Times New Roman" w:hAnsi="Times New Roman" w:cs="Times New Roman"/>
          <w:sz w:val="24"/>
          <w:szCs w:val="24"/>
        </w:rPr>
        <w:fldChar w:fldCharType="end"/>
      </w:r>
      <w:r w:rsidRPr="00D558D8">
        <w:rPr>
          <w:rFonts w:ascii="Times New Roman" w:hAnsi="Times New Roman" w:cs="Times New Roman"/>
          <w:sz w:val="24"/>
          <w:szCs w:val="24"/>
        </w:rPr>
        <w:t>.</w:t>
      </w:r>
    </w:p>
    <w:p w14:paraId="284FD3E8" w14:textId="5B58D755" w:rsidR="009E5A78" w:rsidRPr="00D558D8" w:rsidRDefault="009E5A78" w:rsidP="009E5A78">
      <w:pPr>
        <w:tabs>
          <w:tab w:val="left" w:pos="0"/>
          <w:tab w:val="left" w:pos="810"/>
        </w:tabs>
        <w:spacing w:after="0" w:line="360" w:lineRule="auto"/>
        <w:jc w:val="both"/>
        <w:rPr>
          <w:rFonts w:ascii="Times New Roman" w:hAnsi="Times New Roman" w:cs="Times New Roman"/>
          <w:sz w:val="24"/>
          <w:szCs w:val="24"/>
        </w:rPr>
      </w:pPr>
      <w:r w:rsidRPr="00D558D8">
        <w:rPr>
          <w:rFonts w:ascii="Times New Roman" w:hAnsi="Times New Roman" w:cs="Times New Roman"/>
          <w:noProof/>
          <w:sz w:val="24"/>
          <w:szCs w:val="24"/>
        </w:rPr>
        <w:drawing>
          <wp:anchor distT="0" distB="0" distL="114300" distR="114300" simplePos="0" relativeHeight="251659264" behindDoc="1" locked="0" layoutInCell="1" allowOverlap="1" wp14:anchorId="617FA894" wp14:editId="79732688">
            <wp:simplePos x="0" y="0"/>
            <wp:positionH relativeFrom="column">
              <wp:posOffset>1151255</wp:posOffset>
            </wp:positionH>
            <wp:positionV relativeFrom="paragraph">
              <wp:posOffset>355339650</wp:posOffset>
            </wp:positionV>
            <wp:extent cx="1170940" cy="339725"/>
            <wp:effectExtent l="0" t="0" r="0" b="0"/>
            <wp:wrapNone/>
            <wp:docPr id="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70940" cy="3397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D558D8">
        <w:rPr>
          <w:rFonts w:ascii="Times New Roman" w:hAnsi="Times New Roman" w:cs="Times New Roman"/>
          <w:sz w:val="24"/>
          <w:szCs w:val="24"/>
        </w:rPr>
        <w:t xml:space="preserve">Several studies have been conducted, particularly in African countries, in a bid to assess the quality of rebars produced from recycled metals through performance and suitability evaluation of such materials utilized in the construction sector. This has been ignited by numerous reported incidents of building collapse in these countries </w:t>
      </w:r>
      <w:r w:rsidRPr="00D558D8">
        <w:rPr>
          <w:rFonts w:ascii="Times New Roman" w:hAnsi="Times New Roman" w:cs="Times New Roman"/>
          <w:sz w:val="24"/>
          <w:szCs w:val="24"/>
        </w:rPr>
        <w:fldChar w:fldCharType="begin">
          <w:fldData xml:space="preserve">PEVuZE5vdGU+PENpdGU+PEF1dGhvcj5GZW50ZTwvQXV0aG9yPjxZZWFyPjIwMjQ8L1llYXI+PFJl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MTExNDE0MzU8L2N1c3RvbTI+PGN1c3RvbTc+ZTMxNjYxPC9j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ZW50ZTwvQXV0aG9yPjxZZWFyPjIwMjQ8L1llYXI+PFJl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MTExNDE0MzU8L2N1c3RvbTI+PGN1c3RvbTc+ZTMxNjYxPC9j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558D8">
        <w:rPr>
          <w:rFonts w:ascii="Times New Roman" w:hAnsi="Times New Roman" w:cs="Times New Roman"/>
          <w:sz w:val="24"/>
          <w:szCs w:val="24"/>
        </w:rPr>
      </w:r>
      <w:r w:rsidRPr="00D558D8">
        <w:rPr>
          <w:rFonts w:ascii="Times New Roman" w:hAnsi="Times New Roman" w:cs="Times New Roman"/>
          <w:sz w:val="24"/>
          <w:szCs w:val="24"/>
        </w:rPr>
        <w:fldChar w:fldCharType="separate"/>
      </w:r>
      <w:r w:rsidRPr="00D558D8">
        <w:rPr>
          <w:rFonts w:ascii="Times New Roman" w:hAnsi="Times New Roman" w:cs="Times New Roman"/>
          <w:noProof/>
          <w:sz w:val="24"/>
          <w:szCs w:val="24"/>
        </w:rPr>
        <w:t>[7, 8, 26-28]</w:t>
      </w:r>
      <w:r w:rsidRPr="00D558D8">
        <w:rPr>
          <w:rFonts w:ascii="Times New Roman" w:hAnsi="Times New Roman" w:cs="Times New Roman"/>
          <w:sz w:val="24"/>
          <w:szCs w:val="24"/>
        </w:rPr>
        <w:fldChar w:fldCharType="end"/>
      </w:r>
      <w:r w:rsidRPr="00D558D8">
        <w:rPr>
          <w:rFonts w:ascii="Times New Roman" w:hAnsi="Times New Roman" w:cs="Times New Roman"/>
          <w:sz w:val="24"/>
          <w:szCs w:val="24"/>
        </w:rPr>
        <w:t xml:space="preserve">. This study is motivated by the need to explore the quality of recycled reinforcing bars (RRBs) used in Kenya’s construction sector by critically analysing suitability and conformity to the </w:t>
      </w:r>
      <w:r>
        <w:rPr>
          <w:rFonts w:ascii="Times New Roman" w:hAnsi="Times New Roman" w:cs="Times New Roman"/>
          <w:sz w:val="24"/>
          <w:szCs w:val="24"/>
        </w:rPr>
        <w:t>regional</w:t>
      </w:r>
      <w:r w:rsidRPr="00D558D8">
        <w:rPr>
          <w:rFonts w:ascii="Times New Roman" w:hAnsi="Times New Roman" w:cs="Times New Roman"/>
          <w:sz w:val="24"/>
          <w:szCs w:val="24"/>
        </w:rPr>
        <w:t xml:space="preserve"> and international standards. </w:t>
      </w:r>
    </w:p>
    <w:p w14:paraId="198122A8" w14:textId="192948E3" w:rsidR="009E5A78" w:rsidRDefault="009E5A78" w:rsidP="009E5A78">
      <w:pPr>
        <w:tabs>
          <w:tab w:val="left" w:pos="0"/>
          <w:tab w:val="left" w:pos="810"/>
        </w:tabs>
        <w:spacing w:after="0" w:line="360" w:lineRule="auto"/>
        <w:jc w:val="both"/>
        <w:rPr>
          <w:rFonts w:ascii="Times New Roman" w:hAnsi="Times New Roman" w:cs="Times New Roman"/>
          <w:sz w:val="24"/>
          <w:szCs w:val="24"/>
        </w:rPr>
      </w:pPr>
      <w:r w:rsidRPr="00D558D8">
        <w:rPr>
          <w:rFonts w:ascii="Times New Roman" w:hAnsi="Times New Roman" w:cs="Times New Roman"/>
          <w:sz w:val="24"/>
          <w:szCs w:val="24"/>
        </w:rPr>
        <w:t xml:space="preserve">Findings from this study </w:t>
      </w:r>
      <w:r w:rsidR="003E6750">
        <w:rPr>
          <w:rFonts w:ascii="Times New Roman" w:hAnsi="Times New Roman" w:cs="Times New Roman"/>
          <w:sz w:val="24"/>
          <w:szCs w:val="24"/>
        </w:rPr>
        <w:t>attempts to provide</w:t>
      </w:r>
      <w:r w:rsidRPr="00D558D8">
        <w:rPr>
          <w:rFonts w:ascii="Times New Roman" w:hAnsi="Times New Roman" w:cs="Times New Roman"/>
          <w:sz w:val="24"/>
          <w:szCs w:val="24"/>
        </w:rPr>
        <w:t xml:space="preserve"> evidence on the quality and compliance of reinforcement bars with established regional and international standards, given their critical role in structural safety.</w:t>
      </w:r>
    </w:p>
    <w:p w14:paraId="1C98042A" w14:textId="77777777" w:rsidR="002110C2" w:rsidRDefault="002110C2" w:rsidP="002110C2">
      <w:pPr>
        <w:pStyle w:val="ListParagraph"/>
        <w:numPr>
          <w:ilvl w:val="0"/>
          <w:numId w:val="45"/>
        </w:numPr>
        <w:tabs>
          <w:tab w:val="left" w:pos="0"/>
          <w:tab w:val="left" w:pos="810"/>
        </w:tabs>
        <w:spacing w:after="0" w:line="360" w:lineRule="auto"/>
        <w:jc w:val="both"/>
        <w:rPr>
          <w:rFonts w:ascii="Times New Roman" w:hAnsi="Times New Roman" w:cs="Times New Roman"/>
          <w:b/>
          <w:bCs/>
          <w:sz w:val="24"/>
          <w:szCs w:val="24"/>
        </w:rPr>
      </w:pPr>
      <w:r w:rsidRPr="002110C2">
        <w:rPr>
          <w:rFonts w:ascii="Times New Roman" w:hAnsi="Times New Roman" w:cs="Times New Roman"/>
          <w:b/>
          <w:bCs/>
          <w:sz w:val="24"/>
          <w:szCs w:val="24"/>
        </w:rPr>
        <w:t>Literature review.</w:t>
      </w:r>
      <w:bookmarkStart w:id="9" w:name="_Toc213094656"/>
      <w:bookmarkStart w:id="10" w:name="_Toc213094963"/>
      <w:bookmarkStart w:id="11" w:name="_Toc230524566"/>
      <w:bookmarkStart w:id="12" w:name="_Toc232349021"/>
    </w:p>
    <w:p w14:paraId="17EDE804" w14:textId="416ED7E4" w:rsidR="009E5A78" w:rsidRPr="002110C2" w:rsidRDefault="002110C2" w:rsidP="002110C2">
      <w:pPr>
        <w:tabs>
          <w:tab w:val="left" w:pos="0"/>
          <w:tab w:val="left" w:pos="810"/>
        </w:tabs>
        <w:spacing w:after="0" w:line="360" w:lineRule="auto"/>
        <w:jc w:val="both"/>
        <w:rPr>
          <w:rFonts w:ascii="Times New Roman" w:hAnsi="Times New Roman" w:cs="Times New Roman"/>
          <w:b/>
          <w:bCs/>
          <w:sz w:val="24"/>
          <w:szCs w:val="24"/>
        </w:rPr>
      </w:pPr>
      <w:r w:rsidRPr="002110C2">
        <w:rPr>
          <w:rFonts w:ascii="Times New Roman" w:hAnsi="Times New Roman" w:cs="Times New Roman"/>
          <w:b/>
          <w:bCs/>
          <w:sz w:val="24"/>
          <w:szCs w:val="24"/>
        </w:rPr>
        <w:t>2.1</w:t>
      </w:r>
      <w:r w:rsidR="009E5A78" w:rsidRPr="002110C2">
        <w:rPr>
          <w:rFonts w:ascii="Times New Roman" w:hAnsi="Times New Roman" w:cs="Times New Roman"/>
          <w:b/>
          <w:bCs/>
          <w:sz w:val="24"/>
          <w:szCs w:val="24"/>
        </w:rPr>
        <w:t xml:space="preserve">Overview of </w:t>
      </w:r>
      <w:r>
        <w:rPr>
          <w:rFonts w:ascii="Times New Roman" w:hAnsi="Times New Roman" w:cs="Times New Roman"/>
          <w:b/>
          <w:bCs/>
          <w:sz w:val="24"/>
          <w:szCs w:val="24"/>
        </w:rPr>
        <w:t>s</w:t>
      </w:r>
      <w:r w:rsidR="009E5A78" w:rsidRPr="002110C2">
        <w:rPr>
          <w:rFonts w:ascii="Times New Roman" w:hAnsi="Times New Roman" w:cs="Times New Roman"/>
          <w:b/>
          <w:bCs/>
          <w:sz w:val="24"/>
          <w:szCs w:val="24"/>
        </w:rPr>
        <w:t xml:space="preserve">crap </w:t>
      </w:r>
      <w:r>
        <w:rPr>
          <w:rFonts w:ascii="Times New Roman" w:hAnsi="Times New Roman" w:cs="Times New Roman"/>
          <w:b/>
          <w:bCs/>
          <w:sz w:val="24"/>
          <w:szCs w:val="24"/>
        </w:rPr>
        <w:t>m</w:t>
      </w:r>
      <w:r w:rsidR="009E5A78" w:rsidRPr="002110C2">
        <w:rPr>
          <w:rFonts w:ascii="Times New Roman" w:hAnsi="Times New Roman" w:cs="Times New Roman"/>
          <w:b/>
          <w:bCs/>
          <w:sz w:val="24"/>
          <w:szCs w:val="24"/>
        </w:rPr>
        <w:t xml:space="preserve">etal Recycling in </w:t>
      </w:r>
      <w:r>
        <w:rPr>
          <w:rFonts w:ascii="Times New Roman" w:hAnsi="Times New Roman" w:cs="Times New Roman"/>
          <w:b/>
          <w:bCs/>
          <w:sz w:val="24"/>
          <w:szCs w:val="24"/>
        </w:rPr>
        <w:t>c</w:t>
      </w:r>
      <w:r w:rsidR="009E5A78" w:rsidRPr="002110C2">
        <w:rPr>
          <w:rFonts w:ascii="Times New Roman" w:hAnsi="Times New Roman" w:cs="Times New Roman"/>
          <w:b/>
          <w:bCs/>
          <w:sz w:val="24"/>
          <w:szCs w:val="24"/>
        </w:rPr>
        <w:t>onstruction</w:t>
      </w:r>
      <w:bookmarkEnd w:id="9"/>
      <w:bookmarkEnd w:id="10"/>
      <w:bookmarkEnd w:id="11"/>
      <w:bookmarkEnd w:id="12"/>
    </w:p>
    <w:p w14:paraId="20DB891B" w14:textId="293267A7" w:rsidR="003E6750" w:rsidRPr="00D558D8" w:rsidRDefault="009E5A78" w:rsidP="009E5A78">
      <w:pPr>
        <w:tabs>
          <w:tab w:val="left" w:pos="0"/>
          <w:tab w:val="left" w:pos="810"/>
        </w:tabs>
        <w:jc w:val="both"/>
        <w:rPr>
          <w:rFonts w:ascii="Times New Roman" w:hAnsi="Times New Roman" w:cs="Times New Roman"/>
          <w:sz w:val="24"/>
          <w:szCs w:val="24"/>
        </w:rPr>
      </w:pPr>
      <w:bookmarkStart w:id="13" w:name="_Hlk231120241"/>
      <w:r w:rsidRPr="00D558D8">
        <w:rPr>
          <w:rFonts w:ascii="Times New Roman" w:hAnsi="Times New Roman" w:cs="Times New Roman"/>
          <w:sz w:val="24"/>
          <w:szCs w:val="24"/>
        </w:rPr>
        <w:t xml:space="preserve">Scrap metal recycling is an important process in enhancing circular economy. Scrap acts as raw material for steel manufacturing industries. </w:t>
      </w:r>
      <w:bookmarkEnd w:id="13"/>
      <w:r w:rsidRPr="00D558D8">
        <w:rPr>
          <w:rFonts w:ascii="Times New Roman" w:hAnsi="Times New Roman" w:cs="Times New Roman"/>
          <w:sz w:val="24"/>
          <w:szCs w:val="24"/>
        </w:rPr>
        <w:t>Additionally, recycled metals are commonly used in manufacturing new building materials, such as prefabricated components and reinforcement products</w:t>
      </w:r>
      <w:r w:rsidRPr="00D558D8">
        <w:rPr>
          <w:rFonts w:ascii="Times New Roman" w:hAnsi="Times New Roman" w:cs="Times New Roman"/>
          <w:sz w:val="24"/>
          <w:szCs w:val="24"/>
        </w:rPr>
        <w:fldChar w:fldCharType="begin"/>
      </w:r>
      <w:r w:rsidR="004066BF">
        <w:rPr>
          <w:rFonts w:ascii="Times New Roman" w:hAnsi="Times New Roman" w:cs="Times New Roman"/>
          <w:sz w:val="24"/>
          <w:szCs w:val="24"/>
        </w:rPr>
        <w:instrText xml:space="preserve"> ADDIN EN.CITE &lt;EndNote&gt;&lt;Cite&gt;&lt;Author&gt;Soares&lt;/Author&gt;&lt;Year&gt;2025&lt;/Year&gt;&lt;RecNum&gt;253&lt;/RecNum&gt;&lt;DisplayText&gt;[29]&lt;/DisplayText&gt;&lt;record&gt;&lt;rec-number&gt;253&lt;/rec-number&gt;&lt;foreign-keys&gt;&lt;key app="EN" db-id="5svps9009sap2gepr9c59pdivfzt0a50va0t" timestamp="1762055708" guid="3aae19df-1ef3-4e8a-b8f4-1dcba5f1a67b"&gt;253&lt;/key&gt;&lt;/foreign-keys&gt;&lt;ref-type name="Journal Article"&gt;17&lt;/ref-type&gt;&lt;contributors&gt;&lt;authors&gt;&lt;author&gt;Soares, Nelson&lt;/author&gt;&lt;author&gt;Tavares, Vanessa&lt;/author&gt;&lt;/authors&gt;&lt;/contributors&gt;&lt;titles&gt;&lt;title&gt;Bibliometric Analysis of the Intersection of Circular Economy, Prefabrication, and Modularity in the Building Industry&lt;/title&gt;&lt;secondary-title&gt;Buildings&lt;/secondary-title&gt;&lt;/titles&gt;&lt;periodical&gt;&lt;full-title&gt;Buildings&lt;/full-title&gt;&lt;/periodical&gt;&lt;volume&gt;15&lt;/volume&gt;&lt;number&gt;11&lt;/number&gt;&lt;dates&gt;&lt;year&gt;2025&lt;/year&gt;&lt;/dates&gt;&lt;isbn&gt;2075-5309&lt;/isbn&gt;&lt;urls&gt;&lt;/urls&gt;&lt;custom7&gt;1923&lt;/custom7&gt;&lt;electronic-resource-num&gt;10.3390/buildings15111923&lt;/electronic-resource-num&gt;&lt;/record&gt;&lt;/Cite&gt;&lt;/EndNote&gt;</w:instrText>
      </w:r>
      <w:r w:rsidRPr="00D558D8">
        <w:rPr>
          <w:rFonts w:ascii="Times New Roman" w:hAnsi="Times New Roman" w:cs="Times New Roman"/>
          <w:sz w:val="24"/>
          <w:szCs w:val="24"/>
        </w:rPr>
        <w:fldChar w:fldCharType="separate"/>
      </w:r>
      <w:r w:rsidR="004066BF">
        <w:rPr>
          <w:rFonts w:ascii="Times New Roman" w:hAnsi="Times New Roman" w:cs="Times New Roman"/>
          <w:noProof/>
          <w:sz w:val="24"/>
          <w:szCs w:val="24"/>
        </w:rPr>
        <w:t>[29]</w:t>
      </w:r>
      <w:r w:rsidRPr="00D558D8">
        <w:rPr>
          <w:rFonts w:ascii="Times New Roman" w:hAnsi="Times New Roman" w:cs="Times New Roman"/>
          <w:sz w:val="24"/>
          <w:szCs w:val="24"/>
        </w:rPr>
        <w:fldChar w:fldCharType="end"/>
      </w:r>
      <w:r w:rsidR="002110C2">
        <w:rPr>
          <w:rFonts w:ascii="Times New Roman" w:hAnsi="Times New Roman" w:cs="Times New Roman"/>
          <w:sz w:val="24"/>
          <w:szCs w:val="24"/>
        </w:rPr>
        <w:t>.</w:t>
      </w:r>
      <w:r w:rsidRPr="00D558D8">
        <w:rPr>
          <w:rFonts w:ascii="Times New Roman" w:hAnsi="Times New Roman" w:cs="Times New Roman"/>
          <w:sz w:val="24"/>
          <w:szCs w:val="24"/>
        </w:rPr>
        <w:t>The integration of recycling practices within the construction industry enhances resource efficiency by ensuring that metal waste is systematically reintegrated into the production cycle</w:t>
      </w:r>
      <w:r w:rsidRPr="00D558D8">
        <w:rPr>
          <w:rFonts w:ascii="Times New Roman" w:hAnsi="Times New Roman" w:cs="Times New Roman"/>
          <w:sz w:val="24"/>
          <w:szCs w:val="24"/>
        </w:rPr>
        <w:fldChar w:fldCharType="begin">
          <w:fldData xml:space="preserve">PEVuZE5vdGU+PENpdGU+PEF1dGhvcj5LYW55aWxtYXo8L0F1dGhvcj48WWVhcj4yMDIzPC9ZZWFy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</w:fldData>
        </w:fldChar>
      </w:r>
      <w:r w:rsidR="004066BF">
        <w:rPr>
          <w:rFonts w:ascii="Times New Roman" w:hAnsi="Times New Roman" w:cs="Times New Roman"/>
          <w:sz w:val="24"/>
          <w:szCs w:val="24"/>
        </w:rPr>
        <w:instrText xml:space="preserve"> ADDIN EN.CITE </w:instrText>
      </w:r>
      <w:r w:rsidR="004066BF">
        <w:rPr>
          <w:rFonts w:ascii="Times New Roman" w:hAnsi="Times New Roman" w:cs="Times New Roman"/>
          <w:sz w:val="24"/>
          <w:szCs w:val="24"/>
        </w:rPr>
        <w:fldChar w:fldCharType="begin">
          <w:fldData xml:space="preserve">PEVuZE5vdGU+PENpdGU+PEF1dGhvcj5LYW55aWxtYXo8L0F1dGhvcj48WWVhcj4yMDIzPC9ZZWFy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</w:fldData>
        </w:fldChar>
      </w:r>
      <w:r w:rsidR="004066BF">
        <w:rPr>
          <w:rFonts w:ascii="Times New Roman" w:hAnsi="Times New Roman" w:cs="Times New Roman"/>
          <w:sz w:val="24"/>
          <w:szCs w:val="24"/>
        </w:rPr>
        <w:instrText xml:space="preserve"> ADDIN EN.CITE.DATA </w:instrText>
      </w:r>
      <w:r w:rsidR="004066BF">
        <w:rPr>
          <w:rFonts w:ascii="Times New Roman" w:hAnsi="Times New Roman" w:cs="Times New Roman"/>
          <w:sz w:val="24"/>
          <w:szCs w:val="24"/>
        </w:rPr>
      </w:r>
      <w:r w:rsidR="004066BF">
        <w:rPr>
          <w:rFonts w:ascii="Times New Roman" w:hAnsi="Times New Roman" w:cs="Times New Roman"/>
          <w:sz w:val="24"/>
          <w:szCs w:val="24"/>
        </w:rPr>
        <w:fldChar w:fldCharType="end"/>
      </w:r>
      <w:r w:rsidRPr="00D558D8">
        <w:rPr>
          <w:rFonts w:ascii="Times New Roman" w:hAnsi="Times New Roman" w:cs="Times New Roman"/>
          <w:sz w:val="24"/>
          <w:szCs w:val="24"/>
        </w:rPr>
        <w:fldChar w:fldCharType="separate"/>
      </w:r>
      <w:r w:rsidR="004066BF">
        <w:rPr>
          <w:rFonts w:ascii="Times New Roman" w:hAnsi="Times New Roman" w:cs="Times New Roman"/>
          <w:noProof/>
          <w:sz w:val="24"/>
          <w:szCs w:val="24"/>
        </w:rPr>
        <w:t>[30-32]</w:t>
      </w:r>
      <w:r w:rsidRPr="00D558D8">
        <w:rPr>
          <w:rFonts w:ascii="Times New Roman" w:hAnsi="Times New Roman" w:cs="Times New Roman"/>
          <w:sz w:val="24"/>
          <w:szCs w:val="24"/>
        </w:rPr>
        <w:fldChar w:fldCharType="end"/>
      </w:r>
      <w:r w:rsidRPr="00D558D8">
        <w:rPr>
          <w:rFonts w:ascii="Times New Roman" w:hAnsi="Times New Roman" w:cs="Times New Roman"/>
          <w:sz w:val="24"/>
          <w:szCs w:val="24"/>
        </w:rPr>
        <w:t xml:space="preserve">. </w:t>
      </w:r>
    </w:p>
    <w:p w14:paraId="6F37D66E" w14:textId="19A177EE" w:rsidR="009E5A78" w:rsidRPr="003E6750" w:rsidRDefault="009E5A78" w:rsidP="002110C2">
      <w:pPr>
        <w:pStyle w:val="ListParagraph"/>
        <w:numPr>
          <w:ilvl w:val="1"/>
          <w:numId w:val="46"/>
        </w:numPr>
        <w:tabs>
          <w:tab w:val="left" w:pos="0"/>
          <w:tab w:val="left" w:pos="810"/>
        </w:tabs>
        <w:spacing w:after="0" w:line="360" w:lineRule="auto"/>
        <w:rPr>
          <w:rFonts w:ascii="Times New Roman" w:hAnsi="Times New Roman" w:cs="Times New Roman"/>
          <w:sz w:val="24"/>
          <w:szCs w:val="24"/>
        </w:rPr>
      </w:pPr>
      <w:bookmarkStart w:id="14" w:name="_Toc213094657"/>
      <w:bookmarkStart w:id="15" w:name="_Toc213094964"/>
      <w:bookmarkStart w:id="16" w:name="_Toc230524567"/>
      <w:bookmarkStart w:id="17" w:name="_Toc232349022"/>
      <w:r w:rsidRPr="003E6750">
        <w:rPr>
          <w:rStyle w:val="Heading3Char"/>
          <w:rFonts w:ascii="Times New Roman" w:eastAsiaTheme="minorHAnsi" w:hAnsi="Times New Roman" w:cs="Times New Roman"/>
          <w:szCs w:val="24"/>
        </w:rPr>
        <w:t>Global trends in metal recycling for construction</w:t>
      </w:r>
      <w:bookmarkEnd w:id="14"/>
      <w:bookmarkEnd w:id="15"/>
      <w:bookmarkEnd w:id="16"/>
      <w:bookmarkEnd w:id="17"/>
    </w:p>
    <w:p w14:paraId="3576FAD5" w14:textId="6A9745D2" w:rsidR="009E5A78" w:rsidRPr="002110C2" w:rsidRDefault="009E5A78" w:rsidP="003E6750">
      <w:pPr>
        <w:tabs>
          <w:tab w:val="left" w:pos="0"/>
          <w:tab w:val="left" w:pos="810"/>
        </w:tabs>
        <w:spacing w:after="100" w:afterAutospacing="1" w:line="360" w:lineRule="auto"/>
        <w:jc w:val="both"/>
        <w:rPr>
          <w:rFonts w:ascii="Times New Roman" w:eastAsia="Times New Roman" w:hAnsi="Times New Roman" w:cs="Times New Roman"/>
          <w:sz w:val="24"/>
          <w:szCs w:val="24"/>
        </w:rPr>
      </w:pPr>
      <w:r w:rsidRPr="009C103B">
        <w:rPr>
          <w:rFonts w:ascii="Times New Roman" w:eastAsia="Times New Roman" w:hAnsi="Times New Roman" w:cs="Times New Roman"/>
          <w:sz w:val="24"/>
          <w:szCs w:val="24"/>
        </w:rPr>
        <w:t>The global metal recycling market has risen significantly since 2020</w:t>
      </w:r>
      <w:r w:rsidR="002110C2">
        <w:rPr>
          <w:rFonts w:ascii="Times New Roman" w:eastAsia="Times New Roman" w:hAnsi="Times New Roman" w:cs="Times New Roman"/>
          <w:sz w:val="24"/>
          <w:szCs w:val="24"/>
        </w:rPr>
        <w:t>.</w:t>
      </w:r>
      <w:r w:rsidRPr="009C103B">
        <w:rPr>
          <w:rFonts w:ascii="Times New Roman" w:eastAsia="Times New Roman" w:hAnsi="Times New Roman" w:cs="Times New Roman"/>
          <w:sz w:val="24"/>
          <w:szCs w:val="24"/>
        </w:rPr>
        <w:t>This growth is driven by industrialization and increase in demand for affordable building materials</w:t>
      </w:r>
      <w:r w:rsidRPr="009C103B">
        <w:rPr>
          <w:rFonts w:ascii="Times New Roman" w:eastAsia="Times New Roman" w:hAnsi="Times New Roman" w:cs="Times New Roman"/>
          <w:sz w:val="24"/>
          <w:szCs w:val="24"/>
        </w:rPr>
        <w:fldChar w:fldCharType="begin"/>
      </w:r>
      <w:r w:rsidR="004066BF">
        <w:rPr>
          <w:rFonts w:ascii="Times New Roman" w:eastAsia="Times New Roman" w:hAnsi="Times New Roman" w:cs="Times New Roman"/>
          <w:sz w:val="24"/>
          <w:szCs w:val="24"/>
        </w:rPr>
        <w:instrText xml:space="preserve"> ADDIN EN.CITE &lt;EndNote&gt;&lt;Cite&gt;&lt;Author&gt;Kedir&lt;/Author&gt;&lt;Year&gt;2022&lt;/Year&gt;&lt;RecNum&gt;255&lt;/RecNum&gt;&lt;DisplayText&gt;[33]&lt;/DisplayText&gt;&lt;record&gt;&lt;rec-number&gt;255&lt;/rec-number&gt;&lt;foreign-keys&gt;&lt;key app="EN" db-id="5svps9009sap2gepr9c59pdivfzt0a50va0t" timestamp="1762055708" guid="aebf61b1-571f-407a-b285-e642ad44a781"&gt;255&lt;/key&gt;&lt;/foreign-keys&gt;&lt;ref-type name="Journal Article"&gt;17&lt;/ref-type&gt;&lt;contributors&gt;&lt;authors&gt;&lt;author&gt;Kedir, Firehiwot&lt;/author&gt;&lt;author&gt;Chen, Qian&lt;/author&gt;&lt;author&gt;Hall, Daniel M&lt;/author&gt;&lt;author&gt;Adey, Bryan T&lt;/author&gt;&lt;author&gt;Boyd, Richard&lt;/author&gt;&lt;/authors&gt;&lt;/contributors&gt;&lt;titles&gt;&lt;title&gt;Formative scenario analysis of the factors influencing the adoption of industrialised construction in countries with high housing demand–the cases of Ethiopia, Kenya, and South Africa&lt;/title&gt;&lt;secondary-title&gt;Construction management and economics&lt;/secondary-title&gt;&lt;/titles&gt;&lt;periodical&gt;&lt;full-title&gt;Construction management and economics&lt;/full-title&gt;&lt;/periodical&gt;&lt;pages&gt;690-710&lt;/pages&gt;&lt;volume&gt;40&lt;/volume&gt;&lt;number&gt;9&lt;/number&gt;&lt;dates&gt;&lt;year&gt;2022&lt;/year&gt;&lt;/dates&gt;&lt;isbn&gt;0144-6193&lt;/isbn&gt;&lt;urls&gt;&lt;/urls&gt;&lt;electronic-resource-num&gt;10.1080/15623599.2024.2397287&lt;/electronic-resource-num&gt;&lt;/record&gt;&lt;/Cite&gt;&lt;/EndNote&gt;</w:instrText>
      </w:r>
      <w:r w:rsidRPr="009C103B">
        <w:rPr>
          <w:rFonts w:ascii="Times New Roman" w:eastAsia="Times New Roman" w:hAnsi="Times New Roman" w:cs="Times New Roman"/>
          <w:sz w:val="24"/>
          <w:szCs w:val="24"/>
        </w:rPr>
        <w:fldChar w:fldCharType="separate"/>
      </w:r>
      <w:r w:rsidR="004066BF">
        <w:rPr>
          <w:rFonts w:ascii="Times New Roman" w:eastAsia="Times New Roman" w:hAnsi="Times New Roman" w:cs="Times New Roman"/>
          <w:noProof/>
          <w:sz w:val="24"/>
          <w:szCs w:val="24"/>
        </w:rPr>
        <w:t>[33]</w:t>
      </w:r>
      <w:r w:rsidRPr="009C103B">
        <w:rPr>
          <w:rFonts w:ascii="Times New Roman" w:eastAsia="Times New Roman" w:hAnsi="Times New Roman" w:cs="Times New Roman"/>
          <w:sz w:val="24"/>
          <w:szCs w:val="24"/>
        </w:rPr>
        <w:fldChar w:fldCharType="end"/>
      </w:r>
      <w:r w:rsidRPr="009C103B">
        <w:rPr>
          <w:rFonts w:ascii="Times New Roman" w:eastAsia="Times New Roman" w:hAnsi="Times New Roman" w:cs="Times New Roman"/>
          <w:sz w:val="24"/>
          <w:szCs w:val="24"/>
        </w:rPr>
        <w:t>. The metal recycling process is environmentally friendly and economical, allowing manufacturers to obtain raw materials without degrading their properties and at lower costs compared to primary metal component production</w:t>
      </w:r>
      <w:r w:rsidRPr="009C103B">
        <w:rPr>
          <w:rFonts w:ascii="Times New Roman" w:eastAsia="Times New Roman" w:hAnsi="Times New Roman" w:cs="Times New Roman"/>
          <w:sz w:val="24"/>
          <w:szCs w:val="24"/>
        </w:rPr>
        <w:fldChar w:fldCharType="begin"/>
      </w:r>
      <w:r w:rsidR="004066BF">
        <w:rPr>
          <w:rFonts w:ascii="Times New Roman" w:eastAsia="Times New Roman" w:hAnsi="Times New Roman" w:cs="Times New Roman"/>
          <w:sz w:val="24"/>
          <w:szCs w:val="24"/>
        </w:rPr>
        <w:instrText xml:space="preserve"> ADDIN EN.CITE &lt;EndNote&gt;&lt;Cite&gt;&lt;Author&gt;Jin Chai&lt;/Author&gt;&lt;Year&gt;2024&lt;/Year&gt;&lt;RecNum&gt;186&lt;/RecNum&gt;&lt;DisplayText&gt;[34]&lt;/DisplayText&gt;&lt;record&gt;&lt;rec-number&gt;186&lt;/rec-number&gt;&lt;foreign-keys&gt;&lt;key app="EN" db-id="5svps9009sap2gepr9c59pdivfzt0a50va0t" timestamp="1762055694" guid="b8202e67-f496-4554-9eb4-e31e7161c658"&gt;186&lt;/key&gt;&lt;/foreign-keys&gt;&lt;ref-type name="Journal Article"&gt;17&lt;/ref-type&gt;&lt;contributors&gt;&lt;authors&gt;&lt;author&gt;Jin Chai, Lee&lt;/author&gt;&lt;author&gt;Thedy, Wijaya Hansen&lt;/author&gt;&lt;author&gt;Chong, Zhixiong&lt;/author&gt;&lt;author&gt;Ng, Jing Lin&lt;/author&gt;&lt;author&gt;Moon, Wei Chek&lt;/author&gt;&lt;author&gt;Hong, Xiaojiang&lt;/author&gt;&lt;author&gt;Lee, Samuel&lt;/author&gt;&lt;/authors&gt;&lt;/contributors&gt;&lt;titles&gt;&lt;title&gt;A Study on Recycling Waste Materials in Construction Industry&lt;/title&gt;&lt;secondary-title&gt;Journal of Advanced Research in Applied Sciences and Engineering Technology&lt;/secondary-title&gt;&lt;/titles&gt;&lt;periodical&gt;&lt;full-title&gt;Journal of Advanced Research in Applied Sciences and Engineering Technology&lt;/full-title&gt;&lt;/periodical&gt;&lt;pages&gt;227-241&lt;/pages&gt;&lt;section&gt;227&lt;/section&gt;&lt;dates&gt;&lt;year&gt;2024&lt;/year&gt;&lt;/dates&gt;&lt;isbn&gt;2462-1943&lt;/isbn&gt;&lt;urls&gt;&lt;/urls&gt;&lt;electronic-resource-num&gt;10.37934/araset.59.1.227241&lt;/electronic-resource-num&gt;&lt;/record&gt;&lt;/Cite&gt;&lt;/EndNote&gt;</w:instrText>
      </w:r>
      <w:r w:rsidRPr="009C103B">
        <w:rPr>
          <w:rFonts w:ascii="Times New Roman" w:eastAsia="Times New Roman" w:hAnsi="Times New Roman" w:cs="Times New Roman"/>
          <w:sz w:val="24"/>
          <w:szCs w:val="24"/>
        </w:rPr>
        <w:fldChar w:fldCharType="separate"/>
      </w:r>
      <w:r w:rsidR="004066BF">
        <w:rPr>
          <w:rFonts w:ascii="Times New Roman" w:eastAsia="Times New Roman" w:hAnsi="Times New Roman" w:cs="Times New Roman"/>
          <w:noProof/>
          <w:sz w:val="24"/>
          <w:szCs w:val="24"/>
        </w:rPr>
        <w:t>[34]</w:t>
      </w:r>
      <w:r w:rsidRPr="009C103B">
        <w:rPr>
          <w:rFonts w:ascii="Times New Roman" w:eastAsia="Times New Roman" w:hAnsi="Times New Roman" w:cs="Times New Roman"/>
          <w:sz w:val="24"/>
          <w:szCs w:val="24"/>
        </w:rPr>
        <w:fldChar w:fldCharType="end"/>
      </w:r>
      <w:r w:rsidRPr="009C103B">
        <w:rPr>
          <w:rFonts w:ascii="Times New Roman" w:eastAsia="Times New Roman" w:hAnsi="Times New Roman" w:cs="Times New Roman"/>
          <w:sz w:val="24"/>
          <w:szCs w:val="24"/>
        </w:rPr>
        <w:t>. China is considered the leading steel production country with over 1019.1 million tons produced in 2023, accounting for 55% of worldwide crude steel output</w:t>
      </w:r>
      <w:r w:rsidRPr="009C103B">
        <w:rPr>
          <w:rFonts w:ascii="Times New Roman" w:eastAsia="Times New Roman" w:hAnsi="Times New Roman" w:cs="Times New Roman"/>
          <w:sz w:val="24"/>
          <w:szCs w:val="24"/>
        </w:rPr>
        <w:fldChar w:fldCharType="begin"/>
      </w:r>
      <w:r w:rsidR="004066BF">
        <w:rPr>
          <w:rFonts w:ascii="Times New Roman" w:eastAsia="Times New Roman" w:hAnsi="Times New Roman" w:cs="Times New Roman"/>
          <w:sz w:val="24"/>
          <w:szCs w:val="24"/>
        </w:rPr>
        <w:instrText xml:space="preserve"> ADDIN EN.CITE &lt;EndNote&gt;&lt;Cite&gt;&lt;Author&gt;Group&lt;/Author&gt;&lt;Year&gt;2023&lt;/Year&gt;&lt;RecNum&gt;132&lt;/RecNum&gt;&lt;DisplayText&gt;[35]&lt;/DisplayText&gt;&lt;record&gt;&lt;rec-number&gt;132&lt;/rec-number&gt;&lt;foreign-keys&gt;&lt;key app="EN" db-id="5svps9009sap2gepr9c59pdivfzt0a50va0t" timestamp="1762055693" guid="4bcebc4d-f8c6-4d5d-a156-007c0e1cec61"&gt;132&lt;/key&gt;&lt;/foreign-keys&gt;&lt;ref-type name="Web Page"&gt;12&lt;/ref-type&gt;&lt;contributors&gt;&lt;authors&gt;&lt;author&gt;IMARC Group&lt;/author&gt;&lt;/authors&gt;&lt;/contributors&gt;&lt;titles&gt;&lt;title&gt;Metal Recycling Market: Global Industry Trends, Share, Size, Growth, Opportunity and Forecast 2023-2028&lt;/title&gt;&lt;/titles&gt;&lt;volume&gt;2024&lt;/volume&gt;&lt;number&gt;December 26,2024&lt;/number&gt;&lt;dates&gt;&lt;year&gt;2023&lt;/year&gt;&lt;/dates&gt;&lt;publisher&gt;https://www.imarcgroup.com/metal-recycling-market&lt;/publisher&gt;&lt;urls&gt;&lt;related-urls&gt;&lt;url&gt;https://www.imarcgroup.com/metal-recycling-market&lt;/url&gt;&lt;/related-urls&gt;&lt;/urls&gt;&lt;/record&gt;&lt;/Cite&gt;&lt;/EndNote&gt;</w:instrText>
      </w:r>
      <w:r w:rsidRPr="009C103B">
        <w:rPr>
          <w:rFonts w:ascii="Times New Roman" w:eastAsia="Times New Roman" w:hAnsi="Times New Roman" w:cs="Times New Roman"/>
          <w:sz w:val="24"/>
          <w:szCs w:val="24"/>
        </w:rPr>
        <w:fldChar w:fldCharType="separate"/>
      </w:r>
      <w:r w:rsidR="004066BF">
        <w:rPr>
          <w:rFonts w:ascii="Times New Roman" w:eastAsia="Times New Roman" w:hAnsi="Times New Roman" w:cs="Times New Roman"/>
          <w:noProof/>
          <w:sz w:val="24"/>
          <w:szCs w:val="24"/>
        </w:rPr>
        <w:t>[35]</w:t>
      </w:r>
      <w:r w:rsidRPr="009C103B">
        <w:rPr>
          <w:rFonts w:ascii="Times New Roman" w:eastAsia="Times New Roman" w:hAnsi="Times New Roman" w:cs="Times New Roman"/>
          <w:sz w:val="24"/>
          <w:szCs w:val="24"/>
        </w:rPr>
        <w:fldChar w:fldCharType="end"/>
      </w:r>
      <w:r w:rsidRPr="009C103B">
        <w:rPr>
          <w:rFonts w:ascii="Times New Roman" w:eastAsia="Times New Roman" w:hAnsi="Times New Roman" w:cs="Times New Roman"/>
          <w:sz w:val="24"/>
          <w:szCs w:val="24"/>
        </w:rPr>
        <w:t>. Metal scrap prices have risen significantly since 2022 as a result of robust construction activities and the impact of the Russia-Ukraine war on raw material availability and supply chain which have led to high demand and price increase of steel scrap</w:t>
      </w:r>
      <w:r w:rsidRPr="009C103B">
        <w:rPr>
          <w:rFonts w:ascii="Times New Roman" w:eastAsia="Times New Roman" w:hAnsi="Times New Roman" w:cs="Times New Roman"/>
          <w:sz w:val="24"/>
          <w:szCs w:val="24"/>
        </w:rPr>
        <w:fldChar w:fldCharType="begin"/>
      </w:r>
      <w:r w:rsidR="004066BF">
        <w:rPr>
          <w:rFonts w:ascii="Times New Roman" w:eastAsia="Times New Roman" w:hAnsi="Times New Roman" w:cs="Times New Roman"/>
          <w:sz w:val="24"/>
          <w:szCs w:val="24"/>
        </w:rPr>
        <w:instrText xml:space="preserve"> ADDIN EN.CITE &lt;EndNote&gt;&lt;Cite&gt;&lt;Author&gt;Bargujara&lt;/Author&gt;&lt;Year&gt;2024&lt;/Year&gt;&lt;RecNum&gt;185&lt;/RecNum&gt;&lt;DisplayText&gt;[36]&lt;/DisplayText&gt;&lt;record&gt;&lt;rec-number&gt;185&lt;/rec-number&gt;&lt;foreign-keys&gt;&lt;key app="EN" db-id="5svps9009sap2gepr9c59pdivfzt0a50va0t" timestamp="1762055694" guid="9c8d41db-60bd-4a65-8593-5a42f7d1872f"&gt;185&lt;/key&gt;&lt;/foreign-keys&gt;&lt;ref-type name="Journal Article"&gt;17&lt;/ref-type&gt;&lt;contributors&gt;&lt;authors&gt;&lt;author&gt;Bargujara, Neha&lt;/author&gt;&lt;author&gt;Kalwar, Muhammad Ahmed&lt;/author&gt;&lt;author&gt;Dermitzakis, Ioannis&lt;/author&gt;&lt;author&gt;Nawaz, Asif&lt;/author&gt;&lt;/authors&gt;&lt;/contributors&gt;&lt;titles&gt;&lt;title&gt;The impact of the Russia-Ukraine war on the Russian supply chain&lt;/title&gt;&lt;secondary-title&gt;Journal of Emerging Science and Engineering&lt;/secondary-title&gt;&lt;/titles&gt;&lt;periodical&gt;&lt;full-title&gt;Journal of Emerging Science and Engineering&lt;/full-title&gt;&lt;/periodical&gt;&lt;volume&gt;3&lt;/volume&gt;&lt;number&gt;1&lt;/number&gt;&lt;dates&gt;&lt;year&gt;2024&lt;/year&gt;&lt;/dates&gt;&lt;isbn&gt;3026-0183&amp;#xD;3026-0817&lt;/isbn&gt;&lt;urls&gt;&lt;/urls&gt;&lt;custom7&gt;e33&lt;/custom7&gt;&lt;electronic-resource-num&gt;10.61435/jese.2025.e33&lt;/electronic-resource-num&gt;&lt;/record&gt;&lt;/Cite&gt;&lt;/EndNote&gt;</w:instrText>
      </w:r>
      <w:r w:rsidRPr="009C103B">
        <w:rPr>
          <w:rFonts w:ascii="Times New Roman" w:eastAsia="Times New Roman" w:hAnsi="Times New Roman" w:cs="Times New Roman"/>
          <w:sz w:val="24"/>
          <w:szCs w:val="24"/>
        </w:rPr>
        <w:fldChar w:fldCharType="separate"/>
      </w:r>
      <w:r w:rsidR="004066BF">
        <w:rPr>
          <w:rFonts w:ascii="Times New Roman" w:eastAsia="Times New Roman" w:hAnsi="Times New Roman" w:cs="Times New Roman"/>
          <w:noProof/>
          <w:sz w:val="24"/>
          <w:szCs w:val="24"/>
        </w:rPr>
        <w:t>[36]</w:t>
      </w:r>
      <w:r w:rsidRPr="009C103B">
        <w:rPr>
          <w:rFonts w:ascii="Times New Roman" w:eastAsia="Times New Roman" w:hAnsi="Times New Roman" w:cs="Times New Roman"/>
          <w:sz w:val="24"/>
          <w:szCs w:val="24"/>
        </w:rPr>
        <w:fldChar w:fldCharType="end"/>
      </w:r>
      <w:r w:rsidRPr="009C103B">
        <w:rPr>
          <w:rFonts w:ascii="Times New Roman" w:eastAsia="Times New Roman" w:hAnsi="Times New Roman" w:cs="Times New Roman"/>
          <w:sz w:val="24"/>
          <w:szCs w:val="24"/>
        </w:rPr>
        <w:t>.</w:t>
      </w:r>
    </w:p>
    <w:p w14:paraId="76343548" w14:textId="7C3D1229" w:rsidR="009E5A78" w:rsidRPr="002110C2" w:rsidRDefault="009E5A78" w:rsidP="002110C2">
      <w:pPr>
        <w:pStyle w:val="ListParagraph"/>
        <w:numPr>
          <w:ilvl w:val="1"/>
          <w:numId w:val="46"/>
        </w:numPr>
        <w:tabs>
          <w:tab w:val="left" w:pos="0"/>
          <w:tab w:val="left" w:pos="810"/>
        </w:tabs>
        <w:spacing w:after="0" w:line="360" w:lineRule="auto"/>
        <w:rPr>
          <w:rStyle w:val="Heading3Char"/>
          <w:rFonts w:ascii="Times New Roman" w:eastAsiaTheme="minorHAnsi" w:hAnsi="Times New Roman" w:cs="Times New Roman"/>
          <w:szCs w:val="24"/>
        </w:rPr>
      </w:pPr>
      <w:bookmarkStart w:id="18" w:name="_Toc213094658"/>
      <w:bookmarkStart w:id="19" w:name="_Toc213094965"/>
      <w:bookmarkStart w:id="20" w:name="_Toc230524568"/>
      <w:bookmarkStart w:id="21" w:name="_Toc232349023"/>
      <w:bookmarkStart w:id="22" w:name="_Hlk231120581"/>
      <w:r w:rsidRPr="002110C2">
        <w:rPr>
          <w:rStyle w:val="Heading3Char"/>
          <w:rFonts w:ascii="Times New Roman" w:eastAsiaTheme="minorHAnsi" w:hAnsi="Times New Roman" w:cs="Times New Roman"/>
          <w:szCs w:val="24"/>
        </w:rPr>
        <w:lastRenderedPageBreak/>
        <w:t>Scrap metal recycling in Kenya</w:t>
      </w:r>
      <w:bookmarkEnd w:id="18"/>
      <w:bookmarkEnd w:id="19"/>
      <w:bookmarkEnd w:id="20"/>
      <w:bookmarkEnd w:id="21"/>
    </w:p>
    <w:p w14:paraId="4BECF973" w14:textId="0DBF2C91" w:rsidR="009E5A78" w:rsidRPr="009C103B" w:rsidRDefault="009E5A78" w:rsidP="009E5A78">
      <w:pPr>
        <w:tabs>
          <w:tab w:val="left" w:pos="0"/>
          <w:tab w:val="left" w:pos="810"/>
        </w:tabs>
        <w:spacing w:after="0" w:line="360" w:lineRule="auto"/>
        <w:jc w:val="both"/>
        <w:rPr>
          <w:rFonts w:ascii="Times New Roman" w:hAnsi="Times New Roman" w:cs="Times New Roman"/>
          <w:sz w:val="24"/>
          <w:szCs w:val="24"/>
        </w:rPr>
      </w:pPr>
      <w:r w:rsidRPr="009C103B">
        <w:rPr>
          <w:rFonts w:ascii="Times New Roman" w:hAnsi="Times New Roman" w:cs="Times New Roman"/>
          <w:sz w:val="24"/>
          <w:szCs w:val="24"/>
        </w:rPr>
        <w:t>Metal recycling sector in Kenya has witnessed significant advancements especially as a result of enactment of Scrap Metal Act in 2015 which established regulatory framework on handling of scrap activities thereby promoting sustainable practices. Reports by the Ministry of Industrialization and Kenya Association of Manufacturers identify urban areas such as Kisumu, Nakuru, Eldoret, Thika, Nairobi and Mombasa serve as major collection points of the scrap metal thereby making steel recycling plants dominant in the regions. With the current emphasis on sustainability and the government’s support for recycling activities, the volume of scrap metal exports is projected to rise. Increased awareness on the benefits of scrap metal recycling is expected to champion the growth of metal recycling aligning with broader efforts to mitigate environmental impacts associated with waste</w:t>
      </w:r>
      <w:r w:rsidRPr="009C103B">
        <w:rPr>
          <w:rFonts w:ascii="Times New Roman" w:hAnsi="Times New Roman" w:cs="Times New Roman"/>
          <w:sz w:val="24"/>
          <w:szCs w:val="24"/>
        </w:rPr>
        <w:fldChar w:fldCharType="begin"/>
      </w:r>
      <w:r w:rsidRPr="009C103B">
        <w:rPr>
          <w:rFonts w:ascii="Times New Roman" w:hAnsi="Times New Roman" w:cs="Times New Roman"/>
          <w:sz w:val="24"/>
          <w:szCs w:val="24"/>
        </w:rPr>
        <w:instrText xml:space="preserve"> ADDIN EN.CITE &lt;EndNote&gt;&lt;Cite&gt;&lt;Author&gt;Kahongeh&lt;/Author&gt;&lt;Year&gt;2022&lt;/Year&gt;&lt;RecNum&gt;109&lt;/RecNum&gt;&lt;DisplayText&gt;[24, 25]&lt;/DisplayText&gt;&lt;record&gt;&lt;rec-number&gt;109&lt;/rec-number&gt;&lt;foreign-keys&gt;&lt;key app="EN" db-id="5svps9009sap2gepr9c59pdivfzt0a50va0t" timestamp="1762055693" guid="15738e43-4e80-43c4-9f8a-d7fe8fd07377"&gt;109&lt;/key&gt;&lt;/foreign-keys&gt;&lt;ref-type name="Newspaper Article"&gt;23&lt;/ref-type&gt;&lt;contributors&gt;&lt;authors&gt;&lt;author&gt;Kahongeh, James&lt;/author&gt;&lt;/authors&gt;&lt;/contributors&gt;&lt;titles&gt;&lt;title&gt;Inside Kenya&amp;apos;s multibillion scrap metal underworld&lt;/title&gt;&lt;secondary-title&gt;Business Daily Africa&lt;/secondary-title&gt;&lt;/titles&gt;&lt;dates&gt;&lt;year&gt;2022&lt;/year&gt;&lt;pub-dates&gt;&lt;date&gt;October 14&lt;/date&gt;&lt;/pub-dates&gt;&lt;/dates&gt;&lt;publisher&gt;Business Daily Africa (Nation Media Group)&lt;/publisher&gt;&lt;urls&gt;&lt;related-urls&gt;&lt;url&gt;https://www.businessdailyafrica.com/bd/data-hub/inside-kenya-s-multibillion-scrap-metal-underworld-3715582&lt;/url&gt;&lt;/related-urls&gt;&lt;/urls&gt;&lt;access-date&gt;24 December 2024&lt;/access-date&gt;&lt;/record&gt;&lt;/Cite&gt;&lt;Cite&gt;&lt;Author&gt;Mugo&lt;/Author&gt;&lt;Year&gt;2023&lt;/Year&gt;&lt;RecNum&gt;116&lt;/RecNum&gt;&lt;record&gt;&lt;rec-number&gt;116&lt;/rec-number&gt;&lt;foreign-keys&gt;&lt;key app="EN" db-id="rr9ew0xfm0ss5gepsttxaewbztsapp259xzt" timestamp="1751373613" guid="8d7f6932-4274-441e-9d1b-53ecbbd5c16b"&gt;116&lt;/key&gt;&lt;/foreign-keys&gt;&lt;ref-type name="Web Page"&gt;12&lt;/ref-type&gt;&lt;contributors&gt;&lt;authors&gt;&lt;author&gt;Mugo, F.&lt;/author&gt;&lt;/authors&gt;&lt;/contributors&gt;&lt;titles&gt;&lt;title&gt;We Invite Investors to Kenya&lt;/title&gt;&lt;/titles&gt;&lt;number&gt;24 December 2024&lt;/number&gt;&lt;dates&gt;&lt;year&gt;2023&lt;/year&gt;&lt;/dates&gt;&lt;urls&gt;&lt;related-urls&gt;&lt;url&gt;https://www.wasterecyclingmea.com/news/recycling/we-invite-investors-to-kenya&lt;/url&gt;&lt;/related-urls&gt;&lt;/urls&gt;&lt;/record&gt;&lt;/Cite&gt;&lt;/EndNote&gt;</w:instrText>
      </w:r>
      <w:r w:rsidRPr="009C103B">
        <w:rPr>
          <w:rFonts w:ascii="Times New Roman" w:hAnsi="Times New Roman" w:cs="Times New Roman"/>
          <w:sz w:val="24"/>
          <w:szCs w:val="24"/>
        </w:rPr>
        <w:fldChar w:fldCharType="separate"/>
      </w:r>
      <w:r w:rsidRPr="009C103B">
        <w:rPr>
          <w:rFonts w:ascii="Times New Roman" w:hAnsi="Times New Roman" w:cs="Times New Roman"/>
          <w:noProof/>
          <w:sz w:val="24"/>
          <w:szCs w:val="24"/>
        </w:rPr>
        <w:t>[24, 25]</w:t>
      </w:r>
      <w:r w:rsidRPr="009C103B">
        <w:rPr>
          <w:rFonts w:ascii="Times New Roman" w:hAnsi="Times New Roman" w:cs="Times New Roman"/>
          <w:sz w:val="24"/>
          <w:szCs w:val="24"/>
        </w:rPr>
        <w:fldChar w:fldCharType="end"/>
      </w:r>
      <w:r w:rsidRPr="009C103B">
        <w:rPr>
          <w:rFonts w:ascii="Times New Roman" w:hAnsi="Times New Roman" w:cs="Times New Roman"/>
          <w:sz w:val="24"/>
          <w:szCs w:val="24"/>
        </w:rPr>
        <w:t xml:space="preserve">. </w:t>
      </w:r>
    </w:p>
    <w:p w14:paraId="5A9B98FE" w14:textId="1B2F2F78" w:rsidR="009E5A78" w:rsidRPr="003E6750" w:rsidRDefault="009E5A78" w:rsidP="002110C2">
      <w:pPr>
        <w:pStyle w:val="ListParagraph"/>
        <w:numPr>
          <w:ilvl w:val="1"/>
          <w:numId w:val="46"/>
        </w:numPr>
        <w:tabs>
          <w:tab w:val="left" w:pos="0"/>
          <w:tab w:val="left" w:pos="810"/>
        </w:tabs>
        <w:spacing w:after="0" w:line="360" w:lineRule="auto"/>
        <w:rPr>
          <w:rStyle w:val="Heading3Char"/>
          <w:rFonts w:ascii="Times New Roman" w:eastAsiaTheme="minorHAnsi" w:hAnsi="Times New Roman" w:cs="Times New Roman"/>
          <w:sz w:val="24"/>
          <w:szCs w:val="24"/>
        </w:rPr>
      </w:pPr>
      <w:bookmarkStart w:id="23" w:name="_Toc213094659"/>
      <w:bookmarkStart w:id="24" w:name="_Toc213094966"/>
      <w:bookmarkStart w:id="25" w:name="_Toc230524569"/>
      <w:bookmarkStart w:id="26" w:name="_Toc232349024"/>
      <w:bookmarkEnd w:id="22"/>
      <w:r w:rsidRPr="003E6750">
        <w:rPr>
          <w:rStyle w:val="Heading3Char"/>
          <w:rFonts w:ascii="Times New Roman" w:eastAsiaTheme="minorHAnsi" w:hAnsi="Times New Roman" w:cs="Times New Roman"/>
          <w:sz w:val="24"/>
          <w:szCs w:val="24"/>
        </w:rPr>
        <w:t>Scrap metal recycling process</w:t>
      </w:r>
      <w:bookmarkEnd w:id="23"/>
      <w:bookmarkEnd w:id="24"/>
      <w:bookmarkEnd w:id="25"/>
      <w:bookmarkEnd w:id="26"/>
    </w:p>
    <w:p w14:paraId="78EA8A78" w14:textId="2B66573E" w:rsidR="009E5A78" w:rsidRPr="00511B62" w:rsidRDefault="009E5A78" w:rsidP="00511B62">
      <w:pPr>
        <w:tabs>
          <w:tab w:val="left" w:pos="0"/>
          <w:tab w:val="left" w:pos="810"/>
        </w:tabs>
        <w:spacing w:after="0"/>
        <w:rPr>
          <w:rFonts w:ascii="Times New Roman" w:eastAsia="Times New Roman" w:hAnsi="Times New Roman" w:cs="Times New Roman"/>
          <w:bCs/>
          <w:sz w:val="24"/>
          <w:szCs w:val="24"/>
        </w:rPr>
      </w:pPr>
      <w:r w:rsidRPr="00D558D8">
        <w:rPr>
          <w:rFonts w:ascii="Times New Roman" w:eastAsia="Times New Roman" w:hAnsi="Times New Roman" w:cs="Times New Roman"/>
          <w:bCs/>
          <w:sz w:val="24"/>
          <w:szCs w:val="24"/>
        </w:rPr>
        <w:t xml:space="preserve">Typical scrap metal process entails the following steps as </w:t>
      </w:r>
      <w:r w:rsidR="00511B62">
        <w:rPr>
          <w:rFonts w:ascii="Times New Roman" w:eastAsia="Times New Roman" w:hAnsi="Times New Roman" w:cs="Times New Roman"/>
          <w:bCs/>
          <w:sz w:val="24"/>
          <w:szCs w:val="24"/>
        </w:rPr>
        <w:t>outlined.</w:t>
      </w:r>
    </w:p>
    <w:p w14:paraId="1A7AE685" w14:textId="77777777" w:rsidR="009E5A78" w:rsidRPr="00D558D8" w:rsidRDefault="009E5A78" w:rsidP="009E5A78">
      <w:pPr>
        <w:pStyle w:val="ListParagraph"/>
        <w:numPr>
          <w:ilvl w:val="0"/>
          <w:numId w:val="6"/>
        </w:numPr>
        <w:tabs>
          <w:tab w:val="left" w:pos="0"/>
          <w:tab w:val="left" w:pos="810"/>
        </w:tabs>
        <w:spacing w:after="0" w:line="360" w:lineRule="auto"/>
        <w:rPr>
          <w:rFonts w:ascii="Times New Roman" w:eastAsia="Times New Roman" w:hAnsi="Times New Roman" w:cs="Times New Roman"/>
          <w:b/>
          <w:bCs/>
          <w:sz w:val="24"/>
          <w:szCs w:val="24"/>
        </w:rPr>
      </w:pPr>
      <w:bookmarkStart w:id="27" w:name="_Hlk231122028"/>
      <w:r w:rsidRPr="00D558D8">
        <w:rPr>
          <w:rFonts w:ascii="Times New Roman" w:eastAsia="Times New Roman" w:hAnsi="Times New Roman" w:cs="Times New Roman"/>
          <w:b/>
          <w:bCs/>
          <w:sz w:val="24"/>
          <w:szCs w:val="24"/>
        </w:rPr>
        <w:t>Collection:</w:t>
      </w:r>
      <w:r w:rsidRPr="00D558D8">
        <w:rPr>
          <w:rFonts w:ascii="Times New Roman" w:eastAsia="Times New Roman" w:hAnsi="Times New Roman" w:cs="Times New Roman"/>
          <w:sz w:val="24"/>
          <w:szCs w:val="24"/>
        </w:rPr>
        <w:t xml:space="preserve"> Scrap metal is collected from yards or delivered by licensed scrap dealers.</w:t>
      </w:r>
    </w:p>
    <w:p w14:paraId="77EA3DCD" w14:textId="4A099151" w:rsidR="009E5A78" w:rsidRPr="00D558D8" w:rsidRDefault="009E5A78" w:rsidP="009E5A78">
      <w:pPr>
        <w:pStyle w:val="ListParagraph"/>
        <w:numPr>
          <w:ilvl w:val="0"/>
          <w:numId w:val="6"/>
        </w:numPr>
        <w:tabs>
          <w:tab w:val="left" w:pos="0"/>
          <w:tab w:val="left" w:pos="810"/>
        </w:tabs>
        <w:spacing w:after="0" w:line="360" w:lineRule="auto"/>
        <w:jc w:val="both"/>
        <w:rPr>
          <w:rFonts w:ascii="Times New Roman" w:eastAsia="Times New Roman" w:hAnsi="Times New Roman" w:cs="Times New Roman"/>
          <w:b/>
          <w:bCs/>
          <w:sz w:val="24"/>
          <w:szCs w:val="24"/>
        </w:rPr>
      </w:pPr>
      <w:r w:rsidRPr="00D558D8">
        <w:rPr>
          <w:rFonts w:ascii="Times New Roman" w:eastAsia="Times New Roman" w:hAnsi="Times New Roman" w:cs="Times New Roman"/>
          <w:b/>
          <w:bCs/>
          <w:sz w:val="24"/>
          <w:szCs w:val="24"/>
        </w:rPr>
        <w:t>Sorting:</w:t>
      </w:r>
      <w:r w:rsidRPr="00D558D8">
        <w:rPr>
          <w:rFonts w:ascii="Times New Roman" w:eastAsia="Times New Roman" w:hAnsi="Times New Roman" w:cs="Times New Roman"/>
          <w:sz w:val="24"/>
          <w:szCs w:val="24"/>
        </w:rPr>
        <w:t xml:space="preserve"> Scrap is delivered in various type and has to be sorted before smelting. Sorting and grading of scrap depends on the technology adopted by the recycling plant. Visual identification by experts is employed as manual sorting technique. Large magnetic sensors are primary used to separate between ferrous and non-ferrous metal. Advanced techniques such as sink-float separations, LIBS and OES are used to analyse elemental composition for precise classification </w:t>
      </w:r>
      <w:r w:rsidRPr="00D558D8">
        <w:rPr>
          <w:rFonts w:ascii="Times New Roman" w:eastAsia="Times New Roman" w:hAnsi="Times New Roman" w:cs="Times New Roman"/>
          <w:sz w:val="24"/>
          <w:szCs w:val="24"/>
        </w:rPr>
        <w:fldChar w:fldCharType="begin">
          <w:fldData xml:space="preserve">PEVuZE5vdGU+PENpdGU+PEF1dGhvcj5IdXNzYWluIFNoYWg8L0F1dGhvcj48WWVhcj4yMDIwPC9Z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</w:fldData>
        </w:fldChar>
      </w:r>
      <w:r w:rsidR="004066BF">
        <w:rPr>
          <w:rFonts w:ascii="Times New Roman" w:eastAsia="Times New Roman" w:hAnsi="Times New Roman" w:cs="Times New Roman"/>
          <w:sz w:val="24"/>
          <w:szCs w:val="24"/>
        </w:rPr>
        <w:instrText xml:space="preserve"> ADDIN EN.CITE </w:instrText>
      </w:r>
      <w:r w:rsidR="004066BF">
        <w:rPr>
          <w:rFonts w:ascii="Times New Roman" w:eastAsia="Times New Roman" w:hAnsi="Times New Roman" w:cs="Times New Roman"/>
          <w:sz w:val="24"/>
          <w:szCs w:val="24"/>
        </w:rPr>
        <w:fldChar w:fldCharType="begin">
          <w:fldData xml:space="preserve">PEVuZE5vdGU+PENpdGU+PEF1dGhvcj5IdXNzYWluIFNoYWg8L0F1dGhvcj48WWVhcj4yMDIwPC9Z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</w:fldData>
        </w:fldChar>
      </w:r>
      <w:r w:rsidR="004066BF">
        <w:rPr>
          <w:rFonts w:ascii="Times New Roman" w:eastAsia="Times New Roman" w:hAnsi="Times New Roman" w:cs="Times New Roman"/>
          <w:sz w:val="24"/>
          <w:szCs w:val="24"/>
        </w:rPr>
        <w:instrText xml:space="preserve"> ADDIN EN.CITE.DATA </w:instrText>
      </w:r>
      <w:r w:rsidR="004066BF">
        <w:rPr>
          <w:rFonts w:ascii="Times New Roman" w:eastAsia="Times New Roman" w:hAnsi="Times New Roman" w:cs="Times New Roman"/>
          <w:sz w:val="24"/>
          <w:szCs w:val="24"/>
        </w:rPr>
      </w:r>
      <w:r w:rsidR="004066BF">
        <w:rPr>
          <w:rFonts w:ascii="Times New Roman" w:eastAsia="Times New Roman" w:hAnsi="Times New Roman" w:cs="Times New Roman"/>
          <w:sz w:val="24"/>
          <w:szCs w:val="24"/>
        </w:rPr>
        <w:fldChar w:fldCharType="end"/>
      </w:r>
      <w:r w:rsidRPr="00D558D8">
        <w:rPr>
          <w:rFonts w:ascii="Times New Roman" w:eastAsia="Times New Roman" w:hAnsi="Times New Roman" w:cs="Times New Roman"/>
          <w:sz w:val="24"/>
          <w:szCs w:val="24"/>
        </w:rPr>
        <w:fldChar w:fldCharType="separate"/>
      </w:r>
      <w:r w:rsidR="004066BF">
        <w:rPr>
          <w:rFonts w:ascii="Times New Roman" w:eastAsia="Times New Roman" w:hAnsi="Times New Roman" w:cs="Times New Roman"/>
          <w:noProof/>
          <w:sz w:val="24"/>
          <w:szCs w:val="24"/>
        </w:rPr>
        <w:t>[37-39]</w:t>
      </w:r>
      <w:r w:rsidRPr="00D558D8">
        <w:rPr>
          <w:rFonts w:ascii="Times New Roman" w:eastAsia="Times New Roman" w:hAnsi="Times New Roman" w:cs="Times New Roman"/>
          <w:sz w:val="24"/>
          <w:szCs w:val="24"/>
        </w:rPr>
        <w:fldChar w:fldCharType="end"/>
      </w:r>
      <w:r w:rsidRPr="00D558D8">
        <w:rPr>
          <w:rFonts w:ascii="Times New Roman" w:eastAsia="Times New Roman" w:hAnsi="Times New Roman" w:cs="Times New Roman"/>
          <w:sz w:val="24"/>
          <w:szCs w:val="24"/>
        </w:rPr>
        <w:t>.The sorting methods ensure recovery of high-grade steel alloys for recycling.</w:t>
      </w:r>
    </w:p>
    <w:bookmarkEnd w:id="27"/>
    <w:p w14:paraId="7051D83B" w14:textId="77777777" w:rsidR="009E5A78" w:rsidRPr="00D558D8" w:rsidRDefault="009E5A78" w:rsidP="009E5A78">
      <w:pPr>
        <w:pStyle w:val="ListParagraph"/>
        <w:numPr>
          <w:ilvl w:val="0"/>
          <w:numId w:val="6"/>
        </w:numPr>
        <w:tabs>
          <w:tab w:val="left" w:pos="0"/>
          <w:tab w:val="left" w:pos="810"/>
        </w:tabs>
        <w:spacing w:after="0" w:line="360" w:lineRule="auto"/>
        <w:jc w:val="both"/>
        <w:rPr>
          <w:rFonts w:ascii="Times New Roman" w:eastAsia="Times New Roman" w:hAnsi="Times New Roman" w:cs="Times New Roman"/>
          <w:b/>
          <w:bCs/>
          <w:sz w:val="24"/>
          <w:szCs w:val="24"/>
        </w:rPr>
      </w:pPr>
      <w:r w:rsidRPr="00D558D8">
        <w:rPr>
          <w:rFonts w:ascii="Times New Roman" w:eastAsia="Times New Roman" w:hAnsi="Times New Roman" w:cs="Times New Roman"/>
          <w:b/>
          <w:bCs/>
          <w:sz w:val="24"/>
          <w:szCs w:val="24"/>
        </w:rPr>
        <w:t>Shredding:</w:t>
      </w:r>
      <w:r w:rsidRPr="00D558D8">
        <w:rPr>
          <w:rFonts w:ascii="Times New Roman" w:eastAsia="Times New Roman" w:hAnsi="Times New Roman" w:cs="Times New Roman"/>
          <w:sz w:val="24"/>
          <w:szCs w:val="24"/>
        </w:rPr>
        <w:t xml:space="preserve"> This involves shredding bulk metals to make them easier to melt down, saving energy. Aluminium and steel, however, are processed into sheets and blocks to facilitate efficient melting and reuse in manufacturing.</w:t>
      </w:r>
    </w:p>
    <w:p w14:paraId="0EE14BE5" w14:textId="77777777" w:rsidR="009E5A78" w:rsidRPr="00D558D8" w:rsidRDefault="009E5A78" w:rsidP="009E5A78">
      <w:pPr>
        <w:pStyle w:val="ListParagraph"/>
        <w:numPr>
          <w:ilvl w:val="0"/>
          <w:numId w:val="6"/>
        </w:numPr>
        <w:tabs>
          <w:tab w:val="left" w:pos="0"/>
          <w:tab w:val="left" w:pos="810"/>
        </w:tabs>
        <w:spacing w:after="0" w:line="360" w:lineRule="auto"/>
        <w:jc w:val="both"/>
        <w:rPr>
          <w:rFonts w:ascii="Times New Roman" w:eastAsia="Times New Roman" w:hAnsi="Times New Roman" w:cs="Times New Roman"/>
          <w:b/>
          <w:bCs/>
          <w:sz w:val="24"/>
          <w:szCs w:val="24"/>
        </w:rPr>
      </w:pPr>
      <w:r w:rsidRPr="00D558D8">
        <w:rPr>
          <w:rFonts w:ascii="Times New Roman" w:eastAsia="Times New Roman" w:hAnsi="Times New Roman" w:cs="Times New Roman"/>
          <w:b/>
          <w:bCs/>
          <w:sz w:val="24"/>
          <w:szCs w:val="24"/>
        </w:rPr>
        <w:t>Melting</w:t>
      </w:r>
      <w:r w:rsidRPr="00D558D8">
        <w:rPr>
          <w:rFonts w:ascii="Times New Roman" w:eastAsia="Times New Roman" w:hAnsi="Times New Roman" w:cs="Times New Roman"/>
          <w:bCs/>
          <w:sz w:val="24"/>
          <w:szCs w:val="24"/>
        </w:rPr>
        <w:t>:</w:t>
      </w:r>
      <w:r w:rsidRPr="00D558D8">
        <w:rPr>
          <w:rFonts w:ascii="Times New Roman" w:eastAsia="Times New Roman" w:hAnsi="Times New Roman" w:cs="Times New Roman"/>
          <w:sz w:val="24"/>
          <w:szCs w:val="24"/>
        </w:rPr>
        <w:t xml:space="preserve"> After shredding and processing, the scrap metal is ready to be smelted down. They are placed into large furnaces, each assigned to its own type of metal, and melted into liquid form. The time it takes for metal to reach liquidity ranges between a few minutes to a few hours.</w:t>
      </w:r>
    </w:p>
    <w:p w14:paraId="7429386D" w14:textId="77777777" w:rsidR="009E5A78" w:rsidRPr="00D558D8" w:rsidRDefault="009E5A78" w:rsidP="009E5A78">
      <w:pPr>
        <w:pStyle w:val="ListParagraph"/>
        <w:numPr>
          <w:ilvl w:val="0"/>
          <w:numId w:val="6"/>
        </w:numPr>
        <w:tabs>
          <w:tab w:val="left" w:pos="0"/>
          <w:tab w:val="left" w:pos="810"/>
        </w:tabs>
        <w:spacing w:after="0" w:line="360" w:lineRule="auto"/>
        <w:jc w:val="both"/>
        <w:rPr>
          <w:rFonts w:ascii="Times New Roman" w:eastAsia="Times New Roman" w:hAnsi="Times New Roman" w:cs="Times New Roman"/>
          <w:b/>
          <w:bCs/>
          <w:sz w:val="24"/>
          <w:szCs w:val="24"/>
        </w:rPr>
      </w:pPr>
      <w:r w:rsidRPr="00D558D8">
        <w:rPr>
          <w:rFonts w:ascii="Times New Roman" w:eastAsia="Times New Roman" w:hAnsi="Times New Roman" w:cs="Times New Roman"/>
          <w:b/>
          <w:bCs/>
          <w:sz w:val="24"/>
          <w:szCs w:val="24"/>
        </w:rPr>
        <w:t>Decontamination:</w:t>
      </w:r>
      <w:r w:rsidRPr="00D558D8">
        <w:rPr>
          <w:rFonts w:ascii="Times New Roman" w:eastAsia="Times New Roman" w:hAnsi="Times New Roman" w:cs="Times New Roman"/>
          <w:sz w:val="24"/>
          <w:szCs w:val="24"/>
        </w:rPr>
        <w:t xml:space="preserve"> All residual contaminants and impurities are eliminated from the melted metal using a process known as electrolysis.</w:t>
      </w:r>
    </w:p>
    <w:p w14:paraId="6C669C30" w14:textId="77777777" w:rsidR="009E5A78" w:rsidRPr="00D558D8" w:rsidRDefault="009E5A78" w:rsidP="009E5A78">
      <w:pPr>
        <w:pStyle w:val="ListParagraph"/>
        <w:numPr>
          <w:ilvl w:val="0"/>
          <w:numId w:val="6"/>
        </w:numPr>
        <w:tabs>
          <w:tab w:val="left" w:pos="0"/>
          <w:tab w:val="left" w:pos="810"/>
        </w:tabs>
        <w:spacing w:after="0" w:line="360" w:lineRule="auto"/>
        <w:jc w:val="both"/>
        <w:rPr>
          <w:rFonts w:ascii="Times New Roman" w:eastAsia="Times New Roman" w:hAnsi="Times New Roman" w:cs="Times New Roman"/>
          <w:b/>
          <w:bCs/>
          <w:sz w:val="24"/>
          <w:szCs w:val="24"/>
        </w:rPr>
      </w:pPr>
      <w:r w:rsidRPr="00D558D8">
        <w:rPr>
          <w:rFonts w:ascii="Times New Roman" w:eastAsia="Times New Roman" w:hAnsi="Times New Roman" w:cs="Times New Roman"/>
          <w:b/>
          <w:bCs/>
          <w:sz w:val="24"/>
          <w:szCs w:val="24"/>
        </w:rPr>
        <w:t>Solidifying:</w:t>
      </w:r>
      <w:r w:rsidRPr="00D558D8">
        <w:rPr>
          <w:rFonts w:ascii="Times New Roman" w:eastAsia="Times New Roman" w:hAnsi="Times New Roman" w:cs="Times New Roman"/>
          <w:sz w:val="24"/>
          <w:szCs w:val="24"/>
        </w:rPr>
        <w:t xml:space="preserve"> Once the metal is all cleaned and purified, it is transferred via conveyor belt to cure, or turn into a solid. Then, they are transferred into moulds according to the type of metal and its intended application. Bars are the most commonly used shape in the recycling industry.</w:t>
      </w:r>
    </w:p>
    <w:p w14:paraId="3313279A" w14:textId="3104513C" w:rsidR="009E5A78" w:rsidRPr="002110C2" w:rsidRDefault="009E5A78" w:rsidP="009E5A78">
      <w:pPr>
        <w:pStyle w:val="ListParagraph"/>
        <w:numPr>
          <w:ilvl w:val="0"/>
          <w:numId w:val="6"/>
        </w:numPr>
        <w:tabs>
          <w:tab w:val="left" w:pos="0"/>
          <w:tab w:val="left" w:pos="810"/>
        </w:tabs>
        <w:spacing w:after="0" w:line="360" w:lineRule="auto"/>
        <w:jc w:val="both"/>
        <w:rPr>
          <w:rFonts w:ascii="Times New Roman" w:hAnsi="Times New Roman" w:cs="Times New Roman"/>
          <w:b/>
          <w:bCs/>
          <w:sz w:val="24"/>
          <w:szCs w:val="24"/>
        </w:rPr>
      </w:pPr>
      <w:r w:rsidRPr="00D558D8">
        <w:rPr>
          <w:rFonts w:ascii="Times New Roman" w:eastAsia="Times New Roman" w:hAnsi="Times New Roman" w:cs="Times New Roman"/>
          <w:b/>
          <w:bCs/>
          <w:sz w:val="24"/>
          <w:szCs w:val="24"/>
        </w:rPr>
        <w:lastRenderedPageBreak/>
        <w:t>Metal Bar Distribution:</w:t>
      </w:r>
      <w:r w:rsidRPr="00D558D8">
        <w:rPr>
          <w:rFonts w:ascii="Times New Roman" w:eastAsia="Times New Roman" w:hAnsi="Times New Roman" w:cs="Times New Roman"/>
          <w:sz w:val="24"/>
          <w:szCs w:val="24"/>
        </w:rPr>
        <w:t xml:space="preserve"> Once the process is completed, the final product is shipped out and distributed as needed. They are hauled off to factories to be used as raw materials to manufacture new products.</w:t>
      </w:r>
      <w:bookmarkStart w:id="28" w:name="_Toc186374618"/>
    </w:p>
    <w:p w14:paraId="5DC3A784" w14:textId="14FDE09F" w:rsidR="009E5A78" w:rsidRPr="00D558D8" w:rsidRDefault="003E6750" w:rsidP="003E6750">
      <w:pPr>
        <w:pStyle w:val="Heading1"/>
        <w:spacing w:before="0" w:beforeAutospacing="0" w:after="0" w:afterAutospacing="0"/>
        <w:rPr>
          <w:rFonts w:ascii="Times New Roman" w:hAnsi="Times New Roman" w:cs="Times New Roman"/>
          <w:sz w:val="24"/>
          <w:szCs w:val="24"/>
        </w:rPr>
      </w:pPr>
      <w:bookmarkStart w:id="29" w:name="_Toc232349040"/>
      <w:bookmarkStart w:id="30" w:name="_Toc213094674"/>
      <w:bookmarkStart w:id="31" w:name="_Toc213094981"/>
      <w:bookmarkStart w:id="32" w:name="_Toc186374620"/>
      <w:bookmarkEnd w:id="28"/>
      <w:r>
        <w:rPr>
          <w:rFonts w:ascii="Times New Roman" w:hAnsi="Times New Roman" w:cs="Times New Roman"/>
          <w:sz w:val="24"/>
          <w:szCs w:val="24"/>
        </w:rPr>
        <w:t>3.</w:t>
      </w:r>
      <w:r w:rsidR="009E5A78" w:rsidRPr="00D558D8">
        <w:rPr>
          <w:rFonts w:ascii="Times New Roman" w:hAnsi="Times New Roman" w:cs="Times New Roman"/>
          <w:sz w:val="24"/>
          <w:szCs w:val="24"/>
        </w:rPr>
        <w:t>MATERIALS AND METHODS</w:t>
      </w:r>
      <w:bookmarkEnd w:id="29"/>
    </w:p>
    <w:p w14:paraId="3EC769C6" w14:textId="2045D74B" w:rsidR="009E5A78" w:rsidRPr="002110C2" w:rsidRDefault="002110C2" w:rsidP="003E6750">
      <w:pPr>
        <w:tabs>
          <w:tab w:val="left" w:pos="0"/>
          <w:tab w:val="left" w:pos="810"/>
        </w:tabs>
        <w:spacing w:after="0" w:line="360" w:lineRule="auto"/>
        <w:jc w:val="both"/>
        <w:outlineLvl w:val="3"/>
        <w:rPr>
          <w:rFonts w:ascii="Times New Roman" w:hAnsi="Times New Roman" w:cs="Times New Roman"/>
          <w:b/>
          <w:bCs/>
          <w:sz w:val="24"/>
          <w:szCs w:val="24"/>
        </w:rPr>
      </w:pPr>
      <w:bookmarkStart w:id="33" w:name="_Toc230524589"/>
      <w:bookmarkStart w:id="34" w:name="_Toc232349043"/>
      <w:bookmarkEnd w:id="30"/>
      <w:bookmarkEnd w:id="31"/>
      <w:r w:rsidRPr="002110C2">
        <w:rPr>
          <w:rFonts w:ascii="Times New Roman" w:eastAsia="Times New Roman" w:hAnsi="Times New Roman" w:cs="Times New Roman"/>
          <w:b/>
          <w:bCs/>
          <w:sz w:val="24"/>
          <w:szCs w:val="24"/>
        </w:rPr>
        <w:t xml:space="preserve">3.1 </w:t>
      </w:r>
      <w:r w:rsidR="009E5A78" w:rsidRPr="002110C2">
        <w:rPr>
          <w:rFonts w:ascii="Times New Roman" w:hAnsi="Times New Roman" w:cs="Times New Roman"/>
          <w:b/>
          <w:bCs/>
          <w:sz w:val="24"/>
          <w:szCs w:val="24"/>
        </w:rPr>
        <w:t>Sampling and Coding of Test Specimens</w:t>
      </w:r>
      <w:bookmarkEnd w:id="33"/>
      <w:bookmarkEnd w:id="34"/>
    </w:p>
    <w:p w14:paraId="621B3889" w14:textId="06AFF7D2" w:rsidR="009E5A78" w:rsidRPr="007749D2" w:rsidRDefault="009E5A78" w:rsidP="007749D2">
      <w:pPr>
        <w:spacing w:line="360" w:lineRule="auto"/>
        <w:jc w:val="both"/>
        <w:rPr>
          <w:rFonts w:ascii="Times New Roman" w:hAnsi="Times New Roman" w:cs="Times New Roman"/>
          <w:sz w:val="24"/>
          <w:szCs w:val="24"/>
        </w:rPr>
      </w:pPr>
      <w:r w:rsidRPr="00D558D8">
        <w:rPr>
          <w:rFonts w:ascii="Times New Roman" w:hAnsi="Times New Roman" w:cs="Times New Roman"/>
          <w:sz w:val="24"/>
          <w:szCs w:val="24"/>
        </w:rPr>
        <w:t>The</w:t>
      </w:r>
      <w:r w:rsidR="007749D2">
        <w:rPr>
          <w:rFonts w:ascii="Times New Roman" w:hAnsi="Times New Roman" w:cs="Times New Roman"/>
          <w:sz w:val="24"/>
          <w:szCs w:val="24"/>
        </w:rPr>
        <w:t xml:space="preserve"> seven </w:t>
      </w:r>
      <w:r w:rsidR="007749D2" w:rsidRPr="00D558D8">
        <w:rPr>
          <w:rFonts w:ascii="Times New Roman" w:hAnsi="Times New Roman" w:cs="Times New Roman"/>
          <w:sz w:val="24"/>
          <w:szCs w:val="24"/>
        </w:rPr>
        <w:t>manufacturers</w:t>
      </w:r>
      <w:r w:rsidRPr="00D558D8">
        <w:rPr>
          <w:rFonts w:ascii="Times New Roman" w:hAnsi="Times New Roman" w:cs="Times New Roman"/>
          <w:sz w:val="24"/>
          <w:szCs w:val="24"/>
        </w:rPr>
        <w:t xml:space="preserve"> were issued a unique identifier code (A, B, C, D, E, F and T) which were used in labelling all corresponding test specimens. The sample collection from each manufacturer employed a random sampling technique to ensure the results were representative of the manufacturer's overall product quality. </w:t>
      </w:r>
    </w:p>
    <w:p w14:paraId="4954D2DC" w14:textId="77777777" w:rsidR="009E5A78" w:rsidRPr="00D558D8" w:rsidRDefault="009E5A78" w:rsidP="009E5A78">
      <w:pPr>
        <w:rPr>
          <w:rFonts w:ascii="Times New Roman" w:hAnsi="Times New Roman" w:cs="Times New Roman"/>
          <w:i/>
          <w:iCs/>
          <w:sz w:val="24"/>
          <w:szCs w:val="24"/>
        </w:rPr>
      </w:pPr>
      <w:bookmarkStart w:id="35" w:name="_Toc232367411"/>
      <w:r w:rsidRPr="00D558D8">
        <w:rPr>
          <w:rFonts w:ascii="Times New Roman" w:hAnsi="Times New Roman" w:cs="Times New Roman"/>
          <w:sz w:val="24"/>
          <w:szCs w:val="24"/>
        </w:rPr>
        <w:t>Table 3.</w:t>
      </w:r>
      <w:r w:rsidRPr="00D558D8">
        <w:rPr>
          <w:rFonts w:ascii="Times New Roman" w:hAnsi="Times New Roman" w:cs="Times New Roman"/>
          <w:i/>
          <w:iCs/>
          <w:sz w:val="24"/>
          <w:szCs w:val="24"/>
        </w:rPr>
        <w:fldChar w:fldCharType="begin"/>
      </w:r>
      <w:r w:rsidRPr="00D558D8">
        <w:rPr>
          <w:rFonts w:ascii="Times New Roman" w:hAnsi="Times New Roman" w:cs="Times New Roman"/>
          <w:sz w:val="24"/>
          <w:szCs w:val="24"/>
        </w:rPr>
        <w:instrText xml:space="preserve"> SEQ Table_3. \* ARABIC </w:instrText>
      </w:r>
      <w:r w:rsidRPr="00D558D8">
        <w:rPr>
          <w:rFonts w:ascii="Times New Roman" w:hAnsi="Times New Roman" w:cs="Times New Roman"/>
          <w:i/>
          <w:iCs/>
          <w:sz w:val="24"/>
          <w:szCs w:val="24"/>
        </w:rPr>
        <w:fldChar w:fldCharType="separate"/>
      </w:r>
      <w:r w:rsidRPr="00D558D8">
        <w:rPr>
          <w:rFonts w:ascii="Times New Roman" w:hAnsi="Times New Roman" w:cs="Times New Roman"/>
          <w:noProof/>
          <w:sz w:val="24"/>
          <w:szCs w:val="24"/>
        </w:rPr>
        <w:t>1</w:t>
      </w:r>
      <w:r w:rsidRPr="00D558D8">
        <w:rPr>
          <w:rFonts w:ascii="Times New Roman" w:hAnsi="Times New Roman" w:cs="Times New Roman"/>
          <w:i/>
          <w:iCs/>
          <w:sz w:val="24"/>
          <w:szCs w:val="24"/>
        </w:rPr>
        <w:fldChar w:fldCharType="end"/>
      </w:r>
      <w:r w:rsidRPr="00D558D8">
        <w:rPr>
          <w:rFonts w:ascii="Times New Roman" w:hAnsi="Times New Roman" w:cs="Times New Roman"/>
          <w:sz w:val="24"/>
          <w:szCs w:val="24"/>
        </w:rPr>
        <w:t>: Test samples and designation</w:t>
      </w:r>
      <w:bookmarkEnd w:id="35"/>
    </w:p>
    <w:tbl>
      <w:tblPr>
        <w:tblW w:w="8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6"/>
        <w:gridCol w:w="5876"/>
      </w:tblGrid>
      <w:tr w:rsidR="00E36513" w:rsidRPr="00D558D8" w14:paraId="631C85E0" w14:textId="77777777" w:rsidTr="003E6750">
        <w:trPr>
          <w:trHeight w:val="179"/>
        </w:trPr>
        <w:tc>
          <w:tcPr>
            <w:tcW w:w="0" w:type="auto"/>
            <w:vAlign w:val="center"/>
          </w:tcPr>
          <w:p w14:paraId="1617E984" w14:textId="77B45B1A" w:rsidR="00E36513" w:rsidRPr="00D558D8" w:rsidRDefault="00E36513" w:rsidP="00E3651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Cs/>
                <w:sz w:val="24"/>
                <w:szCs w:val="24"/>
              </w:rPr>
              <w:t xml:space="preserve">Manufacturer </w:t>
            </w:r>
            <w:r w:rsidRPr="00D558D8">
              <w:rPr>
                <w:rFonts w:ascii="Times New Roman" w:eastAsia="Times New Roman" w:hAnsi="Times New Roman" w:cs="Times New Roman"/>
                <w:bCs/>
                <w:sz w:val="24"/>
                <w:szCs w:val="24"/>
              </w:rPr>
              <w:t>ID</w:t>
            </w:r>
          </w:p>
        </w:tc>
        <w:tc>
          <w:tcPr>
            <w:tcW w:w="0" w:type="auto"/>
            <w:vAlign w:val="center"/>
          </w:tcPr>
          <w:p w14:paraId="3EF549C9" w14:textId="6B64BFB9" w:rsidR="00E36513" w:rsidRPr="00D558D8" w:rsidRDefault="00E36513" w:rsidP="00E36513">
            <w:pPr>
              <w:spacing w:after="0" w:line="240" w:lineRule="auto"/>
              <w:rPr>
                <w:rFonts w:ascii="Times New Roman" w:eastAsia="Times New Roman" w:hAnsi="Times New Roman" w:cs="Times New Roman"/>
                <w:sz w:val="24"/>
                <w:szCs w:val="24"/>
              </w:rPr>
            </w:pPr>
            <w:r w:rsidRPr="00D558D8">
              <w:rPr>
                <w:rFonts w:ascii="Times New Roman" w:eastAsia="Times New Roman" w:hAnsi="Times New Roman" w:cs="Times New Roman"/>
                <w:bCs/>
                <w:sz w:val="24"/>
                <w:szCs w:val="24"/>
              </w:rPr>
              <w:t>Tensile Strength</w:t>
            </w:r>
          </w:p>
        </w:tc>
      </w:tr>
      <w:tr w:rsidR="00E36513" w:rsidRPr="00D558D8" w14:paraId="2D997F8C" w14:textId="77777777" w:rsidTr="003E6750">
        <w:trPr>
          <w:trHeight w:val="179"/>
        </w:trPr>
        <w:tc>
          <w:tcPr>
            <w:tcW w:w="0" w:type="auto"/>
            <w:vAlign w:val="center"/>
            <w:hideMark/>
          </w:tcPr>
          <w:p w14:paraId="12F85632" w14:textId="77777777" w:rsidR="00E36513" w:rsidRPr="00D558D8" w:rsidRDefault="00E36513" w:rsidP="00E36513">
            <w:pPr>
              <w:spacing w:after="0" w:line="240" w:lineRule="auto"/>
              <w:rPr>
                <w:rFonts w:ascii="Times New Roman" w:eastAsia="Times New Roman" w:hAnsi="Times New Roman" w:cs="Times New Roman"/>
                <w:sz w:val="24"/>
                <w:szCs w:val="24"/>
              </w:rPr>
            </w:pPr>
            <w:r w:rsidRPr="00D558D8">
              <w:rPr>
                <w:rFonts w:ascii="Times New Roman" w:eastAsia="Times New Roman" w:hAnsi="Times New Roman" w:cs="Times New Roman"/>
                <w:sz w:val="24"/>
                <w:szCs w:val="24"/>
              </w:rPr>
              <w:t>A</w:t>
            </w:r>
          </w:p>
        </w:tc>
        <w:tc>
          <w:tcPr>
            <w:tcW w:w="0" w:type="auto"/>
            <w:vAlign w:val="center"/>
            <w:hideMark/>
          </w:tcPr>
          <w:p w14:paraId="6B36BA64" w14:textId="77777777" w:rsidR="00E36513" w:rsidRPr="00D558D8" w:rsidRDefault="00E36513" w:rsidP="00E36513">
            <w:pPr>
              <w:spacing w:after="0" w:line="240" w:lineRule="auto"/>
              <w:rPr>
                <w:rFonts w:ascii="Times New Roman" w:eastAsia="Times New Roman" w:hAnsi="Times New Roman" w:cs="Times New Roman"/>
                <w:sz w:val="24"/>
                <w:szCs w:val="24"/>
              </w:rPr>
            </w:pPr>
            <w:r w:rsidRPr="00D558D8">
              <w:rPr>
                <w:rFonts w:ascii="Times New Roman" w:eastAsia="Times New Roman" w:hAnsi="Times New Roman" w:cs="Times New Roman"/>
                <w:sz w:val="24"/>
                <w:szCs w:val="24"/>
              </w:rPr>
              <w:t>AT1, AT2, AT3, AT4, AT5, AT6, AT7</w:t>
            </w:r>
          </w:p>
        </w:tc>
      </w:tr>
      <w:tr w:rsidR="00E36513" w:rsidRPr="00D558D8" w14:paraId="771137F2" w14:textId="77777777" w:rsidTr="003E6750">
        <w:trPr>
          <w:trHeight w:val="136"/>
        </w:trPr>
        <w:tc>
          <w:tcPr>
            <w:tcW w:w="0" w:type="auto"/>
            <w:vAlign w:val="center"/>
            <w:hideMark/>
          </w:tcPr>
          <w:p w14:paraId="74BEE304" w14:textId="77777777" w:rsidR="00E36513" w:rsidRPr="00D558D8" w:rsidRDefault="00E36513" w:rsidP="00E36513">
            <w:pPr>
              <w:spacing w:after="0" w:line="240" w:lineRule="auto"/>
              <w:rPr>
                <w:rFonts w:ascii="Times New Roman" w:eastAsia="Times New Roman" w:hAnsi="Times New Roman" w:cs="Times New Roman"/>
                <w:sz w:val="24"/>
                <w:szCs w:val="24"/>
              </w:rPr>
            </w:pPr>
            <w:r w:rsidRPr="00D558D8">
              <w:rPr>
                <w:rFonts w:ascii="Times New Roman" w:eastAsia="Times New Roman" w:hAnsi="Times New Roman" w:cs="Times New Roman"/>
                <w:sz w:val="24"/>
                <w:szCs w:val="24"/>
              </w:rPr>
              <w:t>B</w:t>
            </w:r>
          </w:p>
        </w:tc>
        <w:tc>
          <w:tcPr>
            <w:tcW w:w="0" w:type="auto"/>
            <w:vAlign w:val="center"/>
            <w:hideMark/>
          </w:tcPr>
          <w:p w14:paraId="14EA2EC7" w14:textId="77777777" w:rsidR="00E36513" w:rsidRPr="00D558D8" w:rsidRDefault="00E36513" w:rsidP="00E36513">
            <w:pPr>
              <w:spacing w:after="0" w:line="240" w:lineRule="auto"/>
              <w:rPr>
                <w:rFonts w:ascii="Times New Roman" w:eastAsia="Times New Roman" w:hAnsi="Times New Roman" w:cs="Times New Roman"/>
                <w:sz w:val="24"/>
                <w:szCs w:val="24"/>
              </w:rPr>
            </w:pPr>
            <w:r w:rsidRPr="00D558D8">
              <w:rPr>
                <w:rFonts w:ascii="Times New Roman" w:eastAsia="Times New Roman" w:hAnsi="Times New Roman" w:cs="Times New Roman"/>
                <w:sz w:val="24"/>
                <w:szCs w:val="24"/>
              </w:rPr>
              <w:t>BT1, BT2, BT3, BT4, BT5, BT6, BT7</w:t>
            </w:r>
          </w:p>
        </w:tc>
      </w:tr>
      <w:tr w:rsidR="00E36513" w:rsidRPr="00D558D8" w14:paraId="57EC5DD8" w14:textId="77777777" w:rsidTr="003E6750">
        <w:trPr>
          <w:trHeight w:val="309"/>
        </w:trPr>
        <w:tc>
          <w:tcPr>
            <w:tcW w:w="0" w:type="auto"/>
            <w:vAlign w:val="center"/>
            <w:hideMark/>
          </w:tcPr>
          <w:p w14:paraId="6A9C2CD5" w14:textId="77777777" w:rsidR="00E36513" w:rsidRPr="00D558D8" w:rsidRDefault="00E36513" w:rsidP="00E36513">
            <w:pPr>
              <w:spacing w:after="0" w:line="240" w:lineRule="auto"/>
              <w:rPr>
                <w:rFonts w:ascii="Times New Roman" w:eastAsia="Times New Roman" w:hAnsi="Times New Roman" w:cs="Times New Roman"/>
                <w:sz w:val="24"/>
                <w:szCs w:val="24"/>
              </w:rPr>
            </w:pPr>
            <w:r w:rsidRPr="00D558D8">
              <w:rPr>
                <w:rFonts w:ascii="Times New Roman" w:eastAsia="Times New Roman" w:hAnsi="Times New Roman" w:cs="Times New Roman"/>
                <w:sz w:val="24"/>
                <w:szCs w:val="24"/>
              </w:rPr>
              <w:t>C</w:t>
            </w:r>
          </w:p>
        </w:tc>
        <w:tc>
          <w:tcPr>
            <w:tcW w:w="0" w:type="auto"/>
            <w:vAlign w:val="center"/>
            <w:hideMark/>
          </w:tcPr>
          <w:p w14:paraId="7C07F26E" w14:textId="77777777" w:rsidR="00E36513" w:rsidRPr="00D558D8" w:rsidRDefault="00E36513" w:rsidP="00E36513">
            <w:pPr>
              <w:spacing w:after="0" w:line="240" w:lineRule="auto"/>
              <w:rPr>
                <w:rFonts w:ascii="Times New Roman" w:eastAsia="Times New Roman" w:hAnsi="Times New Roman" w:cs="Times New Roman"/>
                <w:sz w:val="24"/>
                <w:szCs w:val="24"/>
              </w:rPr>
            </w:pPr>
            <w:r w:rsidRPr="00D558D8">
              <w:rPr>
                <w:rFonts w:ascii="Times New Roman" w:eastAsia="Times New Roman" w:hAnsi="Times New Roman" w:cs="Times New Roman"/>
                <w:sz w:val="24"/>
                <w:szCs w:val="24"/>
              </w:rPr>
              <w:t>CT1, CT2, CT3, CT4, CT5, CT6, CT7</w:t>
            </w:r>
          </w:p>
        </w:tc>
      </w:tr>
      <w:tr w:rsidR="00E36513" w:rsidRPr="00D558D8" w14:paraId="02BDD148" w14:textId="77777777" w:rsidTr="003E6750">
        <w:trPr>
          <w:trHeight w:val="231"/>
        </w:trPr>
        <w:tc>
          <w:tcPr>
            <w:tcW w:w="0" w:type="auto"/>
            <w:vAlign w:val="center"/>
            <w:hideMark/>
          </w:tcPr>
          <w:p w14:paraId="21D91949" w14:textId="77777777" w:rsidR="00E36513" w:rsidRPr="00D558D8" w:rsidRDefault="00E36513" w:rsidP="00E36513">
            <w:pPr>
              <w:spacing w:after="0" w:line="240" w:lineRule="auto"/>
              <w:rPr>
                <w:rFonts w:ascii="Times New Roman" w:eastAsia="Times New Roman" w:hAnsi="Times New Roman" w:cs="Times New Roman"/>
                <w:sz w:val="24"/>
                <w:szCs w:val="24"/>
              </w:rPr>
            </w:pPr>
            <w:r w:rsidRPr="00D558D8">
              <w:rPr>
                <w:rFonts w:ascii="Times New Roman" w:eastAsia="Times New Roman" w:hAnsi="Times New Roman" w:cs="Times New Roman"/>
                <w:sz w:val="24"/>
                <w:szCs w:val="24"/>
              </w:rPr>
              <w:t>D</w:t>
            </w:r>
          </w:p>
        </w:tc>
        <w:tc>
          <w:tcPr>
            <w:tcW w:w="0" w:type="auto"/>
            <w:vAlign w:val="center"/>
            <w:hideMark/>
          </w:tcPr>
          <w:p w14:paraId="14725F47" w14:textId="77777777" w:rsidR="00E36513" w:rsidRPr="00D558D8" w:rsidRDefault="00E36513" w:rsidP="00E36513">
            <w:pPr>
              <w:spacing w:after="0" w:line="240" w:lineRule="auto"/>
              <w:rPr>
                <w:rFonts w:ascii="Times New Roman" w:eastAsia="Times New Roman" w:hAnsi="Times New Roman" w:cs="Times New Roman"/>
                <w:sz w:val="24"/>
                <w:szCs w:val="24"/>
              </w:rPr>
            </w:pPr>
            <w:r w:rsidRPr="00D558D8">
              <w:rPr>
                <w:rFonts w:ascii="Times New Roman" w:eastAsia="Times New Roman" w:hAnsi="Times New Roman" w:cs="Times New Roman"/>
                <w:sz w:val="24"/>
                <w:szCs w:val="24"/>
              </w:rPr>
              <w:t>DT1, DT2, DT3, DT4, DT5, DT6, DT7</w:t>
            </w:r>
          </w:p>
        </w:tc>
      </w:tr>
      <w:tr w:rsidR="00E36513" w:rsidRPr="00D558D8" w14:paraId="565884B2" w14:textId="77777777" w:rsidTr="003E6750">
        <w:trPr>
          <w:trHeight w:val="153"/>
        </w:trPr>
        <w:tc>
          <w:tcPr>
            <w:tcW w:w="0" w:type="auto"/>
            <w:vAlign w:val="center"/>
            <w:hideMark/>
          </w:tcPr>
          <w:p w14:paraId="47126A42" w14:textId="77777777" w:rsidR="00E36513" w:rsidRPr="00D558D8" w:rsidRDefault="00E36513" w:rsidP="00E36513">
            <w:pPr>
              <w:spacing w:after="0" w:line="240" w:lineRule="auto"/>
              <w:rPr>
                <w:rFonts w:ascii="Times New Roman" w:eastAsia="Times New Roman" w:hAnsi="Times New Roman" w:cs="Times New Roman"/>
                <w:sz w:val="24"/>
                <w:szCs w:val="24"/>
              </w:rPr>
            </w:pPr>
            <w:r w:rsidRPr="00D558D8">
              <w:rPr>
                <w:rFonts w:ascii="Times New Roman" w:eastAsia="Times New Roman" w:hAnsi="Times New Roman" w:cs="Times New Roman"/>
                <w:sz w:val="24"/>
                <w:szCs w:val="24"/>
              </w:rPr>
              <w:t>E</w:t>
            </w:r>
          </w:p>
        </w:tc>
        <w:tc>
          <w:tcPr>
            <w:tcW w:w="0" w:type="auto"/>
            <w:vAlign w:val="center"/>
            <w:hideMark/>
          </w:tcPr>
          <w:p w14:paraId="01D1528C" w14:textId="77777777" w:rsidR="00E36513" w:rsidRPr="00D558D8" w:rsidRDefault="00E36513" w:rsidP="00E36513">
            <w:pPr>
              <w:spacing w:after="0" w:line="240" w:lineRule="auto"/>
              <w:rPr>
                <w:rFonts w:ascii="Times New Roman" w:eastAsia="Times New Roman" w:hAnsi="Times New Roman" w:cs="Times New Roman"/>
                <w:sz w:val="24"/>
                <w:szCs w:val="24"/>
              </w:rPr>
            </w:pPr>
            <w:r w:rsidRPr="00D558D8">
              <w:rPr>
                <w:rFonts w:ascii="Times New Roman" w:eastAsia="Times New Roman" w:hAnsi="Times New Roman" w:cs="Times New Roman"/>
                <w:sz w:val="24"/>
                <w:szCs w:val="24"/>
              </w:rPr>
              <w:t>ET1, ET2, ET3, ET4, ET5, ET6, ET7</w:t>
            </w:r>
          </w:p>
        </w:tc>
      </w:tr>
      <w:tr w:rsidR="00E36513" w:rsidRPr="00D558D8" w14:paraId="502FA848" w14:textId="77777777" w:rsidTr="003E6750">
        <w:trPr>
          <w:trHeight w:val="249"/>
        </w:trPr>
        <w:tc>
          <w:tcPr>
            <w:tcW w:w="0" w:type="auto"/>
            <w:vAlign w:val="center"/>
            <w:hideMark/>
          </w:tcPr>
          <w:p w14:paraId="1CE79794" w14:textId="77777777" w:rsidR="00E36513" w:rsidRPr="00D558D8" w:rsidRDefault="00E36513" w:rsidP="00E36513">
            <w:pPr>
              <w:spacing w:after="0" w:line="240" w:lineRule="auto"/>
              <w:rPr>
                <w:rFonts w:ascii="Times New Roman" w:eastAsia="Times New Roman" w:hAnsi="Times New Roman" w:cs="Times New Roman"/>
                <w:sz w:val="24"/>
                <w:szCs w:val="24"/>
              </w:rPr>
            </w:pPr>
            <w:r w:rsidRPr="00D558D8">
              <w:rPr>
                <w:rFonts w:ascii="Times New Roman" w:eastAsia="Times New Roman" w:hAnsi="Times New Roman" w:cs="Times New Roman"/>
                <w:sz w:val="24"/>
                <w:szCs w:val="24"/>
              </w:rPr>
              <w:t>F</w:t>
            </w:r>
          </w:p>
        </w:tc>
        <w:tc>
          <w:tcPr>
            <w:tcW w:w="0" w:type="auto"/>
            <w:vAlign w:val="center"/>
            <w:hideMark/>
          </w:tcPr>
          <w:p w14:paraId="0483D283" w14:textId="77777777" w:rsidR="00E36513" w:rsidRPr="00D558D8" w:rsidRDefault="00E36513" w:rsidP="00E36513">
            <w:pPr>
              <w:spacing w:after="0" w:line="240" w:lineRule="auto"/>
              <w:rPr>
                <w:rFonts w:ascii="Times New Roman" w:eastAsia="Times New Roman" w:hAnsi="Times New Roman" w:cs="Times New Roman"/>
                <w:sz w:val="24"/>
                <w:szCs w:val="24"/>
              </w:rPr>
            </w:pPr>
            <w:r w:rsidRPr="00D558D8">
              <w:rPr>
                <w:rFonts w:ascii="Times New Roman" w:eastAsia="Times New Roman" w:hAnsi="Times New Roman" w:cs="Times New Roman"/>
                <w:sz w:val="24"/>
                <w:szCs w:val="24"/>
              </w:rPr>
              <w:t>FT1, FT2, FT3, FT4, FT5, FT6, FT7</w:t>
            </w:r>
          </w:p>
        </w:tc>
      </w:tr>
      <w:tr w:rsidR="00E36513" w:rsidRPr="00D558D8" w14:paraId="79A81B0D" w14:textId="77777777" w:rsidTr="003E6750">
        <w:trPr>
          <w:trHeight w:val="343"/>
        </w:trPr>
        <w:tc>
          <w:tcPr>
            <w:tcW w:w="0" w:type="auto"/>
            <w:vAlign w:val="center"/>
            <w:hideMark/>
          </w:tcPr>
          <w:p w14:paraId="4F57BC70" w14:textId="77777777" w:rsidR="00E36513" w:rsidRPr="00D558D8" w:rsidRDefault="00E36513" w:rsidP="00E36513">
            <w:pPr>
              <w:spacing w:after="0" w:line="240" w:lineRule="auto"/>
              <w:rPr>
                <w:rFonts w:ascii="Times New Roman" w:eastAsia="Times New Roman" w:hAnsi="Times New Roman" w:cs="Times New Roman"/>
                <w:sz w:val="24"/>
                <w:szCs w:val="24"/>
              </w:rPr>
            </w:pPr>
            <w:r w:rsidRPr="00D558D8">
              <w:rPr>
                <w:rFonts w:ascii="Times New Roman" w:eastAsia="Times New Roman" w:hAnsi="Times New Roman" w:cs="Times New Roman"/>
                <w:sz w:val="24"/>
                <w:szCs w:val="24"/>
              </w:rPr>
              <w:t>T</w:t>
            </w:r>
          </w:p>
        </w:tc>
        <w:tc>
          <w:tcPr>
            <w:tcW w:w="0" w:type="auto"/>
            <w:vAlign w:val="center"/>
            <w:hideMark/>
          </w:tcPr>
          <w:p w14:paraId="1C04A7DA" w14:textId="77777777" w:rsidR="00E36513" w:rsidRPr="00D558D8" w:rsidRDefault="00E36513" w:rsidP="00E36513">
            <w:pPr>
              <w:spacing w:after="0" w:line="240" w:lineRule="auto"/>
              <w:rPr>
                <w:rFonts w:ascii="Times New Roman" w:eastAsia="Times New Roman" w:hAnsi="Times New Roman" w:cs="Times New Roman"/>
                <w:sz w:val="24"/>
                <w:szCs w:val="24"/>
              </w:rPr>
            </w:pPr>
            <w:r w:rsidRPr="00D558D8">
              <w:rPr>
                <w:rFonts w:ascii="Times New Roman" w:eastAsia="Times New Roman" w:hAnsi="Times New Roman" w:cs="Times New Roman"/>
                <w:sz w:val="24"/>
                <w:szCs w:val="24"/>
              </w:rPr>
              <w:t>TC1, TC2, TC3, TC4, TC5, TC6, TC7</w:t>
            </w:r>
          </w:p>
        </w:tc>
      </w:tr>
    </w:tbl>
    <w:p w14:paraId="4122BF27" w14:textId="77777777" w:rsidR="009E5A78" w:rsidRPr="00D558D8" w:rsidRDefault="009E5A78" w:rsidP="009E5A78">
      <w:pPr>
        <w:tabs>
          <w:tab w:val="left" w:pos="0"/>
          <w:tab w:val="left" w:pos="810"/>
        </w:tabs>
        <w:spacing w:after="0"/>
        <w:outlineLvl w:val="3"/>
        <w:rPr>
          <w:rFonts w:ascii="Times New Roman" w:eastAsia="Times New Roman" w:hAnsi="Times New Roman" w:cs="Times New Roman"/>
          <w:sz w:val="24"/>
          <w:szCs w:val="24"/>
        </w:rPr>
      </w:pPr>
      <w:bookmarkStart w:id="36" w:name="_Hlk228004587"/>
      <w:bookmarkEnd w:id="32"/>
    </w:p>
    <w:p w14:paraId="2F4EE8E5" w14:textId="07D9BBC7" w:rsidR="009E5A78" w:rsidRPr="00D558D8" w:rsidRDefault="009E5A78" w:rsidP="003E6750">
      <w:pPr>
        <w:pStyle w:val="Heading1"/>
        <w:numPr>
          <w:ilvl w:val="0"/>
          <w:numId w:val="21"/>
        </w:numPr>
        <w:spacing w:before="0" w:beforeAutospacing="0" w:after="0" w:afterAutospacing="0"/>
        <w:rPr>
          <w:rFonts w:ascii="Times New Roman" w:hAnsi="Times New Roman" w:cs="Times New Roman"/>
          <w:sz w:val="24"/>
          <w:szCs w:val="24"/>
        </w:rPr>
      </w:pPr>
      <w:bookmarkStart w:id="37" w:name="_Toc186381729"/>
      <w:bookmarkStart w:id="38" w:name="_Toc186381884"/>
      <w:bookmarkStart w:id="39" w:name="_Toc230524595"/>
      <w:bookmarkStart w:id="40" w:name="_Toc232349048"/>
      <w:bookmarkEnd w:id="36"/>
      <w:bookmarkEnd w:id="37"/>
      <w:bookmarkEnd w:id="38"/>
      <w:r w:rsidRPr="00D558D8">
        <w:rPr>
          <w:rFonts w:ascii="Times New Roman" w:hAnsi="Times New Roman" w:cs="Times New Roman"/>
          <w:sz w:val="24"/>
          <w:szCs w:val="24"/>
        </w:rPr>
        <w:t>Source of samples and Replication Strategy</w:t>
      </w:r>
      <w:bookmarkEnd w:id="39"/>
      <w:bookmarkEnd w:id="40"/>
    </w:p>
    <w:p w14:paraId="014969BE" w14:textId="77777777" w:rsidR="009E5A78" w:rsidRPr="00D558D8" w:rsidRDefault="009E5A78" w:rsidP="003E6750">
      <w:pPr>
        <w:pStyle w:val="Heading2"/>
        <w:numPr>
          <w:ilvl w:val="0"/>
          <w:numId w:val="23"/>
        </w:numPr>
        <w:spacing w:before="0"/>
        <w:rPr>
          <w:rFonts w:ascii="Times New Roman" w:hAnsi="Times New Roman" w:cs="Times New Roman"/>
          <w:sz w:val="24"/>
          <w:szCs w:val="24"/>
        </w:rPr>
      </w:pPr>
      <w:bookmarkStart w:id="41" w:name="_Toc230524596"/>
      <w:bookmarkStart w:id="42" w:name="_Toc232349049"/>
      <w:r w:rsidRPr="00D558D8">
        <w:rPr>
          <w:rFonts w:ascii="Times New Roman" w:hAnsi="Times New Roman" w:cs="Times New Roman"/>
          <w:sz w:val="24"/>
          <w:szCs w:val="24"/>
        </w:rPr>
        <w:t>Source of samples</w:t>
      </w:r>
      <w:bookmarkEnd w:id="41"/>
      <w:bookmarkEnd w:id="42"/>
    </w:p>
    <w:p w14:paraId="786A5B9D" w14:textId="77777777" w:rsidR="009E5A78" w:rsidRPr="00D558D8" w:rsidRDefault="009E5A78" w:rsidP="009E5A78">
      <w:pPr>
        <w:spacing w:line="360" w:lineRule="auto"/>
        <w:jc w:val="both"/>
        <w:rPr>
          <w:rFonts w:ascii="Times New Roman" w:hAnsi="Times New Roman" w:cs="Times New Roman"/>
          <w:sz w:val="24"/>
          <w:szCs w:val="24"/>
        </w:rPr>
      </w:pPr>
      <w:r w:rsidRPr="00D558D8">
        <w:rPr>
          <w:rFonts w:ascii="Times New Roman" w:hAnsi="Times New Roman" w:cs="Times New Roman"/>
          <w:sz w:val="24"/>
          <w:szCs w:val="24"/>
        </w:rPr>
        <w:t>The test samples were sourced from seven (7) manufacturers designated hereafter as A, B, C, D, E, F and T. Samples from each source corresponded to the variations in manufacturers’ condition for milling steel depending on raw materials. Details regarding the steel milling processes employed by the manufacturers were not available for inclusion in this study, as the relevant information was not provided.</w:t>
      </w:r>
    </w:p>
    <w:p w14:paraId="23497BB7" w14:textId="77777777" w:rsidR="009E5A78" w:rsidRPr="00D558D8" w:rsidRDefault="009E5A78" w:rsidP="009E5A78">
      <w:pPr>
        <w:pStyle w:val="Heading2"/>
        <w:numPr>
          <w:ilvl w:val="0"/>
          <w:numId w:val="23"/>
        </w:numPr>
        <w:jc w:val="both"/>
        <w:rPr>
          <w:rFonts w:ascii="Times New Roman" w:hAnsi="Times New Roman" w:cs="Times New Roman"/>
          <w:sz w:val="24"/>
          <w:szCs w:val="24"/>
        </w:rPr>
      </w:pPr>
      <w:bookmarkStart w:id="43" w:name="_Toc232349050"/>
      <w:bookmarkStart w:id="44" w:name="_Toc230524597"/>
      <w:bookmarkStart w:id="45" w:name="_Hlk228008098"/>
      <w:r w:rsidRPr="00D558D8">
        <w:rPr>
          <w:rFonts w:ascii="Times New Roman" w:hAnsi="Times New Roman" w:cs="Times New Roman"/>
          <w:sz w:val="24"/>
          <w:szCs w:val="24"/>
        </w:rPr>
        <w:t>Number of Samples Tested</w:t>
      </w:r>
      <w:bookmarkEnd w:id="43"/>
      <w:r w:rsidRPr="00D558D8">
        <w:rPr>
          <w:rFonts w:ascii="Times New Roman" w:hAnsi="Times New Roman" w:cs="Times New Roman"/>
          <w:sz w:val="24"/>
          <w:szCs w:val="24"/>
        </w:rPr>
        <w:t xml:space="preserve"> </w:t>
      </w:r>
      <w:bookmarkEnd w:id="44"/>
    </w:p>
    <w:bookmarkEnd w:id="45"/>
    <w:p w14:paraId="65A6521A" w14:textId="77777777" w:rsidR="009E5A78" w:rsidRPr="00D558D8" w:rsidRDefault="009E5A78" w:rsidP="009E5A78">
      <w:pPr>
        <w:tabs>
          <w:tab w:val="left" w:pos="0"/>
          <w:tab w:val="left" w:pos="810"/>
        </w:tabs>
        <w:autoSpaceDE w:val="0"/>
        <w:autoSpaceDN w:val="0"/>
        <w:adjustRightInd w:val="0"/>
        <w:spacing w:after="0" w:line="360" w:lineRule="auto"/>
        <w:jc w:val="both"/>
        <w:rPr>
          <w:rFonts w:ascii="Times New Roman" w:hAnsi="Times New Roman" w:cs="Times New Roman"/>
          <w:sz w:val="24"/>
          <w:szCs w:val="24"/>
        </w:rPr>
      </w:pPr>
      <w:r w:rsidRPr="00D558D8">
        <w:rPr>
          <w:rFonts w:ascii="Times New Roman" w:hAnsi="Times New Roman" w:cs="Times New Roman"/>
          <w:sz w:val="24"/>
          <w:szCs w:val="24"/>
        </w:rPr>
        <w:t xml:space="preserve">Test pieces of length 200mm were cut from the seven (7) specimens obtained from various independent manufacturers using a hacksaw, </w:t>
      </w:r>
      <w:bookmarkStart w:id="46" w:name="_Hlk232331997"/>
      <w:r w:rsidRPr="00D558D8">
        <w:rPr>
          <w:rFonts w:ascii="Times New Roman" w:hAnsi="Times New Roman" w:cs="Times New Roman"/>
          <w:sz w:val="24"/>
          <w:szCs w:val="24"/>
        </w:rPr>
        <w:t xml:space="preserve">the test piece was prepared in accordance with </w:t>
      </w:r>
      <w:bookmarkEnd w:id="46"/>
      <w:r w:rsidRPr="00D558D8">
        <w:rPr>
          <w:rFonts w:ascii="Times New Roman" w:hAnsi="Times New Roman" w:cs="Times New Roman"/>
          <w:sz w:val="24"/>
          <w:szCs w:val="24"/>
        </w:rPr>
        <w:t>ISO 6892</w:t>
      </w:r>
      <w:r w:rsidRPr="00D558D8">
        <w:rPr>
          <w:rFonts w:ascii="Times New Roman" w:hAnsi="Times New Roman" w:cs="Times New Roman"/>
          <w:sz w:val="24"/>
          <w:szCs w:val="24"/>
        </w:rPr>
        <w:noBreakHyphen/>
        <w:t>1 and ISO 6935</w:t>
      </w:r>
      <w:r w:rsidRPr="00D558D8">
        <w:rPr>
          <w:rFonts w:ascii="Times New Roman" w:hAnsi="Times New Roman" w:cs="Times New Roman"/>
          <w:sz w:val="24"/>
          <w:szCs w:val="24"/>
        </w:rPr>
        <w:noBreakHyphen/>
        <w:t xml:space="preserve">2 standards. </w:t>
      </w:r>
      <w:r w:rsidRPr="00D558D8">
        <w:rPr>
          <w:rFonts w:ascii="Times New Roman" w:eastAsia="Times New Roman" w:hAnsi="Times New Roman" w:cs="Times New Roman"/>
          <w:sz w:val="24"/>
          <w:szCs w:val="24"/>
        </w:rPr>
        <w:t xml:space="preserve">Enkay Universal Testing Machine (capacity: 100 kN), equipped with MatBench V.3 software for data acquisition and machine control. The gauge length was computed </w:t>
      </w:r>
      <w:r w:rsidRPr="00D558D8">
        <w:rPr>
          <w:rFonts w:ascii="Times New Roman" w:hAnsi="Times New Roman" w:cs="Times New Roman"/>
          <w:sz w:val="24"/>
          <w:szCs w:val="24"/>
        </w:rPr>
        <w:t>from Eqn 3.2 in accordance with ISO 6892</w:t>
      </w:r>
      <w:r w:rsidRPr="00D558D8">
        <w:rPr>
          <w:rFonts w:ascii="Times New Roman" w:hAnsi="Times New Roman" w:cs="Times New Roman"/>
          <w:sz w:val="24"/>
          <w:szCs w:val="24"/>
        </w:rPr>
        <w:noBreakHyphen/>
        <w:t>1 and ISO 6935</w:t>
      </w:r>
      <w:r w:rsidRPr="00D558D8">
        <w:rPr>
          <w:rFonts w:ascii="Times New Roman" w:hAnsi="Times New Roman" w:cs="Times New Roman"/>
          <w:sz w:val="24"/>
          <w:szCs w:val="24"/>
        </w:rPr>
        <w:noBreakHyphen/>
        <w:t xml:space="preserve">2 standards. </w:t>
      </w:r>
    </w:p>
    <w:p w14:paraId="38A88F0E" w14:textId="77777777" w:rsidR="009E5A78" w:rsidRPr="00D558D8" w:rsidRDefault="009E5A78" w:rsidP="009E5A78">
      <w:pPr>
        <w:tabs>
          <w:tab w:val="left" w:pos="0"/>
          <w:tab w:val="left" w:pos="810"/>
        </w:tabs>
        <w:spacing w:after="0"/>
        <w:ind w:left="360"/>
        <w:rPr>
          <w:rFonts w:ascii="Times New Roman" w:hAnsi="Times New Roman" w:cs="Times New Roman"/>
          <w:sz w:val="24"/>
          <w:szCs w:val="24"/>
        </w:rPr>
      </w:pPr>
      <m:oMathPara>
        <m:oMath>
          <m:r>
            <w:rPr>
              <w:rFonts w:ascii="Cambria Math" w:hAnsi="Cambria Math" w:cs="Times New Roman"/>
              <w:sz w:val="24"/>
              <w:szCs w:val="24"/>
            </w:rPr>
            <m:t>Gauge length</m:t>
          </m:r>
          <m:d>
            <m:dPr>
              <m:ctrlPr>
                <w:rPr>
                  <w:rFonts w:ascii="Cambria Math" w:hAnsi="Cambria Math" w:cs="Times New Roman"/>
                  <w:i/>
                  <w:sz w:val="24"/>
                  <w:szCs w:val="24"/>
                </w:rPr>
              </m:ctrlPr>
            </m:dPr>
            <m:e>
              <m:r>
                <w:rPr>
                  <w:rFonts w:ascii="Cambria Math" w:hAnsi="Cambria Math" w:cs="Times New Roman"/>
                  <w:sz w:val="24"/>
                  <w:szCs w:val="24"/>
                </w:rPr>
                <m:t>test length</m:t>
              </m:r>
            </m:e>
          </m:d>
          <m:r>
            <w:rPr>
              <w:rFonts w:ascii="Cambria Math" w:hAnsi="Cambria Math" w:cs="Times New Roman"/>
              <w:sz w:val="24"/>
              <w:szCs w:val="24"/>
            </w:rPr>
            <m:t>=5.65</m:t>
          </m:r>
          <m:rad>
            <m:radPr>
              <m:degHide m:val="1"/>
              <m:ctrlPr>
                <w:rPr>
                  <w:rFonts w:ascii="Cambria Math" w:hAnsi="Cambria Math" w:cs="Times New Roman"/>
                  <w:i/>
                  <w:sz w:val="24"/>
                  <w:szCs w:val="24"/>
                </w:rPr>
              </m:ctrlPr>
            </m:radPr>
            <m:deg/>
            <m:e>
              <m:r>
                <w:rPr>
                  <w:rFonts w:ascii="Cambria Math" w:hAnsi="Cambria Math" w:cs="Times New Roman"/>
                  <w:sz w:val="24"/>
                  <w:szCs w:val="24"/>
                </w:rPr>
                <m:t xml:space="preserve">A </m:t>
              </m:r>
            </m:e>
          </m:rad>
          <m:r>
            <w:rPr>
              <w:rFonts w:ascii="Cambria Math" w:hAnsi="Cambria Math" w:cs="Times New Roman"/>
              <w:sz w:val="24"/>
              <w:szCs w:val="24"/>
            </w:rPr>
            <m:t xml:space="preserve">                          3.2</m:t>
          </m:r>
        </m:oMath>
      </m:oMathPara>
    </w:p>
    <w:p w14:paraId="452815C5" w14:textId="45029A32" w:rsidR="009E5A78" w:rsidRPr="00511B62" w:rsidRDefault="009E5A78" w:rsidP="00511B62">
      <w:pPr>
        <w:spacing w:before="100" w:beforeAutospacing="1" w:after="100" w:afterAutospacing="1" w:line="360" w:lineRule="auto"/>
        <w:jc w:val="both"/>
        <w:rPr>
          <w:rFonts w:ascii="Times New Roman" w:eastAsia="Times New Roman" w:hAnsi="Times New Roman" w:cs="Times New Roman"/>
          <w:sz w:val="24"/>
          <w:szCs w:val="24"/>
        </w:rPr>
      </w:pPr>
      <w:r w:rsidRPr="00D558D8">
        <w:rPr>
          <w:rFonts w:ascii="Times New Roman" w:hAnsi="Times New Roman" w:cs="Times New Roman"/>
          <w:sz w:val="24"/>
          <w:szCs w:val="24"/>
        </w:rPr>
        <w:lastRenderedPageBreak/>
        <w:t xml:space="preserve">The corresponding load and extension data was recorded in order to generate load-extension graphs needed for analysis. Properties such as ultimate tensile strength (UTS) and percentage elongation, and yield strength was computed from the obtained data. The force and extension graphs were automatically generated with the computer connected to the machine. The results compared with KS EAS 412 to check for conformity with regional standards. Figure 3.7 shows </w:t>
      </w:r>
      <w:bookmarkStart w:id="47" w:name="_Hlk232349643"/>
      <w:r w:rsidRPr="00D558D8">
        <w:rPr>
          <w:rFonts w:ascii="Times New Roman" w:eastAsia="Times New Roman" w:hAnsi="Times New Roman" w:cs="Times New Roman"/>
          <w:sz w:val="24"/>
          <w:szCs w:val="24"/>
        </w:rPr>
        <w:t>Enkay Universal Testing Machine (capacity: 100 kN)</w:t>
      </w:r>
      <w:bookmarkEnd w:id="47"/>
      <w:r w:rsidRPr="00D558D8">
        <w:rPr>
          <w:rFonts w:ascii="Times New Roman" w:eastAsia="Times New Roman" w:hAnsi="Times New Roman" w:cs="Times New Roman"/>
          <w:sz w:val="24"/>
          <w:szCs w:val="24"/>
        </w:rPr>
        <w:t>, equipped with MatBench V.3 software for data acquisition and machine control.</w:t>
      </w:r>
    </w:p>
    <w:p w14:paraId="37E6758D" w14:textId="77777777" w:rsidR="004827F7" w:rsidRDefault="009E5A78" w:rsidP="004827F7">
      <w:pPr>
        <w:keepNext/>
        <w:tabs>
          <w:tab w:val="left" w:pos="0"/>
          <w:tab w:val="left" w:pos="810"/>
        </w:tabs>
        <w:jc w:val="center"/>
      </w:pPr>
      <w:r w:rsidRPr="00D558D8">
        <w:rPr>
          <w:rFonts w:ascii="Times New Roman" w:hAnsi="Times New Roman" w:cs="Times New Roman"/>
          <w:noProof/>
          <w:sz w:val="24"/>
          <w:szCs w:val="24"/>
        </w:rPr>
        <w:drawing>
          <wp:inline distT="0" distB="0" distL="0" distR="0" wp14:anchorId="1F814DD9" wp14:editId="0550C42A">
            <wp:extent cx="2603500" cy="2273030"/>
            <wp:effectExtent l="0" t="0" r="635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34859" cy="2300408"/>
                    </a:xfrm>
                    <a:prstGeom prst="rect">
                      <a:avLst/>
                    </a:prstGeom>
                  </pic:spPr>
                </pic:pic>
              </a:graphicData>
            </a:graphic>
          </wp:inline>
        </w:drawing>
      </w:r>
    </w:p>
    <w:p w14:paraId="2DD811A4" w14:textId="18D47E0A" w:rsidR="009E5A78" w:rsidRPr="004827F7" w:rsidRDefault="004827F7" w:rsidP="004827F7">
      <w:pPr>
        <w:jc w:val="center"/>
        <w:rPr>
          <w:rFonts w:ascii="Times New Roman" w:eastAsia="Times New Roman" w:hAnsi="Times New Roman" w:cs="Times New Roman"/>
          <w:sz w:val="24"/>
          <w:szCs w:val="24"/>
        </w:rPr>
      </w:pPr>
      <w:r w:rsidRPr="004827F7">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w:t>
      </w:r>
      <w:r w:rsidRPr="004827F7">
        <w:rPr>
          <w:rFonts w:ascii="Times New Roman" w:eastAsia="Times New Roman" w:hAnsi="Times New Roman" w:cs="Times New Roman"/>
          <w:sz w:val="24"/>
          <w:szCs w:val="24"/>
        </w:rPr>
        <w:fldChar w:fldCharType="begin"/>
      </w:r>
      <w:r w:rsidRPr="004827F7">
        <w:rPr>
          <w:rFonts w:ascii="Times New Roman" w:eastAsia="Times New Roman" w:hAnsi="Times New Roman" w:cs="Times New Roman"/>
          <w:sz w:val="24"/>
          <w:szCs w:val="24"/>
        </w:rPr>
        <w:instrText xml:space="preserve"> SEQ Figure_3. \* ARABIC </w:instrText>
      </w:r>
      <w:r w:rsidRPr="004827F7">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w:t>
      </w:r>
      <w:r w:rsidRPr="004827F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Pr="00D558D8">
        <w:rPr>
          <w:rFonts w:ascii="Times New Roman" w:eastAsia="Times New Roman" w:hAnsi="Times New Roman" w:cs="Times New Roman"/>
          <w:sz w:val="24"/>
          <w:szCs w:val="24"/>
        </w:rPr>
        <w:t>Enkay Universal Testing Machine (Image taken at Multimedia University of Kenya)</w:t>
      </w:r>
    </w:p>
    <w:p w14:paraId="3594C962" w14:textId="35DAE42A" w:rsidR="009E5A78" w:rsidRPr="00D558D8" w:rsidRDefault="009E5A78" w:rsidP="009E5A78">
      <w:pPr>
        <w:jc w:val="both"/>
        <w:rPr>
          <w:rFonts w:ascii="Times New Roman" w:hAnsi="Times New Roman" w:cs="Times New Roman"/>
          <w:sz w:val="24"/>
          <w:szCs w:val="24"/>
        </w:rPr>
      </w:pPr>
      <w:r w:rsidRPr="00D558D8">
        <w:rPr>
          <w:rFonts w:ascii="Times New Roman" w:hAnsi="Times New Roman" w:cs="Times New Roman"/>
          <w:sz w:val="24"/>
          <w:szCs w:val="24"/>
        </w:rPr>
        <w:t>The samples were grouped in designated experimental batches ready for tensile testing as shown in Figure 3.</w:t>
      </w:r>
      <w:r w:rsidR="004827F7">
        <w:rPr>
          <w:rFonts w:ascii="Times New Roman" w:hAnsi="Times New Roman" w:cs="Times New Roman"/>
          <w:sz w:val="24"/>
          <w:szCs w:val="24"/>
        </w:rPr>
        <w:t>2</w:t>
      </w:r>
      <w:r w:rsidRPr="00D558D8">
        <w:rPr>
          <w:rFonts w:ascii="Times New Roman" w:hAnsi="Times New Roman" w:cs="Times New Roman"/>
          <w:sz w:val="24"/>
          <w:szCs w:val="24"/>
        </w:rPr>
        <w:t>.</w:t>
      </w:r>
    </w:p>
    <w:p w14:paraId="27FE8C45" w14:textId="77777777" w:rsidR="009E5A78" w:rsidRPr="004827F7" w:rsidRDefault="009E5A78" w:rsidP="004827F7">
      <w:pPr>
        <w:jc w:val="center"/>
        <w:rPr>
          <w:rFonts w:ascii="Times New Roman" w:hAnsi="Times New Roman" w:cs="Times New Roman"/>
          <w:bCs/>
          <w:sz w:val="24"/>
          <w:szCs w:val="24"/>
        </w:rPr>
      </w:pPr>
      <w:r w:rsidRPr="004827F7">
        <w:rPr>
          <w:rFonts w:ascii="Times New Roman" w:hAnsi="Times New Roman" w:cs="Times New Roman"/>
          <w:bCs/>
          <w:noProof/>
          <w:sz w:val="24"/>
          <w:szCs w:val="24"/>
        </w:rPr>
        <w:drawing>
          <wp:inline distT="0" distB="0" distL="0" distR="0" wp14:anchorId="5711CB69" wp14:editId="4BC342C2">
            <wp:extent cx="1708150" cy="4200525"/>
            <wp:effectExtent l="0" t="7938" r="0" b="0"/>
            <wp:docPr id="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rot="-5400000">
                      <a:off x="0" y="0"/>
                      <a:ext cx="1708150" cy="4200525"/>
                    </a:xfrm>
                    <a:prstGeom prst="rect">
                      <a:avLst/>
                    </a:prstGeom>
                    <a:noFill/>
                    <a:ln>
                      <a:noFill/>
                    </a:ln>
                  </pic:spPr>
                </pic:pic>
              </a:graphicData>
            </a:graphic>
          </wp:inline>
        </w:drawing>
      </w:r>
    </w:p>
    <w:p w14:paraId="22D93B55" w14:textId="2BBBB367" w:rsidR="009E5A78" w:rsidRPr="004827F7" w:rsidRDefault="004827F7" w:rsidP="004827F7">
      <w:pPr>
        <w:pStyle w:val="Caption"/>
        <w:rPr>
          <w:rFonts w:ascii="Times New Roman" w:hAnsi="Times New Roman" w:cs="Times New Roman"/>
          <w:b w:val="0"/>
          <w:bCs/>
          <w:i w:val="0"/>
          <w:iCs w:val="0"/>
          <w:sz w:val="24"/>
          <w:szCs w:val="24"/>
        </w:rPr>
      </w:pPr>
      <w:r w:rsidRPr="004827F7">
        <w:rPr>
          <w:rFonts w:ascii="Times New Roman" w:hAnsi="Times New Roman" w:cs="Times New Roman"/>
          <w:b w:val="0"/>
          <w:bCs/>
          <w:i w:val="0"/>
          <w:iCs w:val="0"/>
        </w:rPr>
        <w:t xml:space="preserve">Figure 3. </w:t>
      </w:r>
      <w:r w:rsidRPr="004827F7">
        <w:rPr>
          <w:rFonts w:ascii="Times New Roman" w:hAnsi="Times New Roman" w:cs="Times New Roman"/>
          <w:b w:val="0"/>
          <w:bCs/>
          <w:i w:val="0"/>
          <w:iCs w:val="0"/>
        </w:rPr>
        <w:fldChar w:fldCharType="begin"/>
      </w:r>
      <w:r w:rsidRPr="004827F7">
        <w:rPr>
          <w:rFonts w:ascii="Times New Roman" w:hAnsi="Times New Roman" w:cs="Times New Roman"/>
          <w:b w:val="0"/>
          <w:bCs/>
          <w:i w:val="0"/>
          <w:iCs w:val="0"/>
        </w:rPr>
        <w:instrText xml:space="preserve"> SEQ Figure_3. \* ARABIC </w:instrText>
      </w:r>
      <w:r w:rsidRPr="004827F7">
        <w:rPr>
          <w:rFonts w:ascii="Times New Roman" w:hAnsi="Times New Roman" w:cs="Times New Roman"/>
          <w:b w:val="0"/>
          <w:bCs/>
          <w:i w:val="0"/>
          <w:iCs w:val="0"/>
        </w:rPr>
        <w:fldChar w:fldCharType="separate"/>
      </w:r>
      <w:r>
        <w:rPr>
          <w:rFonts w:ascii="Times New Roman" w:hAnsi="Times New Roman" w:cs="Times New Roman"/>
          <w:b w:val="0"/>
          <w:bCs/>
          <w:i w:val="0"/>
          <w:iCs w:val="0"/>
          <w:noProof/>
        </w:rPr>
        <w:t>2</w:t>
      </w:r>
      <w:r w:rsidRPr="004827F7">
        <w:rPr>
          <w:rFonts w:ascii="Times New Roman" w:hAnsi="Times New Roman" w:cs="Times New Roman"/>
          <w:b w:val="0"/>
          <w:bCs/>
          <w:i w:val="0"/>
          <w:iCs w:val="0"/>
        </w:rPr>
        <w:fldChar w:fldCharType="end"/>
      </w:r>
      <w:r>
        <w:rPr>
          <w:rFonts w:ascii="Times New Roman" w:hAnsi="Times New Roman" w:cs="Times New Roman"/>
          <w:b w:val="0"/>
          <w:bCs/>
          <w:i w:val="0"/>
          <w:iCs w:val="0"/>
          <w:sz w:val="24"/>
          <w:szCs w:val="24"/>
        </w:rPr>
        <w:t>:</w:t>
      </w:r>
      <w:r w:rsidR="009E5A78" w:rsidRPr="004827F7">
        <w:rPr>
          <w:rFonts w:ascii="Times New Roman" w:hAnsi="Times New Roman" w:cs="Times New Roman"/>
          <w:b w:val="0"/>
          <w:bCs/>
          <w:i w:val="0"/>
          <w:iCs w:val="0"/>
          <w:sz w:val="24"/>
          <w:szCs w:val="24"/>
        </w:rPr>
        <w:t>Typical set of samples before testing</w:t>
      </w:r>
      <w:bookmarkStart w:id="48" w:name="_Toc186374628"/>
      <w:bookmarkStart w:id="49" w:name="_Toc213094698"/>
      <w:bookmarkStart w:id="50" w:name="_Toc213095005"/>
      <w:bookmarkStart w:id="51" w:name="_Toc230524613"/>
      <w:bookmarkStart w:id="52" w:name="_Toc232349059"/>
    </w:p>
    <w:bookmarkEnd w:id="51"/>
    <w:p w14:paraId="02C5FCCE" w14:textId="2B973F24" w:rsidR="009E5A78" w:rsidRPr="00D558D8" w:rsidRDefault="003E6750" w:rsidP="003E6750">
      <w:pPr>
        <w:pStyle w:val="Heading1"/>
        <w:spacing w:before="0" w:beforeAutospacing="0" w:after="0" w:afterAutospacing="0" w:line="360" w:lineRule="auto"/>
        <w:rPr>
          <w:rFonts w:ascii="Times New Roman" w:hAnsi="Times New Roman" w:cs="Times New Roman"/>
          <w:sz w:val="24"/>
          <w:szCs w:val="24"/>
        </w:rPr>
      </w:pPr>
      <w:r>
        <w:rPr>
          <w:rFonts w:ascii="Times New Roman" w:hAnsi="Times New Roman" w:cs="Times New Roman"/>
          <w:sz w:val="24"/>
          <w:szCs w:val="24"/>
        </w:rPr>
        <w:t xml:space="preserve">4. </w:t>
      </w:r>
      <w:r w:rsidR="004827F7" w:rsidRPr="00D558D8">
        <w:rPr>
          <w:rFonts w:ascii="Times New Roman" w:hAnsi="Times New Roman" w:cs="Times New Roman"/>
          <w:sz w:val="24"/>
          <w:szCs w:val="24"/>
        </w:rPr>
        <w:t xml:space="preserve">Results </w:t>
      </w:r>
      <w:r w:rsidR="004827F7">
        <w:rPr>
          <w:rFonts w:ascii="Times New Roman" w:hAnsi="Times New Roman" w:cs="Times New Roman"/>
          <w:sz w:val="24"/>
          <w:szCs w:val="24"/>
        </w:rPr>
        <w:t>a</w:t>
      </w:r>
      <w:r w:rsidR="004827F7" w:rsidRPr="00D558D8">
        <w:rPr>
          <w:rFonts w:ascii="Times New Roman" w:hAnsi="Times New Roman" w:cs="Times New Roman"/>
          <w:sz w:val="24"/>
          <w:szCs w:val="24"/>
        </w:rPr>
        <w:t>nd Discussion</w:t>
      </w:r>
      <w:bookmarkEnd w:id="52"/>
    </w:p>
    <w:p w14:paraId="08932C3B" w14:textId="25E0331A" w:rsidR="009E5A78" w:rsidRPr="004827F7" w:rsidRDefault="004827F7" w:rsidP="003E6750">
      <w:pPr>
        <w:spacing w:after="0"/>
        <w:rPr>
          <w:rFonts w:ascii="Times New Roman" w:hAnsi="Times New Roman" w:cs="Times New Roman"/>
          <w:b/>
          <w:bCs/>
          <w:sz w:val="24"/>
          <w:szCs w:val="24"/>
        </w:rPr>
      </w:pPr>
      <w:r>
        <w:rPr>
          <w:rFonts w:ascii="Times New Roman" w:hAnsi="Times New Roman" w:cs="Times New Roman"/>
          <w:b/>
          <w:bCs/>
          <w:sz w:val="24"/>
          <w:szCs w:val="24"/>
        </w:rPr>
        <w:t>4.1:</w:t>
      </w:r>
      <w:r w:rsidRPr="004827F7">
        <w:rPr>
          <w:rFonts w:ascii="Times New Roman" w:hAnsi="Times New Roman" w:cs="Times New Roman"/>
          <w:b/>
          <w:bCs/>
          <w:sz w:val="24"/>
          <w:szCs w:val="24"/>
        </w:rPr>
        <w:t xml:space="preserve"> Tensile</w:t>
      </w:r>
      <w:r w:rsidR="009E5A78" w:rsidRPr="004827F7">
        <w:rPr>
          <w:rFonts w:ascii="Times New Roman" w:hAnsi="Times New Roman" w:cs="Times New Roman"/>
          <w:b/>
          <w:bCs/>
          <w:sz w:val="24"/>
          <w:szCs w:val="24"/>
        </w:rPr>
        <w:t xml:space="preserve"> Strength, Yield Strength and Elongation </w:t>
      </w:r>
    </w:p>
    <w:p w14:paraId="11148005" w14:textId="6A201CA1" w:rsidR="009E5A78" w:rsidRPr="00D558D8" w:rsidRDefault="009E5A78" w:rsidP="009E5A78">
      <w:pPr>
        <w:jc w:val="both"/>
        <w:rPr>
          <w:rFonts w:ascii="Times New Roman" w:hAnsi="Times New Roman" w:cs="Times New Roman"/>
          <w:sz w:val="24"/>
          <w:szCs w:val="24"/>
        </w:rPr>
      </w:pPr>
      <w:r w:rsidRPr="00D558D8">
        <w:rPr>
          <w:rFonts w:ascii="Times New Roman" w:hAnsi="Times New Roman" w:cs="Times New Roman"/>
          <w:sz w:val="24"/>
          <w:szCs w:val="24"/>
        </w:rPr>
        <w:t>The mechanical properties of the tested reinforcement bars from the seven (7) sources are analysed to assesses their conformity with KS EAS 412, focusing on yield strength, ultimate tensile strength, stress ratios, and percentage elongation. The samples were tested in designated experimental batches and resulting   data tabulated for analysis. Figure 4.1 show typical set of samples after testing.</w:t>
      </w:r>
    </w:p>
    <w:p w14:paraId="4CFBF17E" w14:textId="77777777" w:rsidR="004827F7" w:rsidRDefault="009E5A78" w:rsidP="004827F7">
      <w:pPr>
        <w:keepNext/>
        <w:jc w:val="center"/>
      </w:pPr>
      <w:r w:rsidRPr="00D558D8">
        <w:rPr>
          <w:rFonts w:ascii="Times New Roman" w:hAnsi="Times New Roman" w:cs="Times New Roman"/>
          <w:noProof/>
          <w:sz w:val="24"/>
          <w:szCs w:val="24"/>
          <w:lang w:eastAsia="en-GB"/>
        </w:rPr>
        <w:lastRenderedPageBreak/>
        <w:drawing>
          <wp:inline distT="0" distB="0" distL="0" distR="0" wp14:anchorId="7A37BEEF" wp14:editId="47A4D4DA">
            <wp:extent cx="4505469" cy="2187388"/>
            <wp:effectExtent l="0" t="0" r="0" b="3810"/>
            <wp:docPr id="2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10679" cy="2189918"/>
                    </a:xfrm>
                    <a:prstGeom prst="rect">
                      <a:avLst/>
                    </a:prstGeom>
                    <a:noFill/>
                    <a:ln>
                      <a:noFill/>
                    </a:ln>
                  </pic:spPr>
                </pic:pic>
              </a:graphicData>
            </a:graphic>
          </wp:inline>
        </w:drawing>
      </w:r>
    </w:p>
    <w:p w14:paraId="674C7938" w14:textId="5F61695F" w:rsidR="004827F7" w:rsidRPr="004827F7" w:rsidRDefault="004827F7" w:rsidP="004827F7">
      <w:pPr>
        <w:pStyle w:val="Caption"/>
        <w:rPr>
          <w:rFonts w:ascii="Times New Roman" w:hAnsi="Times New Roman" w:cs="Times New Roman"/>
          <w:b w:val="0"/>
          <w:bCs/>
          <w:i w:val="0"/>
          <w:iCs w:val="0"/>
        </w:rPr>
      </w:pPr>
      <w:r w:rsidRPr="004827F7">
        <w:rPr>
          <w:rFonts w:ascii="Times New Roman" w:hAnsi="Times New Roman" w:cs="Times New Roman"/>
          <w:b w:val="0"/>
          <w:bCs/>
          <w:i w:val="0"/>
          <w:iCs w:val="0"/>
        </w:rPr>
        <w:t xml:space="preserve">Figure 4. </w:t>
      </w:r>
      <w:r w:rsidRPr="004827F7">
        <w:rPr>
          <w:rFonts w:ascii="Times New Roman" w:hAnsi="Times New Roman" w:cs="Times New Roman"/>
          <w:b w:val="0"/>
          <w:bCs/>
          <w:i w:val="0"/>
          <w:iCs w:val="0"/>
        </w:rPr>
        <w:fldChar w:fldCharType="begin"/>
      </w:r>
      <w:r w:rsidRPr="004827F7">
        <w:rPr>
          <w:rFonts w:ascii="Times New Roman" w:hAnsi="Times New Roman" w:cs="Times New Roman"/>
          <w:b w:val="0"/>
          <w:bCs/>
          <w:i w:val="0"/>
          <w:iCs w:val="0"/>
        </w:rPr>
        <w:instrText xml:space="preserve"> SEQ Figure_4. \* ARABIC </w:instrText>
      </w:r>
      <w:r w:rsidRPr="004827F7">
        <w:rPr>
          <w:rFonts w:ascii="Times New Roman" w:hAnsi="Times New Roman" w:cs="Times New Roman"/>
          <w:b w:val="0"/>
          <w:bCs/>
          <w:i w:val="0"/>
          <w:iCs w:val="0"/>
        </w:rPr>
        <w:fldChar w:fldCharType="separate"/>
      </w:r>
      <w:r w:rsidRPr="004827F7">
        <w:rPr>
          <w:rFonts w:ascii="Times New Roman" w:hAnsi="Times New Roman" w:cs="Times New Roman"/>
          <w:b w:val="0"/>
          <w:bCs/>
          <w:i w:val="0"/>
          <w:iCs w:val="0"/>
          <w:noProof/>
        </w:rPr>
        <w:t>1</w:t>
      </w:r>
      <w:r w:rsidRPr="004827F7">
        <w:rPr>
          <w:rFonts w:ascii="Times New Roman" w:hAnsi="Times New Roman" w:cs="Times New Roman"/>
          <w:b w:val="0"/>
          <w:bCs/>
          <w:i w:val="0"/>
          <w:iCs w:val="0"/>
        </w:rPr>
        <w:fldChar w:fldCharType="end"/>
      </w:r>
      <w:r w:rsidRPr="004827F7">
        <w:rPr>
          <w:rFonts w:ascii="Times New Roman" w:hAnsi="Times New Roman" w:cs="Times New Roman"/>
          <w:b w:val="0"/>
          <w:bCs/>
          <w:i w:val="0"/>
          <w:iCs w:val="0"/>
        </w:rPr>
        <w:t>:</w:t>
      </w:r>
      <w:r w:rsidRPr="004827F7">
        <w:rPr>
          <w:rFonts w:ascii="Times New Roman" w:hAnsi="Times New Roman" w:cs="Times New Roman"/>
          <w:b w:val="0"/>
          <w:bCs/>
          <w:i w:val="0"/>
          <w:iCs w:val="0"/>
          <w:sz w:val="24"/>
          <w:szCs w:val="24"/>
        </w:rPr>
        <w:t xml:space="preserve"> </w:t>
      </w:r>
      <w:r w:rsidRPr="004827F7">
        <w:rPr>
          <w:rFonts w:ascii="Times New Roman" w:hAnsi="Times New Roman" w:cs="Times New Roman"/>
          <w:b w:val="0"/>
          <w:bCs/>
          <w:i w:val="0"/>
          <w:iCs w:val="0"/>
          <w:sz w:val="24"/>
          <w:szCs w:val="24"/>
        </w:rPr>
        <w:t>Rebar samples after fracture</w:t>
      </w:r>
    </w:p>
    <w:p w14:paraId="23981380" w14:textId="7A5C4001" w:rsidR="009E5A78" w:rsidRPr="00D558D8" w:rsidRDefault="004066BF" w:rsidP="009E5A78">
      <w:pPr>
        <w:rPr>
          <w:rFonts w:ascii="Times New Roman" w:hAnsi="Times New Roman" w:cs="Times New Roman"/>
          <w:b/>
          <w:bCs/>
          <w:sz w:val="24"/>
          <w:szCs w:val="24"/>
        </w:rPr>
      </w:pPr>
      <w:r>
        <w:rPr>
          <w:rFonts w:ascii="Times New Roman" w:hAnsi="Times New Roman" w:cs="Times New Roman"/>
          <w:b/>
          <w:bCs/>
          <w:sz w:val="24"/>
          <w:szCs w:val="24"/>
        </w:rPr>
        <w:t xml:space="preserve">Manufacturer </w:t>
      </w:r>
      <w:r w:rsidRPr="00D558D8">
        <w:rPr>
          <w:rFonts w:ascii="Times New Roman" w:hAnsi="Times New Roman" w:cs="Times New Roman"/>
          <w:b/>
          <w:bCs/>
          <w:sz w:val="24"/>
          <w:szCs w:val="24"/>
        </w:rPr>
        <w:t>A</w:t>
      </w:r>
    </w:p>
    <w:p w14:paraId="1C30CBFA" w14:textId="60885B36" w:rsidR="009E5A78" w:rsidRPr="00D558D8" w:rsidRDefault="009E5A78" w:rsidP="009E5A78">
      <w:pPr>
        <w:jc w:val="both"/>
        <w:rPr>
          <w:rFonts w:ascii="Times New Roman" w:hAnsi="Times New Roman" w:cs="Times New Roman"/>
          <w:sz w:val="24"/>
          <w:szCs w:val="24"/>
        </w:rPr>
      </w:pPr>
      <w:r w:rsidRPr="00D558D8">
        <w:rPr>
          <w:rFonts w:ascii="Times New Roman" w:hAnsi="Times New Roman" w:cs="Times New Roman"/>
          <w:sz w:val="24"/>
          <w:szCs w:val="24"/>
        </w:rPr>
        <w:t>The stress – strain curves for all the seven samples obtained from manufacturer A are presented in Figure 4.</w:t>
      </w:r>
      <w:r w:rsidR="00C03B4A">
        <w:rPr>
          <w:rFonts w:ascii="Times New Roman" w:hAnsi="Times New Roman" w:cs="Times New Roman"/>
          <w:sz w:val="24"/>
          <w:szCs w:val="24"/>
        </w:rPr>
        <w:t>2</w:t>
      </w:r>
      <w:r w:rsidRPr="00D558D8">
        <w:rPr>
          <w:rFonts w:ascii="Times New Roman" w:hAnsi="Times New Roman" w:cs="Times New Roman"/>
          <w:sz w:val="24"/>
          <w:szCs w:val="24"/>
        </w:rPr>
        <w:t>. The stress-strain curve showed in Figure 4.</w:t>
      </w:r>
      <w:r w:rsidR="00C03B4A">
        <w:rPr>
          <w:rFonts w:ascii="Times New Roman" w:hAnsi="Times New Roman" w:cs="Times New Roman"/>
          <w:sz w:val="24"/>
          <w:szCs w:val="24"/>
        </w:rPr>
        <w:t>2</w:t>
      </w:r>
      <w:r w:rsidRPr="00D558D8">
        <w:rPr>
          <w:rFonts w:ascii="Times New Roman" w:hAnsi="Times New Roman" w:cs="Times New Roman"/>
          <w:sz w:val="24"/>
          <w:szCs w:val="24"/>
        </w:rPr>
        <w:t>, depicts a clear yield plateau followed by strain hardening, leading to fracture at strains between 0.11- 0.19. The summary of the results in Figure 4.</w:t>
      </w:r>
      <w:r w:rsidR="00C03B4A">
        <w:rPr>
          <w:rFonts w:ascii="Times New Roman" w:hAnsi="Times New Roman" w:cs="Times New Roman"/>
          <w:sz w:val="24"/>
          <w:szCs w:val="24"/>
        </w:rPr>
        <w:t>2</w:t>
      </w:r>
      <w:r w:rsidRPr="00D558D8">
        <w:rPr>
          <w:rFonts w:ascii="Times New Roman" w:hAnsi="Times New Roman" w:cs="Times New Roman"/>
          <w:sz w:val="24"/>
          <w:szCs w:val="24"/>
        </w:rPr>
        <w:t xml:space="preserve"> are presented in Table 4.</w:t>
      </w:r>
      <w:r w:rsidR="00537674">
        <w:rPr>
          <w:rFonts w:ascii="Times New Roman" w:hAnsi="Times New Roman" w:cs="Times New Roman"/>
          <w:sz w:val="24"/>
          <w:szCs w:val="24"/>
        </w:rPr>
        <w:t>1</w:t>
      </w:r>
      <w:r w:rsidRPr="00D558D8">
        <w:rPr>
          <w:rFonts w:ascii="Times New Roman" w:hAnsi="Times New Roman" w:cs="Times New Roman"/>
          <w:sz w:val="24"/>
          <w:szCs w:val="24"/>
        </w:rPr>
        <w:t>.</w:t>
      </w:r>
    </w:p>
    <w:p w14:paraId="170DEB52" w14:textId="77777777" w:rsidR="009E5A78" w:rsidRPr="00D558D8" w:rsidRDefault="009E5A78" w:rsidP="009E5A78">
      <w:pPr>
        <w:rPr>
          <w:rFonts w:ascii="Times New Roman" w:hAnsi="Times New Roman" w:cs="Times New Roman"/>
          <w:sz w:val="24"/>
          <w:szCs w:val="24"/>
        </w:rPr>
      </w:pPr>
      <w:r w:rsidRPr="00D558D8">
        <w:rPr>
          <w:rFonts w:ascii="Times New Roman" w:hAnsi="Times New Roman" w:cs="Times New Roman"/>
          <w:noProof/>
          <w:sz w:val="24"/>
          <w:szCs w:val="24"/>
          <w:lang w:eastAsia="en-GB"/>
        </w:rPr>
        <w:drawing>
          <wp:inline distT="0" distB="0" distL="0" distR="0" wp14:anchorId="19869D1E" wp14:editId="54CA3367">
            <wp:extent cx="4925438" cy="3355975"/>
            <wp:effectExtent l="0" t="0" r="8890" b="15875"/>
            <wp:docPr id="125" name="Object 2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192DD13" w14:textId="37145175" w:rsidR="009E5A78" w:rsidRPr="00D558D8" w:rsidRDefault="009E5A78" w:rsidP="004827F7">
      <w:pPr>
        <w:jc w:val="center"/>
        <w:rPr>
          <w:rFonts w:ascii="Times New Roman" w:hAnsi="Times New Roman" w:cs="Times New Roman"/>
          <w:sz w:val="24"/>
          <w:szCs w:val="24"/>
        </w:rPr>
      </w:pPr>
      <w:bookmarkStart w:id="53" w:name="_Toc232367457"/>
      <w:r w:rsidRPr="00D558D8">
        <w:rPr>
          <w:rFonts w:ascii="Times New Roman" w:hAnsi="Times New Roman" w:cs="Times New Roman"/>
          <w:sz w:val="24"/>
          <w:szCs w:val="24"/>
        </w:rPr>
        <w:t>Figure 4.</w:t>
      </w:r>
      <w:r w:rsidRPr="00D558D8">
        <w:rPr>
          <w:rFonts w:ascii="Times New Roman" w:hAnsi="Times New Roman" w:cs="Times New Roman"/>
          <w:sz w:val="24"/>
          <w:szCs w:val="24"/>
        </w:rPr>
        <w:fldChar w:fldCharType="begin"/>
      </w:r>
      <w:r w:rsidRPr="00D558D8">
        <w:rPr>
          <w:rFonts w:ascii="Times New Roman" w:hAnsi="Times New Roman" w:cs="Times New Roman"/>
          <w:sz w:val="24"/>
          <w:szCs w:val="24"/>
        </w:rPr>
        <w:instrText xml:space="preserve"> SEQ Figure_4. \* ARABIC </w:instrText>
      </w:r>
      <w:r w:rsidRPr="00D558D8">
        <w:rPr>
          <w:rFonts w:ascii="Times New Roman" w:hAnsi="Times New Roman" w:cs="Times New Roman"/>
          <w:sz w:val="24"/>
          <w:szCs w:val="24"/>
        </w:rPr>
        <w:fldChar w:fldCharType="separate"/>
      </w:r>
      <w:r w:rsidR="004827F7">
        <w:rPr>
          <w:rFonts w:ascii="Times New Roman" w:hAnsi="Times New Roman" w:cs="Times New Roman"/>
          <w:noProof/>
          <w:sz w:val="24"/>
          <w:szCs w:val="24"/>
        </w:rPr>
        <w:t>2</w:t>
      </w:r>
      <w:r w:rsidRPr="00D558D8">
        <w:rPr>
          <w:rFonts w:ascii="Times New Roman" w:hAnsi="Times New Roman" w:cs="Times New Roman"/>
          <w:sz w:val="24"/>
          <w:szCs w:val="24"/>
        </w:rPr>
        <w:fldChar w:fldCharType="end"/>
      </w:r>
      <w:r w:rsidRPr="00D558D8">
        <w:rPr>
          <w:rFonts w:ascii="Times New Roman" w:hAnsi="Times New Roman" w:cs="Times New Roman"/>
          <w:sz w:val="24"/>
          <w:szCs w:val="24"/>
        </w:rPr>
        <w:t>: Stress - Strain curves for steel samples from manufacturer A</w:t>
      </w:r>
      <w:bookmarkEnd w:id="53"/>
    </w:p>
    <w:p w14:paraId="4A37DC92" w14:textId="77777777" w:rsidR="009E5A78" w:rsidRPr="00D558D8" w:rsidRDefault="009E5A78" w:rsidP="009E5A78">
      <w:pPr>
        <w:rPr>
          <w:rFonts w:ascii="Times New Roman" w:hAnsi="Times New Roman" w:cs="Times New Roman"/>
          <w:b/>
          <w:bCs/>
          <w:sz w:val="24"/>
          <w:szCs w:val="24"/>
        </w:rPr>
      </w:pPr>
      <w:r w:rsidRPr="00D558D8">
        <w:rPr>
          <w:rFonts w:ascii="Times New Roman" w:hAnsi="Times New Roman" w:cs="Times New Roman"/>
          <w:b/>
          <w:bCs/>
          <w:sz w:val="24"/>
          <w:szCs w:val="24"/>
        </w:rPr>
        <w:t>Source B</w:t>
      </w:r>
    </w:p>
    <w:p w14:paraId="5C15AF7E" w14:textId="582F1CD7" w:rsidR="009E5A78" w:rsidRPr="00D558D8" w:rsidRDefault="009E5A78" w:rsidP="009E5A78">
      <w:pPr>
        <w:jc w:val="both"/>
        <w:rPr>
          <w:rFonts w:ascii="Times New Roman" w:hAnsi="Times New Roman" w:cs="Times New Roman"/>
          <w:sz w:val="24"/>
          <w:szCs w:val="24"/>
        </w:rPr>
      </w:pPr>
      <w:r w:rsidRPr="00D558D8">
        <w:rPr>
          <w:rFonts w:ascii="Times New Roman" w:hAnsi="Times New Roman" w:cs="Times New Roman"/>
          <w:sz w:val="24"/>
          <w:szCs w:val="24"/>
        </w:rPr>
        <w:t>The stress –strain curves of tested samples from manufacturer B are presented in Figure 4.</w:t>
      </w:r>
      <w:r w:rsidR="00C03B4A">
        <w:rPr>
          <w:rFonts w:ascii="Times New Roman" w:hAnsi="Times New Roman" w:cs="Times New Roman"/>
          <w:sz w:val="24"/>
          <w:szCs w:val="24"/>
        </w:rPr>
        <w:t xml:space="preserve">3 </w:t>
      </w:r>
      <w:r w:rsidRPr="00D558D8">
        <w:rPr>
          <w:rFonts w:ascii="Times New Roman" w:hAnsi="Times New Roman" w:cs="Times New Roman"/>
          <w:sz w:val="24"/>
          <w:szCs w:val="24"/>
        </w:rPr>
        <w:t>and summarised in Table 4</w:t>
      </w:r>
      <w:r w:rsidR="00C03B4A">
        <w:rPr>
          <w:rFonts w:ascii="Times New Roman" w:hAnsi="Times New Roman" w:cs="Times New Roman"/>
          <w:sz w:val="24"/>
          <w:szCs w:val="24"/>
        </w:rPr>
        <w:t>.1</w:t>
      </w:r>
      <w:r w:rsidRPr="00D558D8">
        <w:rPr>
          <w:rFonts w:ascii="Times New Roman" w:hAnsi="Times New Roman" w:cs="Times New Roman"/>
          <w:sz w:val="24"/>
          <w:szCs w:val="24"/>
        </w:rPr>
        <w:t xml:space="preserve"> While certain samples (such as BT1 and BT3) displayed poorly defined yield plateau, others (such as BT6 and BT7) demonstrated continuous yielding without distinct yield drop. This phase was followed by strain hardening, leading to fracture at strains </w:t>
      </w:r>
      <w:r w:rsidRPr="00D558D8">
        <w:rPr>
          <w:rFonts w:ascii="Times New Roman" w:hAnsi="Times New Roman" w:cs="Times New Roman"/>
          <w:sz w:val="24"/>
          <w:szCs w:val="24"/>
        </w:rPr>
        <w:lastRenderedPageBreak/>
        <w:t>between 0.17 and 0.20. The percentage elongation ranged between 16.56% and 20.2%. The high values hinted possible inconsistencies in production process.</w:t>
      </w:r>
    </w:p>
    <w:p w14:paraId="46FA688A" w14:textId="77777777" w:rsidR="009E5A78" w:rsidRPr="00D558D8" w:rsidRDefault="009E5A78" w:rsidP="009E5A78">
      <w:pPr>
        <w:rPr>
          <w:rFonts w:ascii="Times New Roman" w:hAnsi="Times New Roman" w:cs="Times New Roman"/>
          <w:sz w:val="24"/>
          <w:szCs w:val="24"/>
        </w:rPr>
      </w:pPr>
      <w:r w:rsidRPr="00D558D8">
        <w:rPr>
          <w:rFonts w:ascii="Times New Roman" w:hAnsi="Times New Roman" w:cs="Times New Roman"/>
          <w:noProof/>
          <w:sz w:val="24"/>
          <w:szCs w:val="24"/>
          <w:lang w:eastAsia="en-GB"/>
        </w:rPr>
        <w:drawing>
          <wp:inline distT="0" distB="0" distL="0" distR="0" wp14:anchorId="100FA4A4" wp14:editId="071181F3">
            <wp:extent cx="5074285" cy="2329383"/>
            <wp:effectExtent l="0" t="0" r="12065" b="13970"/>
            <wp:docPr id="126" name="Chart 4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85F981A" w14:textId="65689F8E" w:rsidR="009E5A78" w:rsidRPr="007749D2" w:rsidRDefault="009E5A78" w:rsidP="004827F7">
      <w:pPr>
        <w:jc w:val="center"/>
        <w:rPr>
          <w:rFonts w:ascii="Times New Roman" w:hAnsi="Times New Roman" w:cs="Times New Roman"/>
          <w:iCs/>
          <w:sz w:val="24"/>
          <w:szCs w:val="24"/>
        </w:rPr>
      </w:pPr>
      <w:bookmarkStart w:id="54" w:name="_Toc232367458"/>
      <w:r w:rsidRPr="00D558D8">
        <w:rPr>
          <w:rFonts w:ascii="Times New Roman" w:hAnsi="Times New Roman" w:cs="Times New Roman"/>
          <w:sz w:val="24"/>
          <w:szCs w:val="24"/>
        </w:rPr>
        <w:t>Figure 4.</w:t>
      </w:r>
      <w:r w:rsidRPr="00D558D8">
        <w:rPr>
          <w:rFonts w:ascii="Times New Roman" w:hAnsi="Times New Roman" w:cs="Times New Roman"/>
          <w:sz w:val="24"/>
          <w:szCs w:val="24"/>
        </w:rPr>
        <w:fldChar w:fldCharType="begin"/>
      </w:r>
      <w:r w:rsidRPr="00D558D8">
        <w:rPr>
          <w:rFonts w:ascii="Times New Roman" w:hAnsi="Times New Roman" w:cs="Times New Roman"/>
          <w:sz w:val="24"/>
          <w:szCs w:val="24"/>
        </w:rPr>
        <w:instrText xml:space="preserve"> SEQ Figure_4. \* ARABIC </w:instrText>
      </w:r>
      <w:r w:rsidRPr="00D558D8">
        <w:rPr>
          <w:rFonts w:ascii="Times New Roman" w:hAnsi="Times New Roman" w:cs="Times New Roman"/>
          <w:sz w:val="24"/>
          <w:szCs w:val="24"/>
        </w:rPr>
        <w:fldChar w:fldCharType="separate"/>
      </w:r>
      <w:r w:rsidR="004827F7">
        <w:rPr>
          <w:rFonts w:ascii="Times New Roman" w:hAnsi="Times New Roman" w:cs="Times New Roman"/>
          <w:noProof/>
          <w:sz w:val="24"/>
          <w:szCs w:val="24"/>
        </w:rPr>
        <w:t>3</w:t>
      </w:r>
      <w:r w:rsidRPr="00D558D8">
        <w:rPr>
          <w:rFonts w:ascii="Times New Roman" w:hAnsi="Times New Roman" w:cs="Times New Roman"/>
          <w:sz w:val="24"/>
          <w:szCs w:val="24"/>
        </w:rPr>
        <w:fldChar w:fldCharType="end"/>
      </w:r>
      <w:r w:rsidRPr="00D558D8">
        <w:rPr>
          <w:rFonts w:ascii="Times New Roman" w:hAnsi="Times New Roman" w:cs="Times New Roman"/>
          <w:sz w:val="24"/>
          <w:szCs w:val="24"/>
        </w:rPr>
        <w:t>: Stress- Strain curves for steel samples from manufacturer B</w:t>
      </w:r>
      <w:bookmarkEnd w:id="54"/>
    </w:p>
    <w:p w14:paraId="195AADE1" w14:textId="77777777" w:rsidR="009E5A78" w:rsidRPr="00D558D8" w:rsidRDefault="009E5A78" w:rsidP="009E5A78">
      <w:pPr>
        <w:rPr>
          <w:rFonts w:ascii="Times New Roman" w:hAnsi="Times New Roman" w:cs="Times New Roman"/>
          <w:b/>
          <w:bCs/>
          <w:sz w:val="24"/>
          <w:szCs w:val="24"/>
        </w:rPr>
      </w:pPr>
      <w:r w:rsidRPr="00D558D8">
        <w:rPr>
          <w:rFonts w:ascii="Times New Roman" w:hAnsi="Times New Roman" w:cs="Times New Roman"/>
          <w:b/>
          <w:bCs/>
          <w:sz w:val="24"/>
          <w:szCs w:val="24"/>
        </w:rPr>
        <w:t>Manufacturer C</w:t>
      </w:r>
    </w:p>
    <w:p w14:paraId="4ADE8DBD" w14:textId="397E9B5A" w:rsidR="009E5A78" w:rsidRPr="00D558D8" w:rsidRDefault="009E5A78" w:rsidP="004066BF">
      <w:pPr>
        <w:spacing w:line="360" w:lineRule="auto"/>
        <w:jc w:val="both"/>
        <w:rPr>
          <w:rFonts w:ascii="Times New Roman" w:hAnsi="Times New Roman" w:cs="Times New Roman"/>
          <w:sz w:val="24"/>
          <w:szCs w:val="24"/>
        </w:rPr>
      </w:pPr>
      <w:r w:rsidRPr="00D558D8">
        <w:rPr>
          <w:rFonts w:ascii="Times New Roman" w:hAnsi="Times New Roman" w:cs="Times New Roman"/>
          <w:sz w:val="24"/>
          <w:szCs w:val="24"/>
        </w:rPr>
        <w:t>The stress –strain curves of tested samples from manufacturer C are presented in Figure 4.</w:t>
      </w:r>
      <w:r w:rsidR="00C03B4A">
        <w:rPr>
          <w:rFonts w:ascii="Times New Roman" w:hAnsi="Times New Roman" w:cs="Times New Roman"/>
          <w:sz w:val="24"/>
          <w:szCs w:val="24"/>
        </w:rPr>
        <w:t>4</w:t>
      </w:r>
      <w:r w:rsidRPr="00D558D8">
        <w:rPr>
          <w:rFonts w:ascii="Times New Roman" w:hAnsi="Times New Roman" w:cs="Times New Roman"/>
          <w:sz w:val="24"/>
          <w:szCs w:val="24"/>
        </w:rPr>
        <w:t xml:space="preserve"> and summarised in Table 4.</w:t>
      </w:r>
      <w:r w:rsidR="00C03B4A">
        <w:rPr>
          <w:rFonts w:ascii="Times New Roman" w:hAnsi="Times New Roman" w:cs="Times New Roman"/>
          <w:sz w:val="24"/>
          <w:szCs w:val="24"/>
        </w:rPr>
        <w:t>1</w:t>
      </w:r>
      <w:r w:rsidRPr="00D558D8">
        <w:rPr>
          <w:rFonts w:ascii="Times New Roman" w:hAnsi="Times New Roman" w:cs="Times New Roman"/>
          <w:sz w:val="24"/>
          <w:szCs w:val="24"/>
        </w:rPr>
        <w:t>. The stress-strain curve shown in Figure 4.15 depicts continuous yielding and a non-distinct yield plateau, followed by strain hardening region, and finally fracture at strains between 0.19-0.25. From the stress–strain profiles of source C, specimens CT2 and CT6 were identified as distinct outliers and excluded from the summarized mean calculations due to initial machine grip slippage at the start of the test.</w:t>
      </w:r>
    </w:p>
    <w:p w14:paraId="56F07396" w14:textId="77777777" w:rsidR="009E5A78" w:rsidRPr="00D558D8" w:rsidRDefault="009E5A78" w:rsidP="009E5A78">
      <w:pPr>
        <w:keepNext/>
        <w:jc w:val="center"/>
        <w:rPr>
          <w:rFonts w:ascii="Times New Roman" w:hAnsi="Times New Roman" w:cs="Times New Roman"/>
        </w:rPr>
      </w:pPr>
      <w:r w:rsidRPr="00D558D8">
        <w:rPr>
          <w:rFonts w:ascii="Times New Roman" w:hAnsi="Times New Roman" w:cs="Times New Roman"/>
          <w:noProof/>
        </w:rPr>
        <w:lastRenderedPageBreak/>
        <mc:AlternateContent>
          <mc:Choice Requires="wps">
            <w:drawing>
              <wp:anchor distT="0" distB="0" distL="114300" distR="114300" simplePos="0" relativeHeight="251661312" behindDoc="0" locked="0" layoutInCell="1" allowOverlap="1" wp14:anchorId="064E44F1" wp14:editId="03B77944">
                <wp:simplePos x="0" y="0"/>
                <wp:positionH relativeFrom="column">
                  <wp:posOffset>2876549</wp:posOffset>
                </wp:positionH>
                <wp:positionV relativeFrom="paragraph">
                  <wp:posOffset>1228090</wp:posOffset>
                </wp:positionV>
                <wp:extent cx="85725" cy="812800"/>
                <wp:effectExtent l="38100" t="0" r="28575" b="63500"/>
                <wp:wrapNone/>
                <wp:docPr id="148" name="Straight Arrow Connector 148"/>
                <wp:cNvGraphicFramePr/>
                <a:graphic xmlns:a="http://schemas.openxmlformats.org/drawingml/2006/main">
                  <a:graphicData uri="http://schemas.microsoft.com/office/word/2010/wordprocessingShape">
                    <wps:wsp>
                      <wps:cNvCnPr/>
                      <wps:spPr>
                        <a:xfrm flipH="1">
                          <a:off x="0" y="0"/>
                          <a:ext cx="85725" cy="8128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5049CBE" id="_x0000_t32" coordsize="21600,21600" o:spt="32" o:oned="t" path="m,l21600,21600e" filled="f">
                <v:path arrowok="t" fillok="f" o:connecttype="none"/>
                <o:lock v:ext="edit" shapetype="t"/>
              </v:shapetype>
              <v:shape id="Straight Arrow Connector 148" o:spid="_x0000_s1026" type="#_x0000_t32" style="position:absolute;margin-left:226.5pt;margin-top:96.7pt;width:6.75pt;height:64pt;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" strokecolor="#4472c4 [3204]" strokeweight=".5pt">
                <v:stroke endarrow="block" joinstyle="miter"/>
              </v:shape>
            </w:pict>
          </mc:Fallback>
        </mc:AlternateContent>
      </w:r>
      <w:r w:rsidRPr="00D558D8">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30B3E385" wp14:editId="002C398A">
                <wp:simplePos x="0" y="0"/>
                <wp:positionH relativeFrom="column">
                  <wp:posOffset>2498725</wp:posOffset>
                </wp:positionH>
                <wp:positionV relativeFrom="paragraph">
                  <wp:posOffset>1536064</wp:posOffset>
                </wp:positionV>
                <wp:extent cx="374650" cy="555625"/>
                <wp:effectExtent l="0" t="0" r="63500" b="53975"/>
                <wp:wrapNone/>
                <wp:docPr id="147" name="Straight Arrow Connector 147"/>
                <wp:cNvGraphicFramePr/>
                <a:graphic xmlns:a="http://schemas.openxmlformats.org/drawingml/2006/main">
                  <a:graphicData uri="http://schemas.microsoft.com/office/word/2010/wordprocessingShape">
                    <wps:wsp>
                      <wps:cNvCnPr/>
                      <wps:spPr>
                        <a:xfrm>
                          <a:off x="0" y="0"/>
                          <a:ext cx="374650" cy="5556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C1D55B8" id="Straight Arrow Connector 147" o:spid="_x0000_s1026" type="#_x0000_t32" style="position:absolute;margin-left:196.75pt;margin-top:120.95pt;width:29.5pt;height:43.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" strokecolor="#4472c4 [3204]" strokeweight=".5pt">
                <v:stroke endarrow="block" joinstyle="miter"/>
              </v:shape>
            </w:pict>
          </mc:Fallback>
        </mc:AlternateContent>
      </w:r>
      <w:r w:rsidRPr="00D558D8">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3BA81CE7" wp14:editId="3B69A57B">
                <wp:simplePos x="0" y="0"/>
                <wp:positionH relativeFrom="column">
                  <wp:posOffset>2676525</wp:posOffset>
                </wp:positionH>
                <wp:positionV relativeFrom="paragraph">
                  <wp:posOffset>2066290</wp:posOffset>
                </wp:positionV>
                <wp:extent cx="720725" cy="292100"/>
                <wp:effectExtent l="0" t="0" r="22225" b="12700"/>
                <wp:wrapNone/>
                <wp:docPr id="12" name="Rectangle 12"/>
                <wp:cNvGraphicFramePr/>
                <a:graphic xmlns:a="http://schemas.openxmlformats.org/drawingml/2006/main">
                  <a:graphicData uri="http://schemas.microsoft.com/office/word/2010/wordprocessingShape">
                    <wps:wsp>
                      <wps:cNvSpPr/>
                      <wps:spPr>
                        <a:xfrm>
                          <a:off x="0" y="0"/>
                          <a:ext cx="720725" cy="292100"/>
                        </a:xfrm>
                        <a:prstGeom prst="rect">
                          <a:avLst/>
                        </a:prstGeom>
                      </wps:spPr>
                      <wps:style>
                        <a:lnRef idx="2">
                          <a:schemeClr val="accent5"/>
                        </a:lnRef>
                        <a:fillRef idx="1">
                          <a:schemeClr val="lt1"/>
                        </a:fillRef>
                        <a:effectRef idx="0">
                          <a:schemeClr val="accent5"/>
                        </a:effectRef>
                        <a:fontRef idx="minor">
                          <a:schemeClr val="dk1"/>
                        </a:fontRef>
                      </wps:style>
                      <wps:txbx>
                        <w:txbxContent>
                          <w:p w14:paraId="0DC8E303" w14:textId="77777777" w:rsidR="009E5A78" w:rsidRPr="00E5435F" w:rsidRDefault="009E5A78" w:rsidP="009E5A78">
                            <w:pPr>
                              <w:jc w:val="center"/>
                              <w:rPr>
                                <w:lang w:val="en-GB"/>
                              </w:rPr>
                            </w:pPr>
                            <w:r>
                              <w:rPr>
                                <w:lang w:val="en-GB"/>
                              </w:rPr>
                              <w:t>outli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A81CE7" id="Rectangle 12" o:spid="_x0000_s1026" style="position:absolute;left:0;text-align:left;margin-left:210.75pt;margin-top:162.7pt;width:56.75pt;height:2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" fillcolor="white [3201]" strokecolor="#5b9bd5 [3208]" strokeweight="1pt">
                <v:textbox>
                  <w:txbxContent>
                    <w:p w14:paraId="0DC8E303" w14:textId="77777777" w:rsidR="009E5A78" w:rsidRPr="00E5435F" w:rsidRDefault="009E5A78" w:rsidP="009E5A78">
                      <w:pPr>
                        <w:jc w:val="center"/>
                        <w:rPr>
                          <w:lang w:val="en-GB"/>
                        </w:rPr>
                      </w:pPr>
                      <w:r>
                        <w:rPr>
                          <w:lang w:val="en-GB"/>
                        </w:rPr>
                        <w:t>outliers</w:t>
                      </w:r>
                    </w:p>
                  </w:txbxContent>
                </v:textbox>
              </v:rect>
            </w:pict>
          </mc:Fallback>
        </mc:AlternateContent>
      </w:r>
      <w:r w:rsidRPr="00D558D8">
        <w:rPr>
          <w:rFonts w:ascii="Times New Roman" w:hAnsi="Times New Roman" w:cs="Times New Roman"/>
          <w:noProof/>
        </w:rPr>
        <w:drawing>
          <wp:inline distT="0" distB="0" distL="0" distR="0" wp14:anchorId="5EFE468F" wp14:editId="3FDFAB20">
            <wp:extent cx="5731510" cy="3931920"/>
            <wp:effectExtent l="0" t="0" r="2540" b="11430"/>
            <wp:docPr id="146" name="Chart 146">
              <a:extLst xmlns:a="http://schemas.openxmlformats.org/drawingml/2006/main">
                <a:ext uri="{FF2B5EF4-FFF2-40B4-BE49-F238E27FC236}">
                  <a16:creationId xmlns:a16="http://schemas.microsoft.com/office/drawing/2014/main" id="{8D01146C-FC0A-4931-9F09-C09A6997AF5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18F18DB" w14:textId="2B430D0C" w:rsidR="009E5A78" w:rsidRPr="00D558D8" w:rsidRDefault="009E5A78" w:rsidP="004827F7">
      <w:pPr>
        <w:jc w:val="center"/>
        <w:rPr>
          <w:rFonts w:ascii="Times New Roman" w:hAnsi="Times New Roman" w:cs="Times New Roman"/>
          <w:sz w:val="24"/>
          <w:szCs w:val="24"/>
        </w:rPr>
      </w:pPr>
      <w:bookmarkStart w:id="55" w:name="_Toc232367459"/>
      <w:r w:rsidRPr="00D558D8">
        <w:rPr>
          <w:rFonts w:ascii="Times New Roman" w:hAnsi="Times New Roman" w:cs="Times New Roman"/>
          <w:sz w:val="24"/>
          <w:szCs w:val="24"/>
        </w:rPr>
        <w:t>Figure 4.</w:t>
      </w:r>
      <w:r w:rsidRPr="00D558D8">
        <w:rPr>
          <w:rFonts w:ascii="Times New Roman" w:hAnsi="Times New Roman" w:cs="Times New Roman"/>
          <w:sz w:val="24"/>
          <w:szCs w:val="24"/>
        </w:rPr>
        <w:fldChar w:fldCharType="begin"/>
      </w:r>
      <w:r w:rsidRPr="00D558D8">
        <w:rPr>
          <w:rFonts w:ascii="Times New Roman" w:hAnsi="Times New Roman" w:cs="Times New Roman"/>
          <w:sz w:val="24"/>
          <w:szCs w:val="24"/>
        </w:rPr>
        <w:instrText xml:space="preserve"> SEQ Figure_4. \* ARABIC </w:instrText>
      </w:r>
      <w:r w:rsidRPr="00D558D8">
        <w:rPr>
          <w:rFonts w:ascii="Times New Roman" w:hAnsi="Times New Roman" w:cs="Times New Roman"/>
          <w:sz w:val="24"/>
          <w:szCs w:val="24"/>
        </w:rPr>
        <w:fldChar w:fldCharType="separate"/>
      </w:r>
      <w:r w:rsidR="004827F7">
        <w:rPr>
          <w:rFonts w:ascii="Times New Roman" w:hAnsi="Times New Roman" w:cs="Times New Roman"/>
          <w:noProof/>
          <w:sz w:val="24"/>
          <w:szCs w:val="24"/>
        </w:rPr>
        <w:t>4</w:t>
      </w:r>
      <w:r w:rsidRPr="00D558D8">
        <w:rPr>
          <w:rFonts w:ascii="Times New Roman" w:hAnsi="Times New Roman" w:cs="Times New Roman"/>
          <w:sz w:val="24"/>
          <w:szCs w:val="24"/>
        </w:rPr>
        <w:fldChar w:fldCharType="end"/>
      </w:r>
      <w:r w:rsidRPr="00D558D8">
        <w:rPr>
          <w:rFonts w:ascii="Times New Roman" w:hAnsi="Times New Roman" w:cs="Times New Roman"/>
          <w:sz w:val="24"/>
          <w:szCs w:val="24"/>
        </w:rPr>
        <w:t>: Stress- Strain curves for steel samples from manufacturer C</w:t>
      </w:r>
      <w:bookmarkEnd w:id="55"/>
    </w:p>
    <w:p w14:paraId="71616EB3" w14:textId="77777777" w:rsidR="009E5A78" w:rsidRPr="00D558D8" w:rsidRDefault="009E5A78" w:rsidP="009E5A78">
      <w:pPr>
        <w:rPr>
          <w:rFonts w:ascii="Times New Roman" w:hAnsi="Times New Roman" w:cs="Times New Roman"/>
          <w:b/>
          <w:bCs/>
          <w:sz w:val="24"/>
          <w:szCs w:val="24"/>
        </w:rPr>
      </w:pPr>
      <w:bookmarkStart w:id="56" w:name="_Hlk230430583"/>
      <w:r w:rsidRPr="00D558D8">
        <w:rPr>
          <w:rFonts w:ascii="Times New Roman" w:hAnsi="Times New Roman" w:cs="Times New Roman"/>
          <w:b/>
          <w:bCs/>
          <w:sz w:val="24"/>
          <w:szCs w:val="24"/>
        </w:rPr>
        <w:t>Manufacturer D</w:t>
      </w:r>
    </w:p>
    <w:p w14:paraId="41E0ABA2" w14:textId="537EDE6F" w:rsidR="009E5A78" w:rsidRPr="00D558D8" w:rsidRDefault="009E5A78" w:rsidP="009E5A78">
      <w:pPr>
        <w:spacing w:line="360" w:lineRule="auto"/>
        <w:jc w:val="both"/>
        <w:rPr>
          <w:rFonts w:ascii="Times New Roman" w:hAnsi="Times New Roman" w:cs="Times New Roman"/>
          <w:sz w:val="24"/>
          <w:szCs w:val="24"/>
        </w:rPr>
      </w:pPr>
      <w:r w:rsidRPr="00D558D8">
        <w:rPr>
          <w:rFonts w:ascii="Times New Roman" w:hAnsi="Times New Roman" w:cs="Times New Roman"/>
          <w:sz w:val="24"/>
          <w:szCs w:val="24"/>
        </w:rPr>
        <w:t>The stress–strain curves of the tested samples from Manufacturer D are presented in Figure 4.</w:t>
      </w:r>
      <w:r w:rsidR="00C03B4A">
        <w:rPr>
          <w:rFonts w:ascii="Times New Roman" w:hAnsi="Times New Roman" w:cs="Times New Roman"/>
          <w:sz w:val="24"/>
          <w:szCs w:val="24"/>
        </w:rPr>
        <w:t>5</w:t>
      </w:r>
      <w:r w:rsidRPr="00D558D8">
        <w:rPr>
          <w:rFonts w:ascii="Times New Roman" w:hAnsi="Times New Roman" w:cs="Times New Roman"/>
          <w:sz w:val="24"/>
          <w:szCs w:val="24"/>
        </w:rPr>
        <w:t xml:space="preserve"> and summarised in Table 4.</w:t>
      </w:r>
      <w:r w:rsidR="00C03B4A">
        <w:rPr>
          <w:rFonts w:ascii="Times New Roman" w:hAnsi="Times New Roman" w:cs="Times New Roman"/>
          <w:sz w:val="24"/>
          <w:szCs w:val="24"/>
        </w:rPr>
        <w:t>1</w:t>
      </w:r>
      <w:r w:rsidRPr="00D558D8">
        <w:rPr>
          <w:rFonts w:ascii="Times New Roman" w:hAnsi="Times New Roman" w:cs="Times New Roman"/>
          <w:sz w:val="24"/>
          <w:szCs w:val="24"/>
        </w:rPr>
        <w:t xml:space="preserve"> The stress-strain curve depicts continuous yielding characteristics with non-distinct yield plateau region. Followed by steady strain hardening phase, leading to fracture at strains between 0.17 and 0.20. Table 4.9 show yield strength ranged between 497.0 and 542.0 MPa, with an average of 522</w:t>
      </w:r>
      <m:oMath>
        <m:r>
          <m:rPr>
            <m:sty m:val="p"/>
          </m:rPr>
          <w:rPr>
            <w:rFonts w:ascii="Cambria Math" w:eastAsia="Times New Roman" w:hAnsi="Cambria Math" w:cs="Times New Roman"/>
            <w:sz w:val="24"/>
            <w:szCs w:val="24"/>
          </w:rPr>
          <m:t>± 15.4</m:t>
        </m:r>
      </m:oMath>
      <w:r w:rsidRPr="00D558D8">
        <w:rPr>
          <w:rFonts w:ascii="Times New Roman" w:hAnsi="Times New Roman" w:cs="Times New Roman"/>
          <w:sz w:val="24"/>
          <w:szCs w:val="24"/>
        </w:rPr>
        <w:t xml:space="preserve">  MPa. This meets the minimum threshold of 500.0 MPa specified in BS 4449 and KS EAS 412-2.</w:t>
      </w:r>
    </w:p>
    <w:p w14:paraId="63254130" w14:textId="77777777" w:rsidR="009E5A78" w:rsidRPr="00D558D8" w:rsidRDefault="009E5A78" w:rsidP="009E5A78">
      <w:pPr>
        <w:spacing w:after="0" w:line="240" w:lineRule="auto"/>
        <w:rPr>
          <w:rFonts w:ascii="Times New Roman" w:hAnsi="Times New Roman" w:cs="Times New Roman"/>
          <w:sz w:val="24"/>
          <w:szCs w:val="24"/>
        </w:rPr>
      </w:pPr>
      <w:r w:rsidRPr="00D558D8">
        <w:rPr>
          <w:rFonts w:ascii="Times New Roman" w:hAnsi="Times New Roman" w:cs="Times New Roman"/>
          <w:noProof/>
          <w:sz w:val="24"/>
          <w:szCs w:val="24"/>
          <w:lang w:eastAsia="en-GB"/>
        </w:rPr>
        <w:lastRenderedPageBreak/>
        <w:drawing>
          <wp:inline distT="0" distB="0" distL="0" distR="0" wp14:anchorId="18BD9E10" wp14:editId="5438609E">
            <wp:extent cx="5086985" cy="2581073"/>
            <wp:effectExtent l="0" t="0" r="18415" b="10160"/>
            <wp:docPr id="137" name="Object 2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F283E40" w14:textId="2185B738" w:rsidR="009E5A78" w:rsidRPr="001543AB" w:rsidRDefault="009E5A78" w:rsidP="004827F7">
      <w:pPr>
        <w:jc w:val="center"/>
        <w:rPr>
          <w:rFonts w:ascii="Times New Roman" w:hAnsi="Times New Roman" w:cs="Times New Roman"/>
          <w:i/>
          <w:sz w:val="24"/>
          <w:szCs w:val="24"/>
        </w:rPr>
      </w:pPr>
      <w:bookmarkStart w:id="57" w:name="_Toc232367460"/>
      <w:r w:rsidRPr="00D558D8">
        <w:rPr>
          <w:rFonts w:ascii="Times New Roman" w:hAnsi="Times New Roman" w:cs="Times New Roman"/>
          <w:sz w:val="24"/>
          <w:szCs w:val="24"/>
        </w:rPr>
        <w:t>Figure 4.</w:t>
      </w:r>
      <w:r w:rsidRPr="00D558D8">
        <w:rPr>
          <w:rFonts w:ascii="Times New Roman" w:hAnsi="Times New Roman" w:cs="Times New Roman"/>
          <w:sz w:val="24"/>
          <w:szCs w:val="24"/>
        </w:rPr>
        <w:fldChar w:fldCharType="begin"/>
      </w:r>
      <w:r w:rsidRPr="00D558D8">
        <w:rPr>
          <w:rFonts w:ascii="Times New Roman" w:hAnsi="Times New Roman" w:cs="Times New Roman"/>
          <w:sz w:val="24"/>
          <w:szCs w:val="24"/>
        </w:rPr>
        <w:instrText xml:space="preserve"> SEQ Figure_4. \* ARABIC </w:instrText>
      </w:r>
      <w:r w:rsidRPr="00D558D8">
        <w:rPr>
          <w:rFonts w:ascii="Times New Roman" w:hAnsi="Times New Roman" w:cs="Times New Roman"/>
          <w:sz w:val="24"/>
          <w:szCs w:val="24"/>
        </w:rPr>
        <w:fldChar w:fldCharType="separate"/>
      </w:r>
      <w:r w:rsidR="004827F7">
        <w:rPr>
          <w:rFonts w:ascii="Times New Roman" w:hAnsi="Times New Roman" w:cs="Times New Roman"/>
          <w:noProof/>
          <w:sz w:val="24"/>
          <w:szCs w:val="24"/>
        </w:rPr>
        <w:t>5</w:t>
      </w:r>
      <w:r w:rsidRPr="00D558D8">
        <w:rPr>
          <w:rFonts w:ascii="Times New Roman" w:hAnsi="Times New Roman" w:cs="Times New Roman"/>
          <w:sz w:val="24"/>
          <w:szCs w:val="24"/>
        </w:rPr>
        <w:fldChar w:fldCharType="end"/>
      </w:r>
      <w:r w:rsidRPr="00D558D8">
        <w:rPr>
          <w:rFonts w:ascii="Times New Roman" w:hAnsi="Times New Roman" w:cs="Times New Roman"/>
          <w:sz w:val="24"/>
          <w:szCs w:val="24"/>
        </w:rPr>
        <w:t>: Stress-Strain curves for Steel samples from manufacturer D</w:t>
      </w:r>
      <w:bookmarkEnd w:id="57"/>
    </w:p>
    <w:bookmarkEnd w:id="56"/>
    <w:p w14:paraId="0E7E1CC2" w14:textId="77777777" w:rsidR="009E5A78" w:rsidRPr="00D558D8" w:rsidRDefault="009E5A78" w:rsidP="009E5A78">
      <w:pPr>
        <w:rPr>
          <w:rFonts w:ascii="Times New Roman" w:hAnsi="Times New Roman" w:cs="Times New Roman"/>
          <w:b/>
          <w:bCs/>
          <w:sz w:val="24"/>
          <w:szCs w:val="24"/>
        </w:rPr>
      </w:pPr>
      <w:r w:rsidRPr="00D558D8">
        <w:rPr>
          <w:rFonts w:ascii="Times New Roman" w:hAnsi="Times New Roman" w:cs="Times New Roman"/>
          <w:b/>
          <w:bCs/>
          <w:sz w:val="24"/>
          <w:szCs w:val="24"/>
        </w:rPr>
        <w:t>Manufacturer E</w:t>
      </w:r>
    </w:p>
    <w:p w14:paraId="1721F600" w14:textId="3C783064" w:rsidR="009E5A78" w:rsidRPr="00D558D8" w:rsidRDefault="009E5A78" w:rsidP="009E5A78">
      <w:pPr>
        <w:spacing w:line="360" w:lineRule="auto"/>
        <w:jc w:val="both"/>
        <w:rPr>
          <w:rFonts w:ascii="Times New Roman" w:hAnsi="Times New Roman" w:cs="Times New Roman"/>
          <w:sz w:val="24"/>
          <w:szCs w:val="24"/>
        </w:rPr>
      </w:pPr>
      <w:r w:rsidRPr="00D558D8">
        <w:rPr>
          <w:rFonts w:ascii="Times New Roman" w:hAnsi="Times New Roman" w:cs="Times New Roman"/>
          <w:sz w:val="24"/>
          <w:szCs w:val="24"/>
        </w:rPr>
        <w:t>The stress–strain curves of the tested samples from manufacturer E are presented in Figure 4.</w:t>
      </w:r>
      <w:r w:rsidR="00C03B4A">
        <w:rPr>
          <w:rFonts w:ascii="Times New Roman" w:hAnsi="Times New Roman" w:cs="Times New Roman"/>
          <w:sz w:val="24"/>
          <w:szCs w:val="24"/>
        </w:rPr>
        <w:t>6</w:t>
      </w:r>
      <w:r w:rsidRPr="00D558D8">
        <w:rPr>
          <w:rFonts w:ascii="Times New Roman" w:hAnsi="Times New Roman" w:cs="Times New Roman"/>
          <w:sz w:val="24"/>
          <w:szCs w:val="24"/>
        </w:rPr>
        <w:t xml:space="preserve"> and summarised in Table 4.1. Figure 4.</w:t>
      </w:r>
      <w:r w:rsidR="00C03B4A">
        <w:rPr>
          <w:rFonts w:ascii="Times New Roman" w:hAnsi="Times New Roman" w:cs="Times New Roman"/>
          <w:sz w:val="24"/>
          <w:szCs w:val="24"/>
        </w:rPr>
        <w:t>6</w:t>
      </w:r>
      <w:r w:rsidRPr="00D558D8">
        <w:rPr>
          <w:rFonts w:ascii="Times New Roman" w:hAnsi="Times New Roman" w:cs="Times New Roman"/>
          <w:sz w:val="24"/>
          <w:szCs w:val="24"/>
        </w:rPr>
        <w:t xml:space="preserve"> depicts continuous yielding behavior without a distinct yield plateau, followed by strain hardening, leading to fracture at strains between 0.17 and 0.20.</w:t>
      </w:r>
    </w:p>
    <w:p w14:paraId="0CE72855" w14:textId="77777777" w:rsidR="009E5A78" w:rsidRPr="00D558D8" w:rsidRDefault="009E5A78" w:rsidP="009E5A78">
      <w:pPr>
        <w:rPr>
          <w:rFonts w:ascii="Times New Roman" w:hAnsi="Times New Roman" w:cs="Times New Roman"/>
          <w:sz w:val="24"/>
          <w:szCs w:val="24"/>
        </w:rPr>
      </w:pPr>
      <w:r w:rsidRPr="00D558D8">
        <w:rPr>
          <w:rFonts w:ascii="Times New Roman" w:hAnsi="Times New Roman" w:cs="Times New Roman"/>
          <w:noProof/>
          <w:sz w:val="24"/>
          <w:szCs w:val="24"/>
          <w:lang w:eastAsia="en-GB"/>
        </w:rPr>
        <w:drawing>
          <wp:inline distT="0" distB="0" distL="0" distR="0" wp14:anchorId="7C18914C" wp14:editId="75611BED">
            <wp:extent cx="5559425" cy="2243847"/>
            <wp:effectExtent l="0" t="0" r="3175" b="4445"/>
            <wp:docPr id="138" name="Chart 13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ECEF757" w14:textId="781BAA8F" w:rsidR="009E5A78" w:rsidRPr="00511B62" w:rsidRDefault="009E5A78" w:rsidP="004827F7">
      <w:pPr>
        <w:jc w:val="center"/>
        <w:rPr>
          <w:rFonts w:ascii="Times New Roman" w:hAnsi="Times New Roman" w:cs="Times New Roman"/>
          <w:i/>
          <w:iCs/>
          <w:sz w:val="24"/>
          <w:szCs w:val="24"/>
        </w:rPr>
      </w:pPr>
      <w:bookmarkStart w:id="58" w:name="_Toc232367461"/>
      <w:r w:rsidRPr="00D558D8">
        <w:rPr>
          <w:rFonts w:ascii="Times New Roman" w:hAnsi="Times New Roman" w:cs="Times New Roman"/>
          <w:sz w:val="24"/>
          <w:szCs w:val="24"/>
        </w:rPr>
        <w:t>Figure 4.</w:t>
      </w:r>
      <w:r w:rsidRPr="00D558D8">
        <w:rPr>
          <w:rFonts w:ascii="Times New Roman" w:hAnsi="Times New Roman" w:cs="Times New Roman"/>
          <w:sz w:val="24"/>
          <w:szCs w:val="24"/>
        </w:rPr>
        <w:fldChar w:fldCharType="begin"/>
      </w:r>
      <w:r w:rsidRPr="00D558D8">
        <w:rPr>
          <w:rFonts w:ascii="Times New Roman" w:hAnsi="Times New Roman" w:cs="Times New Roman"/>
          <w:sz w:val="24"/>
          <w:szCs w:val="24"/>
        </w:rPr>
        <w:instrText xml:space="preserve"> SEQ Figure_4. \* ARABIC </w:instrText>
      </w:r>
      <w:r w:rsidRPr="00D558D8">
        <w:rPr>
          <w:rFonts w:ascii="Times New Roman" w:hAnsi="Times New Roman" w:cs="Times New Roman"/>
          <w:sz w:val="24"/>
          <w:szCs w:val="24"/>
        </w:rPr>
        <w:fldChar w:fldCharType="separate"/>
      </w:r>
      <w:r w:rsidR="004827F7">
        <w:rPr>
          <w:rFonts w:ascii="Times New Roman" w:hAnsi="Times New Roman" w:cs="Times New Roman"/>
          <w:noProof/>
          <w:sz w:val="24"/>
          <w:szCs w:val="24"/>
        </w:rPr>
        <w:t>6</w:t>
      </w:r>
      <w:r w:rsidRPr="00D558D8">
        <w:rPr>
          <w:rFonts w:ascii="Times New Roman" w:hAnsi="Times New Roman" w:cs="Times New Roman"/>
          <w:sz w:val="24"/>
          <w:szCs w:val="24"/>
        </w:rPr>
        <w:fldChar w:fldCharType="end"/>
      </w:r>
      <w:r w:rsidRPr="00D558D8">
        <w:rPr>
          <w:rFonts w:ascii="Times New Roman" w:hAnsi="Times New Roman" w:cs="Times New Roman"/>
          <w:sz w:val="24"/>
          <w:szCs w:val="24"/>
        </w:rPr>
        <w:t>: Stress-Strain curves for steel samples from manufacturer E</w:t>
      </w:r>
      <w:bookmarkEnd w:id="58"/>
    </w:p>
    <w:p w14:paraId="14F3B154" w14:textId="77777777" w:rsidR="009E5A78" w:rsidRPr="00D558D8" w:rsidRDefault="009E5A78" w:rsidP="009E5A78">
      <w:pPr>
        <w:rPr>
          <w:rFonts w:ascii="Times New Roman" w:hAnsi="Times New Roman" w:cs="Times New Roman"/>
          <w:b/>
          <w:bCs/>
          <w:sz w:val="24"/>
          <w:szCs w:val="24"/>
        </w:rPr>
      </w:pPr>
      <w:r w:rsidRPr="00D558D8">
        <w:rPr>
          <w:rFonts w:ascii="Times New Roman" w:hAnsi="Times New Roman" w:cs="Times New Roman"/>
          <w:b/>
          <w:bCs/>
          <w:sz w:val="24"/>
          <w:szCs w:val="24"/>
        </w:rPr>
        <w:t>Manufacturer F</w:t>
      </w:r>
    </w:p>
    <w:p w14:paraId="63E6AC92" w14:textId="55F2F1FF" w:rsidR="009E5A78" w:rsidRPr="00D558D8" w:rsidRDefault="009E5A78" w:rsidP="009E5A78">
      <w:pPr>
        <w:spacing w:line="360" w:lineRule="auto"/>
        <w:jc w:val="both"/>
        <w:rPr>
          <w:rFonts w:ascii="Times New Roman" w:hAnsi="Times New Roman" w:cs="Times New Roman"/>
          <w:sz w:val="24"/>
          <w:szCs w:val="24"/>
        </w:rPr>
      </w:pPr>
      <w:r w:rsidRPr="00D558D8">
        <w:rPr>
          <w:rFonts w:ascii="Times New Roman" w:hAnsi="Times New Roman" w:cs="Times New Roman"/>
          <w:sz w:val="24"/>
          <w:szCs w:val="24"/>
        </w:rPr>
        <w:t>The stress–strain curves of the tested samples from manufacturer F are presented in Figure 4.</w:t>
      </w:r>
      <w:r w:rsidR="00C03B4A">
        <w:rPr>
          <w:rFonts w:ascii="Times New Roman" w:hAnsi="Times New Roman" w:cs="Times New Roman"/>
          <w:sz w:val="24"/>
          <w:szCs w:val="24"/>
        </w:rPr>
        <w:t>7</w:t>
      </w:r>
      <w:r w:rsidRPr="00D558D8">
        <w:rPr>
          <w:rFonts w:ascii="Times New Roman" w:hAnsi="Times New Roman" w:cs="Times New Roman"/>
          <w:sz w:val="24"/>
          <w:szCs w:val="24"/>
        </w:rPr>
        <w:t xml:space="preserve"> and summarised in Table 4.1. The stress-strain curve in Figure 4.18, depicts continuous yielding without a distinct yield plateau followed by minimal strain hardening prior to fracture at strains between 0.19 to 0.28.</w:t>
      </w:r>
    </w:p>
    <w:p w14:paraId="23773AB4" w14:textId="77777777" w:rsidR="009E5A78" w:rsidRPr="00D558D8" w:rsidRDefault="009E5A78" w:rsidP="009E5A78">
      <w:pPr>
        <w:rPr>
          <w:rFonts w:ascii="Times New Roman" w:hAnsi="Times New Roman" w:cs="Times New Roman"/>
          <w:sz w:val="24"/>
          <w:szCs w:val="24"/>
        </w:rPr>
      </w:pPr>
      <w:r w:rsidRPr="00D558D8">
        <w:rPr>
          <w:rFonts w:ascii="Times New Roman" w:hAnsi="Times New Roman" w:cs="Times New Roman"/>
          <w:noProof/>
          <w:sz w:val="24"/>
          <w:szCs w:val="24"/>
          <w:lang w:eastAsia="en-GB"/>
        </w:rPr>
        <w:lastRenderedPageBreak/>
        <w:drawing>
          <wp:inline distT="0" distB="0" distL="0" distR="0" wp14:anchorId="541C2135" wp14:editId="17C6C524">
            <wp:extent cx="5153660" cy="2234119"/>
            <wp:effectExtent l="0" t="0" r="8890" b="13970"/>
            <wp:docPr id="139" name="Chart 2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89C62D1" w14:textId="55B018B9" w:rsidR="009E5A78" w:rsidRPr="004827F7" w:rsidRDefault="009E5A78" w:rsidP="004827F7">
      <w:pPr>
        <w:jc w:val="center"/>
        <w:rPr>
          <w:rFonts w:ascii="Times New Roman" w:hAnsi="Times New Roman" w:cs="Times New Roman"/>
          <w:iCs/>
          <w:sz w:val="24"/>
          <w:szCs w:val="24"/>
        </w:rPr>
      </w:pPr>
      <w:bookmarkStart w:id="59" w:name="_Toc232367462"/>
      <w:r w:rsidRPr="00D558D8">
        <w:rPr>
          <w:rFonts w:ascii="Times New Roman" w:hAnsi="Times New Roman" w:cs="Times New Roman"/>
          <w:sz w:val="24"/>
          <w:szCs w:val="24"/>
        </w:rPr>
        <w:t>Figure 4.</w:t>
      </w:r>
      <w:r w:rsidRPr="00D558D8">
        <w:rPr>
          <w:rFonts w:ascii="Times New Roman" w:hAnsi="Times New Roman" w:cs="Times New Roman"/>
          <w:sz w:val="24"/>
          <w:szCs w:val="24"/>
        </w:rPr>
        <w:fldChar w:fldCharType="begin"/>
      </w:r>
      <w:r w:rsidRPr="00D558D8">
        <w:rPr>
          <w:rFonts w:ascii="Times New Roman" w:hAnsi="Times New Roman" w:cs="Times New Roman"/>
          <w:sz w:val="24"/>
          <w:szCs w:val="24"/>
        </w:rPr>
        <w:instrText xml:space="preserve"> SEQ Figure_4. \* ARABIC </w:instrText>
      </w:r>
      <w:r w:rsidRPr="00D558D8">
        <w:rPr>
          <w:rFonts w:ascii="Times New Roman" w:hAnsi="Times New Roman" w:cs="Times New Roman"/>
          <w:sz w:val="24"/>
          <w:szCs w:val="24"/>
        </w:rPr>
        <w:fldChar w:fldCharType="separate"/>
      </w:r>
      <w:r w:rsidR="004827F7">
        <w:rPr>
          <w:rFonts w:ascii="Times New Roman" w:hAnsi="Times New Roman" w:cs="Times New Roman"/>
          <w:noProof/>
          <w:sz w:val="24"/>
          <w:szCs w:val="24"/>
        </w:rPr>
        <w:t>7</w:t>
      </w:r>
      <w:r w:rsidRPr="00D558D8">
        <w:rPr>
          <w:rFonts w:ascii="Times New Roman" w:hAnsi="Times New Roman" w:cs="Times New Roman"/>
          <w:sz w:val="24"/>
          <w:szCs w:val="24"/>
        </w:rPr>
        <w:fldChar w:fldCharType="end"/>
      </w:r>
      <w:r w:rsidRPr="00D558D8">
        <w:rPr>
          <w:rFonts w:ascii="Times New Roman" w:hAnsi="Times New Roman" w:cs="Times New Roman"/>
          <w:sz w:val="24"/>
          <w:szCs w:val="24"/>
        </w:rPr>
        <w:t>: Stress-Strain curves for steel samples from manufacturer F</w:t>
      </w:r>
      <w:bookmarkEnd w:id="59"/>
    </w:p>
    <w:p w14:paraId="2287E310" w14:textId="77777777" w:rsidR="009E5A78" w:rsidRPr="00D558D8" w:rsidRDefault="009E5A78" w:rsidP="009E5A78">
      <w:pPr>
        <w:rPr>
          <w:rFonts w:ascii="Times New Roman" w:hAnsi="Times New Roman" w:cs="Times New Roman"/>
          <w:b/>
          <w:bCs/>
          <w:sz w:val="24"/>
          <w:szCs w:val="24"/>
        </w:rPr>
      </w:pPr>
      <w:r w:rsidRPr="00D558D8">
        <w:rPr>
          <w:rFonts w:ascii="Times New Roman" w:hAnsi="Times New Roman" w:cs="Times New Roman"/>
          <w:b/>
          <w:bCs/>
          <w:sz w:val="24"/>
          <w:szCs w:val="24"/>
        </w:rPr>
        <w:t>Manufacturer T</w:t>
      </w:r>
    </w:p>
    <w:p w14:paraId="521EAF75" w14:textId="43B82D58" w:rsidR="009E5A78" w:rsidRPr="00D558D8" w:rsidRDefault="009E5A78" w:rsidP="009E5A78">
      <w:pPr>
        <w:spacing w:line="360" w:lineRule="auto"/>
        <w:jc w:val="both"/>
        <w:rPr>
          <w:rFonts w:ascii="Times New Roman" w:hAnsi="Times New Roman" w:cs="Times New Roman"/>
          <w:sz w:val="24"/>
          <w:szCs w:val="24"/>
        </w:rPr>
      </w:pPr>
      <w:r w:rsidRPr="00D558D8">
        <w:rPr>
          <w:rFonts w:ascii="Times New Roman" w:hAnsi="Times New Roman" w:cs="Times New Roman"/>
          <w:sz w:val="24"/>
          <w:szCs w:val="24"/>
        </w:rPr>
        <w:t>The stress–strain curves of the tested samples from manufacturer T are presented in Figure 4.</w:t>
      </w:r>
      <w:r w:rsidR="004827F7">
        <w:rPr>
          <w:rFonts w:ascii="Times New Roman" w:hAnsi="Times New Roman" w:cs="Times New Roman"/>
          <w:sz w:val="24"/>
          <w:szCs w:val="24"/>
        </w:rPr>
        <w:t>8</w:t>
      </w:r>
      <w:r w:rsidRPr="00D558D8">
        <w:rPr>
          <w:rFonts w:ascii="Times New Roman" w:hAnsi="Times New Roman" w:cs="Times New Roman"/>
          <w:sz w:val="24"/>
          <w:szCs w:val="24"/>
        </w:rPr>
        <w:t xml:space="preserve"> and summarised in Table 4.1. Result from this figure depicts a clear initial yield plateau followed by strain hardening and finally fracture at strains ranging from 0.2-0.24. The maximum strain value is approximately 0.24 which corresponds to 24.0 % elongation. </w:t>
      </w:r>
    </w:p>
    <w:p w14:paraId="2BFC8B7E" w14:textId="77777777" w:rsidR="009E5A78" w:rsidRPr="00D558D8" w:rsidRDefault="009E5A78" w:rsidP="009E5A78">
      <w:pPr>
        <w:rPr>
          <w:rFonts w:ascii="Times New Roman" w:hAnsi="Times New Roman" w:cs="Times New Roman"/>
          <w:sz w:val="24"/>
          <w:szCs w:val="24"/>
        </w:rPr>
      </w:pPr>
      <w:r w:rsidRPr="00D558D8">
        <w:rPr>
          <w:rFonts w:ascii="Times New Roman" w:hAnsi="Times New Roman" w:cs="Times New Roman"/>
          <w:noProof/>
          <w:sz w:val="24"/>
          <w:szCs w:val="24"/>
          <w:lang w:eastAsia="en-GB"/>
        </w:rPr>
        <w:drawing>
          <wp:inline distT="0" distB="0" distL="0" distR="0" wp14:anchorId="75303284" wp14:editId="695B317A">
            <wp:extent cx="5533390" cy="2720502"/>
            <wp:effectExtent l="0" t="0" r="10160" b="3810"/>
            <wp:docPr id="141" name="Chart 1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AF6BA7C" w14:textId="1F09D9A1" w:rsidR="009E5A78" w:rsidRPr="00E36513" w:rsidRDefault="009E5A78" w:rsidP="004827F7">
      <w:pPr>
        <w:jc w:val="center"/>
        <w:rPr>
          <w:rFonts w:ascii="Times New Roman" w:hAnsi="Times New Roman" w:cs="Times New Roman"/>
          <w:iCs/>
          <w:sz w:val="24"/>
          <w:szCs w:val="24"/>
        </w:rPr>
      </w:pPr>
      <w:bookmarkStart w:id="60" w:name="_Toc232367463"/>
      <w:r w:rsidRPr="00D558D8">
        <w:rPr>
          <w:rFonts w:ascii="Times New Roman" w:hAnsi="Times New Roman" w:cs="Times New Roman"/>
          <w:sz w:val="24"/>
          <w:szCs w:val="24"/>
        </w:rPr>
        <w:t>Figure 4.</w:t>
      </w:r>
      <w:r w:rsidRPr="00D558D8">
        <w:rPr>
          <w:rFonts w:ascii="Times New Roman" w:hAnsi="Times New Roman" w:cs="Times New Roman"/>
          <w:sz w:val="24"/>
          <w:szCs w:val="24"/>
        </w:rPr>
        <w:fldChar w:fldCharType="begin"/>
      </w:r>
      <w:r w:rsidRPr="00D558D8">
        <w:rPr>
          <w:rFonts w:ascii="Times New Roman" w:hAnsi="Times New Roman" w:cs="Times New Roman"/>
          <w:sz w:val="24"/>
          <w:szCs w:val="24"/>
        </w:rPr>
        <w:instrText xml:space="preserve"> SEQ Figure_4. \* ARABIC </w:instrText>
      </w:r>
      <w:r w:rsidRPr="00D558D8">
        <w:rPr>
          <w:rFonts w:ascii="Times New Roman" w:hAnsi="Times New Roman" w:cs="Times New Roman"/>
          <w:sz w:val="24"/>
          <w:szCs w:val="24"/>
        </w:rPr>
        <w:fldChar w:fldCharType="separate"/>
      </w:r>
      <w:r w:rsidR="004827F7">
        <w:rPr>
          <w:rFonts w:ascii="Times New Roman" w:hAnsi="Times New Roman" w:cs="Times New Roman"/>
          <w:noProof/>
          <w:sz w:val="24"/>
          <w:szCs w:val="24"/>
        </w:rPr>
        <w:t>8</w:t>
      </w:r>
      <w:r w:rsidRPr="00D558D8">
        <w:rPr>
          <w:rFonts w:ascii="Times New Roman" w:hAnsi="Times New Roman" w:cs="Times New Roman"/>
          <w:sz w:val="24"/>
          <w:szCs w:val="24"/>
        </w:rPr>
        <w:fldChar w:fldCharType="end"/>
      </w:r>
      <w:r w:rsidRPr="00D558D8">
        <w:rPr>
          <w:rFonts w:ascii="Times New Roman" w:hAnsi="Times New Roman" w:cs="Times New Roman"/>
          <w:sz w:val="24"/>
          <w:szCs w:val="24"/>
        </w:rPr>
        <w:t>: Stress- Strain curves of steel samples from manufacturer T</w:t>
      </w:r>
      <w:bookmarkEnd w:id="60"/>
    </w:p>
    <w:p w14:paraId="2B9D3B51" w14:textId="71CC4F1B" w:rsidR="009E5A78" w:rsidRPr="00D558D8" w:rsidRDefault="009E5A78" w:rsidP="009E5A78">
      <w:pPr>
        <w:spacing w:line="360" w:lineRule="auto"/>
        <w:jc w:val="both"/>
        <w:rPr>
          <w:rFonts w:ascii="Times New Roman" w:hAnsi="Times New Roman" w:cs="Times New Roman"/>
        </w:rPr>
      </w:pPr>
      <w:r w:rsidRPr="00D558D8">
        <w:rPr>
          <w:rFonts w:ascii="Times New Roman" w:hAnsi="Times New Roman" w:cs="Times New Roman"/>
          <w:sz w:val="24"/>
          <w:szCs w:val="24"/>
        </w:rPr>
        <w:t xml:space="preserve">The shape of the curves confirms that billet-made bars give higher ratio and high yield strength due to less impurities such as sulphur and phosphorus. Low impurity levels result when alloying elements such as sulphur and phosphorus are kept to minimum causing   steels’ internal atomic structure to remain uniform and free of internal defects. As a result, the material undergoes yielding uniformly and smoothly across the entire bar, creating longer plateau region on the curve. </w:t>
      </w:r>
    </w:p>
    <w:p w14:paraId="49F94BD2" w14:textId="5235C8B3" w:rsidR="009E5A78" w:rsidRPr="00D558D8" w:rsidRDefault="009E5A78" w:rsidP="009E5A78">
      <w:pPr>
        <w:spacing w:line="360" w:lineRule="auto"/>
        <w:jc w:val="both"/>
        <w:rPr>
          <w:rFonts w:ascii="Times New Roman" w:hAnsi="Times New Roman" w:cs="Times New Roman"/>
          <w:sz w:val="24"/>
          <w:szCs w:val="24"/>
        </w:rPr>
      </w:pPr>
      <w:r w:rsidRPr="00D558D8">
        <w:rPr>
          <w:rFonts w:ascii="Times New Roman" w:hAnsi="Times New Roman" w:cs="Times New Roman"/>
          <w:sz w:val="24"/>
          <w:szCs w:val="24"/>
        </w:rPr>
        <w:lastRenderedPageBreak/>
        <w:t xml:space="preserve">The results from manufacturer T establishes that billet-made bars have high mechanical </w:t>
      </w:r>
      <w:r w:rsidR="003E6750" w:rsidRPr="00D558D8">
        <w:rPr>
          <w:rFonts w:ascii="Times New Roman" w:hAnsi="Times New Roman" w:cs="Times New Roman"/>
          <w:sz w:val="24"/>
          <w:szCs w:val="24"/>
        </w:rPr>
        <w:t>properties. The</w:t>
      </w:r>
      <w:r w:rsidRPr="00D558D8">
        <w:rPr>
          <w:rFonts w:ascii="Times New Roman" w:hAnsi="Times New Roman" w:cs="Times New Roman"/>
          <w:sz w:val="24"/>
          <w:szCs w:val="24"/>
        </w:rPr>
        <w:t xml:space="preserve"> results underscore the reliability of billet production in enhancing structural safety. The steel manufacturing industries should not rely purely on scrap as their main raw material (ingots) but consider using billets as an alternative material so as to act as benchmark</w:t>
      </w:r>
      <w:r w:rsidRPr="00D558D8">
        <w:rPr>
          <w:rFonts w:ascii="Times New Roman" w:hAnsi="Times New Roman" w:cs="Times New Roman"/>
          <w:color w:val="0070C0"/>
          <w:sz w:val="24"/>
          <w:szCs w:val="24"/>
        </w:rPr>
        <w:t>.</w:t>
      </w:r>
    </w:p>
    <w:p w14:paraId="7BDE965F" w14:textId="2CC7B510" w:rsidR="009E5A78" w:rsidRPr="004827F7" w:rsidRDefault="009E5A78" w:rsidP="004827F7">
      <w:pPr>
        <w:pStyle w:val="ListParagraph"/>
        <w:numPr>
          <w:ilvl w:val="1"/>
          <w:numId w:val="47"/>
        </w:numPr>
        <w:rPr>
          <w:rFonts w:ascii="Times New Roman" w:hAnsi="Times New Roman" w:cs="Times New Roman"/>
          <w:b/>
          <w:bCs/>
          <w:sz w:val="24"/>
          <w:szCs w:val="24"/>
        </w:rPr>
      </w:pPr>
      <w:r w:rsidRPr="004827F7">
        <w:rPr>
          <w:rFonts w:ascii="Times New Roman" w:hAnsi="Times New Roman" w:cs="Times New Roman"/>
          <w:b/>
          <w:bCs/>
          <w:sz w:val="24"/>
          <w:szCs w:val="24"/>
        </w:rPr>
        <w:t xml:space="preserve">Overall comparison of mechanical properties with the standards </w:t>
      </w:r>
    </w:p>
    <w:p w14:paraId="1D0838E2" w14:textId="1F961EE1" w:rsidR="009E5A78" w:rsidRPr="004827F7" w:rsidRDefault="009E5A78" w:rsidP="004827F7">
      <w:pPr>
        <w:spacing w:line="360" w:lineRule="auto"/>
        <w:jc w:val="both"/>
        <w:rPr>
          <w:rFonts w:ascii="Times New Roman" w:hAnsi="Times New Roman" w:cs="Times New Roman"/>
          <w:sz w:val="24"/>
          <w:szCs w:val="24"/>
        </w:rPr>
      </w:pPr>
      <w:r w:rsidRPr="00D558D8">
        <w:rPr>
          <w:rFonts w:ascii="Times New Roman" w:hAnsi="Times New Roman" w:cs="Times New Roman"/>
          <w:sz w:val="24"/>
          <w:szCs w:val="24"/>
        </w:rPr>
        <w:t>This section presents consolidated results to assess the overall conformity against KS EAS 412-2 for Grade B500, highlighting Manufacturing T (billet-made bars) as the benchmark. The empirical findings from the tensile test are cross-examined against standard specification KS EAS 412.Table 4.13 provides comparative breakdown of mechanical properties including both averaged experimental (measured) value of each manufacturer and corresponding threshold specified in KS EAS 412. By crosschecking the averaged measured values of independent manufacturer against standardized baseline criteria, the table evaluates manufacturers level of compliance. The summary of compliance status is presented in Table 4.1.</w:t>
      </w:r>
    </w:p>
    <w:tbl>
      <w:tblPr>
        <w:tblpPr w:leftFromText="180" w:rightFromText="180" w:vertAnchor="text" w:horzAnchor="margin" w:tblpXSpec="center" w:tblpY="294"/>
        <w:tblW w:w="90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2"/>
        <w:gridCol w:w="1384"/>
        <w:gridCol w:w="756"/>
        <w:gridCol w:w="1437"/>
        <w:gridCol w:w="756"/>
        <w:gridCol w:w="1384"/>
        <w:gridCol w:w="670"/>
        <w:gridCol w:w="1264"/>
        <w:gridCol w:w="828"/>
      </w:tblGrid>
      <w:tr w:rsidR="009E5A78" w:rsidRPr="00D558D8" w14:paraId="0191007F" w14:textId="77777777" w:rsidTr="00DA43FD">
        <w:trPr>
          <w:trHeight w:val="322"/>
        </w:trPr>
        <w:tc>
          <w:tcPr>
            <w:tcW w:w="0" w:type="auto"/>
            <w:vMerge w:val="restart"/>
            <w:hideMark/>
          </w:tcPr>
          <w:p w14:paraId="5F7AFB1C" w14:textId="77777777" w:rsidR="009E5A78" w:rsidRPr="00D558D8" w:rsidRDefault="009E5A78" w:rsidP="00DA43FD">
            <w:pPr>
              <w:spacing w:after="0" w:line="240" w:lineRule="auto"/>
              <w:rPr>
                <w:rFonts w:ascii="Times New Roman" w:eastAsia="Times New Roman" w:hAnsi="Times New Roman" w:cs="Times New Roman"/>
                <w:color w:val="000000"/>
                <w:sz w:val="24"/>
                <w:szCs w:val="24"/>
              </w:rPr>
            </w:pPr>
            <w:bookmarkStart w:id="61" w:name="RANGE!B10"/>
            <w:r w:rsidRPr="00D558D8">
              <w:rPr>
                <w:rFonts w:ascii="Times New Roman" w:eastAsia="Times New Roman" w:hAnsi="Times New Roman" w:cs="Times New Roman"/>
                <w:color w:val="000000"/>
                <w:sz w:val="24"/>
                <w:szCs w:val="24"/>
              </w:rPr>
              <w:t>Manufacturer</w:t>
            </w:r>
            <w:bookmarkEnd w:id="61"/>
          </w:p>
        </w:tc>
        <w:tc>
          <w:tcPr>
            <w:tcW w:w="0" w:type="auto"/>
            <w:gridSpan w:val="8"/>
            <w:hideMark/>
          </w:tcPr>
          <w:p w14:paraId="0C00462E" w14:textId="77777777" w:rsidR="009E5A78" w:rsidRPr="00D558D8" w:rsidRDefault="009E5A78" w:rsidP="00DA43FD">
            <w:pPr>
              <w:spacing w:after="0" w:line="240" w:lineRule="auto"/>
              <w:jc w:val="center"/>
              <w:rPr>
                <w:rFonts w:ascii="Times New Roman" w:eastAsia="Times New Roman" w:hAnsi="Times New Roman" w:cs="Times New Roman"/>
                <w:color w:val="000000"/>
                <w:sz w:val="24"/>
                <w:szCs w:val="24"/>
              </w:rPr>
            </w:pPr>
            <w:r w:rsidRPr="00D558D8">
              <w:rPr>
                <w:rFonts w:ascii="Times New Roman" w:eastAsia="Times New Roman" w:hAnsi="Times New Roman" w:cs="Times New Roman"/>
                <w:color w:val="000000"/>
                <w:sz w:val="24"/>
                <w:szCs w:val="24"/>
              </w:rPr>
              <w:t>Property</w:t>
            </w:r>
          </w:p>
        </w:tc>
      </w:tr>
      <w:tr w:rsidR="009E5A78" w:rsidRPr="00D558D8" w14:paraId="762E746D" w14:textId="77777777" w:rsidTr="00DA43FD">
        <w:trPr>
          <w:trHeight w:val="510"/>
        </w:trPr>
        <w:tc>
          <w:tcPr>
            <w:tcW w:w="0" w:type="auto"/>
            <w:vMerge/>
          </w:tcPr>
          <w:p w14:paraId="32CCBAF0" w14:textId="77777777" w:rsidR="009E5A78" w:rsidRPr="00D558D8" w:rsidRDefault="009E5A78" w:rsidP="00DA43FD">
            <w:pPr>
              <w:spacing w:after="0" w:line="240" w:lineRule="auto"/>
              <w:rPr>
                <w:rFonts w:ascii="Times New Roman" w:eastAsia="Times New Roman" w:hAnsi="Times New Roman" w:cs="Times New Roman"/>
                <w:color w:val="000000"/>
                <w:sz w:val="24"/>
                <w:szCs w:val="24"/>
              </w:rPr>
            </w:pPr>
          </w:p>
        </w:tc>
        <w:tc>
          <w:tcPr>
            <w:tcW w:w="0" w:type="auto"/>
            <w:gridSpan w:val="2"/>
          </w:tcPr>
          <w:p w14:paraId="732C68DF" w14:textId="77777777" w:rsidR="009E5A78" w:rsidRPr="00D558D8" w:rsidRDefault="009E5A78" w:rsidP="00DA43FD">
            <w:pPr>
              <w:spacing w:after="0" w:line="240" w:lineRule="auto"/>
              <w:rPr>
                <w:rFonts w:ascii="Times New Roman" w:eastAsia="Times New Roman" w:hAnsi="Times New Roman" w:cs="Times New Roman"/>
                <w:color w:val="000000"/>
                <w:sz w:val="24"/>
                <w:szCs w:val="24"/>
              </w:rPr>
            </w:pPr>
            <w:r w:rsidRPr="00D558D8">
              <w:rPr>
                <w:rFonts w:ascii="Times New Roman" w:eastAsia="Times New Roman" w:hAnsi="Times New Roman" w:cs="Times New Roman"/>
                <w:color w:val="000000"/>
                <w:sz w:val="24"/>
                <w:szCs w:val="24"/>
              </w:rPr>
              <w:t xml:space="preserve">Yield Strength </w:t>
            </w:r>
          </w:p>
          <w:p w14:paraId="09C016A2" w14:textId="77777777" w:rsidR="009E5A78" w:rsidRPr="00D558D8" w:rsidRDefault="009E5A78" w:rsidP="00DA43FD">
            <w:pPr>
              <w:spacing w:after="0" w:line="240" w:lineRule="auto"/>
              <w:rPr>
                <w:rFonts w:ascii="Times New Roman" w:eastAsia="Times New Roman" w:hAnsi="Times New Roman" w:cs="Times New Roman"/>
                <w:color w:val="000000"/>
                <w:sz w:val="24"/>
                <w:szCs w:val="24"/>
              </w:rPr>
            </w:pPr>
            <w:r w:rsidRPr="00D558D8">
              <w:rPr>
                <w:rFonts w:ascii="Times New Roman" w:eastAsia="Times New Roman" w:hAnsi="Times New Roman" w:cs="Times New Roman"/>
                <w:color w:val="000000"/>
                <w:sz w:val="24"/>
                <w:szCs w:val="24"/>
              </w:rPr>
              <w:t>YS (MPa)</w:t>
            </w:r>
          </w:p>
        </w:tc>
        <w:tc>
          <w:tcPr>
            <w:tcW w:w="0" w:type="auto"/>
            <w:gridSpan w:val="2"/>
          </w:tcPr>
          <w:p w14:paraId="2930F808" w14:textId="77777777" w:rsidR="009E5A78" w:rsidRPr="00D558D8" w:rsidRDefault="009E5A78" w:rsidP="00DA43FD">
            <w:pPr>
              <w:spacing w:after="0" w:line="240" w:lineRule="auto"/>
              <w:rPr>
                <w:rFonts w:ascii="Times New Roman" w:eastAsia="Times New Roman" w:hAnsi="Times New Roman" w:cs="Times New Roman"/>
                <w:color w:val="000000"/>
                <w:sz w:val="24"/>
                <w:szCs w:val="24"/>
              </w:rPr>
            </w:pPr>
            <w:r w:rsidRPr="00D558D8">
              <w:rPr>
                <w:rFonts w:ascii="Times New Roman" w:eastAsia="Times New Roman" w:hAnsi="Times New Roman" w:cs="Times New Roman"/>
                <w:color w:val="000000"/>
                <w:sz w:val="24"/>
                <w:szCs w:val="24"/>
              </w:rPr>
              <w:t>Average UTS (MPa)</w:t>
            </w:r>
          </w:p>
        </w:tc>
        <w:tc>
          <w:tcPr>
            <w:tcW w:w="0" w:type="auto"/>
            <w:gridSpan w:val="2"/>
          </w:tcPr>
          <w:p w14:paraId="56A800B4" w14:textId="77777777" w:rsidR="009E5A78" w:rsidRPr="00D558D8" w:rsidRDefault="009E5A78" w:rsidP="00DA43FD">
            <w:pPr>
              <w:spacing w:after="0" w:line="240" w:lineRule="auto"/>
              <w:rPr>
                <w:rFonts w:ascii="Times New Roman" w:eastAsia="Times New Roman" w:hAnsi="Times New Roman" w:cs="Times New Roman"/>
                <w:color w:val="000000"/>
                <w:sz w:val="24"/>
                <w:szCs w:val="24"/>
              </w:rPr>
            </w:pPr>
            <w:r w:rsidRPr="00D558D8">
              <w:rPr>
                <w:rFonts w:ascii="Times New Roman" w:eastAsia="Times New Roman" w:hAnsi="Times New Roman" w:cs="Times New Roman"/>
                <w:color w:val="000000"/>
                <w:sz w:val="24"/>
                <w:szCs w:val="24"/>
              </w:rPr>
              <w:t>Avg Elongation (%)</w:t>
            </w:r>
          </w:p>
        </w:tc>
        <w:tc>
          <w:tcPr>
            <w:tcW w:w="0" w:type="auto"/>
            <w:gridSpan w:val="2"/>
          </w:tcPr>
          <w:p w14:paraId="062FE345" w14:textId="77777777" w:rsidR="009E5A78" w:rsidRPr="00D558D8" w:rsidRDefault="009E5A78" w:rsidP="00DA43FD">
            <w:pPr>
              <w:spacing w:after="0" w:line="240" w:lineRule="auto"/>
              <w:rPr>
                <w:rFonts w:ascii="Times New Roman" w:eastAsia="Times New Roman" w:hAnsi="Times New Roman" w:cs="Times New Roman"/>
                <w:color w:val="000000"/>
                <w:sz w:val="24"/>
                <w:szCs w:val="24"/>
              </w:rPr>
            </w:pPr>
            <w:r w:rsidRPr="00D558D8">
              <w:rPr>
                <w:rFonts w:ascii="Times New Roman" w:eastAsia="Times New Roman" w:hAnsi="Times New Roman" w:cs="Times New Roman"/>
                <w:color w:val="000000"/>
                <w:sz w:val="24"/>
                <w:szCs w:val="24"/>
              </w:rPr>
              <w:t>Avg. Stress ratio</w:t>
            </w:r>
          </w:p>
        </w:tc>
      </w:tr>
      <w:tr w:rsidR="009E5A78" w:rsidRPr="00D558D8" w14:paraId="4784DEAC" w14:textId="77777777" w:rsidTr="00DA43FD">
        <w:trPr>
          <w:trHeight w:val="874"/>
        </w:trPr>
        <w:tc>
          <w:tcPr>
            <w:tcW w:w="0" w:type="auto"/>
            <w:vMerge/>
          </w:tcPr>
          <w:p w14:paraId="6F3579CC" w14:textId="77777777" w:rsidR="009E5A78" w:rsidRPr="00D558D8" w:rsidRDefault="009E5A78" w:rsidP="00DA43FD">
            <w:pPr>
              <w:spacing w:after="0" w:line="240" w:lineRule="auto"/>
              <w:rPr>
                <w:rFonts w:ascii="Times New Roman" w:eastAsia="Times New Roman" w:hAnsi="Times New Roman" w:cs="Times New Roman"/>
                <w:color w:val="000000"/>
                <w:sz w:val="24"/>
                <w:szCs w:val="24"/>
              </w:rPr>
            </w:pPr>
          </w:p>
        </w:tc>
        <w:tc>
          <w:tcPr>
            <w:tcW w:w="0" w:type="auto"/>
          </w:tcPr>
          <w:p w14:paraId="718E7F37" w14:textId="77777777" w:rsidR="009E5A78" w:rsidRPr="00D558D8" w:rsidRDefault="009E5A78" w:rsidP="00DA43FD">
            <w:pPr>
              <w:spacing w:after="0" w:line="240" w:lineRule="auto"/>
              <w:rPr>
                <w:rFonts w:ascii="Times New Roman" w:eastAsia="Times New Roman" w:hAnsi="Times New Roman" w:cs="Times New Roman"/>
                <w:color w:val="000000"/>
                <w:sz w:val="24"/>
                <w:szCs w:val="24"/>
              </w:rPr>
            </w:pPr>
            <w:r w:rsidRPr="00D558D8">
              <w:rPr>
                <w:rFonts w:ascii="Times New Roman" w:eastAsia="Times New Roman" w:hAnsi="Times New Roman" w:cs="Times New Roman"/>
                <w:color w:val="000000"/>
                <w:sz w:val="24"/>
                <w:szCs w:val="24"/>
              </w:rPr>
              <w:t>Measured value</w:t>
            </w:r>
          </w:p>
        </w:tc>
        <w:tc>
          <w:tcPr>
            <w:tcW w:w="0" w:type="auto"/>
          </w:tcPr>
          <w:p w14:paraId="02B367C8" w14:textId="77777777" w:rsidR="009E5A78" w:rsidRPr="00D558D8" w:rsidRDefault="009E5A78" w:rsidP="00DA43FD">
            <w:pPr>
              <w:spacing w:after="0" w:line="240" w:lineRule="auto"/>
              <w:rPr>
                <w:rFonts w:ascii="Times New Roman" w:eastAsia="Times New Roman" w:hAnsi="Times New Roman" w:cs="Times New Roman"/>
                <w:color w:val="000000"/>
                <w:sz w:val="24"/>
                <w:szCs w:val="24"/>
              </w:rPr>
            </w:pPr>
            <w:r w:rsidRPr="00D558D8">
              <w:rPr>
                <w:rFonts w:ascii="Times New Roman" w:eastAsia="Times New Roman" w:hAnsi="Times New Roman" w:cs="Times New Roman"/>
                <w:color w:val="000000"/>
                <w:sz w:val="24"/>
                <w:szCs w:val="24"/>
              </w:rPr>
              <w:t>KS EAS 412</w:t>
            </w:r>
          </w:p>
        </w:tc>
        <w:tc>
          <w:tcPr>
            <w:tcW w:w="0" w:type="auto"/>
          </w:tcPr>
          <w:p w14:paraId="37A10E71" w14:textId="77777777" w:rsidR="009E5A78" w:rsidRPr="00D558D8" w:rsidRDefault="009E5A78" w:rsidP="00DA43FD">
            <w:pPr>
              <w:spacing w:after="0" w:line="240" w:lineRule="auto"/>
              <w:rPr>
                <w:rFonts w:ascii="Times New Roman" w:eastAsia="Times New Roman" w:hAnsi="Times New Roman" w:cs="Times New Roman"/>
                <w:color w:val="000000"/>
                <w:sz w:val="24"/>
                <w:szCs w:val="24"/>
              </w:rPr>
            </w:pPr>
            <w:r w:rsidRPr="00D558D8">
              <w:rPr>
                <w:rFonts w:ascii="Times New Roman" w:eastAsia="Times New Roman" w:hAnsi="Times New Roman" w:cs="Times New Roman"/>
                <w:color w:val="000000"/>
                <w:sz w:val="24"/>
                <w:szCs w:val="24"/>
              </w:rPr>
              <w:t>Measured value</w:t>
            </w:r>
          </w:p>
        </w:tc>
        <w:tc>
          <w:tcPr>
            <w:tcW w:w="0" w:type="auto"/>
          </w:tcPr>
          <w:p w14:paraId="38B3D407" w14:textId="77777777" w:rsidR="009E5A78" w:rsidRPr="00D558D8" w:rsidRDefault="009E5A78" w:rsidP="00DA43FD">
            <w:pPr>
              <w:spacing w:after="0" w:line="240" w:lineRule="auto"/>
              <w:rPr>
                <w:rFonts w:ascii="Times New Roman" w:eastAsia="Times New Roman" w:hAnsi="Times New Roman" w:cs="Times New Roman"/>
                <w:color w:val="000000"/>
                <w:sz w:val="24"/>
                <w:szCs w:val="24"/>
              </w:rPr>
            </w:pPr>
            <w:r w:rsidRPr="00D558D8">
              <w:rPr>
                <w:rFonts w:ascii="Times New Roman" w:eastAsia="Times New Roman" w:hAnsi="Times New Roman" w:cs="Times New Roman"/>
                <w:color w:val="000000"/>
                <w:sz w:val="24"/>
                <w:szCs w:val="24"/>
              </w:rPr>
              <w:t>KS EAS 412</w:t>
            </w:r>
          </w:p>
        </w:tc>
        <w:tc>
          <w:tcPr>
            <w:tcW w:w="0" w:type="auto"/>
          </w:tcPr>
          <w:p w14:paraId="65D9EC41" w14:textId="77777777" w:rsidR="009E5A78" w:rsidRPr="00D558D8" w:rsidRDefault="009E5A78" w:rsidP="00DA43FD">
            <w:pPr>
              <w:spacing w:after="0" w:line="240" w:lineRule="auto"/>
              <w:rPr>
                <w:rFonts w:ascii="Times New Roman" w:eastAsia="Times New Roman" w:hAnsi="Times New Roman" w:cs="Times New Roman"/>
                <w:color w:val="000000"/>
                <w:sz w:val="24"/>
                <w:szCs w:val="24"/>
              </w:rPr>
            </w:pPr>
            <w:r w:rsidRPr="00D558D8">
              <w:rPr>
                <w:rFonts w:ascii="Times New Roman" w:eastAsia="Times New Roman" w:hAnsi="Times New Roman" w:cs="Times New Roman"/>
                <w:color w:val="000000"/>
                <w:sz w:val="24"/>
                <w:szCs w:val="24"/>
              </w:rPr>
              <w:t xml:space="preserve">Measured value </w:t>
            </w:r>
          </w:p>
        </w:tc>
        <w:tc>
          <w:tcPr>
            <w:tcW w:w="0" w:type="auto"/>
          </w:tcPr>
          <w:p w14:paraId="7449600A" w14:textId="77777777" w:rsidR="009E5A78" w:rsidRPr="00D558D8" w:rsidRDefault="009E5A78" w:rsidP="00DA43FD">
            <w:pPr>
              <w:spacing w:after="0" w:line="240" w:lineRule="auto"/>
              <w:rPr>
                <w:rFonts w:ascii="Times New Roman" w:eastAsia="Times New Roman" w:hAnsi="Times New Roman" w:cs="Times New Roman"/>
                <w:color w:val="000000"/>
                <w:sz w:val="24"/>
                <w:szCs w:val="24"/>
              </w:rPr>
            </w:pPr>
            <w:r w:rsidRPr="00D558D8">
              <w:rPr>
                <w:rFonts w:ascii="Times New Roman" w:eastAsia="Times New Roman" w:hAnsi="Times New Roman" w:cs="Times New Roman"/>
                <w:color w:val="000000"/>
                <w:sz w:val="24"/>
                <w:szCs w:val="24"/>
              </w:rPr>
              <w:t>KS EAS 412</w:t>
            </w:r>
          </w:p>
        </w:tc>
        <w:tc>
          <w:tcPr>
            <w:tcW w:w="0" w:type="auto"/>
          </w:tcPr>
          <w:p w14:paraId="3DF64516" w14:textId="77777777" w:rsidR="009E5A78" w:rsidRPr="00D558D8" w:rsidRDefault="009E5A78" w:rsidP="00DA43FD">
            <w:pPr>
              <w:spacing w:after="0" w:line="240" w:lineRule="auto"/>
              <w:rPr>
                <w:rFonts w:ascii="Times New Roman" w:eastAsia="Times New Roman" w:hAnsi="Times New Roman" w:cs="Times New Roman"/>
                <w:color w:val="000000"/>
                <w:sz w:val="24"/>
                <w:szCs w:val="24"/>
              </w:rPr>
            </w:pPr>
            <w:r w:rsidRPr="00D558D8">
              <w:rPr>
                <w:rFonts w:ascii="Times New Roman" w:eastAsia="Times New Roman" w:hAnsi="Times New Roman" w:cs="Times New Roman"/>
                <w:color w:val="000000"/>
                <w:sz w:val="24"/>
                <w:szCs w:val="24"/>
              </w:rPr>
              <w:t>Measured value</w:t>
            </w:r>
          </w:p>
        </w:tc>
        <w:tc>
          <w:tcPr>
            <w:tcW w:w="0" w:type="auto"/>
          </w:tcPr>
          <w:p w14:paraId="2BC534BC" w14:textId="77777777" w:rsidR="009E5A78" w:rsidRPr="00D558D8" w:rsidRDefault="009E5A78" w:rsidP="00DA43FD">
            <w:pPr>
              <w:spacing w:after="0" w:line="240" w:lineRule="auto"/>
              <w:rPr>
                <w:rFonts w:ascii="Times New Roman" w:eastAsia="Times New Roman" w:hAnsi="Times New Roman" w:cs="Times New Roman"/>
                <w:color w:val="000000"/>
                <w:sz w:val="24"/>
                <w:szCs w:val="24"/>
              </w:rPr>
            </w:pPr>
            <w:r w:rsidRPr="00D558D8">
              <w:rPr>
                <w:rFonts w:ascii="Times New Roman" w:eastAsia="Times New Roman" w:hAnsi="Times New Roman" w:cs="Times New Roman"/>
                <w:color w:val="000000"/>
                <w:sz w:val="24"/>
                <w:szCs w:val="24"/>
              </w:rPr>
              <w:t>KS EAS 412</w:t>
            </w:r>
          </w:p>
        </w:tc>
      </w:tr>
      <w:tr w:rsidR="009E5A78" w:rsidRPr="00D558D8" w14:paraId="787E5A40" w14:textId="77777777" w:rsidTr="00DA43FD">
        <w:trPr>
          <w:trHeight w:val="226"/>
        </w:trPr>
        <w:tc>
          <w:tcPr>
            <w:tcW w:w="0" w:type="auto"/>
            <w:hideMark/>
          </w:tcPr>
          <w:p w14:paraId="4F5F462C" w14:textId="77777777" w:rsidR="009E5A78" w:rsidRPr="00D558D8" w:rsidRDefault="009E5A78" w:rsidP="00DA43FD">
            <w:pPr>
              <w:spacing w:after="0" w:line="240" w:lineRule="auto"/>
              <w:rPr>
                <w:rFonts w:ascii="Times New Roman" w:eastAsia="Times New Roman" w:hAnsi="Times New Roman" w:cs="Times New Roman"/>
                <w:color w:val="000000"/>
              </w:rPr>
            </w:pPr>
            <w:r w:rsidRPr="00D558D8">
              <w:rPr>
                <w:rFonts w:ascii="Times New Roman" w:eastAsia="Times New Roman" w:hAnsi="Times New Roman" w:cs="Times New Roman"/>
                <w:color w:val="000000"/>
              </w:rPr>
              <w:t>A</w:t>
            </w:r>
          </w:p>
        </w:tc>
        <w:tc>
          <w:tcPr>
            <w:tcW w:w="0" w:type="auto"/>
            <w:hideMark/>
          </w:tcPr>
          <w:p w14:paraId="1513F016"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eastAsia="Times New Roman" w:hAnsi="Times New Roman" w:cs="Times New Roman"/>
                <w:sz w:val="24"/>
                <w:szCs w:val="24"/>
              </w:rPr>
              <w:t>535.0</w:t>
            </w:r>
            <m:oMath>
              <m:r>
                <m:rPr>
                  <m:sty m:val="p"/>
                </m:rPr>
                <w:rPr>
                  <w:rFonts w:ascii="Cambria Math" w:eastAsia="Times New Roman" w:hAnsi="Cambria Math" w:cs="Times New Roman"/>
                  <w:sz w:val="24"/>
                  <w:szCs w:val="24"/>
                </w:rPr>
                <m:t>±24.0</m:t>
              </m:r>
            </m:oMath>
          </w:p>
        </w:tc>
        <w:tc>
          <w:tcPr>
            <w:tcW w:w="0" w:type="auto"/>
            <w:hideMark/>
          </w:tcPr>
          <w:p w14:paraId="38EE3743"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eastAsia="Times New Roman" w:hAnsi="Times New Roman" w:cs="Times New Roman"/>
                <w:sz w:val="24"/>
                <w:szCs w:val="24"/>
              </w:rPr>
              <w:t>500.0</w:t>
            </w:r>
          </w:p>
        </w:tc>
        <w:tc>
          <w:tcPr>
            <w:tcW w:w="0" w:type="auto"/>
            <w:hideMark/>
          </w:tcPr>
          <w:p w14:paraId="25CAD2D1"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eastAsia="Times New Roman" w:hAnsi="Times New Roman" w:cs="Times New Roman"/>
                <w:sz w:val="24"/>
                <w:szCs w:val="24"/>
              </w:rPr>
              <w:t>616.1</w:t>
            </w:r>
            <m:oMath>
              <m:r>
                <m:rPr>
                  <m:sty m:val="p"/>
                </m:rPr>
                <w:rPr>
                  <w:rFonts w:ascii="Cambria Math" w:eastAsia="Times New Roman" w:hAnsi="Cambria Math" w:cs="Times New Roman"/>
                  <w:sz w:val="24"/>
                  <w:szCs w:val="24"/>
                </w:rPr>
                <m:t>±31.0</m:t>
              </m:r>
            </m:oMath>
          </w:p>
        </w:tc>
        <w:tc>
          <w:tcPr>
            <w:tcW w:w="0" w:type="auto"/>
            <w:hideMark/>
          </w:tcPr>
          <w:p w14:paraId="71066EB8"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eastAsia="Times New Roman" w:hAnsi="Times New Roman" w:cs="Times New Roman"/>
                <w:sz w:val="24"/>
                <w:szCs w:val="24"/>
              </w:rPr>
              <w:t>550.0</w:t>
            </w:r>
          </w:p>
        </w:tc>
        <w:tc>
          <w:tcPr>
            <w:tcW w:w="0" w:type="auto"/>
            <w:hideMark/>
          </w:tcPr>
          <w:p w14:paraId="1ED27E09"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eastAsia="Times New Roman" w:hAnsi="Times New Roman" w:cs="Times New Roman"/>
                <w:sz w:val="24"/>
                <w:szCs w:val="24"/>
              </w:rPr>
              <w:t>16.1</w:t>
            </w:r>
            <m:oMath>
              <m:r>
                <m:rPr>
                  <m:sty m:val="p"/>
                </m:rPr>
                <w:rPr>
                  <w:rFonts w:ascii="Cambria Math" w:eastAsia="Times New Roman" w:hAnsi="Cambria Math" w:cs="Times New Roman"/>
                  <w:sz w:val="24"/>
                  <w:szCs w:val="24"/>
                </w:rPr>
                <m:t>±2.43</m:t>
              </m:r>
            </m:oMath>
          </w:p>
        </w:tc>
        <w:tc>
          <w:tcPr>
            <w:tcW w:w="0" w:type="auto"/>
            <w:hideMark/>
          </w:tcPr>
          <w:p w14:paraId="0C39D60C"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eastAsia="Times New Roman" w:hAnsi="Times New Roman" w:cs="Times New Roman"/>
                <w:sz w:val="24"/>
                <w:szCs w:val="24"/>
              </w:rPr>
              <w:t>14.0</w:t>
            </w:r>
          </w:p>
        </w:tc>
        <w:tc>
          <w:tcPr>
            <w:tcW w:w="0" w:type="auto"/>
            <w:hideMark/>
          </w:tcPr>
          <w:p w14:paraId="21D5355F"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eastAsia="Times New Roman" w:hAnsi="Times New Roman" w:cs="Times New Roman"/>
                <w:sz w:val="24"/>
                <w:szCs w:val="24"/>
              </w:rPr>
              <w:t>1.15</w:t>
            </w:r>
            <m:oMath>
              <m:r>
                <m:rPr>
                  <m:sty m:val="p"/>
                </m:rPr>
                <w:rPr>
                  <w:rFonts w:ascii="Cambria Math" w:eastAsia="Times New Roman" w:hAnsi="Cambria Math" w:cs="Times New Roman"/>
                  <w:sz w:val="24"/>
                  <w:szCs w:val="24"/>
                </w:rPr>
                <m:t>±0.03</m:t>
              </m:r>
            </m:oMath>
          </w:p>
        </w:tc>
        <w:tc>
          <w:tcPr>
            <w:tcW w:w="0" w:type="auto"/>
            <w:noWrap/>
            <w:hideMark/>
          </w:tcPr>
          <w:p w14:paraId="0B6D3B08"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hAnsi="Times New Roman" w:cs="Times New Roman"/>
                <w:sz w:val="24"/>
                <w:szCs w:val="24"/>
              </w:rPr>
              <w:t xml:space="preserve">≤ 1.08 </w:t>
            </w:r>
          </w:p>
        </w:tc>
      </w:tr>
      <w:tr w:rsidR="009E5A78" w:rsidRPr="00D558D8" w14:paraId="6831DE3D" w14:textId="77777777" w:rsidTr="00DA43FD">
        <w:trPr>
          <w:trHeight w:val="226"/>
        </w:trPr>
        <w:tc>
          <w:tcPr>
            <w:tcW w:w="0" w:type="auto"/>
            <w:hideMark/>
          </w:tcPr>
          <w:p w14:paraId="225939DF" w14:textId="77777777" w:rsidR="009E5A78" w:rsidRPr="00D558D8" w:rsidRDefault="009E5A78" w:rsidP="00DA43FD">
            <w:pPr>
              <w:spacing w:after="0" w:line="240" w:lineRule="auto"/>
              <w:rPr>
                <w:rFonts w:ascii="Times New Roman" w:eastAsia="Times New Roman" w:hAnsi="Times New Roman" w:cs="Times New Roman"/>
                <w:color w:val="000000"/>
              </w:rPr>
            </w:pPr>
            <w:r w:rsidRPr="00D558D8">
              <w:rPr>
                <w:rFonts w:ascii="Times New Roman" w:eastAsia="Times New Roman" w:hAnsi="Times New Roman" w:cs="Times New Roman"/>
                <w:color w:val="000000"/>
              </w:rPr>
              <w:t>B</w:t>
            </w:r>
          </w:p>
        </w:tc>
        <w:tc>
          <w:tcPr>
            <w:tcW w:w="0" w:type="auto"/>
            <w:hideMark/>
          </w:tcPr>
          <w:p w14:paraId="540DD3C9"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eastAsia="Times New Roman" w:hAnsi="Times New Roman" w:cs="Times New Roman"/>
                <w:sz w:val="24"/>
                <w:szCs w:val="24"/>
              </w:rPr>
              <w:t>475.0</w:t>
            </w:r>
            <m:oMath>
              <m:r>
                <m:rPr>
                  <m:sty m:val="p"/>
                </m:rPr>
                <w:rPr>
                  <w:rFonts w:ascii="Cambria Math" w:eastAsia="Times New Roman" w:hAnsi="Cambria Math" w:cs="Times New Roman"/>
                  <w:sz w:val="24"/>
                  <w:szCs w:val="24"/>
                </w:rPr>
                <m:t>±</m:t>
              </m:r>
              <m:r>
                <w:rPr>
                  <w:rFonts w:ascii="Cambria Math" w:eastAsia="Times New Roman" w:hAnsi="Cambria Math" w:cs="Times New Roman"/>
                  <w:sz w:val="24"/>
                  <w:szCs w:val="24"/>
                </w:rPr>
                <m:t>35.1</m:t>
              </m:r>
            </m:oMath>
          </w:p>
        </w:tc>
        <w:tc>
          <w:tcPr>
            <w:tcW w:w="0" w:type="auto"/>
            <w:hideMark/>
          </w:tcPr>
          <w:p w14:paraId="3182B391"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eastAsia="Times New Roman" w:hAnsi="Times New Roman" w:cs="Times New Roman"/>
                <w:sz w:val="24"/>
                <w:szCs w:val="24"/>
              </w:rPr>
              <w:t>500.0</w:t>
            </w:r>
          </w:p>
        </w:tc>
        <w:tc>
          <w:tcPr>
            <w:tcW w:w="0" w:type="auto"/>
            <w:hideMark/>
          </w:tcPr>
          <w:p w14:paraId="7E2F8A94"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eastAsia="Times New Roman" w:hAnsi="Times New Roman" w:cs="Times New Roman"/>
                <w:sz w:val="24"/>
                <w:szCs w:val="24"/>
              </w:rPr>
              <w:t>554.3</w:t>
            </w:r>
            <m:oMath>
              <m:r>
                <m:rPr>
                  <m:sty m:val="p"/>
                </m:rPr>
                <w:rPr>
                  <w:rFonts w:ascii="Cambria Math" w:eastAsia="Times New Roman" w:hAnsi="Cambria Math" w:cs="Times New Roman"/>
                  <w:sz w:val="24"/>
                  <w:szCs w:val="24"/>
                </w:rPr>
                <m:t>±23.4</m:t>
              </m:r>
            </m:oMath>
          </w:p>
        </w:tc>
        <w:tc>
          <w:tcPr>
            <w:tcW w:w="0" w:type="auto"/>
            <w:hideMark/>
          </w:tcPr>
          <w:p w14:paraId="00E445DB"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eastAsia="Times New Roman" w:hAnsi="Times New Roman" w:cs="Times New Roman"/>
                <w:sz w:val="24"/>
                <w:szCs w:val="24"/>
              </w:rPr>
              <w:t>550.0</w:t>
            </w:r>
          </w:p>
        </w:tc>
        <w:tc>
          <w:tcPr>
            <w:tcW w:w="0" w:type="auto"/>
            <w:hideMark/>
          </w:tcPr>
          <w:p w14:paraId="5058A039"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eastAsia="Times New Roman" w:hAnsi="Times New Roman" w:cs="Times New Roman"/>
                <w:sz w:val="24"/>
                <w:szCs w:val="24"/>
              </w:rPr>
              <w:t>18.25</w:t>
            </w:r>
            <m:oMath>
              <m:r>
                <m:rPr>
                  <m:sty m:val="p"/>
                </m:rPr>
                <w:rPr>
                  <w:rFonts w:ascii="Cambria Math" w:eastAsia="Times New Roman" w:hAnsi="Cambria Math" w:cs="Times New Roman"/>
                  <w:sz w:val="24"/>
                  <w:szCs w:val="24"/>
                </w:rPr>
                <m:t>±1.37</m:t>
              </m:r>
            </m:oMath>
          </w:p>
        </w:tc>
        <w:tc>
          <w:tcPr>
            <w:tcW w:w="0" w:type="auto"/>
            <w:hideMark/>
          </w:tcPr>
          <w:p w14:paraId="7307975A"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eastAsia="Times New Roman" w:hAnsi="Times New Roman" w:cs="Times New Roman"/>
                <w:sz w:val="24"/>
                <w:szCs w:val="24"/>
              </w:rPr>
              <w:t>14.0</w:t>
            </w:r>
          </w:p>
        </w:tc>
        <w:tc>
          <w:tcPr>
            <w:tcW w:w="0" w:type="auto"/>
            <w:hideMark/>
          </w:tcPr>
          <w:p w14:paraId="05464B8A"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eastAsia="Times New Roman" w:hAnsi="Times New Roman" w:cs="Times New Roman"/>
                <w:sz w:val="24"/>
                <w:szCs w:val="24"/>
              </w:rPr>
              <w:t>1.16</w:t>
            </w:r>
            <m:oMath>
              <m:r>
                <m:rPr>
                  <m:sty m:val="p"/>
                </m:rPr>
                <w:rPr>
                  <w:rFonts w:ascii="Cambria Math" w:eastAsia="Times New Roman" w:hAnsi="Cambria Math" w:cs="Times New Roman"/>
                  <w:sz w:val="24"/>
                  <w:szCs w:val="24"/>
                </w:rPr>
                <m:t>±0.06</m:t>
              </m:r>
            </m:oMath>
          </w:p>
        </w:tc>
        <w:tc>
          <w:tcPr>
            <w:tcW w:w="0" w:type="auto"/>
            <w:noWrap/>
            <w:hideMark/>
          </w:tcPr>
          <w:p w14:paraId="74CC99B6"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hAnsi="Times New Roman" w:cs="Times New Roman"/>
                <w:sz w:val="24"/>
                <w:szCs w:val="24"/>
              </w:rPr>
              <w:t xml:space="preserve">≤ 1.08 </w:t>
            </w:r>
          </w:p>
        </w:tc>
      </w:tr>
      <w:tr w:rsidR="009E5A78" w:rsidRPr="00D558D8" w14:paraId="7E96DDAE" w14:textId="77777777" w:rsidTr="00DA43FD">
        <w:trPr>
          <w:trHeight w:val="226"/>
        </w:trPr>
        <w:tc>
          <w:tcPr>
            <w:tcW w:w="0" w:type="auto"/>
            <w:hideMark/>
          </w:tcPr>
          <w:p w14:paraId="5C27C591" w14:textId="77777777" w:rsidR="009E5A78" w:rsidRPr="00D558D8" w:rsidRDefault="009E5A78" w:rsidP="00DA43FD">
            <w:pPr>
              <w:spacing w:after="0" w:line="240" w:lineRule="auto"/>
              <w:rPr>
                <w:rFonts w:ascii="Times New Roman" w:eastAsia="Times New Roman" w:hAnsi="Times New Roman" w:cs="Times New Roman"/>
                <w:color w:val="000000"/>
              </w:rPr>
            </w:pPr>
            <w:r w:rsidRPr="00D558D8">
              <w:rPr>
                <w:rFonts w:ascii="Times New Roman" w:eastAsia="Times New Roman" w:hAnsi="Times New Roman" w:cs="Times New Roman"/>
                <w:color w:val="000000"/>
              </w:rPr>
              <w:t>C</w:t>
            </w:r>
          </w:p>
        </w:tc>
        <w:tc>
          <w:tcPr>
            <w:tcW w:w="0" w:type="auto"/>
            <w:hideMark/>
          </w:tcPr>
          <w:p w14:paraId="7CD32BBB"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eastAsia="Times New Roman" w:hAnsi="Times New Roman" w:cs="Times New Roman"/>
                <w:sz w:val="24"/>
                <w:szCs w:val="24"/>
              </w:rPr>
              <w:t>612.0</w:t>
            </w:r>
            <m:oMath>
              <m:r>
                <m:rPr>
                  <m:sty m:val="p"/>
                </m:rPr>
                <w:rPr>
                  <w:rFonts w:ascii="Cambria Math" w:eastAsia="Times New Roman" w:hAnsi="Cambria Math" w:cs="Times New Roman"/>
                  <w:sz w:val="24"/>
                  <w:szCs w:val="24"/>
                </w:rPr>
                <m:t>±20.4</m:t>
              </m:r>
            </m:oMath>
          </w:p>
        </w:tc>
        <w:tc>
          <w:tcPr>
            <w:tcW w:w="0" w:type="auto"/>
            <w:hideMark/>
          </w:tcPr>
          <w:p w14:paraId="4C419FE4"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eastAsia="Times New Roman" w:hAnsi="Times New Roman" w:cs="Times New Roman"/>
                <w:sz w:val="24"/>
                <w:szCs w:val="24"/>
              </w:rPr>
              <w:t>500.0</w:t>
            </w:r>
          </w:p>
        </w:tc>
        <w:tc>
          <w:tcPr>
            <w:tcW w:w="0" w:type="auto"/>
            <w:hideMark/>
          </w:tcPr>
          <w:p w14:paraId="0C9FCA85"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eastAsia="Times New Roman" w:hAnsi="Times New Roman" w:cs="Times New Roman"/>
                <w:sz w:val="24"/>
                <w:szCs w:val="24"/>
              </w:rPr>
              <w:t>715.7</w:t>
            </w:r>
            <m:oMath>
              <m:r>
                <m:rPr>
                  <m:sty m:val="p"/>
                </m:rPr>
                <w:rPr>
                  <w:rFonts w:ascii="Cambria Math" w:eastAsia="Times New Roman" w:hAnsi="Cambria Math" w:cs="Times New Roman"/>
                  <w:sz w:val="24"/>
                  <w:szCs w:val="24"/>
                </w:rPr>
                <m:t>± 25.3</m:t>
              </m:r>
            </m:oMath>
          </w:p>
        </w:tc>
        <w:tc>
          <w:tcPr>
            <w:tcW w:w="0" w:type="auto"/>
            <w:hideMark/>
          </w:tcPr>
          <w:p w14:paraId="6928F7E0"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eastAsia="Times New Roman" w:hAnsi="Times New Roman" w:cs="Times New Roman"/>
                <w:sz w:val="24"/>
                <w:szCs w:val="24"/>
              </w:rPr>
              <w:t>550.0</w:t>
            </w:r>
          </w:p>
        </w:tc>
        <w:tc>
          <w:tcPr>
            <w:tcW w:w="0" w:type="auto"/>
            <w:hideMark/>
          </w:tcPr>
          <w:p w14:paraId="63BA48FB"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eastAsia="Times New Roman" w:hAnsi="Times New Roman" w:cs="Times New Roman"/>
                <w:sz w:val="24"/>
                <w:szCs w:val="24"/>
              </w:rPr>
              <w:t>22.3</w:t>
            </w:r>
            <m:oMath>
              <m:r>
                <m:rPr>
                  <m:sty m:val="p"/>
                </m:rPr>
                <w:rPr>
                  <w:rFonts w:ascii="Cambria Math" w:eastAsia="Times New Roman" w:hAnsi="Cambria Math" w:cs="Times New Roman"/>
                  <w:sz w:val="24"/>
                  <w:szCs w:val="24"/>
                </w:rPr>
                <m:t>±</m:t>
              </m:r>
              <m:r>
                <w:rPr>
                  <w:rFonts w:ascii="Cambria Math" w:eastAsia="Times New Roman" w:hAnsi="Cambria Math" w:cs="Times New Roman"/>
                  <w:sz w:val="24"/>
                  <w:szCs w:val="24"/>
                </w:rPr>
                <m:t>1.83</m:t>
              </m:r>
            </m:oMath>
          </w:p>
        </w:tc>
        <w:tc>
          <w:tcPr>
            <w:tcW w:w="0" w:type="auto"/>
            <w:hideMark/>
          </w:tcPr>
          <w:p w14:paraId="7C8EA1A4"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eastAsia="Times New Roman" w:hAnsi="Times New Roman" w:cs="Times New Roman"/>
                <w:sz w:val="24"/>
                <w:szCs w:val="24"/>
              </w:rPr>
              <w:t>14.0</w:t>
            </w:r>
          </w:p>
        </w:tc>
        <w:tc>
          <w:tcPr>
            <w:tcW w:w="0" w:type="auto"/>
            <w:hideMark/>
          </w:tcPr>
          <w:p w14:paraId="06DC1654"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eastAsia="Times New Roman" w:hAnsi="Times New Roman" w:cs="Times New Roman"/>
                <w:sz w:val="24"/>
                <w:szCs w:val="24"/>
              </w:rPr>
              <w:t>1.17</w:t>
            </w:r>
            <m:oMath>
              <m:r>
                <m:rPr>
                  <m:sty m:val="p"/>
                </m:rPr>
                <w:rPr>
                  <w:rFonts w:ascii="Cambria Math" w:eastAsia="Times New Roman" w:hAnsi="Cambria Math" w:cs="Times New Roman"/>
                  <w:sz w:val="24"/>
                  <w:szCs w:val="24"/>
                </w:rPr>
                <m:t>±0.03</m:t>
              </m:r>
            </m:oMath>
          </w:p>
        </w:tc>
        <w:tc>
          <w:tcPr>
            <w:tcW w:w="0" w:type="auto"/>
            <w:noWrap/>
            <w:hideMark/>
          </w:tcPr>
          <w:p w14:paraId="445150D5"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hAnsi="Times New Roman" w:cs="Times New Roman"/>
                <w:sz w:val="24"/>
                <w:szCs w:val="24"/>
              </w:rPr>
              <w:t xml:space="preserve">≤ 1.08 </w:t>
            </w:r>
          </w:p>
        </w:tc>
      </w:tr>
      <w:tr w:rsidR="009E5A78" w:rsidRPr="00D558D8" w14:paraId="0AB6C649" w14:textId="77777777" w:rsidTr="00DA43FD">
        <w:trPr>
          <w:trHeight w:val="226"/>
        </w:trPr>
        <w:tc>
          <w:tcPr>
            <w:tcW w:w="0" w:type="auto"/>
            <w:hideMark/>
          </w:tcPr>
          <w:p w14:paraId="7CC36866" w14:textId="77777777" w:rsidR="009E5A78" w:rsidRPr="00D558D8" w:rsidRDefault="009E5A78" w:rsidP="00DA43FD">
            <w:pPr>
              <w:spacing w:after="0" w:line="240" w:lineRule="auto"/>
              <w:rPr>
                <w:rFonts w:ascii="Times New Roman" w:eastAsia="Times New Roman" w:hAnsi="Times New Roman" w:cs="Times New Roman"/>
                <w:color w:val="000000"/>
              </w:rPr>
            </w:pPr>
            <w:r w:rsidRPr="00D558D8">
              <w:rPr>
                <w:rFonts w:ascii="Times New Roman" w:eastAsia="Times New Roman" w:hAnsi="Times New Roman" w:cs="Times New Roman"/>
                <w:color w:val="000000"/>
              </w:rPr>
              <w:t>D</w:t>
            </w:r>
          </w:p>
        </w:tc>
        <w:tc>
          <w:tcPr>
            <w:tcW w:w="0" w:type="auto"/>
            <w:hideMark/>
          </w:tcPr>
          <w:p w14:paraId="6F890B8F"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eastAsia="Times New Roman" w:hAnsi="Times New Roman" w:cs="Times New Roman"/>
                <w:sz w:val="24"/>
                <w:szCs w:val="24"/>
              </w:rPr>
              <w:t>522.0</w:t>
            </w:r>
            <m:oMath>
              <m:r>
                <m:rPr>
                  <m:sty m:val="p"/>
                </m:rPr>
                <w:rPr>
                  <w:rFonts w:ascii="Cambria Math" w:eastAsia="Times New Roman" w:hAnsi="Cambria Math" w:cs="Times New Roman"/>
                  <w:sz w:val="24"/>
                  <w:szCs w:val="24"/>
                </w:rPr>
                <m:t>±15.4</m:t>
              </m:r>
            </m:oMath>
          </w:p>
        </w:tc>
        <w:tc>
          <w:tcPr>
            <w:tcW w:w="0" w:type="auto"/>
            <w:hideMark/>
          </w:tcPr>
          <w:p w14:paraId="778D6C8D"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eastAsia="Times New Roman" w:hAnsi="Times New Roman" w:cs="Times New Roman"/>
                <w:sz w:val="24"/>
                <w:szCs w:val="24"/>
              </w:rPr>
              <w:t>500.0</w:t>
            </w:r>
          </w:p>
        </w:tc>
        <w:tc>
          <w:tcPr>
            <w:tcW w:w="0" w:type="auto"/>
            <w:hideMark/>
          </w:tcPr>
          <w:p w14:paraId="078A43F4"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eastAsia="Times New Roman" w:hAnsi="Times New Roman" w:cs="Times New Roman"/>
                <w:sz w:val="24"/>
                <w:szCs w:val="24"/>
              </w:rPr>
              <w:t>600.0</w:t>
            </w:r>
            <m:oMath>
              <m:r>
                <m:rPr>
                  <m:sty m:val="p"/>
                </m:rPr>
                <w:rPr>
                  <w:rFonts w:ascii="Cambria Math" w:eastAsia="Times New Roman" w:hAnsi="Cambria Math" w:cs="Times New Roman"/>
                  <w:sz w:val="24"/>
                  <w:szCs w:val="24"/>
                </w:rPr>
                <m:t>±</m:t>
              </m:r>
              <m:r>
                <w:rPr>
                  <w:rFonts w:ascii="Cambria Math" w:eastAsia="Times New Roman" w:hAnsi="Cambria Math" w:cs="Times New Roman"/>
                  <w:sz w:val="24"/>
                  <w:szCs w:val="24"/>
                </w:rPr>
                <m:t>12.5</m:t>
              </m:r>
            </m:oMath>
          </w:p>
        </w:tc>
        <w:tc>
          <w:tcPr>
            <w:tcW w:w="0" w:type="auto"/>
            <w:hideMark/>
          </w:tcPr>
          <w:p w14:paraId="5E5D9C50"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eastAsia="Times New Roman" w:hAnsi="Times New Roman" w:cs="Times New Roman"/>
                <w:sz w:val="24"/>
                <w:szCs w:val="24"/>
              </w:rPr>
              <w:t>550.0</w:t>
            </w:r>
          </w:p>
        </w:tc>
        <w:tc>
          <w:tcPr>
            <w:tcW w:w="0" w:type="auto"/>
            <w:hideMark/>
          </w:tcPr>
          <w:p w14:paraId="48429D80"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eastAsia="Times New Roman" w:hAnsi="Times New Roman" w:cs="Times New Roman"/>
                <w:sz w:val="24"/>
                <w:szCs w:val="24"/>
              </w:rPr>
              <w:t>19.25</w:t>
            </w:r>
            <m:oMath>
              <m:r>
                <m:rPr>
                  <m:sty m:val="p"/>
                </m:rPr>
                <w:rPr>
                  <w:rFonts w:ascii="Cambria Math" w:eastAsia="Times New Roman" w:hAnsi="Cambria Math" w:cs="Times New Roman"/>
                  <w:sz w:val="24"/>
                  <w:szCs w:val="24"/>
                </w:rPr>
                <m:t>±</m:t>
              </m:r>
              <m:r>
                <w:rPr>
                  <w:rFonts w:ascii="Cambria Math" w:eastAsia="Times New Roman" w:hAnsi="Cambria Math" w:cs="Times New Roman"/>
                  <w:sz w:val="24"/>
                  <w:szCs w:val="24"/>
                </w:rPr>
                <m:t>1.80</m:t>
              </m:r>
            </m:oMath>
          </w:p>
        </w:tc>
        <w:tc>
          <w:tcPr>
            <w:tcW w:w="0" w:type="auto"/>
            <w:hideMark/>
          </w:tcPr>
          <w:p w14:paraId="3EA11BAE"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eastAsia="Times New Roman" w:hAnsi="Times New Roman" w:cs="Times New Roman"/>
                <w:sz w:val="24"/>
                <w:szCs w:val="24"/>
              </w:rPr>
              <w:t>14.0</w:t>
            </w:r>
          </w:p>
        </w:tc>
        <w:tc>
          <w:tcPr>
            <w:tcW w:w="0" w:type="auto"/>
            <w:hideMark/>
          </w:tcPr>
          <w:p w14:paraId="45AFB66E"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eastAsia="Times New Roman" w:hAnsi="Times New Roman" w:cs="Times New Roman"/>
                <w:sz w:val="24"/>
                <w:szCs w:val="24"/>
              </w:rPr>
              <w:t>1.15</w:t>
            </w:r>
            <m:oMath>
              <m:r>
                <m:rPr>
                  <m:sty m:val="p"/>
                </m:rPr>
                <w:rPr>
                  <w:rFonts w:ascii="Cambria Math" w:eastAsia="Times New Roman" w:hAnsi="Cambria Math" w:cs="Times New Roman"/>
                  <w:sz w:val="24"/>
                  <w:szCs w:val="24"/>
                </w:rPr>
                <m:t>±0.03</m:t>
              </m:r>
            </m:oMath>
          </w:p>
        </w:tc>
        <w:tc>
          <w:tcPr>
            <w:tcW w:w="0" w:type="auto"/>
            <w:noWrap/>
            <w:hideMark/>
          </w:tcPr>
          <w:p w14:paraId="00F67A19"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hAnsi="Times New Roman" w:cs="Times New Roman"/>
                <w:sz w:val="24"/>
                <w:szCs w:val="24"/>
              </w:rPr>
              <w:t xml:space="preserve">≤ 1.08 </w:t>
            </w:r>
          </w:p>
        </w:tc>
      </w:tr>
      <w:tr w:rsidR="009E5A78" w:rsidRPr="00D558D8" w14:paraId="29334E25" w14:textId="77777777" w:rsidTr="00DA43FD">
        <w:trPr>
          <w:trHeight w:val="226"/>
        </w:trPr>
        <w:tc>
          <w:tcPr>
            <w:tcW w:w="0" w:type="auto"/>
            <w:hideMark/>
          </w:tcPr>
          <w:p w14:paraId="20E190A6" w14:textId="77777777" w:rsidR="009E5A78" w:rsidRPr="00D558D8" w:rsidRDefault="009E5A78" w:rsidP="00DA43FD">
            <w:pPr>
              <w:spacing w:after="0" w:line="240" w:lineRule="auto"/>
              <w:rPr>
                <w:rFonts w:ascii="Times New Roman" w:eastAsia="Times New Roman" w:hAnsi="Times New Roman" w:cs="Times New Roman"/>
                <w:color w:val="000000"/>
              </w:rPr>
            </w:pPr>
            <w:r w:rsidRPr="00D558D8">
              <w:rPr>
                <w:rFonts w:ascii="Times New Roman" w:eastAsia="Times New Roman" w:hAnsi="Times New Roman" w:cs="Times New Roman"/>
                <w:color w:val="000000"/>
              </w:rPr>
              <w:t>E</w:t>
            </w:r>
          </w:p>
        </w:tc>
        <w:tc>
          <w:tcPr>
            <w:tcW w:w="0" w:type="auto"/>
            <w:hideMark/>
          </w:tcPr>
          <w:p w14:paraId="08770324"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eastAsia="Times New Roman" w:hAnsi="Times New Roman" w:cs="Times New Roman"/>
                <w:sz w:val="24"/>
                <w:szCs w:val="24"/>
              </w:rPr>
              <w:t>504.0</w:t>
            </w:r>
            <m:oMath>
              <m:r>
                <m:rPr>
                  <m:sty m:val="p"/>
                </m:rPr>
                <w:rPr>
                  <w:rFonts w:ascii="Cambria Math" w:eastAsia="Times New Roman" w:hAnsi="Cambria Math" w:cs="Times New Roman"/>
                  <w:sz w:val="24"/>
                  <w:szCs w:val="24"/>
                </w:rPr>
                <m:t>±</m:t>
              </m:r>
              <m:r>
                <w:rPr>
                  <w:rFonts w:ascii="Cambria Math" w:eastAsia="Times New Roman" w:hAnsi="Cambria Math" w:cs="Times New Roman"/>
                  <w:sz w:val="24"/>
                  <w:szCs w:val="24"/>
                </w:rPr>
                <m:t>9.0</m:t>
              </m:r>
            </m:oMath>
          </w:p>
        </w:tc>
        <w:tc>
          <w:tcPr>
            <w:tcW w:w="0" w:type="auto"/>
            <w:hideMark/>
          </w:tcPr>
          <w:p w14:paraId="58C03B34"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eastAsia="Times New Roman" w:hAnsi="Times New Roman" w:cs="Times New Roman"/>
                <w:sz w:val="24"/>
                <w:szCs w:val="24"/>
              </w:rPr>
              <w:t>500.0</w:t>
            </w:r>
          </w:p>
        </w:tc>
        <w:tc>
          <w:tcPr>
            <w:tcW w:w="0" w:type="auto"/>
            <w:hideMark/>
          </w:tcPr>
          <w:p w14:paraId="61AC2825"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eastAsia="Times New Roman" w:hAnsi="Times New Roman" w:cs="Times New Roman"/>
                <w:sz w:val="24"/>
                <w:szCs w:val="24"/>
              </w:rPr>
              <w:t>586.0</w:t>
            </w:r>
            <m:oMath>
              <m:r>
                <m:rPr>
                  <m:sty m:val="p"/>
                </m:rPr>
                <w:rPr>
                  <w:rFonts w:ascii="Cambria Math" w:eastAsia="Times New Roman" w:hAnsi="Cambria Math" w:cs="Times New Roman"/>
                  <w:sz w:val="24"/>
                  <w:szCs w:val="24"/>
                </w:rPr>
                <m:t>±16.1</m:t>
              </m:r>
            </m:oMath>
          </w:p>
        </w:tc>
        <w:tc>
          <w:tcPr>
            <w:tcW w:w="0" w:type="auto"/>
            <w:hideMark/>
          </w:tcPr>
          <w:p w14:paraId="248D0B54"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eastAsia="Times New Roman" w:hAnsi="Times New Roman" w:cs="Times New Roman"/>
                <w:sz w:val="24"/>
                <w:szCs w:val="24"/>
              </w:rPr>
              <w:t>550.0</w:t>
            </w:r>
          </w:p>
        </w:tc>
        <w:tc>
          <w:tcPr>
            <w:tcW w:w="0" w:type="auto"/>
            <w:hideMark/>
          </w:tcPr>
          <w:p w14:paraId="51F860F8"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eastAsia="Times New Roman" w:hAnsi="Times New Roman" w:cs="Times New Roman"/>
                <w:sz w:val="24"/>
                <w:szCs w:val="24"/>
              </w:rPr>
              <w:t>18.62</w:t>
            </w:r>
            <m:oMath>
              <m:r>
                <m:rPr>
                  <m:sty m:val="p"/>
                </m:rPr>
                <w:rPr>
                  <w:rFonts w:ascii="Cambria Math" w:eastAsia="Times New Roman" w:hAnsi="Cambria Math" w:cs="Times New Roman"/>
                  <w:sz w:val="24"/>
                  <w:szCs w:val="24"/>
                </w:rPr>
                <m:t>±</m:t>
              </m:r>
              <m:r>
                <w:rPr>
                  <w:rFonts w:ascii="Cambria Math" w:eastAsia="Times New Roman" w:hAnsi="Cambria Math" w:cs="Times New Roman"/>
                  <w:sz w:val="24"/>
                  <w:szCs w:val="24"/>
                </w:rPr>
                <m:t>1.28</m:t>
              </m:r>
            </m:oMath>
          </w:p>
        </w:tc>
        <w:tc>
          <w:tcPr>
            <w:tcW w:w="0" w:type="auto"/>
            <w:hideMark/>
          </w:tcPr>
          <w:p w14:paraId="40ACE090"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eastAsia="Times New Roman" w:hAnsi="Times New Roman" w:cs="Times New Roman"/>
                <w:sz w:val="24"/>
                <w:szCs w:val="24"/>
              </w:rPr>
              <w:t>14.0</w:t>
            </w:r>
          </w:p>
        </w:tc>
        <w:tc>
          <w:tcPr>
            <w:tcW w:w="0" w:type="auto"/>
            <w:hideMark/>
          </w:tcPr>
          <w:p w14:paraId="432FBF51"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eastAsia="Times New Roman" w:hAnsi="Times New Roman" w:cs="Times New Roman"/>
                <w:sz w:val="24"/>
                <w:szCs w:val="24"/>
              </w:rPr>
              <w:t>1.16</w:t>
            </w:r>
            <m:oMath>
              <m:r>
                <m:rPr>
                  <m:sty m:val="p"/>
                </m:rPr>
                <w:rPr>
                  <w:rFonts w:ascii="Cambria Math" w:eastAsia="Times New Roman" w:hAnsi="Cambria Math" w:cs="Times New Roman"/>
                  <w:sz w:val="24"/>
                  <w:szCs w:val="24"/>
                </w:rPr>
                <m:t>±0.02</m:t>
              </m:r>
            </m:oMath>
          </w:p>
        </w:tc>
        <w:tc>
          <w:tcPr>
            <w:tcW w:w="0" w:type="auto"/>
            <w:noWrap/>
            <w:hideMark/>
          </w:tcPr>
          <w:p w14:paraId="19CB5973"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hAnsi="Times New Roman" w:cs="Times New Roman"/>
                <w:sz w:val="24"/>
                <w:szCs w:val="24"/>
              </w:rPr>
              <w:t xml:space="preserve">≤ 1.08 </w:t>
            </w:r>
          </w:p>
        </w:tc>
      </w:tr>
      <w:tr w:rsidR="009E5A78" w:rsidRPr="00D558D8" w14:paraId="2085E14F" w14:textId="77777777" w:rsidTr="00DA43FD">
        <w:trPr>
          <w:trHeight w:val="226"/>
        </w:trPr>
        <w:tc>
          <w:tcPr>
            <w:tcW w:w="0" w:type="auto"/>
            <w:hideMark/>
          </w:tcPr>
          <w:p w14:paraId="3049B237" w14:textId="77777777" w:rsidR="009E5A78" w:rsidRPr="00D558D8" w:rsidRDefault="009E5A78" w:rsidP="00DA43FD">
            <w:pPr>
              <w:spacing w:after="0" w:line="240" w:lineRule="auto"/>
              <w:rPr>
                <w:rFonts w:ascii="Times New Roman" w:eastAsia="Times New Roman" w:hAnsi="Times New Roman" w:cs="Times New Roman"/>
                <w:color w:val="000000"/>
              </w:rPr>
            </w:pPr>
            <w:r w:rsidRPr="00D558D8">
              <w:rPr>
                <w:rFonts w:ascii="Times New Roman" w:eastAsia="Times New Roman" w:hAnsi="Times New Roman" w:cs="Times New Roman"/>
                <w:color w:val="000000"/>
              </w:rPr>
              <w:t>F</w:t>
            </w:r>
          </w:p>
        </w:tc>
        <w:tc>
          <w:tcPr>
            <w:tcW w:w="0" w:type="auto"/>
            <w:hideMark/>
          </w:tcPr>
          <w:p w14:paraId="1646BA7B"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eastAsia="Times New Roman" w:hAnsi="Times New Roman" w:cs="Times New Roman"/>
                <w:sz w:val="24"/>
                <w:szCs w:val="24"/>
              </w:rPr>
              <w:t>481.8</w:t>
            </w:r>
            <m:oMath>
              <m:r>
                <m:rPr>
                  <m:sty m:val="p"/>
                </m:rPr>
                <w:rPr>
                  <w:rFonts w:ascii="Cambria Math" w:eastAsia="Times New Roman" w:hAnsi="Cambria Math" w:cs="Times New Roman"/>
                  <w:sz w:val="24"/>
                  <w:szCs w:val="24"/>
                </w:rPr>
                <m:t>±</m:t>
              </m:r>
              <m:r>
                <w:rPr>
                  <w:rFonts w:ascii="Cambria Math" w:eastAsia="Times New Roman" w:hAnsi="Cambria Math" w:cs="Times New Roman"/>
                  <w:sz w:val="24"/>
                  <w:szCs w:val="24"/>
                </w:rPr>
                <m:t>16.4</m:t>
              </m:r>
            </m:oMath>
          </w:p>
        </w:tc>
        <w:tc>
          <w:tcPr>
            <w:tcW w:w="0" w:type="auto"/>
            <w:hideMark/>
          </w:tcPr>
          <w:p w14:paraId="326CB3A3"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eastAsia="Times New Roman" w:hAnsi="Times New Roman" w:cs="Times New Roman"/>
                <w:sz w:val="24"/>
                <w:szCs w:val="24"/>
              </w:rPr>
              <w:t>500.0</w:t>
            </w:r>
          </w:p>
        </w:tc>
        <w:tc>
          <w:tcPr>
            <w:tcW w:w="0" w:type="auto"/>
            <w:hideMark/>
          </w:tcPr>
          <w:p w14:paraId="0F343B7A"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eastAsia="Times New Roman" w:hAnsi="Times New Roman" w:cs="Times New Roman"/>
                <w:sz w:val="24"/>
                <w:szCs w:val="24"/>
              </w:rPr>
              <w:t>517.0</w:t>
            </w:r>
            <m:oMath>
              <m:r>
                <m:rPr>
                  <m:sty m:val="p"/>
                </m:rPr>
                <w:rPr>
                  <w:rFonts w:ascii="Cambria Math" w:eastAsia="Times New Roman" w:hAnsi="Cambria Math" w:cs="Times New Roman"/>
                  <w:sz w:val="24"/>
                  <w:szCs w:val="24"/>
                </w:rPr>
                <m:t>±18.3</m:t>
              </m:r>
            </m:oMath>
          </w:p>
        </w:tc>
        <w:tc>
          <w:tcPr>
            <w:tcW w:w="0" w:type="auto"/>
            <w:hideMark/>
          </w:tcPr>
          <w:p w14:paraId="61DA60D4"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eastAsia="Times New Roman" w:hAnsi="Times New Roman" w:cs="Times New Roman"/>
                <w:sz w:val="24"/>
                <w:szCs w:val="24"/>
              </w:rPr>
              <w:t>550.0</w:t>
            </w:r>
          </w:p>
        </w:tc>
        <w:tc>
          <w:tcPr>
            <w:tcW w:w="0" w:type="auto"/>
            <w:hideMark/>
          </w:tcPr>
          <w:p w14:paraId="11C196FC"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eastAsia="Times New Roman" w:hAnsi="Times New Roman" w:cs="Times New Roman"/>
                <w:sz w:val="24"/>
                <w:szCs w:val="24"/>
              </w:rPr>
              <w:t>23.1</w:t>
            </w:r>
            <m:oMath>
              <m:r>
                <m:rPr>
                  <m:sty m:val="p"/>
                </m:rPr>
                <w:rPr>
                  <w:rFonts w:ascii="Cambria Math" w:eastAsia="Times New Roman" w:hAnsi="Cambria Math" w:cs="Times New Roman"/>
                  <w:sz w:val="24"/>
                  <w:szCs w:val="24"/>
                </w:rPr>
                <m:t>±</m:t>
              </m:r>
              <m:r>
                <w:rPr>
                  <w:rFonts w:ascii="Cambria Math" w:eastAsia="Times New Roman" w:hAnsi="Cambria Math" w:cs="Times New Roman"/>
                  <w:sz w:val="24"/>
                  <w:szCs w:val="24"/>
                </w:rPr>
                <m:t>3.42</m:t>
              </m:r>
            </m:oMath>
          </w:p>
        </w:tc>
        <w:tc>
          <w:tcPr>
            <w:tcW w:w="0" w:type="auto"/>
            <w:hideMark/>
          </w:tcPr>
          <w:p w14:paraId="4AC9FF96"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eastAsia="Times New Roman" w:hAnsi="Times New Roman" w:cs="Times New Roman"/>
                <w:sz w:val="24"/>
                <w:szCs w:val="24"/>
              </w:rPr>
              <w:t>14.0</w:t>
            </w:r>
          </w:p>
        </w:tc>
        <w:tc>
          <w:tcPr>
            <w:tcW w:w="0" w:type="auto"/>
            <w:hideMark/>
          </w:tcPr>
          <w:p w14:paraId="425F069E"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eastAsia="Times New Roman" w:hAnsi="Times New Roman" w:cs="Times New Roman"/>
                <w:sz w:val="24"/>
                <w:szCs w:val="24"/>
              </w:rPr>
              <w:t>1.07</w:t>
            </w:r>
            <m:oMath>
              <m:r>
                <m:rPr>
                  <m:sty m:val="p"/>
                </m:rPr>
                <w:rPr>
                  <w:rFonts w:ascii="Cambria Math" w:eastAsia="Times New Roman" w:hAnsi="Cambria Math" w:cs="Times New Roman"/>
                  <w:sz w:val="24"/>
                  <w:szCs w:val="24"/>
                </w:rPr>
                <m:t>±0.03</m:t>
              </m:r>
            </m:oMath>
          </w:p>
        </w:tc>
        <w:tc>
          <w:tcPr>
            <w:tcW w:w="0" w:type="auto"/>
            <w:noWrap/>
            <w:hideMark/>
          </w:tcPr>
          <w:p w14:paraId="528DAF2B"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hAnsi="Times New Roman" w:cs="Times New Roman"/>
                <w:sz w:val="24"/>
                <w:szCs w:val="24"/>
              </w:rPr>
              <w:t xml:space="preserve">≤ 1.08 </w:t>
            </w:r>
          </w:p>
        </w:tc>
      </w:tr>
      <w:tr w:rsidR="009E5A78" w:rsidRPr="00D558D8" w14:paraId="3E116E44" w14:textId="77777777" w:rsidTr="00DA43FD">
        <w:trPr>
          <w:trHeight w:val="226"/>
        </w:trPr>
        <w:tc>
          <w:tcPr>
            <w:tcW w:w="0" w:type="auto"/>
            <w:hideMark/>
          </w:tcPr>
          <w:p w14:paraId="4B2161A0" w14:textId="77777777" w:rsidR="009E5A78" w:rsidRPr="00D558D8" w:rsidRDefault="009E5A78" w:rsidP="00DA43FD">
            <w:pPr>
              <w:spacing w:after="0" w:line="240" w:lineRule="auto"/>
              <w:rPr>
                <w:rFonts w:ascii="Times New Roman" w:eastAsia="Times New Roman" w:hAnsi="Times New Roman" w:cs="Times New Roman"/>
                <w:color w:val="000000"/>
              </w:rPr>
            </w:pPr>
            <w:r w:rsidRPr="00D558D8">
              <w:rPr>
                <w:rFonts w:ascii="Times New Roman" w:eastAsia="Times New Roman" w:hAnsi="Times New Roman" w:cs="Times New Roman"/>
                <w:color w:val="000000"/>
              </w:rPr>
              <w:t>T (</w:t>
            </w:r>
            <w:r>
              <w:rPr>
                <w:rFonts w:ascii="Times New Roman" w:eastAsia="Times New Roman" w:hAnsi="Times New Roman" w:cs="Times New Roman"/>
                <w:color w:val="000000"/>
              </w:rPr>
              <w:t>virgin</w:t>
            </w:r>
            <w:r w:rsidRPr="00D558D8">
              <w:rPr>
                <w:rFonts w:ascii="Times New Roman" w:eastAsia="Times New Roman" w:hAnsi="Times New Roman" w:cs="Times New Roman"/>
                <w:color w:val="000000"/>
              </w:rPr>
              <w:t>-ma</w:t>
            </w:r>
            <w:r>
              <w:rPr>
                <w:rFonts w:ascii="Times New Roman" w:eastAsia="Times New Roman" w:hAnsi="Times New Roman" w:cs="Times New Roman"/>
                <w:color w:val="000000"/>
              </w:rPr>
              <w:t>terial</w:t>
            </w:r>
            <w:r w:rsidRPr="00D558D8">
              <w:rPr>
                <w:rFonts w:ascii="Times New Roman" w:eastAsia="Times New Roman" w:hAnsi="Times New Roman" w:cs="Times New Roman"/>
                <w:color w:val="000000"/>
              </w:rPr>
              <w:t>)</w:t>
            </w:r>
          </w:p>
        </w:tc>
        <w:tc>
          <w:tcPr>
            <w:tcW w:w="0" w:type="auto"/>
            <w:hideMark/>
          </w:tcPr>
          <w:p w14:paraId="5AAB0D5E"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eastAsia="Times New Roman" w:hAnsi="Times New Roman" w:cs="Times New Roman"/>
                <w:sz w:val="24"/>
                <w:szCs w:val="24"/>
              </w:rPr>
              <w:t>577.0</w:t>
            </w:r>
            <m:oMath>
              <m:r>
                <m:rPr>
                  <m:sty m:val="p"/>
                </m:rPr>
                <w:rPr>
                  <w:rFonts w:ascii="Cambria Math" w:eastAsia="Times New Roman" w:hAnsi="Cambria Math" w:cs="Times New Roman"/>
                  <w:sz w:val="24"/>
                  <w:szCs w:val="24"/>
                </w:rPr>
                <m:t>±18.3</m:t>
              </m:r>
            </m:oMath>
          </w:p>
        </w:tc>
        <w:tc>
          <w:tcPr>
            <w:tcW w:w="0" w:type="auto"/>
            <w:hideMark/>
          </w:tcPr>
          <w:p w14:paraId="6F2CAB9B"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eastAsia="Times New Roman" w:hAnsi="Times New Roman" w:cs="Times New Roman"/>
                <w:sz w:val="24"/>
                <w:szCs w:val="24"/>
              </w:rPr>
              <w:t>500.0</w:t>
            </w:r>
          </w:p>
        </w:tc>
        <w:tc>
          <w:tcPr>
            <w:tcW w:w="0" w:type="auto"/>
            <w:hideMark/>
          </w:tcPr>
          <w:p w14:paraId="1FC05F0F"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eastAsia="Times New Roman" w:hAnsi="Times New Roman" w:cs="Times New Roman"/>
                <w:sz w:val="24"/>
                <w:szCs w:val="24"/>
              </w:rPr>
              <w:t>663.3</w:t>
            </w:r>
            <m:oMath>
              <m:r>
                <m:rPr>
                  <m:sty m:val="p"/>
                </m:rPr>
                <w:rPr>
                  <w:rFonts w:ascii="Cambria Math" w:eastAsia="Times New Roman" w:hAnsi="Cambria Math" w:cs="Times New Roman"/>
                  <w:sz w:val="24"/>
                  <w:szCs w:val="24"/>
                </w:rPr>
                <m:t>±32.5</m:t>
              </m:r>
            </m:oMath>
          </w:p>
        </w:tc>
        <w:tc>
          <w:tcPr>
            <w:tcW w:w="0" w:type="auto"/>
            <w:hideMark/>
          </w:tcPr>
          <w:p w14:paraId="320B7EC5"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eastAsia="Times New Roman" w:hAnsi="Times New Roman" w:cs="Times New Roman"/>
                <w:sz w:val="24"/>
                <w:szCs w:val="24"/>
              </w:rPr>
              <w:t>550.0</w:t>
            </w:r>
          </w:p>
        </w:tc>
        <w:tc>
          <w:tcPr>
            <w:tcW w:w="0" w:type="auto"/>
            <w:hideMark/>
          </w:tcPr>
          <w:p w14:paraId="7E0B0781"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eastAsia="Times New Roman" w:hAnsi="Times New Roman" w:cs="Times New Roman"/>
                <w:sz w:val="24"/>
                <w:szCs w:val="24"/>
              </w:rPr>
              <w:t>21.9</w:t>
            </w:r>
            <m:oMath>
              <m:r>
                <m:rPr>
                  <m:sty m:val="p"/>
                </m:rPr>
                <w:rPr>
                  <w:rFonts w:ascii="Cambria Math" w:eastAsia="Times New Roman" w:hAnsi="Cambria Math" w:cs="Times New Roman"/>
                  <w:sz w:val="24"/>
                  <w:szCs w:val="24"/>
                </w:rPr>
                <m:t>±</m:t>
              </m:r>
              <m:r>
                <w:rPr>
                  <w:rFonts w:ascii="Cambria Math" w:eastAsia="Times New Roman" w:hAnsi="Cambria Math" w:cs="Times New Roman"/>
                  <w:sz w:val="24"/>
                  <w:szCs w:val="24"/>
                </w:rPr>
                <m:t>1.45</m:t>
              </m:r>
            </m:oMath>
          </w:p>
        </w:tc>
        <w:tc>
          <w:tcPr>
            <w:tcW w:w="0" w:type="auto"/>
            <w:hideMark/>
          </w:tcPr>
          <w:p w14:paraId="082BEC0F"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eastAsia="Times New Roman" w:hAnsi="Times New Roman" w:cs="Times New Roman"/>
                <w:sz w:val="24"/>
                <w:szCs w:val="24"/>
              </w:rPr>
              <w:t>14.0</w:t>
            </w:r>
          </w:p>
        </w:tc>
        <w:tc>
          <w:tcPr>
            <w:tcW w:w="0" w:type="auto"/>
            <w:hideMark/>
          </w:tcPr>
          <w:p w14:paraId="180BA93C"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eastAsia="Times New Roman" w:hAnsi="Times New Roman" w:cs="Times New Roman"/>
                <w:sz w:val="24"/>
                <w:szCs w:val="24"/>
              </w:rPr>
              <w:t>1.14</w:t>
            </w:r>
            <m:oMath>
              <m:r>
                <m:rPr>
                  <m:sty m:val="p"/>
                </m:rPr>
                <w:rPr>
                  <w:rFonts w:ascii="Cambria Math" w:eastAsia="Times New Roman" w:hAnsi="Cambria Math" w:cs="Times New Roman"/>
                  <w:sz w:val="24"/>
                  <w:szCs w:val="24"/>
                </w:rPr>
                <m:t>±0.03</m:t>
              </m:r>
            </m:oMath>
          </w:p>
        </w:tc>
        <w:tc>
          <w:tcPr>
            <w:tcW w:w="0" w:type="auto"/>
            <w:noWrap/>
            <w:hideMark/>
          </w:tcPr>
          <w:p w14:paraId="1268159A" w14:textId="77777777" w:rsidR="009E5A78" w:rsidRPr="00D325F0" w:rsidRDefault="009E5A78" w:rsidP="00DA43FD">
            <w:pPr>
              <w:spacing w:after="0" w:line="240" w:lineRule="auto"/>
              <w:rPr>
                <w:rFonts w:ascii="Times New Roman" w:eastAsia="Times New Roman" w:hAnsi="Times New Roman" w:cs="Times New Roman"/>
                <w:sz w:val="24"/>
                <w:szCs w:val="24"/>
              </w:rPr>
            </w:pPr>
            <w:r w:rsidRPr="00D325F0">
              <w:rPr>
                <w:rFonts w:ascii="Times New Roman" w:hAnsi="Times New Roman" w:cs="Times New Roman"/>
                <w:sz w:val="24"/>
                <w:szCs w:val="24"/>
              </w:rPr>
              <w:t xml:space="preserve">≤ 1.08 </w:t>
            </w:r>
          </w:p>
        </w:tc>
      </w:tr>
    </w:tbl>
    <w:p w14:paraId="3DBFFED2" w14:textId="3BA0B6EB" w:rsidR="009E5A78" w:rsidRPr="00D558D8" w:rsidRDefault="004827F7" w:rsidP="004827F7">
      <w:pPr>
        <w:spacing w:after="0"/>
        <w:rPr>
          <w:rFonts w:ascii="Times New Roman" w:hAnsi="Times New Roman" w:cs="Times New Roman"/>
          <w:sz w:val="24"/>
          <w:szCs w:val="24"/>
        </w:rPr>
      </w:pPr>
      <w:r w:rsidRPr="004827F7">
        <w:rPr>
          <w:rFonts w:ascii="Times New Roman" w:hAnsi="Times New Roman" w:cs="Times New Roman"/>
          <w:sz w:val="24"/>
          <w:szCs w:val="24"/>
        </w:rPr>
        <w:t xml:space="preserve">Table 4. </w:t>
      </w:r>
      <w:r>
        <w:rPr>
          <w:rFonts w:ascii="Times New Roman" w:hAnsi="Times New Roman" w:cs="Times New Roman"/>
          <w:sz w:val="24"/>
          <w:szCs w:val="24"/>
        </w:rPr>
        <w:t>1</w:t>
      </w:r>
      <w:r w:rsidRPr="004827F7">
        <w:rPr>
          <w:rFonts w:ascii="Times New Roman" w:hAnsi="Times New Roman" w:cs="Times New Roman"/>
          <w:sz w:val="24"/>
          <w:szCs w:val="24"/>
        </w:rPr>
        <w:t xml:space="preserve">: </w:t>
      </w:r>
      <w:r w:rsidRPr="00D558D8">
        <w:rPr>
          <w:rFonts w:ascii="Times New Roman" w:hAnsi="Times New Roman" w:cs="Times New Roman"/>
          <w:sz w:val="24"/>
          <w:szCs w:val="24"/>
        </w:rPr>
        <w:t>Statistical comparison of the mechanical properties against standards.</w:t>
      </w:r>
    </w:p>
    <w:p w14:paraId="099F8925" w14:textId="309084C6" w:rsidR="009E5A78" w:rsidRPr="00D558D8" w:rsidRDefault="009E5A78" w:rsidP="009E5A78">
      <w:pPr>
        <w:spacing w:line="360" w:lineRule="auto"/>
        <w:jc w:val="both"/>
        <w:rPr>
          <w:rFonts w:ascii="Times New Roman" w:hAnsi="Times New Roman" w:cs="Times New Roman"/>
          <w:sz w:val="24"/>
          <w:szCs w:val="24"/>
        </w:rPr>
      </w:pPr>
      <w:r w:rsidRPr="00D558D8">
        <w:rPr>
          <w:rFonts w:ascii="Times New Roman" w:hAnsi="Times New Roman" w:cs="Times New Roman"/>
          <w:sz w:val="24"/>
          <w:szCs w:val="24"/>
        </w:rPr>
        <w:t>The averaged values of yield and ultimate tensile strengths of the tested samples from manufacturers are presented in Figure 4.</w:t>
      </w:r>
      <w:r w:rsidR="004827F7">
        <w:rPr>
          <w:rFonts w:ascii="Times New Roman" w:hAnsi="Times New Roman" w:cs="Times New Roman"/>
          <w:sz w:val="24"/>
          <w:szCs w:val="24"/>
        </w:rPr>
        <w:t>9</w:t>
      </w:r>
      <w:r w:rsidRPr="00D558D8">
        <w:rPr>
          <w:rFonts w:ascii="Times New Roman" w:hAnsi="Times New Roman" w:cs="Times New Roman"/>
          <w:sz w:val="24"/>
          <w:szCs w:val="24"/>
        </w:rPr>
        <w:t>. Target limits are also indicated as specified in KS EAS 412.The averaged values indicate that 71% of the manufacturers used in this study met the minimum threshold of YS ≥ 500.0 MPa set in KS EAS 412.Additionally, all the manufactures attained the minimum threshold UTS ≥ 550.0 MPa</w:t>
      </w:r>
    </w:p>
    <w:p w14:paraId="485D1586" w14:textId="77777777" w:rsidR="009E5A78" w:rsidRPr="00D558D8" w:rsidRDefault="009E5A78" w:rsidP="009E5A78">
      <w:pPr>
        <w:rPr>
          <w:rFonts w:ascii="Times New Roman" w:hAnsi="Times New Roman" w:cs="Times New Roman"/>
          <w:sz w:val="24"/>
          <w:szCs w:val="24"/>
        </w:rPr>
      </w:pPr>
    </w:p>
    <w:p w14:paraId="360FA1A7" w14:textId="77777777" w:rsidR="009E5A78" w:rsidRPr="00D558D8" w:rsidRDefault="009E5A78" w:rsidP="004827F7">
      <w:pPr>
        <w:keepNext/>
        <w:jc w:val="center"/>
        <w:rPr>
          <w:rFonts w:ascii="Times New Roman" w:hAnsi="Times New Roman" w:cs="Times New Roman"/>
          <w:sz w:val="24"/>
          <w:szCs w:val="24"/>
        </w:rPr>
      </w:pPr>
      <w:r w:rsidRPr="00D558D8">
        <w:rPr>
          <w:rFonts w:ascii="Times New Roman" w:hAnsi="Times New Roman" w:cs="Times New Roman"/>
          <w:noProof/>
          <w:sz w:val="24"/>
          <w:szCs w:val="24"/>
          <w:lang w:eastAsia="en-GB"/>
        </w:rPr>
        <w:lastRenderedPageBreak/>
        <w:drawing>
          <wp:inline distT="0" distB="0" distL="0" distR="0" wp14:anchorId="39F993DE" wp14:editId="36AA7AEC">
            <wp:extent cx="5473700" cy="2644775"/>
            <wp:effectExtent l="0" t="0" r="12700" b="3175"/>
            <wp:docPr id="28" name="Chart 3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0B953B2" w14:textId="453B80D5" w:rsidR="009E5A78" w:rsidRPr="00D558D8" w:rsidRDefault="009E5A78" w:rsidP="004827F7">
      <w:pPr>
        <w:jc w:val="center"/>
        <w:rPr>
          <w:rFonts w:ascii="Times New Roman" w:hAnsi="Times New Roman" w:cs="Times New Roman"/>
          <w:sz w:val="24"/>
          <w:szCs w:val="24"/>
        </w:rPr>
      </w:pPr>
      <w:bookmarkStart w:id="62" w:name="_Toc232367464"/>
      <w:r w:rsidRPr="00D558D8">
        <w:rPr>
          <w:rFonts w:ascii="Times New Roman" w:hAnsi="Times New Roman" w:cs="Times New Roman"/>
          <w:sz w:val="24"/>
          <w:szCs w:val="24"/>
        </w:rPr>
        <w:t>Figure 4.</w:t>
      </w:r>
      <w:r w:rsidRPr="00D558D8">
        <w:rPr>
          <w:rFonts w:ascii="Times New Roman" w:hAnsi="Times New Roman" w:cs="Times New Roman"/>
          <w:sz w:val="24"/>
          <w:szCs w:val="24"/>
        </w:rPr>
        <w:fldChar w:fldCharType="begin"/>
      </w:r>
      <w:r w:rsidRPr="00D558D8">
        <w:rPr>
          <w:rFonts w:ascii="Times New Roman" w:hAnsi="Times New Roman" w:cs="Times New Roman"/>
          <w:sz w:val="24"/>
          <w:szCs w:val="24"/>
        </w:rPr>
        <w:instrText xml:space="preserve"> SEQ Figure_4. \* ARABIC </w:instrText>
      </w:r>
      <w:r w:rsidRPr="00D558D8">
        <w:rPr>
          <w:rFonts w:ascii="Times New Roman" w:hAnsi="Times New Roman" w:cs="Times New Roman"/>
          <w:sz w:val="24"/>
          <w:szCs w:val="24"/>
        </w:rPr>
        <w:fldChar w:fldCharType="separate"/>
      </w:r>
      <w:r w:rsidR="004827F7">
        <w:rPr>
          <w:rFonts w:ascii="Times New Roman" w:hAnsi="Times New Roman" w:cs="Times New Roman"/>
          <w:noProof/>
          <w:sz w:val="24"/>
          <w:szCs w:val="24"/>
        </w:rPr>
        <w:t>9</w:t>
      </w:r>
      <w:r w:rsidRPr="00D558D8">
        <w:rPr>
          <w:rFonts w:ascii="Times New Roman" w:hAnsi="Times New Roman" w:cs="Times New Roman"/>
          <w:sz w:val="24"/>
          <w:szCs w:val="24"/>
        </w:rPr>
        <w:fldChar w:fldCharType="end"/>
      </w:r>
      <w:r w:rsidRPr="00D558D8">
        <w:rPr>
          <w:rFonts w:ascii="Times New Roman" w:hAnsi="Times New Roman" w:cs="Times New Roman"/>
          <w:sz w:val="24"/>
          <w:szCs w:val="24"/>
        </w:rPr>
        <w:t>: Average values of YS and UTS of samples from manufacturers</w:t>
      </w:r>
      <w:bookmarkEnd w:id="62"/>
    </w:p>
    <w:p w14:paraId="30CC86D7" w14:textId="387A41CF" w:rsidR="009E5A78" w:rsidRPr="00D558D8" w:rsidRDefault="009E5A78" w:rsidP="009E5A78">
      <w:pPr>
        <w:spacing w:line="360" w:lineRule="auto"/>
        <w:jc w:val="both"/>
        <w:rPr>
          <w:rFonts w:ascii="Times New Roman" w:hAnsi="Times New Roman" w:cs="Times New Roman"/>
          <w:sz w:val="24"/>
          <w:szCs w:val="24"/>
        </w:rPr>
      </w:pPr>
      <w:r w:rsidRPr="00D558D8">
        <w:rPr>
          <w:rFonts w:ascii="Times New Roman" w:hAnsi="Times New Roman" w:cs="Times New Roman"/>
          <w:sz w:val="24"/>
          <w:szCs w:val="24"/>
        </w:rPr>
        <w:t>Figure 4.</w:t>
      </w:r>
      <w:r w:rsidR="004827F7">
        <w:rPr>
          <w:rFonts w:ascii="Times New Roman" w:hAnsi="Times New Roman" w:cs="Times New Roman"/>
          <w:sz w:val="24"/>
          <w:szCs w:val="24"/>
        </w:rPr>
        <w:t>9</w:t>
      </w:r>
      <w:r w:rsidRPr="00D558D8">
        <w:rPr>
          <w:rFonts w:ascii="Times New Roman" w:hAnsi="Times New Roman" w:cs="Times New Roman"/>
          <w:sz w:val="24"/>
          <w:szCs w:val="24"/>
        </w:rPr>
        <w:t xml:space="preserve"> compares the mean percentage elongation values across different manufacturers alongside their respective standard deviations, evaluated against KS EAS 412 threshold (indicated by the solid horizontal target line in the bar). It is observed that all the seven manufactures satisfy the minimum percentage elongation threshold. However, notable variations in consistency exists. Manufacturer F displays the highest mean ductility, followed closely by manufacturer C and T. On contrary, manufacturer A exhibit lowest mean percentage elongation hence slightly surpasses the minimum threshold.</w:t>
      </w:r>
    </w:p>
    <w:p w14:paraId="315DC245" w14:textId="713509BE" w:rsidR="009E5A78" w:rsidRPr="00D558D8" w:rsidRDefault="009E5A78" w:rsidP="009E5A78">
      <w:pPr>
        <w:spacing w:line="360" w:lineRule="auto"/>
        <w:jc w:val="both"/>
        <w:rPr>
          <w:rFonts w:ascii="Times New Roman" w:hAnsi="Times New Roman" w:cs="Times New Roman"/>
          <w:sz w:val="24"/>
          <w:szCs w:val="24"/>
        </w:rPr>
      </w:pPr>
      <w:r w:rsidRPr="00D558D8">
        <w:rPr>
          <w:rFonts w:ascii="Times New Roman" w:hAnsi="Times New Roman" w:cs="Times New Roman"/>
          <w:sz w:val="24"/>
          <w:szCs w:val="24"/>
        </w:rPr>
        <w:t>A clear distinction is observed in experimental scatter represented by error bars. Manufacturer E depicts a highly pronounced STD, indicating inconsistent ductility performance among individual samples. The findings correspond to the variable fracture strains noted in its independent profiles in Fig 4.</w:t>
      </w:r>
      <w:r w:rsidR="00C03B4A">
        <w:rPr>
          <w:rFonts w:ascii="Times New Roman" w:hAnsi="Times New Roman" w:cs="Times New Roman"/>
          <w:sz w:val="24"/>
          <w:szCs w:val="24"/>
        </w:rPr>
        <w:t>6</w:t>
      </w:r>
      <w:r w:rsidRPr="00D558D8">
        <w:rPr>
          <w:rFonts w:ascii="Times New Roman" w:hAnsi="Times New Roman" w:cs="Times New Roman"/>
          <w:sz w:val="24"/>
          <w:szCs w:val="24"/>
        </w:rPr>
        <w:t>. Conversely, manufacturer T exhibit negligible variance, demonstrating a uniform elongation response. This exceptional consistency reinforces the structural benefits of virgin material bars which yields predictable plastic deformation behaviour as noted in Figure 4.1</w:t>
      </w:r>
      <w:r w:rsidR="00C03B4A">
        <w:rPr>
          <w:rFonts w:ascii="Times New Roman" w:hAnsi="Times New Roman" w:cs="Times New Roman"/>
          <w:sz w:val="24"/>
          <w:szCs w:val="24"/>
        </w:rPr>
        <w:t>0</w:t>
      </w:r>
    </w:p>
    <w:p w14:paraId="74F29493" w14:textId="77777777" w:rsidR="009E5A78" w:rsidRPr="00D558D8" w:rsidRDefault="009E5A78" w:rsidP="009E5A78">
      <w:pPr>
        <w:keepNext/>
        <w:jc w:val="center"/>
        <w:rPr>
          <w:rFonts w:ascii="Times New Roman" w:hAnsi="Times New Roman" w:cs="Times New Roman"/>
          <w:sz w:val="24"/>
          <w:szCs w:val="24"/>
        </w:rPr>
      </w:pPr>
      <w:r w:rsidRPr="00D558D8">
        <w:rPr>
          <w:rFonts w:ascii="Times New Roman" w:hAnsi="Times New Roman" w:cs="Times New Roman"/>
          <w:noProof/>
          <w:sz w:val="24"/>
          <w:szCs w:val="24"/>
          <w:shd w:val="clear" w:color="auto" w:fill="002060"/>
          <w:lang w:eastAsia="en-GB"/>
        </w:rPr>
        <w:lastRenderedPageBreak/>
        <w:drawing>
          <wp:inline distT="0" distB="0" distL="0" distR="0" wp14:anchorId="453A9051" wp14:editId="2A0E0155">
            <wp:extent cx="5543550" cy="2282757"/>
            <wp:effectExtent l="0" t="0" r="0" b="3810"/>
            <wp:docPr id="29" name="Chart 3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DAAC19C" w14:textId="345E1D3B" w:rsidR="009E5A78" w:rsidRPr="00C03B4A" w:rsidRDefault="009E5A78" w:rsidP="00C03B4A">
      <w:pPr>
        <w:jc w:val="center"/>
        <w:rPr>
          <w:rFonts w:ascii="Times New Roman" w:hAnsi="Times New Roman" w:cs="Times New Roman"/>
          <w:iCs/>
          <w:noProof/>
          <w:sz w:val="24"/>
          <w:szCs w:val="24"/>
        </w:rPr>
      </w:pPr>
      <w:bookmarkStart w:id="63" w:name="_Toc232367465"/>
      <w:r w:rsidRPr="00D558D8">
        <w:rPr>
          <w:rFonts w:ascii="Times New Roman" w:hAnsi="Times New Roman" w:cs="Times New Roman"/>
          <w:sz w:val="24"/>
          <w:szCs w:val="24"/>
        </w:rPr>
        <w:t>Figure 4.</w:t>
      </w:r>
      <w:r w:rsidRPr="00D558D8">
        <w:rPr>
          <w:rFonts w:ascii="Times New Roman" w:hAnsi="Times New Roman" w:cs="Times New Roman"/>
          <w:sz w:val="24"/>
          <w:szCs w:val="24"/>
        </w:rPr>
        <w:fldChar w:fldCharType="begin"/>
      </w:r>
      <w:r w:rsidRPr="00D558D8">
        <w:rPr>
          <w:rFonts w:ascii="Times New Roman" w:hAnsi="Times New Roman" w:cs="Times New Roman"/>
          <w:sz w:val="24"/>
          <w:szCs w:val="24"/>
        </w:rPr>
        <w:instrText xml:space="preserve"> SEQ Figure_4. \* ARABIC </w:instrText>
      </w:r>
      <w:r w:rsidRPr="00D558D8">
        <w:rPr>
          <w:rFonts w:ascii="Times New Roman" w:hAnsi="Times New Roman" w:cs="Times New Roman"/>
          <w:sz w:val="24"/>
          <w:szCs w:val="24"/>
        </w:rPr>
        <w:fldChar w:fldCharType="separate"/>
      </w:r>
      <w:r w:rsidR="004827F7">
        <w:rPr>
          <w:rFonts w:ascii="Times New Roman" w:hAnsi="Times New Roman" w:cs="Times New Roman"/>
          <w:noProof/>
          <w:sz w:val="24"/>
          <w:szCs w:val="24"/>
        </w:rPr>
        <w:t>10</w:t>
      </w:r>
      <w:r w:rsidRPr="00D558D8">
        <w:rPr>
          <w:rFonts w:ascii="Times New Roman" w:hAnsi="Times New Roman" w:cs="Times New Roman"/>
          <w:sz w:val="24"/>
          <w:szCs w:val="24"/>
        </w:rPr>
        <w:fldChar w:fldCharType="end"/>
      </w:r>
      <w:r w:rsidRPr="00D558D8">
        <w:rPr>
          <w:rFonts w:ascii="Times New Roman" w:hAnsi="Times New Roman" w:cs="Times New Roman"/>
          <w:sz w:val="24"/>
          <w:szCs w:val="24"/>
        </w:rPr>
        <w:t>: Average percentage elongation for different manufacturers.</w:t>
      </w:r>
      <w:bookmarkEnd w:id="63"/>
    </w:p>
    <w:p w14:paraId="1AD275B6" w14:textId="06C86510" w:rsidR="009E5A78" w:rsidRPr="00D558D8" w:rsidRDefault="009E5A78" w:rsidP="009E5A78">
      <w:pPr>
        <w:shd w:val="clear" w:color="auto" w:fill="FFFFFF" w:themeFill="background1"/>
        <w:spacing w:line="360" w:lineRule="auto"/>
        <w:jc w:val="both"/>
        <w:rPr>
          <w:rFonts w:ascii="Times New Roman" w:hAnsi="Times New Roman" w:cs="Times New Roman"/>
          <w:sz w:val="24"/>
          <w:szCs w:val="24"/>
        </w:rPr>
      </w:pPr>
      <w:r w:rsidRPr="00D558D8">
        <w:rPr>
          <w:rFonts w:ascii="Times New Roman" w:hAnsi="Times New Roman" w:cs="Times New Roman"/>
          <w:sz w:val="24"/>
          <w:szCs w:val="24"/>
        </w:rPr>
        <w:t>Figure 4.</w:t>
      </w:r>
      <w:r w:rsidR="00C03B4A">
        <w:rPr>
          <w:rFonts w:ascii="Times New Roman" w:hAnsi="Times New Roman" w:cs="Times New Roman"/>
          <w:sz w:val="24"/>
          <w:szCs w:val="24"/>
        </w:rPr>
        <w:t>11</w:t>
      </w:r>
      <w:r w:rsidRPr="00D558D8">
        <w:rPr>
          <w:rFonts w:ascii="Times New Roman" w:hAnsi="Times New Roman" w:cs="Times New Roman"/>
          <w:sz w:val="24"/>
          <w:szCs w:val="24"/>
        </w:rPr>
        <w:t xml:space="preserve"> evaluates the averaged stress ratios (UTS/YS) of the tested manufacturers against the minimum threshold (≥ 1.15) indicated by the solid horizontal orange baseline in the chart. The ratio demonstrates material’s capacity of plastic redistribution and strain-hardening reserve, which are critical for seismic resistance.</w:t>
      </w:r>
    </w:p>
    <w:p w14:paraId="16FA7A4C" w14:textId="77777777" w:rsidR="009E5A78" w:rsidRPr="00D558D8" w:rsidRDefault="009E5A78" w:rsidP="009E5A78">
      <w:pPr>
        <w:shd w:val="clear" w:color="auto" w:fill="FFFFFF" w:themeFill="background1"/>
        <w:spacing w:line="360" w:lineRule="auto"/>
        <w:jc w:val="both"/>
        <w:rPr>
          <w:rFonts w:ascii="Times New Roman" w:hAnsi="Times New Roman" w:cs="Times New Roman"/>
          <w:sz w:val="24"/>
          <w:szCs w:val="24"/>
        </w:rPr>
      </w:pPr>
      <w:r w:rsidRPr="00D558D8">
        <w:rPr>
          <w:rFonts w:ascii="Times New Roman" w:hAnsi="Times New Roman" w:cs="Times New Roman"/>
          <w:sz w:val="24"/>
          <w:szCs w:val="24"/>
        </w:rPr>
        <w:t>The comparative analysis revealed that six of out seven manufacturers denoted by (A, B, C, D, E, and T) surpassed the minimum threshold, demonstrating secure margin between yielding point and ultimate tensile failure. Manufacturer C samples exhibit highest ratio, implying the greatest capacity for energy absorption during post-yielding deformation. On contrary, critical failure in compliance is noted in manufacturer F samples, whose mean ratio fall below the target baseline on the chart. This deficiency implies a narrow margin between YS and UTS making the material experience rapid strain localization post-yielding with limited plastic warning before fracture.</w:t>
      </w:r>
    </w:p>
    <w:p w14:paraId="22326B69" w14:textId="77777777" w:rsidR="009E5A78" w:rsidRPr="00D558D8" w:rsidRDefault="009E5A78" w:rsidP="009E5A78">
      <w:pPr>
        <w:keepNext/>
        <w:jc w:val="center"/>
        <w:rPr>
          <w:rFonts w:ascii="Times New Roman" w:hAnsi="Times New Roman" w:cs="Times New Roman"/>
          <w:sz w:val="24"/>
          <w:szCs w:val="24"/>
        </w:rPr>
      </w:pPr>
      <w:r w:rsidRPr="00D558D8">
        <w:rPr>
          <w:rFonts w:ascii="Times New Roman" w:hAnsi="Times New Roman" w:cs="Times New Roman"/>
          <w:noProof/>
          <w:sz w:val="24"/>
          <w:szCs w:val="24"/>
          <w:lang w:eastAsia="en-GB"/>
        </w:rPr>
        <w:drawing>
          <wp:inline distT="0" distB="0" distL="0" distR="0" wp14:anchorId="30CA5274" wp14:editId="7CEEE844">
            <wp:extent cx="5648325" cy="2396247"/>
            <wp:effectExtent l="0" t="0" r="9525" b="4445"/>
            <wp:docPr id="30" name="Object 3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6EF1FC3" w14:textId="7655DD76" w:rsidR="009E5A78" w:rsidRPr="004573AE" w:rsidRDefault="009E5A78" w:rsidP="004573AE">
      <w:pPr>
        <w:jc w:val="center"/>
        <w:rPr>
          <w:rFonts w:ascii="Times New Roman" w:hAnsi="Times New Roman" w:cs="Times New Roman"/>
          <w:iCs/>
          <w:sz w:val="24"/>
          <w:szCs w:val="24"/>
        </w:rPr>
      </w:pPr>
      <w:bookmarkStart w:id="64" w:name="_Toc232367466"/>
      <w:r w:rsidRPr="00D558D8">
        <w:rPr>
          <w:rFonts w:ascii="Times New Roman" w:hAnsi="Times New Roman" w:cs="Times New Roman"/>
          <w:sz w:val="24"/>
          <w:szCs w:val="24"/>
        </w:rPr>
        <w:t>Figure 4.</w:t>
      </w:r>
      <w:r w:rsidRPr="00D558D8">
        <w:rPr>
          <w:rFonts w:ascii="Times New Roman" w:hAnsi="Times New Roman" w:cs="Times New Roman"/>
          <w:sz w:val="24"/>
          <w:szCs w:val="24"/>
        </w:rPr>
        <w:fldChar w:fldCharType="begin"/>
      </w:r>
      <w:r w:rsidRPr="00D558D8">
        <w:rPr>
          <w:rFonts w:ascii="Times New Roman" w:hAnsi="Times New Roman" w:cs="Times New Roman"/>
          <w:sz w:val="24"/>
          <w:szCs w:val="24"/>
        </w:rPr>
        <w:instrText xml:space="preserve"> SEQ Figure_4. \* ARABIC </w:instrText>
      </w:r>
      <w:r w:rsidRPr="00D558D8">
        <w:rPr>
          <w:rFonts w:ascii="Times New Roman" w:hAnsi="Times New Roman" w:cs="Times New Roman"/>
          <w:sz w:val="24"/>
          <w:szCs w:val="24"/>
        </w:rPr>
        <w:fldChar w:fldCharType="separate"/>
      </w:r>
      <w:r w:rsidR="004827F7">
        <w:rPr>
          <w:rFonts w:ascii="Times New Roman" w:hAnsi="Times New Roman" w:cs="Times New Roman"/>
          <w:noProof/>
          <w:sz w:val="24"/>
          <w:szCs w:val="24"/>
        </w:rPr>
        <w:t>11</w:t>
      </w:r>
      <w:r w:rsidRPr="00D558D8">
        <w:rPr>
          <w:rFonts w:ascii="Times New Roman" w:hAnsi="Times New Roman" w:cs="Times New Roman"/>
          <w:sz w:val="24"/>
          <w:szCs w:val="24"/>
        </w:rPr>
        <w:fldChar w:fldCharType="end"/>
      </w:r>
      <w:r w:rsidRPr="00D558D8">
        <w:rPr>
          <w:rFonts w:ascii="Times New Roman" w:hAnsi="Times New Roman" w:cs="Times New Roman"/>
          <w:sz w:val="24"/>
          <w:szCs w:val="24"/>
        </w:rPr>
        <w:t>: Average stress ratio for different manufacturers</w:t>
      </w:r>
      <w:bookmarkEnd w:id="64"/>
    </w:p>
    <w:p w14:paraId="6EA22F51" w14:textId="613E76BD" w:rsidR="009E5A78" w:rsidRPr="00D558D8" w:rsidRDefault="009E5A78" w:rsidP="009E5A78">
      <w:pPr>
        <w:spacing w:line="360" w:lineRule="auto"/>
        <w:jc w:val="both"/>
        <w:rPr>
          <w:rFonts w:ascii="Times New Roman" w:hAnsi="Times New Roman" w:cs="Times New Roman"/>
          <w:noProof/>
          <w:sz w:val="24"/>
          <w:szCs w:val="24"/>
        </w:rPr>
      </w:pPr>
      <w:r w:rsidRPr="00D558D8">
        <w:rPr>
          <w:rFonts w:ascii="Times New Roman" w:hAnsi="Times New Roman" w:cs="Times New Roman"/>
          <w:noProof/>
          <w:sz w:val="24"/>
          <w:szCs w:val="24"/>
        </w:rPr>
        <w:lastRenderedPageBreak/>
        <w:t xml:space="preserve">Overall compliance status in the dataset was computed using a logical AND condition: a source is marked </w:t>
      </w:r>
      <w:r w:rsidRPr="00D558D8">
        <w:rPr>
          <w:rFonts w:ascii="Segoe UI Symbol" w:hAnsi="Segoe UI Symbol" w:cs="Segoe UI Symbol"/>
          <w:noProof/>
          <w:sz w:val="24"/>
          <w:szCs w:val="24"/>
        </w:rPr>
        <w:t>✓</w:t>
      </w:r>
      <w:r w:rsidRPr="00D558D8">
        <w:rPr>
          <w:rFonts w:ascii="Times New Roman" w:hAnsi="Times New Roman" w:cs="Times New Roman"/>
          <w:noProof/>
          <w:sz w:val="24"/>
          <w:szCs w:val="24"/>
        </w:rPr>
        <w:t xml:space="preserve"> only if yield strength, UTS, stress ratio, and elongation all meet KS EAS 412 thresholds. The results from this analysis are presented in Table 4.</w:t>
      </w:r>
      <w:r w:rsidR="00C03B4A">
        <w:rPr>
          <w:rFonts w:ascii="Times New Roman" w:hAnsi="Times New Roman" w:cs="Times New Roman"/>
          <w:noProof/>
          <w:sz w:val="24"/>
          <w:szCs w:val="24"/>
        </w:rPr>
        <w:t>3</w:t>
      </w:r>
      <w:r w:rsidRPr="00D558D8">
        <w:rPr>
          <w:rFonts w:ascii="Times New Roman" w:hAnsi="Times New Roman" w:cs="Times New Roman"/>
          <w:noProof/>
          <w:sz w:val="24"/>
          <w:szCs w:val="24"/>
        </w:rPr>
        <w:t xml:space="preserve"> </w:t>
      </w:r>
    </w:p>
    <w:p w14:paraId="5EFE1F19" w14:textId="4AA54AAC" w:rsidR="009E5A78" w:rsidRPr="00D558D8" w:rsidRDefault="009E5A78" w:rsidP="009E5A78">
      <w:pPr>
        <w:rPr>
          <w:rFonts w:ascii="Times New Roman" w:hAnsi="Times New Roman" w:cs="Times New Roman"/>
          <w:i/>
          <w:iCs/>
          <w:sz w:val="24"/>
          <w:szCs w:val="24"/>
        </w:rPr>
      </w:pPr>
      <w:bookmarkStart w:id="65" w:name="_Toc232406786"/>
      <w:r w:rsidRPr="00D558D8">
        <w:rPr>
          <w:rFonts w:ascii="Times New Roman" w:hAnsi="Times New Roman" w:cs="Times New Roman"/>
          <w:sz w:val="24"/>
          <w:szCs w:val="24"/>
        </w:rPr>
        <w:t>Table 4.</w:t>
      </w:r>
      <w:r w:rsidRPr="00D558D8">
        <w:rPr>
          <w:rFonts w:ascii="Times New Roman" w:hAnsi="Times New Roman" w:cs="Times New Roman"/>
          <w:i/>
          <w:sz w:val="24"/>
          <w:szCs w:val="24"/>
        </w:rPr>
        <w:fldChar w:fldCharType="begin"/>
      </w:r>
      <w:r w:rsidRPr="00D558D8">
        <w:rPr>
          <w:rFonts w:ascii="Times New Roman" w:hAnsi="Times New Roman" w:cs="Times New Roman"/>
          <w:sz w:val="24"/>
          <w:szCs w:val="24"/>
        </w:rPr>
        <w:instrText xml:space="preserve"> SEQ Table_4. \* ARABIC </w:instrText>
      </w:r>
      <w:r w:rsidRPr="00D558D8">
        <w:rPr>
          <w:rFonts w:ascii="Times New Roman" w:hAnsi="Times New Roman" w:cs="Times New Roman"/>
          <w:i/>
          <w:sz w:val="24"/>
          <w:szCs w:val="24"/>
        </w:rPr>
        <w:fldChar w:fldCharType="separate"/>
      </w:r>
      <w:r w:rsidR="004827F7">
        <w:rPr>
          <w:rFonts w:ascii="Times New Roman" w:hAnsi="Times New Roman" w:cs="Times New Roman"/>
          <w:noProof/>
          <w:sz w:val="24"/>
          <w:szCs w:val="24"/>
        </w:rPr>
        <w:t>3</w:t>
      </w:r>
      <w:r w:rsidRPr="00D558D8">
        <w:rPr>
          <w:rFonts w:ascii="Times New Roman" w:hAnsi="Times New Roman" w:cs="Times New Roman"/>
          <w:i/>
          <w:sz w:val="24"/>
          <w:szCs w:val="24"/>
        </w:rPr>
        <w:fldChar w:fldCharType="end"/>
      </w:r>
      <w:r w:rsidRPr="00D558D8">
        <w:rPr>
          <w:rFonts w:ascii="Times New Roman" w:hAnsi="Times New Roman" w:cs="Times New Roman"/>
          <w:sz w:val="24"/>
          <w:szCs w:val="24"/>
        </w:rPr>
        <w:t>: Summary of Mechanical Property Compliance</w:t>
      </w:r>
      <w:bookmarkEnd w:id="65"/>
      <w:r w:rsidRPr="00D558D8">
        <w:rPr>
          <w:rFonts w:ascii="Times New Roman" w:hAnsi="Times New Roman" w:cs="Times New Roman"/>
          <w:sz w:val="24"/>
          <w:szCs w:val="24"/>
        </w:rPr>
        <w:t xml:space="preserve"> </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6"/>
        <w:gridCol w:w="1566"/>
        <w:gridCol w:w="1598"/>
        <w:gridCol w:w="1297"/>
        <w:gridCol w:w="1317"/>
        <w:gridCol w:w="2072"/>
      </w:tblGrid>
      <w:tr w:rsidR="009E5A78" w:rsidRPr="00D558D8" w14:paraId="147DD57B" w14:textId="77777777" w:rsidTr="00DA43FD">
        <w:trPr>
          <w:trHeight w:val="359"/>
          <w:jc w:val="center"/>
        </w:trPr>
        <w:tc>
          <w:tcPr>
            <w:tcW w:w="649" w:type="pct"/>
            <w:vMerge w:val="restart"/>
          </w:tcPr>
          <w:p w14:paraId="55FBF8D8" w14:textId="77777777" w:rsidR="009E5A78" w:rsidRPr="00433409" w:rsidRDefault="009E5A78" w:rsidP="00DA43FD">
            <w:pPr>
              <w:spacing w:after="0" w:line="240" w:lineRule="auto"/>
              <w:rPr>
                <w:rFonts w:ascii="Times New Roman" w:hAnsi="Times New Roman" w:cs="Times New Roman"/>
                <w:noProof/>
                <w:sz w:val="24"/>
                <w:szCs w:val="24"/>
              </w:rPr>
            </w:pPr>
            <w:r w:rsidRPr="00433409">
              <w:rPr>
                <w:rFonts w:ascii="Times New Roman" w:hAnsi="Times New Roman" w:cs="Times New Roman"/>
                <w:noProof/>
                <w:sz w:val="24"/>
                <w:szCs w:val="24"/>
              </w:rPr>
              <w:t>Source</w:t>
            </w:r>
          </w:p>
        </w:tc>
        <w:tc>
          <w:tcPr>
            <w:tcW w:w="3200" w:type="pct"/>
            <w:gridSpan w:val="4"/>
          </w:tcPr>
          <w:p w14:paraId="3E864C7D" w14:textId="77777777" w:rsidR="009E5A78" w:rsidRPr="00433409" w:rsidRDefault="009E5A78" w:rsidP="00DA43FD">
            <w:pPr>
              <w:spacing w:after="0" w:line="240" w:lineRule="auto"/>
              <w:jc w:val="center"/>
              <w:rPr>
                <w:rFonts w:ascii="Times New Roman" w:hAnsi="Times New Roman" w:cs="Times New Roman"/>
                <w:noProof/>
                <w:sz w:val="24"/>
                <w:szCs w:val="24"/>
              </w:rPr>
            </w:pPr>
            <w:r w:rsidRPr="00433409">
              <w:rPr>
                <w:rFonts w:ascii="Times New Roman" w:hAnsi="Times New Roman" w:cs="Times New Roman"/>
                <w:noProof/>
                <w:sz w:val="24"/>
                <w:szCs w:val="24"/>
              </w:rPr>
              <w:t>Property</w:t>
            </w:r>
          </w:p>
        </w:tc>
        <w:tc>
          <w:tcPr>
            <w:tcW w:w="1151" w:type="pct"/>
            <w:vMerge w:val="restart"/>
          </w:tcPr>
          <w:p w14:paraId="41311EF8" w14:textId="77777777" w:rsidR="009E5A78" w:rsidRPr="00433409" w:rsidRDefault="009E5A78" w:rsidP="00DA43FD">
            <w:pPr>
              <w:spacing w:after="0" w:line="240" w:lineRule="auto"/>
              <w:rPr>
                <w:rFonts w:ascii="Times New Roman" w:hAnsi="Times New Roman" w:cs="Times New Roman"/>
                <w:noProof/>
                <w:sz w:val="24"/>
                <w:szCs w:val="24"/>
              </w:rPr>
            </w:pPr>
            <w:r w:rsidRPr="00433409">
              <w:rPr>
                <w:rFonts w:ascii="Times New Roman" w:hAnsi="Times New Roman" w:cs="Times New Roman"/>
                <w:noProof/>
                <w:sz w:val="24"/>
                <w:szCs w:val="24"/>
              </w:rPr>
              <w:t>Overall status</w:t>
            </w:r>
          </w:p>
        </w:tc>
      </w:tr>
      <w:tr w:rsidR="009E5A78" w:rsidRPr="00D558D8" w14:paraId="6DDD0F6F" w14:textId="77777777" w:rsidTr="00DA43FD">
        <w:trPr>
          <w:trHeight w:val="759"/>
          <w:jc w:val="center"/>
        </w:trPr>
        <w:tc>
          <w:tcPr>
            <w:tcW w:w="649" w:type="pct"/>
            <w:vMerge/>
          </w:tcPr>
          <w:p w14:paraId="3A738ACD" w14:textId="77777777" w:rsidR="009E5A78" w:rsidRPr="00433409" w:rsidRDefault="009E5A78" w:rsidP="00DA43FD">
            <w:pPr>
              <w:spacing w:after="0" w:line="240" w:lineRule="auto"/>
              <w:rPr>
                <w:rFonts w:ascii="Times New Roman" w:hAnsi="Times New Roman" w:cs="Times New Roman"/>
                <w:noProof/>
                <w:sz w:val="24"/>
                <w:szCs w:val="24"/>
              </w:rPr>
            </w:pPr>
          </w:p>
        </w:tc>
        <w:tc>
          <w:tcPr>
            <w:tcW w:w="870" w:type="pct"/>
          </w:tcPr>
          <w:p w14:paraId="7DA0C05F" w14:textId="77777777" w:rsidR="009E5A78" w:rsidRPr="00433409" w:rsidRDefault="009E5A78" w:rsidP="00DA43FD">
            <w:pPr>
              <w:spacing w:after="0" w:line="240" w:lineRule="auto"/>
              <w:rPr>
                <w:rFonts w:ascii="Times New Roman" w:hAnsi="Times New Roman" w:cs="Times New Roman"/>
                <w:noProof/>
                <w:sz w:val="24"/>
                <w:szCs w:val="24"/>
              </w:rPr>
            </w:pPr>
            <w:r w:rsidRPr="00433409">
              <w:rPr>
                <w:rFonts w:ascii="Times New Roman" w:hAnsi="Times New Roman" w:cs="Times New Roman"/>
                <w:noProof/>
                <w:sz w:val="24"/>
                <w:szCs w:val="24"/>
              </w:rPr>
              <w:t>YS</w:t>
            </w:r>
          </w:p>
          <w:p w14:paraId="1B00FDEA" w14:textId="77777777" w:rsidR="009E5A78" w:rsidRPr="00433409" w:rsidRDefault="009E5A78" w:rsidP="00DA43FD">
            <w:pPr>
              <w:spacing w:after="0" w:line="240" w:lineRule="auto"/>
              <w:rPr>
                <w:rFonts w:ascii="Times New Roman" w:hAnsi="Times New Roman" w:cs="Times New Roman"/>
                <w:noProof/>
                <w:sz w:val="24"/>
                <w:szCs w:val="24"/>
              </w:rPr>
            </w:pPr>
            <w:r w:rsidRPr="00433409">
              <w:rPr>
                <w:rFonts w:ascii="Times New Roman" w:hAnsi="Times New Roman" w:cs="Times New Roman"/>
                <w:sz w:val="24"/>
                <w:szCs w:val="24"/>
              </w:rPr>
              <w:t>(≥ 500</w:t>
            </w:r>
            <w:r>
              <w:rPr>
                <w:rFonts w:ascii="Times New Roman" w:hAnsi="Times New Roman" w:cs="Times New Roman"/>
                <w:sz w:val="24"/>
                <w:szCs w:val="24"/>
              </w:rPr>
              <w:t>.0</w:t>
            </w:r>
            <w:r w:rsidRPr="00433409">
              <w:rPr>
                <w:rFonts w:ascii="Times New Roman" w:hAnsi="Times New Roman" w:cs="Times New Roman"/>
                <w:sz w:val="24"/>
                <w:szCs w:val="24"/>
              </w:rPr>
              <w:t>MPa)</w:t>
            </w:r>
          </w:p>
          <w:p w14:paraId="1019C829" w14:textId="77777777" w:rsidR="009E5A78" w:rsidRPr="00433409" w:rsidRDefault="009E5A78" w:rsidP="00DA43FD">
            <w:pPr>
              <w:spacing w:after="0" w:line="240" w:lineRule="auto"/>
              <w:rPr>
                <w:rFonts w:ascii="Times New Roman" w:hAnsi="Times New Roman" w:cs="Times New Roman"/>
                <w:noProof/>
                <w:sz w:val="24"/>
                <w:szCs w:val="24"/>
              </w:rPr>
            </w:pPr>
          </w:p>
        </w:tc>
        <w:tc>
          <w:tcPr>
            <w:tcW w:w="877" w:type="pct"/>
          </w:tcPr>
          <w:p w14:paraId="482091AE" w14:textId="77777777" w:rsidR="009E5A78" w:rsidRPr="00433409" w:rsidRDefault="009E5A78" w:rsidP="00DA43FD">
            <w:pPr>
              <w:spacing w:after="0" w:line="240" w:lineRule="auto"/>
              <w:rPr>
                <w:rFonts w:ascii="Times New Roman" w:hAnsi="Times New Roman" w:cs="Times New Roman"/>
                <w:noProof/>
                <w:sz w:val="24"/>
                <w:szCs w:val="24"/>
              </w:rPr>
            </w:pPr>
            <w:r w:rsidRPr="00433409">
              <w:rPr>
                <w:rFonts w:ascii="Times New Roman" w:hAnsi="Times New Roman" w:cs="Times New Roman"/>
                <w:noProof/>
                <w:sz w:val="24"/>
                <w:szCs w:val="24"/>
              </w:rPr>
              <w:t xml:space="preserve">UTS </w:t>
            </w:r>
          </w:p>
          <w:p w14:paraId="24819050" w14:textId="77777777" w:rsidR="009E5A78" w:rsidRPr="00433409" w:rsidRDefault="009E5A78" w:rsidP="00DA43FD">
            <w:pPr>
              <w:spacing w:after="0" w:line="240" w:lineRule="auto"/>
              <w:rPr>
                <w:rFonts w:ascii="Times New Roman" w:hAnsi="Times New Roman" w:cs="Times New Roman"/>
                <w:noProof/>
                <w:sz w:val="24"/>
                <w:szCs w:val="24"/>
              </w:rPr>
            </w:pPr>
            <w:r w:rsidRPr="00433409">
              <w:rPr>
                <w:rFonts w:ascii="Times New Roman" w:hAnsi="Times New Roman" w:cs="Times New Roman"/>
                <w:sz w:val="24"/>
                <w:szCs w:val="24"/>
              </w:rPr>
              <w:t>(≥ 550</w:t>
            </w:r>
            <w:r>
              <w:rPr>
                <w:rFonts w:ascii="Times New Roman" w:hAnsi="Times New Roman" w:cs="Times New Roman"/>
                <w:sz w:val="24"/>
                <w:szCs w:val="24"/>
              </w:rPr>
              <w:t>.0</w:t>
            </w:r>
            <w:r w:rsidRPr="00433409">
              <w:rPr>
                <w:rFonts w:ascii="Times New Roman" w:hAnsi="Times New Roman" w:cs="Times New Roman"/>
                <w:sz w:val="24"/>
                <w:szCs w:val="24"/>
              </w:rPr>
              <w:t> MPa)</w:t>
            </w:r>
          </w:p>
        </w:tc>
        <w:tc>
          <w:tcPr>
            <w:tcW w:w="721" w:type="pct"/>
          </w:tcPr>
          <w:p w14:paraId="198A0736" w14:textId="77777777" w:rsidR="009E5A78" w:rsidRPr="00433409" w:rsidRDefault="009E5A78" w:rsidP="00DA43FD">
            <w:pPr>
              <w:spacing w:after="0" w:line="240" w:lineRule="auto"/>
              <w:rPr>
                <w:rFonts w:ascii="Times New Roman" w:hAnsi="Times New Roman" w:cs="Times New Roman"/>
                <w:noProof/>
                <w:sz w:val="24"/>
                <w:szCs w:val="24"/>
              </w:rPr>
            </w:pPr>
            <w:r w:rsidRPr="00433409">
              <w:rPr>
                <w:rFonts w:ascii="Times New Roman" w:hAnsi="Times New Roman" w:cs="Times New Roman"/>
                <w:noProof/>
                <w:sz w:val="24"/>
                <w:szCs w:val="24"/>
              </w:rPr>
              <w:t>% Elongation</w:t>
            </w:r>
          </w:p>
          <w:p w14:paraId="5F43544B" w14:textId="77777777" w:rsidR="009E5A78" w:rsidRPr="00433409" w:rsidRDefault="009E5A78" w:rsidP="00DA43FD">
            <w:pPr>
              <w:spacing w:after="0" w:line="240" w:lineRule="auto"/>
              <w:rPr>
                <w:rFonts w:ascii="Times New Roman" w:hAnsi="Times New Roman" w:cs="Times New Roman"/>
                <w:noProof/>
                <w:sz w:val="24"/>
                <w:szCs w:val="24"/>
              </w:rPr>
            </w:pPr>
            <w:r w:rsidRPr="00433409">
              <w:rPr>
                <w:rFonts w:ascii="Times New Roman" w:hAnsi="Times New Roman" w:cs="Times New Roman"/>
                <w:sz w:val="24"/>
                <w:szCs w:val="24"/>
              </w:rPr>
              <w:t>(≥ 14</w:t>
            </w:r>
            <w:r>
              <w:rPr>
                <w:rFonts w:ascii="Times New Roman" w:hAnsi="Times New Roman" w:cs="Times New Roman"/>
                <w:sz w:val="24"/>
                <w:szCs w:val="24"/>
              </w:rPr>
              <w:t>.0</w:t>
            </w:r>
            <w:r w:rsidRPr="00433409">
              <w:rPr>
                <w:rFonts w:ascii="Times New Roman" w:hAnsi="Times New Roman" w:cs="Times New Roman"/>
                <w:sz w:val="24"/>
                <w:szCs w:val="24"/>
              </w:rPr>
              <w:t>%)</w:t>
            </w:r>
          </w:p>
        </w:tc>
        <w:tc>
          <w:tcPr>
            <w:tcW w:w="732" w:type="pct"/>
          </w:tcPr>
          <w:p w14:paraId="3505AB7F" w14:textId="77777777" w:rsidR="009E5A78" w:rsidRPr="00433409" w:rsidRDefault="009E5A78" w:rsidP="00DA43FD">
            <w:pPr>
              <w:spacing w:after="0" w:line="240" w:lineRule="auto"/>
              <w:rPr>
                <w:rFonts w:ascii="Times New Roman" w:hAnsi="Times New Roman" w:cs="Times New Roman"/>
                <w:noProof/>
                <w:sz w:val="24"/>
                <w:szCs w:val="24"/>
              </w:rPr>
            </w:pPr>
            <w:r w:rsidRPr="00433409">
              <w:rPr>
                <w:rFonts w:ascii="Times New Roman" w:hAnsi="Times New Roman" w:cs="Times New Roman"/>
                <w:noProof/>
                <w:sz w:val="24"/>
                <w:szCs w:val="24"/>
              </w:rPr>
              <w:t>Stress ratios</w:t>
            </w:r>
          </w:p>
          <w:p w14:paraId="3590F058" w14:textId="77777777" w:rsidR="009E5A78" w:rsidRPr="00433409" w:rsidRDefault="009E5A78" w:rsidP="00DA43FD">
            <w:pPr>
              <w:spacing w:after="0" w:line="240" w:lineRule="auto"/>
              <w:rPr>
                <w:rFonts w:ascii="Times New Roman" w:hAnsi="Times New Roman" w:cs="Times New Roman"/>
                <w:noProof/>
                <w:sz w:val="24"/>
                <w:szCs w:val="24"/>
              </w:rPr>
            </w:pPr>
            <w:bookmarkStart w:id="66" w:name="_Hlk232277138"/>
            <w:r w:rsidRPr="00433409">
              <w:rPr>
                <w:rFonts w:ascii="Times New Roman" w:hAnsi="Times New Roman" w:cs="Times New Roman"/>
                <w:sz w:val="24"/>
                <w:szCs w:val="24"/>
              </w:rPr>
              <w:t>(≥ 1.08)</w:t>
            </w:r>
            <w:bookmarkEnd w:id="66"/>
          </w:p>
        </w:tc>
        <w:tc>
          <w:tcPr>
            <w:tcW w:w="1151" w:type="pct"/>
            <w:vMerge/>
          </w:tcPr>
          <w:p w14:paraId="14612535" w14:textId="77777777" w:rsidR="009E5A78" w:rsidRPr="00D558D8" w:rsidRDefault="009E5A78" w:rsidP="00DA43FD">
            <w:pPr>
              <w:spacing w:after="0" w:line="240" w:lineRule="auto"/>
              <w:rPr>
                <w:rFonts w:ascii="Times New Roman" w:hAnsi="Times New Roman" w:cs="Times New Roman"/>
                <w:b/>
                <w:bCs/>
                <w:noProof/>
                <w:sz w:val="24"/>
                <w:szCs w:val="24"/>
              </w:rPr>
            </w:pPr>
          </w:p>
        </w:tc>
      </w:tr>
      <w:tr w:rsidR="009E5A78" w:rsidRPr="00D558D8" w14:paraId="5D88137F" w14:textId="77777777" w:rsidTr="00DA43FD">
        <w:trPr>
          <w:trHeight w:val="359"/>
          <w:jc w:val="center"/>
        </w:trPr>
        <w:tc>
          <w:tcPr>
            <w:tcW w:w="649" w:type="pct"/>
          </w:tcPr>
          <w:p w14:paraId="54A60378" w14:textId="77777777" w:rsidR="009E5A78" w:rsidRPr="00D558D8" w:rsidRDefault="009E5A78" w:rsidP="00DA43FD">
            <w:pPr>
              <w:spacing w:after="0" w:line="240" w:lineRule="auto"/>
              <w:rPr>
                <w:rFonts w:ascii="Times New Roman" w:hAnsi="Times New Roman" w:cs="Times New Roman"/>
                <w:noProof/>
                <w:sz w:val="24"/>
                <w:szCs w:val="24"/>
              </w:rPr>
            </w:pPr>
            <w:r w:rsidRPr="00D558D8">
              <w:rPr>
                <w:rFonts w:ascii="Times New Roman" w:hAnsi="Times New Roman" w:cs="Times New Roman"/>
                <w:noProof/>
                <w:sz w:val="24"/>
                <w:szCs w:val="24"/>
              </w:rPr>
              <w:t>A</w:t>
            </w:r>
          </w:p>
        </w:tc>
        <w:tc>
          <w:tcPr>
            <w:tcW w:w="870" w:type="pct"/>
          </w:tcPr>
          <w:p w14:paraId="7FDFED07" w14:textId="77777777" w:rsidR="009E5A78" w:rsidRPr="00D558D8" w:rsidRDefault="009E5A78" w:rsidP="00DA43FD">
            <w:pPr>
              <w:spacing w:after="0" w:line="240" w:lineRule="auto"/>
              <w:rPr>
                <w:rFonts w:ascii="Times New Roman" w:hAnsi="Times New Roman" w:cs="Times New Roman"/>
                <w:noProof/>
                <w:sz w:val="24"/>
                <w:szCs w:val="24"/>
              </w:rPr>
            </w:pPr>
            <w:r w:rsidRPr="00D558D8">
              <w:rPr>
                <w:rFonts w:ascii="Segoe UI Symbol" w:hAnsi="Segoe UI Symbol" w:cs="Segoe UI Symbol"/>
                <w:sz w:val="24"/>
                <w:szCs w:val="24"/>
              </w:rPr>
              <w:t>✓</w:t>
            </w:r>
          </w:p>
        </w:tc>
        <w:tc>
          <w:tcPr>
            <w:tcW w:w="877" w:type="pct"/>
          </w:tcPr>
          <w:p w14:paraId="4C952EF6" w14:textId="77777777" w:rsidR="009E5A78" w:rsidRPr="00D558D8" w:rsidRDefault="009E5A78" w:rsidP="00DA43FD">
            <w:pPr>
              <w:spacing w:after="0" w:line="240" w:lineRule="auto"/>
              <w:rPr>
                <w:rFonts w:ascii="Times New Roman" w:hAnsi="Times New Roman" w:cs="Times New Roman"/>
                <w:noProof/>
                <w:sz w:val="24"/>
                <w:szCs w:val="24"/>
              </w:rPr>
            </w:pPr>
            <w:r w:rsidRPr="00D558D8">
              <w:rPr>
                <w:rFonts w:ascii="Segoe UI Symbol" w:hAnsi="Segoe UI Symbol" w:cs="Segoe UI Symbol"/>
                <w:sz w:val="24"/>
                <w:szCs w:val="24"/>
              </w:rPr>
              <w:t>✓</w:t>
            </w:r>
          </w:p>
        </w:tc>
        <w:tc>
          <w:tcPr>
            <w:tcW w:w="721" w:type="pct"/>
          </w:tcPr>
          <w:p w14:paraId="1237724E" w14:textId="77777777" w:rsidR="009E5A78" w:rsidRPr="00D558D8" w:rsidRDefault="009E5A78" w:rsidP="00DA43FD">
            <w:pPr>
              <w:spacing w:after="0" w:line="240" w:lineRule="auto"/>
              <w:rPr>
                <w:rFonts w:ascii="Times New Roman" w:hAnsi="Times New Roman" w:cs="Times New Roman"/>
                <w:noProof/>
                <w:sz w:val="24"/>
                <w:szCs w:val="24"/>
              </w:rPr>
            </w:pPr>
            <w:r w:rsidRPr="00D558D8">
              <w:rPr>
                <w:rFonts w:ascii="Segoe UI Symbol" w:hAnsi="Segoe UI Symbol" w:cs="Segoe UI Symbol"/>
                <w:sz w:val="24"/>
                <w:szCs w:val="24"/>
              </w:rPr>
              <w:t>✓</w:t>
            </w:r>
          </w:p>
        </w:tc>
        <w:tc>
          <w:tcPr>
            <w:tcW w:w="732" w:type="pct"/>
          </w:tcPr>
          <w:p w14:paraId="7428D321" w14:textId="77777777" w:rsidR="009E5A78" w:rsidRPr="00D558D8" w:rsidRDefault="009E5A78" w:rsidP="00DA43FD">
            <w:pPr>
              <w:spacing w:after="0" w:line="240" w:lineRule="auto"/>
              <w:rPr>
                <w:rFonts w:ascii="Times New Roman" w:hAnsi="Times New Roman" w:cs="Times New Roman"/>
                <w:noProof/>
                <w:sz w:val="24"/>
                <w:szCs w:val="24"/>
              </w:rPr>
            </w:pPr>
            <w:r w:rsidRPr="00D558D8">
              <w:rPr>
                <w:rFonts w:ascii="Segoe UI Symbol" w:hAnsi="Segoe UI Symbol" w:cs="Segoe UI Symbol"/>
                <w:sz w:val="24"/>
                <w:szCs w:val="24"/>
              </w:rPr>
              <w:t>✓</w:t>
            </w:r>
          </w:p>
        </w:tc>
        <w:tc>
          <w:tcPr>
            <w:tcW w:w="1151" w:type="pct"/>
          </w:tcPr>
          <w:p w14:paraId="5D388D0D" w14:textId="77777777" w:rsidR="009E5A78" w:rsidRPr="00D558D8" w:rsidRDefault="009E5A78" w:rsidP="00DA43FD">
            <w:pPr>
              <w:spacing w:after="0" w:line="240" w:lineRule="auto"/>
              <w:rPr>
                <w:rFonts w:ascii="Times New Roman" w:hAnsi="Times New Roman" w:cs="Times New Roman"/>
                <w:noProof/>
                <w:sz w:val="24"/>
                <w:szCs w:val="24"/>
              </w:rPr>
            </w:pPr>
            <w:r w:rsidRPr="00D558D8">
              <w:rPr>
                <w:rFonts w:ascii="Segoe UI Symbol" w:hAnsi="Segoe UI Symbol" w:cs="Segoe UI Symbol"/>
                <w:sz w:val="24"/>
                <w:szCs w:val="24"/>
              </w:rPr>
              <w:t>✓</w:t>
            </w:r>
            <w:r w:rsidRPr="00D558D8">
              <w:rPr>
                <w:rFonts w:ascii="Times New Roman" w:hAnsi="Times New Roman" w:cs="Times New Roman"/>
                <w:sz w:val="24"/>
                <w:szCs w:val="24"/>
              </w:rPr>
              <w:t xml:space="preserve"> Compliant</w:t>
            </w:r>
          </w:p>
        </w:tc>
      </w:tr>
      <w:tr w:rsidR="009E5A78" w:rsidRPr="00D558D8" w14:paraId="6133C161" w14:textId="77777777" w:rsidTr="00DA43FD">
        <w:trPr>
          <w:trHeight w:val="415"/>
          <w:jc w:val="center"/>
        </w:trPr>
        <w:tc>
          <w:tcPr>
            <w:tcW w:w="649" w:type="pct"/>
          </w:tcPr>
          <w:p w14:paraId="4860DEEE" w14:textId="77777777" w:rsidR="009E5A78" w:rsidRPr="00D558D8" w:rsidRDefault="009E5A78" w:rsidP="00DA43FD">
            <w:pPr>
              <w:spacing w:after="0" w:line="240" w:lineRule="auto"/>
              <w:rPr>
                <w:rFonts w:ascii="Times New Roman" w:hAnsi="Times New Roman" w:cs="Times New Roman"/>
                <w:noProof/>
                <w:sz w:val="24"/>
                <w:szCs w:val="24"/>
              </w:rPr>
            </w:pPr>
            <w:r w:rsidRPr="00D558D8">
              <w:rPr>
                <w:rFonts w:ascii="Times New Roman" w:hAnsi="Times New Roman" w:cs="Times New Roman"/>
                <w:noProof/>
                <w:sz w:val="24"/>
                <w:szCs w:val="24"/>
              </w:rPr>
              <w:t>B</w:t>
            </w:r>
          </w:p>
        </w:tc>
        <w:tc>
          <w:tcPr>
            <w:tcW w:w="870" w:type="pct"/>
          </w:tcPr>
          <w:p w14:paraId="47552A99" w14:textId="77777777" w:rsidR="009E5A78" w:rsidRPr="00D558D8" w:rsidRDefault="009E5A78" w:rsidP="00DA43FD">
            <w:pPr>
              <w:spacing w:after="0" w:line="240" w:lineRule="auto"/>
              <w:rPr>
                <w:rFonts w:ascii="Times New Roman" w:hAnsi="Times New Roman" w:cs="Times New Roman"/>
                <w:noProof/>
                <w:sz w:val="24"/>
                <w:szCs w:val="24"/>
              </w:rPr>
            </w:pPr>
            <w:r w:rsidRPr="00D558D8">
              <w:rPr>
                <w:rFonts w:ascii="Segoe UI Symbol" w:hAnsi="Segoe UI Symbol" w:cs="Segoe UI Symbol"/>
                <w:sz w:val="24"/>
                <w:szCs w:val="24"/>
              </w:rPr>
              <w:t>✗</w:t>
            </w:r>
          </w:p>
        </w:tc>
        <w:tc>
          <w:tcPr>
            <w:tcW w:w="877" w:type="pct"/>
          </w:tcPr>
          <w:p w14:paraId="29501D21" w14:textId="77777777" w:rsidR="009E5A78" w:rsidRPr="00D558D8" w:rsidRDefault="009E5A78" w:rsidP="00DA43FD">
            <w:pPr>
              <w:spacing w:after="0" w:line="240" w:lineRule="auto"/>
              <w:rPr>
                <w:rFonts w:ascii="Times New Roman" w:hAnsi="Times New Roman" w:cs="Times New Roman"/>
                <w:noProof/>
                <w:sz w:val="24"/>
                <w:szCs w:val="24"/>
              </w:rPr>
            </w:pPr>
            <w:r w:rsidRPr="00D558D8">
              <w:rPr>
                <w:rFonts w:ascii="Segoe UI Symbol" w:hAnsi="Segoe UI Symbol" w:cs="Segoe UI Symbol"/>
                <w:sz w:val="24"/>
                <w:szCs w:val="24"/>
              </w:rPr>
              <w:t>✓</w:t>
            </w:r>
          </w:p>
        </w:tc>
        <w:tc>
          <w:tcPr>
            <w:tcW w:w="721" w:type="pct"/>
          </w:tcPr>
          <w:p w14:paraId="017A43E6" w14:textId="77777777" w:rsidR="009E5A78" w:rsidRPr="00D558D8" w:rsidRDefault="009E5A78" w:rsidP="00DA43FD">
            <w:pPr>
              <w:spacing w:after="0" w:line="240" w:lineRule="auto"/>
              <w:rPr>
                <w:rFonts w:ascii="Times New Roman" w:hAnsi="Times New Roman" w:cs="Times New Roman"/>
                <w:noProof/>
                <w:sz w:val="24"/>
                <w:szCs w:val="24"/>
              </w:rPr>
            </w:pPr>
            <w:r w:rsidRPr="00D558D8">
              <w:rPr>
                <w:rFonts w:ascii="Segoe UI Symbol" w:hAnsi="Segoe UI Symbol" w:cs="Segoe UI Symbol"/>
                <w:sz w:val="24"/>
                <w:szCs w:val="24"/>
              </w:rPr>
              <w:t>✓</w:t>
            </w:r>
          </w:p>
        </w:tc>
        <w:tc>
          <w:tcPr>
            <w:tcW w:w="732" w:type="pct"/>
          </w:tcPr>
          <w:p w14:paraId="4A8B77EA" w14:textId="77777777" w:rsidR="009E5A78" w:rsidRPr="00D558D8" w:rsidRDefault="009E5A78" w:rsidP="00DA43FD">
            <w:pPr>
              <w:spacing w:after="0" w:line="240" w:lineRule="auto"/>
              <w:rPr>
                <w:rFonts w:ascii="Times New Roman" w:hAnsi="Times New Roman" w:cs="Times New Roman"/>
                <w:noProof/>
                <w:sz w:val="24"/>
                <w:szCs w:val="24"/>
              </w:rPr>
            </w:pPr>
            <w:r w:rsidRPr="00D558D8">
              <w:rPr>
                <w:rFonts w:ascii="Segoe UI Symbol" w:hAnsi="Segoe UI Symbol" w:cs="Segoe UI Symbol"/>
                <w:sz w:val="24"/>
                <w:szCs w:val="24"/>
              </w:rPr>
              <w:t>✓</w:t>
            </w:r>
          </w:p>
        </w:tc>
        <w:tc>
          <w:tcPr>
            <w:tcW w:w="1151" w:type="pct"/>
          </w:tcPr>
          <w:p w14:paraId="63843009" w14:textId="77777777" w:rsidR="009E5A78" w:rsidRPr="00D558D8" w:rsidRDefault="009E5A78" w:rsidP="00DA43FD">
            <w:pPr>
              <w:spacing w:after="0" w:line="240" w:lineRule="auto"/>
              <w:rPr>
                <w:rFonts w:ascii="Times New Roman" w:hAnsi="Times New Roman" w:cs="Times New Roman"/>
                <w:noProof/>
                <w:sz w:val="24"/>
                <w:szCs w:val="24"/>
              </w:rPr>
            </w:pPr>
            <w:r w:rsidRPr="00D558D8">
              <w:rPr>
                <w:rFonts w:ascii="Segoe UI Symbol" w:hAnsi="Segoe UI Symbol" w:cs="Segoe UI Symbol"/>
                <w:sz w:val="24"/>
                <w:szCs w:val="24"/>
              </w:rPr>
              <w:t>✗</w:t>
            </w:r>
            <w:r w:rsidRPr="00D558D8">
              <w:rPr>
                <w:rFonts w:ascii="Times New Roman" w:hAnsi="Times New Roman" w:cs="Times New Roman"/>
                <w:sz w:val="24"/>
                <w:szCs w:val="24"/>
              </w:rPr>
              <w:t xml:space="preserve"> Non-compliant</w:t>
            </w:r>
          </w:p>
        </w:tc>
      </w:tr>
      <w:tr w:rsidR="009E5A78" w:rsidRPr="00D558D8" w14:paraId="413F17A3" w14:textId="77777777" w:rsidTr="00DA43FD">
        <w:trPr>
          <w:trHeight w:val="354"/>
          <w:jc w:val="center"/>
        </w:trPr>
        <w:tc>
          <w:tcPr>
            <w:tcW w:w="649" w:type="pct"/>
          </w:tcPr>
          <w:p w14:paraId="198E8699" w14:textId="77777777" w:rsidR="009E5A78" w:rsidRPr="00D558D8" w:rsidRDefault="009E5A78" w:rsidP="00DA43FD">
            <w:pPr>
              <w:spacing w:after="0" w:line="240" w:lineRule="auto"/>
              <w:rPr>
                <w:rFonts w:ascii="Times New Roman" w:hAnsi="Times New Roman" w:cs="Times New Roman"/>
                <w:noProof/>
                <w:sz w:val="24"/>
                <w:szCs w:val="24"/>
              </w:rPr>
            </w:pPr>
            <w:r w:rsidRPr="00D558D8">
              <w:rPr>
                <w:rFonts w:ascii="Times New Roman" w:hAnsi="Times New Roman" w:cs="Times New Roman"/>
                <w:noProof/>
                <w:sz w:val="24"/>
                <w:szCs w:val="24"/>
              </w:rPr>
              <w:t>C</w:t>
            </w:r>
          </w:p>
        </w:tc>
        <w:tc>
          <w:tcPr>
            <w:tcW w:w="870" w:type="pct"/>
          </w:tcPr>
          <w:p w14:paraId="0BCE65B1" w14:textId="77777777" w:rsidR="009E5A78" w:rsidRPr="00D558D8" w:rsidRDefault="009E5A78" w:rsidP="00DA43FD">
            <w:pPr>
              <w:spacing w:after="0" w:line="240" w:lineRule="auto"/>
              <w:rPr>
                <w:rFonts w:ascii="Times New Roman" w:hAnsi="Times New Roman" w:cs="Times New Roman"/>
                <w:noProof/>
                <w:sz w:val="24"/>
                <w:szCs w:val="24"/>
              </w:rPr>
            </w:pPr>
            <w:r w:rsidRPr="00D558D8">
              <w:rPr>
                <w:rFonts w:ascii="Segoe UI Symbol" w:hAnsi="Segoe UI Symbol" w:cs="Segoe UI Symbol"/>
                <w:sz w:val="24"/>
                <w:szCs w:val="24"/>
              </w:rPr>
              <w:t>✓</w:t>
            </w:r>
          </w:p>
        </w:tc>
        <w:tc>
          <w:tcPr>
            <w:tcW w:w="877" w:type="pct"/>
          </w:tcPr>
          <w:p w14:paraId="081FDD12" w14:textId="77777777" w:rsidR="009E5A78" w:rsidRPr="00D558D8" w:rsidRDefault="009E5A78" w:rsidP="00DA43FD">
            <w:pPr>
              <w:spacing w:after="0" w:line="240" w:lineRule="auto"/>
              <w:rPr>
                <w:rFonts w:ascii="Times New Roman" w:hAnsi="Times New Roman" w:cs="Times New Roman"/>
                <w:noProof/>
                <w:sz w:val="24"/>
                <w:szCs w:val="24"/>
              </w:rPr>
            </w:pPr>
            <w:r w:rsidRPr="00D558D8">
              <w:rPr>
                <w:rFonts w:ascii="Segoe UI Symbol" w:hAnsi="Segoe UI Symbol" w:cs="Segoe UI Symbol"/>
                <w:sz w:val="24"/>
                <w:szCs w:val="24"/>
              </w:rPr>
              <w:t>✓</w:t>
            </w:r>
          </w:p>
        </w:tc>
        <w:tc>
          <w:tcPr>
            <w:tcW w:w="721" w:type="pct"/>
          </w:tcPr>
          <w:p w14:paraId="49709DA2" w14:textId="77777777" w:rsidR="009E5A78" w:rsidRPr="00D558D8" w:rsidRDefault="009E5A78" w:rsidP="00DA43FD">
            <w:pPr>
              <w:spacing w:after="0" w:line="240" w:lineRule="auto"/>
              <w:rPr>
                <w:rFonts w:ascii="Times New Roman" w:hAnsi="Times New Roman" w:cs="Times New Roman"/>
                <w:noProof/>
                <w:sz w:val="24"/>
                <w:szCs w:val="24"/>
              </w:rPr>
            </w:pPr>
            <w:r w:rsidRPr="00D558D8">
              <w:rPr>
                <w:rFonts w:ascii="Segoe UI Symbol" w:hAnsi="Segoe UI Symbol" w:cs="Segoe UI Symbol"/>
                <w:sz w:val="24"/>
                <w:szCs w:val="24"/>
              </w:rPr>
              <w:t>✓</w:t>
            </w:r>
          </w:p>
        </w:tc>
        <w:tc>
          <w:tcPr>
            <w:tcW w:w="732" w:type="pct"/>
          </w:tcPr>
          <w:p w14:paraId="005C1C22" w14:textId="77777777" w:rsidR="009E5A78" w:rsidRPr="00D558D8" w:rsidRDefault="009E5A78" w:rsidP="00DA43FD">
            <w:pPr>
              <w:spacing w:after="0" w:line="240" w:lineRule="auto"/>
              <w:rPr>
                <w:rFonts w:ascii="Times New Roman" w:hAnsi="Times New Roman" w:cs="Times New Roman"/>
                <w:noProof/>
                <w:sz w:val="24"/>
                <w:szCs w:val="24"/>
              </w:rPr>
            </w:pPr>
            <w:r w:rsidRPr="00D558D8">
              <w:rPr>
                <w:rFonts w:ascii="Segoe UI Symbol" w:hAnsi="Segoe UI Symbol" w:cs="Segoe UI Symbol"/>
                <w:sz w:val="24"/>
                <w:szCs w:val="24"/>
              </w:rPr>
              <w:t>✓</w:t>
            </w:r>
          </w:p>
        </w:tc>
        <w:tc>
          <w:tcPr>
            <w:tcW w:w="1151" w:type="pct"/>
          </w:tcPr>
          <w:p w14:paraId="68AFF461" w14:textId="77777777" w:rsidR="009E5A78" w:rsidRPr="00D558D8" w:rsidRDefault="009E5A78" w:rsidP="00DA43FD">
            <w:pPr>
              <w:spacing w:after="0" w:line="240" w:lineRule="auto"/>
              <w:rPr>
                <w:rFonts w:ascii="Times New Roman" w:hAnsi="Times New Roman" w:cs="Times New Roman"/>
                <w:noProof/>
                <w:sz w:val="24"/>
                <w:szCs w:val="24"/>
              </w:rPr>
            </w:pPr>
            <w:r w:rsidRPr="00D558D8">
              <w:rPr>
                <w:rFonts w:ascii="Segoe UI Symbol" w:hAnsi="Segoe UI Symbol" w:cs="Segoe UI Symbol"/>
                <w:sz w:val="24"/>
                <w:szCs w:val="24"/>
              </w:rPr>
              <w:t>✓</w:t>
            </w:r>
            <w:r w:rsidRPr="00D558D8">
              <w:rPr>
                <w:rFonts w:ascii="Times New Roman" w:hAnsi="Times New Roman" w:cs="Times New Roman"/>
                <w:sz w:val="24"/>
                <w:szCs w:val="24"/>
              </w:rPr>
              <w:t xml:space="preserve"> Compliant</w:t>
            </w:r>
          </w:p>
        </w:tc>
      </w:tr>
      <w:tr w:rsidR="009E5A78" w:rsidRPr="00D558D8" w14:paraId="04AFA3EA" w14:textId="77777777" w:rsidTr="00DA43FD">
        <w:trPr>
          <w:trHeight w:val="359"/>
          <w:jc w:val="center"/>
        </w:trPr>
        <w:tc>
          <w:tcPr>
            <w:tcW w:w="649" w:type="pct"/>
          </w:tcPr>
          <w:p w14:paraId="2C7AADBF" w14:textId="77777777" w:rsidR="009E5A78" w:rsidRPr="00D558D8" w:rsidRDefault="009E5A78" w:rsidP="00DA43FD">
            <w:pPr>
              <w:spacing w:after="0" w:line="240" w:lineRule="auto"/>
              <w:rPr>
                <w:rFonts w:ascii="Times New Roman" w:hAnsi="Times New Roman" w:cs="Times New Roman"/>
                <w:noProof/>
                <w:sz w:val="24"/>
                <w:szCs w:val="24"/>
              </w:rPr>
            </w:pPr>
            <w:r w:rsidRPr="00D558D8">
              <w:rPr>
                <w:rFonts w:ascii="Times New Roman" w:hAnsi="Times New Roman" w:cs="Times New Roman"/>
                <w:noProof/>
                <w:sz w:val="24"/>
                <w:szCs w:val="24"/>
              </w:rPr>
              <w:t>D</w:t>
            </w:r>
          </w:p>
        </w:tc>
        <w:tc>
          <w:tcPr>
            <w:tcW w:w="870" w:type="pct"/>
          </w:tcPr>
          <w:p w14:paraId="79683094" w14:textId="77777777" w:rsidR="009E5A78" w:rsidRPr="00D558D8" w:rsidRDefault="009E5A78" w:rsidP="00DA43FD">
            <w:pPr>
              <w:spacing w:after="0" w:line="240" w:lineRule="auto"/>
              <w:rPr>
                <w:rFonts w:ascii="Times New Roman" w:hAnsi="Times New Roman" w:cs="Times New Roman"/>
                <w:noProof/>
                <w:sz w:val="24"/>
                <w:szCs w:val="24"/>
              </w:rPr>
            </w:pPr>
            <w:r w:rsidRPr="00D558D8">
              <w:rPr>
                <w:rFonts w:ascii="Segoe UI Symbol" w:hAnsi="Segoe UI Symbol" w:cs="Segoe UI Symbol"/>
                <w:sz w:val="24"/>
                <w:szCs w:val="24"/>
              </w:rPr>
              <w:t>✓</w:t>
            </w:r>
          </w:p>
        </w:tc>
        <w:tc>
          <w:tcPr>
            <w:tcW w:w="877" w:type="pct"/>
          </w:tcPr>
          <w:p w14:paraId="2D1CA6D0" w14:textId="77777777" w:rsidR="009E5A78" w:rsidRPr="00D558D8" w:rsidRDefault="009E5A78" w:rsidP="00DA43FD">
            <w:pPr>
              <w:spacing w:after="0" w:line="240" w:lineRule="auto"/>
              <w:rPr>
                <w:rFonts w:ascii="Times New Roman" w:hAnsi="Times New Roman" w:cs="Times New Roman"/>
                <w:noProof/>
                <w:sz w:val="24"/>
                <w:szCs w:val="24"/>
              </w:rPr>
            </w:pPr>
            <w:r w:rsidRPr="00D558D8">
              <w:rPr>
                <w:rFonts w:ascii="Segoe UI Symbol" w:hAnsi="Segoe UI Symbol" w:cs="Segoe UI Symbol"/>
                <w:sz w:val="24"/>
                <w:szCs w:val="24"/>
              </w:rPr>
              <w:t>✓</w:t>
            </w:r>
          </w:p>
        </w:tc>
        <w:tc>
          <w:tcPr>
            <w:tcW w:w="721" w:type="pct"/>
          </w:tcPr>
          <w:p w14:paraId="3F383595" w14:textId="77777777" w:rsidR="009E5A78" w:rsidRPr="00D558D8" w:rsidRDefault="009E5A78" w:rsidP="00DA43FD">
            <w:pPr>
              <w:spacing w:after="0" w:line="240" w:lineRule="auto"/>
              <w:rPr>
                <w:rFonts w:ascii="Times New Roman" w:hAnsi="Times New Roman" w:cs="Times New Roman"/>
                <w:noProof/>
                <w:sz w:val="24"/>
                <w:szCs w:val="24"/>
              </w:rPr>
            </w:pPr>
            <w:r w:rsidRPr="00D558D8">
              <w:rPr>
                <w:rFonts w:ascii="Segoe UI Symbol" w:hAnsi="Segoe UI Symbol" w:cs="Segoe UI Symbol"/>
                <w:sz w:val="24"/>
                <w:szCs w:val="24"/>
              </w:rPr>
              <w:t>✓</w:t>
            </w:r>
          </w:p>
        </w:tc>
        <w:tc>
          <w:tcPr>
            <w:tcW w:w="732" w:type="pct"/>
          </w:tcPr>
          <w:p w14:paraId="6A6C5B8F" w14:textId="77777777" w:rsidR="009E5A78" w:rsidRPr="00D558D8" w:rsidRDefault="009E5A78" w:rsidP="00DA43FD">
            <w:pPr>
              <w:spacing w:after="0" w:line="240" w:lineRule="auto"/>
              <w:rPr>
                <w:rFonts w:ascii="Times New Roman" w:hAnsi="Times New Roman" w:cs="Times New Roman"/>
                <w:noProof/>
                <w:sz w:val="24"/>
                <w:szCs w:val="24"/>
              </w:rPr>
            </w:pPr>
            <w:r w:rsidRPr="00D558D8">
              <w:rPr>
                <w:rFonts w:ascii="Segoe UI Symbol" w:hAnsi="Segoe UI Symbol" w:cs="Segoe UI Symbol"/>
                <w:sz w:val="24"/>
                <w:szCs w:val="24"/>
              </w:rPr>
              <w:t>✓</w:t>
            </w:r>
          </w:p>
        </w:tc>
        <w:tc>
          <w:tcPr>
            <w:tcW w:w="1151" w:type="pct"/>
          </w:tcPr>
          <w:p w14:paraId="5A017342" w14:textId="77777777" w:rsidR="009E5A78" w:rsidRPr="00D558D8" w:rsidRDefault="009E5A78" w:rsidP="00DA43FD">
            <w:pPr>
              <w:spacing w:after="0" w:line="240" w:lineRule="auto"/>
              <w:rPr>
                <w:rFonts w:ascii="Times New Roman" w:hAnsi="Times New Roman" w:cs="Times New Roman"/>
                <w:noProof/>
                <w:sz w:val="24"/>
                <w:szCs w:val="24"/>
              </w:rPr>
            </w:pPr>
            <w:r w:rsidRPr="00D558D8">
              <w:rPr>
                <w:rFonts w:ascii="Segoe UI Symbol" w:hAnsi="Segoe UI Symbol" w:cs="Segoe UI Symbol"/>
                <w:sz w:val="24"/>
                <w:szCs w:val="24"/>
              </w:rPr>
              <w:t>✓</w:t>
            </w:r>
            <w:r w:rsidRPr="00D558D8">
              <w:rPr>
                <w:rFonts w:ascii="Times New Roman" w:hAnsi="Times New Roman" w:cs="Times New Roman"/>
                <w:sz w:val="24"/>
                <w:szCs w:val="24"/>
              </w:rPr>
              <w:t xml:space="preserve"> Compliant</w:t>
            </w:r>
          </w:p>
        </w:tc>
      </w:tr>
      <w:tr w:rsidR="009E5A78" w:rsidRPr="00D558D8" w14:paraId="763EC482" w14:textId="77777777" w:rsidTr="00DA43FD">
        <w:trPr>
          <w:trHeight w:val="327"/>
          <w:jc w:val="center"/>
        </w:trPr>
        <w:tc>
          <w:tcPr>
            <w:tcW w:w="649" w:type="pct"/>
          </w:tcPr>
          <w:p w14:paraId="613001ED" w14:textId="77777777" w:rsidR="009E5A78" w:rsidRPr="00D558D8" w:rsidRDefault="009E5A78" w:rsidP="00DA43FD">
            <w:pPr>
              <w:spacing w:after="0" w:line="240" w:lineRule="auto"/>
              <w:rPr>
                <w:rFonts w:ascii="Times New Roman" w:hAnsi="Times New Roman" w:cs="Times New Roman"/>
                <w:noProof/>
                <w:sz w:val="24"/>
                <w:szCs w:val="24"/>
              </w:rPr>
            </w:pPr>
            <w:r w:rsidRPr="00D558D8">
              <w:rPr>
                <w:rFonts w:ascii="Times New Roman" w:hAnsi="Times New Roman" w:cs="Times New Roman"/>
                <w:noProof/>
                <w:sz w:val="24"/>
                <w:szCs w:val="24"/>
              </w:rPr>
              <w:t>E</w:t>
            </w:r>
          </w:p>
        </w:tc>
        <w:tc>
          <w:tcPr>
            <w:tcW w:w="870" w:type="pct"/>
          </w:tcPr>
          <w:p w14:paraId="09C6CA9A" w14:textId="77777777" w:rsidR="009E5A78" w:rsidRPr="00D558D8" w:rsidRDefault="009E5A78" w:rsidP="00DA43FD">
            <w:pPr>
              <w:spacing w:after="0" w:line="240" w:lineRule="auto"/>
              <w:rPr>
                <w:rFonts w:ascii="Times New Roman" w:hAnsi="Times New Roman" w:cs="Times New Roman"/>
                <w:noProof/>
                <w:sz w:val="24"/>
                <w:szCs w:val="24"/>
              </w:rPr>
            </w:pPr>
            <w:r w:rsidRPr="00D558D8">
              <w:rPr>
                <w:rFonts w:ascii="Segoe UI Symbol" w:hAnsi="Segoe UI Symbol" w:cs="Segoe UI Symbol"/>
                <w:sz w:val="24"/>
                <w:szCs w:val="24"/>
              </w:rPr>
              <w:t>✓</w:t>
            </w:r>
          </w:p>
        </w:tc>
        <w:tc>
          <w:tcPr>
            <w:tcW w:w="877" w:type="pct"/>
          </w:tcPr>
          <w:p w14:paraId="2A571FD5" w14:textId="77777777" w:rsidR="009E5A78" w:rsidRPr="00D558D8" w:rsidRDefault="009E5A78" w:rsidP="00DA43FD">
            <w:pPr>
              <w:spacing w:after="0" w:line="240" w:lineRule="auto"/>
              <w:rPr>
                <w:rFonts w:ascii="Times New Roman" w:hAnsi="Times New Roman" w:cs="Times New Roman"/>
                <w:noProof/>
                <w:sz w:val="24"/>
                <w:szCs w:val="24"/>
              </w:rPr>
            </w:pPr>
            <w:r w:rsidRPr="00D558D8">
              <w:rPr>
                <w:rFonts w:ascii="Segoe UI Symbol" w:hAnsi="Segoe UI Symbol" w:cs="Segoe UI Symbol"/>
                <w:sz w:val="24"/>
                <w:szCs w:val="24"/>
              </w:rPr>
              <w:t>✓</w:t>
            </w:r>
          </w:p>
        </w:tc>
        <w:tc>
          <w:tcPr>
            <w:tcW w:w="721" w:type="pct"/>
          </w:tcPr>
          <w:p w14:paraId="6B6CF675" w14:textId="77777777" w:rsidR="009E5A78" w:rsidRPr="00D558D8" w:rsidRDefault="009E5A78" w:rsidP="00DA43FD">
            <w:pPr>
              <w:spacing w:after="0" w:line="240" w:lineRule="auto"/>
              <w:rPr>
                <w:rFonts w:ascii="Times New Roman" w:hAnsi="Times New Roman" w:cs="Times New Roman"/>
                <w:noProof/>
                <w:sz w:val="24"/>
                <w:szCs w:val="24"/>
              </w:rPr>
            </w:pPr>
            <w:r w:rsidRPr="00D558D8">
              <w:rPr>
                <w:rFonts w:ascii="Segoe UI Symbol" w:hAnsi="Segoe UI Symbol" w:cs="Segoe UI Symbol"/>
                <w:sz w:val="24"/>
                <w:szCs w:val="24"/>
              </w:rPr>
              <w:t>✓</w:t>
            </w:r>
          </w:p>
        </w:tc>
        <w:tc>
          <w:tcPr>
            <w:tcW w:w="732" w:type="pct"/>
          </w:tcPr>
          <w:p w14:paraId="4E37DCAA" w14:textId="77777777" w:rsidR="009E5A78" w:rsidRPr="00D558D8" w:rsidRDefault="009E5A78" w:rsidP="00DA43FD">
            <w:pPr>
              <w:spacing w:after="0" w:line="240" w:lineRule="auto"/>
              <w:rPr>
                <w:rFonts w:ascii="Times New Roman" w:hAnsi="Times New Roman" w:cs="Times New Roman"/>
                <w:noProof/>
                <w:sz w:val="24"/>
                <w:szCs w:val="24"/>
              </w:rPr>
            </w:pPr>
            <w:r w:rsidRPr="00D558D8">
              <w:rPr>
                <w:rFonts w:ascii="Segoe UI Symbol" w:hAnsi="Segoe UI Symbol" w:cs="Segoe UI Symbol"/>
                <w:sz w:val="24"/>
                <w:szCs w:val="24"/>
              </w:rPr>
              <w:t>✓</w:t>
            </w:r>
          </w:p>
        </w:tc>
        <w:tc>
          <w:tcPr>
            <w:tcW w:w="1151" w:type="pct"/>
          </w:tcPr>
          <w:p w14:paraId="501950D4" w14:textId="77777777" w:rsidR="009E5A78" w:rsidRPr="00D558D8" w:rsidRDefault="009E5A78" w:rsidP="00DA43FD">
            <w:pPr>
              <w:spacing w:after="0" w:line="240" w:lineRule="auto"/>
              <w:rPr>
                <w:rFonts w:ascii="Times New Roman" w:hAnsi="Times New Roman" w:cs="Times New Roman"/>
                <w:noProof/>
                <w:sz w:val="24"/>
                <w:szCs w:val="24"/>
              </w:rPr>
            </w:pPr>
            <w:r w:rsidRPr="00D558D8">
              <w:rPr>
                <w:rFonts w:ascii="Segoe UI Symbol" w:hAnsi="Segoe UI Symbol" w:cs="Segoe UI Symbol"/>
                <w:sz w:val="24"/>
                <w:szCs w:val="24"/>
              </w:rPr>
              <w:t>✓</w:t>
            </w:r>
            <w:r w:rsidRPr="00D558D8">
              <w:rPr>
                <w:rFonts w:ascii="Times New Roman" w:hAnsi="Times New Roman" w:cs="Times New Roman"/>
                <w:sz w:val="24"/>
                <w:szCs w:val="24"/>
              </w:rPr>
              <w:t xml:space="preserve"> Compliant</w:t>
            </w:r>
          </w:p>
        </w:tc>
      </w:tr>
      <w:tr w:rsidR="009E5A78" w:rsidRPr="00D558D8" w14:paraId="6AA2940D" w14:textId="77777777" w:rsidTr="00DA43FD">
        <w:trPr>
          <w:trHeight w:val="376"/>
          <w:jc w:val="center"/>
        </w:trPr>
        <w:tc>
          <w:tcPr>
            <w:tcW w:w="649" w:type="pct"/>
          </w:tcPr>
          <w:p w14:paraId="610593DB" w14:textId="77777777" w:rsidR="009E5A78" w:rsidRPr="00D558D8" w:rsidRDefault="009E5A78" w:rsidP="00DA43FD">
            <w:pPr>
              <w:spacing w:after="0" w:line="240" w:lineRule="auto"/>
              <w:rPr>
                <w:rFonts w:ascii="Times New Roman" w:hAnsi="Times New Roman" w:cs="Times New Roman"/>
                <w:noProof/>
                <w:sz w:val="24"/>
                <w:szCs w:val="24"/>
              </w:rPr>
            </w:pPr>
            <w:r w:rsidRPr="00D558D8">
              <w:rPr>
                <w:rFonts w:ascii="Times New Roman" w:hAnsi="Times New Roman" w:cs="Times New Roman"/>
                <w:noProof/>
                <w:sz w:val="24"/>
                <w:szCs w:val="24"/>
              </w:rPr>
              <w:t>F</w:t>
            </w:r>
          </w:p>
        </w:tc>
        <w:tc>
          <w:tcPr>
            <w:tcW w:w="870" w:type="pct"/>
          </w:tcPr>
          <w:p w14:paraId="2E06104D" w14:textId="77777777" w:rsidR="009E5A78" w:rsidRPr="00D558D8" w:rsidRDefault="009E5A78" w:rsidP="00DA43FD">
            <w:pPr>
              <w:spacing w:after="0" w:line="240" w:lineRule="auto"/>
              <w:rPr>
                <w:rFonts w:ascii="Times New Roman" w:hAnsi="Times New Roman" w:cs="Times New Roman"/>
                <w:noProof/>
                <w:sz w:val="24"/>
                <w:szCs w:val="24"/>
              </w:rPr>
            </w:pPr>
            <w:r w:rsidRPr="00D558D8">
              <w:rPr>
                <w:rFonts w:ascii="Segoe UI Symbol" w:hAnsi="Segoe UI Symbol" w:cs="Segoe UI Symbol"/>
                <w:sz w:val="24"/>
                <w:szCs w:val="24"/>
              </w:rPr>
              <w:t>✗</w:t>
            </w:r>
          </w:p>
        </w:tc>
        <w:tc>
          <w:tcPr>
            <w:tcW w:w="877" w:type="pct"/>
          </w:tcPr>
          <w:p w14:paraId="39AC2859" w14:textId="77777777" w:rsidR="009E5A78" w:rsidRPr="00D558D8" w:rsidRDefault="009E5A78" w:rsidP="00DA43FD">
            <w:pPr>
              <w:spacing w:after="0" w:line="240" w:lineRule="auto"/>
              <w:rPr>
                <w:rFonts w:ascii="Times New Roman" w:hAnsi="Times New Roman" w:cs="Times New Roman"/>
                <w:noProof/>
                <w:sz w:val="24"/>
                <w:szCs w:val="24"/>
              </w:rPr>
            </w:pPr>
            <w:r w:rsidRPr="00D558D8">
              <w:rPr>
                <w:rFonts w:ascii="Segoe UI Symbol" w:hAnsi="Segoe UI Symbol" w:cs="Segoe UI Symbol"/>
                <w:sz w:val="24"/>
                <w:szCs w:val="24"/>
              </w:rPr>
              <w:t>✓</w:t>
            </w:r>
          </w:p>
        </w:tc>
        <w:tc>
          <w:tcPr>
            <w:tcW w:w="721" w:type="pct"/>
          </w:tcPr>
          <w:p w14:paraId="1C94B806" w14:textId="77777777" w:rsidR="009E5A78" w:rsidRPr="00D558D8" w:rsidRDefault="009E5A78" w:rsidP="00DA43FD">
            <w:pPr>
              <w:spacing w:after="0" w:line="240" w:lineRule="auto"/>
              <w:rPr>
                <w:rFonts w:ascii="Times New Roman" w:hAnsi="Times New Roman" w:cs="Times New Roman"/>
                <w:noProof/>
                <w:sz w:val="24"/>
                <w:szCs w:val="24"/>
              </w:rPr>
            </w:pPr>
            <w:r w:rsidRPr="00D558D8">
              <w:rPr>
                <w:rFonts w:ascii="Segoe UI Symbol" w:hAnsi="Segoe UI Symbol" w:cs="Segoe UI Symbol"/>
                <w:sz w:val="24"/>
                <w:szCs w:val="24"/>
              </w:rPr>
              <w:t>✓</w:t>
            </w:r>
          </w:p>
        </w:tc>
        <w:tc>
          <w:tcPr>
            <w:tcW w:w="732" w:type="pct"/>
          </w:tcPr>
          <w:p w14:paraId="106481EB" w14:textId="77777777" w:rsidR="009E5A78" w:rsidRPr="00D558D8" w:rsidRDefault="009E5A78" w:rsidP="00DA43FD">
            <w:pPr>
              <w:spacing w:after="0" w:line="240" w:lineRule="auto"/>
              <w:rPr>
                <w:rFonts w:ascii="Times New Roman" w:hAnsi="Times New Roman" w:cs="Times New Roman"/>
                <w:noProof/>
                <w:sz w:val="24"/>
                <w:szCs w:val="24"/>
              </w:rPr>
            </w:pPr>
            <w:r w:rsidRPr="00D558D8">
              <w:rPr>
                <w:rFonts w:ascii="Segoe UI Symbol" w:hAnsi="Segoe UI Symbol" w:cs="Segoe UI Symbol"/>
                <w:sz w:val="24"/>
                <w:szCs w:val="24"/>
              </w:rPr>
              <w:t>✗</w:t>
            </w:r>
          </w:p>
        </w:tc>
        <w:tc>
          <w:tcPr>
            <w:tcW w:w="1151" w:type="pct"/>
          </w:tcPr>
          <w:p w14:paraId="7AD8CFA3" w14:textId="77777777" w:rsidR="009E5A78" w:rsidRPr="00D558D8" w:rsidRDefault="009E5A78" w:rsidP="00DA43FD">
            <w:pPr>
              <w:spacing w:after="0" w:line="240" w:lineRule="auto"/>
              <w:rPr>
                <w:rFonts w:ascii="Times New Roman" w:hAnsi="Times New Roman" w:cs="Times New Roman"/>
                <w:sz w:val="24"/>
                <w:szCs w:val="24"/>
              </w:rPr>
            </w:pPr>
            <w:r w:rsidRPr="00D558D8">
              <w:rPr>
                <w:rFonts w:ascii="Segoe UI Symbol" w:hAnsi="Segoe UI Symbol" w:cs="Segoe UI Symbol"/>
                <w:sz w:val="24"/>
                <w:szCs w:val="24"/>
              </w:rPr>
              <w:t>✗</w:t>
            </w:r>
            <w:r w:rsidRPr="00D558D8">
              <w:rPr>
                <w:rFonts w:ascii="Times New Roman" w:hAnsi="Times New Roman" w:cs="Times New Roman"/>
                <w:sz w:val="24"/>
                <w:szCs w:val="24"/>
              </w:rPr>
              <w:t xml:space="preserve"> Non-compliant</w:t>
            </w:r>
          </w:p>
        </w:tc>
      </w:tr>
      <w:tr w:rsidR="009E5A78" w:rsidRPr="00D558D8" w14:paraId="2025E9DA" w14:textId="77777777" w:rsidTr="00DA43FD">
        <w:trPr>
          <w:trHeight w:val="359"/>
          <w:jc w:val="center"/>
        </w:trPr>
        <w:tc>
          <w:tcPr>
            <w:tcW w:w="649" w:type="pct"/>
          </w:tcPr>
          <w:p w14:paraId="7A16B007" w14:textId="77777777" w:rsidR="009E5A78" w:rsidRPr="00D558D8" w:rsidRDefault="009E5A78" w:rsidP="00DA43FD">
            <w:pPr>
              <w:spacing w:after="0" w:line="240" w:lineRule="auto"/>
              <w:rPr>
                <w:rFonts w:ascii="Times New Roman" w:hAnsi="Times New Roman" w:cs="Times New Roman"/>
                <w:noProof/>
                <w:sz w:val="24"/>
                <w:szCs w:val="24"/>
              </w:rPr>
            </w:pPr>
            <w:r w:rsidRPr="00D558D8">
              <w:rPr>
                <w:rFonts w:ascii="Times New Roman" w:hAnsi="Times New Roman" w:cs="Times New Roman"/>
                <w:noProof/>
                <w:sz w:val="24"/>
                <w:szCs w:val="24"/>
              </w:rPr>
              <w:t>T (billet)</w:t>
            </w:r>
          </w:p>
        </w:tc>
        <w:tc>
          <w:tcPr>
            <w:tcW w:w="870" w:type="pct"/>
          </w:tcPr>
          <w:p w14:paraId="536BFFAB" w14:textId="77777777" w:rsidR="009E5A78" w:rsidRPr="00D558D8" w:rsidRDefault="009E5A78" w:rsidP="00DA43FD">
            <w:pPr>
              <w:spacing w:after="0" w:line="240" w:lineRule="auto"/>
              <w:rPr>
                <w:rFonts w:ascii="Times New Roman" w:hAnsi="Times New Roman" w:cs="Times New Roman"/>
                <w:noProof/>
                <w:sz w:val="24"/>
                <w:szCs w:val="24"/>
              </w:rPr>
            </w:pPr>
            <w:r w:rsidRPr="00D558D8">
              <w:rPr>
                <w:rFonts w:ascii="Segoe UI Symbol" w:hAnsi="Segoe UI Symbol" w:cs="Segoe UI Symbol"/>
                <w:sz w:val="24"/>
                <w:szCs w:val="24"/>
              </w:rPr>
              <w:t>✓</w:t>
            </w:r>
          </w:p>
        </w:tc>
        <w:tc>
          <w:tcPr>
            <w:tcW w:w="877" w:type="pct"/>
          </w:tcPr>
          <w:p w14:paraId="713C1829" w14:textId="77777777" w:rsidR="009E5A78" w:rsidRPr="00D558D8" w:rsidRDefault="009E5A78" w:rsidP="00DA43FD">
            <w:pPr>
              <w:spacing w:after="0" w:line="240" w:lineRule="auto"/>
              <w:rPr>
                <w:rFonts w:ascii="Times New Roman" w:hAnsi="Times New Roman" w:cs="Times New Roman"/>
                <w:noProof/>
                <w:sz w:val="24"/>
                <w:szCs w:val="24"/>
              </w:rPr>
            </w:pPr>
            <w:r w:rsidRPr="00D558D8">
              <w:rPr>
                <w:rFonts w:ascii="Segoe UI Symbol" w:hAnsi="Segoe UI Symbol" w:cs="Segoe UI Symbol"/>
                <w:sz w:val="24"/>
                <w:szCs w:val="24"/>
              </w:rPr>
              <w:t>✓</w:t>
            </w:r>
          </w:p>
        </w:tc>
        <w:tc>
          <w:tcPr>
            <w:tcW w:w="721" w:type="pct"/>
          </w:tcPr>
          <w:p w14:paraId="2977E351" w14:textId="77777777" w:rsidR="009E5A78" w:rsidRPr="00D558D8" w:rsidRDefault="009E5A78" w:rsidP="00DA43FD">
            <w:pPr>
              <w:spacing w:after="0" w:line="240" w:lineRule="auto"/>
              <w:rPr>
                <w:rFonts w:ascii="Times New Roman" w:hAnsi="Times New Roman" w:cs="Times New Roman"/>
                <w:noProof/>
                <w:sz w:val="24"/>
                <w:szCs w:val="24"/>
              </w:rPr>
            </w:pPr>
            <w:r w:rsidRPr="00D558D8">
              <w:rPr>
                <w:rFonts w:ascii="Segoe UI Symbol" w:hAnsi="Segoe UI Symbol" w:cs="Segoe UI Symbol"/>
                <w:sz w:val="24"/>
                <w:szCs w:val="24"/>
              </w:rPr>
              <w:t>✓</w:t>
            </w:r>
          </w:p>
        </w:tc>
        <w:tc>
          <w:tcPr>
            <w:tcW w:w="732" w:type="pct"/>
          </w:tcPr>
          <w:p w14:paraId="77586F2B" w14:textId="77777777" w:rsidR="009E5A78" w:rsidRPr="00D558D8" w:rsidRDefault="009E5A78" w:rsidP="00DA43FD">
            <w:pPr>
              <w:spacing w:after="0" w:line="240" w:lineRule="auto"/>
              <w:rPr>
                <w:rFonts w:ascii="Times New Roman" w:hAnsi="Times New Roman" w:cs="Times New Roman"/>
                <w:noProof/>
                <w:sz w:val="24"/>
                <w:szCs w:val="24"/>
              </w:rPr>
            </w:pPr>
            <w:r w:rsidRPr="00D558D8">
              <w:rPr>
                <w:rFonts w:ascii="Segoe UI Symbol" w:hAnsi="Segoe UI Symbol" w:cs="Segoe UI Symbol"/>
                <w:sz w:val="24"/>
                <w:szCs w:val="24"/>
              </w:rPr>
              <w:t>✓</w:t>
            </w:r>
          </w:p>
        </w:tc>
        <w:tc>
          <w:tcPr>
            <w:tcW w:w="1151" w:type="pct"/>
          </w:tcPr>
          <w:p w14:paraId="16ADAF2C" w14:textId="77777777" w:rsidR="009E5A78" w:rsidRPr="00D558D8" w:rsidRDefault="009E5A78" w:rsidP="00DA43FD">
            <w:pPr>
              <w:spacing w:after="0" w:line="240" w:lineRule="auto"/>
              <w:rPr>
                <w:rFonts w:ascii="Times New Roman" w:hAnsi="Times New Roman" w:cs="Times New Roman"/>
                <w:noProof/>
                <w:sz w:val="24"/>
                <w:szCs w:val="24"/>
              </w:rPr>
            </w:pPr>
            <w:r w:rsidRPr="00D558D8">
              <w:rPr>
                <w:rFonts w:ascii="Segoe UI Symbol" w:hAnsi="Segoe UI Symbol" w:cs="Segoe UI Symbol"/>
                <w:sz w:val="24"/>
                <w:szCs w:val="24"/>
              </w:rPr>
              <w:t>✓</w:t>
            </w:r>
            <w:r w:rsidRPr="00D558D8">
              <w:rPr>
                <w:rFonts w:ascii="Times New Roman" w:hAnsi="Times New Roman" w:cs="Times New Roman"/>
                <w:sz w:val="24"/>
                <w:szCs w:val="24"/>
              </w:rPr>
              <w:t xml:space="preserve"> Compliant</w:t>
            </w:r>
          </w:p>
        </w:tc>
      </w:tr>
    </w:tbl>
    <w:p w14:paraId="4AA634E7" w14:textId="77777777" w:rsidR="009E5A78" w:rsidRPr="00D558D8" w:rsidRDefault="009E5A78" w:rsidP="009E5A78">
      <w:pPr>
        <w:rPr>
          <w:rFonts w:ascii="Times New Roman" w:hAnsi="Times New Roman" w:cs="Times New Roman"/>
          <w:noProof/>
          <w:sz w:val="24"/>
          <w:szCs w:val="24"/>
        </w:rPr>
      </w:pPr>
    </w:p>
    <w:p w14:paraId="654862B9" w14:textId="3952031C" w:rsidR="009E5A78" w:rsidRDefault="009E5A78" w:rsidP="009E5A78">
      <w:pPr>
        <w:spacing w:line="360" w:lineRule="auto"/>
        <w:jc w:val="both"/>
        <w:rPr>
          <w:rFonts w:ascii="Times New Roman" w:hAnsi="Times New Roman" w:cs="Times New Roman"/>
          <w:sz w:val="24"/>
          <w:szCs w:val="24"/>
        </w:rPr>
      </w:pPr>
      <w:bookmarkStart w:id="67" w:name="_Hlk230504795"/>
      <w:r w:rsidRPr="00D558D8">
        <w:rPr>
          <w:rFonts w:ascii="Times New Roman" w:hAnsi="Times New Roman" w:cs="Times New Roman"/>
          <w:sz w:val="24"/>
          <w:szCs w:val="24"/>
        </w:rPr>
        <w:t>Results in Table 4.</w:t>
      </w:r>
      <w:r w:rsidR="00C03B4A">
        <w:rPr>
          <w:rFonts w:ascii="Times New Roman" w:hAnsi="Times New Roman" w:cs="Times New Roman"/>
          <w:sz w:val="24"/>
          <w:szCs w:val="24"/>
        </w:rPr>
        <w:t>3</w:t>
      </w:r>
      <w:r w:rsidRPr="00D558D8">
        <w:rPr>
          <w:rFonts w:ascii="Times New Roman" w:hAnsi="Times New Roman" w:cs="Times New Roman"/>
          <w:sz w:val="24"/>
          <w:szCs w:val="24"/>
        </w:rPr>
        <w:t xml:space="preserve"> show that five (5) out of six (6) rebar sources satisfied the KS EAS 412 mechanical property standards. This demonstrates major conformity. The findings further reveals that scrap-derived bars can achieve acceptable performance when properly processed. Billet-derived bars remain benchmark for consistent compliance. The results confirm that conformity is not only limited to billet production, but also steel production plants that rely on scrap as the major raw material can meet the Grade B500 requirements when quality control is maintained</w:t>
      </w:r>
      <w:bookmarkEnd w:id="67"/>
      <w:r w:rsidRPr="00D558D8">
        <w:rPr>
          <w:rFonts w:ascii="Times New Roman" w:hAnsi="Times New Roman" w:cs="Times New Roman"/>
          <w:sz w:val="24"/>
          <w:szCs w:val="24"/>
        </w:rPr>
        <w:t>.</w:t>
      </w:r>
    </w:p>
    <w:p w14:paraId="04056F3A" w14:textId="44C37372" w:rsidR="00C03B4A" w:rsidRPr="00C03B4A" w:rsidRDefault="00C03B4A" w:rsidP="00C03B4A">
      <w:pPr>
        <w:spacing w:after="0" w:line="360" w:lineRule="auto"/>
        <w:jc w:val="both"/>
        <w:rPr>
          <w:rFonts w:ascii="Times New Roman" w:hAnsi="Times New Roman" w:cs="Times New Roman"/>
          <w:b/>
          <w:bCs/>
          <w:sz w:val="24"/>
          <w:szCs w:val="24"/>
        </w:rPr>
      </w:pPr>
      <w:r w:rsidRPr="00C03B4A">
        <w:rPr>
          <w:rFonts w:ascii="Times New Roman" w:hAnsi="Times New Roman" w:cs="Times New Roman"/>
          <w:b/>
          <w:bCs/>
          <w:sz w:val="24"/>
          <w:szCs w:val="24"/>
        </w:rPr>
        <w:t>5</w:t>
      </w:r>
      <w:r>
        <w:rPr>
          <w:rFonts w:ascii="Times New Roman" w:hAnsi="Times New Roman" w:cs="Times New Roman"/>
          <w:b/>
          <w:bCs/>
          <w:sz w:val="24"/>
          <w:szCs w:val="24"/>
        </w:rPr>
        <w:t>: Conclusions</w:t>
      </w:r>
      <w:r w:rsidRPr="00C03B4A">
        <w:rPr>
          <w:rFonts w:ascii="Times New Roman" w:hAnsi="Times New Roman" w:cs="Times New Roman"/>
          <w:b/>
          <w:bCs/>
          <w:sz w:val="24"/>
          <w:szCs w:val="24"/>
        </w:rPr>
        <w:t xml:space="preserve"> and recommendations</w:t>
      </w:r>
    </w:p>
    <w:p w14:paraId="31BDADE8" w14:textId="63F72564" w:rsidR="009E5A78" w:rsidRPr="00D558D8" w:rsidRDefault="00C03B4A" w:rsidP="00C03B4A">
      <w:pPr>
        <w:pStyle w:val="Heading1"/>
        <w:spacing w:before="0" w:beforeAutospacing="0" w:after="0" w:afterAutospacing="0"/>
        <w:rPr>
          <w:rFonts w:ascii="Times New Roman" w:hAnsi="Times New Roman" w:cs="Times New Roman"/>
          <w:sz w:val="24"/>
          <w:szCs w:val="24"/>
        </w:rPr>
      </w:pPr>
      <w:r>
        <w:rPr>
          <w:rFonts w:ascii="Times New Roman" w:hAnsi="Times New Roman" w:cs="Times New Roman"/>
          <w:sz w:val="24"/>
          <w:szCs w:val="24"/>
        </w:rPr>
        <w:t>5.1:</w:t>
      </w:r>
      <w:r w:rsidRPr="00D558D8">
        <w:rPr>
          <w:rFonts w:ascii="Times New Roman" w:hAnsi="Times New Roman" w:cs="Times New Roman"/>
          <w:sz w:val="24"/>
          <w:szCs w:val="24"/>
        </w:rPr>
        <w:t xml:space="preserve"> Conclusions</w:t>
      </w:r>
    </w:p>
    <w:p w14:paraId="7D41690D" w14:textId="53FFD574" w:rsidR="009E5A78" w:rsidRDefault="009E5A78" w:rsidP="009E5A78">
      <w:pPr>
        <w:spacing w:line="360" w:lineRule="auto"/>
        <w:jc w:val="both"/>
        <w:rPr>
          <w:rFonts w:ascii="Times New Roman" w:hAnsi="Times New Roman" w:cs="Times New Roman"/>
          <w:sz w:val="24"/>
          <w:szCs w:val="24"/>
        </w:rPr>
      </w:pPr>
      <w:bookmarkStart w:id="68" w:name="_Hlk231112191"/>
      <w:r w:rsidRPr="00A9291C">
        <w:rPr>
          <w:rFonts w:ascii="Times New Roman" w:hAnsi="Times New Roman" w:cs="Times New Roman"/>
          <w:sz w:val="24"/>
          <w:szCs w:val="24"/>
        </w:rPr>
        <w:t>The mechanical properties revealed that majority of the manufacturers (A, C, D, E, and T) satisfied the minimum threshold of ≥500.0 MPa as specified in KS EAS 412, while manufacturers B and F felt short of the standard. In contrast, all manufacturers achieved the ultimate tensile strength threshold of ≥ 550.0 MPa, confirming adequate tensile capacity across the dataset. Additionally, all the manufacturers exceeded the percentage elongation requirement of ≥ 14.0%, demonstrating ductile behaviour essential for structural resilience. Stress ratio analysis showed that compliant manufacturers-maintained values above 1.08, but manufacturer F failed this criterion, indicating poor strain</w:t>
      </w:r>
      <w:r w:rsidRPr="00A9291C">
        <w:rPr>
          <w:rFonts w:ascii="Times New Roman" w:hAnsi="Times New Roman" w:cs="Times New Roman"/>
          <w:sz w:val="24"/>
          <w:szCs w:val="24"/>
        </w:rPr>
        <w:noBreakHyphen/>
        <w:t xml:space="preserve">hardening capacity and potential </w:t>
      </w:r>
      <w:r w:rsidR="00C03B4A" w:rsidRPr="00A9291C">
        <w:rPr>
          <w:rFonts w:ascii="Times New Roman" w:hAnsi="Times New Roman" w:cs="Times New Roman"/>
          <w:sz w:val="24"/>
          <w:szCs w:val="24"/>
        </w:rPr>
        <w:t>brittleness.</w:t>
      </w:r>
      <w:r w:rsidR="00C03B4A">
        <w:rPr>
          <w:rFonts w:ascii="Times New Roman" w:hAnsi="Times New Roman" w:cs="Times New Roman"/>
          <w:sz w:val="24"/>
          <w:szCs w:val="24"/>
        </w:rPr>
        <w:t xml:space="preserve"> The</w:t>
      </w:r>
      <w:r w:rsidRPr="00A9291C">
        <w:rPr>
          <w:rFonts w:ascii="Times New Roman" w:hAnsi="Times New Roman" w:cs="Times New Roman"/>
          <w:sz w:val="24"/>
          <w:szCs w:val="24"/>
        </w:rPr>
        <w:t xml:space="preserve"> findings further reveals that scrap-derived bars can achieve acceptable </w:t>
      </w:r>
      <w:r w:rsidRPr="00A9291C">
        <w:rPr>
          <w:rFonts w:ascii="Times New Roman" w:hAnsi="Times New Roman" w:cs="Times New Roman"/>
          <w:sz w:val="24"/>
          <w:szCs w:val="24"/>
        </w:rPr>
        <w:lastRenderedPageBreak/>
        <w:t xml:space="preserve">performance when properly processed. Billet-derived bars remain benchmark for consistent compliance. </w:t>
      </w:r>
    </w:p>
    <w:p w14:paraId="18ACB14A" w14:textId="6832156F" w:rsidR="00C03B4A" w:rsidRPr="00C03B4A" w:rsidRDefault="00C03B4A" w:rsidP="00C03B4A">
      <w:pPr>
        <w:pStyle w:val="ListParagraph"/>
        <w:numPr>
          <w:ilvl w:val="1"/>
          <w:numId w:val="48"/>
        </w:numPr>
        <w:spacing w:line="360" w:lineRule="auto"/>
        <w:jc w:val="both"/>
        <w:rPr>
          <w:rFonts w:ascii="Times New Roman" w:hAnsi="Times New Roman" w:cs="Times New Roman"/>
          <w:b/>
          <w:bCs/>
          <w:sz w:val="24"/>
          <w:szCs w:val="24"/>
        </w:rPr>
      </w:pPr>
      <w:r w:rsidRPr="00C03B4A">
        <w:rPr>
          <w:rFonts w:ascii="Times New Roman" w:hAnsi="Times New Roman" w:cs="Times New Roman"/>
          <w:b/>
          <w:bCs/>
          <w:sz w:val="24"/>
          <w:szCs w:val="24"/>
        </w:rPr>
        <w:t xml:space="preserve">Recommendations </w:t>
      </w:r>
    </w:p>
    <w:p w14:paraId="1ED86E8A" w14:textId="3132D4FB" w:rsidR="009E5A78" w:rsidRPr="00A9291C" w:rsidRDefault="00C03B4A" w:rsidP="00C03B4A">
      <w:pPr>
        <w:pStyle w:val="Heading2"/>
        <w:numPr>
          <w:ilvl w:val="0"/>
          <w:numId w:val="0"/>
        </w:numPr>
        <w:tabs>
          <w:tab w:val="clear" w:pos="0"/>
          <w:tab w:val="clear" w:pos="810"/>
        </w:tabs>
        <w:spacing w:line="360" w:lineRule="auto"/>
        <w:ind w:left="720"/>
        <w:jc w:val="both"/>
        <w:rPr>
          <w:rFonts w:ascii="Times New Roman" w:hAnsi="Times New Roman" w:cs="Times New Roman"/>
          <w:sz w:val="24"/>
          <w:szCs w:val="24"/>
        </w:rPr>
      </w:pPr>
      <w:bookmarkStart w:id="69" w:name="_Toc230524625"/>
      <w:bookmarkStart w:id="70" w:name="_Toc232349070"/>
      <w:bookmarkEnd w:id="68"/>
      <w:r>
        <w:rPr>
          <w:rFonts w:ascii="Times New Roman" w:hAnsi="Times New Roman" w:cs="Times New Roman"/>
          <w:sz w:val="24"/>
          <w:szCs w:val="24"/>
        </w:rPr>
        <w:t xml:space="preserve">5.2.1 </w:t>
      </w:r>
      <w:r w:rsidR="009E5A78" w:rsidRPr="00A9291C">
        <w:rPr>
          <w:rFonts w:ascii="Times New Roman" w:hAnsi="Times New Roman" w:cs="Times New Roman"/>
          <w:sz w:val="24"/>
          <w:szCs w:val="24"/>
        </w:rPr>
        <w:t>Policy and Practice Recommendations</w:t>
      </w:r>
      <w:bookmarkEnd w:id="69"/>
      <w:bookmarkEnd w:id="70"/>
    </w:p>
    <w:p w14:paraId="701555BC" w14:textId="77777777" w:rsidR="009E5A78" w:rsidRPr="00A9291C" w:rsidRDefault="009E5A78" w:rsidP="009E5A78">
      <w:pPr>
        <w:spacing w:after="0" w:line="360" w:lineRule="auto"/>
        <w:jc w:val="both"/>
        <w:rPr>
          <w:rFonts w:ascii="Times New Roman" w:hAnsi="Times New Roman" w:cs="Times New Roman"/>
          <w:sz w:val="24"/>
          <w:szCs w:val="24"/>
        </w:rPr>
      </w:pPr>
      <w:r w:rsidRPr="00A9291C">
        <w:rPr>
          <w:rFonts w:ascii="Times New Roman" w:hAnsi="Times New Roman" w:cs="Times New Roman"/>
          <w:sz w:val="24"/>
          <w:szCs w:val="24"/>
        </w:rPr>
        <w:t>There is a need to improve existing quality control policies in Kenya’s steel manufacturing industry. Regulatory bodies, such as KEBS, must conduct routine inspections and random sampling of rebars at points of sale and construction sites to enhance compliance at all times.</w:t>
      </w:r>
    </w:p>
    <w:p w14:paraId="7D86F093" w14:textId="0C1AEE76" w:rsidR="009E5A78" w:rsidRPr="00343219" w:rsidRDefault="009E5A78" w:rsidP="009E5A78">
      <w:pPr>
        <w:spacing w:after="0" w:line="360" w:lineRule="auto"/>
        <w:jc w:val="both"/>
        <w:rPr>
          <w:rFonts w:ascii="Times New Roman" w:hAnsi="Times New Roman" w:cs="Times New Roman"/>
          <w:sz w:val="24"/>
          <w:szCs w:val="24"/>
        </w:rPr>
      </w:pPr>
      <w:r w:rsidRPr="00343219">
        <w:rPr>
          <w:rFonts w:ascii="Times New Roman" w:hAnsi="Times New Roman" w:cs="Times New Roman"/>
          <w:sz w:val="24"/>
          <w:szCs w:val="24"/>
        </w:rPr>
        <w:t>The study revealed that scrap</w:t>
      </w:r>
      <w:r w:rsidRPr="00343219">
        <w:rPr>
          <w:rFonts w:ascii="Times New Roman" w:hAnsi="Times New Roman" w:cs="Times New Roman"/>
          <w:sz w:val="24"/>
          <w:szCs w:val="24"/>
        </w:rPr>
        <w:noBreakHyphen/>
        <w:t xml:space="preserve">derived steels often failed yield strength and stress ratio </w:t>
      </w:r>
      <w:r w:rsidR="00C03B4A" w:rsidRPr="00343219">
        <w:rPr>
          <w:rFonts w:ascii="Times New Roman" w:hAnsi="Times New Roman" w:cs="Times New Roman"/>
          <w:sz w:val="24"/>
          <w:szCs w:val="24"/>
        </w:rPr>
        <w:t>requirements</w:t>
      </w:r>
      <w:r w:rsidR="00C03B4A">
        <w:rPr>
          <w:rFonts w:ascii="Times New Roman" w:hAnsi="Times New Roman" w:cs="Times New Roman"/>
          <w:sz w:val="24"/>
          <w:szCs w:val="24"/>
        </w:rPr>
        <w:t>.</w:t>
      </w:r>
      <w:r w:rsidR="00C03B4A" w:rsidRPr="00343219">
        <w:rPr>
          <w:rFonts w:ascii="Times New Roman" w:hAnsi="Times New Roman" w:cs="Times New Roman"/>
          <w:sz w:val="24"/>
          <w:szCs w:val="24"/>
        </w:rPr>
        <w:t xml:space="preserve"> These</w:t>
      </w:r>
      <w:r w:rsidRPr="00343219">
        <w:rPr>
          <w:rFonts w:ascii="Times New Roman" w:hAnsi="Times New Roman" w:cs="Times New Roman"/>
          <w:sz w:val="24"/>
          <w:szCs w:val="24"/>
        </w:rPr>
        <w:t xml:space="preserve"> deficiencies justify stronger quality control policies. Regulatory bodies such as KEBS should therefore conduct routine inspections and random sampling of rebars at points of sale and construction sites to ensure compliance.</w:t>
      </w:r>
    </w:p>
    <w:p w14:paraId="3CC82B2B" w14:textId="193CDEC2" w:rsidR="009E5A78" w:rsidRPr="00A9291C" w:rsidRDefault="00C03B4A" w:rsidP="00C03B4A">
      <w:pPr>
        <w:pStyle w:val="Heading2"/>
        <w:numPr>
          <w:ilvl w:val="0"/>
          <w:numId w:val="0"/>
        </w:numPr>
        <w:tabs>
          <w:tab w:val="clear" w:pos="0"/>
          <w:tab w:val="clear" w:pos="810"/>
        </w:tabs>
        <w:spacing w:line="360" w:lineRule="auto"/>
        <w:ind w:left="720"/>
        <w:jc w:val="both"/>
        <w:rPr>
          <w:rFonts w:ascii="Times New Roman" w:hAnsi="Times New Roman" w:cs="Times New Roman"/>
          <w:sz w:val="24"/>
          <w:szCs w:val="24"/>
        </w:rPr>
      </w:pPr>
      <w:bookmarkStart w:id="71" w:name="_Toc230524626"/>
      <w:bookmarkStart w:id="72" w:name="_Toc232349071"/>
      <w:r>
        <w:rPr>
          <w:rFonts w:ascii="Times New Roman" w:hAnsi="Times New Roman" w:cs="Times New Roman"/>
          <w:sz w:val="24"/>
          <w:szCs w:val="24"/>
        </w:rPr>
        <w:t xml:space="preserve">5.2.2 </w:t>
      </w:r>
      <w:r w:rsidR="009E5A78" w:rsidRPr="00A9291C">
        <w:rPr>
          <w:rFonts w:ascii="Times New Roman" w:hAnsi="Times New Roman" w:cs="Times New Roman"/>
          <w:sz w:val="24"/>
          <w:szCs w:val="24"/>
        </w:rPr>
        <w:t>Recommendation for further studies</w:t>
      </w:r>
      <w:bookmarkEnd w:id="71"/>
      <w:bookmarkEnd w:id="72"/>
    </w:p>
    <w:p w14:paraId="662CDC85" w14:textId="3E69F740" w:rsidR="009E5A78" w:rsidRPr="00A9291C" w:rsidRDefault="009E5A78" w:rsidP="009E5A78">
      <w:pPr>
        <w:spacing w:after="0" w:line="360" w:lineRule="auto"/>
        <w:jc w:val="both"/>
        <w:rPr>
          <w:rFonts w:ascii="Times New Roman" w:hAnsi="Times New Roman" w:cs="Times New Roman"/>
          <w:sz w:val="24"/>
          <w:szCs w:val="24"/>
        </w:rPr>
      </w:pPr>
      <w:r w:rsidRPr="00A9291C">
        <w:rPr>
          <w:rFonts w:ascii="Times New Roman" w:hAnsi="Times New Roman" w:cs="Times New Roman"/>
          <w:sz w:val="24"/>
          <w:szCs w:val="24"/>
        </w:rPr>
        <w:t xml:space="preserve">Future studies should consider use of larger or more diverse sample sets from various manufacturers in Kenya to enhance representatives and </w:t>
      </w:r>
      <w:r w:rsidR="00C03B4A" w:rsidRPr="00A9291C">
        <w:rPr>
          <w:rFonts w:ascii="Times New Roman" w:hAnsi="Times New Roman" w:cs="Times New Roman"/>
          <w:sz w:val="24"/>
          <w:szCs w:val="24"/>
        </w:rPr>
        <w:t>generalization</w:t>
      </w:r>
      <w:r w:rsidRPr="00A9291C">
        <w:rPr>
          <w:rFonts w:ascii="Times New Roman" w:hAnsi="Times New Roman" w:cs="Times New Roman"/>
          <w:sz w:val="24"/>
          <w:szCs w:val="24"/>
        </w:rPr>
        <w:t xml:space="preserve"> of results. There is need to simulate the production process of reinforcement steel bars using for optimization using computer aided manufacturing (CAM) software. Additionally, future researchers should consider studying fatigue performance, corrosion resistance, and service life under aggressive conditions to provide a more comprehensive understanding of rebar reliability. </w:t>
      </w:r>
      <w:bookmarkStart w:id="73" w:name="_Toc213094700"/>
      <w:bookmarkStart w:id="74" w:name="_Toc213095007"/>
      <w:bookmarkEnd w:id="48"/>
      <w:bookmarkEnd w:id="49"/>
      <w:bookmarkEnd w:id="50"/>
    </w:p>
    <w:p w14:paraId="3E4ADA87" w14:textId="07615C4A" w:rsidR="004066BF" w:rsidRDefault="009E5A78" w:rsidP="004066BF">
      <w:pPr>
        <w:pStyle w:val="EndNoteBibliography"/>
        <w:spacing w:after="0"/>
        <w:ind w:left="720" w:hanging="720"/>
        <w:rPr>
          <w:rFonts w:ascii="Times New Roman" w:hAnsi="Times New Roman" w:cs="Times New Roman"/>
          <w:b/>
          <w:bCs/>
        </w:rPr>
      </w:pPr>
      <w:bookmarkStart w:id="75" w:name="_Hlk232353161"/>
      <w:r w:rsidRPr="00C03B4A">
        <w:rPr>
          <w:rFonts w:ascii="Times New Roman" w:hAnsi="Times New Roman" w:cs="Times New Roman"/>
          <w:b/>
          <w:bCs/>
        </w:rPr>
        <w:t>REFERENCES</w:t>
      </w:r>
      <w:bookmarkEnd w:id="73"/>
      <w:bookmarkEnd w:id="74"/>
    </w:p>
    <w:p w14:paraId="3D1E3D1A" w14:textId="77777777" w:rsidR="00C03B4A" w:rsidRPr="00C03B4A" w:rsidRDefault="00C03B4A" w:rsidP="004066BF">
      <w:pPr>
        <w:pStyle w:val="EndNoteBibliography"/>
        <w:spacing w:after="0"/>
        <w:ind w:left="720" w:hanging="720"/>
        <w:rPr>
          <w:rFonts w:ascii="Times New Roman" w:hAnsi="Times New Roman" w:cs="Times New Roman"/>
          <w:b/>
          <w:bCs/>
        </w:rPr>
      </w:pPr>
    </w:p>
    <w:p w14:paraId="71C0AD7E" w14:textId="77777777" w:rsidR="00C03B4A" w:rsidRPr="00C03B4A" w:rsidRDefault="009E5A78" w:rsidP="00C03B4A">
      <w:pPr>
        <w:pStyle w:val="EndNoteBibliography"/>
        <w:spacing w:after="0"/>
        <w:ind w:left="720" w:hanging="720"/>
        <w:jc w:val="both"/>
        <w:rPr>
          <w:rFonts w:ascii="Times New Roman" w:hAnsi="Times New Roman" w:cs="Times New Roman"/>
          <w:sz w:val="24"/>
          <w:szCs w:val="24"/>
        </w:rPr>
      </w:pPr>
      <w:r w:rsidRPr="00C03B4A">
        <w:rPr>
          <w:rFonts w:ascii="Times New Roman" w:hAnsi="Times New Roman" w:cs="Times New Roman"/>
          <w:b/>
          <w:sz w:val="24"/>
          <w:szCs w:val="24"/>
        </w:rPr>
        <w:fldChar w:fldCharType="begin"/>
      </w:r>
      <w:r w:rsidRPr="00C03B4A">
        <w:rPr>
          <w:rFonts w:ascii="Times New Roman" w:hAnsi="Times New Roman" w:cs="Times New Roman"/>
          <w:sz w:val="24"/>
          <w:szCs w:val="24"/>
        </w:rPr>
        <w:instrText xml:space="preserve"> ADDIN EN.REFLIST </w:instrText>
      </w:r>
      <w:r w:rsidRPr="00C03B4A">
        <w:rPr>
          <w:rFonts w:ascii="Times New Roman" w:hAnsi="Times New Roman" w:cs="Times New Roman"/>
          <w:b/>
          <w:sz w:val="24"/>
          <w:szCs w:val="24"/>
        </w:rPr>
        <w:fldChar w:fldCharType="separate"/>
      </w:r>
      <w:r w:rsidR="00C03B4A" w:rsidRPr="00C03B4A">
        <w:rPr>
          <w:rFonts w:ascii="Times New Roman" w:hAnsi="Times New Roman" w:cs="Times New Roman"/>
          <w:sz w:val="24"/>
          <w:szCs w:val="24"/>
        </w:rPr>
        <w:t>[1]</w:t>
      </w:r>
      <w:r w:rsidR="00C03B4A" w:rsidRPr="00C03B4A">
        <w:rPr>
          <w:rFonts w:ascii="Times New Roman" w:hAnsi="Times New Roman" w:cs="Times New Roman"/>
          <w:sz w:val="24"/>
          <w:szCs w:val="24"/>
        </w:rPr>
        <w:tab/>
        <w:t xml:space="preserve">J. Nilimaa, "Smart materials and technologies for sustainable concrete construction," </w:t>
      </w:r>
      <w:r w:rsidR="00C03B4A" w:rsidRPr="00C03B4A">
        <w:rPr>
          <w:rFonts w:ascii="Times New Roman" w:hAnsi="Times New Roman" w:cs="Times New Roman"/>
          <w:i/>
          <w:sz w:val="24"/>
          <w:szCs w:val="24"/>
        </w:rPr>
        <w:t xml:space="preserve">Developments in the Built Environment, </w:t>
      </w:r>
      <w:r w:rsidR="00C03B4A" w:rsidRPr="00C03B4A">
        <w:rPr>
          <w:rFonts w:ascii="Times New Roman" w:hAnsi="Times New Roman" w:cs="Times New Roman"/>
          <w:sz w:val="24"/>
          <w:szCs w:val="24"/>
        </w:rPr>
        <w:t>vol. 15, 2023, Art no. 100177, doi: 10.1016/j.dibe.2023.100177.</w:t>
      </w:r>
    </w:p>
    <w:p w14:paraId="0C157AE4" w14:textId="77777777" w:rsidR="00C03B4A" w:rsidRPr="00C03B4A" w:rsidRDefault="00C03B4A" w:rsidP="00C03B4A">
      <w:pPr>
        <w:pStyle w:val="EndNoteBibliography"/>
        <w:spacing w:after="0"/>
        <w:ind w:left="720" w:hanging="720"/>
        <w:jc w:val="both"/>
        <w:rPr>
          <w:rFonts w:ascii="Times New Roman" w:hAnsi="Times New Roman" w:cs="Times New Roman"/>
          <w:sz w:val="24"/>
          <w:szCs w:val="24"/>
        </w:rPr>
      </w:pPr>
      <w:r w:rsidRPr="00C03B4A">
        <w:rPr>
          <w:rFonts w:ascii="Times New Roman" w:hAnsi="Times New Roman" w:cs="Times New Roman"/>
          <w:sz w:val="24"/>
          <w:szCs w:val="24"/>
        </w:rPr>
        <w:t>[2]</w:t>
      </w:r>
      <w:r w:rsidRPr="00C03B4A">
        <w:rPr>
          <w:rFonts w:ascii="Times New Roman" w:hAnsi="Times New Roman" w:cs="Times New Roman"/>
          <w:sz w:val="24"/>
          <w:szCs w:val="24"/>
        </w:rPr>
        <w:tab/>
        <w:t xml:space="preserve">A. Choudhury, S. Pal, R. Naskar, and A. Basumallick, "Computer vision approach for phase identification from steel microstructure," </w:t>
      </w:r>
      <w:r w:rsidRPr="00C03B4A">
        <w:rPr>
          <w:rFonts w:ascii="Times New Roman" w:hAnsi="Times New Roman" w:cs="Times New Roman"/>
          <w:i/>
          <w:sz w:val="24"/>
          <w:szCs w:val="24"/>
        </w:rPr>
        <w:t xml:space="preserve">Engineering Computations, </w:t>
      </w:r>
      <w:r w:rsidRPr="00C03B4A">
        <w:rPr>
          <w:rFonts w:ascii="Times New Roman" w:hAnsi="Times New Roman" w:cs="Times New Roman"/>
          <w:sz w:val="24"/>
          <w:szCs w:val="24"/>
        </w:rPr>
        <w:t>vol. 36, no. 6, pp. 1913-1933, 2019, doi: 10.1108/ec-11-2018-0498.</w:t>
      </w:r>
    </w:p>
    <w:p w14:paraId="67394104" w14:textId="77777777" w:rsidR="00C03B4A" w:rsidRPr="00C03B4A" w:rsidRDefault="00C03B4A" w:rsidP="00C03B4A">
      <w:pPr>
        <w:pStyle w:val="EndNoteBibliography"/>
        <w:spacing w:after="0"/>
        <w:ind w:left="720" w:hanging="720"/>
        <w:jc w:val="both"/>
        <w:rPr>
          <w:rFonts w:ascii="Times New Roman" w:hAnsi="Times New Roman" w:cs="Times New Roman"/>
          <w:sz w:val="24"/>
          <w:szCs w:val="24"/>
        </w:rPr>
      </w:pPr>
      <w:r w:rsidRPr="00C03B4A">
        <w:rPr>
          <w:rFonts w:ascii="Times New Roman" w:hAnsi="Times New Roman" w:cs="Times New Roman"/>
          <w:sz w:val="24"/>
          <w:szCs w:val="24"/>
        </w:rPr>
        <w:t>[3]</w:t>
      </w:r>
      <w:r w:rsidRPr="00C03B4A">
        <w:rPr>
          <w:rFonts w:ascii="Times New Roman" w:hAnsi="Times New Roman" w:cs="Times New Roman"/>
          <w:sz w:val="24"/>
          <w:szCs w:val="24"/>
        </w:rPr>
        <w:tab/>
        <w:t xml:space="preserve">J. G. Back, "Modelling and Characterisation of the Martensite Formation in Low Alloyed Carbon Steels," Doctoral dissertation (PhD in Engineering Sciences and Mathematics, Mechanics of Solid Materials) Doctoral dissertation, Luleå University of Technology, 2017. </w:t>
      </w:r>
    </w:p>
    <w:p w14:paraId="7E1B1E41" w14:textId="77777777" w:rsidR="00C03B4A" w:rsidRPr="00C03B4A" w:rsidRDefault="00C03B4A" w:rsidP="00C03B4A">
      <w:pPr>
        <w:pStyle w:val="EndNoteBibliography"/>
        <w:spacing w:after="0"/>
        <w:ind w:left="720" w:hanging="720"/>
        <w:jc w:val="both"/>
        <w:rPr>
          <w:rFonts w:ascii="Times New Roman" w:hAnsi="Times New Roman" w:cs="Times New Roman"/>
          <w:sz w:val="24"/>
          <w:szCs w:val="24"/>
        </w:rPr>
      </w:pPr>
      <w:r w:rsidRPr="00C03B4A">
        <w:rPr>
          <w:rFonts w:ascii="Times New Roman" w:hAnsi="Times New Roman" w:cs="Times New Roman"/>
          <w:sz w:val="24"/>
          <w:szCs w:val="24"/>
        </w:rPr>
        <w:t>[4]</w:t>
      </w:r>
      <w:r w:rsidRPr="00C03B4A">
        <w:rPr>
          <w:rFonts w:ascii="Times New Roman" w:hAnsi="Times New Roman" w:cs="Times New Roman"/>
          <w:sz w:val="24"/>
          <w:szCs w:val="24"/>
        </w:rPr>
        <w:tab/>
        <w:t xml:space="preserve">J. Dsilva, S. Zarmukhambetova, and J. Locke, "Assessment of building materials in the construction sector: A case study using life cycle assessment approach to achieve the circular economy," </w:t>
      </w:r>
      <w:r w:rsidRPr="00C03B4A">
        <w:rPr>
          <w:rFonts w:ascii="Times New Roman" w:hAnsi="Times New Roman" w:cs="Times New Roman"/>
          <w:i/>
          <w:sz w:val="24"/>
          <w:szCs w:val="24"/>
        </w:rPr>
        <w:t xml:space="preserve">Heliyon, </w:t>
      </w:r>
      <w:r w:rsidRPr="00C03B4A">
        <w:rPr>
          <w:rFonts w:ascii="Times New Roman" w:hAnsi="Times New Roman" w:cs="Times New Roman"/>
          <w:sz w:val="24"/>
          <w:szCs w:val="24"/>
        </w:rPr>
        <w:t>vol. 9, no. 10, 2023, Art no. e20404, doi: 10.1016/j.heliyon.2023.e20404.</w:t>
      </w:r>
    </w:p>
    <w:p w14:paraId="7751E947" w14:textId="77777777" w:rsidR="00C03B4A" w:rsidRPr="00C03B4A" w:rsidRDefault="00C03B4A" w:rsidP="00C03B4A">
      <w:pPr>
        <w:pStyle w:val="EndNoteBibliography"/>
        <w:spacing w:after="0"/>
        <w:ind w:left="720" w:hanging="720"/>
        <w:jc w:val="both"/>
        <w:rPr>
          <w:rFonts w:ascii="Times New Roman" w:hAnsi="Times New Roman" w:cs="Times New Roman"/>
          <w:sz w:val="24"/>
          <w:szCs w:val="24"/>
        </w:rPr>
      </w:pPr>
      <w:r w:rsidRPr="00C03B4A">
        <w:rPr>
          <w:rFonts w:ascii="Times New Roman" w:hAnsi="Times New Roman" w:cs="Times New Roman"/>
          <w:sz w:val="24"/>
          <w:szCs w:val="24"/>
        </w:rPr>
        <w:t>[5]</w:t>
      </w:r>
      <w:r w:rsidRPr="00C03B4A">
        <w:rPr>
          <w:rFonts w:ascii="Times New Roman" w:hAnsi="Times New Roman" w:cs="Times New Roman"/>
          <w:sz w:val="24"/>
          <w:szCs w:val="24"/>
        </w:rPr>
        <w:tab/>
        <w:t xml:space="preserve">J. K. Machira, "A study into steel processing and recycling industry in Kenya," Master’s dissertation (Mechanical Engineering), Mechanical Engineering, Jomo Kenyatta University of Agriculture and Technology., 2014. </w:t>
      </w:r>
    </w:p>
    <w:p w14:paraId="7C98A47F" w14:textId="77777777" w:rsidR="00C03B4A" w:rsidRPr="00C03B4A" w:rsidRDefault="00C03B4A" w:rsidP="00C03B4A">
      <w:pPr>
        <w:pStyle w:val="EndNoteBibliography"/>
        <w:spacing w:after="0"/>
        <w:ind w:left="720" w:hanging="720"/>
        <w:jc w:val="both"/>
        <w:rPr>
          <w:rFonts w:ascii="Times New Roman" w:hAnsi="Times New Roman" w:cs="Times New Roman"/>
          <w:sz w:val="24"/>
          <w:szCs w:val="24"/>
        </w:rPr>
      </w:pPr>
      <w:r w:rsidRPr="00C03B4A">
        <w:rPr>
          <w:rFonts w:ascii="Times New Roman" w:hAnsi="Times New Roman" w:cs="Times New Roman"/>
          <w:sz w:val="24"/>
          <w:szCs w:val="24"/>
        </w:rPr>
        <w:lastRenderedPageBreak/>
        <w:t>[6]</w:t>
      </w:r>
      <w:r w:rsidRPr="00C03B4A">
        <w:rPr>
          <w:rFonts w:ascii="Times New Roman" w:hAnsi="Times New Roman" w:cs="Times New Roman"/>
          <w:sz w:val="24"/>
          <w:szCs w:val="24"/>
        </w:rPr>
        <w:tab/>
        <w:t xml:space="preserve">S. M. Mukai, P. N. Muchiri, and J. B. Byiringiro, "Progression and Forecasting of Steel Demand in Kenya," </w:t>
      </w:r>
      <w:r w:rsidRPr="00C03B4A">
        <w:rPr>
          <w:rFonts w:ascii="Times New Roman" w:hAnsi="Times New Roman" w:cs="Times New Roman"/>
          <w:i/>
          <w:sz w:val="24"/>
          <w:szCs w:val="24"/>
        </w:rPr>
        <w:t xml:space="preserve">IOSR Journal of Mechanical and Civil Engineering (IOSR-JMCE), </w:t>
      </w:r>
      <w:r w:rsidRPr="00C03B4A">
        <w:rPr>
          <w:rFonts w:ascii="Times New Roman" w:hAnsi="Times New Roman" w:cs="Times New Roman"/>
          <w:sz w:val="24"/>
          <w:szCs w:val="24"/>
        </w:rPr>
        <w:t>vol. 15, no. 4 (Version III), pp. 79-88, 2018, doi: 10.9790/1684-1504037988.</w:t>
      </w:r>
    </w:p>
    <w:p w14:paraId="6FC33E2C" w14:textId="77777777" w:rsidR="00C03B4A" w:rsidRPr="00C03B4A" w:rsidRDefault="00C03B4A" w:rsidP="00C03B4A">
      <w:pPr>
        <w:pStyle w:val="EndNoteBibliography"/>
        <w:spacing w:after="0"/>
        <w:ind w:left="720" w:hanging="720"/>
        <w:jc w:val="both"/>
        <w:rPr>
          <w:rFonts w:ascii="Times New Roman" w:hAnsi="Times New Roman" w:cs="Times New Roman"/>
          <w:sz w:val="24"/>
          <w:szCs w:val="24"/>
        </w:rPr>
      </w:pPr>
      <w:r w:rsidRPr="00C03B4A">
        <w:rPr>
          <w:rFonts w:ascii="Times New Roman" w:hAnsi="Times New Roman" w:cs="Times New Roman"/>
          <w:sz w:val="24"/>
          <w:szCs w:val="24"/>
        </w:rPr>
        <w:t>[7]</w:t>
      </w:r>
      <w:r w:rsidRPr="00C03B4A">
        <w:rPr>
          <w:rFonts w:ascii="Times New Roman" w:hAnsi="Times New Roman" w:cs="Times New Roman"/>
          <w:sz w:val="24"/>
          <w:szCs w:val="24"/>
        </w:rPr>
        <w:tab/>
        <w:t xml:space="preserve">T. E. Fente, A. A. Tsegaw, A. T. Abebe, and B. T. Admasu, "Investigating the quality of ethiopian steel reinforcing bars through comprehensive analysis," </w:t>
      </w:r>
      <w:r w:rsidRPr="00C03B4A">
        <w:rPr>
          <w:rFonts w:ascii="Times New Roman" w:hAnsi="Times New Roman" w:cs="Times New Roman"/>
          <w:i/>
          <w:sz w:val="24"/>
          <w:szCs w:val="24"/>
        </w:rPr>
        <w:t xml:space="preserve">Heliyon, </w:t>
      </w:r>
      <w:r w:rsidRPr="00C03B4A">
        <w:rPr>
          <w:rFonts w:ascii="Times New Roman" w:hAnsi="Times New Roman" w:cs="Times New Roman"/>
          <w:sz w:val="24"/>
          <w:szCs w:val="24"/>
        </w:rPr>
        <w:t>vol. 10, no. 10, 2024, Art no. e31661, doi: 10.1016/j.heliyon.2024.e31661.</w:t>
      </w:r>
    </w:p>
    <w:p w14:paraId="56B2AA07" w14:textId="77777777" w:rsidR="00C03B4A" w:rsidRPr="00C03B4A" w:rsidRDefault="00C03B4A" w:rsidP="00C03B4A">
      <w:pPr>
        <w:pStyle w:val="EndNoteBibliography"/>
        <w:spacing w:after="0"/>
        <w:ind w:left="720" w:hanging="720"/>
        <w:jc w:val="both"/>
        <w:rPr>
          <w:rFonts w:ascii="Times New Roman" w:hAnsi="Times New Roman" w:cs="Times New Roman"/>
          <w:sz w:val="24"/>
          <w:szCs w:val="24"/>
        </w:rPr>
      </w:pPr>
      <w:r w:rsidRPr="00C03B4A">
        <w:rPr>
          <w:rFonts w:ascii="Times New Roman" w:hAnsi="Times New Roman" w:cs="Times New Roman"/>
          <w:sz w:val="24"/>
          <w:szCs w:val="24"/>
        </w:rPr>
        <w:t>[8]</w:t>
      </w:r>
      <w:r w:rsidRPr="00C03B4A">
        <w:rPr>
          <w:rFonts w:ascii="Times New Roman" w:hAnsi="Times New Roman" w:cs="Times New Roman"/>
          <w:sz w:val="24"/>
          <w:szCs w:val="24"/>
        </w:rPr>
        <w:tab/>
        <w:t xml:space="preserve">S. O. Ametepey, K. S. Akorli, S. K. Ansah, C. Aigbavboa, and E. Y. Frempong-Jnr, "Investigating the standard sizes of steel reinforcement used in the Ghanaian industry," </w:t>
      </w:r>
      <w:r w:rsidRPr="00C03B4A">
        <w:rPr>
          <w:rFonts w:ascii="Times New Roman" w:hAnsi="Times New Roman" w:cs="Times New Roman"/>
          <w:i/>
          <w:sz w:val="24"/>
          <w:szCs w:val="24"/>
        </w:rPr>
        <w:t xml:space="preserve">Materials Today: Proceedings, </w:t>
      </w:r>
      <w:r w:rsidRPr="00C03B4A">
        <w:rPr>
          <w:rFonts w:ascii="Times New Roman" w:hAnsi="Times New Roman" w:cs="Times New Roman"/>
          <w:sz w:val="24"/>
          <w:szCs w:val="24"/>
        </w:rPr>
        <w:t>vol. 93, pp. 447-452, 2023, doi: 10.1016/j.matpr.2023.08.070.</w:t>
      </w:r>
    </w:p>
    <w:p w14:paraId="76768AF7" w14:textId="77777777" w:rsidR="00C03B4A" w:rsidRPr="00C03B4A" w:rsidRDefault="00C03B4A" w:rsidP="00C03B4A">
      <w:pPr>
        <w:pStyle w:val="EndNoteBibliography"/>
        <w:spacing w:after="0"/>
        <w:ind w:left="720" w:hanging="720"/>
        <w:jc w:val="both"/>
        <w:rPr>
          <w:rFonts w:ascii="Times New Roman" w:hAnsi="Times New Roman" w:cs="Times New Roman"/>
          <w:sz w:val="24"/>
          <w:szCs w:val="24"/>
        </w:rPr>
      </w:pPr>
      <w:r w:rsidRPr="00C03B4A">
        <w:rPr>
          <w:rFonts w:ascii="Times New Roman" w:hAnsi="Times New Roman" w:cs="Times New Roman"/>
          <w:sz w:val="24"/>
          <w:szCs w:val="24"/>
        </w:rPr>
        <w:t>[9]</w:t>
      </w:r>
      <w:r w:rsidRPr="00C03B4A">
        <w:rPr>
          <w:rFonts w:ascii="Times New Roman" w:hAnsi="Times New Roman" w:cs="Times New Roman"/>
          <w:sz w:val="24"/>
          <w:szCs w:val="24"/>
        </w:rPr>
        <w:tab/>
        <w:t xml:space="preserve">R. K. Nyabuga, "Resource Planning and Collapse of Buildings in Kiambu County, Kenya," </w:t>
      </w:r>
      <w:r w:rsidRPr="00C03B4A">
        <w:rPr>
          <w:rFonts w:ascii="Times New Roman" w:hAnsi="Times New Roman" w:cs="Times New Roman"/>
          <w:i/>
          <w:sz w:val="24"/>
          <w:szCs w:val="24"/>
        </w:rPr>
        <w:t xml:space="preserve">Journal of Entrepreneurship and Project Management, </w:t>
      </w:r>
      <w:r w:rsidRPr="00C03B4A">
        <w:rPr>
          <w:rFonts w:ascii="Times New Roman" w:hAnsi="Times New Roman" w:cs="Times New Roman"/>
          <w:sz w:val="24"/>
          <w:szCs w:val="24"/>
        </w:rPr>
        <w:t>vol. 9, no. 2, pp. 26-37, 2024, doi: 10.47941/jepm.2292.</w:t>
      </w:r>
    </w:p>
    <w:p w14:paraId="61A602E7" w14:textId="77777777" w:rsidR="00C03B4A" w:rsidRPr="00C03B4A" w:rsidRDefault="00C03B4A" w:rsidP="00C03B4A">
      <w:pPr>
        <w:pStyle w:val="EndNoteBibliography"/>
        <w:spacing w:after="0"/>
        <w:ind w:left="720" w:hanging="720"/>
        <w:jc w:val="both"/>
        <w:rPr>
          <w:rFonts w:ascii="Times New Roman" w:hAnsi="Times New Roman" w:cs="Times New Roman"/>
          <w:sz w:val="24"/>
          <w:szCs w:val="24"/>
        </w:rPr>
      </w:pPr>
      <w:r w:rsidRPr="00C03B4A">
        <w:rPr>
          <w:rFonts w:ascii="Times New Roman" w:hAnsi="Times New Roman" w:cs="Times New Roman"/>
          <w:sz w:val="24"/>
          <w:szCs w:val="24"/>
        </w:rPr>
        <w:t>[10]</w:t>
      </w:r>
      <w:r w:rsidRPr="00C03B4A">
        <w:rPr>
          <w:rFonts w:ascii="Times New Roman" w:hAnsi="Times New Roman" w:cs="Times New Roman"/>
          <w:sz w:val="24"/>
          <w:szCs w:val="24"/>
        </w:rPr>
        <w:tab/>
        <w:t xml:space="preserve">F. G. Boateng, "Knowing What Leads to Building Collapses Can Help Make African Cities Safer," </w:t>
      </w:r>
      <w:r w:rsidRPr="00C03B4A">
        <w:rPr>
          <w:rFonts w:ascii="Times New Roman" w:hAnsi="Times New Roman" w:cs="Times New Roman"/>
          <w:i/>
          <w:sz w:val="24"/>
          <w:szCs w:val="24"/>
        </w:rPr>
        <w:t xml:space="preserve">SSRN Electronic Journal, </w:t>
      </w:r>
      <w:r w:rsidRPr="00C03B4A">
        <w:rPr>
          <w:rFonts w:ascii="Times New Roman" w:hAnsi="Times New Roman" w:cs="Times New Roman"/>
          <w:sz w:val="24"/>
          <w:szCs w:val="24"/>
        </w:rPr>
        <w:t>doi: 10.2139/ssrn.4006924.</w:t>
      </w:r>
    </w:p>
    <w:p w14:paraId="391FC6E1" w14:textId="1EF27DC2" w:rsidR="00C03B4A" w:rsidRPr="00C03B4A" w:rsidRDefault="00C03B4A" w:rsidP="00C03B4A">
      <w:pPr>
        <w:pStyle w:val="EndNoteBibliography"/>
        <w:spacing w:after="0"/>
        <w:ind w:left="720" w:hanging="720"/>
        <w:jc w:val="both"/>
        <w:rPr>
          <w:rFonts w:ascii="Times New Roman" w:hAnsi="Times New Roman" w:cs="Times New Roman"/>
          <w:sz w:val="24"/>
          <w:szCs w:val="24"/>
        </w:rPr>
      </w:pPr>
      <w:r w:rsidRPr="00C03B4A">
        <w:rPr>
          <w:rFonts w:ascii="Times New Roman" w:hAnsi="Times New Roman" w:cs="Times New Roman"/>
          <w:sz w:val="24"/>
          <w:szCs w:val="24"/>
        </w:rPr>
        <w:t>[11]</w:t>
      </w:r>
      <w:r w:rsidRPr="00C03B4A">
        <w:rPr>
          <w:rFonts w:ascii="Times New Roman" w:hAnsi="Times New Roman" w:cs="Times New Roman"/>
          <w:sz w:val="24"/>
          <w:szCs w:val="24"/>
        </w:rPr>
        <w:tab/>
        <w:t xml:space="preserve">M. Caleb, K. A. Olonade, and M. M. Lawan, "Evaluating The Causes of Building Collapse in Kampala District, Uganda," </w:t>
      </w:r>
      <w:r w:rsidRPr="00C03B4A">
        <w:rPr>
          <w:rFonts w:ascii="Times New Roman" w:hAnsi="Times New Roman" w:cs="Times New Roman"/>
          <w:i/>
          <w:sz w:val="24"/>
          <w:szCs w:val="24"/>
        </w:rPr>
        <w:t xml:space="preserve">KIU Journal of Science, Engineering and Technology, </w:t>
      </w:r>
      <w:r w:rsidRPr="00C03B4A">
        <w:rPr>
          <w:rFonts w:ascii="Times New Roman" w:hAnsi="Times New Roman" w:cs="Times New Roman"/>
          <w:sz w:val="24"/>
          <w:szCs w:val="24"/>
        </w:rPr>
        <w:t xml:space="preserve">vol. 2, no. 2, 2023, Art no. 01, doi: </w:t>
      </w:r>
      <w:hyperlink r:id="rId22" w:history="1">
        <w:r w:rsidRPr="00C03B4A">
          <w:rPr>
            <w:rStyle w:val="Hyperlink"/>
            <w:rFonts w:ascii="Times New Roman" w:hAnsi="Times New Roman" w:cs="Times New Roman"/>
            <w:sz w:val="24"/>
            <w:szCs w:val="24"/>
          </w:rPr>
          <w:t>http://dx.doi.org/10.59568/KJSET-2023-2-2-01</w:t>
        </w:r>
      </w:hyperlink>
      <w:r w:rsidRPr="00C03B4A">
        <w:rPr>
          <w:rFonts w:ascii="Times New Roman" w:hAnsi="Times New Roman" w:cs="Times New Roman"/>
          <w:sz w:val="24"/>
          <w:szCs w:val="24"/>
        </w:rPr>
        <w:t>.</w:t>
      </w:r>
    </w:p>
    <w:p w14:paraId="6C69914F" w14:textId="1A4F7B6A" w:rsidR="00C03B4A" w:rsidRPr="00C03B4A" w:rsidRDefault="00C03B4A" w:rsidP="00C03B4A">
      <w:pPr>
        <w:pStyle w:val="EndNoteBibliography"/>
        <w:spacing w:after="0"/>
        <w:ind w:left="720" w:hanging="720"/>
        <w:jc w:val="both"/>
        <w:rPr>
          <w:rFonts w:ascii="Times New Roman" w:hAnsi="Times New Roman" w:cs="Times New Roman"/>
          <w:sz w:val="24"/>
          <w:szCs w:val="24"/>
        </w:rPr>
      </w:pPr>
      <w:r w:rsidRPr="00C03B4A">
        <w:rPr>
          <w:rFonts w:ascii="Times New Roman" w:hAnsi="Times New Roman" w:cs="Times New Roman"/>
          <w:sz w:val="24"/>
          <w:szCs w:val="24"/>
        </w:rPr>
        <w:t>[12]</w:t>
      </w:r>
      <w:r w:rsidRPr="00C03B4A">
        <w:rPr>
          <w:rFonts w:ascii="Times New Roman" w:hAnsi="Times New Roman" w:cs="Times New Roman"/>
          <w:sz w:val="24"/>
          <w:szCs w:val="24"/>
        </w:rPr>
        <w:tab/>
        <w:t xml:space="preserve">CNN. "Five dead and 49 missing as multi-story building collapses in South Africa." CNN. </w:t>
      </w:r>
      <w:hyperlink r:id="rId23" w:history="1">
        <w:r w:rsidRPr="00C03B4A">
          <w:rPr>
            <w:rStyle w:val="Hyperlink"/>
            <w:rFonts w:ascii="Times New Roman" w:hAnsi="Times New Roman" w:cs="Times New Roman"/>
            <w:sz w:val="24"/>
            <w:szCs w:val="24"/>
          </w:rPr>
          <w:t>https://edition.cnn.com/2024/05/07/africa/five-dead-and-49-missing-as-multi-story-building-collapses-in-south-africa/index.html</w:t>
        </w:r>
      </w:hyperlink>
      <w:r w:rsidRPr="00C03B4A">
        <w:rPr>
          <w:rFonts w:ascii="Times New Roman" w:hAnsi="Times New Roman" w:cs="Times New Roman"/>
          <w:sz w:val="24"/>
          <w:szCs w:val="24"/>
        </w:rPr>
        <w:t xml:space="preserve"> (accessed 24 December 2024.</w:t>
      </w:r>
    </w:p>
    <w:p w14:paraId="3C0302D5" w14:textId="77777777" w:rsidR="00C03B4A" w:rsidRPr="00C03B4A" w:rsidRDefault="00C03B4A" w:rsidP="00C03B4A">
      <w:pPr>
        <w:pStyle w:val="EndNoteBibliography"/>
        <w:spacing w:after="0"/>
        <w:ind w:left="720" w:hanging="720"/>
        <w:jc w:val="both"/>
        <w:rPr>
          <w:rFonts w:ascii="Times New Roman" w:hAnsi="Times New Roman" w:cs="Times New Roman"/>
          <w:sz w:val="24"/>
          <w:szCs w:val="24"/>
        </w:rPr>
      </w:pPr>
      <w:r w:rsidRPr="00C03B4A">
        <w:rPr>
          <w:rFonts w:ascii="Times New Roman" w:hAnsi="Times New Roman" w:cs="Times New Roman"/>
          <w:sz w:val="24"/>
          <w:szCs w:val="24"/>
        </w:rPr>
        <w:t>[13]</w:t>
      </w:r>
      <w:r w:rsidRPr="00C03B4A">
        <w:rPr>
          <w:rFonts w:ascii="Times New Roman" w:hAnsi="Times New Roman" w:cs="Times New Roman"/>
          <w:sz w:val="24"/>
          <w:szCs w:val="24"/>
        </w:rPr>
        <w:tab/>
        <w:t>Reuters. "At least five killed in Senegal building collapse." Reuters. (accessed 28 December, 2024).</w:t>
      </w:r>
    </w:p>
    <w:p w14:paraId="58F15120" w14:textId="77777777" w:rsidR="00C03B4A" w:rsidRPr="00C03B4A" w:rsidRDefault="00C03B4A" w:rsidP="00C03B4A">
      <w:pPr>
        <w:pStyle w:val="EndNoteBibliography"/>
        <w:spacing w:after="0"/>
        <w:ind w:left="720" w:hanging="720"/>
        <w:jc w:val="both"/>
        <w:rPr>
          <w:rFonts w:ascii="Times New Roman" w:hAnsi="Times New Roman" w:cs="Times New Roman"/>
          <w:sz w:val="24"/>
          <w:szCs w:val="24"/>
        </w:rPr>
      </w:pPr>
      <w:r w:rsidRPr="00C03B4A">
        <w:rPr>
          <w:rFonts w:ascii="Times New Roman" w:hAnsi="Times New Roman" w:cs="Times New Roman"/>
          <w:sz w:val="24"/>
          <w:szCs w:val="24"/>
        </w:rPr>
        <w:t>[14]</w:t>
      </w:r>
      <w:r w:rsidRPr="00C03B4A">
        <w:rPr>
          <w:rFonts w:ascii="Times New Roman" w:hAnsi="Times New Roman" w:cs="Times New Roman"/>
          <w:sz w:val="24"/>
          <w:szCs w:val="24"/>
        </w:rPr>
        <w:tab/>
        <w:t>M. M. Hassan, A. Mamdouh, and S. Mourad, "Empirical Fragility Curves for Buildings in Historic Cairo," presented at the The Eleventh Alexandria International Conference Onstructural, Geotechnical Engineering and Management“Aicsge-11", Alexandria,Egypt, 2023.</w:t>
      </w:r>
    </w:p>
    <w:p w14:paraId="280AE292" w14:textId="77777777" w:rsidR="00C03B4A" w:rsidRPr="00C03B4A" w:rsidRDefault="00C03B4A" w:rsidP="00C03B4A">
      <w:pPr>
        <w:pStyle w:val="EndNoteBibliography"/>
        <w:spacing w:after="0"/>
        <w:ind w:left="720" w:hanging="720"/>
        <w:jc w:val="both"/>
        <w:rPr>
          <w:rFonts w:ascii="Times New Roman" w:hAnsi="Times New Roman" w:cs="Times New Roman"/>
          <w:sz w:val="24"/>
          <w:szCs w:val="24"/>
        </w:rPr>
      </w:pPr>
      <w:r w:rsidRPr="00C03B4A">
        <w:rPr>
          <w:rFonts w:ascii="Times New Roman" w:hAnsi="Times New Roman" w:cs="Times New Roman"/>
          <w:sz w:val="24"/>
          <w:szCs w:val="24"/>
        </w:rPr>
        <w:t>[15]</w:t>
      </w:r>
      <w:r w:rsidRPr="00C03B4A">
        <w:rPr>
          <w:rFonts w:ascii="Times New Roman" w:hAnsi="Times New Roman" w:cs="Times New Roman"/>
          <w:sz w:val="24"/>
          <w:szCs w:val="24"/>
        </w:rPr>
        <w:tab/>
        <w:t xml:space="preserve">M. Bahaa, B. Timo, and Y. Ali, "Towards a PS-InSAR Based Prediction Model for Building Collapse: Spatiotemporal Patterns of Vertical Surface Motion in Collapsed Building Areas—Case Study of Alexandria, Egypt," </w:t>
      </w:r>
      <w:r w:rsidRPr="00C03B4A">
        <w:rPr>
          <w:rFonts w:ascii="Times New Roman" w:hAnsi="Times New Roman" w:cs="Times New Roman"/>
          <w:i/>
          <w:sz w:val="24"/>
          <w:szCs w:val="24"/>
        </w:rPr>
        <w:t xml:space="preserve">Remote Sensing, </w:t>
      </w:r>
      <w:r w:rsidRPr="00C03B4A">
        <w:rPr>
          <w:rFonts w:ascii="Times New Roman" w:hAnsi="Times New Roman" w:cs="Times New Roman"/>
          <w:sz w:val="24"/>
          <w:szCs w:val="24"/>
        </w:rPr>
        <w:t>vol. 12, no. 20, 2020, Art no. 3307, doi: 10.3390/rs12203307.</w:t>
      </w:r>
    </w:p>
    <w:p w14:paraId="6EBB6A32" w14:textId="77777777" w:rsidR="00C03B4A" w:rsidRPr="00C03B4A" w:rsidRDefault="00C03B4A" w:rsidP="00C03B4A">
      <w:pPr>
        <w:pStyle w:val="EndNoteBibliography"/>
        <w:spacing w:after="0"/>
        <w:ind w:left="720" w:hanging="720"/>
        <w:jc w:val="both"/>
        <w:rPr>
          <w:rFonts w:ascii="Times New Roman" w:hAnsi="Times New Roman" w:cs="Times New Roman"/>
          <w:sz w:val="24"/>
          <w:szCs w:val="24"/>
        </w:rPr>
      </w:pPr>
      <w:r w:rsidRPr="00C03B4A">
        <w:rPr>
          <w:rFonts w:ascii="Times New Roman" w:hAnsi="Times New Roman" w:cs="Times New Roman"/>
          <w:sz w:val="24"/>
          <w:szCs w:val="24"/>
        </w:rPr>
        <w:t>[16]</w:t>
      </w:r>
      <w:r w:rsidRPr="00C03B4A">
        <w:rPr>
          <w:rFonts w:ascii="Times New Roman" w:hAnsi="Times New Roman" w:cs="Times New Roman"/>
          <w:sz w:val="24"/>
          <w:szCs w:val="24"/>
        </w:rPr>
        <w:tab/>
        <w:t xml:space="preserve">C. E. Ogbemudia, E. Ndububa, and N. D. Mbaezue, "An Investigation into Causes of Building Collapse in Abuja, Nigeria," </w:t>
      </w:r>
      <w:r w:rsidRPr="00C03B4A">
        <w:rPr>
          <w:rFonts w:ascii="Times New Roman" w:hAnsi="Times New Roman" w:cs="Times New Roman"/>
          <w:i/>
          <w:sz w:val="24"/>
          <w:szCs w:val="24"/>
        </w:rPr>
        <w:t xml:space="preserve">Global Scientific Journals, </w:t>
      </w:r>
      <w:r w:rsidRPr="00C03B4A">
        <w:rPr>
          <w:rFonts w:ascii="Times New Roman" w:hAnsi="Times New Roman" w:cs="Times New Roman"/>
          <w:sz w:val="24"/>
          <w:szCs w:val="24"/>
        </w:rPr>
        <w:t>vol. 9, no. 2, pp. 435-446, 2021.</w:t>
      </w:r>
    </w:p>
    <w:p w14:paraId="6855625C" w14:textId="77777777" w:rsidR="00C03B4A" w:rsidRPr="00C03B4A" w:rsidRDefault="00C03B4A" w:rsidP="00C03B4A">
      <w:pPr>
        <w:pStyle w:val="EndNoteBibliography"/>
        <w:spacing w:after="0"/>
        <w:ind w:left="720" w:hanging="720"/>
        <w:jc w:val="both"/>
        <w:rPr>
          <w:rFonts w:ascii="Times New Roman" w:hAnsi="Times New Roman" w:cs="Times New Roman"/>
          <w:sz w:val="24"/>
          <w:szCs w:val="24"/>
        </w:rPr>
      </w:pPr>
      <w:r w:rsidRPr="00C03B4A">
        <w:rPr>
          <w:rFonts w:ascii="Times New Roman" w:hAnsi="Times New Roman" w:cs="Times New Roman"/>
          <w:sz w:val="24"/>
          <w:szCs w:val="24"/>
        </w:rPr>
        <w:t>[17]</w:t>
      </w:r>
      <w:r w:rsidRPr="00C03B4A">
        <w:rPr>
          <w:rFonts w:ascii="Times New Roman" w:hAnsi="Times New Roman" w:cs="Times New Roman"/>
          <w:sz w:val="24"/>
          <w:szCs w:val="24"/>
        </w:rPr>
        <w:tab/>
        <w:t xml:space="preserve">T. Jean Claude  and B. Théodore Gautier L. J., "Failure and Collapse of Building Structures in the Cities of Yaoundé and Douala, Cameroon from 2010 to 2014," </w:t>
      </w:r>
      <w:r w:rsidRPr="00C03B4A">
        <w:rPr>
          <w:rFonts w:ascii="Times New Roman" w:hAnsi="Times New Roman" w:cs="Times New Roman"/>
          <w:i/>
          <w:sz w:val="24"/>
          <w:szCs w:val="24"/>
        </w:rPr>
        <w:t xml:space="preserve">Modern Applied Science, </w:t>
      </w:r>
      <w:r w:rsidRPr="00C03B4A">
        <w:rPr>
          <w:rFonts w:ascii="Times New Roman" w:hAnsi="Times New Roman" w:cs="Times New Roman"/>
          <w:sz w:val="24"/>
          <w:szCs w:val="24"/>
        </w:rPr>
        <w:t>vol. 10, no. 1, pp. 23-34, 2016, doi: 10.5539/mas.v10n1p23.</w:t>
      </w:r>
    </w:p>
    <w:p w14:paraId="15116587" w14:textId="2AA27810" w:rsidR="00C03B4A" w:rsidRPr="00C03B4A" w:rsidRDefault="00C03B4A" w:rsidP="00C03B4A">
      <w:pPr>
        <w:pStyle w:val="EndNoteBibliography"/>
        <w:spacing w:after="0"/>
        <w:ind w:left="720" w:hanging="720"/>
        <w:jc w:val="both"/>
        <w:rPr>
          <w:rFonts w:ascii="Times New Roman" w:hAnsi="Times New Roman" w:cs="Times New Roman"/>
          <w:sz w:val="24"/>
          <w:szCs w:val="24"/>
        </w:rPr>
      </w:pPr>
      <w:r w:rsidRPr="00C03B4A">
        <w:rPr>
          <w:rFonts w:ascii="Times New Roman" w:hAnsi="Times New Roman" w:cs="Times New Roman"/>
          <w:sz w:val="24"/>
          <w:szCs w:val="24"/>
        </w:rPr>
        <w:t>[18]</w:t>
      </w:r>
      <w:r w:rsidRPr="00C03B4A">
        <w:rPr>
          <w:rFonts w:ascii="Times New Roman" w:hAnsi="Times New Roman" w:cs="Times New Roman"/>
          <w:sz w:val="24"/>
          <w:szCs w:val="24"/>
        </w:rPr>
        <w:tab/>
        <w:t xml:space="preserve">Cohen. "Everything You Need to Know About Scrap Metal Recyclin." Cohen. </w:t>
      </w:r>
      <w:hyperlink r:id="rId24" w:history="1">
        <w:r w:rsidRPr="00C03B4A">
          <w:rPr>
            <w:rStyle w:val="Hyperlink"/>
            <w:rFonts w:ascii="Times New Roman" w:hAnsi="Times New Roman" w:cs="Times New Roman"/>
            <w:sz w:val="24"/>
            <w:szCs w:val="24"/>
          </w:rPr>
          <w:t>https://www.cohenusa.com/blog/everything-you-need-to-know-about-scrap-metal-recycling/</w:t>
        </w:r>
      </w:hyperlink>
      <w:r w:rsidRPr="00C03B4A">
        <w:rPr>
          <w:rFonts w:ascii="Times New Roman" w:hAnsi="Times New Roman" w:cs="Times New Roman"/>
          <w:sz w:val="24"/>
          <w:szCs w:val="24"/>
        </w:rPr>
        <w:t xml:space="preserve"> (accessed 28 December 2024.</w:t>
      </w:r>
    </w:p>
    <w:p w14:paraId="1A3C599B" w14:textId="456FA057" w:rsidR="00C03B4A" w:rsidRPr="00C03B4A" w:rsidRDefault="00C03B4A" w:rsidP="00C03B4A">
      <w:pPr>
        <w:pStyle w:val="EndNoteBibliography"/>
        <w:spacing w:after="0"/>
        <w:ind w:left="720" w:hanging="720"/>
        <w:jc w:val="both"/>
        <w:rPr>
          <w:rFonts w:ascii="Times New Roman" w:hAnsi="Times New Roman" w:cs="Times New Roman"/>
          <w:sz w:val="24"/>
          <w:szCs w:val="24"/>
        </w:rPr>
      </w:pPr>
      <w:r w:rsidRPr="00C03B4A">
        <w:rPr>
          <w:rFonts w:ascii="Times New Roman" w:hAnsi="Times New Roman" w:cs="Times New Roman"/>
          <w:sz w:val="24"/>
          <w:szCs w:val="24"/>
        </w:rPr>
        <w:t>[19]</w:t>
      </w:r>
      <w:r w:rsidRPr="00C03B4A">
        <w:rPr>
          <w:rFonts w:ascii="Times New Roman" w:hAnsi="Times New Roman" w:cs="Times New Roman"/>
          <w:sz w:val="24"/>
          <w:szCs w:val="24"/>
        </w:rPr>
        <w:tab/>
        <w:t xml:space="preserve">J. Pritchard. "Economic Impact of Recycled Steel: Benefits." </w:t>
      </w:r>
      <w:hyperlink r:id="rId25" w:history="1">
        <w:r w:rsidRPr="00C03B4A">
          <w:rPr>
            <w:rStyle w:val="Hyperlink"/>
            <w:rFonts w:ascii="Times New Roman" w:hAnsi="Times New Roman" w:cs="Times New Roman"/>
            <w:sz w:val="24"/>
            <w:szCs w:val="24"/>
          </w:rPr>
          <w:t>https://buildingrenewable.com/economic-impact-of-recycled-steel-benefits/</w:t>
        </w:r>
      </w:hyperlink>
      <w:r w:rsidRPr="00C03B4A">
        <w:rPr>
          <w:rFonts w:ascii="Times New Roman" w:hAnsi="Times New Roman" w:cs="Times New Roman"/>
          <w:sz w:val="24"/>
          <w:szCs w:val="24"/>
        </w:rPr>
        <w:t xml:space="preserve"> (accessed 25-Dec-2024, 2024).</w:t>
      </w:r>
    </w:p>
    <w:p w14:paraId="47A2435C" w14:textId="7546540F" w:rsidR="00C03B4A" w:rsidRPr="00C03B4A" w:rsidRDefault="00C03B4A" w:rsidP="00C03B4A">
      <w:pPr>
        <w:pStyle w:val="EndNoteBibliography"/>
        <w:spacing w:after="0"/>
        <w:ind w:left="720" w:hanging="720"/>
        <w:jc w:val="both"/>
        <w:rPr>
          <w:rFonts w:ascii="Times New Roman" w:hAnsi="Times New Roman" w:cs="Times New Roman"/>
          <w:sz w:val="24"/>
          <w:szCs w:val="24"/>
        </w:rPr>
      </w:pPr>
      <w:r w:rsidRPr="00C03B4A">
        <w:rPr>
          <w:rFonts w:ascii="Times New Roman" w:hAnsi="Times New Roman" w:cs="Times New Roman"/>
          <w:sz w:val="24"/>
          <w:szCs w:val="24"/>
        </w:rPr>
        <w:t>[20]</w:t>
      </w:r>
      <w:r w:rsidRPr="00C03B4A">
        <w:rPr>
          <w:rFonts w:ascii="Times New Roman" w:hAnsi="Times New Roman" w:cs="Times New Roman"/>
          <w:sz w:val="24"/>
          <w:szCs w:val="24"/>
        </w:rPr>
        <w:tab/>
        <w:t xml:space="preserve">W. Okumu. "Scrap metal smuggling could cripple East Africa's infrastructure." ISS Today. </w:t>
      </w:r>
      <w:hyperlink r:id="rId26" w:history="1">
        <w:r w:rsidRPr="00C03B4A">
          <w:rPr>
            <w:rStyle w:val="Hyperlink"/>
            <w:rFonts w:ascii="Times New Roman" w:hAnsi="Times New Roman" w:cs="Times New Roman"/>
            <w:sz w:val="24"/>
            <w:szCs w:val="24"/>
          </w:rPr>
          <w:t>https://issafrica.org/iss-today/scrap-metal-smuggling-could-cripple-east-africas-infrastructure</w:t>
        </w:r>
      </w:hyperlink>
      <w:r w:rsidRPr="00C03B4A">
        <w:rPr>
          <w:rFonts w:ascii="Times New Roman" w:hAnsi="Times New Roman" w:cs="Times New Roman"/>
          <w:sz w:val="24"/>
          <w:szCs w:val="24"/>
        </w:rPr>
        <w:t xml:space="preserve"> (accessed 25-Dec-2024, 2024).</w:t>
      </w:r>
    </w:p>
    <w:p w14:paraId="2A7F75B6" w14:textId="4FF5CEA1" w:rsidR="00C03B4A" w:rsidRPr="00C03B4A" w:rsidRDefault="00C03B4A" w:rsidP="00C03B4A">
      <w:pPr>
        <w:pStyle w:val="EndNoteBibliography"/>
        <w:spacing w:after="0"/>
        <w:ind w:left="720" w:hanging="720"/>
        <w:jc w:val="both"/>
        <w:rPr>
          <w:rFonts w:ascii="Times New Roman" w:hAnsi="Times New Roman" w:cs="Times New Roman"/>
          <w:sz w:val="24"/>
          <w:szCs w:val="24"/>
        </w:rPr>
      </w:pPr>
      <w:r w:rsidRPr="00C03B4A">
        <w:rPr>
          <w:rFonts w:ascii="Times New Roman" w:hAnsi="Times New Roman" w:cs="Times New Roman"/>
          <w:sz w:val="24"/>
          <w:szCs w:val="24"/>
        </w:rPr>
        <w:t>[21]</w:t>
      </w:r>
      <w:r w:rsidRPr="00C03B4A">
        <w:rPr>
          <w:rFonts w:ascii="Times New Roman" w:hAnsi="Times New Roman" w:cs="Times New Roman"/>
          <w:sz w:val="24"/>
          <w:szCs w:val="24"/>
        </w:rPr>
        <w:tab/>
        <w:t xml:space="preserve">A. Kovačević. "Advantages to Metal Scrap Recycling: Environmental Impact." Metaloop Blog. </w:t>
      </w:r>
      <w:hyperlink r:id="rId27" w:history="1">
        <w:r w:rsidRPr="00C03B4A">
          <w:rPr>
            <w:rStyle w:val="Hyperlink"/>
            <w:rFonts w:ascii="Times New Roman" w:hAnsi="Times New Roman" w:cs="Times New Roman"/>
            <w:sz w:val="24"/>
            <w:szCs w:val="24"/>
          </w:rPr>
          <w:t>https://blog.metaloop.com/advantages-to-metal-scrap-recycling-environmental-impact</w:t>
        </w:r>
      </w:hyperlink>
      <w:r w:rsidRPr="00C03B4A">
        <w:rPr>
          <w:rFonts w:ascii="Times New Roman" w:hAnsi="Times New Roman" w:cs="Times New Roman"/>
          <w:sz w:val="24"/>
          <w:szCs w:val="24"/>
        </w:rPr>
        <w:t xml:space="preserve"> (accessed 24 December 2024, 2024).</w:t>
      </w:r>
    </w:p>
    <w:p w14:paraId="6B673980" w14:textId="1E950852" w:rsidR="00C03B4A" w:rsidRPr="00C03B4A" w:rsidRDefault="00C03B4A" w:rsidP="00C03B4A">
      <w:pPr>
        <w:pStyle w:val="EndNoteBibliography"/>
        <w:spacing w:after="0"/>
        <w:ind w:left="720" w:hanging="720"/>
        <w:jc w:val="both"/>
        <w:rPr>
          <w:rFonts w:ascii="Times New Roman" w:hAnsi="Times New Roman" w:cs="Times New Roman"/>
          <w:sz w:val="24"/>
          <w:szCs w:val="24"/>
        </w:rPr>
      </w:pPr>
      <w:r w:rsidRPr="00C03B4A">
        <w:rPr>
          <w:rFonts w:ascii="Times New Roman" w:hAnsi="Times New Roman" w:cs="Times New Roman"/>
          <w:sz w:val="24"/>
          <w:szCs w:val="24"/>
        </w:rPr>
        <w:lastRenderedPageBreak/>
        <w:t>[22]</w:t>
      </w:r>
      <w:r w:rsidRPr="00C03B4A">
        <w:rPr>
          <w:rFonts w:ascii="Times New Roman" w:hAnsi="Times New Roman" w:cs="Times New Roman"/>
          <w:sz w:val="24"/>
          <w:szCs w:val="24"/>
        </w:rPr>
        <w:tab/>
        <w:t xml:space="preserve">EuRIC. "Metal Recycling Factsheet." EuRIC. </w:t>
      </w:r>
      <w:hyperlink r:id="rId28" w:history="1">
        <w:r w:rsidRPr="00C03B4A">
          <w:rPr>
            <w:rStyle w:val="Hyperlink"/>
            <w:rFonts w:ascii="Times New Roman" w:hAnsi="Times New Roman" w:cs="Times New Roman"/>
            <w:sz w:val="24"/>
            <w:szCs w:val="24"/>
          </w:rPr>
          <w:t>https://euric-aisbl.eu/resource-hub/reports-studies/metal-recycling-factsheet</w:t>
        </w:r>
      </w:hyperlink>
      <w:r w:rsidRPr="00C03B4A">
        <w:rPr>
          <w:rFonts w:ascii="Times New Roman" w:hAnsi="Times New Roman" w:cs="Times New Roman"/>
          <w:sz w:val="24"/>
          <w:szCs w:val="24"/>
        </w:rPr>
        <w:t xml:space="preserve"> (accessed 27 December, 2024).</w:t>
      </w:r>
    </w:p>
    <w:p w14:paraId="488F733F" w14:textId="07269712" w:rsidR="00C03B4A" w:rsidRPr="00C03B4A" w:rsidRDefault="00C03B4A" w:rsidP="00C03B4A">
      <w:pPr>
        <w:pStyle w:val="EndNoteBibliography"/>
        <w:spacing w:after="0"/>
        <w:ind w:left="720" w:hanging="720"/>
        <w:jc w:val="both"/>
        <w:rPr>
          <w:rFonts w:ascii="Times New Roman" w:hAnsi="Times New Roman" w:cs="Times New Roman"/>
          <w:sz w:val="24"/>
          <w:szCs w:val="24"/>
        </w:rPr>
      </w:pPr>
      <w:r w:rsidRPr="00C03B4A">
        <w:rPr>
          <w:rFonts w:ascii="Times New Roman" w:hAnsi="Times New Roman" w:cs="Times New Roman"/>
          <w:sz w:val="24"/>
          <w:szCs w:val="24"/>
        </w:rPr>
        <w:t>[23]</w:t>
      </w:r>
      <w:r w:rsidRPr="00C03B4A">
        <w:rPr>
          <w:rFonts w:ascii="Times New Roman" w:hAnsi="Times New Roman" w:cs="Times New Roman"/>
          <w:sz w:val="24"/>
          <w:szCs w:val="24"/>
        </w:rPr>
        <w:tab/>
        <w:t xml:space="preserve">F. Philip. "The Positive Impact the Scrap Metal Recycling Industry Has on the United States." Forbes. </w:t>
      </w:r>
      <w:hyperlink r:id="rId29" w:history="1">
        <w:r w:rsidRPr="00C03B4A">
          <w:rPr>
            <w:rStyle w:val="Hyperlink"/>
            <w:rFonts w:ascii="Times New Roman" w:hAnsi="Times New Roman" w:cs="Times New Roman"/>
            <w:sz w:val="24"/>
            <w:szCs w:val="24"/>
          </w:rPr>
          <w:t>https://www.forbes.com/sites/philfava/2011/11/21/the-positive-impact-the-scrap-metal-recycling-industry-has-on-the-united-states/</w:t>
        </w:r>
      </w:hyperlink>
      <w:r w:rsidRPr="00C03B4A">
        <w:rPr>
          <w:rFonts w:ascii="Times New Roman" w:hAnsi="Times New Roman" w:cs="Times New Roman"/>
          <w:sz w:val="24"/>
          <w:szCs w:val="24"/>
        </w:rPr>
        <w:t xml:space="preserve"> (accessed 24 December 2024, 2024).</w:t>
      </w:r>
    </w:p>
    <w:p w14:paraId="6DF407AE" w14:textId="61498BE0" w:rsidR="00C03B4A" w:rsidRPr="00C03B4A" w:rsidRDefault="00C03B4A" w:rsidP="00C03B4A">
      <w:pPr>
        <w:pStyle w:val="EndNoteBibliography"/>
        <w:spacing w:after="0"/>
        <w:ind w:left="720" w:hanging="720"/>
        <w:jc w:val="both"/>
        <w:rPr>
          <w:rFonts w:ascii="Times New Roman" w:hAnsi="Times New Roman" w:cs="Times New Roman"/>
          <w:sz w:val="24"/>
          <w:szCs w:val="24"/>
        </w:rPr>
      </w:pPr>
      <w:r w:rsidRPr="00C03B4A">
        <w:rPr>
          <w:rFonts w:ascii="Times New Roman" w:hAnsi="Times New Roman" w:cs="Times New Roman"/>
          <w:sz w:val="24"/>
          <w:szCs w:val="24"/>
        </w:rPr>
        <w:t>[24]</w:t>
      </w:r>
      <w:r w:rsidRPr="00C03B4A">
        <w:rPr>
          <w:rFonts w:ascii="Times New Roman" w:hAnsi="Times New Roman" w:cs="Times New Roman"/>
          <w:sz w:val="24"/>
          <w:szCs w:val="24"/>
        </w:rPr>
        <w:tab/>
        <w:t xml:space="preserve">F. Mugo. "We Invite Investors to Kenya." </w:t>
      </w:r>
      <w:hyperlink r:id="rId30" w:history="1">
        <w:r w:rsidRPr="00C03B4A">
          <w:rPr>
            <w:rStyle w:val="Hyperlink"/>
            <w:rFonts w:ascii="Times New Roman" w:hAnsi="Times New Roman" w:cs="Times New Roman"/>
            <w:sz w:val="24"/>
            <w:szCs w:val="24"/>
          </w:rPr>
          <w:t>https://www.wasterecyclingmea.com/news/recycling/we-invite-investors-to-kenya</w:t>
        </w:r>
      </w:hyperlink>
      <w:r w:rsidRPr="00C03B4A">
        <w:rPr>
          <w:rFonts w:ascii="Times New Roman" w:hAnsi="Times New Roman" w:cs="Times New Roman"/>
          <w:sz w:val="24"/>
          <w:szCs w:val="24"/>
        </w:rPr>
        <w:t xml:space="preserve"> (accessed 24 December 2024.</w:t>
      </w:r>
    </w:p>
    <w:p w14:paraId="253C339D" w14:textId="77777777" w:rsidR="00C03B4A" w:rsidRPr="00C03B4A" w:rsidRDefault="00C03B4A" w:rsidP="00C03B4A">
      <w:pPr>
        <w:pStyle w:val="EndNoteBibliography"/>
        <w:spacing w:after="0"/>
        <w:ind w:left="720" w:hanging="720"/>
        <w:jc w:val="both"/>
        <w:rPr>
          <w:rFonts w:ascii="Times New Roman" w:hAnsi="Times New Roman" w:cs="Times New Roman"/>
          <w:sz w:val="24"/>
          <w:szCs w:val="24"/>
        </w:rPr>
      </w:pPr>
      <w:r w:rsidRPr="00C03B4A">
        <w:rPr>
          <w:rFonts w:ascii="Times New Roman" w:hAnsi="Times New Roman" w:cs="Times New Roman"/>
          <w:sz w:val="24"/>
          <w:szCs w:val="24"/>
        </w:rPr>
        <w:t>[25]</w:t>
      </w:r>
      <w:r w:rsidRPr="00C03B4A">
        <w:rPr>
          <w:rFonts w:ascii="Times New Roman" w:hAnsi="Times New Roman" w:cs="Times New Roman"/>
          <w:sz w:val="24"/>
          <w:szCs w:val="24"/>
        </w:rPr>
        <w:tab/>
        <w:t xml:space="preserve">J. Kahongeh, "Inside Kenya's multibillion scrap metal underworld," in </w:t>
      </w:r>
      <w:r w:rsidRPr="00C03B4A">
        <w:rPr>
          <w:rFonts w:ascii="Times New Roman" w:hAnsi="Times New Roman" w:cs="Times New Roman"/>
          <w:i/>
          <w:sz w:val="24"/>
          <w:szCs w:val="24"/>
        </w:rPr>
        <w:t>Business Daily Africa</w:t>
      </w:r>
      <w:r w:rsidRPr="00C03B4A">
        <w:rPr>
          <w:rFonts w:ascii="Times New Roman" w:hAnsi="Times New Roman" w:cs="Times New Roman"/>
          <w:sz w:val="24"/>
          <w:szCs w:val="24"/>
        </w:rPr>
        <w:t>, ed: Business Daily Africa (Nation Media Group), 2022.</w:t>
      </w:r>
    </w:p>
    <w:p w14:paraId="36278C0F" w14:textId="77777777" w:rsidR="00C03B4A" w:rsidRPr="00C03B4A" w:rsidRDefault="00C03B4A" w:rsidP="00C03B4A">
      <w:pPr>
        <w:pStyle w:val="EndNoteBibliography"/>
        <w:spacing w:after="0"/>
        <w:ind w:left="720" w:hanging="720"/>
        <w:jc w:val="both"/>
        <w:rPr>
          <w:rFonts w:ascii="Times New Roman" w:hAnsi="Times New Roman" w:cs="Times New Roman"/>
          <w:sz w:val="24"/>
          <w:szCs w:val="24"/>
        </w:rPr>
      </w:pPr>
      <w:r w:rsidRPr="00C03B4A">
        <w:rPr>
          <w:rFonts w:ascii="Times New Roman" w:hAnsi="Times New Roman" w:cs="Times New Roman"/>
          <w:sz w:val="24"/>
          <w:szCs w:val="24"/>
        </w:rPr>
        <w:t>[26]</w:t>
      </w:r>
      <w:r w:rsidRPr="00C03B4A">
        <w:rPr>
          <w:rFonts w:ascii="Times New Roman" w:hAnsi="Times New Roman" w:cs="Times New Roman"/>
          <w:sz w:val="24"/>
          <w:szCs w:val="24"/>
        </w:rPr>
        <w:tab/>
        <w:t xml:space="preserve">P. C. Bame, B. E. Yamb, and B. Ndigui, "Assessment of Deviation in Quality of Steel Reinforcing Bars Used in Some Building Sites in Cameroon," </w:t>
      </w:r>
      <w:r w:rsidRPr="00C03B4A">
        <w:rPr>
          <w:rFonts w:ascii="Times New Roman" w:hAnsi="Times New Roman" w:cs="Times New Roman"/>
          <w:i/>
          <w:sz w:val="24"/>
          <w:szCs w:val="24"/>
        </w:rPr>
        <w:t xml:space="preserve">World Journal of Engineering and Technology, </w:t>
      </w:r>
      <w:r w:rsidRPr="00C03B4A">
        <w:rPr>
          <w:rFonts w:ascii="Times New Roman" w:hAnsi="Times New Roman" w:cs="Times New Roman"/>
          <w:sz w:val="24"/>
          <w:szCs w:val="24"/>
        </w:rPr>
        <w:t>vol. 11, no. 04, pp. 917-931, 2023, doi: 10.4236/wjet.2023.114061.</w:t>
      </w:r>
    </w:p>
    <w:p w14:paraId="7A63427D" w14:textId="77777777" w:rsidR="00C03B4A" w:rsidRPr="00C03B4A" w:rsidRDefault="00C03B4A" w:rsidP="00C03B4A">
      <w:pPr>
        <w:pStyle w:val="EndNoteBibliography"/>
        <w:spacing w:after="0"/>
        <w:ind w:left="720" w:hanging="720"/>
        <w:jc w:val="both"/>
        <w:rPr>
          <w:rFonts w:ascii="Times New Roman" w:hAnsi="Times New Roman" w:cs="Times New Roman"/>
          <w:sz w:val="24"/>
          <w:szCs w:val="24"/>
        </w:rPr>
      </w:pPr>
      <w:r w:rsidRPr="00C03B4A">
        <w:rPr>
          <w:rFonts w:ascii="Times New Roman" w:hAnsi="Times New Roman" w:cs="Times New Roman"/>
          <w:sz w:val="24"/>
          <w:szCs w:val="24"/>
        </w:rPr>
        <w:t>[27]</w:t>
      </w:r>
      <w:r w:rsidRPr="00C03B4A">
        <w:rPr>
          <w:rFonts w:ascii="Times New Roman" w:hAnsi="Times New Roman" w:cs="Times New Roman"/>
          <w:sz w:val="24"/>
          <w:szCs w:val="24"/>
        </w:rPr>
        <w:tab/>
        <w:t xml:space="preserve">S. Abbas, R. Hameed, M. Nehdi, M. Afzal, and S. Shaukat, "Investigation of reinforcing steel rebar manufactured from local scrap at various finishing rolling temperature," </w:t>
      </w:r>
      <w:r w:rsidRPr="00C03B4A">
        <w:rPr>
          <w:rFonts w:ascii="Times New Roman" w:hAnsi="Times New Roman" w:cs="Times New Roman"/>
          <w:i/>
          <w:sz w:val="24"/>
          <w:szCs w:val="24"/>
        </w:rPr>
        <w:t xml:space="preserve">Case Studies in Construction Materials (Elsevier, open access), </w:t>
      </w:r>
      <w:r w:rsidRPr="00C03B4A">
        <w:rPr>
          <w:rFonts w:ascii="Times New Roman" w:hAnsi="Times New Roman" w:cs="Times New Roman"/>
          <w:sz w:val="24"/>
          <w:szCs w:val="24"/>
        </w:rPr>
        <w:t>vol. 19, 2023, Art no. e02499, doi: 10.1016/j.cscm.2023.e02499.</w:t>
      </w:r>
    </w:p>
    <w:p w14:paraId="21A43F8A" w14:textId="77777777" w:rsidR="00C03B4A" w:rsidRPr="00C03B4A" w:rsidRDefault="00C03B4A" w:rsidP="00C03B4A">
      <w:pPr>
        <w:pStyle w:val="EndNoteBibliography"/>
        <w:spacing w:after="0"/>
        <w:ind w:left="720" w:hanging="720"/>
        <w:jc w:val="both"/>
        <w:rPr>
          <w:rFonts w:ascii="Times New Roman" w:hAnsi="Times New Roman" w:cs="Times New Roman"/>
          <w:sz w:val="24"/>
          <w:szCs w:val="24"/>
        </w:rPr>
      </w:pPr>
      <w:r w:rsidRPr="00C03B4A">
        <w:rPr>
          <w:rFonts w:ascii="Times New Roman" w:hAnsi="Times New Roman" w:cs="Times New Roman"/>
          <w:sz w:val="24"/>
          <w:szCs w:val="24"/>
        </w:rPr>
        <w:t>[28]</w:t>
      </w:r>
      <w:r w:rsidRPr="00C03B4A">
        <w:rPr>
          <w:rFonts w:ascii="Times New Roman" w:hAnsi="Times New Roman" w:cs="Times New Roman"/>
          <w:sz w:val="24"/>
          <w:szCs w:val="24"/>
        </w:rPr>
        <w:tab/>
        <w:t xml:space="preserve">S. Assiamah, C. K. Kankam, E. K. Banini, S. Agyeman, and K. Adinkrah-Appiah, "Standardization Issues in Africa: Bayesian analysis of physicogeometrical and mechanical characteristics of rebars in Ghana's construction industry," </w:t>
      </w:r>
      <w:r w:rsidRPr="00C03B4A">
        <w:rPr>
          <w:rFonts w:ascii="Times New Roman" w:hAnsi="Times New Roman" w:cs="Times New Roman"/>
          <w:i/>
          <w:sz w:val="24"/>
          <w:szCs w:val="24"/>
        </w:rPr>
        <w:t xml:space="preserve">Journal of Building Engineering (Elsevier), </w:t>
      </w:r>
      <w:r w:rsidRPr="00C03B4A">
        <w:rPr>
          <w:rFonts w:ascii="Times New Roman" w:hAnsi="Times New Roman" w:cs="Times New Roman"/>
          <w:sz w:val="24"/>
          <w:szCs w:val="24"/>
        </w:rPr>
        <w:t>vol. 73, 2023, Art no. 106835, doi: 10.1016/j.jobe.2023.106835.</w:t>
      </w:r>
    </w:p>
    <w:p w14:paraId="3751A9FC" w14:textId="77777777" w:rsidR="00C03B4A" w:rsidRPr="00C03B4A" w:rsidRDefault="00C03B4A" w:rsidP="00C03B4A">
      <w:pPr>
        <w:pStyle w:val="EndNoteBibliography"/>
        <w:spacing w:after="0"/>
        <w:ind w:left="720" w:hanging="720"/>
        <w:jc w:val="both"/>
        <w:rPr>
          <w:rFonts w:ascii="Times New Roman" w:hAnsi="Times New Roman" w:cs="Times New Roman"/>
          <w:sz w:val="24"/>
          <w:szCs w:val="24"/>
        </w:rPr>
      </w:pPr>
      <w:r w:rsidRPr="00C03B4A">
        <w:rPr>
          <w:rFonts w:ascii="Times New Roman" w:hAnsi="Times New Roman" w:cs="Times New Roman"/>
          <w:sz w:val="24"/>
          <w:szCs w:val="24"/>
        </w:rPr>
        <w:t>[29]</w:t>
      </w:r>
      <w:r w:rsidRPr="00C03B4A">
        <w:rPr>
          <w:rFonts w:ascii="Times New Roman" w:hAnsi="Times New Roman" w:cs="Times New Roman"/>
          <w:sz w:val="24"/>
          <w:szCs w:val="24"/>
        </w:rPr>
        <w:tab/>
        <w:t xml:space="preserve">N. Soares and V. Tavares, "Bibliometric Analysis of the Intersection of Circular Economy, Prefabrication, and Modularity in the Building Industry," </w:t>
      </w:r>
      <w:r w:rsidRPr="00C03B4A">
        <w:rPr>
          <w:rFonts w:ascii="Times New Roman" w:hAnsi="Times New Roman" w:cs="Times New Roman"/>
          <w:i/>
          <w:sz w:val="24"/>
          <w:szCs w:val="24"/>
        </w:rPr>
        <w:t xml:space="preserve">Buildings, </w:t>
      </w:r>
      <w:r w:rsidRPr="00C03B4A">
        <w:rPr>
          <w:rFonts w:ascii="Times New Roman" w:hAnsi="Times New Roman" w:cs="Times New Roman"/>
          <w:sz w:val="24"/>
          <w:szCs w:val="24"/>
        </w:rPr>
        <w:t>vol. 15, no. 11, 2025, Art no. 1923, doi: 10.3390/buildings15111923.</w:t>
      </w:r>
    </w:p>
    <w:p w14:paraId="209DC3AD" w14:textId="77777777" w:rsidR="00C03B4A" w:rsidRPr="00C03B4A" w:rsidRDefault="00C03B4A" w:rsidP="00C03B4A">
      <w:pPr>
        <w:pStyle w:val="EndNoteBibliography"/>
        <w:spacing w:after="0"/>
        <w:ind w:left="720" w:hanging="720"/>
        <w:jc w:val="both"/>
        <w:rPr>
          <w:rFonts w:ascii="Times New Roman" w:hAnsi="Times New Roman" w:cs="Times New Roman"/>
          <w:sz w:val="24"/>
          <w:szCs w:val="24"/>
        </w:rPr>
      </w:pPr>
      <w:r w:rsidRPr="00C03B4A">
        <w:rPr>
          <w:rFonts w:ascii="Times New Roman" w:hAnsi="Times New Roman" w:cs="Times New Roman"/>
          <w:sz w:val="24"/>
          <w:szCs w:val="24"/>
        </w:rPr>
        <w:t>[30]</w:t>
      </w:r>
      <w:r w:rsidRPr="00C03B4A">
        <w:rPr>
          <w:rFonts w:ascii="Times New Roman" w:hAnsi="Times New Roman" w:cs="Times New Roman"/>
          <w:sz w:val="24"/>
          <w:szCs w:val="24"/>
        </w:rPr>
        <w:tab/>
        <w:t xml:space="preserve">A. Kanyilmaz, M. Birhane, R. Fishwick, and C. del Castillo, "Reuse of Steel in the Construction Industry: Challenges and Opportunities," </w:t>
      </w:r>
      <w:r w:rsidRPr="00C03B4A">
        <w:rPr>
          <w:rFonts w:ascii="Times New Roman" w:hAnsi="Times New Roman" w:cs="Times New Roman"/>
          <w:i/>
          <w:sz w:val="24"/>
          <w:szCs w:val="24"/>
        </w:rPr>
        <w:t xml:space="preserve">International Journal of Steel Structures, </w:t>
      </w:r>
      <w:r w:rsidRPr="00C03B4A">
        <w:rPr>
          <w:rFonts w:ascii="Times New Roman" w:hAnsi="Times New Roman" w:cs="Times New Roman"/>
          <w:sz w:val="24"/>
          <w:szCs w:val="24"/>
        </w:rPr>
        <w:t>vol. 23, no. 5, pp. 1399-1416, 2023, doi: 10.1007/s13296-023-00778-4.</w:t>
      </w:r>
    </w:p>
    <w:p w14:paraId="1A85FF63" w14:textId="77777777" w:rsidR="00C03B4A" w:rsidRPr="00C03B4A" w:rsidRDefault="00C03B4A" w:rsidP="00C03B4A">
      <w:pPr>
        <w:pStyle w:val="EndNoteBibliography"/>
        <w:spacing w:after="0"/>
        <w:ind w:left="720" w:hanging="720"/>
        <w:jc w:val="both"/>
        <w:rPr>
          <w:rFonts w:ascii="Times New Roman" w:hAnsi="Times New Roman" w:cs="Times New Roman"/>
          <w:sz w:val="24"/>
          <w:szCs w:val="24"/>
        </w:rPr>
      </w:pPr>
      <w:r w:rsidRPr="00C03B4A">
        <w:rPr>
          <w:rFonts w:ascii="Times New Roman" w:hAnsi="Times New Roman" w:cs="Times New Roman"/>
          <w:sz w:val="24"/>
          <w:szCs w:val="24"/>
        </w:rPr>
        <w:t>[31]</w:t>
      </w:r>
      <w:r w:rsidRPr="00C03B4A">
        <w:rPr>
          <w:rFonts w:ascii="Times New Roman" w:hAnsi="Times New Roman" w:cs="Times New Roman"/>
          <w:sz w:val="24"/>
          <w:szCs w:val="24"/>
        </w:rPr>
        <w:tab/>
        <w:t xml:space="preserve">K. Kabirifar, M. Mojtahedi, C. Wang, and V. W. Y. Tam, "Construction and demolition waste management contributing factors coupled with reduce, reuse, and recycle strategies for effective waste management: A review," </w:t>
      </w:r>
      <w:r w:rsidRPr="00C03B4A">
        <w:rPr>
          <w:rFonts w:ascii="Times New Roman" w:hAnsi="Times New Roman" w:cs="Times New Roman"/>
          <w:i/>
          <w:sz w:val="24"/>
          <w:szCs w:val="24"/>
        </w:rPr>
        <w:t xml:space="preserve">Journal of Cleaner Production, </w:t>
      </w:r>
      <w:r w:rsidRPr="00C03B4A">
        <w:rPr>
          <w:rFonts w:ascii="Times New Roman" w:hAnsi="Times New Roman" w:cs="Times New Roman"/>
          <w:sz w:val="24"/>
          <w:szCs w:val="24"/>
        </w:rPr>
        <w:t>vol. 263, 2020, Art no. 121265, doi: 10.1016/j.jclepro.2020.121265.</w:t>
      </w:r>
    </w:p>
    <w:p w14:paraId="4882F248" w14:textId="77777777" w:rsidR="00C03B4A" w:rsidRPr="00C03B4A" w:rsidRDefault="00C03B4A" w:rsidP="00C03B4A">
      <w:pPr>
        <w:pStyle w:val="EndNoteBibliography"/>
        <w:spacing w:after="0"/>
        <w:ind w:left="720" w:hanging="720"/>
        <w:jc w:val="both"/>
        <w:rPr>
          <w:rFonts w:ascii="Times New Roman" w:hAnsi="Times New Roman" w:cs="Times New Roman"/>
          <w:sz w:val="24"/>
          <w:szCs w:val="24"/>
        </w:rPr>
      </w:pPr>
      <w:r w:rsidRPr="00C03B4A">
        <w:rPr>
          <w:rFonts w:ascii="Times New Roman" w:hAnsi="Times New Roman" w:cs="Times New Roman"/>
          <w:sz w:val="24"/>
          <w:szCs w:val="24"/>
        </w:rPr>
        <w:t>[32]</w:t>
      </w:r>
      <w:r w:rsidRPr="00C03B4A">
        <w:rPr>
          <w:rFonts w:ascii="Times New Roman" w:hAnsi="Times New Roman" w:cs="Times New Roman"/>
          <w:sz w:val="24"/>
          <w:szCs w:val="24"/>
        </w:rPr>
        <w:tab/>
        <w:t>T. A. Branca</w:t>
      </w:r>
      <w:r w:rsidRPr="00C03B4A">
        <w:rPr>
          <w:rFonts w:ascii="Times New Roman" w:hAnsi="Times New Roman" w:cs="Times New Roman"/>
          <w:i/>
          <w:sz w:val="24"/>
          <w:szCs w:val="24"/>
        </w:rPr>
        <w:t xml:space="preserve"> et al.</w:t>
      </w:r>
      <w:r w:rsidRPr="00C03B4A">
        <w:rPr>
          <w:rFonts w:ascii="Times New Roman" w:hAnsi="Times New Roman" w:cs="Times New Roman"/>
          <w:sz w:val="24"/>
          <w:szCs w:val="24"/>
        </w:rPr>
        <w:t xml:space="preserve">, "Reuse and Recycling of By-Products in the Steel Sector: Recent Achievements Paving the Way to Circular Economy and Industrial Symbiosis in Europe," </w:t>
      </w:r>
      <w:r w:rsidRPr="00C03B4A">
        <w:rPr>
          <w:rFonts w:ascii="Times New Roman" w:hAnsi="Times New Roman" w:cs="Times New Roman"/>
          <w:i/>
          <w:sz w:val="24"/>
          <w:szCs w:val="24"/>
        </w:rPr>
        <w:t xml:space="preserve">Metals, </w:t>
      </w:r>
      <w:r w:rsidRPr="00C03B4A">
        <w:rPr>
          <w:rFonts w:ascii="Times New Roman" w:hAnsi="Times New Roman" w:cs="Times New Roman"/>
          <w:sz w:val="24"/>
          <w:szCs w:val="24"/>
        </w:rPr>
        <w:t>vol. 10, no. 3, 2020, Art no. 345, doi: 10.3390/met10030345.</w:t>
      </w:r>
    </w:p>
    <w:p w14:paraId="3BF1AB0E" w14:textId="77777777" w:rsidR="00C03B4A" w:rsidRPr="00C03B4A" w:rsidRDefault="00C03B4A" w:rsidP="00C03B4A">
      <w:pPr>
        <w:pStyle w:val="EndNoteBibliography"/>
        <w:spacing w:after="0"/>
        <w:ind w:left="720" w:hanging="720"/>
        <w:jc w:val="both"/>
        <w:rPr>
          <w:rFonts w:ascii="Times New Roman" w:hAnsi="Times New Roman" w:cs="Times New Roman"/>
          <w:sz w:val="24"/>
          <w:szCs w:val="24"/>
        </w:rPr>
      </w:pPr>
      <w:r w:rsidRPr="00C03B4A">
        <w:rPr>
          <w:rFonts w:ascii="Times New Roman" w:hAnsi="Times New Roman" w:cs="Times New Roman"/>
          <w:sz w:val="24"/>
          <w:szCs w:val="24"/>
        </w:rPr>
        <w:t>[33]</w:t>
      </w:r>
      <w:r w:rsidRPr="00C03B4A">
        <w:rPr>
          <w:rFonts w:ascii="Times New Roman" w:hAnsi="Times New Roman" w:cs="Times New Roman"/>
          <w:sz w:val="24"/>
          <w:szCs w:val="24"/>
        </w:rPr>
        <w:tab/>
        <w:t xml:space="preserve">F. Kedir, Q. Chen, D. M. Hall, B. T. Adey, and R. Boyd, "Formative scenario analysis of the factors influencing the adoption of industrialised construction in countries with high housing demand–the cases of Ethiopia, Kenya, and South Africa," </w:t>
      </w:r>
      <w:r w:rsidRPr="00C03B4A">
        <w:rPr>
          <w:rFonts w:ascii="Times New Roman" w:hAnsi="Times New Roman" w:cs="Times New Roman"/>
          <w:i/>
          <w:sz w:val="24"/>
          <w:szCs w:val="24"/>
        </w:rPr>
        <w:t xml:space="preserve">Construction management and economics, </w:t>
      </w:r>
      <w:r w:rsidRPr="00C03B4A">
        <w:rPr>
          <w:rFonts w:ascii="Times New Roman" w:hAnsi="Times New Roman" w:cs="Times New Roman"/>
          <w:sz w:val="24"/>
          <w:szCs w:val="24"/>
        </w:rPr>
        <w:t>vol. 40, no. 9, pp. 690-710, 2022, doi: 10.1080/15623599.2024.2397287.</w:t>
      </w:r>
    </w:p>
    <w:p w14:paraId="190F3BD7" w14:textId="77777777" w:rsidR="00C03B4A" w:rsidRPr="00C03B4A" w:rsidRDefault="00C03B4A" w:rsidP="00C03B4A">
      <w:pPr>
        <w:pStyle w:val="EndNoteBibliography"/>
        <w:spacing w:after="0"/>
        <w:ind w:left="720" w:hanging="720"/>
        <w:jc w:val="both"/>
        <w:rPr>
          <w:rFonts w:ascii="Times New Roman" w:hAnsi="Times New Roman" w:cs="Times New Roman"/>
          <w:sz w:val="24"/>
          <w:szCs w:val="24"/>
        </w:rPr>
      </w:pPr>
      <w:r w:rsidRPr="00C03B4A">
        <w:rPr>
          <w:rFonts w:ascii="Times New Roman" w:hAnsi="Times New Roman" w:cs="Times New Roman"/>
          <w:sz w:val="24"/>
          <w:szCs w:val="24"/>
        </w:rPr>
        <w:t>[34]</w:t>
      </w:r>
      <w:r w:rsidRPr="00C03B4A">
        <w:rPr>
          <w:rFonts w:ascii="Times New Roman" w:hAnsi="Times New Roman" w:cs="Times New Roman"/>
          <w:sz w:val="24"/>
          <w:szCs w:val="24"/>
        </w:rPr>
        <w:tab/>
        <w:t>L. Jin Chai</w:t>
      </w:r>
      <w:r w:rsidRPr="00C03B4A">
        <w:rPr>
          <w:rFonts w:ascii="Times New Roman" w:hAnsi="Times New Roman" w:cs="Times New Roman"/>
          <w:i/>
          <w:sz w:val="24"/>
          <w:szCs w:val="24"/>
        </w:rPr>
        <w:t xml:space="preserve"> et al.</w:t>
      </w:r>
      <w:r w:rsidRPr="00C03B4A">
        <w:rPr>
          <w:rFonts w:ascii="Times New Roman" w:hAnsi="Times New Roman" w:cs="Times New Roman"/>
          <w:sz w:val="24"/>
          <w:szCs w:val="24"/>
        </w:rPr>
        <w:t xml:space="preserve">, "A Study on Recycling Waste Materials in Construction Industry," </w:t>
      </w:r>
      <w:r w:rsidRPr="00C03B4A">
        <w:rPr>
          <w:rFonts w:ascii="Times New Roman" w:hAnsi="Times New Roman" w:cs="Times New Roman"/>
          <w:i/>
          <w:sz w:val="24"/>
          <w:szCs w:val="24"/>
        </w:rPr>
        <w:t xml:space="preserve">Journal of Advanced Research in Applied Sciences and Engineering Technology, </w:t>
      </w:r>
      <w:r w:rsidRPr="00C03B4A">
        <w:rPr>
          <w:rFonts w:ascii="Times New Roman" w:hAnsi="Times New Roman" w:cs="Times New Roman"/>
          <w:sz w:val="24"/>
          <w:szCs w:val="24"/>
        </w:rPr>
        <w:t>pp. 227-241, 2024, doi: 10.37934/araset.59.1.227241.</w:t>
      </w:r>
    </w:p>
    <w:p w14:paraId="2B27F644" w14:textId="45709040" w:rsidR="00C03B4A" w:rsidRPr="00C03B4A" w:rsidRDefault="00C03B4A" w:rsidP="00C03B4A">
      <w:pPr>
        <w:pStyle w:val="EndNoteBibliography"/>
        <w:spacing w:after="0"/>
        <w:ind w:left="720" w:hanging="720"/>
        <w:jc w:val="both"/>
        <w:rPr>
          <w:rFonts w:ascii="Times New Roman" w:hAnsi="Times New Roman" w:cs="Times New Roman"/>
          <w:sz w:val="24"/>
          <w:szCs w:val="24"/>
        </w:rPr>
      </w:pPr>
      <w:r w:rsidRPr="00C03B4A">
        <w:rPr>
          <w:rFonts w:ascii="Times New Roman" w:hAnsi="Times New Roman" w:cs="Times New Roman"/>
          <w:sz w:val="24"/>
          <w:szCs w:val="24"/>
        </w:rPr>
        <w:t>[35]</w:t>
      </w:r>
      <w:r w:rsidRPr="00C03B4A">
        <w:rPr>
          <w:rFonts w:ascii="Times New Roman" w:hAnsi="Times New Roman" w:cs="Times New Roman"/>
          <w:sz w:val="24"/>
          <w:szCs w:val="24"/>
        </w:rPr>
        <w:tab/>
        <w:t xml:space="preserve">I. Group. "Metal Recycling Market: Global Industry Trends, Share, Size, Growth, Opportunity and Forecast 2023-2028." </w:t>
      </w:r>
      <w:hyperlink r:id="rId31" w:history="1">
        <w:r w:rsidRPr="00C03B4A">
          <w:rPr>
            <w:rStyle w:val="Hyperlink"/>
            <w:rFonts w:ascii="Times New Roman" w:hAnsi="Times New Roman" w:cs="Times New Roman"/>
            <w:sz w:val="24"/>
            <w:szCs w:val="24"/>
          </w:rPr>
          <w:t>https://www.imarcgroup.com/metal-recycling-market</w:t>
        </w:r>
      </w:hyperlink>
      <w:r w:rsidRPr="00C03B4A">
        <w:rPr>
          <w:rFonts w:ascii="Times New Roman" w:hAnsi="Times New Roman" w:cs="Times New Roman"/>
          <w:sz w:val="24"/>
          <w:szCs w:val="24"/>
        </w:rPr>
        <w:t xml:space="preserve">. </w:t>
      </w:r>
      <w:hyperlink r:id="rId32" w:history="1">
        <w:r w:rsidRPr="00C03B4A">
          <w:rPr>
            <w:rStyle w:val="Hyperlink"/>
            <w:rFonts w:ascii="Times New Roman" w:hAnsi="Times New Roman" w:cs="Times New Roman"/>
            <w:sz w:val="24"/>
            <w:szCs w:val="24"/>
          </w:rPr>
          <w:t>https://www.imarcgroup.com/metal-recycling-market</w:t>
        </w:r>
      </w:hyperlink>
      <w:r w:rsidRPr="00C03B4A">
        <w:rPr>
          <w:rFonts w:ascii="Times New Roman" w:hAnsi="Times New Roman" w:cs="Times New Roman"/>
          <w:sz w:val="24"/>
          <w:szCs w:val="24"/>
        </w:rPr>
        <w:t xml:space="preserve"> (accessed December 26,2024, 2024).</w:t>
      </w:r>
    </w:p>
    <w:p w14:paraId="012F0A6C" w14:textId="77777777" w:rsidR="00C03B4A" w:rsidRPr="00C03B4A" w:rsidRDefault="00C03B4A" w:rsidP="00C03B4A">
      <w:pPr>
        <w:pStyle w:val="EndNoteBibliography"/>
        <w:spacing w:after="0"/>
        <w:ind w:left="720" w:hanging="720"/>
        <w:jc w:val="both"/>
        <w:rPr>
          <w:rFonts w:ascii="Times New Roman" w:hAnsi="Times New Roman" w:cs="Times New Roman"/>
          <w:sz w:val="24"/>
          <w:szCs w:val="24"/>
        </w:rPr>
      </w:pPr>
      <w:r w:rsidRPr="00C03B4A">
        <w:rPr>
          <w:rFonts w:ascii="Times New Roman" w:hAnsi="Times New Roman" w:cs="Times New Roman"/>
          <w:sz w:val="24"/>
          <w:szCs w:val="24"/>
        </w:rPr>
        <w:lastRenderedPageBreak/>
        <w:t>[36]</w:t>
      </w:r>
      <w:r w:rsidRPr="00C03B4A">
        <w:rPr>
          <w:rFonts w:ascii="Times New Roman" w:hAnsi="Times New Roman" w:cs="Times New Roman"/>
          <w:sz w:val="24"/>
          <w:szCs w:val="24"/>
        </w:rPr>
        <w:tab/>
        <w:t xml:space="preserve">N. Bargujara, M. A. Kalwar, I. Dermitzakis, and A. Nawaz, "The impact of the Russia-Ukraine war on the Russian supply chain," </w:t>
      </w:r>
      <w:r w:rsidRPr="00C03B4A">
        <w:rPr>
          <w:rFonts w:ascii="Times New Roman" w:hAnsi="Times New Roman" w:cs="Times New Roman"/>
          <w:i/>
          <w:sz w:val="24"/>
          <w:szCs w:val="24"/>
        </w:rPr>
        <w:t xml:space="preserve">Journal of Emerging Science and Engineering, </w:t>
      </w:r>
      <w:r w:rsidRPr="00C03B4A">
        <w:rPr>
          <w:rFonts w:ascii="Times New Roman" w:hAnsi="Times New Roman" w:cs="Times New Roman"/>
          <w:sz w:val="24"/>
          <w:szCs w:val="24"/>
        </w:rPr>
        <w:t>vol. 3, no. 1, 2024, Art no. e33, doi: 10.61435/jese.2025.e33.</w:t>
      </w:r>
    </w:p>
    <w:p w14:paraId="091A1B55" w14:textId="77777777" w:rsidR="00C03B4A" w:rsidRPr="00C03B4A" w:rsidRDefault="00C03B4A" w:rsidP="00C03B4A">
      <w:pPr>
        <w:pStyle w:val="EndNoteBibliography"/>
        <w:spacing w:after="0"/>
        <w:ind w:left="720" w:hanging="720"/>
        <w:jc w:val="both"/>
        <w:rPr>
          <w:rFonts w:ascii="Times New Roman" w:hAnsi="Times New Roman" w:cs="Times New Roman"/>
          <w:sz w:val="24"/>
          <w:szCs w:val="24"/>
        </w:rPr>
      </w:pPr>
      <w:r w:rsidRPr="00C03B4A">
        <w:rPr>
          <w:rFonts w:ascii="Times New Roman" w:hAnsi="Times New Roman" w:cs="Times New Roman"/>
          <w:sz w:val="24"/>
          <w:szCs w:val="24"/>
        </w:rPr>
        <w:t>[37]</w:t>
      </w:r>
      <w:r w:rsidRPr="00C03B4A">
        <w:rPr>
          <w:rFonts w:ascii="Times New Roman" w:hAnsi="Times New Roman" w:cs="Times New Roman"/>
          <w:sz w:val="24"/>
          <w:szCs w:val="24"/>
        </w:rPr>
        <w:tab/>
        <w:t xml:space="preserve">S. K. Hussain Shah, J. Iqbal, P. Ahmad, M. U. Khandaker, S. Haq, and M. Naeem, "Laser induced breakdown spectroscopy methods and applications: A comprehensive review," </w:t>
      </w:r>
      <w:r w:rsidRPr="00C03B4A">
        <w:rPr>
          <w:rFonts w:ascii="Times New Roman" w:hAnsi="Times New Roman" w:cs="Times New Roman"/>
          <w:i/>
          <w:sz w:val="24"/>
          <w:szCs w:val="24"/>
        </w:rPr>
        <w:t xml:space="preserve">Radiation Physics and Chemistry, </w:t>
      </w:r>
      <w:r w:rsidRPr="00C03B4A">
        <w:rPr>
          <w:rFonts w:ascii="Times New Roman" w:hAnsi="Times New Roman" w:cs="Times New Roman"/>
          <w:sz w:val="24"/>
          <w:szCs w:val="24"/>
        </w:rPr>
        <w:t>vol. 170, 2020, Art no. 108666, doi: 10.1016/j.radphyschem.2019.108666.</w:t>
      </w:r>
    </w:p>
    <w:p w14:paraId="72C6C14E" w14:textId="77777777" w:rsidR="00C03B4A" w:rsidRPr="00C03B4A" w:rsidRDefault="00C03B4A" w:rsidP="00C03B4A">
      <w:pPr>
        <w:pStyle w:val="EndNoteBibliography"/>
        <w:spacing w:after="0"/>
        <w:ind w:left="720" w:hanging="720"/>
        <w:jc w:val="both"/>
        <w:rPr>
          <w:rFonts w:ascii="Times New Roman" w:hAnsi="Times New Roman" w:cs="Times New Roman"/>
          <w:sz w:val="24"/>
          <w:szCs w:val="24"/>
        </w:rPr>
      </w:pPr>
      <w:r w:rsidRPr="00C03B4A">
        <w:rPr>
          <w:rFonts w:ascii="Times New Roman" w:hAnsi="Times New Roman" w:cs="Times New Roman"/>
          <w:sz w:val="24"/>
          <w:szCs w:val="24"/>
        </w:rPr>
        <w:t>[38]</w:t>
      </w:r>
      <w:r w:rsidRPr="00C03B4A">
        <w:rPr>
          <w:rFonts w:ascii="Times New Roman" w:hAnsi="Times New Roman" w:cs="Times New Roman"/>
          <w:sz w:val="24"/>
          <w:szCs w:val="24"/>
        </w:rPr>
        <w:tab/>
        <w:t>M. Cui</w:t>
      </w:r>
      <w:r w:rsidRPr="00C03B4A">
        <w:rPr>
          <w:rFonts w:ascii="Times New Roman" w:hAnsi="Times New Roman" w:cs="Times New Roman"/>
          <w:i/>
          <w:sz w:val="24"/>
          <w:szCs w:val="24"/>
        </w:rPr>
        <w:t xml:space="preserve"> et al.</w:t>
      </w:r>
      <w:r w:rsidRPr="00C03B4A">
        <w:rPr>
          <w:rFonts w:ascii="Times New Roman" w:hAnsi="Times New Roman" w:cs="Times New Roman"/>
          <w:sz w:val="24"/>
          <w:szCs w:val="24"/>
        </w:rPr>
        <w:t xml:space="preserve">, "Applications of laser-induced breakdown spectroscopy in industrial measurement and monitoring: Multi-technology combination," </w:t>
      </w:r>
      <w:r w:rsidRPr="00C03B4A">
        <w:rPr>
          <w:rFonts w:ascii="Times New Roman" w:hAnsi="Times New Roman" w:cs="Times New Roman"/>
          <w:i/>
          <w:sz w:val="24"/>
          <w:szCs w:val="24"/>
        </w:rPr>
        <w:t xml:space="preserve">Applied Spectroscopy Reviews, </w:t>
      </w:r>
      <w:r w:rsidRPr="00C03B4A">
        <w:rPr>
          <w:rFonts w:ascii="Times New Roman" w:hAnsi="Times New Roman" w:cs="Times New Roman"/>
          <w:sz w:val="24"/>
          <w:szCs w:val="24"/>
        </w:rPr>
        <w:t>pp. 1-49, 2024, Art no. 2398196, doi: 10.1080/05704928.2024.2398196.</w:t>
      </w:r>
    </w:p>
    <w:p w14:paraId="302CF5F7" w14:textId="77777777" w:rsidR="00C03B4A" w:rsidRPr="00C03B4A" w:rsidRDefault="00C03B4A" w:rsidP="00C03B4A">
      <w:pPr>
        <w:pStyle w:val="EndNoteBibliography"/>
        <w:ind w:left="720" w:hanging="720"/>
        <w:jc w:val="both"/>
        <w:rPr>
          <w:rFonts w:ascii="Times New Roman" w:hAnsi="Times New Roman" w:cs="Times New Roman"/>
          <w:sz w:val="24"/>
          <w:szCs w:val="24"/>
        </w:rPr>
      </w:pPr>
      <w:r w:rsidRPr="00C03B4A">
        <w:rPr>
          <w:rFonts w:ascii="Times New Roman" w:hAnsi="Times New Roman" w:cs="Times New Roman"/>
          <w:sz w:val="24"/>
          <w:szCs w:val="24"/>
        </w:rPr>
        <w:t>[39]</w:t>
      </w:r>
      <w:r w:rsidRPr="00C03B4A">
        <w:rPr>
          <w:rFonts w:ascii="Times New Roman" w:hAnsi="Times New Roman" w:cs="Times New Roman"/>
          <w:sz w:val="24"/>
          <w:szCs w:val="24"/>
        </w:rPr>
        <w:tab/>
        <w:t xml:space="preserve">S. Pongstabodee, N. Kunachitpimol, and S. Damronglerd, "Combination of three-stage sink-float method and selective flotation technique for separation of mixed post-consumer plastic waste," </w:t>
      </w:r>
      <w:r w:rsidRPr="00C03B4A">
        <w:rPr>
          <w:rFonts w:ascii="Times New Roman" w:hAnsi="Times New Roman" w:cs="Times New Roman"/>
          <w:i/>
          <w:sz w:val="24"/>
          <w:szCs w:val="24"/>
        </w:rPr>
        <w:t xml:space="preserve">Waste Manag, </w:t>
      </w:r>
      <w:r w:rsidRPr="00C03B4A">
        <w:rPr>
          <w:rFonts w:ascii="Times New Roman" w:hAnsi="Times New Roman" w:cs="Times New Roman"/>
          <w:sz w:val="24"/>
          <w:szCs w:val="24"/>
        </w:rPr>
        <w:t>vol. 28, no. 3, pp. 475-83, 2008, doi: 10.1016/j.wasman.2007.03.005.</w:t>
      </w:r>
    </w:p>
    <w:p w14:paraId="771A66C8" w14:textId="748512BE" w:rsidR="00D95A03" w:rsidRPr="00C03B4A" w:rsidRDefault="009E5A78" w:rsidP="00C03B4A">
      <w:pPr>
        <w:pStyle w:val="EndNoteBibliography"/>
        <w:spacing w:after="0"/>
        <w:jc w:val="both"/>
        <w:rPr>
          <w:rFonts w:ascii="Times New Roman" w:hAnsi="Times New Roman" w:cs="Times New Roman"/>
          <w:sz w:val="24"/>
          <w:szCs w:val="24"/>
        </w:rPr>
      </w:pPr>
      <w:r w:rsidRPr="00C03B4A">
        <w:rPr>
          <w:rFonts w:ascii="Times New Roman" w:hAnsi="Times New Roman" w:cs="Times New Roman"/>
          <w:sz w:val="24"/>
          <w:szCs w:val="24"/>
        </w:rPr>
        <w:fldChar w:fldCharType="end"/>
      </w:r>
      <w:bookmarkEnd w:id="4"/>
      <w:bookmarkEnd w:id="75"/>
    </w:p>
    <w:sectPr w:rsidR="00D95A03" w:rsidRPr="00C03B4A" w:rsidSect="00814C64">
      <w:footerReference w:type="first" r:id="rId33"/>
      <w:pgSz w:w="11906" w:h="16838" w:code="9"/>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758ED2" w14:textId="77777777" w:rsidR="00312CD3" w:rsidRDefault="00312CD3">
      <w:pPr>
        <w:spacing w:after="0" w:line="240" w:lineRule="auto"/>
      </w:pPr>
      <w:r>
        <w:separator/>
      </w:r>
    </w:p>
  </w:endnote>
  <w:endnote w:type="continuationSeparator" w:id="0">
    <w:p w14:paraId="54B6BFF7" w14:textId="77777777" w:rsidR="00312CD3" w:rsidRDefault="00312C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B757C" w14:textId="77777777" w:rsidR="00AB43BB" w:rsidRDefault="008A45A1">
    <w:pPr>
      <w:pStyle w:val="Header"/>
      <w:jc w:val="center"/>
    </w:pPr>
    <w:r>
      <w:fldChar w:fldCharType="begin"/>
    </w:r>
    <w:r>
      <w:instrText xml:space="preserve"> PAGE   \* MERGEFORMAT </w:instrText>
    </w:r>
    <w:r>
      <w:fldChar w:fldCharType="separate"/>
    </w:r>
    <w:r>
      <w:rPr>
        <w:noProof/>
      </w:rPr>
      <w:t>1</w:t>
    </w:r>
    <w:r>
      <w:rPr>
        <w:noProof/>
      </w:rPr>
      <w:fldChar w:fldCharType="end"/>
    </w:r>
  </w:p>
  <w:p w14:paraId="5BC6F7D4" w14:textId="77777777" w:rsidR="00AB43BB" w:rsidRDefault="008A45A1" w:rsidP="00E43267">
    <w:pPr>
      <w:pStyle w:val="Header"/>
      <w:tabs>
        <w:tab w:val="clear" w:pos="4680"/>
        <w:tab w:val="clear" w:pos="9360"/>
        <w:tab w:val="left" w:pos="10731"/>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12435F" w14:textId="77777777" w:rsidR="00312CD3" w:rsidRDefault="00312CD3">
      <w:pPr>
        <w:spacing w:after="0" w:line="240" w:lineRule="auto"/>
      </w:pPr>
      <w:r>
        <w:separator/>
      </w:r>
    </w:p>
  </w:footnote>
  <w:footnote w:type="continuationSeparator" w:id="0">
    <w:p w14:paraId="63B1E875" w14:textId="77777777" w:rsidR="00312CD3" w:rsidRDefault="00312CD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95424"/>
    <w:multiLevelType w:val="multilevel"/>
    <w:tmpl w:val="549094F2"/>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52213B7"/>
    <w:multiLevelType w:val="hybridMultilevel"/>
    <w:tmpl w:val="2D0EDB28"/>
    <w:lvl w:ilvl="0" w:tplc="355A1358">
      <w:start w:val="1"/>
      <w:numFmt w:val="decimal"/>
      <w:lvlText w:val="1.%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7BA1988"/>
    <w:multiLevelType w:val="hybridMultilevel"/>
    <w:tmpl w:val="5B28794A"/>
    <w:lvl w:ilvl="0" w:tplc="34F04B96">
      <w:start w:val="1"/>
      <w:numFmt w:val="decimal"/>
      <w:lvlText w:val="2.6.%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8A0FBB"/>
    <w:multiLevelType w:val="hybridMultilevel"/>
    <w:tmpl w:val="25D49E60"/>
    <w:lvl w:ilvl="0" w:tplc="4F282B44">
      <w:start w:val="1"/>
      <w:numFmt w:val="decimal"/>
      <w:lvlText w:val="4.%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972B28"/>
    <w:multiLevelType w:val="hybridMultilevel"/>
    <w:tmpl w:val="12A81FAC"/>
    <w:lvl w:ilvl="0" w:tplc="3C5CFCE8">
      <w:start w:val="1"/>
      <w:numFmt w:val="lowerRoman"/>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15160FC5"/>
    <w:multiLevelType w:val="hybridMultilevel"/>
    <w:tmpl w:val="5AD06E7A"/>
    <w:lvl w:ilvl="0" w:tplc="F62EEF8A">
      <w:start w:val="1"/>
      <w:numFmt w:val="decimal"/>
      <w:lvlText w:val="3.5.%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6C548E9"/>
    <w:multiLevelType w:val="hybridMultilevel"/>
    <w:tmpl w:val="A1F6C42C"/>
    <w:lvl w:ilvl="0" w:tplc="9828AEC4">
      <w:start w:val="1"/>
      <w:numFmt w:val="decimal"/>
      <w:lvlText w:val="3.6.%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E11EBB"/>
    <w:multiLevelType w:val="hybridMultilevel"/>
    <w:tmpl w:val="915054D0"/>
    <w:lvl w:ilvl="0" w:tplc="40461102">
      <w:start w:val="1"/>
      <w:numFmt w:val="lowerRoman"/>
      <w:lvlText w:val="%1)"/>
      <w:lvlJc w:val="left"/>
      <w:pPr>
        <w:ind w:left="1080" w:hanging="720"/>
      </w:pPr>
      <w:rPr>
        <w:rFonts w:hint="default"/>
        <w:b w:val="0"/>
        <w:bCs/>
      </w:rPr>
    </w:lvl>
    <w:lvl w:ilvl="1" w:tplc="9E5A8760">
      <w:numFmt w:val="bullet"/>
      <w:lvlText w:val="•"/>
      <w:lvlJc w:val="left"/>
      <w:pPr>
        <w:ind w:left="1800" w:hanging="720"/>
      </w:pPr>
      <w:rPr>
        <w:rFonts w:ascii="Times New Roman" w:eastAsia="Calibr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0D1E34"/>
    <w:multiLevelType w:val="hybridMultilevel"/>
    <w:tmpl w:val="F1EA4144"/>
    <w:lvl w:ilvl="0" w:tplc="3C5CFCE8">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277E3E"/>
    <w:multiLevelType w:val="hybridMultilevel"/>
    <w:tmpl w:val="AEEC0FD4"/>
    <w:lvl w:ilvl="0" w:tplc="630E8532">
      <w:start w:val="1"/>
      <w:numFmt w:val="decimal"/>
      <w:lvlText w:val="1.3.%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AA5055"/>
    <w:multiLevelType w:val="hybridMultilevel"/>
    <w:tmpl w:val="2CCC1DB8"/>
    <w:lvl w:ilvl="0" w:tplc="3D4036BC">
      <w:start w:val="1"/>
      <w:numFmt w:val="decimal"/>
      <w:lvlText w:val="5.3.%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2B39CC"/>
    <w:multiLevelType w:val="multilevel"/>
    <w:tmpl w:val="6904335E"/>
    <w:lvl w:ilvl="0">
      <w:start w:val="1"/>
      <w:numFmt w:val="lowerRoman"/>
      <w:lvlText w:val="%1)"/>
      <w:lvlJc w:val="left"/>
      <w:pPr>
        <w:tabs>
          <w:tab w:val="num" w:pos="720"/>
        </w:tabs>
        <w:ind w:left="720" w:hanging="360"/>
      </w:pPr>
      <w:rPr>
        <w:rFont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350777B"/>
    <w:multiLevelType w:val="hybridMultilevel"/>
    <w:tmpl w:val="EC947228"/>
    <w:lvl w:ilvl="0" w:tplc="92B82F42">
      <w:start w:val="1"/>
      <w:numFmt w:val="decimal"/>
      <w:lvlText w:val="2.3.%1"/>
      <w:lvlJc w:val="lef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B12AE6"/>
    <w:multiLevelType w:val="hybridMultilevel"/>
    <w:tmpl w:val="E9AAD44A"/>
    <w:lvl w:ilvl="0" w:tplc="F476D8B6">
      <w:start w:val="1"/>
      <w:numFmt w:val="decimal"/>
      <w:lvlText w:val="4.4.%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281CE0"/>
    <w:multiLevelType w:val="hybridMultilevel"/>
    <w:tmpl w:val="F1EA4144"/>
    <w:lvl w:ilvl="0" w:tplc="3C5CFCE8">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C845C7"/>
    <w:multiLevelType w:val="hybridMultilevel"/>
    <w:tmpl w:val="4DE0F7AE"/>
    <w:lvl w:ilvl="0" w:tplc="4132A8E2">
      <w:start w:val="1"/>
      <w:numFmt w:val="decimal"/>
      <w:lvlText w:val="2.2.%1"/>
      <w:lvlJc w:val="lef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AB7402"/>
    <w:multiLevelType w:val="hybridMultilevel"/>
    <w:tmpl w:val="67BADBA8"/>
    <w:lvl w:ilvl="0" w:tplc="1742A5B4">
      <w:start w:val="1"/>
      <w:numFmt w:val="decimal"/>
      <w:lvlText w:val="1.6.%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6510555"/>
    <w:multiLevelType w:val="hybridMultilevel"/>
    <w:tmpl w:val="476438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8071F4A"/>
    <w:multiLevelType w:val="hybridMultilevel"/>
    <w:tmpl w:val="1E364896"/>
    <w:lvl w:ilvl="0" w:tplc="32460A18">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362BA6"/>
    <w:multiLevelType w:val="hybridMultilevel"/>
    <w:tmpl w:val="900EFD82"/>
    <w:lvl w:ilvl="0" w:tplc="6884FD5C">
      <w:start w:val="1"/>
      <w:numFmt w:val="decimal"/>
      <w:lvlText w:val="3.4.%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391A54C8"/>
    <w:multiLevelType w:val="hybridMultilevel"/>
    <w:tmpl w:val="925697A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3BDC2C72"/>
    <w:multiLevelType w:val="multilevel"/>
    <w:tmpl w:val="91725FA6"/>
    <w:lvl w:ilvl="0">
      <w:start w:val="5"/>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3D9F432A"/>
    <w:multiLevelType w:val="hybridMultilevel"/>
    <w:tmpl w:val="A67EA1B2"/>
    <w:lvl w:ilvl="0" w:tplc="BFAA6754">
      <w:start w:val="1"/>
      <w:numFmt w:val="decimal"/>
      <w:lvlText w:val="5.%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43B412BE"/>
    <w:multiLevelType w:val="multilevel"/>
    <w:tmpl w:val="55700582"/>
    <w:lvl w:ilvl="0">
      <w:start w:val="1"/>
      <w:numFmt w:val="lowerRoman"/>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8BD4CC4"/>
    <w:multiLevelType w:val="multilevel"/>
    <w:tmpl w:val="03CCEADA"/>
    <w:lvl w:ilvl="0">
      <w:start w:val="1"/>
      <w:numFmt w:val="lowerRoman"/>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49922B09"/>
    <w:multiLevelType w:val="hybridMultilevel"/>
    <w:tmpl w:val="72465136"/>
    <w:lvl w:ilvl="0" w:tplc="3C5CFCE8">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27766B"/>
    <w:multiLevelType w:val="hybridMultilevel"/>
    <w:tmpl w:val="661819B0"/>
    <w:lvl w:ilvl="0" w:tplc="FD66BBC2">
      <w:start w:val="1"/>
      <w:numFmt w:val="decimal"/>
      <w:lvlText w:val="2.5.%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4C5A59CE"/>
    <w:multiLevelType w:val="hybridMultilevel"/>
    <w:tmpl w:val="1BC479E0"/>
    <w:lvl w:ilvl="0" w:tplc="6EA8B656">
      <w:start w:val="1"/>
      <w:numFmt w:val="decimal"/>
      <w:lvlText w:val="2.%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50E412D2"/>
    <w:multiLevelType w:val="hybridMultilevel"/>
    <w:tmpl w:val="6F5E0C8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2C756EF"/>
    <w:multiLevelType w:val="hybridMultilevel"/>
    <w:tmpl w:val="9A18FCC0"/>
    <w:lvl w:ilvl="0" w:tplc="807E0866">
      <w:start w:val="1"/>
      <w:numFmt w:val="decimal"/>
      <w:lvlText w:val="3.3.%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9C223D3"/>
    <w:multiLevelType w:val="hybridMultilevel"/>
    <w:tmpl w:val="265AAB34"/>
    <w:lvl w:ilvl="0" w:tplc="BF20B45C">
      <w:start w:val="1"/>
      <w:numFmt w:val="decimal"/>
      <w:lvlText w:val="2.9.%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5D914DCD"/>
    <w:multiLevelType w:val="hybridMultilevel"/>
    <w:tmpl w:val="EB223748"/>
    <w:lvl w:ilvl="0" w:tplc="723A891E">
      <w:start w:val="1"/>
      <w:numFmt w:val="decimal"/>
      <w:lvlText w:val="1.6.%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5EAE792E"/>
    <w:multiLevelType w:val="multilevel"/>
    <w:tmpl w:val="768A1D0E"/>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3" w15:restartNumberingAfterBreak="0">
    <w:nsid w:val="5FB57B73"/>
    <w:multiLevelType w:val="hybridMultilevel"/>
    <w:tmpl w:val="5D0630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22F5E42"/>
    <w:multiLevelType w:val="hybridMultilevel"/>
    <w:tmpl w:val="2E480076"/>
    <w:lvl w:ilvl="0" w:tplc="922E9116">
      <w:start w:val="1"/>
      <w:numFmt w:val="decimal"/>
      <w:lvlText w:val="1.3.%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62633E32"/>
    <w:multiLevelType w:val="multilevel"/>
    <w:tmpl w:val="8D02FC94"/>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b/>
        <w:bCs/>
      </w:rPr>
    </w:lvl>
    <w:lvl w:ilvl="2">
      <w:start w:val="2"/>
      <w:numFmt w:val="decimal"/>
      <w:pStyle w:val="Heading2"/>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2814A0E"/>
    <w:multiLevelType w:val="multilevel"/>
    <w:tmpl w:val="88B4DC54"/>
    <w:lvl w:ilvl="0">
      <w:start w:val="2"/>
      <w:numFmt w:val="decimal"/>
      <w:lvlText w:val="%1"/>
      <w:lvlJc w:val="left"/>
      <w:pPr>
        <w:ind w:left="360" w:hanging="360"/>
      </w:pPr>
      <w:rPr>
        <w:rFonts w:asciiTheme="minorHAnsi" w:hAnsiTheme="minorHAnsi" w:cstheme="minorBidi" w:hint="default"/>
        <w:b/>
        <w:sz w:val="22"/>
      </w:rPr>
    </w:lvl>
    <w:lvl w:ilvl="1">
      <w:start w:val="2"/>
      <w:numFmt w:val="decimal"/>
      <w:lvlText w:val="%1.%2"/>
      <w:lvlJc w:val="left"/>
      <w:pPr>
        <w:ind w:left="360" w:hanging="360"/>
      </w:pPr>
      <w:rPr>
        <w:rFonts w:ascii="Times New Roman" w:hAnsi="Times New Roman" w:cs="Times New Roman" w:hint="default"/>
        <w:b/>
        <w:sz w:val="24"/>
        <w:szCs w:val="24"/>
      </w:rPr>
    </w:lvl>
    <w:lvl w:ilvl="2">
      <w:start w:val="1"/>
      <w:numFmt w:val="decimal"/>
      <w:lvlText w:val="%1.%2.%3"/>
      <w:lvlJc w:val="left"/>
      <w:pPr>
        <w:ind w:left="720" w:hanging="720"/>
      </w:pPr>
      <w:rPr>
        <w:rFonts w:asciiTheme="minorHAnsi" w:hAnsiTheme="minorHAnsi" w:cstheme="minorBidi" w:hint="default"/>
        <w:b/>
        <w:sz w:val="22"/>
      </w:rPr>
    </w:lvl>
    <w:lvl w:ilvl="3">
      <w:start w:val="1"/>
      <w:numFmt w:val="decimal"/>
      <w:lvlText w:val="%1.%2.%3.%4"/>
      <w:lvlJc w:val="left"/>
      <w:pPr>
        <w:ind w:left="720" w:hanging="720"/>
      </w:pPr>
      <w:rPr>
        <w:rFonts w:asciiTheme="minorHAnsi" w:hAnsiTheme="minorHAnsi" w:cstheme="minorBidi" w:hint="default"/>
        <w:b/>
        <w:sz w:val="22"/>
      </w:rPr>
    </w:lvl>
    <w:lvl w:ilvl="4">
      <w:start w:val="1"/>
      <w:numFmt w:val="decimal"/>
      <w:lvlText w:val="%1.%2.%3.%4.%5"/>
      <w:lvlJc w:val="left"/>
      <w:pPr>
        <w:ind w:left="1080" w:hanging="1080"/>
      </w:pPr>
      <w:rPr>
        <w:rFonts w:asciiTheme="minorHAnsi" w:hAnsiTheme="minorHAnsi" w:cstheme="minorBidi" w:hint="default"/>
        <w:b/>
        <w:sz w:val="22"/>
      </w:rPr>
    </w:lvl>
    <w:lvl w:ilvl="5">
      <w:start w:val="1"/>
      <w:numFmt w:val="decimal"/>
      <w:lvlText w:val="%1.%2.%3.%4.%5.%6"/>
      <w:lvlJc w:val="left"/>
      <w:pPr>
        <w:ind w:left="1080" w:hanging="1080"/>
      </w:pPr>
      <w:rPr>
        <w:rFonts w:asciiTheme="minorHAnsi" w:hAnsiTheme="minorHAnsi" w:cstheme="minorBidi" w:hint="default"/>
        <w:b/>
        <w:sz w:val="22"/>
      </w:rPr>
    </w:lvl>
    <w:lvl w:ilvl="6">
      <w:start w:val="1"/>
      <w:numFmt w:val="decimal"/>
      <w:lvlText w:val="%1.%2.%3.%4.%5.%6.%7"/>
      <w:lvlJc w:val="left"/>
      <w:pPr>
        <w:ind w:left="1440" w:hanging="1440"/>
      </w:pPr>
      <w:rPr>
        <w:rFonts w:asciiTheme="minorHAnsi" w:hAnsiTheme="minorHAnsi" w:cstheme="minorBidi" w:hint="default"/>
        <w:b/>
        <w:sz w:val="22"/>
      </w:rPr>
    </w:lvl>
    <w:lvl w:ilvl="7">
      <w:start w:val="1"/>
      <w:numFmt w:val="decimal"/>
      <w:lvlText w:val="%1.%2.%3.%4.%5.%6.%7.%8"/>
      <w:lvlJc w:val="left"/>
      <w:pPr>
        <w:ind w:left="1440" w:hanging="1440"/>
      </w:pPr>
      <w:rPr>
        <w:rFonts w:asciiTheme="minorHAnsi" w:hAnsiTheme="minorHAnsi" w:cstheme="minorBidi" w:hint="default"/>
        <w:b/>
        <w:sz w:val="22"/>
      </w:rPr>
    </w:lvl>
    <w:lvl w:ilvl="8">
      <w:start w:val="1"/>
      <w:numFmt w:val="decimal"/>
      <w:lvlText w:val="%1.%2.%3.%4.%5.%6.%7.%8.%9"/>
      <w:lvlJc w:val="left"/>
      <w:pPr>
        <w:ind w:left="1800" w:hanging="1800"/>
      </w:pPr>
      <w:rPr>
        <w:rFonts w:asciiTheme="minorHAnsi" w:hAnsiTheme="minorHAnsi" w:cstheme="minorBidi" w:hint="default"/>
        <w:b/>
        <w:sz w:val="22"/>
      </w:rPr>
    </w:lvl>
  </w:abstractNum>
  <w:abstractNum w:abstractNumId="37" w15:restartNumberingAfterBreak="0">
    <w:nsid w:val="644321D6"/>
    <w:multiLevelType w:val="hybridMultilevel"/>
    <w:tmpl w:val="A58A1D40"/>
    <w:lvl w:ilvl="0" w:tplc="47C22A0E">
      <w:start w:val="1"/>
      <w:numFmt w:val="decimal"/>
      <w:lvlText w:val="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46C4D50"/>
    <w:multiLevelType w:val="multilevel"/>
    <w:tmpl w:val="9B6CF7C0"/>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64751716"/>
    <w:multiLevelType w:val="hybridMultilevel"/>
    <w:tmpl w:val="D9565E6A"/>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6A9B15B0"/>
    <w:multiLevelType w:val="multilevel"/>
    <w:tmpl w:val="9F42283C"/>
    <w:lvl w:ilvl="0">
      <w:start w:val="1"/>
      <w:numFmt w:val="decimal"/>
      <w:lvlText w:val="%1."/>
      <w:lvlJc w:val="left"/>
      <w:pPr>
        <w:ind w:left="720" w:hanging="360"/>
      </w:pPr>
    </w:lvl>
    <w:lvl w:ilvl="1">
      <w:start w:val="4"/>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1" w15:restartNumberingAfterBreak="0">
    <w:nsid w:val="6AC679C4"/>
    <w:multiLevelType w:val="multilevel"/>
    <w:tmpl w:val="F182BCC4"/>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C357B71"/>
    <w:multiLevelType w:val="multilevel"/>
    <w:tmpl w:val="2AB01AA8"/>
    <w:lvl w:ilvl="0">
      <w:start w:val="1"/>
      <w:numFmt w:val="lowerRoman"/>
      <w:lvlText w:val="%1)"/>
      <w:lvlJc w:val="left"/>
      <w:pPr>
        <w:tabs>
          <w:tab w:val="num" w:pos="720"/>
        </w:tabs>
        <w:ind w:left="720" w:hanging="360"/>
      </w:pPr>
      <w:rPr>
        <w:rFonts w:hint="default"/>
        <w:b/>
        <w:bCs/>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6D9D6785"/>
    <w:multiLevelType w:val="hybridMultilevel"/>
    <w:tmpl w:val="4A4A77F4"/>
    <w:lvl w:ilvl="0" w:tplc="9A6CB55A">
      <w:start w:val="1"/>
      <w:numFmt w:val="decimal"/>
      <w:lvlText w:val="3.%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2E57AF2"/>
    <w:multiLevelType w:val="hybridMultilevel"/>
    <w:tmpl w:val="7B62ED26"/>
    <w:lvl w:ilvl="0" w:tplc="3C5CFCE8">
      <w:start w:val="1"/>
      <w:numFmt w:val="lowerRoman"/>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6E57FC9"/>
    <w:multiLevelType w:val="hybridMultilevel"/>
    <w:tmpl w:val="6F5E0C8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7D7537B"/>
    <w:multiLevelType w:val="hybridMultilevel"/>
    <w:tmpl w:val="9918DD2E"/>
    <w:lvl w:ilvl="0" w:tplc="3C5CFCE8">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EA72BFA"/>
    <w:multiLevelType w:val="hybridMultilevel"/>
    <w:tmpl w:val="4B56AC2E"/>
    <w:lvl w:ilvl="0" w:tplc="FF1A13C8">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4"/>
  </w:num>
  <w:num w:numId="2">
    <w:abstractNumId w:val="25"/>
  </w:num>
  <w:num w:numId="3">
    <w:abstractNumId w:val="1"/>
  </w:num>
  <w:num w:numId="4">
    <w:abstractNumId w:val="31"/>
  </w:num>
  <w:num w:numId="5">
    <w:abstractNumId w:val="34"/>
  </w:num>
  <w:num w:numId="6">
    <w:abstractNumId w:val="4"/>
  </w:num>
  <w:num w:numId="7">
    <w:abstractNumId w:val="40"/>
  </w:num>
  <w:num w:numId="8">
    <w:abstractNumId w:val="46"/>
  </w:num>
  <w:num w:numId="9">
    <w:abstractNumId w:val="11"/>
  </w:num>
  <w:num w:numId="10">
    <w:abstractNumId w:val="42"/>
  </w:num>
  <w:num w:numId="11">
    <w:abstractNumId w:val="7"/>
  </w:num>
  <w:num w:numId="12">
    <w:abstractNumId w:val="35"/>
  </w:num>
  <w:num w:numId="13">
    <w:abstractNumId w:val="23"/>
  </w:num>
  <w:num w:numId="14">
    <w:abstractNumId w:val="44"/>
  </w:num>
  <w:num w:numId="15">
    <w:abstractNumId w:val="39"/>
  </w:num>
  <w:num w:numId="16">
    <w:abstractNumId w:val="47"/>
  </w:num>
  <w:num w:numId="17">
    <w:abstractNumId w:val="28"/>
  </w:num>
  <w:num w:numId="18">
    <w:abstractNumId w:val="45"/>
  </w:num>
  <w:num w:numId="19">
    <w:abstractNumId w:val="22"/>
  </w:num>
  <w:num w:numId="20">
    <w:abstractNumId w:val="10"/>
  </w:num>
  <w:num w:numId="21">
    <w:abstractNumId w:val="43"/>
  </w:num>
  <w:num w:numId="22">
    <w:abstractNumId w:val="29"/>
  </w:num>
  <w:num w:numId="23">
    <w:abstractNumId w:val="19"/>
  </w:num>
  <w:num w:numId="24">
    <w:abstractNumId w:val="5"/>
  </w:num>
  <w:num w:numId="25">
    <w:abstractNumId w:val="6"/>
  </w:num>
  <w:num w:numId="26">
    <w:abstractNumId w:val="3"/>
  </w:num>
  <w:num w:numId="27">
    <w:abstractNumId w:val="13"/>
  </w:num>
  <w:num w:numId="28">
    <w:abstractNumId w:val="27"/>
  </w:num>
  <w:num w:numId="29">
    <w:abstractNumId w:val="15"/>
  </w:num>
  <w:num w:numId="30">
    <w:abstractNumId w:val="12"/>
  </w:num>
  <w:num w:numId="31">
    <w:abstractNumId w:val="30"/>
  </w:num>
  <w:num w:numId="32">
    <w:abstractNumId w:val="26"/>
  </w:num>
  <w:num w:numId="33">
    <w:abstractNumId w:val="2"/>
  </w:num>
  <w:num w:numId="34">
    <w:abstractNumId w:val="37"/>
  </w:num>
  <w:num w:numId="35">
    <w:abstractNumId w:val="16"/>
  </w:num>
  <w:num w:numId="36">
    <w:abstractNumId w:val="9"/>
  </w:num>
  <w:num w:numId="37">
    <w:abstractNumId w:val="20"/>
  </w:num>
  <w:num w:numId="38">
    <w:abstractNumId w:val="33"/>
  </w:num>
  <w:num w:numId="39">
    <w:abstractNumId w:val="41"/>
  </w:num>
  <w:num w:numId="40">
    <w:abstractNumId w:val="18"/>
  </w:num>
  <w:num w:numId="41">
    <w:abstractNumId w:val="14"/>
  </w:num>
  <w:num w:numId="42">
    <w:abstractNumId w:val="17"/>
  </w:num>
  <w:num w:numId="43">
    <w:abstractNumId w:val="8"/>
  </w:num>
  <w:num w:numId="44">
    <w:abstractNumId w:val="21"/>
  </w:num>
  <w:num w:numId="45">
    <w:abstractNumId w:val="32"/>
  </w:num>
  <w:num w:numId="46">
    <w:abstractNumId w:val="36"/>
  </w:num>
  <w:num w:numId="47">
    <w:abstractNumId w:val="0"/>
  </w:num>
  <w:num w:numId="48">
    <w:abstractNumId w:val="38"/>
  </w:num>
  <w:num w:numId="49">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vps9009sap2gepr9c59pdivfzt0a50va0t&quot;&gt;My EndNote Library&lt;record-ids&gt;&lt;item&gt;17&lt;/item&gt;&lt;item&gt;84&lt;/item&gt;&lt;item&gt;87&lt;/item&gt;&lt;item&gt;89&lt;/item&gt;&lt;item&gt;97&lt;/item&gt;&lt;item&gt;100&lt;/item&gt;&lt;item&gt;101&lt;/item&gt;&lt;item&gt;109&lt;/item&gt;&lt;item&gt;110&lt;/item&gt;&lt;item&gt;113&lt;/item&gt;&lt;item&gt;114&lt;/item&gt;&lt;item&gt;115&lt;/item&gt;&lt;item&gt;132&lt;/item&gt;&lt;item&gt;145&lt;/item&gt;&lt;item&gt;146&lt;/item&gt;&lt;item&gt;147&lt;/item&gt;&lt;item&gt;158&lt;/item&gt;&lt;item&gt;160&lt;/item&gt;&lt;item&gt;161&lt;/item&gt;&lt;item&gt;162&lt;/item&gt;&lt;item&gt;163&lt;/item&gt;&lt;item&gt;164&lt;/item&gt;&lt;item&gt;166&lt;/item&gt;&lt;item&gt;176&lt;/item&gt;&lt;item&gt;177&lt;/item&gt;&lt;item&gt;183&lt;/item&gt;&lt;item&gt;184&lt;/item&gt;&lt;item&gt;185&lt;/item&gt;&lt;item&gt;186&lt;/item&gt;&lt;item&gt;202&lt;/item&gt;&lt;item&gt;203&lt;/item&gt;&lt;item&gt;204&lt;/item&gt;&lt;item&gt;205&lt;/item&gt;&lt;item&gt;206&lt;/item&gt;&lt;item&gt;244&lt;/item&gt;&lt;item&gt;251&lt;/item&gt;&lt;item&gt;253&lt;/item&gt;&lt;item&gt;255&lt;/item&gt;&lt;/record-ids&gt;&lt;/item&gt;&lt;/Libraries&gt;"/>
  </w:docVars>
  <w:rsids>
    <w:rsidRoot w:val="009E5A78"/>
    <w:rsid w:val="001543AB"/>
    <w:rsid w:val="002110C2"/>
    <w:rsid w:val="002147E3"/>
    <w:rsid w:val="00312CD3"/>
    <w:rsid w:val="003A0A14"/>
    <w:rsid w:val="003A5660"/>
    <w:rsid w:val="003E6750"/>
    <w:rsid w:val="003F61F2"/>
    <w:rsid w:val="004066BF"/>
    <w:rsid w:val="004573AE"/>
    <w:rsid w:val="004827F7"/>
    <w:rsid w:val="00511B62"/>
    <w:rsid w:val="00537674"/>
    <w:rsid w:val="007749D2"/>
    <w:rsid w:val="00833CBB"/>
    <w:rsid w:val="008A45A1"/>
    <w:rsid w:val="00952770"/>
    <w:rsid w:val="009E5A78"/>
    <w:rsid w:val="00A12B32"/>
    <w:rsid w:val="00B446E0"/>
    <w:rsid w:val="00B56301"/>
    <w:rsid w:val="00BB70AC"/>
    <w:rsid w:val="00C03B4A"/>
    <w:rsid w:val="00D948F8"/>
    <w:rsid w:val="00D95A03"/>
    <w:rsid w:val="00DB65B7"/>
    <w:rsid w:val="00E36513"/>
    <w:rsid w:val="00EF2F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DB7514"/>
  <w15:chartTrackingRefBased/>
  <w15:docId w15:val="{A3D18E5C-72BF-4B5A-B0DF-185CDC59E8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5A78"/>
  </w:style>
  <w:style w:type="paragraph" w:styleId="Heading1">
    <w:name w:val="heading 1"/>
    <w:basedOn w:val="Normal"/>
    <w:link w:val="Heading1Char"/>
    <w:uiPriority w:val="9"/>
    <w:qFormat/>
    <w:rsid w:val="009E5A78"/>
    <w:pPr>
      <w:tabs>
        <w:tab w:val="left" w:pos="0"/>
        <w:tab w:val="left" w:pos="810"/>
      </w:tabs>
      <w:spacing w:before="100" w:beforeAutospacing="1" w:after="100" w:afterAutospacing="1" w:line="480" w:lineRule="auto"/>
      <w:outlineLvl w:val="0"/>
    </w:pPr>
    <w:rPr>
      <w:b/>
      <w:bCs/>
      <w:kern w:val="36"/>
    </w:rPr>
  </w:style>
  <w:style w:type="paragraph" w:styleId="Heading2">
    <w:name w:val="heading 2"/>
    <w:basedOn w:val="Normal"/>
    <w:next w:val="Normal"/>
    <w:link w:val="Heading2Char"/>
    <w:uiPriority w:val="9"/>
    <w:unhideWhenUsed/>
    <w:qFormat/>
    <w:rsid w:val="009E5A78"/>
    <w:pPr>
      <w:keepNext/>
      <w:keepLines/>
      <w:numPr>
        <w:ilvl w:val="2"/>
        <w:numId w:val="12"/>
      </w:numPr>
      <w:tabs>
        <w:tab w:val="left" w:pos="0"/>
        <w:tab w:val="left" w:pos="810"/>
      </w:tabs>
      <w:spacing w:before="120" w:after="120"/>
      <w:outlineLvl w:val="1"/>
    </w:pPr>
    <w:rPr>
      <w:rFonts w:eastAsia="Times New Roman"/>
      <w:b/>
      <w:szCs w:val="26"/>
    </w:rPr>
  </w:style>
  <w:style w:type="paragraph" w:styleId="Heading3">
    <w:name w:val="heading 3"/>
    <w:basedOn w:val="Normal"/>
    <w:next w:val="Normal"/>
    <w:link w:val="Heading3Char"/>
    <w:uiPriority w:val="9"/>
    <w:unhideWhenUsed/>
    <w:qFormat/>
    <w:rsid w:val="009E5A78"/>
    <w:pPr>
      <w:keepNext/>
      <w:keepLines/>
      <w:outlineLvl w:val="2"/>
    </w:pPr>
    <w:rPr>
      <w:rFonts w:eastAsia="Times New Roman"/>
      <w:b/>
    </w:rPr>
  </w:style>
  <w:style w:type="paragraph" w:styleId="Heading4">
    <w:name w:val="heading 4"/>
    <w:basedOn w:val="Normal"/>
    <w:next w:val="Normal"/>
    <w:link w:val="Heading4Char"/>
    <w:uiPriority w:val="9"/>
    <w:unhideWhenUsed/>
    <w:qFormat/>
    <w:rsid w:val="009E5A78"/>
    <w:pPr>
      <w:keepNext/>
      <w:keepLines/>
      <w:spacing w:before="40" w:after="0"/>
      <w:outlineLvl w:val="3"/>
    </w:pPr>
    <w:rPr>
      <w:rFonts w:eastAsia="Times New Roman"/>
      <w:b/>
      <w:i/>
      <w:iCs/>
    </w:rPr>
  </w:style>
  <w:style w:type="paragraph" w:styleId="Heading5">
    <w:name w:val="heading 5"/>
    <w:basedOn w:val="Normal"/>
    <w:next w:val="Normal"/>
    <w:link w:val="Heading5Char"/>
    <w:uiPriority w:val="9"/>
    <w:unhideWhenUsed/>
    <w:qFormat/>
    <w:rsid w:val="009E5A78"/>
    <w:pPr>
      <w:keepNext/>
      <w:keepLines/>
      <w:spacing w:before="40" w:after="0"/>
      <w:outlineLvl w:val="4"/>
    </w:pPr>
    <w:rPr>
      <w:rFonts w:ascii="Calibri Light" w:eastAsia="Times New Roman" w:hAnsi="Calibri Light"/>
      <w:color w:val="2E74B5"/>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5A78"/>
    <w:rPr>
      <w:b/>
      <w:bCs/>
      <w:kern w:val="36"/>
    </w:rPr>
  </w:style>
  <w:style w:type="character" w:customStyle="1" w:styleId="Heading2Char">
    <w:name w:val="Heading 2 Char"/>
    <w:basedOn w:val="DefaultParagraphFont"/>
    <w:link w:val="Heading2"/>
    <w:uiPriority w:val="9"/>
    <w:rsid w:val="009E5A78"/>
    <w:rPr>
      <w:rFonts w:eastAsia="Times New Roman"/>
      <w:b/>
      <w:szCs w:val="26"/>
    </w:rPr>
  </w:style>
  <w:style w:type="character" w:customStyle="1" w:styleId="Heading3Char">
    <w:name w:val="Heading 3 Char"/>
    <w:basedOn w:val="DefaultParagraphFont"/>
    <w:link w:val="Heading3"/>
    <w:uiPriority w:val="9"/>
    <w:rsid w:val="009E5A78"/>
    <w:rPr>
      <w:rFonts w:eastAsia="Times New Roman"/>
      <w:b/>
    </w:rPr>
  </w:style>
  <w:style w:type="character" w:customStyle="1" w:styleId="Heading4Char">
    <w:name w:val="Heading 4 Char"/>
    <w:basedOn w:val="DefaultParagraphFont"/>
    <w:link w:val="Heading4"/>
    <w:uiPriority w:val="9"/>
    <w:rsid w:val="009E5A78"/>
    <w:rPr>
      <w:rFonts w:eastAsia="Times New Roman"/>
      <w:b/>
      <w:i/>
      <w:iCs/>
    </w:rPr>
  </w:style>
  <w:style w:type="character" w:customStyle="1" w:styleId="Heading5Char">
    <w:name w:val="Heading 5 Char"/>
    <w:basedOn w:val="DefaultParagraphFont"/>
    <w:link w:val="Heading5"/>
    <w:uiPriority w:val="9"/>
    <w:rsid w:val="009E5A78"/>
    <w:rPr>
      <w:rFonts w:ascii="Calibri Light" w:eastAsia="Times New Roman" w:hAnsi="Calibri Light"/>
      <w:color w:val="2E74B5"/>
    </w:rPr>
  </w:style>
  <w:style w:type="character" w:customStyle="1" w:styleId="title-text">
    <w:name w:val="title-text"/>
    <w:basedOn w:val="DefaultParagraphFont"/>
    <w:rsid w:val="009E5A78"/>
  </w:style>
  <w:style w:type="paragraph" w:styleId="ListParagraph">
    <w:name w:val="List Paragraph"/>
    <w:basedOn w:val="Normal"/>
    <w:link w:val="ListParagraphChar"/>
    <w:uiPriority w:val="34"/>
    <w:qFormat/>
    <w:rsid w:val="009E5A78"/>
    <w:pPr>
      <w:ind w:left="720"/>
      <w:contextualSpacing/>
    </w:pPr>
  </w:style>
  <w:style w:type="character" w:customStyle="1" w:styleId="ListParagraphChar">
    <w:name w:val="List Paragraph Char"/>
    <w:basedOn w:val="DefaultParagraphFont"/>
    <w:link w:val="ListParagraph"/>
    <w:uiPriority w:val="34"/>
    <w:rsid w:val="009E5A78"/>
  </w:style>
  <w:style w:type="paragraph" w:styleId="NormalWeb">
    <w:name w:val="Normal (Web)"/>
    <w:basedOn w:val="Normal"/>
    <w:link w:val="NormalWebChar"/>
    <w:uiPriority w:val="99"/>
    <w:unhideWhenUsed/>
    <w:rsid w:val="009E5A78"/>
    <w:pPr>
      <w:spacing w:before="100" w:beforeAutospacing="1" w:after="100" w:afterAutospacing="1" w:line="240" w:lineRule="auto"/>
    </w:pPr>
    <w:rPr>
      <w:rFonts w:eastAsia="Times New Roman"/>
    </w:rPr>
  </w:style>
  <w:style w:type="character" w:customStyle="1" w:styleId="NormalWebChar">
    <w:name w:val="Normal (Web) Char"/>
    <w:link w:val="NormalWeb"/>
    <w:uiPriority w:val="99"/>
    <w:rsid w:val="009E5A78"/>
    <w:rPr>
      <w:rFonts w:eastAsia="Times New Roman"/>
    </w:rPr>
  </w:style>
  <w:style w:type="character" w:styleId="Strong">
    <w:name w:val="Strong"/>
    <w:uiPriority w:val="22"/>
    <w:qFormat/>
    <w:rsid w:val="009E5A78"/>
    <w:rPr>
      <w:b/>
      <w:bCs/>
    </w:rPr>
  </w:style>
  <w:style w:type="character" w:styleId="CommentReference">
    <w:name w:val="annotation reference"/>
    <w:uiPriority w:val="99"/>
    <w:semiHidden/>
    <w:unhideWhenUsed/>
    <w:rsid w:val="009E5A78"/>
    <w:rPr>
      <w:sz w:val="16"/>
      <w:szCs w:val="16"/>
    </w:rPr>
  </w:style>
  <w:style w:type="paragraph" w:styleId="CommentText">
    <w:name w:val="annotation text"/>
    <w:basedOn w:val="Normal"/>
    <w:link w:val="CommentTextChar"/>
    <w:uiPriority w:val="99"/>
    <w:unhideWhenUsed/>
    <w:rsid w:val="009E5A78"/>
    <w:pPr>
      <w:spacing w:line="240" w:lineRule="auto"/>
    </w:pPr>
    <w:rPr>
      <w:sz w:val="20"/>
      <w:szCs w:val="20"/>
    </w:rPr>
  </w:style>
  <w:style w:type="character" w:customStyle="1" w:styleId="CommentTextChar">
    <w:name w:val="Comment Text Char"/>
    <w:basedOn w:val="DefaultParagraphFont"/>
    <w:link w:val="CommentText"/>
    <w:uiPriority w:val="99"/>
    <w:rsid w:val="009E5A78"/>
    <w:rPr>
      <w:sz w:val="20"/>
      <w:szCs w:val="20"/>
    </w:rPr>
  </w:style>
  <w:style w:type="paragraph" w:styleId="BalloonText">
    <w:name w:val="Balloon Text"/>
    <w:basedOn w:val="Normal"/>
    <w:link w:val="BalloonTextChar"/>
    <w:uiPriority w:val="99"/>
    <w:semiHidden/>
    <w:unhideWhenUsed/>
    <w:rsid w:val="009E5A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5A78"/>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E5A78"/>
    <w:rPr>
      <w:b/>
      <w:bCs/>
    </w:rPr>
  </w:style>
  <w:style w:type="character" w:customStyle="1" w:styleId="CommentSubjectChar">
    <w:name w:val="Comment Subject Char"/>
    <w:basedOn w:val="CommentTextChar"/>
    <w:link w:val="CommentSubject"/>
    <w:uiPriority w:val="99"/>
    <w:semiHidden/>
    <w:rsid w:val="009E5A78"/>
    <w:rPr>
      <w:b/>
      <w:bCs/>
      <w:sz w:val="20"/>
      <w:szCs w:val="20"/>
    </w:rPr>
  </w:style>
  <w:style w:type="character" w:styleId="Hyperlink">
    <w:name w:val="Hyperlink"/>
    <w:uiPriority w:val="99"/>
    <w:unhideWhenUsed/>
    <w:rsid w:val="009E5A78"/>
    <w:rPr>
      <w:color w:val="0563C1"/>
      <w:u w:val="single"/>
    </w:rPr>
  </w:style>
  <w:style w:type="paragraph" w:styleId="Header">
    <w:name w:val="header"/>
    <w:basedOn w:val="Normal"/>
    <w:link w:val="HeaderChar"/>
    <w:uiPriority w:val="99"/>
    <w:unhideWhenUsed/>
    <w:rsid w:val="009E5A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5A78"/>
  </w:style>
  <w:style w:type="paragraph" w:styleId="Footer">
    <w:name w:val="footer"/>
    <w:basedOn w:val="Normal"/>
    <w:link w:val="FooterChar"/>
    <w:uiPriority w:val="99"/>
    <w:unhideWhenUsed/>
    <w:rsid w:val="009E5A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5A78"/>
  </w:style>
  <w:style w:type="character" w:styleId="Emphasis">
    <w:name w:val="Emphasis"/>
    <w:uiPriority w:val="20"/>
    <w:qFormat/>
    <w:rsid w:val="009E5A78"/>
    <w:rPr>
      <w:i/>
      <w:iCs/>
    </w:rPr>
  </w:style>
  <w:style w:type="paragraph" w:styleId="Caption">
    <w:name w:val="caption"/>
    <w:basedOn w:val="Normal"/>
    <w:next w:val="Normal"/>
    <w:uiPriority w:val="35"/>
    <w:unhideWhenUsed/>
    <w:qFormat/>
    <w:rsid w:val="009E5A78"/>
    <w:pPr>
      <w:spacing w:line="240" w:lineRule="auto"/>
      <w:jc w:val="center"/>
    </w:pPr>
    <w:rPr>
      <w:b/>
      <w:i/>
      <w:iCs/>
      <w:szCs w:val="18"/>
    </w:rPr>
  </w:style>
  <w:style w:type="paragraph" w:customStyle="1" w:styleId="EndNoteBibliographyTitle">
    <w:name w:val="EndNote Bibliography Title"/>
    <w:basedOn w:val="Normal"/>
    <w:link w:val="EndNoteBibliographyTitleChar"/>
    <w:rsid w:val="009E5A78"/>
    <w:pPr>
      <w:spacing w:after="0"/>
      <w:jc w:val="center"/>
    </w:pPr>
    <w:rPr>
      <w:rFonts w:ascii="Calibri" w:hAnsi="Calibri" w:cs="Calibri"/>
      <w:noProof/>
    </w:rPr>
  </w:style>
  <w:style w:type="character" w:customStyle="1" w:styleId="EndNoteBibliographyTitleChar">
    <w:name w:val="EndNote Bibliography Title Char"/>
    <w:link w:val="EndNoteBibliographyTitle"/>
    <w:rsid w:val="009E5A78"/>
    <w:rPr>
      <w:rFonts w:ascii="Calibri" w:hAnsi="Calibri" w:cs="Calibri"/>
      <w:noProof/>
    </w:rPr>
  </w:style>
  <w:style w:type="paragraph" w:customStyle="1" w:styleId="EndNoteBibliography">
    <w:name w:val="EndNote Bibliography"/>
    <w:basedOn w:val="Normal"/>
    <w:link w:val="EndNoteBibliographyChar"/>
    <w:rsid w:val="009E5A78"/>
    <w:pPr>
      <w:spacing w:line="240" w:lineRule="auto"/>
    </w:pPr>
    <w:rPr>
      <w:rFonts w:ascii="Calibri" w:hAnsi="Calibri" w:cs="Calibri"/>
      <w:noProof/>
    </w:rPr>
  </w:style>
  <w:style w:type="character" w:customStyle="1" w:styleId="EndNoteBibliographyChar">
    <w:name w:val="EndNote Bibliography Char"/>
    <w:link w:val="EndNoteBibliography"/>
    <w:rsid w:val="009E5A78"/>
    <w:rPr>
      <w:rFonts w:ascii="Calibri" w:hAnsi="Calibri" w:cs="Calibri"/>
      <w:noProof/>
    </w:rPr>
  </w:style>
  <w:style w:type="paragraph" w:customStyle="1" w:styleId="EndNoteCategoryHeading">
    <w:name w:val="EndNote Category Heading"/>
    <w:basedOn w:val="Normal"/>
    <w:link w:val="EndNoteCategoryHeadingChar"/>
    <w:rsid w:val="009E5A78"/>
    <w:pPr>
      <w:spacing w:before="120" w:after="120"/>
    </w:pPr>
    <w:rPr>
      <w:b/>
      <w:noProof/>
    </w:rPr>
  </w:style>
  <w:style w:type="character" w:customStyle="1" w:styleId="EndNoteCategoryHeadingChar">
    <w:name w:val="EndNote Category Heading Char"/>
    <w:link w:val="EndNoteCategoryHeading"/>
    <w:rsid w:val="009E5A78"/>
    <w:rPr>
      <w:b/>
      <w:noProof/>
    </w:rPr>
  </w:style>
  <w:style w:type="paragraph" w:customStyle="1" w:styleId="Default">
    <w:name w:val="Default"/>
    <w:rsid w:val="009E5A78"/>
    <w:pPr>
      <w:autoSpaceDE w:val="0"/>
      <w:autoSpaceDN w:val="0"/>
      <w:adjustRightInd w:val="0"/>
      <w:spacing w:after="0" w:line="240" w:lineRule="auto"/>
    </w:pPr>
    <w:rPr>
      <w:rFonts w:ascii="Arial" w:eastAsia="Calibri" w:hAnsi="Arial" w:cs="Arial"/>
      <w:color w:val="000000"/>
      <w:sz w:val="24"/>
      <w:szCs w:val="24"/>
    </w:rPr>
  </w:style>
  <w:style w:type="paragraph" w:styleId="TOCHeading">
    <w:name w:val="TOC Heading"/>
    <w:basedOn w:val="Heading1"/>
    <w:next w:val="Normal"/>
    <w:uiPriority w:val="39"/>
    <w:unhideWhenUsed/>
    <w:qFormat/>
    <w:rsid w:val="009E5A78"/>
    <w:pPr>
      <w:keepNext/>
      <w:keepLines/>
      <w:spacing w:before="480" w:beforeAutospacing="0" w:after="0" w:afterAutospacing="0" w:line="276" w:lineRule="auto"/>
      <w:outlineLvl w:val="9"/>
    </w:pPr>
    <w:rPr>
      <w:rFonts w:ascii="Calibri Light" w:eastAsia="Times New Roman" w:hAnsi="Calibri Light"/>
      <w:color w:val="2E74B5"/>
      <w:kern w:val="0"/>
      <w:sz w:val="28"/>
      <w:szCs w:val="28"/>
      <w:lang w:eastAsia="ja-JP"/>
    </w:rPr>
  </w:style>
  <w:style w:type="paragraph" w:styleId="TOC1">
    <w:name w:val="toc 1"/>
    <w:basedOn w:val="Normal"/>
    <w:next w:val="Normal"/>
    <w:autoRedefine/>
    <w:uiPriority w:val="39"/>
    <w:unhideWhenUsed/>
    <w:rsid w:val="009E5A78"/>
    <w:pPr>
      <w:tabs>
        <w:tab w:val="right" w:leader="dot" w:pos="9016"/>
      </w:tabs>
      <w:spacing w:before="100" w:beforeAutospacing="1" w:after="100" w:afterAutospacing="1" w:line="240" w:lineRule="auto"/>
    </w:pPr>
    <w:rPr>
      <w:rFonts w:cs="Calibri"/>
      <w:bCs/>
      <w:szCs w:val="20"/>
    </w:rPr>
  </w:style>
  <w:style w:type="paragraph" w:styleId="TOC3">
    <w:name w:val="toc 3"/>
    <w:basedOn w:val="Normal"/>
    <w:next w:val="Normal"/>
    <w:uiPriority w:val="39"/>
    <w:unhideWhenUsed/>
    <w:rsid w:val="009E5A78"/>
    <w:pPr>
      <w:spacing w:before="100" w:beforeAutospacing="1" w:after="100" w:afterAutospacing="1" w:line="240" w:lineRule="auto"/>
      <w:ind w:left="442"/>
    </w:pPr>
    <w:rPr>
      <w:rFonts w:cs="Calibri"/>
      <w:iCs/>
      <w:szCs w:val="20"/>
    </w:rPr>
  </w:style>
  <w:style w:type="paragraph" w:styleId="TOC2">
    <w:name w:val="toc 2"/>
    <w:basedOn w:val="Normal"/>
    <w:next w:val="Normal"/>
    <w:uiPriority w:val="39"/>
    <w:unhideWhenUsed/>
    <w:rsid w:val="009E5A78"/>
    <w:pPr>
      <w:spacing w:before="100" w:beforeAutospacing="1" w:after="100" w:afterAutospacing="1" w:line="240" w:lineRule="auto"/>
      <w:ind w:left="221"/>
    </w:pPr>
    <w:rPr>
      <w:rFonts w:cs="Calibri"/>
      <w:szCs w:val="20"/>
    </w:rPr>
  </w:style>
  <w:style w:type="paragraph" w:styleId="TableofFigures">
    <w:name w:val="table of figures"/>
    <w:basedOn w:val="Normal"/>
    <w:next w:val="NoSpacing"/>
    <w:uiPriority w:val="99"/>
    <w:unhideWhenUsed/>
    <w:rsid w:val="009E5A78"/>
    <w:pPr>
      <w:spacing w:before="120" w:after="120"/>
    </w:pPr>
    <w:rPr>
      <w:i/>
    </w:rPr>
  </w:style>
  <w:style w:type="paragraph" w:styleId="NoSpacing">
    <w:name w:val="No Spacing"/>
    <w:uiPriority w:val="1"/>
    <w:qFormat/>
    <w:rsid w:val="009E5A78"/>
    <w:pPr>
      <w:spacing w:after="0" w:line="240" w:lineRule="auto"/>
    </w:pPr>
    <w:rPr>
      <w:rFonts w:ascii="Calibri" w:eastAsia="Calibri" w:hAnsi="Calibri" w:cs="Times New Roman"/>
    </w:rPr>
  </w:style>
  <w:style w:type="character" w:customStyle="1" w:styleId="math-inline">
    <w:name w:val="math-inline"/>
    <w:basedOn w:val="DefaultParagraphFont"/>
    <w:rsid w:val="009E5A78"/>
  </w:style>
  <w:style w:type="paragraph" w:styleId="TOC4">
    <w:name w:val="toc 4"/>
    <w:basedOn w:val="Normal"/>
    <w:next w:val="Normal"/>
    <w:autoRedefine/>
    <w:uiPriority w:val="39"/>
    <w:unhideWhenUsed/>
    <w:rsid w:val="009E5A78"/>
    <w:pPr>
      <w:spacing w:after="0"/>
      <w:ind w:left="660"/>
    </w:pPr>
    <w:rPr>
      <w:rFonts w:cs="Calibri"/>
      <w:sz w:val="18"/>
      <w:szCs w:val="18"/>
    </w:rPr>
  </w:style>
  <w:style w:type="paragraph" w:styleId="TOC5">
    <w:name w:val="toc 5"/>
    <w:basedOn w:val="Normal"/>
    <w:next w:val="Normal"/>
    <w:autoRedefine/>
    <w:uiPriority w:val="39"/>
    <w:unhideWhenUsed/>
    <w:rsid w:val="009E5A78"/>
    <w:pPr>
      <w:spacing w:after="0"/>
      <w:ind w:left="880"/>
    </w:pPr>
    <w:rPr>
      <w:rFonts w:cs="Calibri"/>
      <w:sz w:val="18"/>
      <w:szCs w:val="18"/>
    </w:rPr>
  </w:style>
  <w:style w:type="paragraph" w:styleId="TOC6">
    <w:name w:val="toc 6"/>
    <w:basedOn w:val="Normal"/>
    <w:next w:val="Normal"/>
    <w:autoRedefine/>
    <w:uiPriority w:val="39"/>
    <w:unhideWhenUsed/>
    <w:rsid w:val="009E5A78"/>
    <w:pPr>
      <w:spacing w:after="0"/>
      <w:ind w:left="1100"/>
    </w:pPr>
    <w:rPr>
      <w:rFonts w:cs="Calibri"/>
      <w:sz w:val="18"/>
      <w:szCs w:val="18"/>
    </w:rPr>
  </w:style>
  <w:style w:type="paragraph" w:styleId="TOC7">
    <w:name w:val="toc 7"/>
    <w:basedOn w:val="Normal"/>
    <w:next w:val="Normal"/>
    <w:autoRedefine/>
    <w:uiPriority w:val="39"/>
    <w:unhideWhenUsed/>
    <w:rsid w:val="009E5A78"/>
    <w:pPr>
      <w:spacing w:after="0"/>
      <w:ind w:left="1320"/>
    </w:pPr>
    <w:rPr>
      <w:rFonts w:cs="Calibri"/>
      <w:sz w:val="18"/>
      <w:szCs w:val="18"/>
    </w:rPr>
  </w:style>
  <w:style w:type="paragraph" w:styleId="TOC8">
    <w:name w:val="toc 8"/>
    <w:basedOn w:val="Normal"/>
    <w:next w:val="Normal"/>
    <w:autoRedefine/>
    <w:uiPriority w:val="39"/>
    <w:unhideWhenUsed/>
    <w:rsid w:val="009E5A78"/>
    <w:pPr>
      <w:spacing w:after="0"/>
      <w:ind w:left="1540"/>
    </w:pPr>
    <w:rPr>
      <w:rFonts w:cs="Calibri"/>
      <w:sz w:val="18"/>
      <w:szCs w:val="18"/>
    </w:rPr>
  </w:style>
  <w:style w:type="paragraph" w:styleId="TOC9">
    <w:name w:val="toc 9"/>
    <w:basedOn w:val="Normal"/>
    <w:next w:val="Normal"/>
    <w:autoRedefine/>
    <w:uiPriority w:val="39"/>
    <w:unhideWhenUsed/>
    <w:rsid w:val="009E5A78"/>
    <w:pPr>
      <w:spacing w:after="0"/>
      <w:ind w:left="1760"/>
    </w:pPr>
    <w:rPr>
      <w:rFonts w:cs="Calibri"/>
      <w:sz w:val="18"/>
      <w:szCs w:val="18"/>
    </w:rPr>
  </w:style>
  <w:style w:type="character" w:styleId="UnresolvedMention">
    <w:name w:val="Unresolved Mention"/>
    <w:basedOn w:val="DefaultParagraphFont"/>
    <w:uiPriority w:val="99"/>
    <w:semiHidden/>
    <w:unhideWhenUsed/>
    <w:rsid w:val="00E3651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2.xml"/><Relationship Id="rId18" Type="http://schemas.openxmlformats.org/officeDocument/2006/relationships/chart" Target="charts/chart7.xml"/><Relationship Id="rId26" Type="http://schemas.openxmlformats.org/officeDocument/2006/relationships/hyperlink" Target="https://issafrica.org/iss-today/scrap-metal-smuggling-could-cripple-east-africas-infrastructure" TargetMode="External"/><Relationship Id="rId3" Type="http://schemas.openxmlformats.org/officeDocument/2006/relationships/styles" Target="styles.xml"/><Relationship Id="rId21" Type="http://schemas.openxmlformats.org/officeDocument/2006/relationships/chart" Target="charts/chart10.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6.xml"/><Relationship Id="rId25" Type="http://schemas.openxmlformats.org/officeDocument/2006/relationships/hyperlink" Target="https://buildingrenewable.com/economic-impact-of-recycled-steel-benefits/" TargetMode="External"/><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chart" Target="charts/chart9.xml"/><Relationship Id="rId29" Type="http://schemas.openxmlformats.org/officeDocument/2006/relationships/hyperlink" Target="https://www.forbes.com/sites/philfava/2011/11/21/the-positive-impact-the-scrap-metal-recycling-industry-has-on-the-united-stat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ww.cohenusa.com/blog/everything-you-need-to-know-about-scrap-metal-recycling/" TargetMode="External"/><Relationship Id="rId32" Type="http://schemas.openxmlformats.org/officeDocument/2006/relationships/hyperlink" Target="https://www.imarcgroup.com/metal-recycling-market" TargetMode="Externa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hyperlink" Target="https://edition.cnn.com/2024/05/07/africa/five-dead-and-49-missing-as-multi-story-building-collapses-in-south-africa/index.html" TargetMode="External"/><Relationship Id="rId28" Type="http://schemas.openxmlformats.org/officeDocument/2006/relationships/hyperlink" Target="https://euric-aisbl.eu/resource-hub/reports-studies/metal-recycling-factsheet" TargetMode="External"/><Relationship Id="rId10" Type="http://schemas.openxmlformats.org/officeDocument/2006/relationships/image" Target="media/image3.jpeg"/><Relationship Id="rId19" Type="http://schemas.openxmlformats.org/officeDocument/2006/relationships/chart" Target="charts/chart8.xml"/><Relationship Id="rId31" Type="http://schemas.openxmlformats.org/officeDocument/2006/relationships/hyperlink" Target="https://www.imarcgroup.com/metal-recycling-market"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3.xml"/><Relationship Id="rId22" Type="http://schemas.openxmlformats.org/officeDocument/2006/relationships/hyperlink" Target="http://dx.doi.org/10.59568/KJSET-2023-2-2-01" TargetMode="External"/><Relationship Id="rId27" Type="http://schemas.openxmlformats.org/officeDocument/2006/relationships/hyperlink" Target="https://blog.metaloop.com/advantages-to-metal-scrap-recycling-environmental-impact" TargetMode="External"/><Relationship Id="rId30" Type="http://schemas.openxmlformats.org/officeDocument/2006/relationships/hyperlink" Target="https://www.wasterecyclingmea.com/news/recycling/we-invite-investors-to-kenya" TargetMode="External"/><Relationship Id="rId35" Type="http://schemas.openxmlformats.org/officeDocument/2006/relationships/theme" Target="theme/theme1.xml"/><Relationship Id="rId8" Type="http://schemas.openxmlformats.org/officeDocument/2006/relationships/image" Target="media/image1.jpe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2" Type="http://schemas.openxmlformats.org/officeDocument/2006/relationships/package" Target="../embeddings/Microsoft_Excel_Worksheet7.xlsx"/><Relationship Id="rId1" Type="http://schemas.openxmlformats.org/officeDocument/2006/relationships/themeOverride" Target="../theme/themeOverride9.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User\Desktop\KIP-THESIS%20DRAFT\UTM%20DATA%20MMU_FINAL\c\CWR%20%20C1-C7.CSV" TargetMode="External"/><Relationship Id="rId2" Type="http://schemas.microsoft.com/office/2011/relationships/chartColorStyle" Target="colors1.xml"/><Relationship Id="rId1" Type="http://schemas.microsoft.com/office/2011/relationships/chartStyle" Target="style1.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4.xml"/></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5.xml"/></Relationships>
</file>

<file path=word/charts/_rels/chart7.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6.xml"/></Relationships>
</file>

<file path=word/charts/_rels/chart8.xml.rels><?xml version="1.0" encoding="UTF-8" standalone="yes"?>
<Relationships xmlns="http://schemas.openxmlformats.org/package/2006/relationships"><Relationship Id="rId2" Type="http://schemas.openxmlformats.org/officeDocument/2006/relationships/package" Target="../embeddings/Microsoft_Excel_Worksheet6.xlsx"/><Relationship Id="rId1" Type="http://schemas.openxmlformats.org/officeDocument/2006/relationships/themeOverride" Target="../theme/themeOverride7.xml"/></Relationships>
</file>

<file path=word/charts/_rels/chart9.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397"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latin typeface="Times New Roman" panose="02020603050405020304" pitchFamily="18" charset="0"/>
                <a:cs typeface="Times New Roman" panose="02020603050405020304" pitchFamily="18" charset="0"/>
              </a:rPr>
              <a:t>Stress-Strain</a:t>
            </a:r>
            <a:r>
              <a:rPr lang="en-US" baseline="0">
                <a:solidFill>
                  <a:sysClr val="windowText" lastClr="000000"/>
                </a:solidFill>
                <a:latin typeface="Times New Roman" panose="02020603050405020304" pitchFamily="18" charset="0"/>
                <a:cs typeface="Times New Roman" panose="02020603050405020304" pitchFamily="18" charset="0"/>
              </a:rPr>
              <a:t> curves for steel samples from </a:t>
            </a:r>
            <a:r>
              <a:rPr lang="en-US" sz="1200" baseline="0">
                <a:solidFill>
                  <a:sysClr val="windowText" lastClr="000000"/>
                </a:solidFill>
                <a:latin typeface="Times New Roman" panose="02020603050405020304" pitchFamily="18" charset="0"/>
                <a:cs typeface="Times New Roman" panose="02020603050405020304" pitchFamily="18" charset="0"/>
              </a:rPr>
              <a:t>manufacturer</a:t>
            </a:r>
            <a:r>
              <a:rPr lang="en-US" baseline="0">
                <a:solidFill>
                  <a:sysClr val="windowText" lastClr="000000"/>
                </a:solidFill>
                <a:latin typeface="Times New Roman" panose="02020603050405020304" pitchFamily="18" charset="0"/>
                <a:cs typeface="Times New Roman" panose="02020603050405020304" pitchFamily="18" charset="0"/>
              </a:rPr>
              <a:t> A</a:t>
            </a:r>
            <a:endParaRPr lang="en-US">
              <a:solidFill>
                <a:sysClr val="windowText" lastClr="000000"/>
              </a:solidFill>
              <a:latin typeface="Times New Roman" panose="02020603050405020304" pitchFamily="18" charset="0"/>
              <a:cs typeface="Times New Roman" panose="02020603050405020304" pitchFamily="18" charset="0"/>
            </a:endParaRPr>
          </a:p>
        </c:rich>
      </c:tx>
      <c:overlay val="0"/>
      <c:spPr>
        <a:noFill/>
        <a:ln w="25351">
          <a:noFill/>
        </a:ln>
      </c:spPr>
    </c:title>
    <c:autoTitleDeleted val="0"/>
    <c:plotArea>
      <c:layout>
        <c:manualLayout>
          <c:layoutTarget val="inner"/>
          <c:xMode val="edge"/>
          <c:yMode val="edge"/>
          <c:x val="8.1837913882078922E-2"/>
          <c:y val="9.1446637030880087E-2"/>
          <c:w val="0.85857866022985962"/>
          <c:h val="0.75092126729191966"/>
        </c:manualLayout>
      </c:layout>
      <c:scatterChart>
        <c:scatterStyle val="smoothMarker"/>
        <c:varyColors val="0"/>
        <c:ser>
          <c:idx val="0"/>
          <c:order val="0"/>
          <c:tx>
            <c:v>AT1</c:v>
          </c:tx>
          <c:spPr>
            <a:ln w="19013" cap="rnd">
              <a:solidFill>
                <a:schemeClr val="accent1"/>
              </a:solidFill>
              <a:round/>
            </a:ln>
            <a:effectLst/>
          </c:spPr>
          <c:marker>
            <c:symbol val="none"/>
          </c:marker>
          <c:xVal>
            <c:numRef>
              <c:f>'AT1-AT7 stress strain-f'!$A$3:$A$1445</c:f>
              <c:numCache>
                <c:formatCode>General</c:formatCode>
                <c:ptCount val="1443"/>
                <c:pt idx="0">
                  <c:v>0</c:v>
                </c:pt>
                <c:pt idx="1">
                  <c:v>2E-3</c:v>
                </c:pt>
                <c:pt idx="2">
                  <c:v>2E-3</c:v>
                </c:pt>
                <c:pt idx="3">
                  <c:v>2E-3</c:v>
                </c:pt>
                <c:pt idx="4">
                  <c:v>2E-3</c:v>
                </c:pt>
                <c:pt idx="5">
                  <c:v>2E-3</c:v>
                </c:pt>
                <c:pt idx="6">
                  <c:v>2E-3</c:v>
                </c:pt>
                <c:pt idx="7">
                  <c:v>4.0000000000000001E-3</c:v>
                </c:pt>
                <c:pt idx="8">
                  <c:v>4.0000000000000001E-3</c:v>
                </c:pt>
                <c:pt idx="9">
                  <c:v>4.0000000000000001E-3</c:v>
                </c:pt>
                <c:pt idx="10">
                  <c:v>6.000000000000001E-3</c:v>
                </c:pt>
                <c:pt idx="11">
                  <c:v>6.000000000000001E-3</c:v>
                </c:pt>
                <c:pt idx="12">
                  <c:v>6.000000000000001E-3</c:v>
                </c:pt>
                <c:pt idx="13">
                  <c:v>8.0000000000000002E-3</c:v>
                </c:pt>
                <c:pt idx="14">
                  <c:v>8.0000000000000002E-3</c:v>
                </c:pt>
                <c:pt idx="15">
                  <c:v>8.0000000000000002E-3</c:v>
                </c:pt>
                <c:pt idx="16">
                  <c:v>8.0000000000000002E-3</c:v>
                </c:pt>
                <c:pt idx="17">
                  <c:v>8.0000000000000002E-3</c:v>
                </c:pt>
                <c:pt idx="18">
                  <c:v>8.0000000000000002E-3</c:v>
                </c:pt>
                <c:pt idx="19">
                  <c:v>0.01</c:v>
                </c:pt>
                <c:pt idx="20">
                  <c:v>0.01</c:v>
                </c:pt>
                <c:pt idx="21">
                  <c:v>0.01</c:v>
                </c:pt>
                <c:pt idx="22">
                  <c:v>1.2000000000000002E-2</c:v>
                </c:pt>
                <c:pt idx="23">
                  <c:v>1.2000000000000002E-2</c:v>
                </c:pt>
                <c:pt idx="24">
                  <c:v>1.2000000000000002E-2</c:v>
                </c:pt>
                <c:pt idx="25">
                  <c:v>1.3999999999999999E-2</c:v>
                </c:pt>
                <c:pt idx="26">
                  <c:v>1.3999999999999999E-2</c:v>
                </c:pt>
                <c:pt idx="27">
                  <c:v>1.3999999999999999E-2</c:v>
                </c:pt>
                <c:pt idx="28">
                  <c:v>1.6E-2</c:v>
                </c:pt>
                <c:pt idx="29">
                  <c:v>1.6E-2</c:v>
                </c:pt>
                <c:pt idx="30">
                  <c:v>1.6E-2</c:v>
                </c:pt>
                <c:pt idx="31">
                  <c:v>1.6E-2</c:v>
                </c:pt>
                <c:pt idx="32">
                  <c:v>1.6E-2</c:v>
                </c:pt>
                <c:pt idx="33">
                  <c:v>1.6E-2</c:v>
                </c:pt>
                <c:pt idx="34">
                  <c:v>1.8000000000000002E-2</c:v>
                </c:pt>
                <c:pt idx="35">
                  <c:v>1.8000000000000002E-2</c:v>
                </c:pt>
                <c:pt idx="36">
                  <c:v>1.8000000000000002E-2</c:v>
                </c:pt>
                <c:pt idx="37">
                  <c:v>0.02</c:v>
                </c:pt>
                <c:pt idx="38">
                  <c:v>0.02</c:v>
                </c:pt>
                <c:pt idx="39">
                  <c:v>0.02</c:v>
                </c:pt>
                <c:pt idx="40">
                  <c:v>2.2000000000000002E-2</c:v>
                </c:pt>
                <c:pt idx="41">
                  <c:v>2.2000000000000002E-2</c:v>
                </c:pt>
                <c:pt idx="42">
                  <c:v>2.2000000000000002E-2</c:v>
                </c:pt>
                <c:pt idx="43">
                  <c:v>2.4000000000000004E-2</c:v>
                </c:pt>
                <c:pt idx="44">
                  <c:v>2.4000000000000004E-2</c:v>
                </c:pt>
                <c:pt idx="45">
                  <c:v>2.4000000000000004E-2</c:v>
                </c:pt>
                <c:pt idx="46">
                  <c:v>2.4000000000000004E-2</c:v>
                </c:pt>
                <c:pt idx="47">
                  <c:v>2.4000000000000004E-2</c:v>
                </c:pt>
                <c:pt idx="48">
                  <c:v>2.4000000000000004E-2</c:v>
                </c:pt>
                <c:pt idx="49">
                  <c:v>2.5999999999999999E-2</c:v>
                </c:pt>
                <c:pt idx="50">
                  <c:v>2.5999999999999999E-2</c:v>
                </c:pt>
                <c:pt idx="51">
                  <c:v>2.5999999999999999E-2</c:v>
                </c:pt>
                <c:pt idx="52">
                  <c:v>2.5999999999999999E-2</c:v>
                </c:pt>
                <c:pt idx="53">
                  <c:v>2.7999999999999997E-2</c:v>
                </c:pt>
                <c:pt idx="54">
                  <c:v>2.7999999999999997E-2</c:v>
                </c:pt>
                <c:pt idx="55">
                  <c:v>2.7999999999999997E-2</c:v>
                </c:pt>
                <c:pt idx="56">
                  <c:v>0.03</c:v>
                </c:pt>
                <c:pt idx="57">
                  <c:v>0.03</c:v>
                </c:pt>
                <c:pt idx="58">
                  <c:v>0.03</c:v>
                </c:pt>
                <c:pt idx="59">
                  <c:v>3.2000000000000001E-2</c:v>
                </c:pt>
                <c:pt idx="60">
                  <c:v>3.2000000000000001E-2</c:v>
                </c:pt>
                <c:pt idx="61">
                  <c:v>3.2000000000000001E-2</c:v>
                </c:pt>
                <c:pt idx="62">
                  <c:v>3.2000000000000001E-2</c:v>
                </c:pt>
                <c:pt idx="63">
                  <c:v>3.2000000000000001E-2</c:v>
                </c:pt>
                <c:pt idx="64">
                  <c:v>3.2000000000000001E-2</c:v>
                </c:pt>
                <c:pt idx="65">
                  <c:v>3.3999999999999996E-2</c:v>
                </c:pt>
                <c:pt idx="66">
                  <c:v>3.3999999999999996E-2</c:v>
                </c:pt>
                <c:pt idx="67">
                  <c:v>3.3999999999999996E-2</c:v>
                </c:pt>
                <c:pt idx="68">
                  <c:v>3.3999999999999996E-2</c:v>
                </c:pt>
                <c:pt idx="69">
                  <c:v>3.6000000000000004E-2</c:v>
                </c:pt>
                <c:pt idx="70">
                  <c:v>3.6000000000000004E-2</c:v>
                </c:pt>
                <c:pt idx="71">
                  <c:v>3.6000000000000004E-2</c:v>
                </c:pt>
                <c:pt idx="72">
                  <c:v>3.8000000000000006E-2</c:v>
                </c:pt>
                <c:pt idx="73">
                  <c:v>3.8000000000000006E-2</c:v>
                </c:pt>
                <c:pt idx="74">
                  <c:v>3.8000000000000006E-2</c:v>
                </c:pt>
                <c:pt idx="75">
                  <c:v>0.04</c:v>
                </c:pt>
                <c:pt idx="76">
                  <c:v>0.04</c:v>
                </c:pt>
                <c:pt idx="77">
                  <c:v>0.04</c:v>
                </c:pt>
                <c:pt idx="78">
                  <c:v>0.04</c:v>
                </c:pt>
                <c:pt idx="79">
                  <c:v>0.04</c:v>
                </c:pt>
                <c:pt idx="80">
                  <c:v>0.04</c:v>
                </c:pt>
                <c:pt idx="81">
                  <c:v>4.1999999999999996E-2</c:v>
                </c:pt>
                <c:pt idx="82">
                  <c:v>4.1999999999999996E-2</c:v>
                </c:pt>
                <c:pt idx="83">
                  <c:v>4.1999999999999996E-2</c:v>
                </c:pt>
                <c:pt idx="84">
                  <c:v>4.1999999999999996E-2</c:v>
                </c:pt>
                <c:pt idx="85">
                  <c:v>4.4000000000000004E-2</c:v>
                </c:pt>
                <c:pt idx="86">
                  <c:v>4.4000000000000004E-2</c:v>
                </c:pt>
                <c:pt idx="87">
                  <c:v>4.4000000000000004E-2</c:v>
                </c:pt>
                <c:pt idx="88">
                  <c:v>4.5999999999999999E-2</c:v>
                </c:pt>
                <c:pt idx="89">
                  <c:v>4.5999999999999999E-2</c:v>
                </c:pt>
                <c:pt idx="90">
                  <c:v>4.5999999999999999E-2</c:v>
                </c:pt>
                <c:pt idx="91">
                  <c:v>4.8000000000000008E-2</c:v>
                </c:pt>
                <c:pt idx="92">
                  <c:v>4.8000000000000008E-2</c:v>
                </c:pt>
                <c:pt idx="93">
                  <c:v>4.8000000000000008E-2</c:v>
                </c:pt>
                <c:pt idx="94">
                  <c:v>4.8000000000000008E-2</c:v>
                </c:pt>
                <c:pt idx="95">
                  <c:v>4.8000000000000008E-2</c:v>
                </c:pt>
                <c:pt idx="96">
                  <c:v>4.8000000000000008E-2</c:v>
                </c:pt>
                <c:pt idx="97">
                  <c:v>4.8000000000000008E-2</c:v>
                </c:pt>
                <c:pt idx="98">
                  <c:v>0.05</c:v>
                </c:pt>
                <c:pt idx="99">
                  <c:v>0.05</c:v>
                </c:pt>
                <c:pt idx="100">
                  <c:v>0.05</c:v>
                </c:pt>
                <c:pt idx="101">
                  <c:v>5.1999999999999998E-2</c:v>
                </c:pt>
                <c:pt idx="102">
                  <c:v>5.1999999999999998E-2</c:v>
                </c:pt>
                <c:pt idx="103">
                  <c:v>5.1999999999999998E-2</c:v>
                </c:pt>
                <c:pt idx="104">
                  <c:v>5.3999999999999999E-2</c:v>
                </c:pt>
                <c:pt idx="105">
                  <c:v>5.3999999999999999E-2</c:v>
                </c:pt>
                <c:pt idx="106">
                  <c:v>5.3999999999999999E-2</c:v>
                </c:pt>
                <c:pt idx="107">
                  <c:v>5.3999999999999999E-2</c:v>
                </c:pt>
                <c:pt idx="108">
                  <c:v>5.5999999999999994E-2</c:v>
                </c:pt>
                <c:pt idx="109">
                  <c:v>5.5999999999999994E-2</c:v>
                </c:pt>
                <c:pt idx="110">
                  <c:v>5.5999999999999994E-2</c:v>
                </c:pt>
                <c:pt idx="111">
                  <c:v>5.5999999999999994E-2</c:v>
                </c:pt>
                <c:pt idx="112">
                  <c:v>5.5999999999999994E-2</c:v>
                </c:pt>
                <c:pt idx="113">
                  <c:v>5.5999999999999994E-2</c:v>
                </c:pt>
                <c:pt idx="114">
                  <c:v>5.7999999999999996E-2</c:v>
                </c:pt>
                <c:pt idx="115">
                  <c:v>5.7999999999999996E-2</c:v>
                </c:pt>
                <c:pt idx="116">
                  <c:v>5.7999999999999996E-2</c:v>
                </c:pt>
                <c:pt idx="117">
                  <c:v>5.7999999999999996E-2</c:v>
                </c:pt>
                <c:pt idx="118">
                  <c:v>0.06</c:v>
                </c:pt>
                <c:pt idx="119">
                  <c:v>0.06</c:v>
                </c:pt>
                <c:pt idx="120">
                  <c:v>0.06</c:v>
                </c:pt>
                <c:pt idx="121">
                  <c:v>6.2E-2</c:v>
                </c:pt>
                <c:pt idx="122">
                  <c:v>6.2E-2</c:v>
                </c:pt>
                <c:pt idx="123">
                  <c:v>6.2E-2</c:v>
                </c:pt>
                <c:pt idx="124">
                  <c:v>6.4000000000000001E-2</c:v>
                </c:pt>
                <c:pt idx="125">
                  <c:v>6.4000000000000001E-2</c:v>
                </c:pt>
                <c:pt idx="126">
                  <c:v>6.4000000000000001E-2</c:v>
                </c:pt>
                <c:pt idx="127">
                  <c:v>6.4000000000000001E-2</c:v>
                </c:pt>
                <c:pt idx="128">
                  <c:v>6.4000000000000001E-2</c:v>
                </c:pt>
                <c:pt idx="129">
                  <c:v>6.4000000000000001E-2</c:v>
                </c:pt>
                <c:pt idx="130">
                  <c:v>6.4000000000000001E-2</c:v>
                </c:pt>
                <c:pt idx="131">
                  <c:v>6.6000000000000003E-2</c:v>
                </c:pt>
                <c:pt idx="132">
                  <c:v>6.6000000000000003E-2</c:v>
                </c:pt>
                <c:pt idx="133">
                  <c:v>6.6000000000000003E-2</c:v>
                </c:pt>
                <c:pt idx="134">
                  <c:v>6.7999999999999991E-2</c:v>
                </c:pt>
                <c:pt idx="135">
                  <c:v>6.7999999999999991E-2</c:v>
                </c:pt>
                <c:pt idx="136">
                  <c:v>6.7999999999999991E-2</c:v>
                </c:pt>
                <c:pt idx="137">
                  <c:v>7.0000000000000007E-2</c:v>
                </c:pt>
                <c:pt idx="138">
                  <c:v>7.0000000000000007E-2</c:v>
                </c:pt>
                <c:pt idx="139">
                  <c:v>7.0000000000000007E-2</c:v>
                </c:pt>
                <c:pt idx="140">
                  <c:v>7.2000000000000008E-2</c:v>
                </c:pt>
                <c:pt idx="141">
                  <c:v>7.2000000000000008E-2</c:v>
                </c:pt>
                <c:pt idx="142">
                  <c:v>7.2000000000000008E-2</c:v>
                </c:pt>
                <c:pt idx="143">
                  <c:v>7.2000000000000008E-2</c:v>
                </c:pt>
                <c:pt idx="144">
                  <c:v>7.2000000000000008E-2</c:v>
                </c:pt>
                <c:pt idx="145">
                  <c:v>7.2000000000000008E-2</c:v>
                </c:pt>
                <c:pt idx="146">
                  <c:v>7.2000000000000008E-2</c:v>
                </c:pt>
                <c:pt idx="147">
                  <c:v>7.3999999999999996E-2</c:v>
                </c:pt>
                <c:pt idx="148">
                  <c:v>7.3999999999999996E-2</c:v>
                </c:pt>
                <c:pt idx="149">
                  <c:v>7.3999999999999996E-2</c:v>
                </c:pt>
                <c:pt idx="150">
                  <c:v>7.6000000000000012E-2</c:v>
                </c:pt>
                <c:pt idx="151">
                  <c:v>7.6000000000000012E-2</c:v>
                </c:pt>
                <c:pt idx="152">
                  <c:v>7.6000000000000012E-2</c:v>
                </c:pt>
                <c:pt idx="153">
                  <c:v>7.8E-2</c:v>
                </c:pt>
                <c:pt idx="154">
                  <c:v>7.8E-2</c:v>
                </c:pt>
                <c:pt idx="155">
                  <c:v>7.8E-2</c:v>
                </c:pt>
                <c:pt idx="156">
                  <c:v>0.08</c:v>
                </c:pt>
                <c:pt idx="157">
                  <c:v>0.08</c:v>
                </c:pt>
                <c:pt idx="158">
                  <c:v>0.08</c:v>
                </c:pt>
                <c:pt idx="159">
                  <c:v>0.08</c:v>
                </c:pt>
                <c:pt idx="160">
                  <c:v>0.08</c:v>
                </c:pt>
                <c:pt idx="161">
                  <c:v>0.08</c:v>
                </c:pt>
                <c:pt idx="162">
                  <c:v>0.08</c:v>
                </c:pt>
                <c:pt idx="163">
                  <c:v>8.199999999999999E-2</c:v>
                </c:pt>
                <c:pt idx="164">
                  <c:v>8.199999999999999E-2</c:v>
                </c:pt>
                <c:pt idx="165">
                  <c:v>8.199999999999999E-2</c:v>
                </c:pt>
                <c:pt idx="166">
                  <c:v>8.3999999999999991E-2</c:v>
                </c:pt>
                <c:pt idx="167">
                  <c:v>8.3999999999999991E-2</c:v>
                </c:pt>
                <c:pt idx="168">
                  <c:v>8.3999999999999991E-2</c:v>
                </c:pt>
                <c:pt idx="169">
                  <c:v>8.6000000000000007E-2</c:v>
                </c:pt>
                <c:pt idx="170">
                  <c:v>8.6000000000000007E-2</c:v>
                </c:pt>
                <c:pt idx="171">
                  <c:v>8.6000000000000007E-2</c:v>
                </c:pt>
                <c:pt idx="172">
                  <c:v>8.8000000000000009E-2</c:v>
                </c:pt>
                <c:pt idx="173">
                  <c:v>8.8000000000000009E-2</c:v>
                </c:pt>
                <c:pt idx="174">
                  <c:v>8.8000000000000009E-2</c:v>
                </c:pt>
                <c:pt idx="175">
                  <c:v>8.8000000000000009E-2</c:v>
                </c:pt>
                <c:pt idx="176">
                  <c:v>8.8000000000000009E-2</c:v>
                </c:pt>
                <c:pt idx="177">
                  <c:v>8.8000000000000009E-2</c:v>
                </c:pt>
                <c:pt idx="178">
                  <c:v>8.8000000000000009E-2</c:v>
                </c:pt>
                <c:pt idx="179">
                  <c:v>0.09</c:v>
                </c:pt>
                <c:pt idx="180">
                  <c:v>0.09</c:v>
                </c:pt>
                <c:pt idx="181">
                  <c:v>0.09</c:v>
                </c:pt>
                <c:pt idx="182">
                  <c:v>0.09</c:v>
                </c:pt>
                <c:pt idx="183">
                  <c:v>9.1999999999999998E-2</c:v>
                </c:pt>
                <c:pt idx="184">
                  <c:v>9.1999999999999998E-2</c:v>
                </c:pt>
                <c:pt idx="185">
                  <c:v>9.1999999999999998E-2</c:v>
                </c:pt>
                <c:pt idx="186">
                  <c:v>9.1999999999999998E-2</c:v>
                </c:pt>
                <c:pt idx="187">
                  <c:v>9.1999999999999998E-2</c:v>
                </c:pt>
                <c:pt idx="188">
                  <c:v>9.1999999999999998E-2</c:v>
                </c:pt>
                <c:pt idx="189">
                  <c:v>9.4E-2</c:v>
                </c:pt>
                <c:pt idx="190">
                  <c:v>9.4E-2</c:v>
                </c:pt>
                <c:pt idx="191">
                  <c:v>9.4E-2</c:v>
                </c:pt>
                <c:pt idx="192">
                  <c:v>9.4E-2</c:v>
                </c:pt>
                <c:pt idx="193">
                  <c:v>9.4E-2</c:v>
                </c:pt>
                <c:pt idx="194">
                  <c:v>9.4E-2</c:v>
                </c:pt>
                <c:pt idx="195">
                  <c:v>9.6000000000000016E-2</c:v>
                </c:pt>
                <c:pt idx="196">
                  <c:v>9.6000000000000016E-2</c:v>
                </c:pt>
                <c:pt idx="197">
                  <c:v>9.6000000000000016E-2</c:v>
                </c:pt>
                <c:pt idx="198">
                  <c:v>9.6000000000000016E-2</c:v>
                </c:pt>
                <c:pt idx="199">
                  <c:v>9.6000000000000016E-2</c:v>
                </c:pt>
                <c:pt idx="200">
                  <c:v>9.6000000000000016E-2</c:v>
                </c:pt>
                <c:pt idx="201">
                  <c:v>9.6000000000000016E-2</c:v>
                </c:pt>
                <c:pt idx="202">
                  <c:v>9.6000000000000016E-2</c:v>
                </c:pt>
                <c:pt idx="203">
                  <c:v>9.6000000000000016E-2</c:v>
                </c:pt>
                <c:pt idx="204">
                  <c:v>9.6000000000000016E-2</c:v>
                </c:pt>
                <c:pt idx="205">
                  <c:v>9.6000000000000016E-2</c:v>
                </c:pt>
                <c:pt idx="206">
                  <c:v>9.6000000000000016E-2</c:v>
                </c:pt>
                <c:pt idx="207">
                  <c:v>9.6000000000000016E-2</c:v>
                </c:pt>
                <c:pt idx="208">
                  <c:v>9.6000000000000016E-2</c:v>
                </c:pt>
                <c:pt idx="209">
                  <c:v>9.6000000000000016E-2</c:v>
                </c:pt>
                <c:pt idx="210">
                  <c:v>9.6000000000000016E-2</c:v>
                </c:pt>
                <c:pt idx="211">
                  <c:v>9.6000000000000016E-2</c:v>
                </c:pt>
                <c:pt idx="212">
                  <c:v>9.6000000000000016E-2</c:v>
                </c:pt>
                <c:pt idx="213">
                  <c:v>9.6000000000000016E-2</c:v>
                </c:pt>
                <c:pt idx="214">
                  <c:v>9.6000000000000016E-2</c:v>
                </c:pt>
                <c:pt idx="215">
                  <c:v>9.6000000000000016E-2</c:v>
                </c:pt>
                <c:pt idx="216">
                  <c:v>9.6000000000000016E-2</c:v>
                </c:pt>
                <c:pt idx="217">
                  <c:v>9.6000000000000016E-2</c:v>
                </c:pt>
                <c:pt idx="218">
                  <c:v>9.6000000000000016E-2</c:v>
                </c:pt>
                <c:pt idx="219">
                  <c:v>9.6000000000000016E-2</c:v>
                </c:pt>
                <c:pt idx="220">
                  <c:v>9.6000000000000016E-2</c:v>
                </c:pt>
                <c:pt idx="221">
                  <c:v>9.6000000000000016E-2</c:v>
                </c:pt>
                <c:pt idx="222">
                  <c:v>9.6000000000000016E-2</c:v>
                </c:pt>
                <c:pt idx="223">
                  <c:v>9.6000000000000016E-2</c:v>
                </c:pt>
                <c:pt idx="224">
                  <c:v>9.8000000000000004E-2</c:v>
                </c:pt>
                <c:pt idx="225">
                  <c:v>9.8000000000000004E-2</c:v>
                </c:pt>
                <c:pt idx="226">
                  <c:v>9.8000000000000004E-2</c:v>
                </c:pt>
                <c:pt idx="227">
                  <c:v>9.8000000000000004E-2</c:v>
                </c:pt>
                <c:pt idx="228">
                  <c:v>9.8000000000000004E-2</c:v>
                </c:pt>
                <c:pt idx="229">
                  <c:v>9.8000000000000004E-2</c:v>
                </c:pt>
                <c:pt idx="230">
                  <c:v>9.8000000000000004E-2</c:v>
                </c:pt>
                <c:pt idx="231">
                  <c:v>9.8000000000000004E-2</c:v>
                </c:pt>
                <c:pt idx="232">
                  <c:v>9.8000000000000004E-2</c:v>
                </c:pt>
                <c:pt idx="233">
                  <c:v>9.8000000000000004E-2</c:v>
                </c:pt>
                <c:pt idx="234">
                  <c:v>9.8000000000000004E-2</c:v>
                </c:pt>
                <c:pt idx="235">
                  <c:v>9.8000000000000004E-2</c:v>
                </c:pt>
                <c:pt idx="236">
                  <c:v>9.8000000000000004E-2</c:v>
                </c:pt>
                <c:pt idx="237">
                  <c:v>9.8000000000000004E-2</c:v>
                </c:pt>
                <c:pt idx="238">
                  <c:v>0.1</c:v>
                </c:pt>
                <c:pt idx="239">
                  <c:v>0.1</c:v>
                </c:pt>
                <c:pt idx="240">
                  <c:v>0.1</c:v>
                </c:pt>
                <c:pt idx="241">
                  <c:v>0.1</c:v>
                </c:pt>
                <c:pt idx="242">
                  <c:v>0.1</c:v>
                </c:pt>
                <c:pt idx="243">
                  <c:v>0.1</c:v>
                </c:pt>
                <c:pt idx="244">
                  <c:v>0.1</c:v>
                </c:pt>
                <c:pt idx="245">
                  <c:v>0.1</c:v>
                </c:pt>
                <c:pt idx="246">
                  <c:v>0.1</c:v>
                </c:pt>
                <c:pt idx="247">
                  <c:v>0.1</c:v>
                </c:pt>
                <c:pt idx="248">
                  <c:v>0.1</c:v>
                </c:pt>
                <c:pt idx="249">
                  <c:v>0.1</c:v>
                </c:pt>
                <c:pt idx="250">
                  <c:v>0.1</c:v>
                </c:pt>
                <c:pt idx="251">
                  <c:v>0.1</c:v>
                </c:pt>
                <c:pt idx="252">
                  <c:v>0.1</c:v>
                </c:pt>
                <c:pt idx="253">
                  <c:v>0.10200000000000001</c:v>
                </c:pt>
                <c:pt idx="254">
                  <c:v>0.10200000000000001</c:v>
                </c:pt>
                <c:pt idx="255">
                  <c:v>0.10200000000000001</c:v>
                </c:pt>
                <c:pt idx="256">
                  <c:v>0.10200000000000001</c:v>
                </c:pt>
                <c:pt idx="257">
                  <c:v>0.10200000000000001</c:v>
                </c:pt>
                <c:pt idx="258">
                  <c:v>0.10200000000000001</c:v>
                </c:pt>
                <c:pt idx="259">
                  <c:v>0.10200000000000001</c:v>
                </c:pt>
                <c:pt idx="260">
                  <c:v>0.10200000000000001</c:v>
                </c:pt>
                <c:pt idx="261">
                  <c:v>0.10200000000000001</c:v>
                </c:pt>
                <c:pt idx="262">
                  <c:v>0.10200000000000001</c:v>
                </c:pt>
                <c:pt idx="263">
                  <c:v>0.10200000000000001</c:v>
                </c:pt>
                <c:pt idx="264">
                  <c:v>0.10200000000000001</c:v>
                </c:pt>
                <c:pt idx="265">
                  <c:v>0.10200000000000001</c:v>
                </c:pt>
                <c:pt idx="266">
                  <c:v>0.104</c:v>
                </c:pt>
                <c:pt idx="267">
                  <c:v>0.104</c:v>
                </c:pt>
                <c:pt idx="268">
                  <c:v>0.104</c:v>
                </c:pt>
                <c:pt idx="269">
                  <c:v>0.104</c:v>
                </c:pt>
                <c:pt idx="270">
                  <c:v>0.104</c:v>
                </c:pt>
                <c:pt idx="271">
                  <c:v>0.104</c:v>
                </c:pt>
                <c:pt idx="272">
                  <c:v>0.104</c:v>
                </c:pt>
                <c:pt idx="273">
                  <c:v>0.104</c:v>
                </c:pt>
                <c:pt idx="274">
                  <c:v>0.104</c:v>
                </c:pt>
                <c:pt idx="275">
                  <c:v>0.104</c:v>
                </c:pt>
                <c:pt idx="276">
                  <c:v>0.104</c:v>
                </c:pt>
                <c:pt idx="277">
                  <c:v>0.104</c:v>
                </c:pt>
                <c:pt idx="278">
                  <c:v>0.104</c:v>
                </c:pt>
                <c:pt idx="279">
                  <c:v>0.104</c:v>
                </c:pt>
                <c:pt idx="280">
                  <c:v>0.104</c:v>
                </c:pt>
                <c:pt idx="281">
                  <c:v>0.104</c:v>
                </c:pt>
                <c:pt idx="282">
                  <c:v>0.104</c:v>
                </c:pt>
                <c:pt idx="283">
                  <c:v>0.104</c:v>
                </c:pt>
                <c:pt idx="284">
                  <c:v>0.104</c:v>
                </c:pt>
                <c:pt idx="285">
                  <c:v>0.104</c:v>
                </c:pt>
                <c:pt idx="286">
                  <c:v>0.104</c:v>
                </c:pt>
                <c:pt idx="287">
                  <c:v>0.104</c:v>
                </c:pt>
                <c:pt idx="288">
                  <c:v>0.104</c:v>
                </c:pt>
                <c:pt idx="289">
                  <c:v>0.104</c:v>
                </c:pt>
                <c:pt idx="290">
                  <c:v>0.104</c:v>
                </c:pt>
                <c:pt idx="291">
                  <c:v>0.104</c:v>
                </c:pt>
                <c:pt idx="292">
                  <c:v>0.104</c:v>
                </c:pt>
                <c:pt idx="293">
                  <c:v>0.104</c:v>
                </c:pt>
                <c:pt idx="294">
                  <c:v>0.104</c:v>
                </c:pt>
                <c:pt idx="295">
                  <c:v>0.106</c:v>
                </c:pt>
                <c:pt idx="296">
                  <c:v>0.106</c:v>
                </c:pt>
                <c:pt idx="297">
                  <c:v>0.106</c:v>
                </c:pt>
                <c:pt idx="298">
                  <c:v>0.106</c:v>
                </c:pt>
                <c:pt idx="299">
                  <c:v>0.106</c:v>
                </c:pt>
                <c:pt idx="300">
                  <c:v>0.106</c:v>
                </c:pt>
                <c:pt idx="301">
                  <c:v>0.106</c:v>
                </c:pt>
                <c:pt idx="302">
                  <c:v>0.106</c:v>
                </c:pt>
                <c:pt idx="303">
                  <c:v>0.106</c:v>
                </c:pt>
                <c:pt idx="304">
                  <c:v>0.106</c:v>
                </c:pt>
                <c:pt idx="305">
                  <c:v>0.106</c:v>
                </c:pt>
                <c:pt idx="306">
                  <c:v>0.106</c:v>
                </c:pt>
                <c:pt idx="307">
                  <c:v>0.106</c:v>
                </c:pt>
                <c:pt idx="308">
                  <c:v>0.106</c:v>
                </c:pt>
                <c:pt idx="309">
                  <c:v>0.106</c:v>
                </c:pt>
                <c:pt idx="310">
                  <c:v>0.108</c:v>
                </c:pt>
                <c:pt idx="311">
                  <c:v>0.108</c:v>
                </c:pt>
                <c:pt idx="312">
                  <c:v>0.108</c:v>
                </c:pt>
                <c:pt idx="313">
                  <c:v>0.108</c:v>
                </c:pt>
                <c:pt idx="314">
                  <c:v>0.108</c:v>
                </c:pt>
                <c:pt idx="315">
                  <c:v>0.108</c:v>
                </c:pt>
                <c:pt idx="316">
                  <c:v>0.108</c:v>
                </c:pt>
                <c:pt idx="317">
                  <c:v>0.108</c:v>
                </c:pt>
                <c:pt idx="318">
                  <c:v>0.108</c:v>
                </c:pt>
                <c:pt idx="319">
                  <c:v>0.108</c:v>
                </c:pt>
                <c:pt idx="320">
                  <c:v>0.108</c:v>
                </c:pt>
                <c:pt idx="321">
                  <c:v>0.108</c:v>
                </c:pt>
                <c:pt idx="322">
                  <c:v>0.108</c:v>
                </c:pt>
                <c:pt idx="323">
                  <c:v>0.108</c:v>
                </c:pt>
                <c:pt idx="324">
                  <c:v>0.108</c:v>
                </c:pt>
                <c:pt idx="325">
                  <c:v>0.108</c:v>
                </c:pt>
                <c:pt idx="326">
                  <c:v>0.108</c:v>
                </c:pt>
                <c:pt idx="327">
                  <c:v>0.108</c:v>
                </c:pt>
                <c:pt idx="328">
                  <c:v>0.108</c:v>
                </c:pt>
                <c:pt idx="329">
                  <c:v>0.108</c:v>
                </c:pt>
                <c:pt idx="330">
                  <c:v>0.108</c:v>
                </c:pt>
                <c:pt idx="331">
                  <c:v>0.108</c:v>
                </c:pt>
                <c:pt idx="332">
                  <c:v>0.108</c:v>
                </c:pt>
                <c:pt idx="333">
                  <c:v>0.108</c:v>
                </c:pt>
                <c:pt idx="334">
                  <c:v>0.108</c:v>
                </c:pt>
                <c:pt idx="335">
                  <c:v>0.11</c:v>
                </c:pt>
                <c:pt idx="336">
                  <c:v>0.11</c:v>
                </c:pt>
                <c:pt idx="337">
                  <c:v>0.11</c:v>
                </c:pt>
                <c:pt idx="338">
                  <c:v>0.11</c:v>
                </c:pt>
                <c:pt idx="339">
                  <c:v>0.11</c:v>
                </c:pt>
                <c:pt idx="340">
                  <c:v>0.11</c:v>
                </c:pt>
                <c:pt idx="341">
                  <c:v>0.11</c:v>
                </c:pt>
                <c:pt idx="342">
                  <c:v>0.11</c:v>
                </c:pt>
                <c:pt idx="343">
                  <c:v>0.11</c:v>
                </c:pt>
                <c:pt idx="344">
                  <c:v>0.11</c:v>
                </c:pt>
                <c:pt idx="345">
                  <c:v>0.11</c:v>
                </c:pt>
                <c:pt idx="346">
                  <c:v>0.11</c:v>
                </c:pt>
                <c:pt idx="347">
                  <c:v>0.11</c:v>
                </c:pt>
                <c:pt idx="348">
                  <c:v>0.11</c:v>
                </c:pt>
                <c:pt idx="349">
                  <c:v>0.11</c:v>
                </c:pt>
                <c:pt idx="350">
                  <c:v>0.11</c:v>
                </c:pt>
                <c:pt idx="351">
                  <c:v>0.11</c:v>
                </c:pt>
                <c:pt idx="352">
                  <c:v>0.11</c:v>
                </c:pt>
                <c:pt idx="353">
                  <c:v>0.11</c:v>
                </c:pt>
                <c:pt idx="354">
                  <c:v>0.11</c:v>
                </c:pt>
                <c:pt idx="355">
                  <c:v>0.11</c:v>
                </c:pt>
                <c:pt idx="356">
                  <c:v>0.11</c:v>
                </c:pt>
                <c:pt idx="357">
                  <c:v>0.11</c:v>
                </c:pt>
                <c:pt idx="358">
                  <c:v>0.11</c:v>
                </c:pt>
                <c:pt idx="359">
                  <c:v>0.11</c:v>
                </c:pt>
                <c:pt idx="360">
                  <c:v>0.11</c:v>
                </c:pt>
                <c:pt idx="361">
                  <c:v>0.11</c:v>
                </c:pt>
                <c:pt idx="362">
                  <c:v>0.11</c:v>
                </c:pt>
                <c:pt idx="363">
                  <c:v>0.11</c:v>
                </c:pt>
                <c:pt idx="364">
                  <c:v>0.11</c:v>
                </c:pt>
                <c:pt idx="365">
                  <c:v>0.11</c:v>
                </c:pt>
                <c:pt idx="366">
                  <c:v>0.11</c:v>
                </c:pt>
                <c:pt idx="367">
                  <c:v>0.11</c:v>
                </c:pt>
                <c:pt idx="368">
                  <c:v>0.11199999999999999</c:v>
                </c:pt>
                <c:pt idx="369">
                  <c:v>0.11199999999999999</c:v>
                </c:pt>
                <c:pt idx="370">
                  <c:v>0.11199999999999999</c:v>
                </c:pt>
                <c:pt idx="371">
                  <c:v>0.11199999999999999</c:v>
                </c:pt>
                <c:pt idx="372">
                  <c:v>0.11199999999999999</c:v>
                </c:pt>
                <c:pt idx="373">
                  <c:v>0.11199999999999999</c:v>
                </c:pt>
                <c:pt idx="374">
                  <c:v>0.11199999999999999</c:v>
                </c:pt>
                <c:pt idx="375">
                  <c:v>0.11199999999999999</c:v>
                </c:pt>
                <c:pt idx="376">
                  <c:v>0.11199999999999999</c:v>
                </c:pt>
                <c:pt idx="377">
                  <c:v>0.11199999999999999</c:v>
                </c:pt>
                <c:pt idx="378">
                  <c:v>0.11199999999999999</c:v>
                </c:pt>
                <c:pt idx="379">
                  <c:v>0.11199999999999999</c:v>
                </c:pt>
                <c:pt idx="380">
                  <c:v>0.11199999999999999</c:v>
                </c:pt>
                <c:pt idx="381">
                  <c:v>0.11199999999999999</c:v>
                </c:pt>
                <c:pt idx="382">
                  <c:v>0.11199999999999999</c:v>
                </c:pt>
                <c:pt idx="383">
                  <c:v>0.11199999999999999</c:v>
                </c:pt>
                <c:pt idx="384">
                  <c:v>0.11199999999999999</c:v>
                </c:pt>
                <c:pt idx="385">
                  <c:v>0.11199999999999999</c:v>
                </c:pt>
                <c:pt idx="386">
                  <c:v>0.11199999999999999</c:v>
                </c:pt>
                <c:pt idx="387">
                  <c:v>0.11199999999999999</c:v>
                </c:pt>
                <c:pt idx="388">
                  <c:v>0.11199999999999999</c:v>
                </c:pt>
                <c:pt idx="389">
                  <c:v>0.11199999999999999</c:v>
                </c:pt>
                <c:pt idx="390">
                  <c:v>0.11199999999999999</c:v>
                </c:pt>
                <c:pt idx="391">
                  <c:v>0.11199999999999999</c:v>
                </c:pt>
                <c:pt idx="392">
                  <c:v>0.11199999999999999</c:v>
                </c:pt>
                <c:pt idx="393">
                  <c:v>0.11199999999999999</c:v>
                </c:pt>
                <c:pt idx="394">
                  <c:v>0.11199999999999999</c:v>
                </c:pt>
                <c:pt idx="395">
                  <c:v>0.11199999999999999</c:v>
                </c:pt>
                <c:pt idx="396">
                  <c:v>0.11199999999999999</c:v>
                </c:pt>
                <c:pt idx="397">
                  <c:v>0.11199999999999999</c:v>
                </c:pt>
                <c:pt idx="398">
                  <c:v>0.11199999999999999</c:v>
                </c:pt>
                <c:pt idx="399">
                  <c:v>0.11199999999999999</c:v>
                </c:pt>
                <c:pt idx="400">
                  <c:v>0.11199999999999999</c:v>
                </c:pt>
                <c:pt idx="401">
                  <c:v>0.11199999999999999</c:v>
                </c:pt>
                <c:pt idx="402">
                  <c:v>0.11199999999999999</c:v>
                </c:pt>
                <c:pt idx="403">
                  <c:v>0.11199999999999999</c:v>
                </c:pt>
                <c:pt idx="404">
                  <c:v>0.11199999999999999</c:v>
                </c:pt>
                <c:pt idx="405">
                  <c:v>0.11199999999999999</c:v>
                </c:pt>
                <c:pt idx="406">
                  <c:v>0.11199999999999999</c:v>
                </c:pt>
                <c:pt idx="407">
                  <c:v>0.11199999999999999</c:v>
                </c:pt>
                <c:pt idx="408">
                  <c:v>0.11199999999999999</c:v>
                </c:pt>
                <c:pt idx="409">
                  <c:v>0.11199999999999999</c:v>
                </c:pt>
                <c:pt idx="410">
                  <c:v>0.11199999999999999</c:v>
                </c:pt>
                <c:pt idx="411">
                  <c:v>0.11199999999999999</c:v>
                </c:pt>
                <c:pt idx="412">
                  <c:v>0.11199999999999999</c:v>
                </c:pt>
                <c:pt idx="413">
                  <c:v>0.11199999999999999</c:v>
                </c:pt>
                <c:pt idx="414">
                  <c:v>0.11199999999999999</c:v>
                </c:pt>
                <c:pt idx="415">
                  <c:v>0.11199999999999999</c:v>
                </c:pt>
                <c:pt idx="416">
                  <c:v>0.11199999999999999</c:v>
                </c:pt>
                <c:pt idx="417">
                  <c:v>0.11199999999999999</c:v>
                </c:pt>
                <c:pt idx="418">
                  <c:v>0.11199999999999999</c:v>
                </c:pt>
                <c:pt idx="419">
                  <c:v>0.11199999999999999</c:v>
                </c:pt>
                <c:pt idx="420">
                  <c:v>0.11199999999999999</c:v>
                </c:pt>
                <c:pt idx="421">
                  <c:v>0.11199999999999999</c:v>
                </c:pt>
                <c:pt idx="422">
                  <c:v>0.11199999999999999</c:v>
                </c:pt>
                <c:pt idx="423">
                  <c:v>0.11199999999999999</c:v>
                </c:pt>
                <c:pt idx="424">
                  <c:v>0.11199999999999999</c:v>
                </c:pt>
                <c:pt idx="425">
                  <c:v>0.11199999999999999</c:v>
                </c:pt>
                <c:pt idx="426">
                  <c:v>0.11199999999999999</c:v>
                </c:pt>
                <c:pt idx="427">
                  <c:v>0.11199999999999999</c:v>
                </c:pt>
                <c:pt idx="428">
                  <c:v>0.11199999999999999</c:v>
                </c:pt>
                <c:pt idx="429">
                  <c:v>0.11199999999999999</c:v>
                </c:pt>
                <c:pt idx="430">
                  <c:v>0.11199999999999999</c:v>
                </c:pt>
                <c:pt idx="431">
                  <c:v>0.11199999999999999</c:v>
                </c:pt>
                <c:pt idx="432">
                  <c:v>0.11199999999999999</c:v>
                </c:pt>
                <c:pt idx="433">
                  <c:v>0.11199999999999999</c:v>
                </c:pt>
                <c:pt idx="434">
                  <c:v>0.11199999999999999</c:v>
                </c:pt>
                <c:pt idx="435">
                  <c:v>0.11199999999999999</c:v>
                </c:pt>
                <c:pt idx="436">
                  <c:v>0.114</c:v>
                </c:pt>
                <c:pt idx="437">
                  <c:v>0.114</c:v>
                </c:pt>
                <c:pt idx="438">
                  <c:v>0.114</c:v>
                </c:pt>
                <c:pt idx="439">
                  <c:v>0.114</c:v>
                </c:pt>
                <c:pt idx="440">
                  <c:v>0.114</c:v>
                </c:pt>
                <c:pt idx="441">
                  <c:v>0.114</c:v>
                </c:pt>
                <c:pt idx="442">
                  <c:v>0.114</c:v>
                </c:pt>
                <c:pt idx="443">
                  <c:v>0.114</c:v>
                </c:pt>
                <c:pt idx="444">
                  <c:v>0.114</c:v>
                </c:pt>
                <c:pt idx="445">
                  <c:v>0.114</c:v>
                </c:pt>
                <c:pt idx="446">
                  <c:v>0.114</c:v>
                </c:pt>
                <c:pt idx="447">
                  <c:v>0.114</c:v>
                </c:pt>
                <c:pt idx="448">
                  <c:v>0.114</c:v>
                </c:pt>
                <c:pt idx="449">
                  <c:v>0.114</c:v>
                </c:pt>
                <c:pt idx="450">
                  <c:v>0.114</c:v>
                </c:pt>
                <c:pt idx="451">
                  <c:v>0.114</c:v>
                </c:pt>
                <c:pt idx="452">
                  <c:v>0.114</c:v>
                </c:pt>
                <c:pt idx="453">
                  <c:v>0.114</c:v>
                </c:pt>
                <c:pt idx="454">
                  <c:v>0.114</c:v>
                </c:pt>
                <c:pt idx="455">
                  <c:v>0.114</c:v>
                </c:pt>
                <c:pt idx="456">
                  <c:v>0.114</c:v>
                </c:pt>
                <c:pt idx="457">
                  <c:v>0.114</c:v>
                </c:pt>
                <c:pt idx="458">
                  <c:v>0.114</c:v>
                </c:pt>
                <c:pt idx="459">
                  <c:v>0.114</c:v>
                </c:pt>
                <c:pt idx="460">
                  <c:v>0.114</c:v>
                </c:pt>
                <c:pt idx="461">
                  <c:v>0.114</c:v>
                </c:pt>
                <c:pt idx="462">
                  <c:v>0.114</c:v>
                </c:pt>
                <c:pt idx="463">
                  <c:v>0.114</c:v>
                </c:pt>
                <c:pt idx="464">
                  <c:v>0.114</c:v>
                </c:pt>
                <c:pt idx="465">
                  <c:v>0.114</c:v>
                </c:pt>
                <c:pt idx="466">
                  <c:v>0.114</c:v>
                </c:pt>
                <c:pt idx="467">
                  <c:v>0.114</c:v>
                </c:pt>
                <c:pt idx="468">
                  <c:v>0.114</c:v>
                </c:pt>
                <c:pt idx="469">
                  <c:v>0.11599999999999999</c:v>
                </c:pt>
                <c:pt idx="470">
                  <c:v>0.11599999999999999</c:v>
                </c:pt>
                <c:pt idx="471">
                  <c:v>0.11599999999999999</c:v>
                </c:pt>
                <c:pt idx="472">
                  <c:v>0.11599999999999999</c:v>
                </c:pt>
                <c:pt idx="473">
                  <c:v>0.11599999999999999</c:v>
                </c:pt>
                <c:pt idx="474">
                  <c:v>0.11599999999999999</c:v>
                </c:pt>
                <c:pt idx="475">
                  <c:v>0.11599999999999999</c:v>
                </c:pt>
                <c:pt idx="476">
                  <c:v>0.11599999999999999</c:v>
                </c:pt>
                <c:pt idx="477">
                  <c:v>0.11599999999999999</c:v>
                </c:pt>
                <c:pt idx="478">
                  <c:v>0.11599999999999999</c:v>
                </c:pt>
                <c:pt idx="479">
                  <c:v>0.11599999999999999</c:v>
                </c:pt>
                <c:pt idx="480">
                  <c:v>0.11599999999999999</c:v>
                </c:pt>
                <c:pt idx="481">
                  <c:v>0.11599999999999999</c:v>
                </c:pt>
                <c:pt idx="482">
                  <c:v>0.11599999999999999</c:v>
                </c:pt>
                <c:pt idx="483">
                  <c:v>0.11599999999999999</c:v>
                </c:pt>
                <c:pt idx="484">
                  <c:v>0.11599999999999999</c:v>
                </c:pt>
                <c:pt idx="485">
                  <c:v>0.11599999999999999</c:v>
                </c:pt>
                <c:pt idx="486">
                  <c:v>0.11599999999999999</c:v>
                </c:pt>
                <c:pt idx="487">
                  <c:v>0.11599999999999999</c:v>
                </c:pt>
                <c:pt idx="488">
                  <c:v>0.11599999999999999</c:v>
                </c:pt>
                <c:pt idx="489">
                  <c:v>0.11599999999999999</c:v>
                </c:pt>
                <c:pt idx="490">
                  <c:v>0.11599999999999999</c:v>
                </c:pt>
                <c:pt idx="491">
                  <c:v>0.11599999999999999</c:v>
                </c:pt>
                <c:pt idx="492">
                  <c:v>0.11599999999999999</c:v>
                </c:pt>
                <c:pt idx="493">
                  <c:v>0.11599999999999999</c:v>
                </c:pt>
                <c:pt idx="494">
                  <c:v>0.11599999999999999</c:v>
                </c:pt>
                <c:pt idx="495">
                  <c:v>0.11599999999999999</c:v>
                </c:pt>
                <c:pt idx="496">
                  <c:v>0.11599999999999999</c:v>
                </c:pt>
                <c:pt idx="497">
                  <c:v>0.11599999999999999</c:v>
                </c:pt>
                <c:pt idx="498">
                  <c:v>0.11599999999999999</c:v>
                </c:pt>
                <c:pt idx="499">
                  <c:v>0.11599999999999999</c:v>
                </c:pt>
                <c:pt idx="500">
                  <c:v>0.11599999999999999</c:v>
                </c:pt>
                <c:pt idx="501">
                  <c:v>0.11599999999999999</c:v>
                </c:pt>
                <c:pt idx="502">
                  <c:v>0.11800000000000002</c:v>
                </c:pt>
                <c:pt idx="503">
                  <c:v>0.11800000000000002</c:v>
                </c:pt>
                <c:pt idx="504">
                  <c:v>0.11800000000000002</c:v>
                </c:pt>
                <c:pt idx="505">
                  <c:v>0.11800000000000002</c:v>
                </c:pt>
                <c:pt idx="506">
                  <c:v>0.11800000000000002</c:v>
                </c:pt>
                <c:pt idx="507">
                  <c:v>0.11800000000000002</c:v>
                </c:pt>
                <c:pt idx="508">
                  <c:v>0.11800000000000002</c:v>
                </c:pt>
                <c:pt idx="509">
                  <c:v>0.11800000000000002</c:v>
                </c:pt>
                <c:pt idx="510">
                  <c:v>0.11800000000000002</c:v>
                </c:pt>
                <c:pt idx="511">
                  <c:v>0.11800000000000002</c:v>
                </c:pt>
                <c:pt idx="512">
                  <c:v>0.11800000000000002</c:v>
                </c:pt>
                <c:pt idx="513">
                  <c:v>0.11800000000000002</c:v>
                </c:pt>
                <c:pt idx="514">
                  <c:v>0.11800000000000002</c:v>
                </c:pt>
                <c:pt idx="515">
                  <c:v>0.11800000000000002</c:v>
                </c:pt>
                <c:pt idx="516">
                  <c:v>0.11800000000000002</c:v>
                </c:pt>
                <c:pt idx="517">
                  <c:v>0.11800000000000002</c:v>
                </c:pt>
                <c:pt idx="518">
                  <c:v>0.11800000000000002</c:v>
                </c:pt>
                <c:pt idx="519">
                  <c:v>0.11800000000000002</c:v>
                </c:pt>
                <c:pt idx="520">
                  <c:v>0.11800000000000002</c:v>
                </c:pt>
                <c:pt idx="521">
                  <c:v>0.11800000000000002</c:v>
                </c:pt>
                <c:pt idx="522">
                  <c:v>0.11800000000000002</c:v>
                </c:pt>
                <c:pt idx="523">
                  <c:v>0.11800000000000002</c:v>
                </c:pt>
                <c:pt idx="524">
                  <c:v>0.11800000000000002</c:v>
                </c:pt>
                <c:pt idx="525">
                  <c:v>0.11800000000000002</c:v>
                </c:pt>
                <c:pt idx="526">
                  <c:v>0.11800000000000002</c:v>
                </c:pt>
                <c:pt idx="527">
                  <c:v>0.11800000000000002</c:v>
                </c:pt>
                <c:pt idx="528">
                  <c:v>0.11800000000000002</c:v>
                </c:pt>
                <c:pt idx="529">
                  <c:v>0.11800000000000002</c:v>
                </c:pt>
                <c:pt idx="530">
                  <c:v>0.11800000000000002</c:v>
                </c:pt>
                <c:pt idx="531">
                  <c:v>0.11800000000000002</c:v>
                </c:pt>
                <c:pt idx="532">
                  <c:v>0.11800000000000002</c:v>
                </c:pt>
                <c:pt idx="533">
                  <c:v>0.11800000000000002</c:v>
                </c:pt>
                <c:pt idx="534">
                  <c:v>0.11800000000000002</c:v>
                </c:pt>
                <c:pt idx="535">
                  <c:v>0.12</c:v>
                </c:pt>
                <c:pt idx="536">
                  <c:v>0.12</c:v>
                </c:pt>
                <c:pt idx="537">
                  <c:v>0.12</c:v>
                </c:pt>
                <c:pt idx="538">
                  <c:v>0.12</c:v>
                </c:pt>
                <c:pt idx="539">
                  <c:v>0.12</c:v>
                </c:pt>
                <c:pt idx="540">
                  <c:v>0.12</c:v>
                </c:pt>
                <c:pt idx="541">
                  <c:v>0.12</c:v>
                </c:pt>
                <c:pt idx="542">
                  <c:v>0.12</c:v>
                </c:pt>
                <c:pt idx="543">
                  <c:v>0.12</c:v>
                </c:pt>
                <c:pt idx="544">
                  <c:v>0.12</c:v>
                </c:pt>
                <c:pt idx="545">
                  <c:v>0.12</c:v>
                </c:pt>
                <c:pt idx="546">
                  <c:v>0.12</c:v>
                </c:pt>
                <c:pt idx="547">
                  <c:v>0.12</c:v>
                </c:pt>
                <c:pt idx="548">
                  <c:v>0.12</c:v>
                </c:pt>
                <c:pt idx="549">
                  <c:v>0.12</c:v>
                </c:pt>
                <c:pt idx="550">
                  <c:v>0.12</c:v>
                </c:pt>
                <c:pt idx="551">
                  <c:v>0.12</c:v>
                </c:pt>
                <c:pt idx="552">
                  <c:v>0.12</c:v>
                </c:pt>
                <c:pt idx="553">
                  <c:v>0.12</c:v>
                </c:pt>
                <c:pt idx="554">
                  <c:v>0.12</c:v>
                </c:pt>
                <c:pt idx="555">
                  <c:v>0.12</c:v>
                </c:pt>
                <c:pt idx="556">
                  <c:v>0.12</c:v>
                </c:pt>
                <c:pt idx="557">
                  <c:v>0.12</c:v>
                </c:pt>
                <c:pt idx="558">
                  <c:v>0.12</c:v>
                </c:pt>
                <c:pt idx="559">
                  <c:v>0.12</c:v>
                </c:pt>
                <c:pt idx="560">
                  <c:v>0.12</c:v>
                </c:pt>
                <c:pt idx="561">
                  <c:v>0.12</c:v>
                </c:pt>
                <c:pt idx="562">
                  <c:v>0.12</c:v>
                </c:pt>
                <c:pt idx="563">
                  <c:v>0.12</c:v>
                </c:pt>
                <c:pt idx="564">
                  <c:v>0.12</c:v>
                </c:pt>
                <c:pt idx="565">
                  <c:v>0.12</c:v>
                </c:pt>
                <c:pt idx="566">
                  <c:v>0.12</c:v>
                </c:pt>
                <c:pt idx="567">
                  <c:v>0.12</c:v>
                </c:pt>
                <c:pt idx="568">
                  <c:v>0.12</c:v>
                </c:pt>
                <c:pt idx="569">
                  <c:v>0.12</c:v>
                </c:pt>
                <c:pt idx="570">
                  <c:v>0.12</c:v>
                </c:pt>
                <c:pt idx="571">
                  <c:v>0.12</c:v>
                </c:pt>
                <c:pt idx="572">
                  <c:v>0.12</c:v>
                </c:pt>
                <c:pt idx="573">
                  <c:v>0.12</c:v>
                </c:pt>
                <c:pt idx="574">
                  <c:v>0.12</c:v>
                </c:pt>
                <c:pt idx="575">
                  <c:v>0.12</c:v>
                </c:pt>
                <c:pt idx="576">
                  <c:v>0.12</c:v>
                </c:pt>
                <c:pt idx="577">
                  <c:v>0.12</c:v>
                </c:pt>
                <c:pt idx="578">
                  <c:v>0.12</c:v>
                </c:pt>
                <c:pt idx="579">
                  <c:v>0.12</c:v>
                </c:pt>
                <c:pt idx="580">
                  <c:v>0.12</c:v>
                </c:pt>
                <c:pt idx="581">
                  <c:v>0.12</c:v>
                </c:pt>
                <c:pt idx="582">
                  <c:v>0.12</c:v>
                </c:pt>
                <c:pt idx="583">
                  <c:v>0.12</c:v>
                </c:pt>
                <c:pt idx="584">
                  <c:v>0.12</c:v>
                </c:pt>
                <c:pt idx="585">
                  <c:v>0.12</c:v>
                </c:pt>
                <c:pt idx="586">
                  <c:v>0.12</c:v>
                </c:pt>
                <c:pt idx="587">
                  <c:v>0.12</c:v>
                </c:pt>
                <c:pt idx="588">
                  <c:v>0.12</c:v>
                </c:pt>
                <c:pt idx="589">
                  <c:v>0.12</c:v>
                </c:pt>
                <c:pt idx="590">
                  <c:v>0.12</c:v>
                </c:pt>
                <c:pt idx="591">
                  <c:v>0.12</c:v>
                </c:pt>
                <c:pt idx="592">
                  <c:v>0.12</c:v>
                </c:pt>
                <c:pt idx="593">
                  <c:v>0.12</c:v>
                </c:pt>
                <c:pt idx="594">
                  <c:v>0.12</c:v>
                </c:pt>
                <c:pt idx="595">
                  <c:v>0.12</c:v>
                </c:pt>
                <c:pt idx="596">
                  <c:v>0.12</c:v>
                </c:pt>
                <c:pt idx="597">
                  <c:v>0.12</c:v>
                </c:pt>
                <c:pt idx="598">
                  <c:v>0.12</c:v>
                </c:pt>
                <c:pt idx="599">
                  <c:v>0.12</c:v>
                </c:pt>
                <c:pt idx="600">
                  <c:v>0.12</c:v>
                </c:pt>
                <c:pt idx="601">
                  <c:v>0.12199999999999998</c:v>
                </c:pt>
                <c:pt idx="602">
                  <c:v>0.12199999999999998</c:v>
                </c:pt>
                <c:pt idx="603">
                  <c:v>0.12199999999999998</c:v>
                </c:pt>
                <c:pt idx="604">
                  <c:v>0.12199999999999998</c:v>
                </c:pt>
                <c:pt idx="605">
                  <c:v>0.12199999999999998</c:v>
                </c:pt>
                <c:pt idx="606">
                  <c:v>0.12199999999999998</c:v>
                </c:pt>
                <c:pt idx="607">
                  <c:v>0.12199999999999998</c:v>
                </c:pt>
                <c:pt idx="608">
                  <c:v>0.12199999999999998</c:v>
                </c:pt>
                <c:pt idx="609">
                  <c:v>0.12199999999999998</c:v>
                </c:pt>
                <c:pt idx="610">
                  <c:v>0.12199999999999998</c:v>
                </c:pt>
                <c:pt idx="611">
                  <c:v>0.12199999999999998</c:v>
                </c:pt>
                <c:pt idx="612">
                  <c:v>0.12199999999999998</c:v>
                </c:pt>
                <c:pt idx="613">
                  <c:v>0.12199999999999998</c:v>
                </c:pt>
                <c:pt idx="614">
                  <c:v>0.12199999999999998</c:v>
                </c:pt>
                <c:pt idx="615">
                  <c:v>0.12199999999999998</c:v>
                </c:pt>
                <c:pt idx="616">
                  <c:v>0.12199999999999998</c:v>
                </c:pt>
                <c:pt idx="617">
                  <c:v>0.12199999999999998</c:v>
                </c:pt>
                <c:pt idx="618">
                  <c:v>0.12199999999999998</c:v>
                </c:pt>
                <c:pt idx="619">
                  <c:v>0.12199999999999998</c:v>
                </c:pt>
                <c:pt idx="620">
                  <c:v>0.12199999999999998</c:v>
                </c:pt>
                <c:pt idx="621">
                  <c:v>0.12199999999999998</c:v>
                </c:pt>
                <c:pt idx="622">
                  <c:v>0.12199999999999998</c:v>
                </c:pt>
                <c:pt idx="623">
                  <c:v>0.12199999999999998</c:v>
                </c:pt>
                <c:pt idx="624">
                  <c:v>0.12199999999999998</c:v>
                </c:pt>
                <c:pt idx="625">
                  <c:v>0.12199999999999998</c:v>
                </c:pt>
                <c:pt idx="626">
                  <c:v>0.12199999999999998</c:v>
                </c:pt>
                <c:pt idx="627">
                  <c:v>0.12199999999999998</c:v>
                </c:pt>
                <c:pt idx="628">
                  <c:v>0.12199999999999998</c:v>
                </c:pt>
                <c:pt idx="629">
                  <c:v>0.12199999999999998</c:v>
                </c:pt>
                <c:pt idx="630">
                  <c:v>0.12199999999999998</c:v>
                </c:pt>
                <c:pt idx="631">
                  <c:v>0.12199999999999998</c:v>
                </c:pt>
                <c:pt idx="632">
                  <c:v>0.12199999999999998</c:v>
                </c:pt>
                <c:pt idx="633">
                  <c:v>0.12199999999999998</c:v>
                </c:pt>
                <c:pt idx="634">
                  <c:v>0.124</c:v>
                </c:pt>
                <c:pt idx="635">
                  <c:v>0.124</c:v>
                </c:pt>
                <c:pt idx="636">
                  <c:v>0.124</c:v>
                </c:pt>
                <c:pt idx="637">
                  <c:v>0.124</c:v>
                </c:pt>
                <c:pt idx="638">
                  <c:v>0.124</c:v>
                </c:pt>
                <c:pt idx="639">
                  <c:v>0.124</c:v>
                </c:pt>
                <c:pt idx="640">
                  <c:v>0.124</c:v>
                </c:pt>
                <c:pt idx="641">
                  <c:v>0.124</c:v>
                </c:pt>
                <c:pt idx="642">
                  <c:v>0.124</c:v>
                </c:pt>
                <c:pt idx="643">
                  <c:v>0.124</c:v>
                </c:pt>
                <c:pt idx="644">
                  <c:v>0.124</c:v>
                </c:pt>
                <c:pt idx="645">
                  <c:v>0.124</c:v>
                </c:pt>
                <c:pt idx="646">
                  <c:v>0.124</c:v>
                </c:pt>
                <c:pt idx="647">
                  <c:v>0.124</c:v>
                </c:pt>
                <c:pt idx="648">
                  <c:v>0.124</c:v>
                </c:pt>
                <c:pt idx="649">
                  <c:v>0.124</c:v>
                </c:pt>
                <c:pt idx="650">
                  <c:v>0.124</c:v>
                </c:pt>
                <c:pt idx="651">
                  <c:v>0.124</c:v>
                </c:pt>
                <c:pt idx="652">
                  <c:v>0.124</c:v>
                </c:pt>
                <c:pt idx="653">
                  <c:v>0.124</c:v>
                </c:pt>
                <c:pt idx="654">
                  <c:v>0.124</c:v>
                </c:pt>
                <c:pt idx="655">
                  <c:v>0.124</c:v>
                </c:pt>
                <c:pt idx="656">
                  <c:v>0.124</c:v>
                </c:pt>
                <c:pt idx="657">
                  <c:v>0.124</c:v>
                </c:pt>
                <c:pt idx="658">
                  <c:v>0.124</c:v>
                </c:pt>
                <c:pt idx="659">
                  <c:v>0.124</c:v>
                </c:pt>
                <c:pt idx="660">
                  <c:v>0.124</c:v>
                </c:pt>
                <c:pt idx="661">
                  <c:v>0.124</c:v>
                </c:pt>
                <c:pt idx="662">
                  <c:v>0.124</c:v>
                </c:pt>
                <c:pt idx="663">
                  <c:v>0.124</c:v>
                </c:pt>
                <c:pt idx="664">
                  <c:v>0.124</c:v>
                </c:pt>
                <c:pt idx="665">
                  <c:v>0.124</c:v>
                </c:pt>
                <c:pt idx="666">
                  <c:v>0.126</c:v>
                </c:pt>
                <c:pt idx="667">
                  <c:v>0.126</c:v>
                </c:pt>
                <c:pt idx="668">
                  <c:v>0.126</c:v>
                </c:pt>
                <c:pt idx="669">
                  <c:v>0.126</c:v>
                </c:pt>
                <c:pt idx="670">
                  <c:v>0.126</c:v>
                </c:pt>
                <c:pt idx="671">
                  <c:v>0.126</c:v>
                </c:pt>
                <c:pt idx="672">
                  <c:v>0.126</c:v>
                </c:pt>
                <c:pt idx="673">
                  <c:v>0.126</c:v>
                </c:pt>
                <c:pt idx="674">
                  <c:v>0.126</c:v>
                </c:pt>
                <c:pt idx="675">
                  <c:v>0.126</c:v>
                </c:pt>
                <c:pt idx="676">
                  <c:v>0.126</c:v>
                </c:pt>
                <c:pt idx="677">
                  <c:v>0.126</c:v>
                </c:pt>
                <c:pt idx="678">
                  <c:v>0.126</c:v>
                </c:pt>
                <c:pt idx="679">
                  <c:v>0.126</c:v>
                </c:pt>
                <c:pt idx="680">
                  <c:v>0.126</c:v>
                </c:pt>
                <c:pt idx="681">
                  <c:v>0.126</c:v>
                </c:pt>
                <c:pt idx="682">
                  <c:v>0.126</c:v>
                </c:pt>
                <c:pt idx="683">
                  <c:v>0.126</c:v>
                </c:pt>
                <c:pt idx="684">
                  <c:v>0.126</c:v>
                </c:pt>
                <c:pt idx="685">
                  <c:v>0.126</c:v>
                </c:pt>
                <c:pt idx="686">
                  <c:v>0.126</c:v>
                </c:pt>
                <c:pt idx="687">
                  <c:v>0.126</c:v>
                </c:pt>
                <c:pt idx="688">
                  <c:v>0.126</c:v>
                </c:pt>
                <c:pt idx="689">
                  <c:v>0.126</c:v>
                </c:pt>
                <c:pt idx="690">
                  <c:v>0.126</c:v>
                </c:pt>
                <c:pt idx="691">
                  <c:v>0.126</c:v>
                </c:pt>
                <c:pt idx="692">
                  <c:v>0.126</c:v>
                </c:pt>
                <c:pt idx="693">
                  <c:v>0.126</c:v>
                </c:pt>
                <c:pt idx="694">
                  <c:v>0.126</c:v>
                </c:pt>
                <c:pt idx="695">
                  <c:v>0.126</c:v>
                </c:pt>
                <c:pt idx="696">
                  <c:v>0.126</c:v>
                </c:pt>
                <c:pt idx="697">
                  <c:v>0.126</c:v>
                </c:pt>
                <c:pt idx="698">
                  <c:v>0.128</c:v>
                </c:pt>
                <c:pt idx="699">
                  <c:v>0.128</c:v>
                </c:pt>
                <c:pt idx="700">
                  <c:v>0.128</c:v>
                </c:pt>
                <c:pt idx="701">
                  <c:v>0.128</c:v>
                </c:pt>
                <c:pt idx="702">
                  <c:v>0.128</c:v>
                </c:pt>
                <c:pt idx="703">
                  <c:v>0.128</c:v>
                </c:pt>
                <c:pt idx="704">
                  <c:v>0.128</c:v>
                </c:pt>
                <c:pt idx="705">
                  <c:v>0.128</c:v>
                </c:pt>
                <c:pt idx="706">
                  <c:v>0.128</c:v>
                </c:pt>
                <c:pt idx="707">
                  <c:v>0.128</c:v>
                </c:pt>
                <c:pt idx="708">
                  <c:v>0.128</c:v>
                </c:pt>
                <c:pt idx="709">
                  <c:v>0.128</c:v>
                </c:pt>
                <c:pt idx="710">
                  <c:v>0.128</c:v>
                </c:pt>
                <c:pt idx="711">
                  <c:v>0.128</c:v>
                </c:pt>
                <c:pt idx="712">
                  <c:v>0.128</c:v>
                </c:pt>
                <c:pt idx="713">
                  <c:v>0.128</c:v>
                </c:pt>
                <c:pt idx="714">
                  <c:v>0.128</c:v>
                </c:pt>
                <c:pt idx="715">
                  <c:v>0.128</c:v>
                </c:pt>
                <c:pt idx="716">
                  <c:v>0.128</c:v>
                </c:pt>
                <c:pt idx="717">
                  <c:v>0.128</c:v>
                </c:pt>
                <c:pt idx="718">
                  <c:v>0.128</c:v>
                </c:pt>
                <c:pt idx="719">
                  <c:v>0.128</c:v>
                </c:pt>
                <c:pt idx="720">
                  <c:v>0.128</c:v>
                </c:pt>
                <c:pt idx="721">
                  <c:v>0.128</c:v>
                </c:pt>
                <c:pt idx="722">
                  <c:v>0.128</c:v>
                </c:pt>
                <c:pt idx="723">
                  <c:v>0.128</c:v>
                </c:pt>
                <c:pt idx="724">
                  <c:v>0.128</c:v>
                </c:pt>
                <c:pt idx="725">
                  <c:v>0.128</c:v>
                </c:pt>
                <c:pt idx="726">
                  <c:v>0.128</c:v>
                </c:pt>
                <c:pt idx="727">
                  <c:v>0.128</c:v>
                </c:pt>
                <c:pt idx="728">
                  <c:v>0.128</c:v>
                </c:pt>
                <c:pt idx="729">
                  <c:v>0.128</c:v>
                </c:pt>
                <c:pt idx="730">
                  <c:v>0.128</c:v>
                </c:pt>
                <c:pt idx="731">
                  <c:v>0.128</c:v>
                </c:pt>
                <c:pt idx="732">
                  <c:v>0.128</c:v>
                </c:pt>
                <c:pt idx="733">
                  <c:v>0.128</c:v>
                </c:pt>
                <c:pt idx="734">
                  <c:v>0.128</c:v>
                </c:pt>
                <c:pt idx="735">
                  <c:v>0.128</c:v>
                </c:pt>
                <c:pt idx="736">
                  <c:v>0.128</c:v>
                </c:pt>
                <c:pt idx="737">
                  <c:v>0.128</c:v>
                </c:pt>
                <c:pt idx="738">
                  <c:v>0.128</c:v>
                </c:pt>
                <c:pt idx="739">
                  <c:v>0.128</c:v>
                </c:pt>
                <c:pt idx="740">
                  <c:v>0.128</c:v>
                </c:pt>
                <c:pt idx="741">
                  <c:v>0.128</c:v>
                </c:pt>
                <c:pt idx="742">
                  <c:v>0.128</c:v>
                </c:pt>
                <c:pt idx="743">
                  <c:v>0.128</c:v>
                </c:pt>
                <c:pt idx="744">
                  <c:v>0.128</c:v>
                </c:pt>
                <c:pt idx="745">
                  <c:v>0.128</c:v>
                </c:pt>
                <c:pt idx="746">
                  <c:v>0.128</c:v>
                </c:pt>
                <c:pt idx="747">
                  <c:v>0.128</c:v>
                </c:pt>
                <c:pt idx="748">
                  <c:v>0.128</c:v>
                </c:pt>
                <c:pt idx="749">
                  <c:v>0.128</c:v>
                </c:pt>
                <c:pt idx="750">
                  <c:v>0.128</c:v>
                </c:pt>
                <c:pt idx="751">
                  <c:v>0.128</c:v>
                </c:pt>
                <c:pt idx="752">
                  <c:v>0.128</c:v>
                </c:pt>
                <c:pt idx="753">
                  <c:v>0.128</c:v>
                </c:pt>
                <c:pt idx="754">
                  <c:v>0.128</c:v>
                </c:pt>
                <c:pt idx="755">
                  <c:v>0.128</c:v>
                </c:pt>
                <c:pt idx="756">
                  <c:v>0.128</c:v>
                </c:pt>
                <c:pt idx="757">
                  <c:v>0.128</c:v>
                </c:pt>
                <c:pt idx="758">
                  <c:v>0.128</c:v>
                </c:pt>
                <c:pt idx="759">
                  <c:v>0.128</c:v>
                </c:pt>
                <c:pt idx="760">
                  <c:v>0.128</c:v>
                </c:pt>
                <c:pt idx="761">
                  <c:v>0.128</c:v>
                </c:pt>
                <c:pt idx="762">
                  <c:v>0.12999999999999998</c:v>
                </c:pt>
                <c:pt idx="763">
                  <c:v>0.12999999999999998</c:v>
                </c:pt>
                <c:pt idx="764">
                  <c:v>0.12999999999999998</c:v>
                </c:pt>
                <c:pt idx="765">
                  <c:v>0.12999999999999998</c:v>
                </c:pt>
                <c:pt idx="766">
                  <c:v>0.12999999999999998</c:v>
                </c:pt>
                <c:pt idx="767">
                  <c:v>0.12999999999999998</c:v>
                </c:pt>
                <c:pt idx="768">
                  <c:v>0.12999999999999998</c:v>
                </c:pt>
                <c:pt idx="769">
                  <c:v>0.12999999999999998</c:v>
                </c:pt>
                <c:pt idx="770">
                  <c:v>0.12999999999999998</c:v>
                </c:pt>
                <c:pt idx="771">
                  <c:v>0.12999999999999998</c:v>
                </c:pt>
                <c:pt idx="772">
                  <c:v>0.12999999999999998</c:v>
                </c:pt>
                <c:pt idx="773">
                  <c:v>0.12999999999999998</c:v>
                </c:pt>
                <c:pt idx="774">
                  <c:v>0.12999999999999998</c:v>
                </c:pt>
                <c:pt idx="775">
                  <c:v>0.12999999999999998</c:v>
                </c:pt>
                <c:pt idx="776">
                  <c:v>0.12999999999999998</c:v>
                </c:pt>
                <c:pt idx="777">
                  <c:v>0.12999999999999998</c:v>
                </c:pt>
                <c:pt idx="778">
                  <c:v>0.12999999999999998</c:v>
                </c:pt>
                <c:pt idx="779">
                  <c:v>0.12999999999999998</c:v>
                </c:pt>
                <c:pt idx="780">
                  <c:v>0.12999999999999998</c:v>
                </c:pt>
                <c:pt idx="781">
                  <c:v>0.12999999999999998</c:v>
                </c:pt>
                <c:pt idx="782">
                  <c:v>0.12999999999999998</c:v>
                </c:pt>
                <c:pt idx="783">
                  <c:v>0.12999999999999998</c:v>
                </c:pt>
                <c:pt idx="784">
                  <c:v>0.12999999999999998</c:v>
                </c:pt>
                <c:pt idx="785">
                  <c:v>0.12999999999999998</c:v>
                </c:pt>
                <c:pt idx="786">
                  <c:v>0.12999999999999998</c:v>
                </c:pt>
                <c:pt idx="787">
                  <c:v>0.12999999999999998</c:v>
                </c:pt>
                <c:pt idx="788">
                  <c:v>0.12999999999999998</c:v>
                </c:pt>
                <c:pt idx="789">
                  <c:v>0.12999999999999998</c:v>
                </c:pt>
                <c:pt idx="790">
                  <c:v>0.12999999999999998</c:v>
                </c:pt>
                <c:pt idx="791">
                  <c:v>0.12999999999999998</c:v>
                </c:pt>
                <c:pt idx="792">
                  <c:v>0.12999999999999998</c:v>
                </c:pt>
                <c:pt idx="793">
                  <c:v>0.12999999999999998</c:v>
                </c:pt>
                <c:pt idx="794">
                  <c:v>0.13200000000000001</c:v>
                </c:pt>
                <c:pt idx="795">
                  <c:v>0.13200000000000001</c:v>
                </c:pt>
                <c:pt idx="796">
                  <c:v>0.13200000000000001</c:v>
                </c:pt>
                <c:pt idx="797">
                  <c:v>0.13200000000000001</c:v>
                </c:pt>
                <c:pt idx="798">
                  <c:v>0.13200000000000001</c:v>
                </c:pt>
                <c:pt idx="799">
                  <c:v>0.13200000000000001</c:v>
                </c:pt>
                <c:pt idx="800">
                  <c:v>0.13200000000000001</c:v>
                </c:pt>
                <c:pt idx="801">
                  <c:v>0.13200000000000001</c:v>
                </c:pt>
                <c:pt idx="802">
                  <c:v>0.13200000000000001</c:v>
                </c:pt>
                <c:pt idx="803">
                  <c:v>0.13200000000000001</c:v>
                </c:pt>
                <c:pt idx="804">
                  <c:v>0.13200000000000001</c:v>
                </c:pt>
                <c:pt idx="805">
                  <c:v>0.13200000000000001</c:v>
                </c:pt>
                <c:pt idx="806">
                  <c:v>0.13200000000000001</c:v>
                </c:pt>
                <c:pt idx="807">
                  <c:v>0.13200000000000001</c:v>
                </c:pt>
                <c:pt idx="808">
                  <c:v>0.13200000000000001</c:v>
                </c:pt>
                <c:pt idx="809">
                  <c:v>0.13200000000000001</c:v>
                </c:pt>
                <c:pt idx="810">
                  <c:v>0.13200000000000001</c:v>
                </c:pt>
                <c:pt idx="811">
                  <c:v>0.13200000000000001</c:v>
                </c:pt>
                <c:pt idx="812">
                  <c:v>0.13200000000000001</c:v>
                </c:pt>
                <c:pt idx="813">
                  <c:v>0.13200000000000001</c:v>
                </c:pt>
                <c:pt idx="814">
                  <c:v>0.13200000000000001</c:v>
                </c:pt>
                <c:pt idx="815">
                  <c:v>0.13200000000000001</c:v>
                </c:pt>
                <c:pt idx="816">
                  <c:v>0.13200000000000001</c:v>
                </c:pt>
                <c:pt idx="817">
                  <c:v>0.13200000000000001</c:v>
                </c:pt>
                <c:pt idx="818">
                  <c:v>0.13200000000000001</c:v>
                </c:pt>
                <c:pt idx="819">
                  <c:v>0.13200000000000001</c:v>
                </c:pt>
                <c:pt idx="820">
                  <c:v>0.13200000000000001</c:v>
                </c:pt>
                <c:pt idx="821">
                  <c:v>0.13200000000000001</c:v>
                </c:pt>
                <c:pt idx="822">
                  <c:v>0.13200000000000001</c:v>
                </c:pt>
                <c:pt idx="823">
                  <c:v>0.13200000000000001</c:v>
                </c:pt>
                <c:pt idx="824">
                  <c:v>0.13200000000000001</c:v>
                </c:pt>
                <c:pt idx="825">
                  <c:v>0.13200000000000001</c:v>
                </c:pt>
                <c:pt idx="826">
                  <c:v>0.13400000000000001</c:v>
                </c:pt>
                <c:pt idx="827">
                  <c:v>0.13400000000000001</c:v>
                </c:pt>
                <c:pt idx="828">
                  <c:v>0.13400000000000001</c:v>
                </c:pt>
                <c:pt idx="829">
                  <c:v>0.13400000000000001</c:v>
                </c:pt>
                <c:pt idx="830">
                  <c:v>0.13400000000000001</c:v>
                </c:pt>
                <c:pt idx="831">
                  <c:v>0.13400000000000001</c:v>
                </c:pt>
                <c:pt idx="832">
                  <c:v>0.13400000000000001</c:v>
                </c:pt>
                <c:pt idx="833">
                  <c:v>0.13400000000000001</c:v>
                </c:pt>
                <c:pt idx="834">
                  <c:v>0.13400000000000001</c:v>
                </c:pt>
                <c:pt idx="835">
                  <c:v>0.13400000000000001</c:v>
                </c:pt>
                <c:pt idx="836">
                  <c:v>0.13400000000000001</c:v>
                </c:pt>
                <c:pt idx="837">
                  <c:v>0.13400000000000001</c:v>
                </c:pt>
                <c:pt idx="838">
                  <c:v>0.13400000000000001</c:v>
                </c:pt>
                <c:pt idx="839">
                  <c:v>0.13400000000000001</c:v>
                </c:pt>
                <c:pt idx="840">
                  <c:v>0.13400000000000001</c:v>
                </c:pt>
                <c:pt idx="841">
                  <c:v>0.13400000000000001</c:v>
                </c:pt>
                <c:pt idx="842">
                  <c:v>0.13400000000000001</c:v>
                </c:pt>
                <c:pt idx="843">
                  <c:v>0.13400000000000001</c:v>
                </c:pt>
                <c:pt idx="844">
                  <c:v>0.13400000000000001</c:v>
                </c:pt>
                <c:pt idx="845">
                  <c:v>0.13400000000000001</c:v>
                </c:pt>
                <c:pt idx="846">
                  <c:v>0.13400000000000001</c:v>
                </c:pt>
                <c:pt idx="847">
                  <c:v>0.13400000000000001</c:v>
                </c:pt>
                <c:pt idx="848">
                  <c:v>0.13400000000000001</c:v>
                </c:pt>
                <c:pt idx="849">
                  <c:v>0.13400000000000001</c:v>
                </c:pt>
                <c:pt idx="850">
                  <c:v>0.13400000000000001</c:v>
                </c:pt>
                <c:pt idx="851">
                  <c:v>0.13400000000000001</c:v>
                </c:pt>
                <c:pt idx="852">
                  <c:v>0.13400000000000001</c:v>
                </c:pt>
                <c:pt idx="853">
                  <c:v>0.13400000000000001</c:v>
                </c:pt>
                <c:pt idx="854">
                  <c:v>0.13400000000000001</c:v>
                </c:pt>
                <c:pt idx="855">
                  <c:v>0.13400000000000001</c:v>
                </c:pt>
                <c:pt idx="856">
                  <c:v>0.13400000000000001</c:v>
                </c:pt>
                <c:pt idx="857">
                  <c:v>0.13400000000000001</c:v>
                </c:pt>
                <c:pt idx="858">
                  <c:v>0.13599999999999998</c:v>
                </c:pt>
                <c:pt idx="859">
                  <c:v>0.13599999999999998</c:v>
                </c:pt>
                <c:pt idx="860">
                  <c:v>0.13599999999999998</c:v>
                </c:pt>
                <c:pt idx="861">
                  <c:v>0.13599999999999998</c:v>
                </c:pt>
                <c:pt idx="862">
                  <c:v>0.13599999999999998</c:v>
                </c:pt>
                <c:pt idx="863">
                  <c:v>0.13599999999999998</c:v>
                </c:pt>
                <c:pt idx="864">
                  <c:v>0.13599999999999998</c:v>
                </c:pt>
                <c:pt idx="865">
                  <c:v>0.13599999999999998</c:v>
                </c:pt>
                <c:pt idx="866">
                  <c:v>0.13599999999999998</c:v>
                </c:pt>
                <c:pt idx="867">
                  <c:v>0.13599999999999998</c:v>
                </c:pt>
                <c:pt idx="868">
                  <c:v>0.13599999999999998</c:v>
                </c:pt>
                <c:pt idx="869">
                  <c:v>0.13599999999999998</c:v>
                </c:pt>
                <c:pt idx="870">
                  <c:v>0.13599999999999998</c:v>
                </c:pt>
                <c:pt idx="871">
                  <c:v>0.13599999999999998</c:v>
                </c:pt>
                <c:pt idx="872">
                  <c:v>0.13599999999999998</c:v>
                </c:pt>
                <c:pt idx="873">
                  <c:v>0.13599999999999998</c:v>
                </c:pt>
                <c:pt idx="874">
                  <c:v>0.13599999999999998</c:v>
                </c:pt>
                <c:pt idx="875">
                  <c:v>0.13599999999999998</c:v>
                </c:pt>
                <c:pt idx="876">
                  <c:v>0.13599999999999998</c:v>
                </c:pt>
                <c:pt idx="877">
                  <c:v>0.13599999999999998</c:v>
                </c:pt>
                <c:pt idx="878">
                  <c:v>0.13599999999999998</c:v>
                </c:pt>
                <c:pt idx="879">
                  <c:v>0.13599999999999998</c:v>
                </c:pt>
                <c:pt idx="880">
                  <c:v>0.13599999999999998</c:v>
                </c:pt>
                <c:pt idx="881">
                  <c:v>0.13599999999999998</c:v>
                </c:pt>
                <c:pt idx="882">
                  <c:v>0.13599999999999998</c:v>
                </c:pt>
                <c:pt idx="883">
                  <c:v>0.13599999999999998</c:v>
                </c:pt>
                <c:pt idx="884">
                  <c:v>0.13599999999999998</c:v>
                </c:pt>
                <c:pt idx="885">
                  <c:v>0.13599999999999998</c:v>
                </c:pt>
                <c:pt idx="886">
                  <c:v>0.13599999999999998</c:v>
                </c:pt>
                <c:pt idx="887">
                  <c:v>0.13599999999999998</c:v>
                </c:pt>
                <c:pt idx="888">
                  <c:v>0.13599999999999998</c:v>
                </c:pt>
                <c:pt idx="889">
                  <c:v>0.13599999999999998</c:v>
                </c:pt>
                <c:pt idx="890">
                  <c:v>0.13599999999999998</c:v>
                </c:pt>
                <c:pt idx="891">
                  <c:v>0.13599999999999998</c:v>
                </c:pt>
                <c:pt idx="892">
                  <c:v>0.13599999999999998</c:v>
                </c:pt>
                <c:pt idx="893">
                  <c:v>0.13599999999999998</c:v>
                </c:pt>
                <c:pt idx="894">
                  <c:v>0.13599999999999998</c:v>
                </c:pt>
                <c:pt idx="895">
                  <c:v>0.13599999999999998</c:v>
                </c:pt>
                <c:pt idx="896">
                  <c:v>0.13599999999999998</c:v>
                </c:pt>
                <c:pt idx="897">
                  <c:v>0.13599999999999998</c:v>
                </c:pt>
                <c:pt idx="898">
                  <c:v>0.13599999999999998</c:v>
                </c:pt>
                <c:pt idx="899">
                  <c:v>0.13599999999999998</c:v>
                </c:pt>
                <c:pt idx="900">
                  <c:v>0.13599999999999998</c:v>
                </c:pt>
                <c:pt idx="901">
                  <c:v>0.13599999999999998</c:v>
                </c:pt>
                <c:pt idx="902">
                  <c:v>0.13599999999999998</c:v>
                </c:pt>
                <c:pt idx="903">
                  <c:v>0.13599999999999998</c:v>
                </c:pt>
                <c:pt idx="904">
                  <c:v>0.13599999999999998</c:v>
                </c:pt>
                <c:pt idx="905">
                  <c:v>0.13599999999999998</c:v>
                </c:pt>
                <c:pt idx="906">
                  <c:v>0.13599999999999998</c:v>
                </c:pt>
                <c:pt idx="907">
                  <c:v>0.13599999999999998</c:v>
                </c:pt>
                <c:pt idx="908">
                  <c:v>0.13599999999999998</c:v>
                </c:pt>
                <c:pt idx="909">
                  <c:v>0.13599999999999998</c:v>
                </c:pt>
                <c:pt idx="910">
                  <c:v>0.13599999999999998</c:v>
                </c:pt>
                <c:pt idx="911">
                  <c:v>0.13599999999999998</c:v>
                </c:pt>
                <c:pt idx="912">
                  <c:v>0.13599999999999998</c:v>
                </c:pt>
                <c:pt idx="913">
                  <c:v>0.13599999999999998</c:v>
                </c:pt>
                <c:pt idx="914">
                  <c:v>0.13599999999999998</c:v>
                </c:pt>
                <c:pt idx="915">
                  <c:v>0.13599999999999998</c:v>
                </c:pt>
                <c:pt idx="916">
                  <c:v>0.13599999999999998</c:v>
                </c:pt>
                <c:pt idx="917">
                  <c:v>0.13599999999999998</c:v>
                </c:pt>
                <c:pt idx="918">
                  <c:v>0.13599999999999998</c:v>
                </c:pt>
                <c:pt idx="919">
                  <c:v>0.13599999999999998</c:v>
                </c:pt>
                <c:pt idx="920">
                  <c:v>0.13599999999999998</c:v>
                </c:pt>
                <c:pt idx="921">
                  <c:v>0.13599999999999998</c:v>
                </c:pt>
                <c:pt idx="922">
                  <c:v>0.13800000000000001</c:v>
                </c:pt>
                <c:pt idx="923">
                  <c:v>0.13800000000000001</c:v>
                </c:pt>
                <c:pt idx="924">
                  <c:v>0.13800000000000001</c:v>
                </c:pt>
                <c:pt idx="925">
                  <c:v>0.13800000000000001</c:v>
                </c:pt>
                <c:pt idx="926">
                  <c:v>0.13800000000000001</c:v>
                </c:pt>
                <c:pt idx="927">
                  <c:v>0.13800000000000001</c:v>
                </c:pt>
                <c:pt idx="928">
                  <c:v>0.13800000000000001</c:v>
                </c:pt>
                <c:pt idx="929">
                  <c:v>0.13800000000000001</c:v>
                </c:pt>
                <c:pt idx="930">
                  <c:v>0.13800000000000001</c:v>
                </c:pt>
                <c:pt idx="931">
                  <c:v>0.13800000000000001</c:v>
                </c:pt>
                <c:pt idx="932">
                  <c:v>0.13800000000000001</c:v>
                </c:pt>
                <c:pt idx="933">
                  <c:v>0.13800000000000001</c:v>
                </c:pt>
                <c:pt idx="934">
                  <c:v>0.13800000000000001</c:v>
                </c:pt>
                <c:pt idx="935">
                  <c:v>0.13800000000000001</c:v>
                </c:pt>
                <c:pt idx="936">
                  <c:v>0.13800000000000001</c:v>
                </c:pt>
                <c:pt idx="937">
                  <c:v>0.13800000000000001</c:v>
                </c:pt>
                <c:pt idx="938">
                  <c:v>0.13800000000000001</c:v>
                </c:pt>
                <c:pt idx="939">
                  <c:v>0.13800000000000001</c:v>
                </c:pt>
                <c:pt idx="940">
                  <c:v>0.13800000000000001</c:v>
                </c:pt>
                <c:pt idx="941">
                  <c:v>0.13800000000000001</c:v>
                </c:pt>
                <c:pt idx="942">
                  <c:v>0.13800000000000001</c:v>
                </c:pt>
                <c:pt idx="943">
                  <c:v>0.13800000000000001</c:v>
                </c:pt>
                <c:pt idx="944">
                  <c:v>0.13800000000000001</c:v>
                </c:pt>
                <c:pt idx="945">
                  <c:v>0.13800000000000001</c:v>
                </c:pt>
                <c:pt idx="946">
                  <c:v>0.13800000000000001</c:v>
                </c:pt>
                <c:pt idx="947">
                  <c:v>0.13800000000000001</c:v>
                </c:pt>
                <c:pt idx="948">
                  <c:v>0.13800000000000001</c:v>
                </c:pt>
                <c:pt idx="949">
                  <c:v>0.13800000000000001</c:v>
                </c:pt>
                <c:pt idx="950">
                  <c:v>0.13800000000000001</c:v>
                </c:pt>
                <c:pt idx="951">
                  <c:v>0.13800000000000001</c:v>
                </c:pt>
                <c:pt idx="952">
                  <c:v>0.13800000000000001</c:v>
                </c:pt>
                <c:pt idx="953">
                  <c:v>0.14000000000000001</c:v>
                </c:pt>
                <c:pt idx="954">
                  <c:v>0.14000000000000001</c:v>
                </c:pt>
                <c:pt idx="955">
                  <c:v>0.14000000000000001</c:v>
                </c:pt>
                <c:pt idx="956">
                  <c:v>0.14000000000000001</c:v>
                </c:pt>
                <c:pt idx="957">
                  <c:v>0.14000000000000001</c:v>
                </c:pt>
                <c:pt idx="958">
                  <c:v>0.14000000000000001</c:v>
                </c:pt>
                <c:pt idx="959">
                  <c:v>0.14000000000000001</c:v>
                </c:pt>
                <c:pt idx="960">
                  <c:v>0.14000000000000001</c:v>
                </c:pt>
                <c:pt idx="961">
                  <c:v>0.14000000000000001</c:v>
                </c:pt>
                <c:pt idx="962">
                  <c:v>0.14000000000000001</c:v>
                </c:pt>
                <c:pt idx="963">
                  <c:v>0.14000000000000001</c:v>
                </c:pt>
                <c:pt idx="964">
                  <c:v>0.14000000000000001</c:v>
                </c:pt>
                <c:pt idx="965">
                  <c:v>0.14000000000000001</c:v>
                </c:pt>
                <c:pt idx="966">
                  <c:v>0.14000000000000001</c:v>
                </c:pt>
                <c:pt idx="967">
                  <c:v>0.14000000000000001</c:v>
                </c:pt>
                <c:pt idx="968">
                  <c:v>0.14000000000000001</c:v>
                </c:pt>
                <c:pt idx="969">
                  <c:v>0.14000000000000001</c:v>
                </c:pt>
                <c:pt idx="970">
                  <c:v>0.14000000000000001</c:v>
                </c:pt>
                <c:pt idx="971">
                  <c:v>0.14000000000000001</c:v>
                </c:pt>
                <c:pt idx="972">
                  <c:v>0.14000000000000001</c:v>
                </c:pt>
                <c:pt idx="973">
                  <c:v>0.14000000000000001</c:v>
                </c:pt>
                <c:pt idx="974">
                  <c:v>0.14000000000000001</c:v>
                </c:pt>
                <c:pt idx="975">
                  <c:v>0.14000000000000001</c:v>
                </c:pt>
                <c:pt idx="976">
                  <c:v>0.14000000000000001</c:v>
                </c:pt>
                <c:pt idx="977">
                  <c:v>0.14000000000000001</c:v>
                </c:pt>
                <c:pt idx="978">
                  <c:v>0.14000000000000001</c:v>
                </c:pt>
                <c:pt idx="979">
                  <c:v>0.14000000000000001</c:v>
                </c:pt>
                <c:pt idx="980">
                  <c:v>0.14000000000000001</c:v>
                </c:pt>
                <c:pt idx="981">
                  <c:v>0.14000000000000001</c:v>
                </c:pt>
                <c:pt idx="982">
                  <c:v>0.14000000000000001</c:v>
                </c:pt>
                <c:pt idx="983">
                  <c:v>0.14000000000000001</c:v>
                </c:pt>
                <c:pt idx="984">
                  <c:v>0.14199999999999999</c:v>
                </c:pt>
                <c:pt idx="985">
                  <c:v>0.14199999999999999</c:v>
                </c:pt>
                <c:pt idx="986">
                  <c:v>0.14199999999999999</c:v>
                </c:pt>
                <c:pt idx="987">
                  <c:v>0.14199999999999999</c:v>
                </c:pt>
                <c:pt idx="988">
                  <c:v>0.14199999999999999</c:v>
                </c:pt>
                <c:pt idx="989">
                  <c:v>0.14199999999999999</c:v>
                </c:pt>
                <c:pt idx="990">
                  <c:v>0.14199999999999999</c:v>
                </c:pt>
                <c:pt idx="991">
                  <c:v>0.14199999999999999</c:v>
                </c:pt>
                <c:pt idx="992">
                  <c:v>0.14199999999999999</c:v>
                </c:pt>
                <c:pt idx="993">
                  <c:v>0.14199999999999999</c:v>
                </c:pt>
                <c:pt idx="994">
                  <c:v>0.14199999999999999</c:v>
                </c:pt>
                <c:pt idx="995">
                  <c:v>0.14199999999999999</c:v>
                </c:pt>
                <c:pt idx="996">
                  <c:v>0.14199999999999999</c:v>
                </c:pt>
                <c:pt idx="997">
                  <c:v>0.14199999999999999</c:v>
                </c:pt>
                <c:pt idx="998">
                  <c:v>0.14199999999999999</c:v>
                </c:pt>
                <c:pt idx="999">
                  <c:v>0.14199999999999999</c:v>
                </c:pt>
                <c:pt idx="1000">
                  <c:v>0.14199999999999999</c:v>
                </c:pt>
                <c:pt idx="1001">
                  <c:v>0.14199999999999999</c:v>
                </c:pt>
                <c:pt idx="1002">
                  <c:v>0.14199999999999999</c:v>
                </c:pt>
                <c:pt idx="1003">
                  <c:v>0.14199999999999999</c:v>
                </c:pt>
                <c:pt idx="1004">
                  <c:v>0.14199999999999999</c:v>
                </c:pt>
                <c:pt idx="1005">
                  <c:v>0.14199999999999999</c:v>
                </c:pt>
                <c:pt idx="1006">
                  <c:v>0.14199999999999999</c:v>
                </c:pt>
                <c:pt idx="1007">
                  <c:v>0.14199999999999999</c:v>
                </c:pt>
                <c:pt idx="1008">
                  <c:v>0.14199999999999999</c:v>
                </c:pt>
                <c:pt idx="1009">
                  <c:v>0.14199999999999999</c:v>
                </c:pt>
                <c:pt idx="1010">
                  <c:v>0.14199999999999999</c:v>
                </c:pt>
                <c:pt idx="1011">
                  <c:v>0.14199999999999999</c:v>
                </c:pt>
                <c:pt idx="1012">
                  <c:v>0.14199999999999999</c:v>
                </c:pt>
                <c:pt idx="1013">
                  <c:v>0.14199999999999999</c:v>
                </c:pt>
                <c:pt idx="1014">
                  <c:v>0.14199999999999999</c:v>
                </c:pt>
                <c:pt idx="1015">
                  <c:v>0.14400000000000002</c:v>
                </c:pt>
                <c:pt idx="1016">
                  <c:v>0.14400000000000002</c:v>
                </c:pt>
                <c:pt idx="1017">
                  <c:v>0.14400000000000002</c:v>
                </c:pt>
                <c:pt idx="1018">
                  <c:v>0.14400000000000002</c:v>
                </c:pt>
                <c:pt idx="1019">
                  <c:v>0.14400000000000002</c:v>
                </c:pt>
                <c:pt idx="1020">
                  <c:v>0.14400000000000002</c:v>
                </c:pt>
                <c:pt idx="1021">
                  <c:v>0.14400000000000002</c:v>
                </c:pt>
                <c:pt idx="1022">
                  <c:v>0.14400000000000002</c:v>
                </c:pt>
                <c:pt idx="1023">
                  <c:v>0.14400000000000002</c:v>
                </c:pt>
                <c:pt idx="1024">
                  <c:v>0.14400000000000002</c:v>
                </c:pt>
                <c:pt idx="1025">
                  <c:v>0.14400000000000002</c:v>
                </c:pt>
                <c:pt idx="1026">
                  <c:v>0.14400000000000002</c:v>
                </c:pt>
                <c:pt idx="1027">
                  <c:v>0.14400000000000002</c:v>
                </c:pt>
                <c:pt idx="1028">
                  <c:v>0.14400000000000002</c:v>
                </c:pt>
                <c:pt idx="1029">
                  <c:v>0.14400000000000002</c:v>
                </c:pt>
                <c:pt idx="1030">
                  <c:v>0.14400000000000002</c:v>
                </c:pt>
                <c:pt idx="1031">
                  <c:v>0.14400000000000002</c:v>
                </c:pt>
                <c:pt idx="1032">
                  <c:v>0.14400000000000002</c:v>
                </c:pt>
                <c:pt idx="1033">
                  <c:v>0.14400000000000002</c:v>
                </c:pt>
                <c:pt idx="1034">
                  <c:v>0.14400000000000002</c:v>
                </c:pt>
                <c:pt idx="1035">
                  <c:v>0.14400000000000002</c:v>
                </c:pt>
                <c:pt idx="1036">
                  <c:v>0.14400000000000002</c:v>
                </c:pt>
                <c:pt idx="1037">
                  <c:v>0.14400000000000002</c:v>
                </c:pt>
                <c:pt idx="1038">
                  <c:v>0.14400000000000002</c:v>
                </c:pt>
                <c:pt idx="1039">
                  <c:v>0.14400000000000002</c:v>
                </c:pt>
                <c:pt idx="1040">
                  <c:v>0.14400000000000002</c:v>
                </c:pt>
                <c:pt idx="1041">
                  <c:v>0.14400000000000002</c:v>
                </c:pt>
                <c:pt idx="1042">
                  <c:v>0.14400000000000002</c:v>
                </c:pt>
                <c:pt idx="1043">
                  <c:v>0.14400000000000002</c:v>
                </c:pt>
                <c:pt idx="1044">
                  <c:v>0.14400000000000002</c:v>
                </c:pt>
                <c:pt idx="1045">
                  <c:v>0.14400000000000002</c:v>
                </c:pt>
                <c:pt idx="1046">
                  <c:v>0.14400000000000002</c:v>
                </c:pt>
                <c:pt idx="1047">
                  <c:v>0.14400000000000002</c:v>
                </c:pt>
                <c:pt idx="1048">
                  <c:v>0.14400000000000002</c:v>
                </c:pt>
                <c:pt idx="1049">
                  <c:v>0.14400000000000002</c:v>
                </c:pt>
                <c:pt idx="1050">
                  <c:v>0.14400000000000002</c:v>
                </c:pt>
                <c:pt idx="1051">
                  <c:v>0.14400000000000002</c:v>
                </c:pt>
                <c:pt idx="1052">
                  <c:v>0.14400000000000002</c:v>
                </c:pt>
                <c:pt idx="1053">
                  <c:v>0.14400000000000002</c:v>
                </c:pt>
                <c:pt idx="1054">
                  <c:v>0.14400000000000002</c:v>
                </c:pt>
                <c:pt idx="1055">
                  <c:v>0.14400000000000002</c:v>
                </c:pt>
                <c:pt idx="1056">
                  <c:v>0.14400000000000002</c:v>
                </c:pt>
                <c:pt idx="1057">
                  <c:v>0.14400000000000002</c:v>
                </c:pt>
                <c:pt idx="1058">
                  <c:v>0.14400000000000002</c:v>
                </c:pt>
                <c:pt idx="1059">
                  <c:v>0.14400000000000002</c:v>
                </c:pt>
                <c:pt idx="1060">
                  <c:v>0.14400000000000002</c:v>
                </c:pt>
                <c:pt idx="1061">
                  <c:v>0.14400000000000002</c:v>
                </c:pt>
                <c:pt idx="1062">
                  <c:v>0.14400000000000002</c:v>
                </c:pt>
                <c:pt idx="1063">
                  <c:v>0.14400000000000002</c:v>
                </c:pt>
                <c:pt idx="1064">
                  <c:v>0.14400000000000002</c:v>
                </c:pt>
                <c:pt idx="1065">
                  <c:v>0.14400000000000002</c:v>
                </c:pt>
                <c:pt idx="1066">
                  <c:v>0.14400000000000002</c:v>
                </c:pt>
                <c:pt idx="1067">
                  <c:v>0.14400000000000002</c:v>
                </c:pt>
                <c:pt idx="1068">
                  <c:v>0.14400000000000002</c:v>
                </c:pt>
                <c:pt idx="1069">
                  <c:v>0.14400000000000002</c:v>
                </c:pt>
                <c:pt idx="1070">
                  <c:v>0.14400000000000002</c:v>
                </c:pt>
                <c:pt idx="1071">
                  <c:v>0.14400000000000002</c:v>
                </c:pt>
                <c:pt idx="1072">
                  <c:v>0.14400000000000002</c:v>
                </c:pt>
                <c:pt idx="1073">
                  <c:v>0.14400000000000002</c:v>
                </c:pt>
                <c:pt idx="1074">
                  <c:v>0.14400000000000002</c:v>
                </c:pt>
                <c:pt idx="1075">
                  <c:v>0.14400000000000002</c:v>
                </c:pt>
                <c:pt idx="1076">
                  <c:v>0.14600000000000002</c:v>
                </c:pt>
                <c:pt idx="1077">
                  <c:v>0.14600000000000002</c:v>
                </c:pt>
                <c:pt idx="1078">
                  <c:v>0.14600000000000002</c:v>
                </c:pt>
                <c:pt idx="1079">
                  <c:v>0.14600000000000002</c:v>
                </c:pt>
                <c:pt idx="1080">
                  <c:v>0.14600000000000002</c:v>
                </c:pt>
                <c:pt idx="1081">
                  <c:v>0.14600000000000002</c:v>
                </c:pt>
                <c:pt idx="1082">
                  <c:v>0.14600000000000002</c:v>
                </c:pt>
                <c:pt idx="1083">
                  <c:v>0.14600000000000002</c:v>
                </c:pt>
                <c:pt idx="1084">
                  <c:v>0.14600000000000002</c:v>
                </c:pt>
                <c:pt idx="1085">
                  <c:v>0.14600000000000002</c:v>
                </c:pt>
                <c:pt idx="1086">
                  <c:v>0.14600000000000002</c:v>
                </c:pt>
                <c:pt idx="1087">
                  <c:v>0.14600000000000002</c:v>
                </c:pt>
                <c:pt idx="1088">
                  <c:v>0.14600000000000002</c:v>
                </c:pt>
                <c:pt idx="1089">
                  <c:v>0.14600000000000002</c:v>
                </c:pt>
                <c:pt idx="1090">
                  <c:v>0.14600000000000002</c:v>
                </c:pt>
                <c:pt idx="1091">
                  <c:v>0.14600000000000002</c:v>
                </c:pt>
                <c:pt idx="1092">
                  <c:v>0.14600000000000002</c:v>
                </c:pt>
                <c:pt idx="1093">
                  <c:v>0.14600000000000002</c:v>
                </c:pt>
                <c:pt idx="1094">
                  <c:v>0.14600000000000002</c:v>
                </c:pt>
                <c:pt idx="1095">
                  <c:v>0.14600000000000002</c:v>
                </c:pt>
                <c:pt idx="1096">
                  <c:v>0.14600000000000002</c:v>
                </c:pt>
                <c:pt idx="1097">
                  <c:v>0.14600000000000002</c:v>
                </c:pt>
                <c:pt idx="1098">
                  <c:v>0.14600000000000002</c:v>
                </c:pt>
                <c:pt idx="1099">
                  <c:v>0.14600000000000002</c:v>
                </c:pt>
                <c:pt idx="1100">
                  <c:v>0.14600000000000002</c:v>
                </c:pt>
                <c:pt idx="1101">
                  <c:v>0.14600000000000002</c:v>
                </c:pt>
                <c:pt idx="1102">
                  <c:v>0.14600000000000002</c:v>
                </c:pt>
                <c:pt idx="1103">
                  <c:v>0.14600000000000002</c:v>
                </c:pt>
                <c:pt idx="1104">
                  <c:v>0.14600000000000002</c:v>
                </c:pt>
                <c:pt idx="1105">
                  <c:v>0.14600000000000002</c:v>
                </c:pt>
                <c:pt idx="1106">
                  <c:v>0.14600000000000002</c:v>
                </c:pt>
                <c:pt idx="1107">
                  <c:v>0.14799999999999999</c:v>
                </c:pt>
                <c:pt idx="1108">
                  <c:v>0.14799999999999999</c:v>
                </c:pt>
                <c:pt idx="1109">
                  <c:v>0.14799999999999999</c:v>
                </c:pt>
                <c:pt idx="1110">
                  <c:v>0.14799999999999999</c:v>
                </c:pt>
                <c:pt idx="1111">
                  <c:v>0.14799999999999999</c:v>
                </c:pt>
                <c:pt idx="1112">
                  <c:v>0.14799999999999999</c:v>
                </c:pt>
                <c:pt idx="1113">
                  <c:v>0.14799999999999999</c:v>
                </c:pt>
                <c:pt idx="1114">
                  <c:v>0.14799999999999999</c:v>
                </c:pt>
                <c:pt idx="1115">
                  <c:v>0.14799999999999999</c:v>
                </c:pt>
                <c:pt idx="1116">
                  <c:v>0.14799999999999999</c:v>
                </c:pt>
                <c:pt idx="1117">
                  <c:v>0.14799999999999999</c:v>
                </c:pt>
                <c:pt idx="1118">
                  <c:v>0.14799999999999999</c:v>
                </c:pt>
                <c:pt idx="1119">
                  <c:v>0.14799999999999999</c:v>
                </c:pt>
                <c:pt idx="1120">
                  <c:v>0.14799999999999999</c:v>
                </c:pt>
                <c:pt idx="1121">
                  <c:v>0.14799999999999999</c:v>
                </c:pt>
                <c:pt idx="1122">
                  <c:v>0.14799999999999999</c:v>
                </c:pt>
                <c:pt idx="1123">
                  <c:v>0.14799999999999999</c:v>
                </c:pt>
                <c:pt idx="1124">
                  <c:v>0.14799999999999999</c:v>
                </c:pt>
                <c:pt idx="1125">
                  <c:v>0.14799999999999999</c:v>
                </c:pt>
                <c:pt idx="1126">
                  <c:v>0.14799999999999999</c:v>
                </c:pt>
                <c:pt idx="1127">
                  <c:v>0.14799999999999999</c:v>
                </c:pt>
                <c:pt idx="1128">
                  <c:v>0.14799999999999999</c:v>
                </c:pt>
                <c:pt idx="1129">
                  <c:v>0.14799999999999999</c:v>
                </c:pt>
                <c:pt idx="1130">
                  <c:v>0.14799999999999999</c:v>
                </c:pt>
                <c:pt idx="1131">
                  <c:v>0.14799999999999999</c:v>
                </c:pt>
                <c:pt idx="1132">
                  <c:v>0.14799999999999999</c:v>
                </c:pt>
                <c:pt idx="1133">
                  <c:v>0.14799999999999999</c:v>
                </c:pt>
                <c:pt idx="1134">
                  <c:v>0.14799999999999999</c:v>
                </c:pt>
                <c:pt idx="1135">
                  <c:v>0.14799999999999999</c:v>
                </c:pt>
                <c:pt idx="1136">
                  <c:v>0.14799999999999999</c:v>
                </c:pt>
                <c:pt idx="1137">
                  <c:v>0.14799999999999999</c:v>
                </c:pt>
                <c:pt idx="1138">
                  <c:v>0.15</c:v>
                </c:pt>
                <c:pt idx="1139">
                  <c:v>0.15</c:v>
                </c:pt>
                <c:pt idx="1140">
                  <c:v>0.15</c:v>
                </c:pt>
                <c:pt idx="1141">
                  <c:v>0.15</c:v>
                </c:pt>
                <c:pt idx="1142">
                  <c:v>0.15</c:v>
                </c:pt>
                <c:pt idx="1143">
                  <c:v>0.15</c:v>
                </c:pt>
                <c:pt idx="1144">
                  <c:v>0.15</c:v>
                </c:pt>
                <c:pt idx="1145">
                  <c:v>0.15</c:v>
                </c:pt>
                <c:pt idx="1146">
                  <c:v>0.15</c:v>
                </c:pt>
                <c:pt idx="1147">
                  <c:v>0.15</c:v>
                </c:pt>
                <c:pt idx="1148">
                  <c:v>0.15</c:v>
                </c:pt>
                <c:pt idx="1149">
                  <c:v>0.15</c:v>
                </c:pt>
                <c:pt idx="1150">
                  <c:v>0.15</c:v>
                </c:pt>
                <c:pt idx="1151">
                  <c:v>0.15</c:v>
                </c:pt>
                <c:pt idx="1152">
                  <c:v>0.15</c:v>
                </c:pt>
                <c:pt idx="1153">
                  <c:v>0.15</c:v>
                </c:pt>
                <c:pt idx="1154">
                  <c:v>0.15</c:v>
                </c:pt>
                <c:pt idx="1155">
                  <c:v>0.15</c:v>
                </c:pt>
                <c:pt idx="1156">
                  <c:v>0.15</c:v>
                </c:pt>
                <c:pt idx="1157">
                  <c:v>0.15</c:v>
                </c:pt>
                <c:pt idx="1158">
                  <c:v>0.15</c:v>
                </c:pt>
                <c:pt idx="1159">
                  <c:v>0.15</c:v>
                </c:pt>
                <c:pt idx="1160">
                  <c:v>0.15</c:v>
                </c:pt>
                <c:pt idx="1161">
                  <c:v>0.15</c:v>
                </c:pt>
                <c:pt idx="1162">
                  <c:v>0.15</c:v>
                </c:pt>
                <c:pt idx="1163">
                  <c:v>0.15</c:v>
                </c:pt>
                <c:pt idx="1164">
                  <c:v>0.15</c:v>
                </c:pt>
                <c:pt idx="1165">
                  <c:v>0.15</c:v>
                </c:pt>
                <c:pt idx="1166">
                  <c:v>0.15</c:v>
                </c:pt>
                <c:pt idx="1167">
                  <c:v>0.15</c:v>
                </c:pt>
                <c:pt idx="1168">
                  <c:v>0.15</c:v>
                </c:pt>
                <c:pt idx="1169">
                  <c:v>0.15200000000000002</c:v>
                </c:pt>
                <c:pt idx="1170">
                  <c:v>0.15200000000000002</c:v>
                </c:pt>
                <c:pt idx="1171">
                  <c:v>0.15200000000000002</c:v>
                </c:pt>
                <c:pt idx="1172">
                  <c:v>0.15200000000000002</c:v>
                </c:pt>
                <c:pt idx="1173">
                  <c:v>0.15200000000000002</c:v>
                </c:pt>
                <c:pt idx="1174">
                  <c:v>0.15200000000000002</c:v>
                </c:pt>
                <c:pt idx="1175">
                  <c:v>0.15200000000000002</c:v>
                </c:pt>
                <c:pt idx="1176">
                  <c:v>0.15200000000000002</c:v>
                </c:pt>
                <c:pt idx="1177">
                  <c:v>0.15200000000000002</c:v>
                </c:pt>
                <c:pt idx="1178">
                  <c:v>0.15200000000000002</c:v>
                </c:pt>
                <c:pt idx="1179">
                  <c:v>0.15200000000000002</c:v>
                </c:pt>
                <c:pt idx="1180">
                  <c:v>0.15200000000000002</c:v>
                </c:pt>
                <c:pt idx="1181">
                  <c:v>0.15200000000000002</c:v>
                </c:pt>
                <c:pt idx="1182">
                  <c:v>0.15200000000000002</c:v>
                </c:pt>
                <c:pt idx="1183">
                  <c:v>0.15200000000000002</c:v>
                </c:pt>
                <c:pt idx="1184">
                  <c:v>0.15200000000000002</c:v>
                </c:pt>
                <c:pt idx="1185">
                  <c:v>0.15200000000000002</c:v>
                </c:pt>
                <c:pt idx="1186">
                  <c:v>0.15200000000000002</c:v>
                </c:pt>
                <c:pt idx="1187">
                  <c:v>0.15200000000000002</c:v>
                </c:pt>
                <c:pt idx="1188">
                  <c:v>0.15200000000000002</c:v>
                </c:pt>
                <c:pt idx="1189">
                  <c:v>0.15200000000000002</c:v>
                </c:pt>
                <c:pt idx="1190">
                  <c:v>0.15200000000000002</c:v>
                </c:pt>
                <c:pt idx="1191">
                  <c:v>0.15200000000000002</c:v>
                </c:pt>
                <c:pt idx="1192">
                  <c:v>0.15200000000000002</c:v>
                </c:pt>
                <c:pt idx="1193">
                  <c:v>0.15200000000000002</c:v>
                </c:pt>
                <c:pt idx="1194">
                  <c:v>0.15200000000000002</c:v>
                </c:pt>
                <c:pt idx="1195">
                  <c:v>0.15200000000000002</c:v>
                </c:pt>
                <c:pt idx="1196">
                  <c:v>0.15200000000000002</c:v>
                </c:pt>
                <c:pt idx="1197">
                  <c:v>0.15200000000000002</c:v>
                </c:pt>
                <c:pt idx="1198">
                  <c:v>0.15200000000000002</c:v>
                </c:pt>
                <c:pt idx="1199">
                  <c:v>0.15200000000000002</c:v>
                </c:pt>
                <c:pt idx="1200">
                  <c:v>0.15200000000000002</c:v>
                </c:pt>
                <c:pt idx="1201">
                  <c:v>0.15200000000000002</c:v>
                </c:pt>
                <c:pt idx="1202">
                  <c:v>0.15200000000000002</c:v>
                </c:pt>
                <c:pt idx="1203">
                  <c:v>0.15200000000000002</c:v>
                </c:pt>
                <c:pt idx="1204">
                  <c:v>0.15200000000000002</c:v>
                </c:pt>
                <c:pt idx="1205">
                  <c:v>0.15200000000000002</c:v>
                </c:pt>
                <c:pt idx="1206">
                  <c:v>0.15200000000000002</c:v>
                </c:pt>
                <c:pt idx="1207">
                  <c:v>0.15200000000000002</c:v>
                </c:pt>
                <c:pt idx="1208">
                  <c:v>0.15200000000000002</c:v>
                </c:pt>
                <c:pt idx="1209">
                  <c:v>0.15200000000000002</c:v>
                </c:pt>
                <c:pt idx="1210">
                  <c:v>0.15200000000000002</c:v>
                </c:pt>
                <c:pt idx="1211">
                  <c:v>0.15200000000000002</c:v>
                </c:pt>
                <c:pt idx="1212">
                  <c:v>0.15200000000000002</c:v>
                </c:pt>
                <c:pt idx="1213">
                  <c:v>0.15200000000000002</c:v>
                </c:pt>
                <c:pt idx="1214">
                  <c:v>0.15200000000000002</c:v>
                </c:pt>
                <c:pt idx="1215">
                  <c:v>0.15200000000000002</c:v>
                </c:pt>
                <c:pt idx="1216">
                  <c:v>0.15200000000000002</c:v>
                </c:pt>
                <c:pt idx="1217">
                  <c:v>0.15200000000000002</c:v>
                </c:pt>
                <c:pt idx="1218">
                  <c:v>0.15200000000000002</c:v>
                </c:pt>
                <c:pt idx="1219">
                  <c:v>0.15200000000000002</c:v>
                </c:pt>
                <c:pt idx="1220">
                  <c:v>0.15200000000000002</c:v>
                </c:pt>
                <c:pt idx="1221">
                  <c:v>0.15200000000000002</c:v>
                </c:pt>
                <c:pt idx="1222">
                  <c:v>0.15200000000000002</c:v>
                </c:pt>
                <c:pt idx="1223">
                  <c:v>0.15200000000000002</c:v>
                </c:pt>
                <c:pt idx="1224">
                  <c:v>0.15200000000000002</c:v>
                </c:pt>
                <c:pt idx="1225">
                  <c:v>0.15200000000000002</c:v>
                </c:pt>
                <c:pt idx="1226">
                  <c:v>0.15200000000000002</c:v>
                </c:pt>
                <c:pt idx="1227">
                  <c:v>0.15200000000000002</c:v>
                </c:pt>
                <c:pt idx="1228">
                  <c:v>0.15200000000000002</c:v>
                </c:pt>
                <c:pt idx="1229">
                  <c:v>0.15200000000000002</c:v>
                </c:pt>
                <c:pt idx="1230">
                  <c:v>0.154</c:v>
                </c:pt>
                <c:pt idx="1231">
                  <c:v>0.154</c:v>
                </c:pt>
                <c:pt idx="1232">
                  <c:v>0.154</c:v>
                </c:pt>
                <c:pt idx="1233">
                  <c:v>0.154</c:v>
                </c:pt>
                <c:pt idx="1234">
                  <c:v>0.154</c:v>
                </c:pt>
                <c:pt idx="1235">
                  <c:v>0.154</c:v>
                </c:pt>
                <c:pt idx="1236">
                  <c:v>0.154</c:v>
                </c:pt>
                <c:pt idx="1237">
                  <c:v>0.154</c:v>
                </c:pt>
                <c:pt idx="1238">
                  <c:v>0.154</c:v>
                </c:pt>
                <c:pt idx="1239">
                  <c:v>0.154</c:v>
                </c:pt>
                <c:pt idx="1240">
                  <c:v>0.154</c:v>
                </c:pt>
                <c:pt idx="1241">
                  <c:v>0.154</c:v>
                </c:pt>
                <c:pt idx="1242">
                  <c:v>0.154</c:v>
                </c:pt>
                <c:pt idx="1243">
                  <c:v>0.154</c:v>
                </c:pt>
                <c:pt idx="1244">
                  <c:v>0.154</c:v>
                </c:pt>
                <c:pt idx="1245">
                  <c:v>0.154</c:v>
                </c:pt>
                <c:pt idx="1246">
                  <c:v>0.154</c:v>
                </c:pt>
                <c:pt idx="1247">
                  <c:v>0.154</c:v>
                </c:pt>
                <c:pt idx="1248">
                  <c:v>0.154</c:v>
                </c:pt>
                <c:pt idx="1249">
                  <c:v>0.154</c:v>
                </c:pt>
                <c:pt idx="1250">
                  <c:v>0.154</c:v>
                </c:pt>
                <c:pt idx="1251">
                  <c:v>0.154</c:v>
                </c:pt>
                <c:pt idx="1252">
                  <c:v>0.154</c:v>
                </c:pt>
                <c:pt idx="1253">
                  <c:v>0.154</c:v>
                </c:pt>
                <c:pt idx="1254">
                  <c:v>0.154</c:v>
                </c:pt>
                <c:pt idx="1255">
                  <c:v>0.154</c:v>
                </c:pt>
                <c:pt idx="1256">
                  <c:v>0.154</c:v>
                </c:pt>
                <c:pt idx="1257">
                  <c:v>0.154</c:v>
                </c:pt>
                <c:pt idx="1258">
                  <c:v>0.154</c:v>
                </c:pt>
                <c:pt idx="1259">
                  <c:v>0.154</c:v>
                </c:pt>
                <c:pt idx="1260">
                  <c:v>0.154</c:v>
                </c:pt>
                <c:pt idx="1261">
                  <c:v>0.156</c:v>
                </c:pt>
                <c:pt idx="1262">
                  <c:v>0.156</c:v>
                </c:pt>
                <c:pt idx="1263">
                  <c:v>0.156</c:v>
                </c:pt>
                <c:pt idx="1264">
                  <c:v>0.156</c:v>
                </c:pt>
                <c:pt idx="1265">
                  <c:v>0.156</c:v>
                </c:pt>
                <c:pt idx="1266">
                  <c:v>0.156</c:v>
                </c:pt>
                <c:pt idx="1267">
                  <c:v>0.156</c:v>
                </c:pt>
                <c:pt idx="1268">
                  <c:v>0.156</c:v>
                </c:pt>
                <c:pt idx="1269">
                  <c:v>0.156</c:v>
                </c:pt>
                <c:pt idx="1270">
                  <c:v>0.156</c:v>
                </c:pt>
                <c:pt idx="1271">
                  <c:v>0.156</c:v>
                </c:pt>
                <c:pt idx="1272">
                  <c:v>0.156</c:v>
                </c:pt>
                <c:pt idx="1273">
                  <c:v>0.156</c:v>
                </c:pt>
                <c:pt idx="1274">
                  <c:v>0.156</c:v>
                </c:pt>
                <c:pt idx="1275">
                  <c:v>0.156</c:v>
                </c:pt>
                <c:pt idx="1276">
                  <c:v>0.156</c:v>
                </c:pt>
                <c:pt idx="1277">
                  <c:v>0.156</c:v>
                </c:pt>
                <c:pt idx="1278">
                  <c:v>0.156</c:v>
                </c:pt>
                <c:pt idx="1279">
                  <c:v>0.156</c:v>
                </c:pt>
                <c:pt idx="1280">
                  <c:v>0.156</c:v>
                </c:pt>
                <c:pt idx="1281">
                  <c:v>0.156</c:v>
                </c:pt>
                <c:pt idx="1282">
                  <c:v>0.156</c:v>
                </c:pt>
                <c:pt idx="1283">
                  <c:v>0.156</c:v>
                </c:pt>
                <c:pt idx="1284">
                  <c:v>0.156</c:v>
                </c:pt>
                <c:pt idx="1285">
                  <c:v>0.156</c:v>
                </c:pt>
                <c:pt idx="1286">
                  <c:v>0.156</c:v>
                </c:pt>
                <c:pt idx="1287">
                  <c:v>0.156</c:v>
                </c:pt>
                <c:pt idx="1288">
                  <c:v>0.156</c:v>
                </c:pt>
                <c:pt idx="1289">
                  <c:v>0.156</c:v>
                </c:pt>
                <c:pt idx="1290">
                  <c:v>0.156</c:v>
                </c:pt>
                <c:pt idx="1291">
                  <c:v>0.158</c:v>
                </c:pt>
                <c:pt idx="1292">
                  <c:v>0.158</c:v>
                </c:pt>
                <c:pt idx="1293">
                  <c:v>0.158</c:v>
                </c:pt>
                <c:pt idx="1294">
                  <c:v>0.158</c:v>
                </c:pt>
                <c:pt idx="1295">
                  <c:v>0.158</c:v>
                </c:pt>
                <c:pt idx="1296">
                  <c:v>0.158</c:v>
                </c:pt>
                <c:pt idx="1297">
                  <c:v>0.158</c:v>
                </c:pt>
                <c:pt idx="1298">
                  <c:v>0.158</c:v>
                </c:pt>
                <c:pt idx="1299">
                  <c:v>0.158</c:v>
                </c:pt>
                <c:pt idx="1300">
                  <c:v>0.158</c:v>
                </c:pt>
                <c:pt idx="1301">
                  <c:v>0.158</c:v>
                </c:pt>
                <c:pt idx="1302">
                  <c:v>0.158</c:v>
                </c:pt>
                <c:pt idx="1303">
                  <c:v>0.158</c:v>
                </c:pt>
                <c:pt idx="1304">
                  <c:v>0.158</c:v>
                </c:pt>
                <c:pt idx="1305">
                  <c:v>0.158</c:v>
                </c:pt>
                <c:pt idx="1306">
                  <c:v>0.158</c:v>
                </c:pt>
                <c:pt idx="1307">
                  <c:v>0.158</c:v>
                </c:pt>
                <c:pt idx="1308">
                  <c:v>0.158</c:v>
                </c:pt>
                <c:pt idx="1309">
                  <c:v>0.158</c:v>
                </c:pt>
                <c:pt idx="1310">
                  <c:v>0.158</c:v>
                </c:pt>
                <c:pt idx="1311">
                  <c:v>0.158</c:v>
                </c:pt>
                <c:pt idx="1312">
                  <c:v>0.158</c:v>
                </c:pt>
                <c:pt idx="1313">
                  <c:v>0.158</c:v>
                </c:pt>
                <c:pt idx="1314">
                  <c:v>0.158</c:v>
                </c:pt>
                <c:pt idx="1315">
                  <c:v>0.158</c:v>
                </c:pt>
                <c:pt idx="1316">
                  <c:v>0.158</c:v>
                </c:pt>
                <c:pt idx="1317">
                  <c:v>0.158</c:v>
                </c:pt>
                <c:pt idx="1318">
                  <c:v>0.158</c:v>
                </c:pt>
                <c:pt idx="1319">
                  <c:v>0.158</c:v>
                </c:pt>
                <c:pt idx="1320">
                  <c:v>0.16</c:v>
                </c:pt>
                <c:pt idx="1321">
                  <c:v>0.16</c:v>
                </c:pt>
                <c:pt idx="1322">
                  <c:v>0.16</c:v>
                </c:pt>
                <c:pt idx="1323">
                  <c:v>0.16</c:v>
                </c:pt>
                <c:pt idx="1324">
                  <c:v>0.16</c:v>
                </c:pt>
                <c:pt idx="1325">
                  <c:v>0.16</c:v>
                </c:pt>
                <c:pt idx="1326">
                  <c:v>0.16</c:v>
                </c:pt>
                <c:pt idx="1327">
                  <c:v>0.16</c:v>
                </c:pt>
                <c:pt idx="1328">
                  <c:v>0.16</c:v>
                </c:pt>
                <c:pt idx="1329">
                  <c:v>0.16</c:v>
                </c:pt>
                <c:pt idx="1330">
                  <c:v>0.16</c:v>
                </c:pt>
                <c:pt idx="1331">
                  <c:v>0.16</c:v>
                </c:pt>
                <c:pt idx="1332">
                  <c:v>0.16</c:v>
                </c:pt>
                <c:pt idx="1333">
                  <c:v>0.16</c:v>
                </c:pt>
                <c:pt idx="1334">
                  <c:v>0.16</c:v>
                </c:pt>
                <c:pt idx="1335">
                  <c:v>0.16</c:v>
                </c:pt>
                <c:pt idx="1336">
                  <c:v>0.16</c:v>
                </c:pt>
                <c:pt idx="1337">
                  <c:v>0.16</c:v>
                </c:pt>
                <c:pt idx="1338">
                  <c:v>0.16</c:v>
                </c:pt>
                <c:pt idx="1339">
                  <c:v>0.16</c:v>
                </c:pt>
                <c:pt idx="1340">
                  <c:v>0.16</c:v>
                </c:pt>
                <c:pt idx="1341">
                  <c:v>0.16</c:v>
                </c:pt>
                <c:pt idx="1342">
                  <c:v>0.16</c:v>
                </c:pt>
                <c:pt idx="1343">
                  <c:v>0.16</c:v>
                </c:pt>
                <c:pt idx="1344">
                  <c:v>0.16</c:v>
                </c:pt>
                <c:pt idx="1345">
                  <c:v>0.16</c:v>
                </c:pt>
                <c:pt idx="1346">
                  <c:v>0.16</c:v>
                </c:pt>
                <c:pt idx="1347">
                  <c:v>0.16</c:v>
                </c:pt>
                <c:pt idx="1348">
                  <c:v>0.16</c:v>
                </c:pt>
                <c:pt idx="1349">
                  <c:v>0.16</c:v>
                </c:pt>
                <c:pt idx="1350">
                  <c:v>0.16</c:v>
                </c:pt>
                <c:pt idx="1351">
                  <c:v>0.16</c:v>
                </c:pt>
                <c:pt idx="1352">
                  <c:v>0.16</c:v>
                </c:pt>
                <c:pt idx="1353">
                  <c:v>0.16</c:v>
                </c:pt>
                <c:pt idx="1354">
                  <c:v>0.16</c:v>
                </c:pt>
                <c:pt idx="1355">
                  <c:v>0.16</c:v>
                </c:pt>
                <c:pt idx="1356">
                  <c:v>0.16</c:v>
                </c:pt>
                <c:pt idx="1357">
                  <c:v>0.16</c:v>
                </c:pt>
                <c:pt idx="1358">
                  <c:v>0.16</c:v>
                </c:pt>
                <c:pt idx="1359">
                  <c:v>0.16</c:v>
                </c:pt>
                <c:pt idx="1360">
                  <c:v>0.16</c:v>
                </c:pt>
                <c:pt idx="1361">
                  <c:v>0.16</c:v>
                </c:pt>
                <c:pt idx="1362">
                  <c:v>0.16</c:v>
                </c:pt>
                <c:pt idx="1363">
                  <c:v>0.16</c:v>
                </c:pt>
                <c:pt idx="1364">
                  <c:v>0.16</c:v>
                </c:pt>
                <c:pt idx="1365">
                  <c:v>0.16</c:v>
                </c:pt>
                <c:pt idx="1366">
                  <c:v>0.16</c:v>
                </c:pt>
                <c:pt idx="1367">
                  <c:v>0.16</c:v>
                </c:pt>
                <c:pt idx="1368">
                  <c:v>0.16</c:v>
                </c:pt>
                <c:pt idx="1369">
                  <c:v>0.16</c:v>
                </c:pt>
                <c:pt idx="1370">
                  <c:v>0.16</c:v>
                </c:pt>
                <c:pt idx="1371">
                  <c:v>0.16</c:v>
                </c:pt>
                <c:pt idx="1372">
                  <c:v>0.16</c:v>
                </c:pt>
                <c:pt idx="1373">
                  <c:v>0.16</c:v>
                </c:pt>
                <c:pt idx="1374">
                  <c:v>0.16</c:v>
                </c:pt>
                <c:pt idx="1375">
                  <c:v>0.16</c:v>
                </c:pt>
                <c:pt idx="1376">
                  <c:v>0.16</c:v>
                </c:pt>
                <c:pt idx="1377">
                  <c:v>0.16</c:v>
                </c:pt>
                <c:pt idx="1378">
                  <c:v>0.16200000000000001</c:v>
                </c:pt>
                <c:pt idx="1379">
                  <c:v>0.16200000000000001</c:v>
                </c:pt>
                <c:pt idx="1380">
                  <c:v>0.16200000000000001</c:v>
                </c:pt>
                <c:pt idx="1381">
                  <c:v>0.16200000000000001</c:v>
                </c:pt>
                <c:pt idx="1382">
                  <c:v>0.16200000000000001</c:v>
                </c:pt>
                <c:pt idx="1383">
                  <c:v>0.16200000000000001</c:v>
                </c:pt>
                <c:pt idx="1384">
                  <c:v>0.16200000000000001</c:v>
                </c:pt>
                <c:pt idx="1385">
                  <c:v>0.16200000000000001</c:v>
                </c:pt>
                <c:pt idx="1386">
                  <c:v>0.16200000000000001</c:v>
                </c:pt>
                <c:pt idx="1387">
                  <c:v>0.16200000000000001</c:v>
                </c:pt>
                <c:pt idx="1388">
                  <c:v>0.16200000000000001</c:v>
                </c:pt>
                <c:pt idx="1389">
                  <c:v>0.16200000000000001</c:v>
                </c:pt>
                <c:pt idx="1390">
                  <c:v>0.16200000000000001</c:v>
                </c:pt>
                <c:pt idx="1391">
                  <c:v>0.16200000000000001</c:v>
                </c:pt>
                <c:pt idx="1392">
                  <c:v>0.16200000000000001</c:v>
                </c:pt>
                <c:pt idx="1393">
                  <c:v>0.16200000000000001</c:v>
                </c:pt>
                <c:pt idx="1394">
                  <c:v>0.16200000000000001</c:v>
                </c:pt>
                <c:pt idx="1395">
                  <c:v>0.16200000000000001</c:v>
                </c:pt>
                <c:pt idx="1396">
                  <c:v>0.16200000000000001</c:v>
                </c:pt>
                <c:pt idx="1397">
                  <c:v>0.16200000000000001</c:v>
                </c:pt>
                <c:pt idx="1398">
                  <c:v>0.16200000000000001</c:v>
                </c:pt>
                <c:pt idx="1399">
                  <c:v>0.16200000000000001</c:v>
                </c:pt>
                <c:pt idx="1400">
                  <c:v>0.16200000000000001</c:v>
                </c:pt>
                <c:pt idx="1401">
                  <c:v>0.16200000000000001</c:v>
                </c:pt>
                <c:pt idx="1402">
                  <c:v>0.16200000000000001</c:v>
                </c:pt>
                <c:pt idx="1403">
                  <c:v>0.16200000000000001</c:v>
                </c:pt>
                <c:pt idx="1404">
                  <c:v>0.16200000000000001</c:v>
                </c:pt>
                <c:pt idx="1405">
                  <c:v>0.16200000000000001</c:v>
                </c:pt>
                <c:pt idx="1406">
                  <c:v>0.16399999999999998</c:v>
                </c:pt>
                <c:pt idx="1407">
                  <c:v>0.16399999999999998</c:v>
                </c:pt>
                <c:pt idx="1408">
                  <c:v>0.16399999999999998</c:v>
                </c:pt>
                <c:pt idx="1409">
                  <c:v>0.16399999999999998</c:v>
                </c:pt>
                <c:pt idx="1410">
                  <c:v>0.16399999999999998</c:v>
                </c:pt>
                <c:pt idx="1411">
                  <c:v>0.16399999999999998</c:v>
                </c:pt>
                <c:pt idx="1412">
                  <c:v>0.16399999999999998</c:v>
                </c:pt>
                <c:pt idx="1413">
                  <c:v>0.16399999999999998</c:v>
                </c:pt>
                <c:pt idx="1414">
                  <c:v>0.16399999999999998</c:v>
                </c:pt>
                <c:pt idx="1415">
                  <c:v>0.16399999999999998</c:v>
                </c:pt>
                <c:pt idx="1416">
                  <c:v>0.16399999999999998</c:v>
                </c:pt>
                <c:pt idx="1417">
                  <c:v>0.16399999999999998</c:v>
                </c:pt>
                <c:pt idx="1418">
                  <c:v>0.16399999999999998</c:v>
                </c:pt>
                <c:pt idx="1419">
                  <c:v>0.16399999999999998</c:v>
                </c:pt>
                <c:pt idx="1420">
                  <c:v>0.16399999999999998</c:v>
                </c:pt>
                <c:pt idx="1421">
                  <c:v>0.16399999999999998</c:v>
                </c:pt>
                <c:pt idx="1422">
                  <c:v>0.16399999999999998</c:v>
                </c:pt>
                <c:pt idx="1423">
                  <c:v>0.16399999999999998</c:v>
                </c:pt>
                <c:pt idx="1424">
                  <c:v>0.16399999999999998</c:v>
                </c:pt>
                <c:pt idx="1425">
                  <c:v>0.16399999999999998</c:v>
                </c:pt>
                <c:pt idx="1426">
                  <c:v>0.16399999999999998</c:v>
                </c:pt>
                <c:pt idx="1427">
                  <c:v>0.16399999999999998</c:v>
                </c:pt>
                <c:pt idx="1428">
                  <c:v>0.16399999999999998</c:v>
                </c:pt>
                <c:pt idx="1429">
                  <c:v>0.16399999999999998</c:v>
                </c:pt>
                <c:pt idx="1430">
                  <c:v>0.16399999999999998</c:v>
                </c:pt>
                <c:pt idx="1431">
                  <c:v>0.16399999999999998</c:v>
                </c:pt>
                <c:pt idx="1432">
                  <c:v>0.16399999999999998</c:v>
                </c:pt>
                <c:pt idx="1433">
                  <c:v>0.16600000000000001</c:v>
                </c:pt>
                <c:pt idx="1434">
                  <c:v>0.16600000000000001</c:v>
                </c:pt>
                <c:pt idx="1435">
                  <c:v>0.16600000000000001</c:v>
                </c:pt>
                <c:pt idx="1436">
                  <c:v>0.16600000000000001</c:v>
                </c:pt>
                <c:pt idx="1437">
                  <c:v>0.16600000000000001</c:v>
                </c:pt>
                <c:pt idx="1438">
                  <c:v>0.16600000000000001</c:v>
                </c:pt>
                <c:pt idx="1439">
                  <c:v>0.16600000000000001</c:v>
                </c:pt>
                <c:pt idx="1440">
                  <c:v>0.16600000000000001</c:v>
                </c:pt>
                <c:pt idx="1441">
                  <c:v>0.16600000000000001</c:v>
                </c:pt>
              </c:numCache>
            </c:numRef>
          </c:xVal>
          <c:yVal>
            <c:numRef>
              <c:f>'AT1-AT7 stress strain-f'!$B$3:$B$1445</c:f>
              <c:numCache>
                <c:formatCode>General</c:formatCode>
                <c:ptCount val="1443"/>
                <c:pt idx="0">
                  <c:v>0</c:v>
                </c:pt>
                <c:pt idx="1">
                  <c:v>32.46152</c:v>
                </c:pt>
                <c:pt idx="2">
                  <c:v>34.423479999999998</c:v>
                </c:pt>
                <c:pt idx="3">
                  <c:v>36.207079999999998</c:v>
                </c:pt>
                <c:pt idx="4">
                  <c:v>37.990679999999998</c:v>
                </c:pt>
                <c:pt idx="5">
                  <c:v>39.774279999999997</c:v>
                </c:pt>
                <c:pt idx="6">
                  <c:v>41.557880000000004</c:v>
                </c:pt>
                <c:pt idx="7">
                  <c:v>43.341480000000004</c:v>
                </c:pt>
                <c:pt idx="8">
                  <c:v>45.303439999999995</c:v>
                </c:pt>
                <c:pt idx="9">
                  <c:v>47.80048</c:v>
                </c:pt>
                <c:pt idx="10">
                  <c:v>50.119159999999994</c:v>
                </c:pt>
                <c:pt idx="11">
                  <c:v>52.616199999999999</c:v>
                </c:pt>
                <c:pt idx="12">
                  <c:v>55.291600000000003</c:v>
                </c:pt>
                <c:pt idx="13">
                  <c:v>57.788639999999994</c:v>
                </c:pt>
                <c:pt idx="14">
                  <c:v>59.928959999999996</c:v>
                </c:pt>
                <c:pt idx="15">
                  <c:v>62.425999999999995</c:v>
                </c:pt>
                <c:pt idx="16">
                  <c:v>64.92304</c:v>
                </c:pt>
                <c:pt idx="17">
                  <c:v>67.241720000000001</c:v>
                </c:pt>
                <c:pt idx="18">
                  <c:v>69.560400000000001</c:v>
                </c:pt>
                <c:pt idx="19">
                  <c:v>71.70071999999999</c:v>
                </c:pt>
                <c:pt idx="20">
                  <c:v>74.019400000000005</c:v>
                </c:pt>
                <c:pt idx="21">
                  <c:v>76.159719999999993</c:v>
                </c:pt>
                <c:pt idx="22">
                  <c:v>76.159719999999993</c:v>
                </c:pt>
                <c:pt idx="23">
                  <c:v>73.127599999999987</c:v>
                </c:pt>
                <c:pt idx="24">
                  <c:v>70.273840000000007</c:v>
                </c:pt>
                <c:pt idx="25">
                  <c:v>79.726919999999993</c:v>
                </c:pt>
                <c:pt idx="26">
                  <c:v>81.867239999999995</c:v>
                </c:pt>
                <c:pt idx="27">
                  <c:v>83.650840000000002</c:v>
                </c:pt>
                <c:pt idx="28">
                  <c:v>85.969520000000003</c:v>
                </c:pt>
                <c:pt idx="29">
                  <c:v>88.466560000000001</c:v>
                </c:pt>
                <c:pt idx="30">
                  <c:v>91.141959999999997</c:v>
                </c:pt>
                <c:pt idx="31">
                  <c:v>93.995719999999992</c:v>
                </c:pt>
                <c:pt idx="32">
                  <c:v>96.314399999999992</c:v>
                </c:pt>
                <c:pt idx="33">
                  <c:v>98.81143999999999</c:v>
                </c:pt>
                <c:pt idx="34">
                  <c:v>101.30847999999999</c:v>
                </c:pt>
                <c:pt idx="35">
                  <c:v>103.62715999999999</c:v>
                </c:pt>
                <c:pt idx="36">
                  <c:v>106.83763999999999</c:v>
                </c:pt>
                <c:pt idx="37">
                  <c:v>109.86975999999999</c:v>
                </c:pt>
                <c:pt idx="38">
                  <c:v>112.72351999999999</c:v>
                </c:pt>
                <c:pt idx="39">
                  <c:v>115.57727999999999</c:v>
                </c:pt>
                <c:pt idx="40">
                  <c:v>118.43104</c:v>
                </c:pt>
                <c:pt idx="41">
                  <c:v>121.10644000000001</c:v>
                </c:pt>
                <c:pt idx="42">
                  <c:v>123.78183999999999</c:v>
                </c:pt>
                <c:pt idx="43">
                  <c:v>125.92215999999998</c:v>
                </c:pt>
                <c:pt idx="44">
                  <c:v>127.88411999999998</c:v>
                </c:pt>
                <c:pt idx="45">
                  <c:v>130.55951999999999</c:v>
                </c:pt>
                <c:pt idx="46">
                  <c:v>133.23491999999999</c:v>
                </c:pt>
                <c:pt idx="47">
                  <c:v>136.08867999999998</c:v>
                </c:pt>
                <c:pt idx="48">
                  <c:v>138.22899999999998</c:v>
                </c:pt>
                <c:pt idx="49">
                  <c:v>140.72603999999998</c:v>
                </c:pt>
                <c:pt idx="50">
                  <c:v>143.40143999999998</c:v>
                </c:pt>
                <c:pt idx="51">
                  <c:v>146.07684</c:v>
                </c:pt>
                <c:pt idx="52">
                  <c:v>149.28731999999997</c:v>
                </c:pt>
                <c:pt idx="53">
                  <c:v>152.31943999999999</c:v>
                </c:pt>
                <c:pt idx="54">
                  <c:v>155.35156000000001</c:v>
                </c:pt>
                <c:pt idx="55">
                  <c:v>158.91875999999999</c:v>
                </c:pt>
                <c:pt idx="56">
                  <c:v>162.30759999999998</c:v>
                </c:pt>
                <c:pt idx="57">
                  <c:v>166.05316000000002</c:v>
                </c:pt>
                <c:pt idx="58">
                  <c:v>170.15543999999997</c:v>
                </c:pt>
                <c:pt idx="59">
                  <c:v>173.54428000000001</c:v>
                </c:pt>
                <c:pt idx="60">
                  <c:v>176.93312</c:v>
                </c:pt>
                <c:pt idx="61">
                  <c:v>180.67868000000001</c:v>
                </c:pt>
                <c:pt idx="62">
                  <c:v>184.42424</c:v>
                </c:pt>
                <c:pt idx="63">
                  <c:v>188.16980000000001</c:v>
                </c:pt>
                <c:pt idx="64">
                  <c:v>191.91535999999999</c:v>
                </c:pt>
                <c:pt idx="65">
                  <c:v>196.01764</c:v>
                </c:pt>
                <c:pt idx="66">
                  <c:v>199.94156000000001</c:v>
                </c:pt>
                <c:pt idx="67">
                  <c:v>204.22219999999999</c:v>
                </c:pt>
                <c:pt idx="68">
                  <c:v>207.96775999999997</c:v>
                </c:pt>
                <c:pt idx="69">
                  <c:v>211.71331999999998</c:v>
                </c:pt>
                <c:pt idx="70">
                  <c:v>215.28052</c:v>
                </c:pt>
                <c:pt idx="71">
                  <c:v>218.66935999999998</c:v>
                </c:pt>
                <c:pt idx="72">
                  <c:v>221.16640000000001</c:v>
                </c:pt>
                <c:pt idx="73">
                  <c:v>224.19852</c:v>
                </c:pt>
                <c:pt idx="74">
                  <c:v>227.58735999999996</c:v>
                </c:pt>
                <c:pt idx="75">
                  <c:v>230.61947999999995</c:v>
                </c:pt>
                <c:pt idx="76">
                  <c:v>233.6516</c:v>
                </c:pt>
                <c:pt idx="77">
                  <c:v>237.21880000000002</c:v>
                </c:pt>
                <c:pt idx="78">
                  <c:v>240.60764</c:v>
                </c:pt>
                <c:pt idx="79">
                  <c:v>244.17483999999996</c:v>
                </c:pt>
                <c:pt idx="80">
                  <c:v>247.74203999999997</c:v>
                </c:pt>
                <c:pt idx="81">
                  <c:v>251.48759999999999</c:v>
                </c:pt>
                <c:pt idx="82">
                  <c:v>255.41152</c:v>
                </c:pt>
                <c:pt idx="83">
                  <c:v>259.33544000000001</c:v>
                </c:pt>
                <c:pt idx="84">
                  <c:v>263.25935999999996</c:v>
                </c:pt>
                <c:pt idx="85">
                  <c:v>267.18327999999997</c:v>
                </c:pt>
                <c:pt idx="86">
                  <c:v>270.92883999999998</c:v>
                </c:pt>
                <c:pt idx="87">
                  <c:v>275.38783999999998</c:v>
                </c:pt>
                <c:pt idx="88">
                  <c:v>279.49011999999999</c:v>
                </c:pt>
                <c:pt idx="89">
                  <c:v>283.77076</c:v>
                </c:pt>
                <c:pt idx="90">
                  <c:v>288.40812000000005</c:v>
                </c:pt>
                <c:pt idx="91">
                  <c:v>292.68876</c:v>
                </c:pt>
                <c:pt idx="92">
                  <c:v>296.96939999999995</c:v>
                </c:pt>
                <c:pt idx="93">
                  <c:v>300.89331999999996</c:v>
                </c:pt>
                <c:pt idx="94">
                  <c:v>305.17395999999997</c:v>
                </c:pt>
                <c:pt idx="95">
                  <c:v>309.63295999999997</c:v>
                </c:pt>
                <c:pt idx="96">
                  <c:v>313.55687999999992</c:v>
                </c:pt>
                <c:pt idx="97">
                  <c:v>318.01587999999998</c:v>
                </c:pt>
                <c:pt idx="98">
                  <c:v>322.29651999999999</c:v>
                </c:pt>
                <c:pt idx="99">
                  <c:v>326.57715999999999</c:v>
                </c:pt>
                <c:pt idx="100">
                  <c:v>330.8578</c:v>
                </c:pt>
                <c:pt idx="101">
                  <c:v>334.96008</c:v>
                </c:pt>
                <c:pt idx="102">
                  <c:v>339.24071999999995</c:v>
                </c:pt>
                <c:pt idx="103">
                  <c:v>343.52136000000002</c:v>
                </c:pt>
                <c:pt idx="104">
                  <c:v>347.62363999999997</c:v>
                </c:pt>
                <c:pt idx="105">
                  <c:v>352.08263999999997</c:v>
                </c:pt>
                <c:pt idx="106">
                  <c:v>356.36327999999997</c:v>
                </c:pt>
                <c:pt idx="107">
                  <c:v>360.64391999999998</c:v>
                </c:pt>
                <c:pt idx="108">
                  <c:v>364.92455999999999</c:v>
                </c:pt>
                <c:pt idx="109">
                  <c:v>369.38355999999999</c:v>
                </c:pt>
                <c:pt idx="110">
                  <c:v>374.02091999999999</c:v>
                </c:pt>
                <c:pt idx="111">
                  <c:v>378.30155999999999</c:v>
                </c:pt>
                <c:pt idx="112">
                  <c:v>382.76056</c:v>
                </c:pt>
                <c:pt idx="113">
                  <c:v>387.04119999999995</c:v>
                </c:pt>
                <c:pt idx="114">
                  <c:v>391.32184000000001</c:v>
                </c:pt>
                <c:pt idx="115">
                  <c:v>395.78084000000001</c:v>
                </c:pt>
                <c:pt idx="116">
                  <c:v>399.88312000000002</c:v>
                </c:pt>
                <c:pt idx="117">
                  <c:v>403.98539999999997</c:v>
                </c:pt>
                <c:pt idx="118">
                  <c:v>408.08767999999998</c:v>
                </c:pt>
                <c:pt idx="119">
                  <c:v>412.01160000000004</c:v>
                </c:pt>
                <c:pt idx="120">
                  <c:v>416.11387999999999</c:v>
                </c:pt>
                <c:pt idx="121">
                  <c:v>420.0378</c:v>
                </c:pt>
                <c:pt idx="122">
                  <c:v>424.14008000000001</c:v>
                </c:pt>
                <c:pt idx="123">
                  <c:v>427.88563999999997</c:v>
                </c:pt>
                <c:pt idx="124">
                  <c:v>431.80955999999998</c:v>
                </c:pt>
                <c:pt idx="125">
                  <c:v>435.37675999999999</c:v>
                </c:pt>
                <c:pt idx="126">
                  <c:v>438.76560000000001</c:v>
                </c:pt>
                <c:pt idx="127">
                  <c:v>441.97608000000002</c:v>
                </c:pt>
                <c:pt idx="128">
                  <c:v>445.18655999999993</c:v>
                </c:pt>
                <c:pt idx="129">
                  <c:v>448.39704</c:v>
                </c:pt>
                <c:pt idx="130">
                  <c:v>451.78587999999996</c:v>
                </c:pt>
                <c:pt idx="131">
                  <c:v>454.81799999999993</c:v>
                </c:pt>
                <c:pt idx="132">
                  <c:v>457.85012000000006</c:v>
                </c:pt>
                <c:pt idx="133">
                  <c:v>460.88223999999997</c:v>
                </c:pt>
                <c:pt idx="134">
                  <c:v>463.91436000000004</c:v>
                </c:pt>
                <c:pt idx="135">
                  <c:v>466.76812000000001</c:v>
                </c:pt>
                <c:pt idx="136">
                  <c:v>469.97860000000003</c:v>
                </c:pt>
                <c:pt idx="137">
                  <c:v>472.65399999999994</c:v>
                </c:pt>
                <c:pt idx="138">
                  <c:v>475.15104000000002</c:v>
                </c:pt>
                <c:pt idx="139">
                  <c:v>478.00479999999993</c:v>
                </c:pt>
                <c:pt idx="140">
                  <c:v>480.68019999999996</c:v>
                </c:pt>
                <c:pt idx="141">
                  <c:v>483.35559999999998</c:v>
                </c:pt>
                <c:pt idx="142">
                  <c:v>485.85263999999995</c:v>
                </c:pt>
                <c:pt idx="143">
                  <c:v>488.17131999999998</c:v>
                </c:pt>
                <c:pt idx="144">
                  <c:v>490.66836000000006</c:v>
                </c:pt>
                <c:pt idx="145">
                  <c:v>492.98703999999998</c:v>
                </c:pt>
                <c:pt idx="146">
                  <c:v>495.12735999999995</c:v>
                </c:pt>
                <c:pt idx="147">
                  <c:v>497.08932000000004</c:v>
                </c:pt>
                <c:pt idx="148">
                  <c:v>498.69455999999997</c:v>
                </c:pt>
                <c:pt idx="149">
                  <c:v>500.12143999999989</c:v>
                </c:pt>
                <c:pt idx="150">
                  <c:v>501.19159999999994</c:v>
                </c:pt>
                <c:pt idx="151">
                  <c:v>502.44012000000004</c:v>
                </c:pt>
                <c:pt idx="152">
                  <c:v>504.22371999999996</c:v>
                </c:pt>
                <c:pt idx="153">
                  <c:v>504.75879999999995</c:v>
                </c:pt>
                <c:pt idx="154">
                  <c:v>505.6506</c:v>
                </c:pt>
                <c:pt idx="155">
                  <c:v>507.61256000000003</c:v>
                </c:pt>
                <c:pt idx="156">
                  <c:v>509.03943999999996</c:v>
                </c:pt>
                <c:pt idx="157">
                  <c:v>510.46632</c:v>
                </c:pt>
                <c:pt idx="158">
                  <c:v>511.00139999999993</c:v>
                </c:pt>
                <c:pt idx="159">
                  <c:v>511.00139999999993</c:v>
                </c:pt>
                <c:pt idx="160">
                  <c:v>511.17975999999993</c:v>
                </c:pt>
                <c:pt idx="161">
                  <c:v>511.71483999999998</c:v>
                </c:pt>
                <c:pt idx="162">
                  <c:v>512.96336000000008</c:v>
                </c:pt>
                <c:pt idx="163">
                  <c:v>512.42827999999997</c:v>
                </c:pt>
                <c:pt idx="164">
                  <c:v>510.46632</c:v>
                </c:pt>
                <c:pt idx="165">
                  <c:v>506.54239999999999</c:v>
                </c:pt>
                <c:pt idx="166">
                  <c:v>509.93123999999995</c:v>
                </c:pt>
                <c:pt idx="167">
                  <c:v>510.46632</c:v>
                </c:pt>
                <c:pt idx="168">
                  <c:v>510.28795999999994</c:v>
                </c:pt>
                <c:pt idx="169">
                  <c:v>507.96928000000003</c:v>
                </c:pt>
                <c:pt idx="170">
                  <c:v>509.93123999999995</c:v>
                </c:pt>
                <c:pt idx="171">
                  <c:v>511.53647999999993</c:v>
                </c:pt>
                <c:pt idx="172">
                  <c:v>512.24991999999997</c:v>
                </c:pt>
                <c:pt idx="173">
                  <c:v>513.32008000000008</c:v>
                </c:pt>
                <c:pt idx="174">
                  <c:v>513.32008000000008</c:v>
                </c:pt>
                <c:pt idx="175">
                  <c:v>511.00139999999993</c:v>
                </c:pt>
                <c:pt idx="176">
                  <c:v>505.6506</c:v>
                </c:pt>
                <c:pt idx="177">
                  <c:v>513.85515999999996</c:v>
                </c:pt>
                <c:pt idx="178">
                  <c:v>518.13580000000002</c:v>
                </c:pt>
                <c:pt idx="179">
                  <c:v>520.27611999999999</c:v>
                </c:pt>
                <c:pt idx="180">
                  <c:v>521.88135999999997</c:v>
                </c:pt>
                <c:pt idx="181">
                  <c:v>522.95151999999996</c:v>
                </c:pt>
                <c:pt idx="182">
                  <c:v>524.20004000000006</c:v>
                </c:pt>
                <c:pt idx="183">
                  <c:v>525.44856000000004</c:v>
                </c:pt>
                <c:pt idx="184">
                  <c:v>526.34036000000003</c:v>
                </c:pt>
                <c:pt idx="185">
                  <c:v>526.69708000000003</c:v>
                </c:pt>
                <c:pt idx="186">
                  <c:v>527.05380000000002</c:v>
                </c:pt>
                <c:pt idx="187">
                  <c:v>527.41051999999991</c:v>
                </c:pt>
                <c:pt idx="188">
                  <c:v>527.94560000000001</c:v>
                </c:pt>
                <c:pt idx="189">
                  <c:v>528.48068000000001</c:v>
                </c:pt>
                <c:pt idx="190">
                  <c:v>529.55083999999999</c:v>
                </c:pt>
                <c:pt idx="191">
                  <c:v>529.90755999999999</c:v>
                </c:pt>
                <c:pt idx="192">
                  <c:v>530.97771999999998</c:v>
                </c:pt>
                <c:pt idx="193">
                  <c:v>531.51279999999997</c:v>
                </c:pt>
                <c:pt idx="194">
                  <c:v>531.86951999999997</c:v>
                </c:pt>
                <c:pt idx="195">
                  <c:v>531.15607999999997</c:v>
                </c:pt>
                <c:pt idx="196">
                  <c:v>529.90755999999999</c:v>
                </c:pt>
                <c:pt idx="197">
                  <c:v>529.72919999999999</c:v>
                </c:pt>
                <c:pt idx="198">
                  <c:v>529.72919999999999</c:v>
                </c:pt>
                <c:pt idx="199">
                  <c:v>530.08591999999999</c:v>
                </c:pt>
                <c:pt idx="200">
                  <c:v>530.44263999999998</c:v>
                </c:pt>
                <c:pt idx="201">
                  <c:v>530.97771999999998</c:v>
                </c:pt>
                <c:pt idx="202">
                  <c:v>531.51279999999997</c:v>
                </c:pt>
                <c:pt idx="203">
                  <c:v>531.69115999999997</c:v>
                </c:pt>
                <c:pt idx="204">
                  <c:v>532.22623999999996</c:v>
                </c:pt>
                <c:pt idx="205">
                  <c:v>532.58295999999996</c:v>
                </c:pt>
                <c:pt idx="206">
                  <c:v>532.93967999999995</c:v>
                </c:pt>
                <c:pt idx="207">
                  <c:v>533.29639999999995</c:v>
                </c:pt>
                <c:pt idx="208">
                  <c:v>533.65311999999994</c:v>
                </c:pt>
                <c:pt idx="209">
                  <c:v>534.00983999999994</c:v>
                </c:pt>
                <c:pt idx="210">
                  <c:v>534.36655999999994</c:v>
                </c:pt>
                <c:pt idx="211">
                  <c:v>534.72328000000005</c:v>
                </c:pt>
                <c:pt idx="212">
                  <c:v>535.08000000000004</c:v>
                </c:pt>
                <c:pt idx="213">
                  <c:v>535.25836000000004</c:v>
                </c:pt>
                <c:pt idx="214">
                  <c:v>535.61508000000003</c:v>
                </c:pt>
                <c:pt idx="215">
                  <c:v>535.97180000000003</c:v>
                </c:pt>
                <c:pt idx="216">
                  <c:v>536.32852000000003</c:v>
                </c:pt>
                <c:pt idx="217">
                  <c:v>536.50687999999991</c:v>
                </c:pt>
                <c:pt idx="218">
                  <c:v>536.86360000000002</c:v>
                </c:pt>
                <c:pt idx="219">
                  <c:v>537.22032000000002</c:v>
                </c:pt>
                <c:pt idx="220">
                  <c:v>537.57704000000001</c:v>
                </c:pt>
                <c:pt idx="221">
                  <c:v>537.93376000000001</c:v>
                </c:pt>
                <c:pt idx="222">
                  <c:v>538.29048</c:v>
                </c:pt>
                <c:pt idx="223">
                  <c:v>538.46884</c:v>
                </c:pt>
                <c:pt idx="224">
                  <c:v>538.82556</c:v>
                </c:pt>
                <c:pt idx="225">
                  <c:v>539.18227999999999</c:v>
                </c:pt>
                <c:pt idx="226">
                  <c:v>539.36063999999999</c:v>
                </c:pt>
                <c:pt idx="227">
                  <c:v>539.71735999999999</c:v>
                </c:pt>
                <c:pt idx="228">
                  <c:v>539.89571999999998</c:v>
                </c:pt>
                <c:pt idx="229">
                  <c:v>540.07407999999998</c:v>
                </c:pt>
                <c:pt idx="230">
                  <c:v>540.43079999999998</c:v>
                </c:pt>
                <c:pt idx="231">
                  <c:v>540.78751999999997</c:v>
                </c:pt>
                <c:pt idx="232">
                  <c:v>541.14423999999997</c:v>
                </c:pt>
                <c:pt idx="233">
                  <c:v>541.32260000000008</c:v>
                </c:pt>
                <c:pt idx="234">
                  <c:v>541.67931999999996</c:v>
                </c:pt>
                <c:pt idx="235">
                  <c:v>542.03603999999996</c:v>
                </c:pt>
                <c:pt idx="236">
                  <c:v>542.21439999999996</c:v>
                </c:pt>
                <c:pt idx="237">
                  <c:v>542.57112000000006</c:v>
                </c:pt>
                <c:pt idx="238">
                  <c:v>542.92784000000006</c:v>
                </c:pt>
                <c:pt idx="239">
                  <c:v>543.10619999999994</c:v>
                </c:pt>
                <c:pt idx="240">
                  <c:v>543.46291999999994</c:v>
                </c:pt>
                <c:pt idx="241">
                  <c:v>543.64127999999994</c:v>
                </c:pt>
                <c:pt idx="242">
                  <c:v>543.99799999999993</c:v>
                </c:pt>
                <c:pt idx="243">
                  <c:v>544.17636000000005</c:v>
                </c:pt>
                <c:pt idx="244">
                  <c:v>544.53307999999993</c:v>
                </c:pt>
                <c:pt idx="245">
                  <c:v>544.71143999999993</c:v>
                </c:pt>
                <c:pt idx="246">
                  <c:v>544.88979999999992</c:v>
                </c:pt>
                <c:pt idx="247">
                  <c:v>545.24651999999992</c:v>
                </c:pt>
                <c:pt idx="248">
                  <c:v>545.95996000000002</c:v>
                </c:pt>
                <c:pt idx="249">
                  <c:v>546.13832000000002</c:v>
                </c:pt>
                <c:pt idx="250">
                  <c:v>546.49504000000002</c:v>
                </c:pt>
                <c:pt idx="251">
                  <c:v>546.67340000000002</c:v>
                </c:pt>
                <c:pt idx="252">
                  <c:v>547.03012000000001</c:v>
                </c:pt>
                <c:pt idx="253">
                  <c:v>547.38684000000001</c:v>
                </c:pt>
                <c:pt idx="254">
                  <c:v>547.38684000000001</c:v>
                </c:pt>
                <c:pt idx="255">
                  <c:v>547.74356</c:v>
                </c:pt>
                <c:pt idx="256">
                  <c:v>548.27863999999988</c:v>
                </c:pt>
                <c:pt idx="257">
                  <c:v>548.45699999999999</c:v>
                </c:pt>
                <c:pt idx="258">
                  <c:v>548.63535999999999</c:v>
                </c:pt>
                <c:pt idx="259">
                  <c:v>548.99207999999999</c:v>
                </c:pt>
                <c:pt idx="260">
                  <c:v>548.99207999999999</c:v>
                </c:pt>
                <c:pt idx="261">
                  <c:v>549.34879999999998</c:v>
                </c:pt>
                <c:pt idx="262">
                  <c:v>549.52715999999987</c:v>
                </c:pt>
                <c:pt idx="263">
                  <c:v>550.06223999999997</c:v>
                </c:pt>
                <c:pt idx="264">
                  <c:v>550.24059999999997</c:v>
                </c:pt>
                <c:pt idx="265">
                  <c:v>550.41895999999997</c:v>
                </c:pt>
                <c:pt idx="266">
                  <c:v>550.77567999999997</c:v>
                </c:pt>
                <c:pt idx="267">
                  <c:v>550.59731999999997</c:v>
                </c:pt>
                <c:pt idx="268">
                  <c:v>551.13239999999996</c:v>
                </c:pt>
                <c:pt idx="269">
                  <c:v>551.31076000000007</c:v>
                </c:pt>
                <c:pt idx="270">
                  <c:v>551.66747999999995</c:v>
                </c:pt>
                <c:pt idx="271">
                  <c:v>551.84584000000007</c:v>
                </c:pt>
                <c:pt idx="272">
                  <c:v>552.02419999999995</c:v>
                </c:pt>
                <c:pt idx="273">
                  <c:v>552.20256000000006</c:v>
                </c:pt>
                <c:pt idx="274">
                  <c:v>552.55928000000006</c:v>
                </c:pt>
                <c:pt idx="275">
                  <c:v>552.73763999999994</c:v>
                </c:pt>
                <c:pt idx="276">
                  <c:v>553.09436000000005</c:v>
                </c:pt>
                <c:pt idx="277">
                  <c:v>553.45108000000005</c:v>
                </c:pt>
                <c:pt idx="278">
                  <c:v>553.62943999999993</c:v>
                </c:pt>
                <c:pt idx="279">
                  <c:v>553.98615999999993</c:v>
                </c:pt>
                <c:pt idx="280">
                  <c:v>554.34287999999992</c:v>
                </c:pt>
                <c:pt idx="281">
                  <c:v>554.34287999999992</c:v>
                </c:pt>
                <c:pt idx="282">
                  <c:v>554.69960000000003</c:v>
                </c:pt>
                <c:pt idx="283">
                  <c:v>554.87795999999992</c:v>
                </c:pt>
                <c:pt idx="284">
                  <c:v>555.23467999999991</c:v>
                </c:pt>
                <c:pt idx="285">
                  <c:v>555.41303999999991</c:v>
                </c:pt>
                <c:pt idx="286">
                  <c:v>555.59139999999991</c:v>
                </c:pt>
                <c:pt idx="287">
                  <c:v>555.76975999999991</c:v>
                </c:pt>
                <c:pt idx="288">
                  <c:v>555.94812000000002</c:v>
                </c:pt>
                <c:pt idx="289">
                  <c:v>556.30484000000001</c:v>
                </c:pt>
                <c:pt idx="290">
                  <c:v>556.48320000000001</c:v>
                </c:pt>
                <c:pt idx="291">
                  <c:v>556.66156000000001</c:v>
                </c:pt>
                <c:pt idx="292">
                  <c:v>557.01828</c:v>
                </c:pt>
                <c:pt idx="293">
                  <c:v>557.19664</c:v>
                </c:pt>
                <c:pt idx="294">
                  <c:v>557.55336</c:v>
                </c:pt>
                <c:pt idx="295">
                  <c:v>557.55336</c:v>
                </c:pt>
                <c:pt idx="296">
                  <c:v>557.73172</c:v>
                </c:pt>
                <c:pt idx="297">
                  <c:v>558.08843999999999</c:v>
                </c:pt>
                <c:pt idx="298">
                  <c:v>558.26679999999999</c:v>
                </c:pt>
                <c:pt idx="299">
                  <c:v>558.44515999999999</c:v>
                </c:pt>
                <c:pt idx="300">
                  <c:v>558.80187999999998</c:v>
                </c:pt>
                <c:pt idx="301">
                  <c:v>558.98023999999998</c:v>
                </c:pt>
                <c:pt idx="302">
                  <c:v>559.15859999999998</c:v>
                </c:pt>
                <c:pt idx="303">
                  <c:v>559.33695999999998</c:v>
                </c:pt>
                <c:pt idx="304">
                  <c:v>559.69367999999997</c:v>
                </c:pt>
                <c:pt idx="305">
                  <c:v>559.87203999999997</c:v>
                </c:pt>
                <c:pt idx="306">
                  <c:v>560.22875999999997</c:v>
                </c:pt>
                <c:pt idx="307">
                  <c:v>560.40711999999996</c:v>
                </c:pt>
                <c:pt idx="308">
                  <c:v>560.76383999999996</c:v>
                </c:pt>
                <c:pt idx="309">
                  <c:v>560.76383999999996</c:v>
                </c:pt>
                <c:pt idx="310">
                  <c:v>560.94219999999996</c:v>
                </c:pt>
                <c:pt idx="311">
                  <c:v>561.12055999999995</c:v>
                </c:pt>
                <c:pt idx="312">
                  <c:v>561.12055999999995</c:v>
                </c:pt>
                <c:pt idx="313">
                  <c:v>561.47727999999995</c:v>
                </c:pt>
                <c:pt idx="314">
                  <c:v>561.65563999999995</c:v>
                </c:pt>
                <c:pt idx="315">
                  <c:v>561.65563999999995</c:v>
                </c:pt>
                <c:pt idx="316">
                  <c:v>561.12055999999995</c:v>
                </c:pt>
                <c:pt idx="317">
                  <c:v>559.87203999999997</c:v>
                </c:pt>
                <c:pt idx="318">
                  <c:v>559.15859999999998</c:v>
                </c:pt>
                <c:pt idx="319">
                  <c:v>558.98023999999998</c:v>
                </c:pt>
                <c:pt idx="320">
                  <c:v>558.80187999999998</c:v>
                </c:pt>
                <c:pt idx="321">
                  <c:v>558.80187999999998</c:v>
                </c:pt>
                <c:pt idx="322">
                  <c:v>558.80187999999998</c:v>
                </c:pt>
                <c:pt idx="323">
                  <c:v>558.98023999999998</c:v>
                </c:pt>
                <c:pt idx="324">
                  <c:v>559.15859999999998</c:v>
                </c:pt>
                <c:pt idx="325">
                  <c:v>559.15859999999998</c:v>
                </c:pt>
                <c:pt idx="326">
                  <c:v>559.51531999999997</c:v>
                </c:pt>
                <c:pt idx="327">
                  <c:v>559.69367999999997</c:v>
                </c:pt>
                <c:pt idx="328">
                  <c:v>559.69367999999997</c:v>
                </c:pt>
                <c:pt idx="329">
                  <c:v>559.87203999999997</c:v>
                </c:pt>
                <c:pt idx="330">
                  <c:v>560.22875999999997</c:v>
                </c:pt>
                <c:pt idx="331">
                  <c:v>560.40711999999996</c:v>
                </c:pt>
                <c:pt idx="332">
                  <c:v>560.58547999999996</c:v>
                </c:pt>
                <c:pt idx="333">
                  <c:v>560.76383999999996</c:v>
                </c:pt>
                <c:pt idx="334">
                  <c:v>560.94219999999996</c:v>
                </c:pt>
                <c:pt idx="335">
                  <c:v>560.94219999999996</c:v>
                </c:pt>
                <c:pt idx="336">
                  <c:v>561.12055999999995</c:v>
                </c:pt>
                <c:pt idx="337">
                  <c:v>561.12055999999995</c:v>
                </c:pt>
                <c:pt idx="338">
                  <c:v>561.29891999999995</c:v>
                </c:pt>
                <c:pt idx="339">
                  <c:v>561.47727999999995</c:v>
                </c:pt>
                <c:pt idx="340">
                  <c:v>561.47727999999995</c:v>
                </c:pt>
                <c:pt idx="341">
                  <c:v>562.01235999999994</c:v>
                </c:pt>
                <c:pt idx="342">
                  <c:v>562.01235999999994</c:v>
                </c:pt>
                <c:pt idx="343">
                  <c:v>562.19072000000006</c:v>
                </c:pt>
                <c:pt idx="344">
                  <c:v>562.19072000000006</c:v>
                </c:pt>
                <c:pt idx="345">
                  <c:v>562.19072000000006</c:v>
                </c:pt>
                <c:pt idx="346">
                  <c:v>562.36907999999994</c:v>
                </c:pt>
                <c:pt idx="347">
                  <c:v>562.36907999999994</c:v>
                </c:pt>
                <c:pt idx="348">
                  <c:v>562.54743999999994</c:v>
                </c:pt>
                <c:pt idx="349">
                  <c:v>562.72580000000005</c:v>
                </c:pt>
                <c:pt idx="350">
                  <c:v>562.72580000000005</c:v>
                </c:pt>
                <c:pt idx="351">
                  <c:v>562.90415999999993</c:v>
                </c:pt>
                <c:pt idx="352">
                  <c:v>563.08252000000005</c:v>
                </c:pt>
                <c:pt idx="353">
                  <c:v>563.08252000000005</c:v>
                </c:pt>
                <c:pt idx="354">
                  <c:v>563.26087999999993</c:v>
                </c:pt>
                <c:pt idx="355">
                  <c:v>563.26087999999993</c:v>
                </c:pt>
                <c:pt idx="356">
                  <c:v>563.43924000000004</c:v>
                </c:pt>
                <c:pt idx="357">
                  <c:v>563.61760000000004</c:v>
                </c:pt>
                <c:pt idx="358">
                  <c:v>563.61760000000004</c:v>
                </c:pt>
                <c:pt idx="359">
                  <c:v>563.79596000000004</c:v>
                </c:pt>
                <c:pt idx="360">
                  <c:v>563.97432000000003</c:v>
                </c:pt>
                <c:pt idx="361">
                  <c:v>563.97432000000003</c:v>
                </c:pt>
                <c:pt idx="362">
                  <c:v>564.15267999999992</c:v>
                </c:pt>
                <c:pt idx="363">
                  <c:v>564.33104000000003</c:v>
                </c:pt>
                <c:pt idx="364">
                  <c:v>564.33104000000003</c:v>
                </c:pt>
                <c:pt idx="365">
                  <c:v>564.50939999999991</c:v>
                </c:pt>
                <c:pt idx="366">
                  <c:v>564.50939999999991</c:v>
                </c:pt>
                <c:pt idx="367">
                  <c:v>564.68776000000003</c:v>
                </c:pt>
                <c:pt idx="368">
                  <c:v>564.68776000000003</c:v>
                </c:pt>
                <c:pt idx="369">
                  <c:v>564.68776000000003</c:v>
                </c:pt>
                <c:pt idx="370">
                  <c:v>564.86612000000002</c:v>
                </c:pt>
                <c:pt idx="371">
                  <c:v>565.04448000000002</c:v>
                </c:pt>
                <c:pt idx="372">
                  <c:v>565.04448000000002</c:v>
                </c:pt>
                <c:pt idx="373">
                  <c:v>565.22284000000002</c:v>
                </c:pt>
                <c:pt idx="374">
                  <c:v>565.22284000000002</c:v>
                </c:pt>
                <c:pt idx="375">
                  <c:v>565.4011999999999</c:v>
                </c:pt>
                <c:pt idx="376">
                  <c:v>565.57956000000001</c:v>
                </c:pt>
                <c:pt idx="377">
                  <c:v>565.7579199999999</c:v>
                </c:pt>
                <c:pt idx="378">
                  <c:v>565.7579199999999</c:v>
                </c:pt>
                <c:pt idx="379">
                  <c:v>565.7579199999999</c:v>
                </c:pt>
                <c:pt idx="380">
                  <c:v>566.11463999999989</c:v>
                </c:pt>
                <c:pt idx="381">
                  <c:v>566.11463999999989</c:v>
                </c:pt>
                <c:pt idx="382">
                  <c:v>566.29300000000001</c:v>
                </c:pt>
                <c:pt idx="383">
                  <c:v>566.29300000000001</c:v>
                </c:pt>
                <c:pt idx="384">
                  <c:v>566.29300000000001</c:v>
                </c:pt>
                <c:pt idx="385">
                  <c:v>566.29300000000001</c:v>
                </c:pt>
                <c:pt idx="386">
                  <c:v>566.47136</c:v>
                </c:pt>
                <c:pt idx="387">
                  <c:v>566.64971999999989</c:v>
                </c:pt>
                <c:pt idx="388">
                  <c:v>566.82808</c:v>
                </c:pt>
                <c:pt idx="389">
                  <c:v>566.82808</c:v>
                </c:pt>
                <c:pt idx="390">
                  <c:v>566.82808</c:v>
                </c:pt>
                <c:pt idx="391">
                  <c:v>567.00643999999988</c:v>
                </c:pt>
                <c:pt idx="392">
                  <c:v>567.1848</c:v>
                </c:pt>
                <c:pt idx="393">
                  <c:v>567.1848</c:v>
                </c:pt>
                <c:pt idx="394">
                  <c:v>567.1848</c:v>
                </c:pt>
                <c:pt idx="395">
                  <c:v>567.1848</c:v>
                </c:pt>
                <c:pt idx="396">
                  <c:v>567.36315999999999</c:v>
                </c:pt>
                <c:pt idx="397">
                  <c:v>567.54151999999999</c:v>
                </c:pt>
                <c:pt idx="398">
                  <c:v>567.54151999999999</c:v>
                </c:pt>
                <c:pt idx="399">
                  <c:v>567.71987999999999</c:v>
                </c:pt>
                <c:pt idx="400">
                  <c:v>567.71987999999999</c:v>
                </c:pt>
                <c:pt idx="401">
                  <c:v>567.89823999999999</c:v>
                </c:pt>
                <c:pt idx="402">
                  <c:v>567.89823999999999</c:v>
                </c:pt>
                <c:pt idx="403">
                  <c:v>567.89823999999999</c:v>
                </c:pt>
                <c:pt idx="404">
                  <c:v>567.89823999999999</c:v>
                </c:pt>
                <c:pt idx="405">
                  <c:v>568.25495999999998</c:v>
                </c:pt>
                <c:pt idx="406">
                  <c:v>568.25495999999998</c:v>
                </c:pt>
                <c:pt idx="407">
                  <c:v>568.43331999999998</c:v>
                </c:pt>
                <c:pt idx="408">
                  <c:v>568.43331999999998</c:v>
                </c:pt>
                <c:pt idx="409">
                  <c:v>568.61167999999998</c:v>
                </c:pt>
                <c:pt idx="410">
                  <c:v>568.61167999999998</c:v>
                </c:pt>
                <c:pt idx="411">
                  <c:v>568.61167999999998</c:v>
                </c:pt>
                <c:pt idx="412">
                  <c:v>568.79003999999998</c:v>
                </c:pt>
                <c:pt idx="413">
                  <c:v>568.79003999999998</c:v>
                </c:pt>
                <c:pt idx="414">
                  <c:v>568.79003999999998</c:v>
                </c:pt>
                <c:pt idx="415">
                  <c:v>568.79003999999998</c:v>
                </c:pt>
                <c:pt idx="416">
                  <c:v>568.96839999999997</c:v>
                </c:pt>
                <c:pt idx="417">
                  <c:v>569.32512000000008</c:v>
                </c:pt>
                <c:pt idx="418">
                  <c:v>569.32512000000008</c:v>
                </c:pt>
                <c:pt idx="419">
                  <c:v>569.32512000000008</c:v>
                </c:pt>
                <c:pt idx="420">
                  <c:v>569.32512000000008</c:v>
                </c:pt>
                <c:pt idx="421">
                  <c:v>569.68184000000008</c:v>
                </c:pt>
                <c:pt idx="422">
                  <c:v>569.68184000000008</c:v>
                </c:pt>
                <c:pt idx="423">
                  <c:v>569.86019999999996</c:v>
                </c:pt>
                <c:pt idx="424">
                  <c:v>569.86019999999996</c:v>
                </c:pt>
                <c:pt idx="425">
                  <c:v>570.03855999999996</c:v>
                </c:pt>
                <c:pt idx="426">
                  <c:v>570.03855999999996</c:v>
                </c:pt>
                <c:pt idx="427">
                  <c:v>570.03855999999996</c:v>
                </c:pt>
                <c:pt idx="428">
                  <c:v>570.21691999999996</c:v>
                </c:pt>
                <c:pt idx="429">
                  <c:v>570.39527999999996</c:v>
                </c:pt>
                <c:pt idx="430">
                  <c:v>570.39527999999996</c:v>
                </c:pt>
                <c:pt idx="431">
                  <c:v>570.39527999999996</c:v>
                </c:pt>
                <c:pt idx="432">
                  <c:v>570.57363999999995</c:v>
                </c:pt>
                <c:pt idx="433">
                  <c:v>570.75199999999995</c:v>
                </c:pt>
                <c:pt idx="434">
                  <c:v>570.75199999999995</c:v>
                </c:pt>
                <c:pt idx="435">
                  <c:v>570.93035999999995</c:v>
                </c:pt>
                <c:pt idx="436">
                  <c:v>570.93035999999995</c:v>
                </c:pt>
                <c:pt idx="437">
                  <c:v>571.28707999999995</c:v>
                </c:pt>
                <c:pt idx="438">
                  <c:v>571.10872000000006</c:v>
                </c:pt>
                <c:pt idx="439">
                  <c:v>571.10872000000006</c:v>
                </c:pt>
                <c:pt idx="440">
                  <c:v>571.28707999999995</c:v>
                </c:pt>
                <c:pt idx="441">
                  <c:v>571.28707999999995</c:v>
                </c:pt>
                <c:pt idx="442">
                  <c:v>571.46543999999994</c:v>
                </c:pt>
                <c:pt idx="443">
                  <c:v>571.64379999999994</c:v>
                </c:pt>
                <c:pt idx="444">
                  <c:v>571.64379999999994</c:v>
                </c:pt>
                <c:pt idx="445">
                  <c:v>571.64379999999994</c:v>
                </c:pt>
                <c:pt idx="446">
                  <c:v>571.64379999999994</c:v>
                </c:pt>
                <c:pt idx="447">
                  <c:v>572.00051999999994</c:v>
                </c:pt>
                <c:pt idx="448">
                  <c:v>572.00051999999994</c:v>
                </c:pt>
                <c:pt idx="449">
                  <c:v>572.00051999999994</c:v>
                </c:pt>
                <c:pt idx="450">
                  <c:v>572.00051999999994</c:v>
                </c:pt>
                <c:pt idx="451">
                  <c:v>572.17887999999994</c:v>
                </c:pt>
                <c:pt idx="452">
                  <c:v>572.17887999999994</c:v>
                </c:pt>
                <c:pt idx="453">
                  <c:v>572.35724000000005</c:v>
                </c:pt>
                <c:pt idx="454">
                  <c:v>572.35724000000005</c:v>
                </c:pt>
                <c:pt idx="455">
                  <c:v>572.53559999999993</c:v>
                </c:pt>
                <c:pt idx="456">
                  <c:v>572.53559999999993</c:v>
                </c:pt>
                <c:pt idx="457">
                  <c:v>572.71395999999993</c:v>
                </c:pt>
                <c:pt idx="458">
                  <c:v>572.89231999999993</c:v>
                </c:pt>
                <c:pt idx="459">
                  <c:v>572.89231999999993</c:v>
                </c:pt>
                <c:pt idx="460">
                  <c:v>572.89231999999993</c:v>
                </c:pt>
                <c:pt idx="461">
                  <c:v>573.07068000000004</c:v>
                </c:pt>
                <c:pt idx="462">
                  <c:v>573.24903999999992</c:v>
                </c:pt>
                <c:pt idx="463">
                  <c:v>573.24903999999992</c:v>
                </c:pt>
                <c:pt idx="464">
                  <c:v>573.24903999999992</c:v>
                </c:pt>
                <c:pt idx="465">
                  <c:v>573.42740000000003</c:v>
                </c:pt>
                <c:pt idx="466">
                  <c:v>573.42740000000003</c:v>
                </c:pt>
                <c:pt idx="467">
                  <c:v>573.60575999999992</c:v>
                </c:pt>
                <c:pt idx="468">
                  <c:v>573.60575999999992</c:v>
                </c:pt>
                <c:pt idx="469">
                  <c:v>573.60575999999992</c:v>
                </c:pt>
                <c:pt idx="470">
                  <c:v>573.60575999999992</c:v>
                </c:pt>
                <c:pt idx="471">
                  <c:v>573.78411999999992</c:v>
                </c:pt>
                <c:pt idx="472">
                  <c:v>573.96248000000003</c:v>
                </c:pt>
                <c:pt idx="473">
                  <c:v>573.78411999999992</c:v>
                </c:pt>
                <c:pt idx="474">
                  <c:v>574.14083999999991</c:v>
                </c:pt>
                <c:pt idx="475">
                  <c:v>574.14083999999991</c:v>
                </c:pt>
                <c:pt idx="476">
                  <c:v>574.14083999999991</c:v>
                </c:pt>
                <c:pt idx="477">
                  <c:v>574.31920000000002</c:v>
                </c:pt>
                <c:pt idx="478">
                  <c:v>574.31920000000002</c:v>
                </c:pt>
                <c:pt idx="479">
                  <c:v>574.31920000000002</c:v>
                </c:pt>
                <c:pt idx="480">
                  <c:v>574.49756000000002</c:v>
                </c:pt>
                <c:pt idx="481">
                  <c:v>574.49756000000002</c:v>
                </c:pt>
                <c:pt idx="482">
                  <c:v>574.49756000000002</c:v>
                </c:pt>
                <c:pt idx="483">
                  <c:v>574.67592000000002</c:v>
                </c:pt>
                <c:pt idx="484">
                  <c:v>574.67592000000002</c:v>
                </c:pt>
                <c:pt idx="485">
                  <c:v>574.8542799999999</c:v>
                </c:pt>
                <c:pt idx="486">
                  <c:v>574.8542799999999</c:v>
                </c:pt>
                <c:pt idx="487">
                  <c:v>574.8542799999999</c:v>
                </c:pt>
                <c:pt idx="488">
                  <c:v>574.8542799999999</c:v>
                </c:pt>
                <c:pt idx="489">
                  <c:v>575.03264000000001</c:v>
                </c:pt>
                <c:pt idx="490">
                  <c:v>575.21100000000001</c:v>
                </c:pt>
                <c:pt idx="491">
                  <c:v>575.21100000000001</c:v>
                </c:pt>
                <c:pt idx="492">
                  <c:v>575.21100000000001</c:v>
                </c:pt>
                <c:pt idx="493">
                  <c:v>575.21100000000001</c:v>
                </c:pt>
                <c:pt idx="494">
                  <c:v>575.56772000000012</c:v>
                </c:pt>
                <c:pt idx="495">
                  <c:v>575.56772000000012</c:v>
                </c:pt>
                <c:pt idx="496">
                  <c:v>575.74608000000001</c:v>
                </c:pt>
                <c:pt idx="497">
                  <c:v>575.74608000000001</c:v>
                </c:pt>
                <c:pt idx="498">
                  <c:v>575.74608000000001</c:v>
                </c:pt>
                <c:pt idx="499">
                  <c:v>575.74608000000001</c:v>
                </c:pt>
                <c:pt idx="500">
                  <c:v>575.74608000000001</c:v>
                </c:pt>
                <c:pt idx="501">
                  <c:v>575.74608000000001</c:v>
                </c:pt>
                <c:pt idx="502">
                  <c:v>575.92444</c:v>
                </c:pt>
                <c:pt idx="503">
                  <c:v>576.10279999999989</c:v>
                </c:pt>
                <c:pt idx="504">
                  <c:v>576.10279999999989</c:v>
                </c:pt>
                <c:pt idx="505">
                  <c:v>576.10279999999989</c:v>
                </c:pt>
                <c:pt idx="506">
                  <c:v>576.28116</c:v>
                </c:pt>
                <c:pt idx="507">
                  <c:v>576.28116</c:v>
                </c:pt>
                <c:pt idx="508">
                  <c:v>576.45952</c:v>
                </c:pt>
                <c:pt idx="509">
                  <c:v>576.45952</c:v>
                </c:pt>
                <c:pt idx="510">
                  <c:v>576.63787999999988</c:v>
                </c:pt>
                <c:pt idx="511">
                  <c:v>576.81624000000011</c:v>
                </c:pt>
                <c:pt idx="512">
                  <c:v>576.81624000000011</c:v>
                </c:pt>
                <c:pt idx="513">
                  <c:v>576.81624000000011</c:v>
                </c:pt>
                <c:pt idx="514">
                  <c:v>576.81624000000011</c:v>
                </c:pt>
                <c:pt idx="515">
                  <c:v>576.81624000000011</c:v>
                </c:pt>
                <c:pt idx="516">
                  <c:v>576.99459999999999</c:v>
                </c:pt>
                <c:pt idx="517">
                  <c:v>576.99459999999999</c:v>
                </c:pt>
                <c:pt idx="518">
                  <c:v>576.99459999999999</c:v>
                </c:pt>
                <c:pt idx="519">
                  <c:v>577.17295999999999</c:v>
                </c:pt>
                <c:pt idx="520">
                  <c:v>577.17295999999999</c:v>
                </c:pt>
                <c:pt idx="521">
                  <c:v>577.17295999999999</c:v>
                </c:pt>
                <c:pt idx="522">
                  <c:v>577.35131999999987</c:v>
                </c:pt>
                <c:pt idx="523">
                  <c:v>577.35131999999987</c:v>
                </c:pt>
                <c:pt idx="524">
                  <c:v>577.52967999999998</c:v>
                </c:pt>
                <c:pt idx="525">
                  <c:v>577.35131999999987</c:v>
                </c:pt>
                <c:pt idx="526">
                  <c:v>577.70803999999998</c:v>
                </c:pt>
                <c:pt idx="527">
                  <c:v>577.70803999999998</c:v>
                </c:pt>
                <c:pt idx="528">
                  <c:v>577.70803999999998</c:v>
                </c:pt>
                <c:pt idx="529">
                  <c:v>577.88639999999987</c:v>
                </c:pt>
                <c:pt idx="530">
                  <c:v>577.88639999999987</c:v>
                </c:pt>
                <c:pt idx="531">
                  <c:v>577.88639999999987</c:v>
                </c:pt>
                <c:pt idx="532">
                  <c:v>578.06475999999998</c:v>
                </c:pt>
                <c:pt idx="533">
                  <c:v>578.06475999999998</c:v>
                </c:pt>
                <c:pt idx="534">
                  <c:v>578.24311999999998</c:v>
                </c:pt>
                <c:pt idx="535">
                  <c:v>578.06475999999998</c:v>
                </c:pt>
                <c:pt idx="536">
                  <c:v>578.42147999999997</c:v>
                </c:pt>
                <c:pt idx="537">
                  <c:v>578.24311999999998</c:v>
                </c:pt>
                <c:pt idx="538">
                  <c:v>578.42147999999997</c:v>
                </c:pt>
                <c:pt idx="539">
                  <c:v>578.59983999999997</c:v>
                </c:pt>
                <c:pt idx="540">
                  <c:v>578.59983999999997</c:v>
                </c:pt>
                <c:pt idx="541">
                  <c:v>578.59983999999997</c:v>
                </c:pt>
                <c:pt idx="542">
                  <c:v>578.59983999999997</c:v>
                </c:pt>
                <c:pt idx="543">
                  <c:v>578.59983999999997</c:v>
                </c:pt>
                <c:pt idx="544">
                  <c:v>578.95655999999997</c:v>
                </c:pt>
                <c:pt idx="545">
                  <c:v>578.95655999999997</c:v>
                </c:pt>
                <c:pt idx="546">
                  <c:v>578.95655999999997</c:v>
                </c:pt>
                <c:pt idx="547">
                  <c:v>578.95655999999997</c:v>
                </c:pt>
                <c:pt idx="548">
                  <c:v>578.95655999999997</c:v>
                </c:pt>
                <c:pt idx="549">
                  <c:v>579.13491999999997</c:v>
                </c:pt>
                <c:pt idx="550">
                  <c:v>579.31327999999996</c:v>
                </c:pt>
                <c:pt idx="551">
                  <c:v>579.31327999999996</c:v>
                </c:pt>
                <c:pt idx="552">
                  <c:v>579.31327999999996</c:v>
                </c:pt>
                <c:pt idx="553">
                  <c:v>579.31327999999996</c:v>
                </c:pt>
                <c:pt idx="554">
                  <c:v>579.49163999999996</c:v>
                </c:pt>
                <c:pt idx="555">
                  <c:v>579.66999999999996</c:v>
                </c:pt>
                <c:pt idx="556">
                  <c:v>579.66999999999996</c:v>
                </c:pt>
                <c:pt idx="557">
                  <c:v>579.66999999999996</c:v>
                </c:pt>
                <c:pt idx="558">
                  <c:v>579.66999999999996</c:v>
                </c:pt>
                <c:pt idx="559">
                  <c:v>579.66999999999996</c:v>
                </c:pt>
                <c:pt idx="560">
                  <c:v>579.84835999999996</c:v>
                </c:pt>
                <c:pt idx="561">
                  <c:v>580.20508000000007</c:v>
                </c:pt>
                <c:pt idx="562">
                  <c:v>580.20508000000007</c:v>
                </c:pt>
                <c:pt idx="563">
                  <c:v>580.20508000000007</c:v>
                </c:pt>
                <c:pt idx="564">
                  <c:v>580.20508000000007</c:v>
                </c:pt>
                <c:pt idx="565">
                  <c:v>580.38343999999995</c:v>
                </c:pt>
                <c:pt idx="566">
                  <c:v>580.38343999999995</c:v>
                </c:pt>
                <c:pt idx="567">
                  <c:v>580.38343999999995</c:v>
                </c:pt>
                <c:pt idx="568">
                  <c:v>580.38343999999995</c:v>
                </c:pt>
                <c:pt idx="569">
                  <c:v>580.56179999999995</c:v>
                </c:pt>
                <c:pt idx="570">
                  <c:v>580.56179999999995</c:v>
                </c:pt>
                <c:pt idx="571">
                  <c:v>580.56179999999995</c:v>
                </c:pt>
                <c:pt idx="572">
                  <c:v>580.56179999999995</c:v>
                </c:pt>
                <c:pt idx="573">
                  <c:v>580.74016000000006</c:v>
                </c:pt>
                <c:pt idx="574">
                  <c:v>580.91851999999994</c:v>
                </c:pt>
                <c:pt idx="575">
                  <c:v>580.91851999999994</c:v>
                </c:pt>
                <c:pt idx="576">
                  <c:v>580.91851999999994</c:v>
                </c:pt>
                <c:pt idx="577">
                  <c:v>581.09687999999994</c:v>
                </c:pt>
                <c:pt idx="578">
                  <c:v>580.91851999999994</c:v>
                </c:pt>
                <c:pt idx="579">
                  <c:v>581.09687999999994</c:v>
                </c:pt>
                <c:pt idx="580">
                  <c:v>580.91851999999994</c:v>
                </c:pt>
                <c:pt idx="581">
                  <c:v>581.09687999999994</c:v>
                </c:pt>
                <c:pt idx="582">
                  <c:v>581.09687999999994</c:v>
                </c:pt>
                <c:pt idx="583">
                  <c:v>581.45360000000005</c:v>
                </c:pt>
                <c:pt idx="584">
                  <c:v>581.45360000000005</c:v>
                </c:pt>
                <c:pt idx="585">
                  <c:v>581.45360000000005</c:v>
                </c:pt>
                <c:pt idx="586">
                  <c:v>581.45360000000005</c:v>
                </c:pt>
                <c:pt idx="587">
                  <c:v>581.45360000000005</c:v>
                </c:pt>
                <c:pt idx="588">
                  <c:v>581.81031999999993</c:v>
                </c:pt>
                <c:pt idx="589">
                  <c:v>581.81031999999993</c:v>
                </c:pt>
                <c:pt idx="590">
                  <c:v>581.81031999999993</c:v>
                </c:pt>
                <c:pt idx="591">
                  <c:v>581.81031999999993</c:v>
                </c:pt>
                <c:pt idx="592">
                  <c:v>581.81031999999993</c:v>
                </c:pt>
                <c:pt idx="593">
                  <c:v>581.81031999999993</c:v>
                </c:pt>
                <c:pt idx="594">
                  <c:v>581.81031999999993</c:v>
                </c:pt>
                <c:pt idx="595">
                  <c:v>581.98868000000004</c:v>
                </c:pt>
                <c:pt idx="596">
                  <c:v>582.16703999999993</c:v>
                </c:pt>
                <c:pt idx="597">
                  <c:v>582.16703999999993</c:v>
                </c:pt>
                <c:pt idx="598">
                  <c:v>582.16703999999993</c:v>
                </c:pt>
                <c:pt idx="599">
                  <c:v>582.16703999999993</c:v>
                </c:pt>
                <c:pt idx="600">
                  <c:v>582.34539999999993</c:v>
                </c:pt>
                <c:pt idx="601">
                  <c:v>582.34539999999993</c:v>
                </c:pt>
                <c:pt idx="602">
                  <c:v>582.52375999999992</c:v>
                </c:pt>
                <c:pt idx="603">
                  <c:v>582.52375999999992</c:v>
                </c:pt>
                <c:pt idx="604">
                  <c:v>582.52375999999992</c:v>
                </c:pt>
                <c:pt idx="605">
                  <c:v>582.70212000000004</c:v>
                </c:pt>
                <c:pt idx="606">
                  <c:v>582.70212000000004</c:v>
                </c:pt>
                <c:pt idx="607">
                  <c:v>582.88047999999992</c:v>
                </c:pt>
                <c:pt idx="608">
                  <c:v>582.88047999999992</c:v>
                </c:pt>
                <c:pt idx="609">
                  <c:v>583.05883999999992</c:v>
                </c:pt>
                <c:pt idx="610">
                  <c:v>583.05883999999992</c:v>
                </c:pt>
                <c:pt idx="611">
                  <c:v>583.05883999999992</c:v>
                </c:pt>
                <c:pt idx="612">
                  <c:v>583.05883999999992</c:v>
                </c:pt>
                <c:pt idx="613">
                  <c:v>583.05883999999992</c:v>
                </c:pt>
                <c:pt idx="614">
                  <c:v>583.05883999999992</c:v>
                </c:pt>
                <c:pt idx="615">
                  <c:v>583.05883999999992</c:v>
                </c:pt>
                <c:pt idx="616">
                  <c:v>583.23720000000003</c:v>
                </c:pt>
                <c:pt idx="617">
                  <c:v>583.41555999999991</c:v>
                </c:pt>
                <c:pt idx="618">
                  <c:v>583.59391999999991</c:v>
                </c:pt>
                <c:pt idx="619">
                  <c:v>583.41555999999991</c:v>
                </c:pt>
                <c:pt idx="620">
                  <c:v>583.59391999999991</c:v>
                </c:pt>
                <c:pt idx="621">
                  <c:v>583.59391999999991</c:v>
                </c:pt>
                <c:pt idx="622">
                  <c:v>583.59391999999991</c:v>
                </c:pt>
                <c:pt idx="623">
                  <c:v>583.77227999999991</c:v>
                </c:pt>
                <c:pt idx="624">
                  <c:v>583.77227999999991</c:v>
                </c:pt>
                <c:pt idx="625">
                  <c:v>583.77227999999991</c:v>
                </c:pt>
                <c:pt idx="626">
                  <c:v>583.95064000000002</c:v>
                </c:pt>
                <c:pt idx="627">
                  <c:v>584.12899999999991</c:v>
                </c:pt>
                <c:pt idx="628">
                  <c:v>584.12899999999991</c:v>
                </c:pt>
                <c:pt idx="629">
                  <c:v>584.12899999999991</c:v>
                </c:pt>
                <c:pt idx="630">
                  <c:v>584.12899999999991</c:v>
                </c:pt>
                <c:pt idx="631">
                  <c:v>584.12899999999991</c:v>
                </c:pt>
                <c:pt idx="632">
                  <c:v>584.30736000000002</c:v>
                </c:pt>
                <c:pt idx="633">
                  <c:v>584.30736000000002</c:v>
                </c:pt>
                <c:pt idx="634">
                  <c:v>584.30736000000002</c:v>
                </c:pt>
                <c:pt idx="635">
                  <c:v>584.30736000000002</c:v>
                </c:pt>
                <c:pt idx="636">
                  <c:v>584.30736000000002</c:v>
                </c:pt>
                <c:pt idx="637">
                  <c:v>584.48572000000001</c:v>
                </c:pt>
                <c:pt idx="638">
                  <c:v>584.66408000000001</c:v>
                </c:pt>
                <c:pt idx="639">
                  <c:v>584.66408000000001</c:v>
                </c:pt>
                <c:pt idx="640">
                  <c:v>584.66408000000001</c:v>
                </c:pt>
                <c:pt idx="641">
                  <c:v>584.66408000000001</c:v>
                </c:pt>
                <c:pt idx="642">
                  <c:v>584.66408000000001</c:v>
                </c:pt>
                <c:pt idx="643">
                  <c:v>584.66408000000001</c:v>
                </c:pt>
                <c:pt idx="644">
                  <c:v>584.84244000000001</c:v>
                </c:pt>
                <c:pt idx="645">
                  <c:v>584.84244000000001</c:v>
                </c:pt>
                <c:pt idx="646">
                  <c:v>584.84244000000001</c:v>
                </c:pt>
                <c:pt idx="647">
                  <c:v>584.84244000000001</c:v>
                </c:pt>
                <c:pt idx="648">
                  <c:v>585.02079999999989</c:v>
                </c:pt>
                <c:pt idx="649">
                  <c:v>585.02079999999989</c:v>
                </c:pt>
                <c:pt idx="650">
                  <c:v>585.02079999999989</c:v>
                </c:pt>
                <c:pt idx="651">
                  <c:v>585.02079999999989</c:v>
                </c:pt>
                <c:pt idx="652">
                  <c:v>585.02079999999989</c:v>
                </c:pt>
                <c:pt idx="653">
                  <c:v>585.02079999999989</c:v>
                </c:pt>
                <c:pt idx="654">
                  <c:v>585.37752</c:v>
                </c:pt>
                <c:pt idx="655">
                  <c:v>585.37752</c:v>
                </c:pt>
                <c:pt idx="656">
                  <c:v>585.37752</c:v>
                </c:pt>
                <c:pt idx="657">
                  <c:v>585.55588</c:v>
                </c:pt>
                <c:pt idx="658">
                  <c:v>585.73424</c:v>
                </c:pt>
                <c:pt idx="659">
                  <c:v>585.9126</c:v>
                </c:pt>
                <c:pt idx="660">
                  <c:v>585.9126</c:v>
                </c:pt>
                <c:pt idx="661">
                  <c:v>585.9126</c:v>
                </c:pt>
                <c:pt idx="662">
                  <c:v>585.9126</c:v>
                </c:pt>
                <c:pt idx="663">
                  <c:v>585.9126</c:v>
                </c:pt>
                <c:pt idx="664">
                  <c:v>585.9126</c:v>
                </c:pt>
                <c:pt idx="665">
                  <c:v>586.09096</c:v>
                </c:pt>
                <c:pt idx="666">
                  <c:v>585.9126</c:v>
                </c:pt>
                <c:pt idx="667">
                  <c:v>586.09096</c:v>
                </c:pt>
                <c:pt idx="668">
                  <c:v>586.09096</c:v>
                </c:pt>
                <c:pt idx="669">
                  <c:v>586.09096</c:v>
                </c:pt>
                <c:pt idx="670">
                  <c:v>586.26931999999988</c:v>
                </c:pt>
                <c:pt idx="671">
                  <c:v>586.26931999999988</c:v>
                </c:pt>
                <c:pt idx="672">
                  <c:v>586.4476800000001</c:v>
                </c:pt>
                <c:pt idx="673">
                  <c:v>586.26931999999988</c:v>
                </c:pt>
                <c:pt idx="674">
                  <c:v>586.4476800000001</c:v>
                </c:pt>
                <c:pt idx="675">
                  <c:v>586.26931999999988</c:v>
                </c:pt>
                <c:pt idx="676">
                  <c:v>586.4476800000001</c:v>
                </c:pt>
                <c:pt idx="677">
                  <c:v>586.4476800000001</c:v>
                </c:pt>
                <c:pt idx="678">
                  <c:v>586.26931999999988</c:v>
                </c:pt>
                <c:pt idx="679">
                  <c:v>586.62603999999999</c:v>
                </c:pt>
                <c:pt idx="680">
                  <c:v>586.62603999999999</c:v>
                </c:pt>
                <c:pt idx="681">
                  <c:v>586.80439999999999</c:v>
                </c:pt>
                <c:pt idx="682">
                  <c:v>586.80439999999999</c:v>
                </c:pt>
                <c:pt idx="683">
                  <c:v>586.98275999999987</c:v>
                </c:pt>
                <c:pt idx="684">
                  <c:v>586.98275999999987</c:v>
                </c:pt>
                <c:pt idx="685">
                  <c:v>586.98275999999987</c:v>
                </c:pt>
                <c:pt idx="686">
                  <c:v>586.98275999999987</c:v>
                </c:pt>
                <c:pt idx="687">
                  <c:v>586.98275999999987</c:v>
                </c:pt>
                <c:pt idx="688">
                  <c:v>587.16111999999998</c:v>
                </c:pt>
                <c:pt idx="689">
                  <c:v>587.16111999999998</c:v>
                </c:pt>
                <c:pt idx="690">
                  <c:v>587.33947999999998</c:v>
                </c:pt>
                <c:pt idx="691">
                  <c:v>587.33947999999998</c:v>
                </c:pt>
                <c:pt idx="692">
                  <c:v>587.51783999999986</c:v>
                </c:pt>
                <c:pt idx="693">
                  <c:v>587.51783999999986</c:v>
                </c:pt>
                <c:pt idx="694">
                  <c:v>587.51783999999986</c:v>
                </c:pt>
                <c:pt idx="695">
                  <c:v>587.51783999999986</c:v>
                </c:pt>
                <c:pt idx="696">
                  <c:v>587.51783999999986</c:v>
                </c:pt>
                <c:pt idx="697">
                  <c:v>587.51783999999986</c:v>
                </c:pt>
                <c:pt idx="698">
                  <c:v>587.69620000000009</c:v>
                </c:pt>
                <c:pt idx="699">
                  <c:v>587.69620000000009</c:v>
                </c:pt>
                <c:pt idx="700">
                  <c:v>587.69620000000009</c:v>
                </c:pt>
                <c:pt idx="701">
                  <c:v>587.69620000000009</c:v>
                </c:pt>
                <c:pt idx="702">
                  <c:v>587.87455999999997</c:v>
                </c:pt>
                <c:pt idx="703">
                  <c:v>587.87455999999997</c:v>
                </c:pt>
                <c:pt idx="704">
                  <c:v>587.87455999999997</c:v>
                </c:pt>
                <c:pt idx="705">
                  <c:v>587.87455999999997</c:v>
                </c:pt>
                <c:pt idx="706">
                  <c:v>587.87455999999997</c:v>
                </c:pt>
                <c:pt idx="707">
                  <c:v>587.87455999999997</c:v>
                </c:pt>
                <c:pt idx="708">
                  <c:v>588.05291999999997</c:v>
                </c:pt>
                <c:pt idx="709">
                  <c:v>588.23127999999986</c:v>
                </c:pt>
                <c:pt idx="710">
                  <c:v>588.05291999999997</c:v>
                </c:pt>
                <c:pt idx="711">
                  <c:v>588.23127999999986</c:v>
                </c:pt>
                <c:pt idx="712">
                  <c:v>588.23127999999986</c:v>
                </c:pt>
                <c:pt idx="713">
                  <c:v>588.23127999999986</c:v>
                </c:pt>
                <c:pt idx="714">
                  <c:v>588.23127999999986</c:v>
                </c:pt>
                <c:pt idx="715">
                  <c:v>588.23127999999986</c:v>
                </c:pt>
                <c:pt idx="716">
                  <c:v>588.23127999999986</c:v>
                </c:pt>
                <c:pt idx="717">
                  <c:v>588.23127999999986</c:v>
                </c:pt>
                <c:pt idx="718">
                  <c:v>588.23127999999986</c:v>
                </c:pt>
                <c:pt idx="719">
                  <c:v>588.40963999999997</c:v>
                </c:pt>
                <c:pt idx="720">
                  <c:v>588.58799999999997</c:v>
                </c:pt>
                <c:pt idx="721">
                  <c:v>588.58799999999997</c:v>
                </c:pt>
                <c:pt idx="722">
                  <c:v>588.58799999999997</c:v>
                </c:pt>
                <c:pt idx="723">
                  <c:v>588.58799999999997</c:v>
                </c:pt>
                <c:pt idx="724">
                  <c:v>588.58799999999997</c:v>
                </c:pt>
                <c:pt idx="725">
                  <c:v>588.76635999999985</c:v>
                </c:pt>
                <c:pt idx="726">
                  <c:v>588.94472000000007</c:v>
                </c:pt>
                <c:pt idx="727">
                  <c:v>588.76635999999985</c:v>
                </c:pt>
                <c:pt idx="728">
                  <c:v>588.94472000000007</c:v>
                </c:pt>
                <c:pt idx="729">
                  <c:v>588.94472000000007</c:v>
                </c:pt>
                <c:pt idx="730">
                  <c:v>588.94472000000007</c:v>
                </c:pt>
                <c:pt idx="731">
                  <c:v>588.94472000000007</c:v>
                </c:pt>
                <c:pt idx="732">
                  <c:v>589.12307999999996</c:v>
                </c:pt>
                <c:pt idx="733">
                  <c:v>589.12307999999996</c:v>
                </c:pt>
                <c:pt idx="734">
                  <c:v>589.12307999999996</c:v>
                </c:pt>
                <c:pt idx="735">
                  <c:v>589.12307999999996</c:v>
                </c:pt>
                <c:pt idx="736">
                  <c:v>589.30143999999996</c:v>
                </c:pt>
                <c:pt idx="737">
                  <c:v>589.30143999999996</c:v>
                </c:pt>
                <c:pt idx="738">
                  <c:v>589.47979999999995</c:v>
                </c:pt>
                <c:pt idx="739">
                  <c:v>589.30143999999996</c:v>
                </c:pt>
                <c:pt idx="740">
                  <c:v>589.47979999999995</c:v>
                </c:pt>
                <c:pt idx="741">
                  <c:v>589.47979999999995</c:v>
                </c:pt>
                <c:pt idx="742">
                  <c:v>589.47979999999995</c:v>
                </c:pt>
                <c:pt idx="743">
                  <c:v>589.47979999999995</c:v>
                </c:pt>
                <c:pt idx="744">
                  <c:v>589.47979999999995</c:v>
                </c:pt>
                <c:pt idx="745">
                  <c:v>589.47979999999995</c:v>
                </c:pt>
                <c:pt idx="746">
                  <c:v>589.47979999999995</c:v>
                </c:pt>
                <c:pt idx="747">
                  <c:v>589.65815999999995</c:v>
                </c:pt>
                <c:pt idx="748">
                  <c:v>589.65815999999995</c:v>
                </c:pt>
                <c:pt idx="749">
                  <c:v>589.65815999999995</c:v>
                </c:pt>
                <c:pt idx="750">
                  <c:v>589.65815999999995</c:v>
                </c:pt>
                <c:pt idx="751">
                  <c:v>589.65815999999995</c:v>
                </c:pt>
                <c:pt idx="752">
                  <c:v>589.83651999999995</c:v>
                </c:pt>
                <c:pt idx="753">
                  <c:v>589.83651999999995</c:v>
                </c:pt>
                <c:pt idx="754">
                  <c:v>589.83651999999995</c:v>
                </c:pt>
                <c:pt idx="755">
                  <c:v>590.19324000000006</c:v>
                </c:pt>
                <c:pt idx="756">
                  <c:v>589.83651999999995</c:v>
                </c:pt>
                <c:pt idx="757">
                  <c:v>590.01487999999995</c:v>
                </c:pt>
                <c:pt idx="758">
                  <c:v>590.01487999999995</c:v>
                </c:pt>
                <c:pt idx="759">
                  <c:v>590.01487999999995</c:v>
                </c:pt>
                <c:pt idx="760">
                  <c:v>590.19324000000006</c:v>
                </c:pt>
                <c:pt idx="761">
                  <c:v>590.19324000000006</c:v>
                </c:pt>
                <c:pt idx="762">
                  <c:v>590.19324000000006</c:v>
                </c:pt>
                <c:pt idx="763">
                  <c:v>590.37159999999994</c:v>
                </c:pt>
                <c:pt idx="764">
                  <c:v>590.37159999999994</c:v>
                </c:pt>
                <c:pt idx="765">
                  <c:v>590.54996000000006</c:v>
                </c:pt>
                <c:pt idx="766">
                  <c:v>590.72831999999994</c:v>
                </c:pt>
                <c:pt idx="767">
                  <c:v>590.37159999999994</c:v>
                </c:pt>
                <c:pt idx="768">
                  <c:v>590.54996000000006</c:v>
                </c:pt>
                <c:pt idx="769">
                  <c:v>590.72831999999994</c:v>
                </c:pt>
                <c:pt idx="770">
                  <c:v>590.72831999999994</c:v>
                </c:pt>
                <c:pt idx="771">
                  <c:v>590.72831999999994</c:v>
                </c:pt>
                <c:pt idx="772">
                  <c:v>590.72831999999994</c:v>
                </c:pt>
                <c:pt idx="773">
                  <c:v>590.72831999999994</c:v>
                </c:pt>
                <c:pt idx="774">
                  <c:v>590.72831999999994</c:v>
                </c:pt>
                <c:pt idx="775">
                  <c:v>590.72831999999994</c:v>
                </c:pt>
                <c:pt idx="776">
                  <c:v>590.72831999999994</c:v>
                </c:pt>
                <c:pt idx="777">
                  <c:v>590.90667999999994</c:v>
                </c:pt>
                <c:pt idx="778">
                  <c:v>590.90667999999994</c:v>
                </c:pt>
                <c:pt idx="779">
                  <c:v>590.90667999999994</c:v>
                </c:pt>
                <c:pt idx="780">
                  <c:v>591.08504000000005</c:v>
                </c:pt>
                <c:pt idx="781">
                  <c:v>591.08504000000005</c:v>
                </c:pt>
                <c:pt idx="782">
                  <c:v>591.08504000000005</c:v>
                </c:pt>
                <c:pt idx="783">
                  <c:v>591.08504000000005</c:v>
                </c:pt>
                <c:pt idx="784">
                  <c:v>591.08504000000005</c:v>
                </c:pt>
                <c:pt idx="785">
                  <c:v>591.08504000000005</c:v>
                </c:pt>
                <c:pt idx="786">
                  <c:v>591.26339999999993</c:v>
                </c:pt>
                <c:pt idx="787">
                  <c:v>591.26339999999993</c:v>
                </c:pt>
                <c:pt idx="788">
                  <c:v>591.44175999999993</c:v>
                </c:pt>
                <c:pt idx="789">
                  <c:v>591.44175999999993</c:v>
                </c:pt>
                <c:pt idx="790">
                  <c:v>591.44175999999993</c:v>
                </c:pt>
                <c:pt idx="791">
                  <c:v>591.44175999999993</c:v>
                </c:pt>
                <c:pt idx="792">
                  <c:v>591.44175999999993</c:v>
                </c:pt>
                <c:pt idx="793">
                  <c:v>591.44175999999993</c:v>
                </c:pt>
                <c:pt idx="794">
                  <c:v>591.44175999999993</c:v>
                </c:pt>
                <c:pt idx="795">
                  <c:v>591.44175999999993</c:v>
                </c:pt>
                <c:pt idx="796">
                  <c:v>591.44175999999993</c:v>
                </c:pt>
                <c:pt idx="797">
                  <c:v>591.44175999999993</c:v>
                </c:pt>
                <c:pt idx="798">
                  <c:v>591.44175999999993</c:v>
                </c:pt>
                <c:pt idx="799">
                  <c:v>591.44175999999993</c:v>
                </c:pt>
                <c:pt idx="800">
                  <c:v>591.44175999999993</c:v>
                </c:pt>
                <c:pt idx="801">
                  <c:v>591.62012000000004</c:v>
                </c:pt>
                <c:pt idx="802">
                  <c:v>591.79848000000004</c:v>
                </c:pt>
                <c:pt idx="803">
                  <c:v>591.79848000000004</c:v>
                </c:pt>
                <c:pt idx="804">
                  <c:v>591.62012000000004</c:v>
                </c:pt>
                <c:pt idx="805">
                  <c:v>591.79848000000004</c:v>
                </c:pt>
                <c:pt idx="806">
                  <c:v>591.62012000000004</c:v>
                </c:pt>
                <c:pt idx="807">
                  <c:v>591.97683999999992</c:v>
                </c:pt>
                <c:pt idx="808">
                  <c:v>591.97683999999992</c:v>
                </c:pt>
                <c:pt idx="809">
                  <c:v>591.97683999999992</c:v>
                </c:pt>
                <c:pt idx="810">
                  <c:v>591.97683999999992</c:v>
                </c:pt>
                <c:pt idx="811">
                  <c:v>591.97683999999992</c:v>
                </c:pt>
                <c:pt idx="812">
                  <c:v>591.97683999999992</c:v>
                </c:pt>
                <c:pt idx="813">
                  <c:v>592.15520000000004</c:v>
                </c:pt>
                <c:pt idx="814">
                  <c:v>592.15520000000004</c:v>
                </c:pt>
                <c:pt idx="815">
                  <c:v>592.15520000000004</c:v>
                </c:pt>
                <c:pt idx="816">
                  <c:v>592.15520000000004</c:v>
                </c:pt>
                <c:pt idx="817">
                  <c:v>592.15520000000004</c:v>
                </c:pt>
                <c:pt idx="818">
                  <c:v>592.33356000000003</c:v>
                </c:pt>
                <c:pt idx="819">
                  <c:v>592.33356000000003</c:v>
                </c:pt>
                <c:pt idx="820">
                  <c:v>592.51191999999992</c:v>
                </c:pt>
                <c:pt idx="821">
                  <c:v>592.51191999999992</c:v>
                </c:pt>
                <c:pt idx="822">
                  <c:v>592.51191999999992</c:v>
                </c:pt>
                <c:pt idx="823">
                  <c:v>592.51191999999992</c:v>
                </c:pt>
                <c:pt idx="824">
                  <c:v>592.69027999999992</c:v>
                </c:pt>
                <c:pt idx="825">
                  <c:v>592.69027999999992</c:v>
                </c:pt>
                <c:pt idx="826">
                  <c:v>592.69027999999992</c:v>
                </c:pt>
                <c:pt idx="827">
                  <c:v>592.69027999999992</c:v>
                </c:pt>
                <c:pt idx="828">
                  <c:v>592.69027999999992</c:v>
                </c:pt>
                <c:pt idx="829">
                  <c:v>592.69027999999992</c:v>
                </c:pt>
                <c:pt idx="830">
                  <c:v>592.69027999999992</c:v>
                </c:pt>
                <c:pt idx="831">
                  <c:v>592.69027999999992</c:v>
                </c:pt>
                <c:pt idx="832">
                  <c:v>592.86864000000003</c:v>
                </c:pt>
                <c:pt idx="833">
                  <c:v>592.86864000000003</c:v>
                </c:pt>
                <c:pt idx="834">
                  <c:v>592.86864000000003</c:v>
                </c:pt>
                <c:pt idx="835">
                  <c:v>593.04700000000003</c:v>
                </c:pt>
                <c:pt idx="836">
                  <c:v>592.86864000000003</c:v>
                </c:pt>
                <c:pt idx="837">
                  <c:v>592.86864000000003</c:v>
                </c:pt>
                <c:pt idx="838">
                  <c:v>592.86864000000003</c:v>
                </c:pt>
                <c:pt idx="839">
                  <c:v>592.86864000000003</c:v>
                </c:pt>
                <c:pt idx="840">
                  <c:v>593.04700000000003</c:v>
                </c:pt>
                <c:pt idx="841">
                  <c:v>593.04700000000003</c:v>
                </c:pt>
                <c:pt idx="842">
                  <c:v>593.04700000000003</c:v>
                </c:pt>
                <c:pt idx="843">
                  <c:v>593.04700000000003</c:v>
                </c:pt>
                <c:pt idx="844">
                  <c:v>593.04700000000003</c:v>
                </c:pt>
                <c:pt idx="845">
                  <c:v>593.04700000000003</c:v>
                </c:pt>
                <c:pt idx="846">
                  <c:v>593.04700000000003</c:v>
                </c:pt>
                <c:pt idx="847">
                  <c:v>593.04700000000003</c:v>
                </c:pt>
                <c:pt idx="848">
                  <c:v>593.04700000000003</c:v>
                </c:pt>
                <c:pt idx="849">
                  <c:v>593.04700000000003</c:v>
                </c:pt>
                <c:pt idx="850">
                  <c:v>593.22535999999991</c:v>
                </c:pt>
                <c:pt idx="851">
                  <c:v>593.22535999999991</c:v>
                </c:pt>
                <c:pt idx="852">
                  <c:v>593.22535999999991</c:v>
                </c:pt>
                <c:pt idx="853">
                  <c:v>593.40372000000002</c:v>
                </c:pt>
                <c:pt idx="854">
                  <c:v>593.58208000000002</c:v>
                </c:pt>
                <c:pt idx="855">
                  <c:v>593.40372000000002</c:v>
                </c:pt>
                <c:pt idx="856">
                  <c:v>593.58208000000002</c:v>
                </c:pt>
                <c:pt idx="857">
                  <c:v>593.58208000000002</c:v>
                </c:pt>
                <c:pt idx="858">
                  <c:v>593.40372000000002</c:v>
                </c:pt>
                <c:pt idx="859">
                  <c:v>593.58208000000002</c:v>
                </c:pt>
                <c:pt idx="860">
                  <c:v>593.40372000000002</c:v>
                </c:pt>
                <c:pt idx="861">
                  <c:v>593.58208000000002</c:v>
                </c:pt>
                <c:pt idx="862">
                  <c:v>593.58208000000002</c:v>
                </c:pt>
                <c:pt idx="863">
                  <c:v>593.58208000000002</c:v>
                </c:pt>
                <c:pt idx="864">
                  <c:v>593.58208000000002</c:v>
                </c:pt>
                <c:pt idx="865">
                  <c:v>593.58208000000002</c:v>
                </c:pt>
                <c:pt idx="866">
                  <c:v>593.58208000000002</c:v>
                </c:pt>
                <c:pt idx="867">
                  <c:v>593.58208000000002</c:v>
                </c:pt>
                <c:pt idx="868">
                  <c:v>593.58208000000002</c:v>
                </c:pt>
                <c:pt idx="869">
                  <c:v>593.58208000000002</c:v>
                </c:pt>
                <c:pt idx="870">
                  <c:v>593.58208000000002</c:v>
                </c:pt>
                <c:pt idx="871">
                  <c:v>593.58208000000002</c:v>
                </c:pt>
                <c:pt idx="872">
                  <c:v>593.7604399999999</c:v>
                </c:pt>
                <c:pt idx="873">
                  <c:v>593.7604399999999</c:v>
                </c:pt>
                <c:pt idx="874">
                  <c:v>593.7604399999999</c:v>
                </c:pt>
                <c:pt idx="875">
                  <c:v>593.9387999999999</c:v>
                </c:pt>
                <c:pt idx="876">
                  <c:v>593.7604399999999</c:v>
                </c:pt>
                <c:pt idx="877">
                  <c:v>593.9387999999999</c:v>
                </c:pt>
                <c:pt idx="878">
                  <c:v>593.9387999999999</c:v>
                </c:pt>
                <c:pt idx="879">
                  <c:v>593.9387999999999</c:v>
                </c:pt>
                <c:pt idx="880">
                  <c:v>593.9387999999999</c:v>
                </c:pt>
                <c:pt idx="881">
                  <c:v>593.9387999999999</c:v>
                </c:pt>
                <c:pt idx="882">
                  <c:v>594.11716000000001</c:v>
                </c:pt>
                <c:pt idx="883">
                  <c:v>594.29552000000001</c:v>
                </c:pt>
                <c:pt idx="884">
                  <c:v>594.29552000000001</c:v>
                </c:pt>
                <c:pt idx="885">
                  <c:v>594.29552000000001</c:v>
                </c:pt>
                <c:pt idx="886">
                  <c:v>594.47387999999989</c:v>
                </c:pt>
                <c:pt idx="887">
                  <c:v>594.29552000000001</c:v>
                </c:pt>
                <c:pt idx="888">
                  <c:v>594.47387999999989</c:v>
                </c:pt>
                <c:pt idx="889">
                  <c:v>594.47387999999989</c:v>
                </c:pt>
                <c:pt idx="890">
                  <c:v>594.29552000000001</c:v>
                </c:pt>
                <c:pt idx="891">
                  <c:v>594.47387999999989</c:v>
                </c:pt>
                <c:pt idx="892">
                  <c:v>594.47387999999989</c:v>
                </c:pt>
                <c:pt idx="893">
                  <c:v>594.47387999999989</c:v>
                </c:pt>
                <c:pt idx="894">
                  <c:v>594.47387999999989</c:v>
                </c:pt>
                <c:pt idx="895">
                  <c:v>594.29552000000001</c:v>
                </c:pt>
                <c:pt idx="896">
                  <c:v>594.29552000000001</c:v>
                </c:pt>
                <c:pt idx="897">
                  <c:v>594.47387999999989</c:v>
                </c:pt>
                <c:pt idx="898">
                  <c:v>594.47387999999989</c:v>
                </c:pt>
                <c:pt idx="899">
                  <c:v>594.47387999999989</c:v>
                </c:pt>
                <c:pt idx="900">
                  <c:v>594.47387999999989</c:v>
                </c:pt>
                <c:pt idx="901">
                  <c:v>594.47387999999989</c:v>
                </c:pt>
                <c:pt idx="902">
                  <c:v>594.47387999999989</c:v>
                </c:pt>
                <c:pt idx="903">
                  <c:v>594.65224000000001</c:v>
                </c:pt>
                <c:pt idx="904">
                  <c:v>594.47387999999989</c:v>
                </c:pt>
                <c:pt idx="905">
                  <c:v>594.47387999999989</c:v>
                </c:pt>
                <c:pt idx="906">
                  <c:v>594.65224000000001</c:v>
                </c:pt>
                <c:pt idx="907">
                  <c:v>594.8306</c:v>
                </c:pt>
                <c:pt idx="908">
                  <c:v>594.8306</c:v>
                </c:pt>
                <c:pt idx="909">
                  <c:v>594.8306</c:v>
                </c:pt>
                <c:pt idx="910">
                  <c:v>594.8306</c:v>
                </c:pt>
                <c:pt idx="911">
                  <c:v>594.8306</c:v>
                </c:pt>
                <c:pt idx="912">
                  <c:v>594.8306</c:v>
                </c:pt>
                <c:pt idx="913">
                  <c:v>594.8306</c:v>
                </c:pt>
                <c:pt idx="914">
                  <c:v>595.00895999999989</c:v>
                </c:pt>
                <c:pt idx="915">
                  <c:v>594.8306</c:v>
                </c:pt>
                <c:pt idx="916">
                  <c:v>594.8306</c:v>
                </c:pt>
                <c:pt idx="917">
                  <c:v>595.18732</c:v>
                </c:pt>
                <c:pt idx="918">
                  <c:v>595.18732</c:v>
                </c:pt>
                <c:pt idx="919">
                  <c:v>595.00895999999989</c:v>
                </c:pt>
                <c:pt idx="920">
                  <c:v>595.00895999999989</c:v>
                </c:pt>
                <c:pt idx="921">
                  <c:v>595.00895999999989</c:v>
                </c:pt>
                <c:pt idx="922">
                  <c:v>595.18732</c:v>
                </c:pt>
                <c:pt idx="923">
                  <c:v>595.18732</c:v>
                </c:pt>
                <c:pt idx="924">
                  <c:v>595.18732</c:v>
                </c:pt>
                <c:pt idx="925">
                  <c:v>595.18732</c:v>
                </c:pt>
                <c:pt idx="926">
                  <c:v>595.18732</c:v>
                </c:pt>
                <c:pt idx="927">
                  <c:v>595.18732</c:v>
                </c:pt>
                <c:pt idx="928">
                  <c:v>595.18732</c:v>
                </c:pt>
                <c:pt idx="929">
                  <c:v>595.36568</c:v>
                </c:pt>
                <c:pt idx="930">
                  <c:v>595.18732</c:v>
                </c:pt>
                <c:pt idx="931">
                  <c:v>595.36568</c:v>
                </c:pt>
                <c:pt idx="932">
                  <c:v>595.18732</c:v>
                </c:pt>
                <c:pt idx="933">
                  <c:v>595.36568</c:v>
                </c:pt>
                <c:pt idx="934">
                  <c:v>595.18732</c:v>
                </c:pt>
                <c:pt idx="935">
                  <c:v>595.54404</c:v>
                </c:pt>
                <c:pt idx="936">
                  <c:v>595.54404</c:v>
                </c:pt>
                <c:pt idx="937">
                  <c:v>595.54404</c:v>
                </c:pt>
                <c:pt idx="938">
                  <c:v>595.54404</c:v>
                </c:pt>
                <c:pt idx="939">
                  <c:v>595.54404</c:v>
                </c:pt>
                <c:pt idx="940">
                  <c:v>595.54404</c:v>
                </c:pt>
                <c:pt idx="941">
                  <c:v>595.54404</c:v>
                </c:pt>
                <c:pt idx="942">
                  <c:v>595.54404</c:v>
                </c:pt>
                <c:pt idx="943">
                  <c:v>595.54404</c:v>
                </c:pt>
                <c:pt idx="944">
                  <c:v>595.54404</c:v>
                </c:pt>
                <c:pt idx="945">
                  <c:v>595.54404</c:v>
                </c:pt>
                <c:pt idx="946">
                  <c:v>595.54404</c:v>
                </c:pt>
                <c:pt idx="947">
                  <c:v>595.72239999999999</c:v>
                </c:pt>
                <c:pt idx="948">
                  <c:v>595.72239999999999</c:v>
                </c:pt>
                <c:pt idx="949">
                  <c:v>595.72239999999999</c:v>
                </c:pt>
                <c:pt idx="950">
                  <c:v>595.72239999999999</c:v>
                </c:pt>
                <c:pt idx="951">
                  <c:v>595.72239999999999</c:v>
                </c:pt>
                <c:pt idx="952">
                  <c:v>595.72239999999999</c:v>
                </c:pt>
                <c:pt idx="953">
                  <c:v>595.72239999999999</c:v>
                </c:pt>
                <c:pt idx="954">
                  <c:v>595.90075999999988</c:v>
                </c:pt>
                <c:pt idx="955">
                  <c:v>595.90075999999988</c:v>
                </c:pt>
                <c:pt idx="956">
                  <c:v>595.90075999999988</c:v>
                </c:pt>
                <c:pt idx="957">
                  <c:v>595.90075999999988</c:v>
                </c:pt>
                <c:pt idx="958">
                  <c:v>596.07911999999999</c:v>
                </c:pt>
                <c:pt idx="959">
                  <c:v>595.90075999999988</c:v>
                </c:pt>
                <c:pt idx="960">
                  <c:v>596.07911999999999</c:v>
                </c:pt>
                <c:pt idx="961">
                  <c:v>595.90075999999988</c:v>
                </c:pt>
                <c:pt idx="962">
                  <c:v>596.07911999999999</c:v>
                </c:pt>
                <c:pt idx="963">
                  <c:v>595.90075999999988</c:v>
                </c:pt>
                <c:pt idx="964">
                  <c:v>596.07911999999999</c:v>
                </c:pt>
                <c:pt idx="965">
                  <c:v>595.90075999999988</c:v>
                </c:pt>
                <c:pt idx="966">
                  <c:v>596.07911999999999</c:v>
                </c:pt>
                <c:pt idx="967">
                  <c:v>596.07911999999999</c:v>
                </c:pt>
                <c:pt idx="968">
                  <c:v>596.07911999999999</c:v>
                </c:pt>
                <c:pt idx="969">
                  <c:v>596.07911999999999</c:v>
                </c:pt>
                <c:pt idx="970">
                  <c:v>596.07911999999999</c:v>
                </c:pt>
                <c:pt idx="971">
                  <c:v>595.90075999999988</c:v>
                </c:pt>
                <c:pt idx="972">
                  <c:v>596.43583999999998</c:v>
                </c:pt>
                <c:pt idx="973">
                  <c:v>596.43583999999998</c:v>
                </c:pt>
                <c:pt idx="974">
                  <c:v>596.43583999999998</c:v>
                </c:pt>
                <c:pt idx="975">
                  <c:v>596.43583999999998</c:v>
                </c:pt>
                <c:pt idx="976">
                  <c:v>596.43583999999998</c:v>
                </c:pt>
                <c:pt idx="977">
                  <c:v>596.43583999999998</c:v>
                </c:pt>
                <c:pt idx="978">
                  <c:v>596.43583999999998</c:v>
                </c:pt>
                <c:pt idx="979">
                  <c:v>596.43583999999998</c:v>
                </c:pt>
                <c:pt idx="980">
                  <c:v>596.61419999999998</c:v>
                </c:pt>
                <c:pt idx="981">
                  <c:v>596.43583999999998</c:v>
                </c:pt>
                <c:pt idx="982">
                  <c:v>596.43583999999998</c:v>
                </c:pt>
                <c:pt idx="983">
                  <c:v>596.43583999999998</c:v>
                </c:pt>
                <c:pt idx="984">
                  <c:v>596.61419999999998</c:v>
                </c:pt>
                <c:pt idx="985">
                  <c:v>596.43583999999998</c:v>
                </c:pt>
                <c:pt idx="986">
                  <c:v>596.43583999999998</c:v>
                </c:pt>
                <c:pt idx="987">
                  <c:v>596.43583999999998</c:v>
                </c:pt>
                <c:pt idx="988">
                  <c:v>596.43583999999998</c:v>
                </c:pt>
                <c:pt idx="989">
                  <c:v>596.61419999999998</c:v>
                </c:pt>
                <c:pt idx="990">
                  <c:v>596.79255999999998</c:v>
                </c:pt>
                <c:pt idx="991">
                  <c:v>596.79255999999998</c:v>
                </c:pt>
                <c:pt idx="992">
                  <c:v>596.79255999999998</c:v>
                </c:pt>
                <c:pt idx="993">
                  <c:v>596.79255999999998</c:v>
                </c:pt>
                <c:pt idx="994">
                  <c:v>596.79255999999998</c:v>
                </c:pt>
                <c:pt idx="995">
                  <c:v>596.79255999999998</c:v>
                </c:pt>
                <c:pt idx="996">
                  <c:v>596.79255999999998</c:v>
                </c:pt>
                <c:pt idx="997">
                  <c:v>596.79255999999998</c:v>
                </c:pt>
                <c:pt idx="998">
                  <c:v>596.79255999999998</c:v>
                </c:pt>
                <c:pt idx="999">
                  <c:v>596.79255999999998</c:v>
                </c:pt>
                <c:pt idx="1000">
                  <c:v>596.79255999999998</c:v>
                </c:pt>
                <c:pt idx="1001">
                  <c:v>596.79255999999998</c:v>
                </c:pt>
                <c:pt idx="1002">
                  <c:v>596.79255999999998</c:v>
                </c:pt>
                <c:pt idx="1003">
                  <c:v>596.79255999999998</c:v>
                </c:pt>
                <c:pt idx="1004">
                  <c:v>596.79255999999998</c:v>
                </c:pt>
                <c:pt idx="1005">
                  <c:v>596.79255999999998</c:v>
                </c:pt>
                <c:pt idx="1006">
                  <c:v>596.97091999999998</c:v>
                </c:pt>
                <c:pt idx="1007">
                  <c:v>596.97091999999998</c:v>
                </c:pt>
                <c:pt idx="1008">
                  <c:v>597.14927999999986</c:v>
                </c:pt>
                <c:pt idx="1009">
                  <c:v>596.97091999999998</c:v>
                </c:pt>
                <c:pt idx="1010">
                  <c:v>597.14927999999986</c:v>
                </c:pt>
                <c:pt idx="1011">
                  <c:v>596.97091999999998</c:v>
                </c:pt>
                <c:pt idx="1012">
                  <c:v>597.14927999999986</c:v>
                </c:pt>
                <c:pt idx="1013">
                  <c:v>596.97091999999998</c:v>
                </c:pt>
                <c:pt idx="1014">
                  <c:v>597.14927999999986</c:v>
                </c:pt>
                <c:pt idx="1015">
                  <c:v>596.97091999999998</c:v>
                </c:pt>
                <c:pt idx="1016">
                  <c:v>596.97091999999998</c:v>
                </c:pt>
                <c:pt idx="1017">
                  <c:v>597.14927999999986</c:v>
                </c:pt>
                <c:pt idx="1018">
                  <c:v>596.97091999999998</c:v>
                </c:pt>
                <c:pt idx="1019">
                  <c:v>596.97091999999998</c:v>
                </c:pt>
                <c:pt idx="1020">
                  <c:v>596.97091999999998</c:v>
                </c:pt>
                <c:pt idx="1021">
                  <c:v>596.97091999999998</c:v>
                </c:pt>
                <c:pt idx="1022">
                  <c:v>596.97091999999998</c:v>
                </c:pt>
                <c:pt idx="1023">
                  <c:v>596.97091999999998</c:v>
                </c:pt>
                <c:pt idx="1024">
                  <c:v>596.97091999999998</c:v>
                </c:pt>
                <c:pt idx="1025">
                  <c:v>596.97091999999998</c:v>
                </c:pt>
                <c:pt idx="1026">
                  <c:v>597.14927999999986</c:v>
                </c:pt>
                <c:pt idx="1027">
                  <c:v>596.97091999999998</c:v>
                </c:pt>
                <c:pt idx="1028">
                  <c:v>597.14927999999986</c:v>
                </c:pt>
                <c:pt idx="1029">
                  <c:v>597.14927999999986</c:v>
                </c:pt>
                <c:pt idx="1030">
                  <c:v>597.14927999999986</c:v>
                </c:pt>
                <c:pt idx="1031">
                  <c:v>597.14927999999986</c:v>
                </c:pt>
                <c:pt idx="1032">
                  <c:v>597.14927999999986</c:v>
                </c:pt>
                <c:pt idx="1033">
                  <c:v>597.14927999999986</c:v>
                </c:pt>
                <c:pt idx="1034">
                  <c:v>597.14927999999986</c:v>
                </c:pt>
                <c:pt idx="1035">
                  <c:v>597.14927999999986</c:v>
                </c:pt>
                <c:pt idx="1036">
                  <c:v>597.14927999999986</c:v>
                </c:pt>
                <c:pt idx="1037">
                  <c:v>597.14927999999986</c:v>
                </c:pt>
                <c:pt idx="1038">
                  <c:v>597.14927999999986</c:v>
                </c:pt>
                <c:pt idx="1039">
                  <c:v>597.14927999999986</c:v>
                </c:pt>
                <c:pt idx="1040">
                  <c:v>597.14927999999986</c:v>
                </c:pt>
                <c:pt idx="1041">
                  <c:v>597.14927999999986</c:v>
                </c:pt>
                <c:pt idx="1042">
                  <c:v>597.14927999999986</c:v>
                </c:pt>
                <c:pt idx="1043">
                  <c:v>597.14927999999986</c:v>
                </c:pt>
                <c:pt idx="1044">
                  <c:v>597.14927999999986</c:v>
                </c:pt>
                <c:pt idx="1045">
                  <c:v>597.14927999999986</c:v>
                </c:pt>
                <c:pt idx="1046">
                  <c:v>597.14927999999986</c:v>
                </c:pt>
                <c:pt idx="1047">
                  <c:v>597.14927999999986</c:v>
                </c:pt>
                <c:pt idx="1048">
                  <c:v>597.14927999999986</c:v>
                </c:pt>
                <c:pt idx="1049">
                  <c:v>597.14927999999986</c:v>
                </c:pt>
                <c:pt idx="1050">
                  <c:v>597.14927999999986</c:v>
                </c:pt>
                <c:pt idx="1051">
                  <c:v>597.14927999999986</c:v>
                </c:pt>
                <c:pt idx="1052">
                  <c:v>597.14927999999986</c:v>
                </c:pt>
                <c:pt idx="1053">
                  <c:v>597.14927999999986</c:v>
                </c:pt>
                <c:pt idx="1054">
                  <c:v>597.14927999999986</c:v>
                </c:pt>
                <c:pt idx="1055">
                  <c:v>597.14927999999986</c:v>
                </c:pt>
                <c:pt idx="1056">
                  <c:v>597.14927999999986</c:v>
                </c:pt>
                <c:pt idx="1057">
                  <c:v>597.14927999999986</c:v>
                </c:pt>
                <c:pt idx="1058">
                  <c:v>597.14927999999986</c:v>
                </c:pt>
                <c:pt idx="1059">
                  <c:v>597.14927999999986</c:v>
                </c:pt>
                <c:pt idx="1060">
                  <c:v>597.14927999999986</c:v>
                </c:pt>
                <c:pt idx="1061">
                  <c:v>597.14927999999986</c:v>
                </c:pt>
                <c:pt idx="1062">
                  <c:v>597.14927999999986</c:v>
                </c:pt>
                <c:pt idx="1063">
                  <c:v>597.14927999999986</c:v>
                </c:pt>
                <c:pt idx="1064">
                  <c:v>597.14927999999986</c:v>
                </c:pt>
                <c:pt idx="1065">
                  <c:v>597.14927999999986</c:v>
                </c:pt>
                <c:pt idx="1066">
                  <c:v>597.14927999999986</c:v>
                </c:pt>
                <c:pt idx="1067">
                  <c:v>597.14927999999986</c:v>
                </c:pt>
                <c:pt idx="1068">
                  <c:v>597.14927999999986</c:v>
                </c:pt>
                <c:pt idx="1069">
                  <c:v>597.32764000000009</c:v>
                </c:pt>
                <c:pt idx="1070">
                  <c:v>597.32764000000009</c:v>
                </c:pt>
                <c:pt idx="1071">
                  <c:v>597.32764000000009</c:v>
                </c:pt>
                <c:pt idx="1072">
                  <c:v>597.32764000000009</c:v>
                </c:pt>
                <c:pt idx="1073">
                  <c:v>597.50599999999997</c:v>
                </c:pt>
                <c:pt idx="1074">
                  <c:v>597.32764000000009</c:v>
                </c:pt>
                <c:pt idx="1075">
                  <c:v>597.32764000000009</c:v>
                </c:pt>
                <c:pt idx="1076">
                  <c:v>597.32764000000009</c:v>
                </c:pt>
                <c:pt idx="1077">
                  <c:v>597.32764000000009</c:v>
                </c:pt>
                <c:pt idx="1078">
                  <c:v>597.32764000000009</c:v>
                </c:pt>
                <c:pt idx="1079">
                  <c:v>597.32764000000009</c:v>
                </c:pt>
                <c:pt idx="1080">
                  <c:v>597.32764000000009</c:v>
                </c:pt>
                <c:pt idx="1081">
                  <c:v>597.32764000000009</c:v>
                </c:pt>
                <c:pt idx="1082">
                  <c:v>597.32764000000009</c:v>
                </c:pt>
                <c:pt idx="1083">
                  <c:v>597.32764000000009</c:v>
                </c:pt>
                <c:pt idx="1084">
                  <c:v>597.32764000000009</c:v>
                </c:pt>
                <c:pt idx="1085">
                  <c:v>597.32764000000009</c:v>
                </c:pt>
                <c:pt idx="1086">
                  <c:v>597.32764000000009</c:v>
                </c:pt>
                <c:pt idx="1087">
                  <c:v>597.14927999999986</c:v>
                </c:pt>
                <c:pt idx="1088">
                  <c:v>597.14927999999986</c:v>
                </c:pt>
                <c:pt idx="1089">
                  <c:v>597.32764000000009</c:v>
                </c:pt>
                <c:pt idx="1090">
                  <c:v>597.14927999999986</c:v>
                </c:pt>
                <c:pt idx="1091">
                  <c:v>597.14927999999986</c:v>
                </c:pt>
                <c:pt idx="1092">
                  <c:v>597.14927999999986</c:v>
                </c:pt>
                <c:pt idx="1093">
                  <c:v>597.32764000000009</c:v>
                </c:pt>
                <c:pt idx="1094">
                  <c:v>597.14927999999986</c:v>
                </c:pt>
                <c:pt idx="1095">
                  <c:v>597.14927999999986</c:v>
                </c:pt>
                <c:pt idx="1096">
                  <c:v>597.14927999999986</c:v>
                </c:pt>
                <c:pt idx="1097">
                  <c:v>597.14927999999986</c:v>
                </c:pt>
                <c:pt idx="1098">
                  <c:v>597.14927999999986</c:v>
                </c:pt>
                <c:pt idx="1099">
                  <c:v>597.32764000000009</c:v>
                </c:pt>
                <c:pt idx="1100">
                  <c:v>597.32764000000009</c:v>
                </c:pt>
                <c:pt idx="1101">
                  <c:v>597.32764000000009</c:v>
                </c:pt>
                <c:pt idx="1102">
                  <c:v>597.32764000000009</c:v>
                </c:pt>
                <c:pt idx="1103">
                  <c:v>597.32764000000009</c:v>
                </c:pt>
                <c:pt idx="1104">
                  <c:v>597.32764000000009</c:v>
                </c:pt>
                <c:pt idx="1105">
                  <c:v>597.50599999999997</c:v>
                </c:pt>
                <c:pt idx="1106">
                  <c:v>597.50599999999997</c:v>
                </c:pt>
                <c:pt idx="1107">
                  <c:v>597.50599999999997</c:v>
                </c:pt>
                <c:pt idx="1108">
                  <c:v>597.50599999999997</c:v>
                </c:pt>
                <c:pt idx="1109">
                  <c:v>597.50599999999997</c:v>
                </c:pt>
                <c:pt idx="1110">
                  <c:v>597.50599999999997</c:v>
                </c:pt>
                <c:pt idx="1111">
                  <c:v>597.50599999999997</c:v>
                </c:pt>
                <c:pt idx="1112">
                  <c:v>597.50599999999997</c:v>
                </c:pt>
                <c:pt idx="1113">
                  <c:v>597.32764000000009</c:v>
                </c:pt>
                <c:pt idx="1114">
                  <c:v>597.50599999999997</c:v>
                </c:pt>
                <c:pt idx="1115">
                  <c:v>597.50599999999997</c:v>
                </c:pt>
                <c:pt idx="1116">
                  <c:v>597.50599999999997</c:v>
                </c:pt>
                <c:pt idx="1117">
                  <c:v>597.32764000000009</c:v>
                </c:pt>
                <c:pt idx="1118">
                  <c:v>597.32764000000009</c:v>
                </c:pt>
                <c:pt idx="1119">
                  <c:v>597.50599999999997</c:v>
                </c:pt>
                <c:pt idx="1120">
                  <c:v>597.32764000000009</c:v>
                </c:pt>
                <c:pt idx="1121">
                  <c:v>597.32764000000009</c:v>
                </c:pt>
                <c:pt idx="1122">
                  <c:v>597.14927999999986</c:v>
                </c:pt>
                <c:pt idx="1123">
                  <c:v>597.14927999999986</c:v>
                </c:pt>
                <c:pt idx="1124">
                  <c:v>597.14927999999986</c:v>
                </c:pt>
                <c:pt idx="1125">
                  <c:v>597.14927999999986</c:v>
                </c:pt>
                <c:pt idx="1126">
                  <c:v>597.14927999999986</c:v>
                </c:pt>
                <c:pt idx="1127">
                  <c:v>597.14927999999986</c:v>
                </c:pt>
                <c:pt idx="1128">
                  <c:v>597.14927999999986</c:v>
                </c:pt>
                <c:pt idx="1129">
                  <c:v>597.14927999999986</c:v>
                </c:pt>
                <c:pt idx="1130">
                  <c:v>597.14927999999986</c:v>
                </c:pt>
                <c:pt idx="1131">
                  <c:v>597.14927999999986</c:v>
                </c:pt>
                <c:pt idx="1132">
                  <c:v>597.32764000000009</c:v>
                </c:pt>
                <c:pt idx="1133">
                  <c:v>597.14927999999986</c:v>
                </c:pt>
                <c:pt idx="1134">
                  <c:v>597.14927999999986</c:v>
                </c:pt>
                <c:pt idx="1135">
                  <c:v>597.14927999999986</c:v>
                </c:pt>
                <c:pt idx="1136">
                  <c:v>597.14927999999986</c:v>
                </c:pt>
                <c:pt idx="1137">
                  <c:v>597.14927999999986</c:v>
                </c:pt>
                <c:pt idx="1138">
                  <c:v>597.14927999999986</c:v>
                </c:pt>
                <c:pt idx="1139">
                  <c:v>597.14927999999986</c:v>
                </c:pt>
                <c:pt idx="1140">
                  <c:v>597.14927999999986</c:v>
                </c:pt>
                <c:pt idx="1141">
                  <c:v>596.97091999999998</c:v>
                </c:pt>
                <c:pt idx="1142">
                  <c:v>597.14927999999986</c:v>
                </c:pt>
                <c:pt idx="1143">
                  <c:v>597.14927999999986</c:v>
                </c:pt>
                <c:pt idx="1144">
                  <c:v>596.97091999999998</c:v>
                </c:pt>
                <c:pt idx="1145">
                  <c:v>597.14927999999986</c:v>
                </c:pt>
                <c:pt idx="1146">
                  <c:v>596.79255999999998</c:v>
                </c:pt>
                <c:pt idx="1147">
                  <c:v>596.97091999999998</c:v>
                </c:pt>
                <c:pt idx="1148">
                  <c:v>597.14927999999986</c:v>
                </c:pt>
                <c:pt idx="1149">
                  <c:v>596.97091999999998</c:v>
                </c:pt>
                <c:pt idx="1150">
                  <c:v>596.97091999999998</c:v>
                </c:pt>
                <c:pt idx="1151">
                  <c:v>596.97091999999998</c:v>
                </c:pt>
                <c:pt idx="1152">
                  <c:v>596.97091999999998</c:v>
                </c:pt>
                <c:pt idx="1153">
                  <c:v>596.97091999999998</c:v>
                </c:pt>
                <c:pt idx="1154">
                  <c:v>596.97091999999998</c:v>
                </c:pt>
                <c:pt idx="1155">
                  <c:v>596.97091999999998</c:v>
                </c:pt>
                <c:pt idx="1156">
                  <c:v>596.79255999999998</c:v>
                </c:pt>
                <c:pt idx="1157">
                  <c:v>596.79255999999998</c:v>
                </c:pt>
                <c:pt idx="1158">
                  <c:v>596.79255999999998</c:v>
                </c:pt>
                <c:pt idx="1159">
                  <c:v>596.79255999999998</c:v>
                </c:pt>
                <c:pt idx="1160">
                  <c:v>596.61419999999998</c:v>
                </c:pt>
                <c:pt idx="1161">
                  <c:v>596.79255999999998</c:v>
                </c:pt>
                <c:pt idx="1162">
                  <c:v>596.61419999999998</c:v>
                </c:pt>
                <c:pt idx="1163">
                  <c:v>596.61419999999998</c:v>
                </c:pt>
                <c:pt idx="1164">
                  <c:v>596.79255999999998</c:v>
                </c:pt>
                <c:pt idx="1165">
                  <c:v>596.79255999999998</c:v>
                </c:pt>
                <c:pt idx="1166">
                  <c:v>596.79255999999998</c:v>
                </c:pt>
                <c:pt idx="1167">
                  <c:v>596.61419999999998</c:v>
                </c:pt>
                <c:pt idx="1168">
                  <c:v>596.61419999999998</c:v>
                </c:pt>
                <c:pt idx="1169">
                  <c:v>596.61419999999998</c:v>
                </c:pt>
                <c:pt idx="1170">
                  <c:v>596.43583999999998</c:v>
                </c:pt>
                <c:pt idx="1171">
                  <c:v>596.43583999999998</c:v>
                </c:pt>
                <c:pt idx="1172">
                  <c:v>596.43583999999998</c:v>
                </c:pt>
                <c:pt idx="1173">
                  <c:v>596.25747999999999</c:v>
                </c:pt>
                <c:pt idx="1174">
                  <c:v>596.25747999999999</c:v>
                </c:pt>
                <c:pt idx="1175">
                  <c:v>596.25747999999999</c:v>
                </c:pt>
                <c:pt idx="1176">
                  <c:v>596.25747999999999</c:v>
                </c:pt>
                <c:pt idx="1177">
                  <c:v>596.25747999999999</c:v>
                </c:pt>
                <c:pt idx="1178">
                  <c:v>596.07911999999999</c:v>
                </c:pt>
                <c:pt idx="1179">
                  <c:v>596.07911999999999</c:v>
                </c:pt>
                <c:pt idx="1180">
                  <c:v>595.90075999999988</c:v>
                </c:pt>
                <c:pt idx="1181">
                  <c:v>595.90075999999988</c:v>
                </c:pt>
                <c:pt idx="1182">
                  <c:v>595.90075999999988</c:v>
                </c:pt>
                <c:pt idx="1183">
                  <c:v>595.90075999999988</c:v>
                </c:pt>
                <c:pt idx="1184">
                  <c:v>595.90075999999988</c:v>
                </c:pt>
                <c:pt idx="1185">
                  <c:v>595.90075999999988</c:v>
                </c:pt>
                <c:pt idx="1186">
                  <c:v>595.90075999999988</c:v>
                </c:pt>
                <c:pt idx="1187">
                  <c:v>595.90075999999988</c:v>
                </c:pt>
                <c:pt idx="1188">
                  <c:v>595.72239999999999</c:v>
                </c:pt>
                <c:pt idx="1189">
                  <c:v>595.54404</c:v>
                </c:pt>
                <c:pt idx="1190">
                  <c:v>595.54404</c:v>
                </c:pt>
                <c:pt idx="1191">
                  <c:v>595.54404</c:v>
                </c:pt>
                <c:pt idx="1192">
                  <c:v>595.36568</c:v>
                </c:pt>
                <c:pt idx="1193">
                  <c:v>595.18732</c:v>
                </c:pt>
                <c:pt idx="1194">
                  <c:v>595.18732</c:v>
                </c:pt>
                <c:pt idx="1195">
                  <c:v>595.18732</c:v>
                </c:pt>
                <c:pt idx="1196">
                  <c:v>595.00895999999989</c:v>
                </c:pt>
                <c:pt idx="1197">
                  <c:v>594.8306</c:v>
                </c:pt>
                <c:pt idx="1198">
                  <c:v>594.8306</c:v>
                </c:pt>
                <c:pt idx="1199">
                  <c:v>594.8306</c:v>
                </c:pt>
                <c:pt idx="1200">
                  <c:v>594.65224000000001</c:v>
                </c:pt>
                <c:pt idx="1201">
                  <c:v>594.47387999999989</c:v>
                </c:pt>
                <c:pt idx="1202">
                  <c:v>594.47387999999989</c:v>
                </c:pt>
                <c:pt idx="1203">
                  <c:v>594.47387999999989</c:v>
                </c:pt>
                <c:pt idx="1204">
                  <c:v>594.29552000000001</c:v>
                </c:pt>
                <c:pt idx="1205">
                  <c:v>594.11716000000001</c:v>
                </c:pt>
                <c:pt idx="1206">
                  <c:v>593.9387999999999</c:v>
                </c:pt>
                <c:pt idx="1207">
                  <c:v>593.9387999999999</c:v>
                </c:pt>
                <c:pt idx="1208">
                  <c:v>593.7604399999999</c:v>
                </c:pt>
                <c:pt idx="1209">
                  <c:v>593.7604399999999</c:v>
                </c:pt>
                <c:pt idx="1210">
                  <c:v>593.58208000000002</c:v>
                </c:pt>
                <c:pt idx="1211">
                  <c:v>593.40372000000002</c:v>
                </c:pt>
                <c:pt idx="1212">
                  <c:v>593.40372000000002</c:v>
                </c:pt>
                <c:pt idx="1213">
                  <c:v>593.22535999999991</c:v>
                </c:pt>
                <c:pt idx="1214">
                  <c:v>593.04700000000003</c:v>
                </c:pt>
                <c:pt idx="1215">
                  <c:v>593.04700000000003</c:v>
                </c:pt>
                <c:pt idx="1216">
                  <c:v>592.69027999999992</c:v>
                </c:pt>
                <c:pt idx="1217">
                  <c:v>592.69027999999992</c:v>
                </c:pt>
                <c:pt idx="1218">
                  <c:v>592.69027999999992</c:v>
                </c:pt>
                <c:pt idx="1219">
                  <c:v>592.69027999999992</c:v>
                </c:pt>
                <c:pt idx="1220">
                  <c:v>592.33356000000003</c:v>
                </c:pt>
                <c:pt idx="1221">
                  <c:v>592.33356000000003</c:v>
                </c:pt>
                <c:pt idx="1222">
                  <c:v>592.33356000000003</c:v>
                </c:pt>
                <c:pt idx="1223">
                  <c:v>592.15520000000004</c:v>
                </c:pt>
                <c:pt idx="1224">
                  <c:v>591.97683999999992</c:v>
                </c:pt>
                <c:pt idx="1225">
                  <c:v>591.97683999999992</c:v>
                </c:pt>
                <c:pt idx="1226">
                  <c:v>591.79848000000004</c:v>
                </c:pt>
                <c:pt idx="1227">
                  <c:v>591.62012000000004</c:v>
                </c:pt>
                <c:pt idx="1228">
                  <c:v>591.44175999999993</c:v>
                </c:pt>
                <c:pt idx="1229">
                  <c:v>591.26339999999993</c:v>
                </c:pt>
                <c:pt idx="1230">
                  <c:v>591.08504000000005</c:v>
                </c:pt>
                <c:pt idx="1231">
                  <c:v>591.08504000000005</c:v>
                </c:pt>
                <c:pt idx="1232">
                  <c:v>590.90667999999994</c:v>
                </c:pt>
                <c:pt idx="1233">
                  <c:v>590.72831999999994</c:v>
                </c:pt>
                <c:pt idx="1234">
                  <c:v>590.72831999999994</c:v>
                </c:pt>
                <c:pt idx="1235">
                  <c:v>590.54996000000006</c:v>
                </c:pt>
                <c:pt idx="1236">
                  <c:v>590.54996000000006</c:v>
                </c:pt>
                <c:pt idx="1237">
                  <c:v>590.37159999999994</c:v>
                </c:pt>
                <c:pt idx="1238">
                  <c:v>590.19324000000006</c:v>
                </c:pt>
                <c:pt idx="1239">
                  <c:v>589.83651999999995</c:v>
                </c:pt>
                <c:pt idx="1240">
                  <c:v>589.65815999999995</c:v>
                </c:pt>
                <c:pt idx="1241">
                  <c:v>589.47979999999995</c:v>
                </c:pt>
                <c:pt idx="1242">
                  <c:v>589.30143999999996</c:v>
                </c:pt>
                <c:pt idx="1243">
                  <c:v>589.12307999999996</c:v>
                </c:pt>
                <c:pt idx="1244">
                  <c:v>589.12307999999996</c:v>
                </c:pt>
                <c:pt idx="1245">
                  <c:v>588.76635999999985</c:v>
                </c:pt>
                <c:pt idx="1246">
                  <c:v>588.76635999999985</c:v>
                </c:pt>
                <c:pt idx="1247">
                  <c:v>588.58799999999997</c:v>
                </c:pt>
                <c:pt idx="1248">
                  <c:v>588.23127999999986</c:v>
                </c:pt>
                <c:pt idx="1249">
                  <c:v>588.23127999999986</c:v>
                </c:pt>
                <c:pt idx="1250">
                  <c:v>587.87455999999997</c:v>
                </c:pt>
                <c:pt idx="1251">
                  <c:v>587.87455999999997</c:v>
                </c:pt>
                <c:pt idx="1252">
                  <c:v>587.69620000000009</c:v>
                </c:pt>
                <c:pt idx="1253">
                  <c:v>587.69620000000009</c:v>
                </c:pt>
                <c:pt idx="1254">
                  <c:v>587.51783999999986</c:v>
                </c:pt>
                <c:pt idx="1255">
                  <c:v>587.33947999999998</c:v>
                </c:pt>
                <c:pt idx="1256">
                  <c:v>586.98275999999987</c:v>
                </c:pt>
                <c:pt idx="1257">
                  <c:v>586.98275999999987</c:v>
                </c:pt>
                <c:pt idx="1258">
                  <c:v>586.80439999999999</c:v>
                </c:pt>
                <c:pt idx="1259">
                  <c:v>586.62603999999999</c:v>
                </c:pt>
                <c:pt idx="1260">
                  <c:v>586.26931999999988</c:v>
                </c:pt>
                <c:pt idx="1261">
                  <c:v>585.9126</c:v>
                </c:pt>
                <c:pt idx="1262">
                  <c:v>585.73424</c:v>
                </c:pt>
                <c:pt idx="1263">
                  <c:v>585.55588</c:v>
                </c:pt>
                <c:pt idx="1264">
                  <c:v>585.19916000000001</c:v>
                </c:pt>
                <c:pt idx="1265">
                  <c:v>585.02079999999989</c:v>
                </c:pt>
                <c:pt idx="1266">
                  <c:v>584.66408000000001</c:v>
                </c:pt>
                <c:pt idx="1267">
                  <c:v>584.66408000000001</c:v>
                </c:pt>
                <c:pt idx="1268">
                  <c:v>584.48572000000001</c:v>
                </c:pt>
                <c:pt idx="1269">
                  <c:v>584.12899999999991</c:v>
                </c:pt>
                <c:pt idx="1270">
                  <c:v>584.12899999999991</c:v>
                </c:pt>
                <c:pt idx="1271">
                  <c:v>583.77227999999991</c:v>
                </c:pt>
                <c:pt idx="1272">
                  <c:v>583.59391999999991</c:v>
                </c:pt>
                <c:pt idx="1273">
                  <c:v>583.41555999999991</c:v>
                </c:pt>
                <c:pt idx="1274">
                  <c:v>583.05883999999992</c:v>
                </c:pt>
                <c:pt idx="1275">
                  <c:v>582.70212000000004</c:v>
                </c:pt>
                <c:pt idx="1276">
                  <c:v>582.52375999999992</c:v>
                </c:pt>
                <c:pt idx="1277">
                  <c:v>582.16703999999993</c:v>
                </c:pt>
                <c:pt idx="1278">
                  <c:v>582.16703999999993</c:v>
                </c:pt>
                <c:pt idx="1279">
                  <c:v>581.81031999999993</c:v>
                </c:pt>
                <c:pt idx="1280">
                  <c:v>581.63195999999994</c:v>
                </c:pt>
                <c:pt idx="1281">
                  <c:v>581.45360000000005</c:v>
                </c:pt>
                <c:pt idx="1282">
                  <c:v>581.09687999999994</c:v>
                </c:pt>
                <c:pt idx="1283">
                  <c:v>580.91851999999994</c:v>
                </c:pt>
                <c:pt idx="1284">
                  <c:v>580.74016000000006</c:v>
                </c:pt>
                <c:pt idx="1285">
                  <c:v>580.56179999999995</c:v>
                </c:pt>
                <c:pt idx="1286">
                  <c:v>580.20508000000007</c:v>
                </c:pt>
                <c:pt idx="1287">
                  <c:v>579.84835999999996</c:v>
                </c:pt>
                <c:pt idx="1288">
                  <c:v>579.66999999999996</c:v>
                </c:pt>
                <c:pt idx="1289">
                  <c:v>579.31327999999996</c:v>
                </c:pt>
                <c:pt idx="1290">
                  <c:v>578.95655999999997</c:v>
                </c:pt>
                <c:pt idx="1291">
                  <c:v>578.95655999999997</c:v>
                </c:pt>
                <c:pt idx="1292">
                  <c:v>578.59983999999997</c:v>
                </c:pt>
                <c:pt idx="1293">
                  <c:v>578.42147999999997</c:v>
                </c:pt>
                <c:pt idx="1294">
                  <c:v>578.06475999999998</c:v>
                </c:pt>
                <c:pt idx="1295">
                  <c:v>577.88639999999987</c:v>
                </c:pt>
                <c:pt idx="1296">
                  <c:v>577.70803999999998</c:v>
                </c:pt>
                <c:pt idx="1297">
                  <c:v>577.35131999999987</c:v>
                </c:pt>
                <c:pt idx="1298">
                  <c:v>576.99459999999999</c:v>
                </c:pt>
                <c:pt idx="1299">
                  <c:v>576.45952</c:v>
                </c:pt>
                <c:pt idx="1300">
                  <c:v>576.45952</c:v>
                </c:pt>
                <c:pt idx="1301">
                  <c:v>576.10279999999989</c:v>
                </c:pt>
                <c:pt idx="1302">
                  <c:v>575.74608000000001</c:v>
                </c:pt>
                <c:pt idx="1303">
                  <c:v>575.3893599999999</c:v>
                </c:pt>
                <c:pt idx="1304">
                  <c:v>575.21100000000001</c:v>
                </c:pt>
                <c:pt idx="1305">
                  <c:v>574.8542799999999</c:v>
                </c:pt>
                <c:pt idx="1306">
                  <c:v>574.67592000000002</c:v>
                </c:pt>
                <c:pt idx="1307">
                  <c:v>574.49756000000002</c:v>
                </c:pt>
                <c:pt idx="1308">
                  <c:v>574.14083999999991</c:v>
                </c:pt>
                <c:pt idx="1309">
                  <c:v>573.78411999999992</c:v>
                </c:pt>
                <c:pt idx="1310">
                  <c:v>573.60575999999992</c:v>
                </c:pt>
                <c:pt idx="1311">
                  <c:v>573.24903999999992</c:v>
                </c:pt>
                <c:pt idx="1312">
                  <c:v>573.07068000000004</c:v>
                </c:pt>
                <c:pt idx="1313">
                  <c:v>572.89231999999993</c:v>
                </c:pt>
                <c:pt idx="1314">
                  <c:v>572.53559999999993</c:v>
                </c:pt>
                <c:pt idx="1315">
                  <c:v>572.00051999999994</c:v>
                </c:pt>
                <c:pt idx="1316">
                  <c:v>571.82216000000005</c:v>
                </c:pt>
                <c:pt idx="1317">
                  <c:v>571.46543999999994</c:v>
                </c:pt>
                <c:pt idx="1318">
                  <c:v>571.28707999999995</c:v>
                </c:pt>
                <c:pt idx="1319">
                  <c:v>570.93035999999995</c:v>
                </c:pt>
                <c:pt idx="1320">
                  <c:v>570.93035999999995</c:v>
                </c:pt>
                <c:pt idx="1321">
                  <c:v>570.39527999999996</c:v>
                </c:pt>
                <c:pt idx="1322">
                  <c:v>570.03855999999996</c:v>
                </c:pt>
                <c:pt idx="1323">
                  <c:v>569.86019999999996</c:v>
                </c:pt>
                <c:pt idx="1324">
                  <c:v>569.50347999999997</c:v>
                </c:pt>
                <c:pt idx="1325">
                  <c:v>568.96839999999997</c:v>
                </c:pt>
                <c:pt idx="1326">
                  <c:v>568.79003999999998</c:v>
                </c:pt>
                <c:pt idx="1327">
                  <c:v>568.43331999999998</c:v>
                </c:pt>
                <c:pt idx="1328">
                  <c:v>568.07659999999998</c:v>
                </c:pt>
                <c:pt idx="1329">
                  <c:v>567.71987999999999</c:v>
                </c:pt>
                <c:pt idx="1330">
                  <c:v>567.1848</c:v>
                </c:pt>
                <c:pt idx="1331">
                  <c:v>566.82808</c:v>
                </c:pt>
                <c:pt idx="1332">
                  <c:v>566.64971999999989</c:v>
                </c:pt>
                <c:pt idx="1333">
                  <c:v>566.29300000000001</c:v>
                </c:pt>
                <c:pt idx="1334">
                  <c:v>566.11463999999989</c:v>
                </c:pt>
                <c:pt idx="1335">
                  <c:v>565.57956000000001</c:v>
                </c:pt>
                <c:pt idx="1336">
                  <c:v>565.22284000000002</c:v>
                </c:pt>
                <c:pt idx="1337">
                  <c:v>564.68776000000003</c:v>
                </c:pt>
                <c:pt idx="1338">
                  <c:v>564.50939999999991</c:v>
                </c:pt>
                <c:pt idx="1339">
                  <c:v>564.33104000000003</c:v>
                </c:pt>
                <c:pt idx="1340">
                  <c:v>563.97432000000003</c:v>
                </c:pt>
                <c:pt idx="1341">
                  <c:v>563.61760000000004</c:v>
                </c:pt>
                <c:pt idx="1342">
                  <c:v>563.08252000000005</c:v>
                </c:pt>
                <c:pt idx="1343">
                  <c:v>562.90415999999993</c:v>
                </c:pt>
                <c:pt idx="1344">
                  <c:v>562.36907999999994</c:v>
                </c:pt>
                <c:pt idx="1345">
                  <c:v>562.01235999999994</c:v>
                </c:pt>
                <c:pt idx="1346">
                  <c:v>561.83399999999995</c:v>
                </c:pt>
                <c:pt idx="1347">
                  <c:v>561.29891999999995</c:v>
                </c:pt>
                <c:pt idx="1348">
                  <c:v>560.94219999999996</c:v>
                </c:pt>
                <c:pt idx="1349">
                  <c:v>560.58547999999996</c:v>
                </c:pt>
                <c:pt idx="1350">
                  <c:v>560.05039999999997</c:v>
                </c:pt>
                <c:pt idx="1351">
                  <c:v>559.69367999999997</c:v>
                </c:pt>
                <c:pt idx="1352">
                  <c:v>559.15859999999998</c:v>
                </c:pt>
                <c:pt idx="1353">
                  <c:v>558.80187999999998</c:v>
                </c:pt>
                <c:pt idx="1354">
                  <c:v>558.44515999999999</c:v>
                </c:pt>
                <c:pt idx="1355">
                  <c:v>558.08843999999999</c:v>
                </c:pt>
                <c:pt idx="1356">
                  <c:v>557.55336</c:v>
                </c:pt>
                <c:pt idx="1357">
                  <c:v>557.01828</c:v>
                </c:pt>
                <c:pt idx="1358">
                  <c:v>556.48320000000001</c:v>
                </c:pt>
                <c:pt idx="1359">
                  <c:v>555.94812000000002</c:v>
                </c:pt>
                <c:pt idx="1360">
                  <c:v>555.59139999999991</c:v>
                </c:pt>
                <c:pt idx="1361">
                  <c:v>555.05632000000003</c:v>
                </c:pt>
                <c:pt idx="1362">
                  <c:v>554.69960000000003</c:v>
                </c:pt>
                <c:pt idx="1363">
                  <c:v>553.98615999999993</c:v>
                </c:pt>
                <c:pt idx="1364">
                  <c:v>553.45108000000005</c:v>
                </c:pt>
                <c:pt idx="1365">
                  <c:v>553.09436000000005</c:v>
                </c:pt>
                <c:pt idx="1366">
                  <c:v>552.73763999999994</c:v>
                </c:pt>
                <c:pt idx="1367">
                  <c:v>552.02419999999995</c:v>
                </c:pt>
                <c:pt idx="1368">
                  <c:v>551.48911999999996</c:v>
                </c:pt>
                <c:pt idx="1369">
                  <c:v>551.13239999999996</c:v>
                </c:pt>
                <c:pt idx="1370">
                  <c:v>550.59731999999997</c:v>
                </c:pt>
                <c:pt idx="1371">
                  <c:v>550.41895999999997</c:v>
                </c:pt>
                <c:pt idx="1372">
                  <c:v>549.88387999999986</c:v>
                </c:pt>
                <c:pt idx="1373">
                  <c:v>549.34879999999998</c:v>
                </c:pt>
                <c:pt idx="1374">
                  <c:v>548.99207999999999</c:v>
                </c:pt>
                <c:pt idx="1375">
                  <c:v>548.63535999999999</c:v>
                </c:pt>
                <c:pt idx="1376">
                  <c:v>548.10028</c:v>
                </c:pt>
                <c:pt idx="1377">
                  <c:v>547.74356</c:v>
                </c:pt>
                <c:pt idx="1378">
                  <c:v>547.20848000000001</c:v>
                </c:pt>
                <c:pt idx="1379">
                  <c:v>546.49504000000002</c:v>
                </c:pt>
                <c:pt idx="1380">
                  <c:v>546.13832000000002</c:v>
                </c:pt>
                <c:pt idx="1381">
                  <c:v>545.78159999999991</c:v>
                </c:pt>
                <c:pt idx="1382">
                  <c:v>545.24651999999992</c:v>
                </c:pt>
                <c:pt idx="1383">
                  <c:v>544.71143999999993</c:v>
                </c:pt>
                <c:pt idx="1384">
                  <c:v>544.17636000000005</c:v>
                </c:pt>
                <c:pt idx="1385">
                  <c:v>543.64127999999994</c:v>
                </c:pt>
                <c:pt idx="1386">
                  <c:v>542.92784000000006</c:v>
                </c:pt>
                <c:pt idx="1387">
                  <c:v>542.39275999999995</c:v>
                </c:pt>
                <c:pt idx="1388">
                  <c:v>542.03603999999996</c:v>
                </c:pt>
                <c:pt idx="1389">
                  <c:v>541.32260000000008</c:v>
                </c:pt>
                <c:pt idx="1390">
                  <c:v>540.78751999999997</c:v>
                </c:pt>
                <c:pt idx="1391">
                  <c:v>540.25243999999998</c:v>
                </c:pt>
                <c:pt idx="1392">
                  <c:v>539.53899999999999</c:v>
                </c:pt>
                <c:pt idx="1393">
                  <c:v>539.00391999999988</c:v>
                </c:pt>
                <c:pt idx="1394">
                  <c:v>538.46884</c:v>
                </c:pt>
                <c:pt idx="1395">
                  <c:v>537.93376000000001</c:v>
                </c:pt>
                <c:pt idx="1396">
                  <c:v>537.22032000000002</c:v>
                </c:pt>
                <c:pt idx="1397">
                  <c:v>536.68524000000002</c:v>
                </c:pt>
                <c:pt idx="1398">
                  <c:v>535.79344000000003</c:v>
                </c:pt>
                <c:pt idx="1399">
                  <c:v>535.25836000000004</c:v>
                </c:pt>
                <c:pt idx="1400">
                  <c:v>534.72328000000005</c:v>
                </c:pt>
                <c:pt idx="1401">
                  <c:v>534.00983999999994</c:v>
                </c:pt>
                <c:pt idx="1402">
                  <c:v>533.29639999999995</c:v>
                </c:pt>
                <c:pt idx="1403">
                  <c:v>532.58295999999996</c:v>
                </c:pt>
                <c:pt idx="1404">
                  <c:v>531.86951999999997</c:v>
                </c:pt>
                <c:pt idx="1405">
                  <c:v>531.15607999999997</c:v>
                </c:pt>
                <c:pt idx="1406">
                  <c:v>530.62099999999998</c:v>
                </c:pt>
                <c:pt idx="1407">
                  <c:v>529.72919999999999</c:v>
                </c:pt>
                <c:pt idx="1408">
                  <c:v>529.01576</c:v>
                </c:pt>
                <c:pt idx="1409">
                  <c:v>528.1239599999999</c:v>
                </c:pt>
                <c:pt idx="1410">
                  <c:v>527.41051999999991</c:v>
                </c:pt>
                <c:pt idx="1411">
                  <c:v>526.69708000000003</c:v>
                </c:pt>
                <c:pt idx="1412">
                  <c:v>525.62691999999993</c:v>
                </c:pt>
                <c:pt idx="1413">
                  <c:v>524.91347999999994</c:v>
                </c:pt>
                <c:pt idx="1414">
                  <c:v>524.02167999999995</c:v>
                </c:pt>
                <c:pt idx="1415">
                  <c:v>523.12987999999996</c:v>
                </c:pt>
                <c:pt idx="1416">
                  <c:v>522.23807999999997</c:v>
                </c:pt>
                <c:pt idx="1417">
                  <c:v>521.34627999999998</c:v>
                </c:pt>
                <c:pt idx="1418">
                  <c:v>520.63283999999999</c:v>
                </c:pt>
                <c:pt idx="1419">
                  <c:v>519.74104</c:v>
                </c:pt>
                <c:pt idx="1420">
                  <c:v>518.84924000000001</c:v>
                </c:pt>
                <c:pt idx="1421">
                  <c:v>517.77907999999991</c:v>
                </c:pt>
                <c:pt idx="1422">
                  <c:v>516.70891999999992</c:v>
                </c:pt>
                <c:pt idx="1423">
                  <c:v>515.63875999999993</c:v>
                </c:pt>
                <c:pt idx="1424">
                  <c:v>514.56860000000006</c:v>
                </c:pt>
                <c:pt idx="1425">
                  <c:v>513.14171999999996</c:v>
                </c:pt>
                <c:pt idx="1426">
                  <c:v>512.07155999999998</c:v>
                </c:pt>
                <c:pt idx="1427">
                  <c:v>510.64467999999994</c:v>
                </c:pt>
                <c:pt idx="1428">
                  <c:v>509.21780000000001</c:v>
                </c:pt>
                <c:pt idx="1429">
                  <c:v>507.79091999999997</c:v>
                </c:pt>
                <c:pt idx="1430">
                  <c:v>506.54239999999999</c:v>
                </c:pt>
                <c:pt idx="1431">
                  <c:v>505.29387999999989</c:v>
                </c:pt>
                <c:pt idx="1432">
                  <c:v>504.04536000000002</c:v>
                </c:pt>
                <c:pt idx="1433">
                  <c:v>502.44012000000004</c:v>
                </c:pt>
                <c:pt idx="1434">
                  <c:v>501.19159999999994</c:v>
                </c:pt>
                <c:pt idx="1435">
                  <c:v>499.76471999999995</c:v>
                </c:pt>
                <c:pt idx="1436">
                  <c:v>497.80275999999998</c:v>
                </c:pt>
                <c:pt idx="1437">
                  <c:v>495.84080000000006</c:v>
                </c:pt>
                <c:pt idx="1438">
                  <c:v>492.63031999999998</c:v>
                </c:pt>
                <c:pt idx="1439">
                  <c:v>486.9228</c:v>
                </c:pt>
                <c:pt idx="1440">
                  <c:v>481.57199999999995</c:v>
                </c:pt>
                <c:pt idx="1441">
                  <c:v>475.68612000000002</c:v>
                </c:pt>
              </c:numCache>
            </c:numRef>
          </c:yVal>
          <c:smooth val="1"/>
          <c:extLst>
            <c:ext xmlns:c16="http://schemas.microsoft.com/office/drawing/2014/chart" uri="{C3380CC4-5D6E-409C-BE32-E72D297353CC}">
              <c16:uniqueId val="{00000000-1B86-492D-AF33-1F7FB25BC3F4}"/>
            </c:ext>
          </c:extLst>
        </c:ser>
        <c:ser>
          <c:idx val="1"/>
          <c:order val="1"/>
          <c:tx>
            <c:v>AT2</c:v>
          </c:tx>
          <c:spPr>
            <a:ln w="19013" cap="rnd">
              <a:solidFill>
                <a:schemeClr val="accent2"/>
              </a:solidFill>
              <a:round/>
            </a:ln>
            <a:effectLst/>
          </c:spPr>
          <c:marker>
            <c:symbol val="none"/>
          </c:marker>
          <c:xVal>
            <c:numRef>
              <c:f>'AT1-AT7 stress strain-f'!$C$3:$C$290</c:f>
              <c:numCache>
                <c:formatCode>General</c:formatCode>
                <c:ptCount val="288"/>
                <c:pt idx="0">
                  <c:v>0</c:v>
                </c:pt>
                <c:pt idx="1">
                  <c:v>2E-3</c:v>
                </c:pt>
                <c:pt idx="2">
                  <c:v>2E-3</c:v>
                </c:pt>
                <c:pt idx="3">
                  <c:v>2E-3</c:v>
                </c:pt>
                <c:pt idx="4">
                  <c:v>2E-3</c:v>
                </c:pt>
                <c:pt idx="5">
                  <c:v>4.0000000000000001E-3</c:v>
                </c:pt>
                <c:pt idx="6">
                  <c:v>4.0000000000000001E-3</c:v>
                </c:pt>
                <c:pt idx="7">
                  <c:v>4.0000000000000001E-3</c:v>
                </c:pt>
                <c:pt idx="8">
                  <c:v>6.000000000000001E-3</c:v>
                </c:pt>
                <c:pt idx="9">
                  <c:v>6.000000000000001E-3</c:v>
                </c:pt>
                <c:pt idx="10">
                  <c:v>6.000000000000001E-3</c:v>
                </c:pt>
                <c:pt idx="11">
                  <c:v>8.0000000000000002E-3</c:v>
                </c:pt>
                <c:pt idx="12">
                  <c:v>8.0000000000000002E-3</c:v>
                </c:pt>
                <c:pt idx="13">
                  <c:v>8.0000000000000002E-3</c:v>
                </c:pt>
                <c:pt idx="14">
                  <c:v>8.0000000000000002E-3</c:v>
                </c:pt>
                <c:pt idx="15">
                  <c:v>8.0000000000000002E-3</c:v>
                </c:pt>
                <c:pt idx="16">
                  <c:v>8.0000000000000002E-3</c:v>
                </c:pt>
                <c:pt idx="17">
                  <c:v>8.0000000000000002E-3</c:v>
                </c:pt>
                <c:pt idx="18">
                  <c:v>0.01</c:v>
                </c:pt>
                <c:pt idx="19">
                  <c:v>0.01</c:v>
                </c:pt>
                <c:pt idx="20">
                  <c:v>0.01</c:v>
                </c:pt>
                <c:pt idx="21">
                  <c:v>1.2000000000000002E-2</c:v>
                </c:pt>
                <c:pt idx="22">
                  <c:v>1.2000000000000002E-2</c:v>
                </c:pt>
                <c:pt idx="23">
                  <c:v>1.2000000000000002E-2</c:v>
                </c:pt>
                <c:pt idx="24">
                  <c:v>1.2000000000000002E-2</c:v>
                </c:pt>
                <c:pt idx="25">
                  <c:v>1.3999999999999999E-2</c:v>
                </c:pt>
                <c:pt idx="26">
                  <c:v>1.3999999999999999E-2</c:v>
                </c:pt>
                <c:pt idx="27">
                  <c:v>1.3999999999999999E-2</c:v>
                </c:pt>
                <c:pt idx="28">
                  <c:v>1.6E-2</c:v>
                </c:pt>
                <c:pt idx="29">
                  <c:v>1.6E-2</c:v>
                </c:pt>
                <c:pt idx="30">
                  <c:v>1.6E-2</c:v>
                </c:pt>
                <c:pt idx="31">
                  <c:v>1.6E-2</c:v>
                </c:pt>
                <c:pt idx="32">
                  <c:v>1.6E-2</c:v>
                </c:pt>
                <c:pt idx="33">
                  <c:v>1.6E-2</c:v>
                </c:pt>
                <c:pt idx="34">
                  <c:v>1.6E-2</c:v>
                </c:pt>
                <c:pt idx="35">
                  <c:v>1.6E-2</c:v>
                </c:pt>
                <c:pt idx="36">
                  <c:v>1.8000000000000002E-2</c:v>
                </c:pt>
                <c:pt idx="37">
                  <c:v>1.8000000000000002E-2</c:v>
                </c:pt>
                <c:pt idx="38">
                  <c:v>1.8000000000000002E-2</c:v>
                </c:pt>
                <c:pt idx="39">
                  <c:v>0.02</c:v>
                </c:pt>
                <c:pt idx="40">
                  <c:v>0.02</c:v>
                </c:pt>
                <c:pt idx="41">
                  <c:v>0.02</c:v>
                </c:pt>
                <c:pt idx="42">
                  <c:v>0.02</c:v>
                </c:pt>
                <c:pt idx="43">
                  <c:v>2.2000000000000002E-2</c:v>
                </c:pt>
                <c:pt idx="44">
                  <c:v>2.2000000000000002E-2</c:v>
                </c:pt>
                <c:pt idx="45">
                  <c:v>2.2000000000000002E-2</c:v>
                </c:pt>
                <c:pt idx="46">
                  <c:v>2.4000000000000004E-2</c:v>
                </c:pt>
                <c:pt idx="47">
                  <c:v>2.4000000000000004E-2</c:v>
                </c:pt>
                <c:pt idx="48">
                  <c:v>2.4000000000000004E-2</c:v>
                </c:pt>
                <c:pt idx="49">
                  <c:v>2.4000000000000004E-2</c:v>
                </c:pt>
                <c:pt idx="50">
                  <c:v>2.4000000000000004E-2</c:v>
                </c:pt>
                <c:pt idx="51">
                  <c:v>2.4000000000000004E-2</c:v>
                </c:pt>
                <c:pt idx="52">
                  <c:v>2.4000000000000004E-2</c:v>
                </c:pt>
                <c:pt idx="53">
                  <c:v>2.5999999999999999E-2</c:v>
                </c:pt>
                <c:pt idx="54">
                  <c:v>2.5999999999999999E-2</c:v>
                </c:pt>
                <c:pt idx="55">
                  <c:v>2.5999999999999999E-2</c:v>
                </c:pt>
                <c:pt idx="56">
                  <c:v>2.5999999999999999E-2</c:v>
                </c:pt>
                <c:pt idx="57">
                  <c:v>2.7999999999999997E-2</c:v>
                </c:pt>
                <c:pt idx="58">
                  <c:v>2.7999999999999997E-2</c:v>
                </c:pt>
                <c:pt idx="59">
                  <c:v>2.7999999999999997E-2</c:v>
                </c:pt>
                <c:pt idx="60">
                  <c:v>0.03</c:v>
                </c:pt>
                <c:pt idx="61">
                  <c:v>0.03</c:v>
                </c:pt>
                <c:pt idx="62">
                  <c:v>0.03</c:v>
                </c:pt>
                <c:pt idx="63">
                  <c:v>0.03</c:v>
                </c:pt>
                <c:pt idx="64">
                  <c:v>3.2000000000000001E-2</c:v>
                </c:pt>
                <c:pt idx="65">
                  <c:v>3.2000000000000001E-2</c:v>
                </c:pt>
                <c:pt idx="66">
                  <c:v>3.2000000000000001E-2</c:v>
                </c:pt>
                <c:pt idx="67">
                  <c:v>3.2000000000000001E-2</c:v>
                </c:pt>
                <c:pt idx="68">
                  <c:v>3.2000000000000001E-2</c:v>
                </c:pt>
                <c:pt idx="69">
                  <c:v>3.2000000000000001E-2</c:v>
                </c:pt>
                <c:pt idx="70">
                  <c:v>3.2000000000000001E-2</c:v>
                </c:pt>
                <c:pt idx="71">
                  <c:v>3.3999999999999996E-2</c:v>
                </c:pt>
                <c:pt idx="72">
                  <c:v>3.3999999999999996E-2</c:v>
                </c:pt>
                <c:pt idx="73">
                  <c:v>3.3999999999999996E-2</c:v>
                </c:pt>
                <c:pt idx="74">
                  <c:v>3.3999999999999996E-2</c:v>
                </c:pt>
                <c:pt idx="75">
                  <c:v>3.6000000000000004E-2</c:v>
                </c:pt>
                <c:pt idx="76">
                  <c:v>3.6000000000000004E-2</c:v>
                </c:pt>
                <c:pt idx="77">
                  <c:v>3.6000000000000004E-2</c:v>
                </c:pt>
                <c:pt idx="78">
                  <c:v>3.8000000000000006E-2</c:v>
                </c:pt>
                <c:pt idx="79">
                  <c:v>3.8000000000000006E-2</c:v>
                </c:pt>
                <c:pt idx="80">
                  <c:v>3.8000000000000006E-2</c:v>
                </c:pt>
                <c:pt idx="81">
                  <c:v>3.8000000000000006E-2</c:v>
                </c:pt>
                <c:pt idx="82">
                  <c:v>0.04</c:v>
                </c:pt>
                <c:pt idx="83">
                  <c:v>0.04</c:v>
                </c:pt>
                <c:pt idx="84">
                  <c:v>0.04</c:v>
                </c:pt>
                <c:pt idx="85">
                  <c:v>0.04</c:v>
                </c:pt>
                <c:pt idx="86">
                  <c:v>0.04</c:v>
                </c:pt>
                <c:pt idx="87">
                  <c:v>0.04</c:v>
                </c:pt>
                <c:pt idx="88">
                  <c:v>0.04</c:v>
                </c:pt>
                <c:pt idx="89">
                  <c:v>4.1999999999999996E-2</c:v>
                </c:pt>
                <c:pt idx="90">
                  <c:v>4.1999999999999996E-2</c:v>
                </c:pt>
                <c:pt idx="91">
                  <c:v>4.1999999999999996E-2</c:v>
                </c:pt>
                <c:pt idx="92">
                  <c:v>4.1999999999999996E-2</c:v>
                </c:pt>
                <c:pt idx="93">
                  <c:v>4.4000000000000004E-2</c:v>
                </c:pt>
                <c:pt idx="94">
                  <c:v>4.4000000000000004E-2</c:v>
                </c:pt>
                <c:pt idx="95">
                  <c:v>4.4000000000000004E-2</c:v>
                </c:pt>
                <c:pt idx="96">
                  <c:v>4.4000000000000004E-2</c:v>
                </c:pt>
                <c:pt idx="97">
                  <c:v>4.5999999999999999E-2</c:v>
                </c:pt>
                <c:pt idx="98">
                  <c:v>4.5999999999999999E-2</c:v>
                </c:pt>
                <c:pt idx="99">
                  <c:v>4.5999999999999999E-2</c:v>
                </c:pt>
                <c:pt idx="100">
                  <c:v>4.8000000000000008E-2</c:v>
                </c:pt>
                <c:pt idx="101">
                  <c:v>4.8000000000000008E-2</c:v>
                </c:pt>
                <c:pt idx="102">
                  <c:v>4.8000000000000008E-2</c:v>
                </c:pt>
                <c:pt idx="103">
                  <c:v>4.8000000000000008E-2</c:v>
                </c:pt>
                <c:pt idx="104">
                  <c:v>4.8000000000000008E-2</c:v>
                </c:pt>
                <c:pt idx="105">
                  <c:v>4.8000000000000008E-2</c:v>
                </c:pt>
                <c:pt idx="106">
                  <c:v>4.8000000000000008E-2</c:v>
                </c:pt>
                <c:pt idx="107">
                  <c:v>4.8000000000000008E-2</c:v>
                </c:pt>
                <c:pt idx="108">
                  <c:v>0.05</c:v>
                </c:pt>
                <c:pt idx="109">
                  <c:v>0.05</c:v>
                </c:pt>
                <c:pt idx="110">
                  <c:v>0.05</c:v>
                </c:pt>
                <c:pt idx="111">
                  <c:v>5.1999999999999998E-2</c:v>
                </c:pt>
                <c:pt idx="112">
                  <c:v>5.1999999999999998E-2</c:v>
                </c:pt>
                <c:pt idx="113">
                  <c:v>5.1999999999999998E-2</c:v>
                </c:pt>
                <c:pt idx="114">
                  <c:v>5.1999999999999998E-2</c:v>
                </c:pt>
                <c:pt idx="115">
                  <c:v>5.3999999999999999E-2</c:v>
                </c:pt>
                <c:pt idx="116">
                  <c:v>5.3999999999999999E-2</c:v>
                </c:pt>
                <c:pt idx="117">
                  <c:v>5.3999999999999999E-2</c:v>
                </c:pt>
                <c:pt idx="118">
                  <c:v>5.3999999999999999E-2</c:v>
                </c:pt>
                <c:pt idx="119">
                  <c:v>5.5999999999999994E-2</c:v>
                </c:pt>
                <c:pt idx="120">
                  <c:v>5.5999999999999994E-2</c:v>
                </c:pt>
                <c:pt idx="121">
                  <c:v>5.5999999999999994E-2</c:v>
                </c:pt>
                <c:pt idx="122">
                  <c:v>5.5999999999999994E-2</c:v>
                </c:pt>
                <c:pt idx="123">
                  <c:v>5.5999999999999994E-2</c:v>
                </c:pt>
                <c:pt idx="124">
                  <c:v>5.5999999999999994E-2</c:v>
                </c:pt>
                <c:pt idx="125">
                  <c:v>5.5999999999999994E-2</c:v>
                </c:pt>
                <c:pt idx="126">
                  <c:v>5.7999999999999996E-2</c:v>
                </c:pt>
                <c:pt idx="127">
                  <c:v>5.7999999999999996E-2</c:v>
                </c:pt>
                <c:pt idx="128">
                  <c:v>5.7999999999999996E-2</c:v>
                </c:pt>
                <c:pt idx="129">
                  <c:v>0.06</c:v>
                </c:pt>
                <c:pt idx="130">
                  <c:v>0.06</c:v>
                </c:pt>
                <c:pt idx="131">
                  <c:v>0.06</c:v>
                </c:pt>
                <c:pt idx="132">
                  <c:v>0.06</c:v>
                </c:pt>
                <c:pt idx="133">
                  <c:v>6.2E-2</c:v>
                </c:pt>
                <c:pt idx="134">
                  <c:v>6.2E-2</c:v>
                </c:pt>
                <c:pt idx="135">
                  <c:v>6.2E-2</c:v>
                </c:pt>
                <c:pt idx="136">
                  <c:v>6.4000000000000001E-2</c:v>
                </c:pt>
                <c:pt idx="137">
                  <c:v>6.4000000000000001E-2</c:v>
                </c:pt>
                <c:pt idx="138">
                  <c:v>6.4000000000000001E-2</c:v>
                </c:pt>
                <c:pt idx="139">
                  <c:v>6.4000000000000001E-2</c:v>
                </c:pt>
                <c:pt idx="140">
                  <c:v>6.4000000000000001E-2</c:v>
                </c:pt>
                <c:pt idx="141">
                  <c:v>6.4000000000000001E-2</c:v>
                </c:pt>
                <c:pt idx="142">
                  <c:v>6.4000000000000001E-2</c:v>
                </c:pt>
                <c:pt idx="143">
                  <c:v>6.6000000000000003E-2</c:v>
                </c:pt>
                <c:pt idx="144">
                  <c:v>6.6000000000000003E-2</c:v>
                </c:pt>
                <c:pt idx="145">
                  <c:v>6.6000000000000003E-2</c:v>
                </c:pt>
                <c:pt idx="146">
                  <c:v>6.6000000000000003E-2</c:v>
                </c:pt>
                <c:pt idx="147">
                  <c:v>6.7999999999999991E-2</c:v>
                </c:pt>
                <c:pt idx="148">
                  <c:v>6.7999999999999991E-2</c:v>
                </c:pt>
                <c:pt idx="149">
                  <c:v>6.7999999999999991E-2</c:v>
                </c:pt>
                <c:pt idx="150">
                  <c:v>7.0000000000000007E-2</c:v>
                </c:pt>
                <c:pt idx="151">
                  <c:v>7.0000000000000007E-2</c:v>
                </c:pt>
                <c:pt idx="152">
                  <c:v>7.0000000000000007E-2</c:v>
                </c:pt>
                <c:pt idx="153">
                  <c:v>7.0000000000000007E-2</c:v>
                </c:pt>
                <c:pt idx="154">
                  <c:v>7.2000000000000008E-2</c:v>
                </c:pt>
                <c:pt idx="155">
                  <c:v>7.2000000000000008E-2</c:v>
                </c:pt>
                <c:pt idx="156">
                  <c:v>7.2000000000000008E-2</c:v>
                </c:pt>
                <c:pt idx="157">
                  <c:v>7.2000000000000008E-2</c:v>
                </c:pt>
                <c:pt idx="158">
                  <c:v>7.2000000000000008E-2</c:v>
                </c:pt>
                <c:pt idx="159">
                  <c:v>7.2000000000000008E-2</c:v>
                </c:pt>
                <c:pt idx="160">
                  <c:v>7.2000000000000008E-2</c:v>
                </c:pt>
                <c:pt idx="161">
                  <c:v>7.3999999999999996E-2</c:v>
                </c:pt>
                <c:pt idx="162">
                  <c:v>7.3999999999999996E-2</c:v>
                </c:pt>
                <c:pt idx="163">
                  <c:v>7.3999999999999996E-2</c:v>
                </c:pt>
                <c:pt idx="164">
                  <c:v>7.6000000000000012E-2</c:v>
                </c:pt>
                <c:pt idx="165">
                  <c:v>7.6000000000000012E-2</c:v>
                </c:pt>
                <c:pt idx="166">
                  <c:v>7.6000000000000012E-2</c:v>
                </c:pt>
                <c:pt idx="167">
                  <c:v>7.6000000000000012E-2</c:v>
                </c:pt>
                <c:pt idx="168">
                  <c:v>7.8E-2</c:v>
                </c:pt>
                <c:pt idx="169">
                  <c:v>7.8E-2</c:v>
                </c:pt>
                <c:pt idx="170">
                  <c:v>7.8E-2</c:v>
                </c:pt>
                <c:pt idx="171">
                  <c:v>7.8E-2</c:v>
                </c:pt>
                <c:pt idx="172">
                  <c:v>0.08</c:v>
                </c:pt>
                <c:pt idx="173">
                  <c:v>0.08</c:v>
                </c:pt>
                <c:pt idx="174">
                  <c:v>0.08</c:v>
                </c:pt>
                <c:pt idx="175">
                  <c:v>0.08</c:v>
                </c:pt>
                <c:pt idx="176">
                  <c:v>0.08</c:v>
                </c:pt>
                <c:pt idx="177">
                  <c:v>0.08</c:v>
                </c:pt>
                <c:pt idx="178">
                  <c:v>0.08</c:v>
                </c:pt>
                <c:pt idx="179">
                  <c:v>8.199999999999999E-2</c:v>
                </c:pt>
                <c:pt idx="180">
                  <c:v>8.199999999999999E-2</c:v>
                </c:pt>
                <c:pt idx="181">
                  <c:v>8.199999999999999E-2</c:v>
                </c:pt>
                <c:pt idx="182">
                  <c:v>8.3999999999999991E-2</c:v>
                </c:pt>
                <c:pt idx="183">
                  <c:v>8.3999999999999991E-2</c:v>
                </c:pt>
                <c:pt idx="184">
                  <c:v>8.3999999999999991E-2</c:v>
                </c:pt>
                <c:pt idx="185">
                  <c:v>8.3999999999999991E-2</c:v>
                </c:pt>
                <c:pt idx="186">
                  <c:v>8.6000000000000007E-2</c:v>
                </c:pt>
                <c:pt idx="187">
                  <c:v>8.6000000000000007E-2</c:v>
                </c:pt>
                <c:pt idx="188">
                  <c:v>8.6000000000000007E-2</c:v>
                </c:pt>
                <c:pt idx="189">
                  <c:v>8.8000000000000009E-2</c:v>
                </c:pt>
                <c:pt idx="190">
                  <c:v>8.8000000000000009E-2</c:v>
                </c:pt>
                <c:pt idx="191">
                  <c:v>8.8000000000000009E-2</c:v>
                </c:pt>
                <c:pt idx="192">
                  <c:v>8.8000000000000009E-2</c:v>
                </c:pt>
                <c:pt idx="193">
                  <c:v>8.8000000000000009E-2</c:v>
                </c:pt>
                <c:pt idx="194">
                  <c:v>8.8000000000000009E-2</c:v>
                </c:pt>
                <c:pt idx="195">
                  <c:v>8.8000000000000009E-2</c:v>
                </c:pt>
                <c:pt idx="196">
                  <c:v>0.09</c:v>
                </c:pt>
                <c:pt idx="197">
                  <c:v>0.09</c:v>
                </c:pt>
                <c:pt idx="198">
                  <c:v>0.09</c:v>
                </c:pt>
                <c:pt idx="199">
                  <c:v>9.1999999999999998E-2</c:v>
                </c:pt>
                <c:pt idx="200">
                  <c:v>9.1999999999999998E-2</c:v>
                </c:pt>
                <c:pt idx="201">
                  <c:v>9.1999999999999998E-2</c:v>
                </c:pt>
                <c:pt idx="202">
                  <c:v>9.4E-2</c:v>
                </c:pt>
                <c:pt idx="203">
                  <c:v>9.4E-2</c:v>
                </c:pt>
                <c:pt idx="204">
                  <c:v>9.4E-2</c:v>
                </c:pt>
                <c:pt idx="205">
                  <c:v>9.4E-2</c:v>
                </c:pt>
                <c:pt idx="206">
                  <c:v>9.6000000000000016E-2</c:v>
                </c:pt>
                <c:pt idx="207">
                  <c:v>9.6000000000000016E-2</c:v>
                </c:pt>
                <c:pt idx="208">
                  <c:v>9.6000000000000016E-2</c:v>
                </c:pt>
                <c:pt idx="209">
                  <c:v>9.6000000000000016E-2</c:v>
                </c:pt>
                <c:pt idx="210">
                  <c:v>9.6000000000000016E-2</c:v>
                </c:pt>
                <c:pt idx="211">
                  <c:v>9.6000000000000016E-2</c:v>
                </c:pt>
                <c:pt idx="212">
                  <c:v>9.6000000000000016E-2</c:v>
                </c:pt>
                <c:pt idx="213">
                  <c:v>9.8000000000000004E-2</c:v>
                </c:pt>
                <c:pt idx="214">
                  <c:v>9.8000000000000004E-2</c:v>
                </c:pt>
                <c:pt idx="215">
                  <c:v>9.8000000000000004E-2</c:v>
                </c:pt>
                <c:pt idx="216">
                  <c:v>9.8000000000000004E-2</c:v>
                </c:pt>
                <c:pt idx="217">
                  <c:v>0.1</c:v>
                </c:pt>
                <c:pt idx="218">
                  <c:v>0.1</c:v>
                </c:pt>
                <c:pt idx="219">
                  <c:v>0.1</c:v>
                </c:pt>
                <c:pt idx="220">
                  <c:v>0.10200000000000001</c:v>
                </c:pt>
                <c:pt idx="221">
                  <c:v>0.10200000000000001</c:v>
                </c:pt>
                <c:pt idx="222">
                  <c:v>0.10200000000000001</c:v>
                </c:pt>
                <c:pt idx="223">
                  <c:v>0.10200000000000001</c:v>
                </c:pt>
                <c:pt idx="224">
                  <c:v>0.104</c:v>
                </c:pt>
                <c:pt idx="225">
                  <c:v>0.104</c:v>
                </c:pt>
                <c:pt idx="226">
                  <c:v>0.104</c:v>
                </c:pt>
                <c:pt idx="227">
                  <c:v>0.104</c:v>
                </c:pt>
                <c:pt idx="228">
                  <c:v>0.104</c:v>
                </c:pt>
                <c:pt idx="229">
                  <c:v>0.104</c:v>
                </c:pt>
                <c:pt idx="230">
                  <c:v>0.104</c:v>
                </c:pt>
                <c:pt idx="231">
                  <c:v>0.106</c:v>
                </c:pt>
                <c:pt idx="232">
                  <c:v>0.106</c:v>
                </c:pt>
                <c:pt idx="233">
                  <c:v>0.106</c:v>
                </c:pt>
                <c:pt idx="234">
                  <c:v>0.108</c:v>
                </c:pt>
                <c:pt idx="235">
                  <c:v>0.108</c:v>
                </c:pt>
                <c:pt idx="236">
                  <c:v>0.108</c:v>
                </c:pt>
                <c:pt idx="237">
                  <c:v>0.108</c:v>
                </c:pt>
                <c:pt idx="238">
                  <c:v>0.11</c:v>
                </c:pt>
                <c:pt idx="239">
                  <c:v>0.11</c:v>
                </c:pt>
                <c:pt idx="240">
                  <c:v>0.11</c:v>
                </c:pt>
                <c:pt idx="241">
                  <c:v>0.11199999999999999</c:v>
                </c:pt>
                <c:pt idx="242">
                  <c:v>0.11199999999999999</c:v>
                </c:pt>
                <c:pt idx="243">
                  <c:v>0.11199999999999999</c:v>
                </c:pt>
                <c:pt idx="244">
                  <c:v>0.11199999999999999</c:v>
                </c:pt>
                <c:pt idx="245">
                  <c:v>0.11199999999999999</c:v>
                </c:pt>
                <c:pt idx="246">
                  <c:v>0.11199999999999999</c:v>
                </c:pt>
                <c:pt idx="247">
                  <c:v>0.11199999999999999</c:v>
                </c:pt>
                <c:pt idx="248">
                  <c:v>0.114</c:v>
                </c:pt>
                <c:pt idx="249">
                  <c:v>0.114</c:v>
                </c:pt>
                <c:pt idx="250">
                  <c:v>0.114</c:v>
                </c:pt>
                <c:pt idx="251">
                  <c:v>0.114</c:v>
                </c:pt>
                <c:pt idx="252">
                  <c:v>0.11599999999999999</c:v>
                </c:pt>
                <c:pt idx="253">
                  <c:v>0.11599999999999999</c:v>
                </c:pt>
                <c:pt idx="254">
                  <c:v>0.11599999999999999</c:v>
                </c:pt>
                <c:pt idx="255">
                  <c:v>0.11800000000000002</c:v>
                </c:pt>
                <c:pt idx="256">
                  <c:v>0.11800000000000002</c:v>
                </c:pt>
                <c:pt idx="257">
                  <c:v>0.11800000000000002</c:v>
                </c:pt>
                <c:pt idx="258">
                  <c:v>0.11800000000000002</c:v>
                </c:pt>
                <c:pt idx="259">
                  <c:v>0.12</c:v>
                </c:pt>
                <c:pt idx="260">
                  <c:v>0.12</c:v>
                </c:pt>
                <c:pt idx="261">
                  <c:v>0.12</c:v>
                </c:pt>
                <c:pt idx="262">
                  <c:v>0.12</c:v>
                </c:pt>
                <c:pt idx="263">
                  <c:v>0.12</c:v>
                </c:pt>
                <c:pt idx="264">
                  <c:v>0.12</c:v>
                </c:pt>
                <c:pt idx="265">
                  <c:v>0.12199999999999998</c:v>
                </c:pt>
                <c:pt idx="266">
                  <c:v>0.12199999999999998</c:v>
                </c:pt>
                <c:pt idx="267">
                  <c:v>0.12199999999999998</c:v>
                </c:pt>
                <c:pt idx="268">
                  <c:v>0.12199999999999998</c:v>
                </c:pt>
                <c:pt idx="269">
                  <c:v>0.124</c:v>
                </c:pt>
                <c:pt idx="270">
                  <c:v>0.124</c:v>
                </c:pt>
                <c:pt idx="271">
                  <c:v>0.124</c:v>
                </c:pt>
                <c:pt idx="272">
                  <c:v>0.126</c:v>
                </c:pt>
                <c:pt idx="273">
                  <c:v>0.126</c:v>
                </c:pt>
                <c:pt idx="274">
                  <c:v>0.126</c:v>
                </c:pt>
                <c:pt idx="275">
                  <c:v>0.126</c:v>
                </c:pt>
                <c:pt idx="276">
                  <c:v>0.128</c:v>
                </c:pt>
                <c:pt idx="277">
                  <c:v>0.128</c:v>
                </c:pt>
                <c:pt idx="278">
                  <c:v>0.128</c:v>
                </c:pt>
                <c:pt idx="279">
                  <c:v>0.128</c:v>
                </c:pt>
                <c:pt idx="280">
                  <c:v>0.128</c:v>
                </c:pt>
                <c:pt idx="281">
                  <c:v>0.128</c:v>
                </c:pt>
                <c:pt idx="282">
                  <c:v>0.12999999999999998</c:v>
                </c:pt>
                <c:pt idx="283">
                  <c:v>0.12999999999999998</c:v>
                </c:pt>
                <c:pt idx="284">
                  <c:v>0.12999999999999998</c:v>
                </c:pt>
                <c:pt idx="285">
                  <c:v>0.13200000000000001</c:v>
                </c:pt>
                <c:pt idx="286">
                  <c:v>0.13200000000000001</c:v>
                </c:pt>
                <c:pt idx="287">
                  <c:v>0.13200000000000001</c:v>
                </c:pt>
              </c:numCache>
            </c:numRef>
          </c:xVal>
          <c:yVal>
            <c:numRef>
              <c:f>'AT1-AT7 stress strain-f'!$D$3:$D$290</c:f>
              <c:numCache>
                <c:formatCode>General</c:formatCode>
                <c:ptCount val="288"/>
                <c:pt idx="0">
                  <c:v>0</c:v>
                </c:pt>
                <c:pt idx="1">
                  <c:v>41.201160000000002</c:v>
                </c:pt>
                <c:pt idx="2">
                  <c:v>44.411640000000006</c:v>
                </c:pt>
                <c:pt idx="3">
                  <c:v>48.335559999999994</c:v>
                </c:pt>
                <c:pt idx="4">
                  <c:v>51.902760000000001</c:v>
                </c:pt>
                <c:pt idx="5">
                  <c:v>54.756519999999988</c:v>
                </c:pt>
                <c:pt idx="6">
                  <c:v>57.25356</c:v>
                </c:pt>
                <c:pt idx="7">
                  <c:v>59.928959999999996</c:v>
                </c:pt>
                <c:pt idx="8">
                  <c:v>61.890919999999994</c:v>
                </c:pt>
                <c:pt idx="9">
                  <c:v>64.387959999999993</c:v>
                </c:pt>
                <c:pt idx="10">
                  <c:v>66.528279999999995</c:v>
                </c:pt>
                <c:pt idx="11">
                  <c:v>68.846959999999996</c:v>
                </c:pt>
                <c:pt idx="12">
                  <c:v>70.452200000000005</c:v>
                </c:pt>
                <c:pt idx="13">
                  <c:v>70.095479999999995</c:v>
                </c:pt>
                <c:pt idx="14">
                  <c:v>67.955159999999992</c:v>
                </c:pt>
                <c:pt idx="15">
                  <c:v>65.993200000000002</c:v>
                </c:pt>
                <c:pt idx="16">
                  <c:v>73.841039999999992</c:v>
                </c:pt>
                <c:pt idx="17">
                  <c:v>76.338080000000005</c:v>
                </c:pt>
                <c:pt idx="18">
                  <c:v>78.656759999999991</c:v>
                </c:pt>
                <c:pt idx="19">
                  <c:v>81.332159999999988</c:v>
                </c:pt>
                <c:pt idx="20">
                  <c:v>83.650840000000002</c:v>
                </c:pt>
                <c:pt idx="21">
                  <c:v>86.147880000000001</c:v>
                </c:pt>
                <c:pt idx="22">
                  <c:v>88.644919999999999</c:v>
                </c:pt>
                <c:pt idx="23">
                  <c:v>91.498679999999993</c:v>
                </c:pt>
                <c:pt idx="24">
                  <c:v>93.995719999999992</c:v>
                </c:pt>
                <c:pt idx="25">
                  <c:v>96.671119999999988</c:v>
                </c:pt>
                <c:pt idx="26">
                  <c:v>99.168159999999986</c:v>
                </c:pt>
                <c:pt idx="27">
                  <c:v>102.02191999999999</c:v>
                </c:pt>
                <c:pt idx="28">
                  <c:v>104.87567999999999</c:v>
                </c:pt>
                <c:pt idx="29">
                  <c:v>107.01599999999998</c:v>
                </c:pt>
                <c:pt idx="30">
                  <c:v>109.86975999999999</c:v>
                </c:pt>
                <c:pt idx="31">
                  <c:v>113.43696</c:v>
                </c:pt>
                <c:pt idx="32">
                  <c:v>117.00416</c:v>
                </c:pt>
                <c:pt idx="33">
                  <c:v>120.21464</c:v>
                </c:pt>
                <c:pt idx="34">
                  <c:v>123.0684</c:v>
                </c:pt>
                <c:pt idx="35">
                  <c:v>125.92215999999998</c:v>
                </c:pt>
                <c:pt idx="36">
                  <c:v>129.13263999999998</c:v>
                </c:pt>
                <c:pt idx="37">
                  <c:v>132.34312</c:v>
                </c:pt>
                <c:pt idx="38">
                  <c:v>135.73196000000002</c:v>
                </c:pt>
                <c:pt idx="39">
                  <c:v>138.94243999999998</c:v>
                </c:pt>
                <c:pt idx="40">
                  <c:v>142.50963999999999</c:v>
                </c:pt>
                <c:pt idx="41">
                  <c:v>146.61192000000003</c:v>
                </c:pt>
                <c:pt idx="42">
                  <c:v>150.53583999999998</c:v>
                </c:pt>
                <c:pt idx="43">
                  <c:v>154.28139999999999</c:v>
                </c:pt>
                <c:pt idx="44">
                  <c:v>158.02695999999997</c:v>
                </c:pt>
                <c:pt idx="45">
                  <c:v>161.59415999999999</c:v>
                </c:pt>
                <c:pt idx="46">
                  <c:v>165.33971999999997</c:v>
                </c:pt>
                <c:pt idx="47">
                  <c:v>168.90692000000001</c:v>
                </c:pt>
                <c:pt idx="48">
                  <c:v>172.47411999999997</c:v>
                </c:pt>
                <c:pt idx="49">
                  <c:v>175.86295999999999</c:v>
                </c:pt>
                <c:pt idx="50">
                  <c:v>178.71671999999998</c:v>
                </c:pt>
                <c:pt idx="51">
                  <c:v>182.46227999999999</c:v>
                </c:pt>
                <c:pt idx="52">
                  <c:v>186.56456</c:v>
                </c:pt>
                <c:pt idx="53">
                  <c:v>190.31011999999998</c:v>
                </c:pt>
                <c:pt idx="54">
                  <c:v>193.52059999999997</c:v>
                </c:pt>
                <c:pt idx="55">
                  <c:v>196.196</c:v>
                </c:pt>
                <c:pt idx="56">
                  <c:v>199.58483999999999</c:v>
                </c:pt>
                <c:pt idx="57">
                  <c:v>203.15204</c:v>
                </c:pt>
                <c:pt idx="58">
                  <c:v>206.89759999999998</c:v>
                </c:pt>
                <c:pt idx="59">
                  <c:v>210.82151999999999</c:v>
                </c:pt>
                <c:pt idx="60">
                  <c:v>214.92380000000003</c:v>
                </c:pt>
                <c:pt idx="61">
                  <c:v>218.66935999999998</c:v>
                </c:pt>
                <c:pt idx="62">
                  <c:v>222.95000000000002</c:v>
                </c:pt>
                <c:pt idx="63">
                  <c:v>227.40899999999996</c:v>
                </c:pt>
                <c:pt idx="64">
                  <c:v>231.68964</c:v>
                </c:pt>
                <c:pt idx="65">
                  <c:v>236.50536</c:v>
                </c:pt>
                <c:pt idx="66">
                  <c:v>241.49943999999996</c:v>
                </c:pt>
                <c:pt idx="67">
                  <c:v>246.49351999999999</c:v>
                </c:pt>
                <c:pt idx="68">
                  <c:v>251.13087999999999</c:v>
                </c:pt>
                <c:pt idx="69">
                  <c:v>256.12495999999999</c:v>
                </c:pt>
                <c:pt idx="70">
                  <c:v>260.76231999999993</c:v>
                </c:pt>
                <c:pt idx="71">
                  <c:v>265.57803999999999</c:v>
                </c:pt>
                <c:pt idx="72">
                  <c:v>270.39375999999999</c:v>
                </c:pt>
                <c:pt idx="73">
                  <c:v>275.38783999999998</c:v>
                </c:pt>
                <c:pt idx="74">
                  <c:v>280.56027999999998</c:v>
                </c:pt>
                <c:pt idx="75">
                  <c:v>285.55436000000003</c:v>
                </c:pt>
                <c:pt idx="76">
                  <c:v>290.37008000000003</c:v>
                </c:pt>
                <c:pt idx="77">
                  <c:v>295.36415999999997</c:v>
                </c:pt>
                <c:pt idx="78">
                  <c:v>300.53660000000002</c:v>
                </c:pt>
                <c:pt idx="79">
                  <c:v>305.35232000000002</c:v>
                </c:pt>
                <c:pt idx="80">
                  <c:v>310.34639999999996</c:v>
                </c:pt>
                <c:pt idx="81">
                  <c:v>315.16212000000002</c:v>
                </c:pt>
                <c:pt idx="82">
                  <c:v>319.97784000000001</c:v>
                </c:pt>
                <c:pt idx="83">
                  <c:v>324.79356000000001</c:v>
                </c:pt>
                <c:pt idx="84">
                  <c:v>329.78763999999995</c:v>
                </c:pt>
                <c:pt idx="85">
                  <c:v>334.60336000000001</c:v>
                </c:pt>
                <c:pt idx="86">
                  <c:v>339.41908000000001</c:v>
                </c:pt>
                <c:pt idx="87">
                  <c:v>344.23480000000001</c:v>
                </c:pt>
                <c:pt idx="88">
                  <c:v>349.22887999999995</c:v>
                </c:pt>
                <c:pt idx="89">
                  <c:v>354.0446</c:v>
                </c:pt>
                <c:pt idx="90">
                  <c:v>359.03867999999994</c:v>
                </c:pt>
                <c:pt idx="91">
                  <c:v>363.85439999999994</c:v>
                </c:pt>
                <c:pt idx="92">
                  <c:v>368.84848</c:v>
                </c:pt>
                <c:pt idx="93">
                  <c:v>373.48584</c:v>
                </c:pt>
                <c:pt idx="94">
                  <c:v>378.30155999999999</c:v>
                </c:pt>
                <c:pt idx="95">
                  <c:v>382.76056</c:v>
                </c:pt>
                <c:pt idx="96">
                  <c:v>387.21956</c:v>
                </c:pt>
                <c:pt idx="97">
                  <c:v>392.03528</c:v>
                </c:pt>
                <c:pt idx="98">
                  <c:v>396.13755999999995</c:v>
                </c:pt>
                <c:pt idx="99">
                  <c:v>400.95327999999995</c:v>
                </c:pt>
                <c:pt idx="100">
                  <c:v>405.41228000000001</c:v>
                </c:pt>
                <c:pt idx="101">
                  <c:v>410.0496399999999</c:v>
                </c:pt>
                <c:pt idx="102">
                  <c:v>414.50863999999996</c:v>
                </c:pt>
                <c:pt idx="103">
                  <c:v>418.96763999999996</c:v>
                </c:pt>
                <c:pt idx="104">
                  <c:v>423.06991999999997</c:v>
                </c:pt>
                <c:pt idx="105">
                  <c:v>427.35055999999997</c:v>
                </c:pt>
                <c:pt idx="106">
                  <c:v>431.45283999999998</c:v>
                </c:pt>
                <c:pt idx="107">
                  <c:v>435.91184000000004</c:v>
                </c:pt>
                <c:pt idx="108">
                  <c:v>439.83575999999999</c:v>
                </c:pt>
                <c:pt idx="109">
                  <c:v>443.58132000000001</c:v>
                </c:pt>
                <c:pt idx="110">
                  <c:v>447.68360000000001</c:v>
                </c:pt>
                <c:pt idx="111">
                  <c:v>451.78587999999996</c:v>
                </c:pt>
                <c:pt idx="112">
                  <c:v>455.35307999999998</c:v>
                </c:pt>
                <c:pt idx="113">
                  <c:v>459.09863999999993</c:v>
                </c:pt>
                <c:pt idx="114">
                  <c:v>463.02256</c:v>
                </c:pt>
                <c:pt idx="115">
                  <c:v>466.4113999999999</c:v>
                </c:pt>
                <c:pt idx="116">
                  <c:v>469.97860000000003</c:v>
                </c:pt>
                <c:pt idx="117">
                  <c:v>473.18907999999993</c:v>
                </c:pt>
                <c:pt idx="118">
                  <c:v>476.39956000000001</c:v>
                </c:pt>
                <c:pt idx="119">
                  <c:v>479.25332000000003</c:v>
                </c:pt>
                <c:pt idx="120">
                  <c:v>481.75036</c:v>
                </c:pt>
                <c:pt idx="121">
                  <c:v>484.06903999999997</c:v>
                </c:pt>
                <c:pt idx="122">
                  <c:v>486.20936</c:v>
                </c:pt>
                <c:pt idx="123">
                  <c:v>487.81459999999998</c:v>
                </c:pt>
                <c:pt idx="124">
                  <c:v>488.52803999999998</c:v>
                </c:pt>
                <c:pt idx="125">
                  <c:v>489.41983999999997</c:v>
                </c:pt>
                <c:pt idx="126">
                  <c:v>491.02508</c:v>
                </c:pt>
                <c:pt idx="127">
                  <c:v>492.63031999999998</c:v>
                </c:pt>
                <c:pt idx="128">
                  <c:v>493.34375999999997</c:v>
                </c:pt>
                <c:pt idx="129">
                  <c:v>494.41391999999991</c:v>
                </c:pt>
                <c:pt idx="130">
                  <c:v>495.84080000000006</c:v>
                </c:pt>
                <c:pt idx="131">
                  <c:v>496.73260000000005</c:v>
                </c:pt>
                <c:pt idx="132">
                  <c:v>497.98112000000003</c:v>
                </c:pt>
                <c:pt idx="133">
                  <c:v>499.58636000000001</c:v>
                </c:pt>
                <c:pt idx="134">
                  <c:v>500.65651999999994</c:v>
                </c:pt>
                <c:pt idx="135">
                  <c:v>501.72667999999999</c:v>
                </c:pt>
                <c:pt idx="136">
                  <c:v>502.61847999999998</c:v>
                </c:pt>
                <c:pt idx="137">
                  <c:v>503.33191999999997</c:v>
                </c:pt>
                <c:pt idx="138">
                  <c:v>503.33191999999997</c:v>
                </c:pt>
                <c:pt idx="139">
                  <c:v>503.15356000000003</c:v>
                </c:pt>
                <c:pt idx="140">
                  <c:v>503.51027999999997</c:v>
                </c:pt>
                <c:pt idx="141">
                  <c:v>503.15356000000003</c:v>
                </c:pt>
                <c:pt idx="142">
                  <c:v>501.19159999999994</c:v>
                </c:pt>
                <c:pt idx="143">
                  <c:v>502.26175999999998</c:v>
                </c:pt>
                <c:pt idx="144">
                  <c:v>502.79684000000003</c:v>
                </c:pt>
                <c:pt idx="145">
                  <c:v>503.15356000000003</c:v>
                </c:pt>
                <c:pt idx="146">
                  <c:v>502.79684000000003</c:v>
                </c:pt>
                <c:pt idx="147">
                  <c:v>503.68863999999991</c:v>
                </c:pt>
                <c:pt idx="148">
                  <c:v>504.93715999999995</c:v>
                </c:pt>
                <c:pt idx="149">
                  <c:v>506.54239999999999</c:v>
                </c:pt>
                <c:pt idx="150">
                  <c:v>503.33191999999997</c:v>
                </c:pt>
                <c:pt idx="151">
                  <c:v>510.46632</c:v>
                </c:pt>
                <c:pt idx="152">
                  <c:v>513.14171999999996</c:v>
                </c:pt>
                <c:pt idx="153">
                  <c:v>515.10367999999994</c:v>
                </c:pt>
                <c:pt idx="154">
                  <c:v>516.35219999999993</c:v>
                </c:pt>
                <c:pt idx="155">
                  <c:v>517.77907999999991</c:v>
                </c:pt>
                <c:pt idx="156">
                  <c:v>519.38432</c:v>
                </c:pt>
                <c:pt idx="157">
                  <c:v>520.98955999999998</c:v>
                </c:pt>
                <c:pt idx="158">
                  <c:v>522.23807999999997</c:v>
                </c:pt>
                <c:pt idx="159">
                  <c:v>523.48659999999995</c:v>
                </c:pt>
                <c:pt idx="160">
                  <c:v>525.09184000000005</c:v>
                </c:pt>
                <c:pt idx="161">
                  <c:v>526.34036000000003</c:v>
                </c:pt>
                <c:pt idx="162">
                  <c:v>527.7672399999999</c:v>
                </c:pt>
                <c:pt idx="163">
                  <c:v>529.01576</c:v>
                </c:pt>
                <c:pt idx="164">
                  <c:v>530.44263999999998</c:v>
                </c:pt>
                <c:pt idx="165">
                  <c:v>531.51279999999997</c:v>
                </c:pt>
                <c:pt idx="166">
                  <c:v>532.58295999999996</c:v>
                </c:pt>
                <c:pt idx="167">
                  <c:v>534.00983999999994</c:v>
                </c:pt>
                <c:pt idx="168">
                  <c:v>535.25836000000004</c:v>
                </c:pt>
                <c:pt idx="169">
                  <c:v>536.50687999999991</c:v>
                </c:pt>
                <c:pt idx="170">
                  <c:v>537.57704000000001</c:v>
                </c:pt>
                <c:pt idx="171">
                  <c:v>539.18227999999999</c:v>
                </c:pt>
                <c:pt idx="172">
                  <c:v>540.25243999999998</c:v>
                </c:pt>
                <c:pt idx="173">
                  <c:v>541.32260000000008</c:v>
                </c:pt>
                <c:pt idx="174">
                  <c:v>542.74947999999995</c:v>
                </c:pt>
                <c:pt idx="175">
                  <c:v>543.81963999999994</c:v>
                </c:pt>
                <c:pt idx="176">
                  <c:v>544.88979999999992</c:v>
                </c:pt>
                <c:pt idx="177">
                  <c:v>545.95996000000002</c:v>
                </c:pt>
                <c:pt idx="178">
                  <c:v>547.20848000000001</c:v>
                </c:pt>
                <c:pt idx="179">
                  <c:v>548.10028</c:v>
                </c:pt>
                <c:pt idx="180">
                  <c:v>549.52715999999987</c:v>
                </c:pt>
                <c:pt idx="181">
                  <c:v>550.59731999999997</c:v>
                </c:pt>
                <c:pt idx="182">
                  <c:v>551.66747999999995</c:v>
                </c:pt>
                <c:pt idx="183">
                  <c:v>552.55928000000006</c:v>
                </c:pt>
                <c:pt idx="184">
                  <c:v>553.45108000000005</c:v>
                </c:pt>
                <c:pt idx="185">
                  <c:v>554.69960000000003</c:v>
                </c:pt>
                <c:pt idx="186">
                  <c:v>555.76975999999991</c:v>
                </c:pt>
                <c:pt idx="187">
                  <c:v>556.66156000000001</c:v>
                </c:pt>
                <c:pt idx="188">
                  <c:v>557.91007999999999</c:v>
                </c:pt>
                <c:pt idx="189">
                  <c:v>558.80187999999998</c:v>
                </c:pt>
                <c:pt idx="190">
                  <c:v>560.58547999999996</c:v>
                </c:pt>
                <c:pt idx="191">
                  <c:v>561.47727999999995</c:v>
                </c:pt>
                <c:pt idx="192">
                  <c:v>562.36907999999994</c:v>
                </c:pt>
                <c:pt idx="193">
                  <c:v>563.26087999999993</c:v>
                </c:pt>
                <c:pt idx="194">
                  <c:v>564.15267999999992</c:v>
                </c:pt>
                <c:pt idx="195">
                  <c:v>565.04448000000002</c:v>
                </c:pt>
                <c:pt idx="196">
                  <c:v>565.93628000000001</c:v>
                </c:pt>
                <c:pt idx="197">
                  <c:v>566.82808</c:v>
                </c:pt>
                <c:pt idx="198">
                  <c:v>567.71987999999999</c:v>
                </c:pt>
                <c:pt idx="199">
                  <c:v>568.43331999999998</c:v>
                </c:pt>
                <c:pt idx="200">
                  <c:v>569.14675999999997</c:v>
                </c:pt>
                <c:pt idx="201">
                  <c:v>569.86019999999996</c:v>
                </c:pt>
                <c:pt idx="202">
                  <c:v>570.57363999999995</c:v>
                </c:pt>
                <c:pt idx="203">
                  <c:v>571.28707999999995</c:v>
                </c:pt>
                <c:pt idx="204">
                  <c:v>572.00051999999994</c:v>
                </c:pt>
                <c:pt idx="205">
                  <c:v>572.89231999999993</c:v>
                </c:pt>
                <c:pt idx="206">
                  <c:v>573.60575999999992</c:v>
                </c:pt>
                <c:pt idx="207">
                  <c:v>573.96248000000003</c:v>
                </c:pt>
                <c:pt idx="208">
                  <c:v>574.49756000000002</c:v>
                </c:pt>
                <c:pt idx="209">
                  <c:v>575.3893599999999</c:v>
                </c:pt>
                <c:pt idx="210">
                  <c:v>575.92444</c:v>
                </c:pt>
                <c:pt idx="211">
                  <c:v>576.45952</c:v>
                </c:pt>
                <c:pt idx="212">
                  <c:v>577.35131999999987</c:v>
                </c:pt>
                <c:pt idx="213">
                  <c:v>577.70803999999998</c:v>
                </c:pt>
                <c:pt idx="214">
                  <c:v>578.24311999999998</c:v>
                </c:pt>
                <c:pt idx="215">
                  <c:v>578.95655999999997</c:v>
                </c:pt>
                <c:pt idx="216">
                  <c:v>579.49163999999996</c:v>
                </c:pt>
                <c:pt idx="217">
                  <c:v>580.02671999999995</c:v>
                </c:pt>
                <c:pt idx="218">
                  <c:v>580.56179999999995</c:v>
                </c:pt>
                <c:pt idx="219">
                  <c:v>580.91851999999994</c:v>
                </c:pt>
                <c:pt idx="220">
                  <c:v>581.63195999999994</c:v>
                </c:pt>
                <c:pt idx="221">
                  <c:v>582.16703999999993</c:v>
                </c:pt>
                <c:pt idx="222">
                  <c:v>582.52375999999992</c:v>
                </c:pt>
                <c:pt idx="223">
                  <c:v>583.05883999999992</c:v>
                </c:pt>
                <c:pt idx="224">
                  <c:v>583.41555999999991</c:v>
                </c:pt>
                <c:pt idx="225">
                  <c:v>583.95064000000002</c:v>
                </c:pt>
                <c:pt idx="226">
                  <c:v>584.30736000000002</c:v>
                </c:pt>
                <c:pt idx="227">
                  <c:v>584.66408000000001</c:v>
                </c:pt>
                <c:pt idx="228">
                  <c:v>585.02079999999989</c:v>
                </c:pt>
                <c:pt idx="229">
                  <c:v>585.19916000000001</c:v>
                </c:pt>
                <c:pt idx="230">
                  <c:v>585.9126</c:v>
                </c:pt>
                <c:pt idx="231">
                  <c:v>586.26931999999988</c:v>
                </c:pt>
                <c:pt idx="232">
                  <c:v>586.4476800000001</c:v>
                </c:pt>
                <c:pt idx="233">
                  <c:v>586.80439999999999</c:v>
                </c:pt>
                <c:pt idx="234">
                  <c:v>586.98275999999987</c:v>
                </c:pt>
                <c:pt idx="235">
                  <c:v>587.51783999999986</c:v>
                </c:pt>
                <c:pt idx="236">
                  <c:v>587.69620000000009</c:v>
                </c:pt>
                <c:pt idx="237">
                  <c:v>588.05291999999997</c:v>
                </c:pt>
                <c:pt idx="238">
                  <c:v>588.23127999999986</c:v>
                </c:pt>
                <c:pt idx="239">
                  <c:v>588.40963999999997</c:v>
                </c:pt>
                <c:pt idx="240">
                  <c:v>588.58799999999997</c:v>
                </c:pt>
                <c:pt idx="241">
                  <c:v>588.94472000000007</c:v>
                </c:pt>
                <c:pt idx="242">
                  <c:v>589.12307999999996</c:v>
                </c:pt>
                <c:pt idx="243">
                  <c:v>589.30143999999996</c:v>
                </c:pt>
                <c:pt idx="244">
                  <c:v>589.65815999999995</c:v>
                </c:pt>
                <c:pt idx="245">
                  <c:v>589.65815999999995</c:v>
                </c:pt>
                <c:pt idx="246">
                  <c:v>589.83651999999995</c:v>
                </c:pt>
                <c:pt idx="247">
                  <c:v>590.19324000000006</c:v>
                </c:pt>
                <c:pt idx="248">
                  <c:v>590.19324000000006</c:v>
                </c:pt>
                <c:pt idx="249">
                  <c:v>590.37159999999994</c:v>
                </c:pt>
                <c:pt idx="250">
                  <c:v>590.54996000000006</c:v>
                </c:pt>
                <c:pt idx="251">
                  <c:v>590.90667999999994</c:v>
                </c:pt>
                <c:pt idx="252">
                  <c:v>590.72831999999994</c:v>
                </c:pt>
                <c:pt idx="253">
                  <c:v>590.72831999999994</c:v>
                </c:pt>
                <c:pt idx="254">
                  <c:v>590.72831999999994</c:v>
                </c:pt>
                <c:pt idx="255">
                  <c:v>590.72831999999994</c:v>
                </c:pt>
                <c:pt idx="256">
                  <c:v>590.90667999999994</c:v>
                </c:pt>
                <c:pt idx="257">
                  <c:v>590.72831999999994</c:v>
                </c:pt>
                <c:pt idx="258">
                  <c:v>590.72831999999994</c:v>
                </c:pt>
                <c:pt idx="259">
                  <c:v>590.72831999999994</c:v>
                </c:pt>
                <c:pt idx="260">
                  <c:v>590.37159999999994</c:v>
                </c:pt>
                <c:pt idx="261">
                  <c:v>590.37159999999994</c:v>
                </c:pt>
                <c:pt idx="262">
                  <c:v>589.83651999999995</c:v>
                </c:pt>
                <c:pt idx="263">
                  <c:v>589.47979999999995</c:v>
                </c:pt>
                <c:pt idx="264">
                  <c:v>589.12307999999996</c:v>
                </c:pt>
                <c:pt idx="265">
                  <c:v>588.58799999999997</c:v>
                </c:pt>
                <c:pt idx="266">
                  <c:v>588.23127999999986</c:v>
                </c:pt>
                <c:pt idx="267">
                  <c:v>587.51783999999986</c:v>
                </c:pt>
                <c:pt idx="268">
                  <c:v>586.80439999999999</c:v>
                </c:pt>
                <c:pt idx="269">
                  <c:v>585.73424</c:v>
                </c:pt>
                <c:pt idx="270">
                  <c:v>584.30736000000002</c:v>
                </c:pt>
                <c:pt idx="271">
                  <c:v>583.05883999999992</c:v>
                </c:pt>
                <c:pt idx="272">
                  <c:v>581.45360000000005</c:v>
                </c:pt>
                <c:pt idx="273">
                  <c:v>579.66999999999996</c:v>
                </c:pt>
                <c:pt idx="274">
                  <c:v>577.70803999999998</c:v>
                </c:pt>
                <c:pt idx="275">
                  <c:v>575.74608000000001</c:v>
                </c:pt>
                <c:pt idx="276">
                  <c:v>573.24903999999992</c:v>
                </c:pt>
                <c:pt idx="277">
                  <c:v>570.57363999999995</c:v>
                </c:pt>
                <c:pt idx="278">
                  <c:v>567.71987999999999</c:v>
                </c:pt>
                <c:pt idx="279">
                  <c:v>564.33104000000003</c:v>
                </c:pt>
                <c:pt idx="280">
                  <c:v>560.40711999999996</c:v>
                </c:pt>
                <c:pt idx="281">
                  <c:v>556.30484000000001</c:v>
                </c:pt>
                <c:pt idx="282">
                  <c:v>550.95403999999996</c:v>
                </c:pt>
                <c:pt idx="283">
                  <c:v>543.10619999999994</c:v>
                </c:pt>
                <c:pt idx="284">
                  <c:v>536.68524000000002</c:v>
                </c:pt>
                <c:pt idx="285">
                  <c:v>529.90755999999999</c:v>
                </c:pt>
                <c:pt idx="286">
                  <c:v>520.98955999999998</c:v>
                </c:pt>
                <c:pt idx="287">
                  <c:v>506.36403999999993</c:v>
                </c:pt>
              </c:numCache>
            </c:numRef>
          </c:yVal>
          <c:smooth val="1"/>
          <c:extLst>
            <c:ext xmlns:c16="http://schemas.microsoft.com/office/drawing/2014/chart" uri="{C3380CC4-5D6E-409C-BE32-E72D297353CC}">
              <c16:uniqueId val="{00000001-1B86-492D-AF33-1F7FB25BC3F4}"/>
            </c:ext>
          </c:extLst>
        </c:ser>
        <c:ser>
          <c:idx val="2"/>
          <c:order val="2"/>
          <c:tx>
            <c:v>AT3</c:v>
          </c:tx>
          <c:spPr>
            <a:ln w="19013" cap="rnd">
              <a:solidFill>
                <a:schemeClr val="accent3"/>
              </a:solidFill>
              <a:round/>
            </a:ln>
            <a:effectLst/>
          </c:spPr>
          <c:marker>
            <c:symbol val="none"/>
          </c:marker>
          <c:xVal>
            <c:numRef>
              <c:f>'AT1-AT7 stress strain-f'!$E$3:$E$185</c:f>
              <c:numCache>
                <c:formatCode>General</c:formatCode>
                <c:ptCount val="183"/>
                <c:pt idx="0">
                  <c:v>0</c:v>
                </c:pt>
                <c:pt idx="1">
                  <c:v>2E-3</c:v>
                </c:pt>
                <c:pt idx="2">
                  <c:v>4.0000000000000001E-3</c:v>
                </c:pt>
                <c:pt idx="3">
                  <c:v>4.0000000000000001E-3</c:v>
                </c:pt>
                <c:pt idx="4">
                  <c:v>6.000000000000001E-3</c:v>
                </c:pt>
                <c:pt idx="5">
                  <c:v>6.000000000000001E-3</c:v>
                </c:pt>
                <c:pt idx="6">
                  <c:v>8.0000000000000002E-3</c:v>
                </c:pt>
                <c:pt idx="7">
                  <c:v>8.0000000000000002E-3</c:v>
                </c:pt>
                <c:pt idx="8">
                  <c:v>8.0000000000000002E-3</c:v>
                </c:pt>
                <c:pt idx="9">
                  <c:v>0.01</c:v>
                </c:pt>
                <c:pt idx="10">
                  <c:v>1.2000000000000002E-2</c:v>
                </c:pt>
                <c:pt idx="11">
                  <c:v>1.2000000000000002E-2</c:v>
                </c:pt>
                <c:pt idx="12">
                  <c:v>1.2000000000000002E-2</c:v>
                </c:pt>
                <c:pt idx="13">
                  <c:v>1.3999999999999999E-2</c:v>
                </c:pt>
                <c:pt idx="14">
                  <c:v>1.6E-2</c:v>
                </c:pt>
                <c:pt idx="15">
                  <c:v>1.6E-2</c:v>
                </c:pt>
                <c:pt idx="16">
                  <c:v>1.6E-2</c:v>
                </c:pt>
                <c:pt idx="17">
                  <c:v>1.6E-2</c:v>
                </c:pt>
                <c:pt idx="18">
                  <c:v>1.8000000000000002E-2</c:v>
                </c:pt>
                <c:pt idx="19">
                  <c:v>1.8000000000000002E-2</c:v>
                </c:pt>
                <c:pt idx="20">
                  <c:v>0.02</c:v>
                </c:pt>
                <c:pt idx="21">
                  <c:v>0.02</c:v>
                </c:pt>
                <c:pt idx="22">
                  <c:v>2.2000000000000002E-2</c:v>
                </c:pt>
                <c:pt idx="23">
                  <c:v>2.4000000000000004E-2</c:v>
                </c:pt>
                <c:pt idx="24">
                  <c:v>2.4000000000000004E-2</c:v>
                </c:pt>
                <c:pt idx="25">
                  <c:v>2.4000000000000004E-2</c:v>
                </c:pt>
                <c:pt idx="26">
                  <c:v>2.4000000000000004E-2</c:v>
                </c:pt>
                <c:pt idx="27">
                  <c:v>2.5999999999999999E-2</c:v>
                </c:pt>
                <c:pt idx="28">
                  <c:v>2.5999999999999999E-2</c:v>
                </c:pt>
                <c:pt idx="29">
                  <c:v>2.7999999999999997E-2</c:v>
                </c:pt>
                <c:pt idx="30">
                  <c:v>2.7999999999999997E-2</c:v>
                </c:pt>
                <c:pt idx="31">
                  <c:v>0.03</c:v>
                </c:pt>
                <c:pt idx="32">
                  <c:v>0.03</c:v>
                </c:pt>
                <c:pt idx="33">
                  <c:v>3.2000000000000001E-2</c:v>
                </c:pt>
                <c:pt idx="34">
                  <c:v>3.2000000000000001E-2</c:v>
                </c:pt>
                <c:pt idx="35">
                  <c:v>3.2000000000000001E-2</c:v>
                </c:pt>
                <c:pt idx="36">
                  <c:v>3.3999999999999996E-2</c:v>
                </c:pt>
                <c:pt idx="37">
                  <c:v>3.3999999999999996E-2</c:v>
                </c:pt>
                <c:pt idx="38">
                  <c:v>3.6000000000000004E-2</c:v>
                </c:pt>
                <c:pt idx="39">
                  <c:v>3.6000000000000004E-2</c:v>
                </c:pt>
                <c:pt idx="40">
                  <c:v>3.8000000000000006E-2</c:v>
                </c:pt>
                <c:pt idx="41">
                  <c:v>3.8000000000000006E-2</c:v>
                </c:pt>
                <c:pt idx="42">
                  <c:v>0.04</c:v>
                </c:pt>
                <c:pt idx="43">
                  <c:v>0.04</c:v>
                </c:pt>
                <c:pt idx="44">
                  <c:v>0.04</c:v>
                </c:pt>
                <c:pt idx="45">
                  <c:v>4.1999999999999996E-2</c:v>
                </c:pt>
                <c:pt idx="46">
                  <c:v>4.1999999999999996E-2</c:v>
                </c:pt>
                <c:pt idx="47">
                  <c:v>4.4000000000000004E-2</c:v>
                </c:pt>
                <c:pt idx="48">
                  <c:v>4.4000000000000004E-2</c:v>
                </c:pt>
                <c:pt idx="49">
                  <c:v>4.5999999999999999E-2</c:v>
                </c:pt>
                <c:pt idx="50">
                  <c:v>4.5999999999999999E-2</c:v>
                </c:pt>
                <c:pt idx="51">
                  <c:v>4.8000000000000008E-2</c:v>
                </c:pt>
                <c:pt idx="52">
                  <c:v>4.8000000000000008E-2</c:v>
                </c:pt>
                <c:pt idx="53">
                  <c:v>4.8000000000000008E-2</c:v>
                </c:pt>
                <c:pt idx="54">
                  <c:v>0.05</c:v>
                </c:pt>
                <c:pt idx="55">
                  <c:v>0.05</c:v>
                </c:pt>
                <c:pt idx="56">
                  <c:v>5.1999999999999998E-2</c:v>
                </c:pt>
                <c:pt idx="57">
                  <c:v>5.1999999999999998E-2</c:v>
                </c:pt>
                <c:pt idx="58">
                  <c:v>5.3999999999999999E-2</c:v>
                </c:pt>
                <c:pt idx="59">
                  <c:v>5.3999999999999999E-2</c:v>
                </c:pt>
                <c:pt idx="60">
                  <c:v>5.5999999999999994E-2</c:v>
                </c:pt>
                <c:pt idx="61">
                  <c:v>5.5999999999999994E-2</c:v>
                </c:pt>
                <c:pt idx="62">
                  <c:v>5.5999999999999994E-2</c:v>
                </c:pt>
                <c:pt idx="63">
                  <c:v>5.7999999999999996E-2</c:v>
                </c:pt>
                <c:pt idx="64">
                  <c:v>5.7999999999999996E-2</c:v>
                </c:pt>
                <c:pt idx="65">
                  <c:v>0.06</c:v>
                </c:pt>
                <c:pt idx="66">
                  <c:v>0.06</c:v>
                </c:pt>
                <c:pt idx="67">
                  <c:v>6.2E-2</c:v>
                </c:pt>
                <c:pt idx="68">
                  <c:v>6.4000000000000001E-2</c:v>
                </c:pt>
                <c:pt idx="69">
                  <c:v>6.4000000000000001E-2</c:v>
                </c:pt>
                <c:pt idx="70">
                  <c:v>6.4000000000000001E-2</c:v>
                </c:pt>
                <c:pt idx="71">
                  <c:v>6.4000000000000001E-2</c:v>
                </c:pt>
                <c:pt idx="72">
                  <c:v>6.6000000000000003E-2</c:v>
                </c:pt>
                <c:pt idx="73">
                  <c:v>6.6000000000000003E-2</c:v>
                </c:pt>
                <c:pt idx="74">
                  <c:v>6.7999999999999991E-2</c:v>
                </c:pt>
                <c:pt idx="75">
                  <c:v>7.0000000000000007E-2</c:v>
                </c:pt>
                <c:pt idx="76">
                  <c:v>7.0000000000000007E-2</c:v>
                </c:pt>
                <c:pt idx="77">
                  <c:v>7.2000000000000008E-2</c:v>
                </c:pt>
                <c:pt idx="78">
                  <c:v>7.2000000000000008E-2</c:v>
                </c:pt>
                <c:pt idx="79">
                  <c:v>7.2000000000000008E-2</c:v>
                </c:pt>
                <c:pt idx="80">
                  <c:v>7.2000000000000008E-2</c:v>
                </c:pt>
                <c:pt idx="81">
                  <c:v>7.3999999999999996E-2</c:v>
                </c:pt>
                <c:pt idx="82">
                  <c:v>7.6000000000000012E-2</c:v>
                </c:pt>
                <c:pt idx="83">
                  <c:v>7.6000000000000012E-2</c:v>
                </c:pt>
                <c:pt idx="84">
                  <c:v>7.8E-2</c:v>
                </c:pt>
                <c:pt idx="85">
                  <c:v>7.8E-2</c:v>
                </c:pt>
                <c:pt idx="86">
                  <c:v>0.08</c:v>
                </c:pt>
                <c:pt idx="87">
                  <c:v>0.08</c:v>
                </c:pt>
                <c:pt idx="88">
                  <c:v>0.08</c:v>
                </c:pt>
                <c:pt idx="89">
                  <c:v>8.199999999999999E-2</c:v>
                </c:pt>
                <c:pt idx="90">
                  <c:v>8.199999999999999E-2</c:v>
                </c:pt>
                <c:pt idx="91">
                  <c:v>8.3999999999999991E-2</c:v>
                </c:pt>
                <c:pt idx="92">
                  <c:v>8.3999999999999991E-2</c:v>
                </c:pt>
                <c:pt idx="93">
                  <c:v>8.6000000000000007E-2</c:v>
                </c:pt>
                <c:pt idx="94">
                  <c:v>8.6000000000000007E-2</c:v>
                </c:pt>
                <c:pt idx="95">
                  <c:v>8.8000000000000009E-2</c:v>
                </c:pt>
                <c:pt idx="96">
                  <c:v>8.8000000000000009E-2</c:v>
                </c:pt>
                <c:pt idx="97">
                  <c:v>8.8000000000000009E-2</c:v>
                </c:pt>
                <c:pt idx="98">
                  <c:v>0.09</c:v>
                </c:pt>
                <c:pt idx="99">
                  <c:v>0.09</c:v>
                </c:pt>
                <c:pt idx="100">
                  <c:v>9.1999999999999998E-2</c:v>
                </c:pt>
                <c:pt idx="101">
                  <c:v>9.4E-2</c:v>
                </c:pt>
                <c:pt idx="102">
                  <c:v>9.4E-2</c:v>
                </c:pt>
                <c:pt idx="103">
                  <c:v>9.6000000000000016E-2</c:v>
                </c:pt>
                <c:pt idx="104">
                  <c:v>9.6000000000000016E-2</c:v>
                </c:pt>
                <c:pt idx="105">
                  <c:v>9.6000000000000016E-2</c:v>
                </c:pt>
                <c:pt idx="106">
                  <c:v>9.6000000000000016E-2</c:v>
                </c:pt>
                <c:pt idx="107">
                  <c:v>9.8000000000000004E-2</c:v>
                </c:pt>
                <c:pt idx="108">
                  <c:v>0.1</c:v>
                </c:pt>
                <c:pt idx="109">
                  <c:v>0.1</c:v>
                </c:pt>
                <c:pt idx="110">
                  <c:v>0.10200000000000001</c:v>
                </c:pt>
                <c:pt idx="111">
                  <c:v>0.10200000000000001</c:v>
                </c:pt>
                <c:pt idx="112">
                  <c:v>0.104</c:v>
                </c:pt>
                <c:pt idx="113">
                  <c:v>0.104</c:v>
                </c:pt>
                <c:pt idx="114">
                  <c:v>0.104</c:v>
                </c:pt>
                <c:pt idx="115">
                  <c:v>0.106</c:v>
                </c:pt>
                <c:pt idx="116">
                  <c:v>0.106</c:v>
                </c:pt>
                <c:pt idx="117">
                  <c:v>0.108</c:v>
                </c:pt>
                <c:pt idx="118">
                  <c:v>0.108</c:v>
                </c:pt>
                <c:pt idx="119">
                  <c:v>0.11</c:v>
                </c:pt>
                <c:pt idx="120">
                  <c:v>0.11199999999999999</c:v>
                </c:pt>
                <c:pt idx="121">
                  <c:v>0.11199999999999999</c:v>
                </c:pt>
                <c:pt idx="122">
                  <c:v>0.11199999999999999</c:v>
                </c:pt>
                <c:pt idx="123">
                  <c:v>0.11199999999999999</c:v>
                </c:pt>
                <c:pt idx="124">
                  <c:v>0.114</c:v>
                </c:pt>
                <c:pt idx="125">
                  <c:v>0.114</c:v>
                </c:pt>
                <c:pt idx="126">
                  <c:v>0.11599999999999999</c:v>
                </c:pt>
                <c:pt idx="127">
                  <c:v>0.11800000000000002</c:v>
                </c:pt>
                <c:pt idx="128">
                  <c:v>0.11800000000000002</c:v>
                </c:pt>
                <c:pt idx="129">
                  <c:v>0.12</c:v>
                </c:pt>
                <c:pt idx="130">
                  <c:v>0.12</c:v>
                </c:pt>
                <c:pt idx="131">
                  <c:v>0.12</c:v>
                </c:pt>
                <c:pt idx="132">
                  <c:v>0.12</c:v>
                </c:pt>
                <c:pt idx="133">
                  <c:v>0.12199999999999998</c:v>
                </c:pt>
                <c:pt idx="134">
                  <c:v>0.124</c:v>
                </c:pt>
                <c:pt idx="135">
                  <c:v>0.124</c:v>
                </c:pt>
                <c:pt idx="136">
                  <c:v>0.126</c:v>
                </c:pt>
                <c:pt idx="137">
                  <c:v>0.126</c:v>
                </c:pt>
                <c:pt idx="138">
                  <c:v>0.128</c:v>
                </c:pt>
                <c:pt idx="139">
                  <c:v>0.128</c:v>
                </c:pt>
                <c:pt idx="140">
                  <c:v>0.128</c:v>
                </c:pt>
                <c:pt idx="141">
                  <c:v>0.12999999999999998</c:v>
                </c:pt>
                <c:pt idx="142">
                  <c:v>0.12999999999999998</c:v>
                </c:pt>
                <c:pt idx="143">
                  <c:v>0.13200000000000001</c:v>
                </c:pt>
                <c:pt idx="144">
                  <c:v>0.13200000000000001</c:v>
                </c:pt>
                <c:pt idx="145">
                  <c:v>0.13400000000000001</c:v>
                </c:pt>
                <c:pt idx="146">
                  <c:v>0.13599999999999998</c:v>
                </c:pt>
                <c:pt idx="147">
                  <c:v>0.13599999999999998</c:v>
                </c:pt>
                <c:pt idx="148">
                  <c:v>0.13599999999999998</c:v>
                </c:pt>
                <c:pt idx="149">
                  <c:v>0.13599999999999998</c:v>
                </c:pt>
                <c:pt idx="150">
                  <c:v>0.13800000000000001</c:v>
                </c:pt>
                <c:pt idx="151">
                  <c:v>0.14000000000000001</c:v>
                </c:pt>
                <c:pt idx="152">
                  <c:v>0.14000000000000001</c:v>
                </c:pt>
                <c:pt idx="153">
                  <c:v>0.14199999999999999</c:v>
                </c:pt>
                <c:pt idx="154">
                  <c:v>0.14400000000000002</c:v>
                </c:pt>
                <c:pt idx="155">
                  <c:v>0.14400000000000002</c:v>
                </c:pt>
                <c:pt idx="156">
                  <c:v>0.14400000000000002</c:v>
                </c:pt>
                <c:pt idx="157">
                  <c:v>0.14600000000000002</c:v>
                </c:pt>
                <c:pt idx="158">
                  <c:v>0.14600000000000002</c:v>
                </c:pt>
                <c:pt idx="159">
                  <c:v>0.14799999999999999</c:v>
                </c:pt>
                <c:pt idx="160">
                  <c:v>0.14799999999999999</c:v>
                </c:pt>
                <c:pt idx="161">
                  <c:v>0.15</c:v>
                </c:pt>
                <c:pt idx="162">
                  <c:v>0.15</c:v>
                </c:pt>
                <c:pt idx="163">
                  <c:v>0.15200000000000002</c:v>
                </c:pt>
                <c:pt idx="164">
                  <c:v>0.15200000000000002</c:v>
                </c:pt>
                <c:pt idx="165">
                  <c:v>0.15200000000000002</c:v>
                </c:pt>
                <c:pt idx="166">
                  <c:v>0.154</c:v>
                </c:pt>
                <c:pt idx="167">
                  <c:v>0.154</c:v>
                </c:pt>
                <c:pt idx="168">
                  <c:v>0.156</c:v>
                </c:pt>
                <c:pt idx="169">
                  <c:v>0.158</c:v>
                </c:pt>
                <c:pt idx="170">
                  <c:v>0.158</c:v>
                </c:pt>
                <c:pt idx="171">
                  <c:v>0.16</c:v>
                </c:pt>
                <c:pt idx="172">
                  <c:v>0.16</c:v>
                </c:pt>
                <c:pt idx="173">
                  <c:v>0.16</c:v>
                </c:pt>
                <c:pt idx="174">
                  <c:v>0.16200000000000001</c:v>
                </c:pt>
                <c:pt idx="175">
                  <c:v>0.16200000000000001</c:v>
                </c:pt>
                <c:pt idx="176">
                  <c:v>0.16399999999999998</c:v>
                </c:pt>
                <c:pt idx="177">
                  <c:v>0.16399999999999998</c:v>
                </c:pt>
                <c:pt idx="178">
                  <c:v>0.16600000000000001</c:v>
                </c:pt>
                <c:pt idx="179">
                  <c:v>0.16799999999999998</c:v>
                </c:pt>
                <c:pt idx="180">
                  <c:v>0.16799999999999998</c:v>
                </c:pt>
                <c:pt idx="181">
                  <c:v>0.16799999999999998</c:v>
                </c:pt>
                <c:pt idx="182">
                  <c:v>0.16999999999999998</c:v>
                </c:pt>
              </c:numCache>
            </c:numRef>
          </c:xVal>
          <c:yVal>
            <c:numRef>
              <c:f>'AT1-AT7 stress strain-f'!$F$3:$F$185</c:f>
              <c:numCache>
                <c:formatCode>General</c:formatCode>
                <c:ptCount val="183"/>
                <c:pt idx="0">
                  <c:v>0</c:v>
                </c:pt>
                <c:pt idx="1">
                  <c:v>32.818240000000003</c:v>
                </c:pt>
                <c:pt idx="2">
                  <c:v>37.990679999999998</c:v>
                </c:pt>
                <c:pt idx="3">
                  <c:v>43.341480000000004</c:v>
                </c:pt>
                <c:pt idx="4">
                  <c:v>49.22735999999999</c:v>
                </c:pt>
                <c:pt idx="5">
                  <c:v>54.934879999999993</c:v>
                </c:pt>
                <c:pt idx="6">
                  <c:v>60.464039999999997</c:v>
                </c:pt>
                <c:pt idx="7">
                  <c:v>66.171559999999999</c:v>
                </c:pt>
                <c:pt idx="8">
                  <c:v>71.70071999999999</c:v>
                </c:pt>
                <c:pt idx="9">
                  <c:v>74.554479999999998</c:v>
                </c:pt>
                <c:pt idx="10">
                  <c:v>69.025320000000008</c:v>
                </c:pt>
                <c:pt idx="11">
                  <c:v>79.191839999999999</c:v>
                </c:pt>
                <c:pt idx="12">
                  <c:v>83.650840000000002</c:v>
                </c:pt>
                <c:pt idx="13">
                  <c:v>87.931479999999993</c:v>
                </c:pt>
                <c:pt idx="14">
                  <c:v>92.92555999999999</c:v>
                </c:pt>
                <c:pt idx="15">
                  <c:v>98.097999999999999</c:v>
                </c:pt>
                <c:pt idx="16">
                  <c:v>102.91372</c:v>
                </c:pt>
                <c:pt idx="17">
                  <c:v>107.37271999999999</c:v>
                </c:pt>
                <c:pt idx="18">
                  <c:v>111.29663999999998</c:v>
                </c:pt>
                <c:pt idx="19">
                  <c:v>114.32876</c:v>
                </c:pt>
                <c:pt idx="20">
                  <c:v>117.89596</c:v>
                </c:pt>
                <c:pt idx="21">
                  <c:v>122.35495999999999</c:v>
                </c:pt>
                <c:pt idx="22">
                  <c:v>126.6356</c:v>
                </c:pt>
                <c:pt idx="23">
                  <c:v>131.62967999999998</c:v>
                </c:pt>
                <c:pt idx="24">
                  <c:v>136.44539999999998</c:v>
                </c:pt>
                <c:pt idx="25">
                  <c:v>141.43947999999997</c:v>
                </c:pt>
                <c:pt idx="26">
                  <c:v>146.61192000000003</c:v>
                </c:pt>
                <c:pt idx="27">
                  <c:v>151.96271999999999</c:v>
                </c:pt>
                <c:pt idx="28">
                  <c:v>157.49188000000001</c:v>
                </c:pt>
                <c:pt idx="29">
                  <c:v>163.37775999999999</c:v>
                </c:pt>
                <c:pt idx="30">
                  <c:v>169.62035999999998</c:v>
                </c:pt>
                <c:pt idx="31">
                  <c:v>176.21968000000001</c:v>
                </c:pt>
                <c:pt idx="32">
                  <c:v>182.81899999999999</c:v>
                </c:pt>
                <c:pt idx="33">
                  <c:v>189.77503999999999</c:v>
                </c:pt>
                <c:pt idx="34">
                  <c:v>196.90943999999996</c:v>
                </c:pt>
                <c:pt idx="35">
                  <c:v>204.57892000000001</c:v>
                </c:pt>
                <c:pt idx="36">
                  <c:v>212.60512</c:v>
                </c:pt>
                <c:pt idx="37">
                  <c:v>220.80968000000001</c:v>
                </c:pt>
                <c:pt idx="38">
                  <c:v>229.19259999999997</c:v>
                </c:pt>
                <c:pt idx="39">
                  <c:v>237.93223999999998</c:v>
                </c:pt>
                <c:pt idx="40">
                  <c:v>246.49351999999999</c:v>
                </c:pt>
                <c:pt idx="41">
                  <c:v>255.23316</c:v>
                </c:pt>
                <c:pt idx="42">
                  <c:v>264.15116</c:v>
                </c:pt>
                <c:pt idx="43">
                  <c:v>272.89079999999996</c:v>
                </c:pt>
                <c:pt idx="44">
                  <c:v>281.45207999999997</c:v>
                </c:pt>
                <c:pt idx="45">
                  <c:v>290.37008000000003</c:v>
                </c:pt>
                <c:pt idx="46">
                  <c:v>298.93136000000004</c:v>
                </c:pt>
                <c:pt idx="47">
                  <c:v>307.13591999999994</c:v>
                </c:pt>
                <c:pt idx="48">
                  <c:v>314.09195999999997</c:v>
                </c:pt>
                <c:pt idx="49">
                  <c:v>321.76143999999994</c:v>
                </c:pt>
                <c:pt idx="50">
                  <c:v>329.07419999999996</c:v>
                </c:pt>
                <c:pt idx="51">
                  <c:v>336.74367999999998</c:v>
                </c:pt>
                <c:pt idx="52">
                  <c:v>344.23480000000001</c:v>
                </c:pt>
                <c:pt idx="53">
                  <c:v>351.90428000000003</c:v>
                </c:pt>
                <c:pt idx="54">
                  <c:v>359.3954</c:v>
                </c:pt>
                <c:pt idx="55">
                  <c:v>366.88651999999996</c:v>
                </c:pt>
                <c:pt idx="56">
                  <c:v>374.55599999999998</c:v>
                </c:pt>
                <c:pt idx="57">
                  <c:v>382.04712000000001</c:v>
                </c:pt>
                <c:pt idx="58">
                  <c:v>389.89495999999997</c:v>
                </c:pt>
                <c:pt idx="59">
                  <c:v>397.74279999999999</c:v>
                </c:pt>
                <c:pt idx="60">
                  <c:v>405.41228000000001</c:v>
                </c:pt>
                <c:pt idx="61">
                  <c:v>412.90339999999998</c:v>
                </c:pt>
                <c:pt idx="62">
                  <c:v>420.57287999999994</c:v>
                </c:pt>
                <c:pt idx="63">
                  <c:v>427.35055999999997</c:v>
                </c:pt>
                <c:pt idx="64">
                  <c:v>433.77151999999995</c:v>
                </c:pt>
                <c:pt idx="65">
                  <c:v>440.19247999999999</c:v>
                </c:pt>
                <c:pt idx="66">
                  <c:v>446.25671999999997</c:v>
                </c:pt>
                <c:pt idx="67">
                  <c:v>452.32095999999996</c:v>
                </c:pt>
                <c:pt idx="68">
                  <c:v>458.20684</c:v>
                </c:pt>
                <c:pt idx="69">
                  <c:v>463.55763999999994</c:v>
                </c:pt>
                <c:pt idx="70">
                  <c:v>468.37336000000005</c:v>
                </c:pt>
                <c:pt idx="71">
                  <c:v>472.83235999999999</c:v>
                </c:pt>
                <c:pt idx="72">
                  <c:v>477.29136</c:v>
                </c:pt>
                <c:pt idx="73">
                  <c:v>481.39363999999995</c:v>
                </c:pt>
                <c:pt idx="74">
                  <c:v>485.13919999999996</c:v>
                </c:pt>
                <c:pt idx="75">
                  <c:v>488.70639999999992</c:v>
                </c:pt>
                <c:pt idx="76">
                  <c:v>490.31163999999995</c:v>
                </c:pt>
                <c:pt idx="77">
                  <c:v>493.34375999999997</c:v>
                </c:pt>
                <c:pt idx="78">
                  <c:v>496.01916</c:v>
                </c:pt>
                <c:pt idx="79">
                  <c:v>497.08932000000004</c:v>
                </c:pt>
                <c:pt idx="80">
                  <c:v>497.08932000000004</c:v>
                </c:pt>
                <c:pt idx="81">
                  <c:v>498.51619999999997</c:v>
                </c:pt>
                <c:pt idx="82">
                  <c:v>498.33784000000003</c:v>
                </c:pt>
                <c:pt idx="83">
                  <c:v>498.69455999999997</c:v>
                </c:pt>
                <c:pt idx="84">
                  <c:v>499.94307999999995</c:v>
                </c:pt>
                <c:pt idx="85">
                  <c:v>500.83488</c:v>
                </c:pt>
                <c:pt idx="86">
                  <c:v>499.05127999999996</c:v>
                </c:pt>
                <c:pt idx="87">
                  <c:v>498.15947999999997</c:v>
                </c:pt>
                <c:pt idx="88">
                  <c:v>497.80275999999998</c:v>
                </c:pt>
                <c:pt idx="89">
                  <c:v>496.73260000000005</c:v>
                </c:pt>
                <c:pt idx="90">
                  <c:v>502.08339999999998</c:v>
                </c:pt>
                <c:pt idx="91">
                  <c:v>502.26175999999998</c:v>
                </c:pt>
                <c:pt idx="92">
                  <c:v>510.1096</c:v>
                </c:pt>
                <c:pt idx="93">
                  <c:v>513.32008000000008</c:v>
                </c:pt>
                <c:pt idx="94">
                  <c:v>516.17384000000004</c:v>
                </c:pt>
                <c:pt idx="95">
                  <c:v>518.49252000000001</c:v>
                </c:pt>
                <c:pt idx="96">
                  <c:v>521.16791999999998</c:v>
                </c:pt>
                <c:pt idx="97">
                  <c:v>523.48659999999995</c:v>
                </c:pt>
                <c:pt idx="98">
                  <c:v>525.98363999999992</c:v>
                </c:pt>
                <c:pt idx="99">
                  <c:v>528.30232000000001</c:v>
                </c:pt>
                <c:pt idx="100">
                  <c:v>530.44263999999998</c:v>
                </c:pt>
                <c:pt idx="101">
                  <c:v>532.76131999999996</c:v>
                </c:pt>
                <c:pt idx="102">
                  <c:v>534.90163999999993</c:v>
                </c:pt>
                <c:pt idx="103">
                  <c:v>537.22032000000002</c:v>
                </c:pt>
                <c:pt idx="104">
                  <c:v>539.18227999999999</c:v>
                </c:pt>
                <c:pt idx="105">
                  <c:v>541.14423999999997</c:v>
                </c:pt>
                <c:pt idx="106">
                  <c:v>543.28455999999994</c:v>
                </c:pt>
                <c:pt idx="107">
                  <c:v>545.24651999999992</c:v>
                </c:pt>
                <c:pt idx="108">
                  <c:v>547.20848000000001</c:v>
                </c:pt>
                <c:pt idx="109">
                  <c:v>548.99207999999999</c:v>
                </c:pt>
                <c:pt idx="110">
                  <c:v>550.95403999999996</c:v>
                </c:pt>
                <c:pt idx="111">
                  <c:v>552.55928000000006</c:v>
                </c:pt>
                <c:pt idx="112">
                  <c:v>554.34287999999992</c:v>
                </c:pt>
                <c:pt idx="113">
                  <c:v>556.30484000000001</c:v>
                </c:pt>
                <c:pt idx="114">
                  <c:v>557.91007999999999</c:v>
                </c:pt>
                <c:pt idx="115">
                  <c:v>559.51531999999997</c:v>
                </c:pt>
                <c:pt idx="116">
                  <c:v>561.12055999999995</c:v>
                </c:pt>
                <c:pt idx="117">
                  <c:v>562.54743999999994</c:v>
                </c:pt>
                <c:pt idx="118">
                  <c:v>564.15267999999992</c:v>
                </c:pt>
                <c:pt idx="119">
                  <c:v>565.57956000000001</c:v>
                </c:pt>
                <c:pt idx="120">
                  <c:v>567.1848</c:v>
                </c:pt>
                <c:pt idx="121">
                  <c:v>567.89823999999999</c:v>
                </c:pt>
                <c:pt idx="122">
                  <c:v>569.50347999999997</c:v>
                </c:pt>
                <c:pt idx="123">
                  <c:v>570.57363999999995</c:v>
                </c:pt>
                <c:pt idx="124">
                  <c:v>571.64379999999994</c:v>
                </c:pt>
                <c:pt idx="125">
                  <c:v>573.07068000000004</c:v>
                </c:pt>
                <c:pt idx="126">
                  <c:v>574.14083999999991</c:v>
                </c:pt>
                <c:pt idx="127">
                  <c:v>575.21100000000001</c:v>
                </c:pt>
                <c:pt idx="128">
                  <c:v>576.10279999999989</c:v>
                </c:pt>
                <c:pt idx="129">
                  <c:v>576.99459999999999</c:v>
                </c:pt>
                <c:pt idx="130">
                  <c:v>577.88639999999987</c:v>
                </c:pt>
                <c:pt idx="131">
                  <c:v>578.95655999999997</c:v>
                </c:pt>
                <c:pt idx="132">
                  <c:v>579.66999999999996</c:v>
                </c:pt>
                <c:pt idx="133">
                  <c:v>580.56179999999995</c:v>
                </c:pt>
                <c:pt idx="134">
                  <c:v>581.45360000000005</c:v>
                </c:pt>
                <c:pt idx="135">
                  <c:v>581.98868000000004</c:v>
                </c:pt>
                <c:pt idx="136">
                  <c:v>582.88047999999992</c:v>
                </c:pt>
                <c:pt idx="137">
                  <c:v>583.41555999999991</c:v>
                </c:pt>
                <c:pt idx="138">
                  <c:v>584.12899999999991</c:v>
                </c:pt>
                <c:pt idx="139">
                  <c:v>584.84244000000001</c:v>
                </c:pt>
                <c:pt idx="140">
                  <c:v>585.37752</c:v>
                </c:pt>
                <c:pt idx="141">
                  <c:v>585.9126</c:v>
                </c:pt>
                <c:pt idx="142">
                  <c:v>586.26931999999988</c:v>
                </c:pt>
                <c:pt idx="143">
                  <c:v>586.62603999999999</c:v>
                </c:pt>
                <c:pt idx="144">
                  <c:v>586.98275999999987</c:v>
                </c:pt>
                <c:pt idx="145">
                  <c:v>588.05291999999997</c:v>
                </c:pt>
                <c:pt idx="146">
                  <c:v>588.23127999999986</c:v>
                </c:pt>
                <c:pt idx="147">
                  <c:v>588.58799999999997</c:v>
                </c:pt>
                <c:pt idx="148">
                  <c:v>588.76635999999985</c:v>
                </c:pt>
                <c:pt idx="149">
                  <c:v>589.12307999999996</c:v>
                </c:pt>
                <c:pt idx="150">
                  <c:v>589.30143999999996</c:v>
                </c:pt>
                <c:pt idx="151">
                  <c:v>589.47979999999995</c:v>
                </c:pt>
                <c:pt idx="152">
                  <c:v>589.83651999999995</c:v>
                </c:pt>
                <c:pt idx="153">
                  <c:v>590.01487999999995</c:v>
                </c:pt>
                <c:pt idx="154">
                  <c:v>590.01487999999995</c:v>
                </c:pt>
                <c:pt idx="155">
                  <c:v>590.01487999999995</c:v>
                </c:pt>
                <c:pt idx="156">
                  <c:v>590.01487999999995</c:v>
                </c:pt>
                <c:pt idx="157">
                  <c:v>590.01487999999995</c:v>
                </c:pt>
                <c:pt idx="158">
                  <c:v>590.01487999999995</c:v>
                </c:pt>
                <c:pt idx="159">
                  <c:v>589.83651999999995</c:v>
                </c:pt>
                <c:pt idx="160">
                  <c:v>589.83651999999995</c:v>
                </c:pt>
                <c:pt idx="161">
                  <c:v>589.65815999999995</c:v>
                </c:pt>
                <c:pt idx="162">
                  <c:v>589.47979999999995</c:v>
                </c:pt>
                <c:pt idx="163">
                  <c:v>589.12307999999996</c:v>
                </c:pt>
                <c:pt idx="164">
                  <c:v>588.76635999999985</c:v>
                </c:pt>
                <c:pt idx="165">
                  <c:v>588.40963999999997</c:v>
                </c:pt>
                <c:pt idx="166">
                  <c:v>587.87455999999997</c:v>
                </c:pt>
                <c:pt idx="167">
                  <c:v>587.51783999999986</c:v>
                </c:pt>
                <c:pt idx="168">
                  <c:v>586.98275999999987</c:v>
                </c:pt>
                <c:pt idx="169">
                  <c:v>586.09096</c:v>
                </c:pt>
                <c:pt idx="170">
                  <c:v>585.02079999999989</c:v>
                </c:pt>
                <c:pt idx="171">
                  <c:v>583.59391999999991</c:v>
                </c:pt>
                <c:pt idx="172">
                  <c:v>581.81031999999993</c:v>
                </c:pt>
                <c:pt idx="173">
                  <c:v>579.13491999999997</c:v>
                </c:pt>
                <c:pt idx="174">
                  <c:v>575.21100000000001</c:v>
                </c:pt>
                <c:pt idx="175">
                  <c:v>570.03855999999996</c:v>
                </c:pt>
                <c:pt idx="176">
                  <c:v>563.43924000000004</c:v>
                </c:pt>
                <c:pt idx="177">
                  <c:v>554.69960000000003</c:v>
                </c:pt>
                <c:pt idx="178">
                  <c:v>546.13832000000002</c:v>
                </c:pt>
                <c:pt idx="179">
                  <c:v>535.43672000000004</c:v>
                </c:pt>
                <c:pt idx="180">
                  <c:v>522.95151999999996</c:v>
                </c:pt>
                <c:pt idx="181">
                  <c:v>502.44012000000004</c:v>
                </c:pt>
                <c:pt idx="182">
                  <c:v>458.02848</c:v>
                </c:pt>
              </c:numCache>
            </c:numRef>
          </c:yVal>
          <c:smooth val="1"/>
          <c:extLst>
            <c:ext xmlns:c16="http://schemas.microsoft.com/office/drawing/2014/chart" uri="{C3380CC4-5D6E-409C-BE32-E72D297353CC}">
              <c16:uniqueId val="{00000002-1B86-492D-AF33-1F7FB25BC3F4}"/>
            </c:ext>
          </c:extLst>
        </c:ser>
        <c:ser>
          <c:idx val="3"/>
          <c:order val="3"/>
          <c:tx>
            <c:v>AT4</c:v>
          </c:tx>
          <c:spPr>
            <a:ln w="19013" cap="rnd">
              <a:solidFill>
                <a:schemeClr val="accent4"/>
              </a:solidFill>
              <a:round/>
            </a:ln>
            <a:effectLst/>
          </c:spPr>
          <c:marker>
            <c:symbol val="none"/>
          </c:marker>
          <c:xVal>
            <c:numRef>
              <c:f>'AT1-AT7 stress strain-f'!$G$3:$G$194</c:f>
              <c:numCache>
                <c:formatCode>General</c:formatCode>
                <c:ptCount val="192"/>
                <c:pt idx="0">
                  <c:v>0</c:v>
                </c:pt>
                <c:pt idx="1">
                  <c:v>2E-3</c:v>
                </c:pt>
                <c:pt idx="2">
                  <c:v>2E-3</c:v>
                </c:pt>
                <c:pt idx="3">
                  <c:v>2E-3</c:v>
                </c:pt>
                <c:pt idx="4">
                  <c:v>2E-3</c:v>
                </c:pt>
                <c:pt idx="5">
                  <c:v>2E-3</c:v>
                </c:pt>
                <c:pt idx="6">
                  <c:v>2E-3</c:v>
                </c:pt>
                <c:pt idx="7">
                  <c:v>2E-3</c:v>
                </c:pt>
                <c:pt idx="8">
                  <c:v>2E-3</c:v>
                </c:pt>
                <c:pt idx="9">
                  <c:v>2E-3</c:v>
                </c:pt>
                <c:pt idx="10">
                  <c:v>2E-3</c:v>
                </c:pt>
                <c:pt idx="11">
                  <c:v>2E-3</c:v>
                </c:pt>
                <c:pt idx="12">
                  <c:v>2E-3</c:v>
                </c:pt>
                <c:pt idx="13">
                  <c:v>2E-3</c:v>
                </c:pt>
                <c:pt idx="14">
                  <c:v>2E-3</c:v>
                </c:pt>
                <c:pt idx="15">
                  <c:v>2E-3</c:v>
                </c:pt>
                <c:pt idx="16">
                  <c:v>2E-3</c:v>
                </c:pt>
                <c:pt idx="17">
                  <c:v>2E-3</c:v>
                </c:pt>
                <c:pt idx="18">
                  <c:v>2E-3</c:v>
                </c:pt>
                <c:pt idx="19">
                  <c:v>2E-3</c:v>
                </c:pt>
                <c:pt idx="20">
                  <c:v>2E-3</c:v>
                </c:pt>
                <c:pt idx="21">
                  <c:v>2E-3</c:v>
                </c:pt>
                <c:pt idx="22">
                  <c:v>2E-3</c:v>
                </c:pt>
                <c:pt idx="23">
                  <c:v>2E-3</c:v>
                </c:pt>
                <c:pt idx="24">
                  <c:v>2E-3</c:v>
                </c:pt>
                <c:pt idx="25">
                  <c:v>2E-3</c:v>
                </c:pt>
                <c:pt idx="26">
                  <c:v>2E-3</c:v>
                </c:pt>
                <c:pt idx="27">
                  <c:v>2E-3</c:v>
                </c:pt>
                <c:pt idx="28">
                  <c:v>2E-3</c:v>
                </c:pt>
                <c:pt idx="29">
                  <c:v>2E-3</c:v>
                </c:pt>
                <c:pt idx="30">
                  <c:v>2E-3</c:v>
                </c:pt>
                <c:pt idx="31">
                  <c:v>2E-3</c:v>
                </c:pt>
                <c:pt idx="32">
                  <c:v>2E-3</c:v>
                </c:pt>
                <c:pt idx="33">
                  <c:v>2E-3</c:v>
                </c:pt>
                <c:pt idx="34">
                  <c:v>2E-3</c:v>
                </c:pt>
                <c:pt idx="35">
                  <c:v>2E-3</c:v>
                </c:pt>
                <c:pt idx="36">
                  <c:v>2E-3</c:v>
                </c:pt>
                <c:pt idx="37">
                  <c:v>2E-3</c:v>
                </c:pt>
                <c:pt idx="38">
                  <c:v>2E-3</c:v>
                </c:pt>
                <c:pt idx="39">
                  <c:v>2E-3</c:v>
                </c:pt>
                <c:pt idx="40">
                  <c:v>2E-3</c:v>
                </c:pt>
                <c:pt idx="41">
                  <c:v>2E-3</c:v>
                </c:pt>
                <c:pt idx="42">
                  <c:v>2E-3</c:v>
                </c:pt>
                <c:pt idx="43">
                  <c:v>2E-3</c:v>
                </c:pt>
                <c:pt idx="44">
                  <c:v>2E-3</c:v>
                </c:pt>
                <c:pt idx="45">
                  <c:v>2E-3</c:v>
                </c:pt>
                <c:pt idx="46">
                  <c:v>2E-3</c:v>
                </c:pt>
                <c:pt idx="47">
                  <c:v>2E-3</c:v>
                </c:pt>
                <c:pt idx="48">
                  <c:v>2E-3</c:v>
                </c:pt>
                <c:pt idx="49">
                  <c:v>2E-3</c:v>
                </c:pt>
                <c:pt idx="50">
                  <c:v>2E-3</c:v>
                </c:pt>
                <c:pt idx="51">
                  <c:v>4.0000000000000001E-3</c:v>
                </c:pt>
                <c:pt idx="52">
                  <c:v>4.0000000000000001E-3</c:v>
                </c:pt>
                <c:pt idx="53">
                  <c:v>4.0000000000000001E-3</c:v>
                </c:pt>
                <c:pt idx="54">
                  <c:v>4.0000000000000001E-3</c:v>
                </c:pt>
                <c:pt idx="55">
                  <c:v>4.0000000000000001E-3</c:v>
                </c:pt>
                <c:pt idx="56">
                  <c:v>4.0000000000000001E-3</c:v>
                </c:pt>
                <c:pt idx="57">
                  <c:v>4.0000000000000001E-3</c:v>
                </c:pt>
                <c:pt idx="58">
                  <c:v>4.0000000000000001E-3</c:v>
                </c:pt>
                <c:pt idx="59">
                  <c:v>4.0000000000000001E-3</c:v>
                </c:pt>
                <c:pt idx="60">
                  <c:v>4.0000000000000001E-3</c:v>
                </c:pt>
                <c:pt idx="61">
                  <c:v>4.0000000000000001E-3</c:v>
                </c:pt>
                <c:pt idx="62">
                  <c:v>4.0000000000000001E-3</c:v>
                </c:pt>
                <c:pt idx="63">
                  <c:v>4.0000000000000001E-3</c:v>
                </c:pt>
                <c:pt idx="64">
                  <c:v>4.0000000000000001E-3</c:v>
                </c:pt>
                <c:pt idx="65">
                  <c:v>4.0000000000000001E-3</c:v>
                </c:pt>
                <c:pt idx="66">
                  <c:v>6.000000000000001E-3</c:v>
                </c:pt>
                <c:pt idx="67">
                  <c:v>6.000000000000001E-3</c:v>
                </c:pt>
                <c:pt idx="68">
                  <c:v>6.000000000000001E-3</c:v>
                </c:pt>
                <c:pt idx="69">
                  <c:v>6.000000000000001E-3</c:v>
                </c:pt>
                <c:pt idx="70">
                  <c:v>6.000000000000001E-3</c:v>
                </c:pt>
                <c:pt idx="71">
                  <c:v>6.000000000000001E-3</c:v>
                </c:pt>
                <c:pt idx="72">
                  <c:v>8.0000000000000002E-3</c:v>
                </c:pt>
                <c:pt idx="73">
                  <c:v>8.0000000000000002E-3</c:v>
                </c:pt>
                <c:pt idx="74">
                  <c:v>8.0000000000000002E-3</c:v>
                </c:pt>
                <c:pt idx="75">
                  <c:v>8.0000000000000002E-3</c:v>
                </c:pt>
                <c:pt idx="76">
                  <c:v>8.0000000000000002E-3</c:v>
                </c:pt>
                <c:pt idx="77">
                  <c:v>8.0000000000000002E-3</c:v>
                </c:pt>
                <c:pt idx="78">
                  <c:v>8.0000000000000002E-3</c:v>
                </c:pt>
                <c:pt idx="79">
                  <c:v>8.0000000000000002E-3</c:v>
                </c:pt>
                <c:pt idx="80">
                  <c:v>8.0000000000000002E-3</c:v>
                </c:pt>
                <c:pt idx="81">
                  <c:v>8.0000000000000002E-3</c:v>
                </c:pt>
                <c:pt idx="82">
                  <c:v>8.0000000000000002E-3</c:v>
                </c:pt>
                <c:pt idx="83">
                  <c:v>8.0000000000000002E-3</c:v>
                </c:pt>
                <c:pt idx="84">
                  <c:v>0.01</c:v>
                </c:pt>
                <c:pt idx="85">
                  <c:v>0.01</c:v>
                </c:pt>
                <c:pt idx="86">
                  <c:v>0.01</c:v>
                </c:pt>
                <c:pt idx="87">
                  <c:v>0.01</c:v>
                </c:pt>
                <c:pt idx="88">
                  <c:v>0.01</c:v>
                </c:pt>
                <c:pt idx="89">
                  <c:v>0.01</c:v>
                </c:pt>
                <c:pt idx="90">
                  <c:v>0.01</c:v>
                </c:pt>
                <c:pt idx="91">
                  <c:v>0.01</c:v>
                </c:pt>
                <c:pt idx="92">
                  <c:v>1.2000000000000002E-2</c:v>
                </c:pt>
                <c:pt idx="93">
                  <c:v>1.2000000000000002E-2</c:v>
                </c:pt>
                <c:pt idx="94">
                  <c:v>1.2000000000000002E-2</c:v>
                </c:pt>
                <c:pt idx="95">
                  <c:v>1.2000000000000002E-2</c:v>
                </c:pt>
                <c:pt idx="96">
                  <c:v>1.2000000000000002E-2</c:v>
                </c:pt>
                <c:pt idx="97">
                  <c:v>1.2000000000000002E-2</c:v>
                </c:pt>
                <c:pt idx="98">
                  <c:v>1.2000000000000002E-2</c:v>
                </c:pt>
                <c:pt idx="99">
                  <c:v>1.2000000000000002E-2</c:v>
                </c:pt>
                <c:pt idx="100">
                  <c:v>1.3999999999999999E-2</c:v>
                </c:pt>
                <c:pt idx="101">
                  <c:v>1.3999999999999999E-2</c:v>
                </c:pt>
                <c:pt idx="102">
                  <c:v>1.3999999999999999E-2</c:v>
                </c:pt>
                <c:pt idx="103">
                  <c:v>1.3999999999999999E-2</c:v>
                </c:pt>
                <c:pt idx="104">
                  <c:v>1.3999999999999999E-2</c:v>
                </c:pt>
                <c:pt idx="105">
                  <c:v>1.3999999999999999E-2</c:v>
                </c:pt>
                <c:pt idx="106">
                  <c:v>1.3999999999999999E-2</c:v>
                </c:pt>
                <c:pt idx="107">
                  <c:v>1.3999999999999999E-2</c:v>
                </c:pt>
                <c:pt idx="108">
                  <c:v>1.6E-2</c:v>
                </c:pt>
                <c:pt idx="109">
                  <c:v>1.6E-2</c:v>
                </c:pt>
                <c:pt idx="110">
                  <c:v>1.6E-2</c:v>
                </c:pt>
                <c:pt idx="111">
                  <c:v>1.6E-2</c:v>
                </c:pt>
                <c:pt idx="112">
                  <c:v>1.6E-2</c:v>
                </c:pt>
                <c:pt idx="113">
                  <c:v>1.6E-2</c:v>
                </c:pt>
                <c:pt idx="114">
                  <c:v>1.8000000000000002E-2</c:v>
                </c:pt>
                <c:pt idx="115">
                  <c:v>1.8000000000000002E-2</c:v>
                </c:pt>
                <c:pt idx="116">
                  <c:v>1.8000000000000002E-2</c:v>
                </c:pt>
                <c:pt idx="117">
                  <c:v>0.02</c:v>
                </c:pt>
                <c:pt idx="118">
                  <c:v>0.02</c:v>
                </c:pt>
                <c:pt idx="119">
                  <c:v>0.02</c:v>
                </c:pt>
                <c:pt idx="120">
                  <c:v>2.2000000000000002E-2</c:v>
                </c:pt>
                <c:pt idx="121">
                  <c:v>2.2000000000000002E-2</c:v>
                </c:pt>
                <c:pt idx="122">
                  <c:v>2.2000000000000002E-2</c:v>
                </c:pt>
                <c:pt idx="123">
                  <c:v>2.4000000000000004E-2</c:v>
                </c:pt>
                <c:pt idx="124">
                  <c:v>2.4000000000000004E-2</c:v>
                </c:pt>
                <c:pt idx="125">
                  <c:v>2.4000000000000004E-2</c:v>
                </c:pt>
                <c:pt idx="126">
                  <c:v>2.4000000000000004E-2</c:v>
                </c:pt>
                <c:pt idx="127">
                  <c:v>2.4000000000000004E-2</c:v>
                </c:pt>
                <c:pt idx="128">
                  <c:v>2.5999999999999999E-2</c:v>
                </c:pt>
                <c:pt idx="129">
                  <c:v>2.5999999999999999E-2</c:v>
                </c:pt>
                <c:pt idx="130">
                  <c:v>2.5999999999999999E-2</c:v>
                </c:pt>
                <c:pt idx="131">
                  <c:v>2.7999999999999997E-2</c:v>
                </c:pt>
                <c:pt idx="132">
                  <c:v>2.7999999999999997E-2</c:v>
                </c:pt>
                <c:pt idx="133">
                  <c:v>2.7999999999999997E-2</c:v>
                </c:pt>
                <c:pt idx="134">
                  <c:v>0.03</c:v>
                </c:pt>
                <c:pt idx="135">
                  <c:v>0.03</c:v>
                </c:pt>
                <c:pt idx="136">
                  <c:v>0.03</c:v>
                </c:pt>
                <c:pt idx="137">
                  <c:v>3.2000000000000001E-2</c:v>
                </c:pt>
                <c:pt idx="138">
                  <c:v>3.2000000000000001E-2</c:v>
                </c:pt>
                <c:pt idx="139">
                  <c:v>3.2000000000000001E-2</c:v>
                </c:pt>
                <c:pt idx="140">
                  <c:v>3.2000000000000001E-2</c:v>
                </c:pt>
                <c:pt idx="141">
                  <c:v>3.2000000000000001E-2</c:v>
                </c:pt>
                <c:pt idx="142">
                  <c:v>3.2000000000000001E-2</c:v>
                </c:pt>
                <c:pt idx="143">
                  <c:v>3.3999999999999996E-2</c:v>
                </c:pt>
                <c:pt idx="144">
                  <c:v>3.3999999999999996E-2</c:v>
                </c:pt>
                <c:pt idx="145">
                  <c:v>3.3999999999999996E-2</c:v>
                </c:pt>
                <c:pt idx="146">
                  <c:v>3.6000000000000004E-2</c:v>
                </c:pt>
                <c:pt idx="147">
                  <c:v>3.6000000000000004E-2</c:v>
                </c:pt>
                <c:pt idx="148">
                  <c:v>3.8000000000000006E-2</c:v>
                </c:pt>
                <c:pt idx="149">
                  <c:v>3.8000000000000006E-2</c:v>
                </c:pt>
                <c:pt idx="150">
                  <c:v>0.04</c:v>
                </c:pt>
                <c:pt idx="151">
                  <c:v>0.04</c:v>
                </c:pt>
                <c:pt idx="152">
                  <c:v>0.04</c:v>
                </c:pt>
                <c:pt idx="153">
                  <c:v>0.04</c:v>
                </c:pt>
                <c:pt idx="154">
                  <c:v>4.1999999999999996E-2</c:v>
                </c:pt>
                <c:pt idx="155">
                  <c:v>4.1999999999999996E-2</c:v>
                </c:pt>
                <c:pt idx="156">
                  <c:v>4.4000000000000004E-2</c:v>
                </c:pt>
                <c:pt idx="157">
                  <c:v>4.4000000000000004E-2</c:v>
                </c:pt>
                <c:pt idx="158">
                  <c:v>4.5999999999999999E-2</c:v>
                </c:pt>
                <c:pt idx="159">
                  <c:v>4.8000000000000008E-2</c:v>
                </c:pt>
                <c:pt idx="160">
                  <c:v>4.8000000000000008E-2</c:v>
                </c:pt>
                <c:pt idx="161">
                  <c:v>4.8000000000000008E-2</c:v>
                </c:pt>
                <c:pt idx="162">
                  <c:v>4.8000000000000008E-2</c:v>
                </c:pt>
                <c:pt idx="163">
                  <c:v>0.05</c:v>
                </c:pt>
                <c:pt idx="164">
                  <c:v>0.05</c:v>
                </c:pt>
                <c:pt idx="165">
                  <c:v>5.1999999999999998E-2</c:v>
                </c:pt>
                <c:pt idx="166">
                  <c:v>5.1999999999999998E-2</c:v>
                </c:pt>
                <c:pt idx="167">
                  <c:v>5.3999999999999999E-2</c:v>
                </c:pt>
                <c:pt idx="168">
                  <c:v>5.5999999999999994E-2</c:v>
                </c:pt>
                <c:pt idx="169">
                  <c:v>5.5999999999999994E-2</c:v>
                </c:pt>
                <c:pt idx="170">
                  <c:v>5.5999999999999994E-2</c:v>
                </c:pt>
                <c:pt idx="171">
                  <c:v>5.5999999999999994E-2</c:v>
                </c:pt>
                <c:pt idx="172">
                  <c:v>5.7999999999999996E-2</c:v>
                </c:pt>
                <c:pt idx="173">
                  <c:v>5.7999999999999996E-2</c:v>
                </c:pt>
                <c:pt idx="174">
                  <c:v>0.06</c:v>
                </c:pt>
                <c:pt idx="175">
                  <c:v>6.2E-2</c:v>
                </c:pt>
                <c:pt idx="176">
                  <c:v>6.2E-2</c:v>
                </c:pt>
                <c:pt idx="177">
                  <c:v>6.4000000000000001E-2</c:v>
                </c:pt>
                <c:pt idx="178">
                  <c:v>6.4000000000000001E-2</c:v>
                </c:pt>
                <c:pt idx="179">
                  <c:v>6.4000000000000001E-2</c:v>
                </c:pt>
                <c:pt idx="180">
                  <c:v>6.4000000000000001E-2</c:v>
                </c:pt>
                <c:pt idx="181">
                  <c:v>6.6000000000000003E-2</c:v>
                </c:pt>
                <c:pt idx="182">
                  <c:v>6.7999999999999991E-2</c:v>
                </c:pt>
                <c:pt idx="183">
                  <c:v>7.0588235294117646E-2</c:v>
                </c:pt>
                <c:pt idx="184">
                  <c:v>7.7647058823529416E-2</c:v>
                </c:pt>
                <c:pt idx="185">
                  <c:v>8.7058823529411758E-2</c:v>
                </c:pt>
                <c:pt idx="186">
                  <c:v>9.5294117647058835E-2</c:v>
                </c:pt>
                <c:pt idx="187">
                  <c:v>0.10352941176470588</c:v>
                </c:pt>
                <c:pt idx="188">
                  <c:v>0.10588235294117647</c:v>
                </c:pt>
                <c:pt idx="189">
                  <c:v>0.10823529411764705</c:v>
                </c:pt>
                <c:pt idx="190">
                  <c:v>0.11058823529411765</c:v>
                </c:pt>
                <c:pt idx="191">
                  <c:v>0</c:v>
                </c:pt>
              </c:numCache>
            </c:numRef>
          </c:xVal>
          <c:yVal>
            <c:numRef>
              <c:f>'AT1-AT7 stress strain-f'!$H$3:$H$194</c:f>
              <c:numCache>
                <c:formatCode>General</c:formatCode>
                <c:ptCount val="192"/>
                <c:pt idx="0">
                  <c:v>0</c:v>
                </c:pt>
                <c:pt idx="1">
                  <c:v>40.774612059999988</c:v>
                </c:pt>
                <c:pt idx="2">
                  <c:v>40.985879479999994</c:v>
                </c:pt>
                <c:pt idx="3">
                  <c:v>41.197146899999993</c:v>
                </c:pt>
                <c:pt idx="4">
                  <c:v>41.197146899999993</c:v>
                </c:pt>
                <c:pt idx="5">
                  <c:v>41.408414319999999</c:v>
                </c:pt>
                <c:pt idx="6">
                  <c:v>41.619681739999997</c:v>
                </c:pt>
                <c:pt idx="7">
                  <c:v>42.042216579999995</c:v>
                </c:pt>
                <c:pt idx="8">
                  <c:v>42.042216579999995</c:v>
                </c:pt>
                <c:pt idx="9">
                  <c:v>42.042216579999995</c:v>
                </c:pt>
                <c:pt idx="10">
                  <c:v>42.464751419999992</c:v>
                </c:pt>
                <c:pt idx="11">
                  <c:v>42.67601883999999</c:v>
                </c:pt>
                <c:pt idx="12">
                  <c:v>42.67601883999999</c:v>
                </c:pt>
                <c:pt idx="13">
                  <c:v>43.098553679999988</c:v>
                </c:pt>
                <c:pt idx="14">
                  <c:v>43.098553679999988</c:v>
                </c:pt>
                <c:pt idx="15">
                  <c:v>43.521088519999992</c:v>
                </c:pt>
                <c:pt idx="16">
                  <c:v>43.521088519999992</c:v>
                </c:pt>
                <c:pt idx="17">
                  <c:v>43.732355939999998</c:v>
                </c:pt>
                <c:pt idx="18">
                  <c:v>44.154890780000002</c:v>
                </c:pt>
                <c:pt idx="19">
                  <c:v>44.154890780000002</c:v>
                </c:pt>
                <c:pt idx="20">
                  <c:v>44.366158199999994</c:v>
                </c:pt>
                <c:pt idx="21">
                  <c:v>44.577425619999985</c:v>
                </c:pt>
                <c:pt idx="22">
                  <c:v>44.99996045999999</c:v>
                </c:pt>
                <c:pt idx="23">
                  <c:v>44.99996045999999</c:v>
                </c:pt>
                <c:pt idx="24">
                  <c:v>45.211227880000003</c:v>
                </c:pt>
                <c:pt idx="25">
                  <c:v>45.422495299999994</c:v>
                </c:pt>
                <c:pt idx="26">
                  <c:v>45.63376272</c:v>
                </c:pt>
                <c:pt idx="27">
                  <c:v>45.63376272</c:v>
                </c:pt>
                <c:pt idx="28">
                  <c:v>45.845030139999992</c:v>
                </c:pt>
                <c:pt idx="29">
                  <c:v>46.056297560000004</c:v>
                </c:pt>
                <c:pt idx="30">
                  <c:v>46.267564979999996</c:v>
                </c:pt>
                <c:pt idx="31">
                  <c:v>46.478832400000009</c:v>
                </c:pt>
                <c:pt idx="32">
                  <c:v>46.901367239999992</c:v>
                </c:pt>
                <c:pt idx="33">
                  <c:v>46.901367239999992</c:v>
                </c:pt>
                <c:pt idx="34">
                  <c:v>46.901367239999992</c:v>
                </c:pt>
                <c:pt idx="35">
                  <c:v>46.901367239999992</c:v>
                </c:pt>
                <c:pt idx="36">
                  <c:v>46.901367239999992</c:v>
                </c:pt>
                <c:pt idx="37">
                  <c:v>46.901367239999992</c:v>
                </c:pt>
                <c:pt idx="38">
                  <c:v>47.323902079999996</c:v>
                </c:pt>
                <c:pt idx="39">
                  <c:v>48.591506599999995</c:v>
                </c:pt>
                <c:pt idx="40">
                  <c:v>49.436576279999997</c:v>
                </c:pt>
                <c:pt idx="41">
                  <c:v>49.859111120000001</c:v>
                </c:pt>
                <c:pt idx="42">
                  <c:v>50.281645959999992</c:v>
                </c:pt>
                <c:pt idx="43">
                  <c:v>50.704180799999989</c:v>
                </c:pt>
                <c:pt idx="44">
                  <c:v>51.126715639999993</c:v>
                </c:pt>
                <c:pt idx="45">
                  <c:v>51.549250479999998</c:v>
                </c:pt>
                <c:pt idx="46">
                  <c:v>51.971785319999995</c:v>
                </c:pt>
                <c:pt idx="47">
                  <c:v>52.183052739999994</c:v>
                </c:pt>
                <c:pt idx="48">
                  <c:v>52.816855000000004</c:v>
                </c:pt>
                <c:pt idx="49">
                  <c:v>53.028122419999988</c:v>
                </c:pt>
                <c:pt idx="50">
                  <c:v>53.450657259999986</c:v>
                </c:pt>
                <c:pt idx="51">
                  <c:v>53.661924679999991</c:v>
                </c:pt>
                <c:pt idx="52">
                  <c:v>54.084459519999989</c:v>
                </c:pt>
                <c:pt idx="53">
                  <c:v>54.295726939999994</c:v>
                </c:pt>
                <c:pt idx="54">
                  <c:v>54.506994359999986</c:v>
                </c:pt>
                <c:pt idx="55">
                  <c:v>54.92952919999999</c:v>
                </c:pt>
                <c:pt idx="56">
                  <c:v>55.140796619999996</c:v>
                </c:pt>
                <c:pt idx="57">
                  <c:v>55.563331459999993</c:v>
                </c:pt>
                <c:pt idx="58">
                  <c:v>55.985866299999984</c:v>
                </c:pt>
                <c:pt idx="59">
                  <c:v>55.985866299999984</c:v>
                </c:pt>
                <c:pt idx="60">
                  <c:v>56.408401139999988</c:v>
                </c:pt>
                <c:pt idx="61">
                  <c:v>56.830935979999992</c:v>
                </c:pt>
                <c:pt idx="62">
                  <c:v>57.042203399999998</c:v>
                </c:pt>
                <c:pt idx="63">
                  <c:v>60.211214699999992</c:v>
                </c:pt>
                <c:pt idx="64">
                  <c:v>61.056284380000001</c:v>
                </c:pt>
                <c:pt idx="65">
                  <c:v>61.901354060000003</c:v>
                </c:pt>
                <c:pt idx="66">
                  <c:v>63.168958579999988</c:v>
                </c:pt>
                <c:pt idx="67">
                  <c:v>64.225295679999988</c:v>
                </c:pt>
                <c:pt idx="68">
                  <c:v>65.281632779999995</c:v>
                </c:pt>
                <c:pt idx="69">
                  <c:v>66.337969880000003</c:v>
                </c:pt>
                <c:pt idx="70">
                  <c:v>67.816841820000008</c:v>
                </c:pt>
                <c:pt idx="71">
                  <c:v>69.084446339999985</c:v>
                </c:pt>
                <c:pt idx="72">
                  <c:v>70.352050859999991</c:v>
                </c:pt>
                <c:pt idx="73">
                  <c:v>71.408387959999985</c:v>
                </c:pt>
                <c:pt idx="74">
                  <c:v>72.464725059999978</c:v>
                </c:pt>
                <c:pt idx="75">
                  <c:v>73.732329579999998</c:v>
                </c:pt>
                <c:pt idx="76">
                  <c:v>74.99993409999999</c:v>
                </c:pt>
                <c:pt idx="77">
                  <c:v>76.478806039999981</c:v>
                </c:pt>
                <c:pt idx="78">
                  <c:v>77.535143139999988</c:v>
                </c:pt>
                <c:pt idx="79">
                  <c:v>78.802747659999994</c:v>
                </c:pt>
                <c:pt idx="80">
                  <c:v>80.070352179999986</c:v>
                </c:pt>
                <c:pt idx="81">
                  <c:v>81.337956699999992</c:v>
                </c:pt>
                <c:pt idx="82">
                  <c:v>82.183026380000001</c:v>
                </c:pt>
                <c:pt idx="83">
                  <c:v>83.028096059999996</c:v>
                </c:pt>
                <c:pt idx="84">
                  <c:v>83.028096059999996</c:v>
                </c:pt>
                <c:pt idx="85">
                  <c:v>82.605561219999998</c:v>
                </c:pt>
                <c:pt idx="86">
                  <c:v>81.549224119999977</c:v>
                </c:pt>
                <c:pt idx="87">
                  <c:v>79.647817340000003</c:v>
                </c:pt>
                <c:pt idx="88">
                  <c:v>78.168945399999998</c:v>
                </c:pt>
                <c:pt idx="89">
                  <c:v>81.971758959999988</c:v>
                </c:pt>
                <c:pt idx="90">
                  <c:v>85.774572519999992</c:v>
                </c:pt>
                <c:pt idx="91">
                  <c:v>86.830909620000014</c:v>
                </c:pt>
                <c:pt idx="92">
                  <c:v>88.098514139999978</c:v>
                </c:pt>
                <c:pt idx="93">
                  <c:v>89.154851239999971</c:v>
                </c:pt>
                <c:pt idx="94">
                  <c:v>90.422455760000005</c:v>
                </c:pt>
                <c:pt idx="95">
                  <c:v>91.478792859999984</c:v>
                </c:pt>
                <c:pt idx="96">
                  <c:v>92.957664800000018</c:v>
                </c:pt>
                <c:pt idx="97">
                  <c:v>94.225269319999995</c:v>
                </c:pt>
                <c:pt idx="98">
                  <c:v>95.704141259999986</c:v>
                </c:pt>
                <c:pt idx="99">
                  <c:v>97.394280619999989</c:v>
                </c:pt>
                <c:pt idx="100">
                  <c:v>98.873152559999994</c:v>
                </c:pt>
                <c:pt idx="101">
                  <c:v>100.14075708</c:v>
                </c:pt>
                <c:pt idx="102">
                  <c:v>101.83089644</c:v>
                </c:pt>
                <c:pt idx="103">
                  <c:v>103.09850096</c:v>
                </c:pt>
                <c:pt idx="104">
                  <c:v>104.15483805999999</c:v>
                </c:pt>
                <c:pt idx="105">
                  <c:v>104.99990774</c:v>
                </c:pt>
                <c:pt idx="106">
                  <c:v>106.69004709999999</c:v>
                </c:pt>
                <c:pt idx="107">
                  <c:v>108.8027213</c:v>
                </c:pt>
                <c:pt idx="108">
                  <c:v>110.91539549999999</c:v>
                </c:pt>
                <c:pt idx="109">
                  <c:v>113.66187195999998</c:v>
                </c:pt>
                <c:pt idx="110">
                  <c:v>117.04215067999999</c:v>
                </c:pt>
                <c:pt idx="111">
                  <c:v>120.63369681999998</c:v>
                </c:pt>
                <c:pt idx="112">
                  <c:v>124.01397554</c:v>
                </c:pt>
                <c:pt idx="113">
                  <c:v>127.60552168</c:v>
                </c:pt>
                <c:pt idx="114">
                  <c:v>132.25340491999998</c:v>
                </c:pt>
                <c:pt idx="115">
                  <c:v>136.47875331999998</c:v>
                </c:pt>
                <c:pt idx="116">
                  <c:v>140.91536913999997</c:v>
                </c:pt>
                <c:pt idx="117">
                  <c:v>145.35198495999998</c:v>
                </c:pt>
                <c:pt idx="118">
                  <c:v>149.36606594</c:v>
                </c:pt>
                <c:pt idx="119">
                  <c:v>153.59141434</c:v>
                </c:pt>
                <c:pt idx="120">
                  <c:v>157.39422789999998</c:v>
                </c:pt>
                <c:pt idx="121">
                  <c:v>161.83084371999999</c:v>
                </c:pt>
                <c:pt idx="122">
                  <c:v>166.05619211999999</c:v>
                </c:pt>
                <c:pt idx="123">
                  <c:v>170.07027310000001</c:v>
                </c:pt>
                <c:pt idx="124">
                  <c:v>173.66181924000003</c:v>
                </c:pt>
                <c:pt idx="125">
                  <c:v>177.46463279999998</c:v>
                </c:pt>
                <c:pt idx="126">
                  <c:v>181.05617894</c:v>
                </c:pt>
                <c:pt idx="127">
                  <c:v>185.07025991999998</c:v>
                </c:pt>
                <c:pt idx="128">
                  <c:v>189.29560831999999</c:v>
                </c:pt>
                <c:pt idx="129">
                  <c:v>193.52095671999996</c:v>
                </c:pt>
                <c:pt idx="130">
                  <c:v>198.16883995999999</c:v>
                </c:pt>
                <c:pt idx="131">
                  <c:v>202.81672319999996</c:v>
                </c:pt>
                <c:pt idx="132">
                  <c:v>207.46460643999998</c:v>
                </c:pt>
                <c:pt idx="133">
                  <c:v>212.32375709999999</c:v>
                </c:pt>
                <c:pt idx="134">
                  <c:v>217.39417517999993</c:v>
                </c:pt>
                <c:pt idx="135">
                  <c:v>222.46459325999993</c:v>
                </c:pt>
                <c:pt idx="136">
                  <c:v>227.32374391999997</c:v>
                </c:pt>
                <c:pt idx="137">
                  <c:v>232.60542941999995</c:v>
                </c:pt>
                <c:pt idx="138">
                  <c:v>237.88711491999999</c:v>
                </c:pt>
                <c:pt idx="139">
                  <c:v>243.38006784000001</c:v>
                </c:pt>
                <c:pt idx="140">
                  <c:v>249.08428817999996</c:v>
                </c:pt>
                <c:pt idx="141">
                  <c:v>254.57724110000001</c:v>
                </c:pt>
                <c:pt idx="142">
                  <c:v>260.28146143999993</c:v>
                </c:pt>
                <c:pt idx="143">
                  <c:v>266.61948403999997</c:v>
                </c:pt>
                <c:pt idx="144">
                  <c:v>273.38004147999999</c:v>
                </c:pt>
                <c:pt idx="145">
                  <c:v>280.35186633999996</c:v>
                </c:pt>
                <c:pt idx="146">
                  <c:v>286.90115635999996</c:v>
                </c:pt>
                <c:pt idx="147">
                  <c:v>293.66171380000003</c:v>
                </c:pt>
                <c:pt idx="148">
                  <c:v>301.90114317999996</c:v>
                </c:pt>
                <c:pt idx="149">
                  <c:v>311.83071191999994</c:v>
                </c:pt>
                <c:pt idx="150">
                  <c:v>322.60535033999992</c:v>
                </c:pt>
                <c:pt idx="151">
                  <c:v>333.80252360000003</c:v>
                </c:pt>
                <c:pt idx="152">
                  <c:v>344.57716201999995</c:v>
                </c:pt>
                <c:pt idx="153">
                  <c:v>355.35180043999998</c:v>
                </c:pt>
                <c:pt idx="154">
                  <c:v>365.49263659999997</c:v>
                </c:pt>
                <c:pt idx="155">
                  <c:v>375.63347275999996</c:v>
                </c:pt>
                <c:pt idx="156">
                  <c:v>385.77430892000001</c:v>
                </c:pt>
                <c:pt idx="157">
                  <c:v>395.49261023999998</c:v>
                </c:pt>
                <c:pt idx="158">
                  <c:v>405.21091155999994</c:v>
                </c:pt>
                <c:pt idx="159">
                  <c:v>415.56301514</c:v>
                </c:pt>
                <c:pt idx="160">
                  <c:v>425.49258387999998</c:v>
                </c:pt>
                <c:pt idx="161">
                  <c:v>459.27700000000004</c:v>
                </c:pt>
                <c:pt idx="162">
                  <c:v>464.60461319999996</c:v>
                </c:pt>
                <c:pt idx="163">
                  <c:v>469.56480479999999</c:v>
                </c:pt>
                <c:pt idx="164">
                  <c:v>474.70870719999999</c:v>
                </c:pt>
                <c:pt idx="165">
                  <c:v>479.30147719999997</c:v>
                </c:pt>
                <c:pt idx="166">
                  <c:v>484.2616688</c:v>
                </c:pt>
                <c:pt idx="167">
                  <c:v>488.85443879999997</c:v>
                </c:pt>
                <c:pt idx="168">
                  <c:v>493.8146304</c:v>
                </c:pt>
                <c:pt idx="169">
                  <c:v>498.40740039999997</c:v>
                </c:pt>
                <c:pt idx="170">
                  <c:v>502.63274879999994</c:v>
                </c:pt>
                <c:pt idx="171">
                  <c:v>507.22551879999997</c:v>
                </c:pt>
                <c:pt idx="172">
                  <c:v>511.8182888</c:v>
                </c:pt>
                <c:pt idx="173">
                  <c:v>515.85992640000006</c:v>
                </c:pt>
                <c:pt idx="174">
                  <c:v>520.08527479999998</c:v>
                </c:pt>
                <c:pt idx="175">
                  <c:v>524.67804479999995</c:v>
                </c:pt>
                <c:pt idx="176">
                  <c:v>528.53597159999993</c:v>
                </c:pt>
                <c:pt idx="177">
                  <c:v>532.5776092000001</c:v>
                </c:pt>
                <c:pt idx="178">
                  <c:v>536.06811440000001</c:v>
                </c:pt>
                <c:pt idx="179">
                  <c:v>539.74233040000001</c:v>
                </c:pt>
                <c:pt idx="180">
                  <c:v>543.04912479999996</c:v>
                </c:pt>
                <c:pt idx="181">
                  <c:v>545.80478679999999</c:v>
                </c:pt>
                <c:pt idx="182">
                  <c:v>548.37673799999993</c:v>
                </c:pt>
                <c:pt idx="183">
                  <c:v>550.94868919999999</c:v>
                </c:pt>
                <c:pt idx="184">
                  <c:v>552.78579720000005</c:v>
                </c:pt>
                <c:pt idx="185">
                  <c:v>563.52064040000005</c:v>
                </c:pt>
                <c:pt idx="186">
                  <c:v>574.43919440000002</c:v>
                </c:pt>
                <c:pt idx="187">
                  <c:v>580.27630239999996</c:v>
                </c:pt>
                <c:pt idx="188">
                  <c:v>540.14319999999998</c:v>
                </c:pt>
                <c:pt idx="189">
                  <c:v>530.14559999999994</c:v>
                </c:pt>
                <c:pt idx="190">
                  <c:v>520.12599999999998</c:v>
                </c:pt>
              </c:numCache>
            </c:numRef>
          </c:yVal>
          <c:smooth val="1"/>
          <c:extLst>
            <c:ext xmlns:c16="http://schemas.microsoft.com/office/drawing/2014/chart" uri="{C3380CC4-5D6E-409C-BE32-E72D297353CC}">
              <c16:uniqueId val="{00000003-1B86-492D-AF33-1F7FB25BC3F4}"/>
            </c:ext>
          </c:extLst>
        </c:ser>
        <c:ser>
          <c:idx val="4"/>
          <c:order val="4"/>
          <c:tx>
            <c:v>AT5</c:v>
          </c:tx>
          <c:spPr>
            <a:ln w="19013" cap="rnd">
              <a:solidFill>
                <a:schemeClr val="accent5"/>
              </a:solidFill>
              <a:round/>
            </a:ln>
            <a:effectLst/>
          </c:spPr>
          <c:marker>
            <c:symbol val="none"/>
          </c:marker>
          <c:xVal>
            <c:numRef>
              <c:f>'AT1-AT7 stress strain-f'!$I$3:$I$1445</c:f>
              <c:numCache>
                <c:formatCode>General</c:formatCode>
                <c:ptCount val="1443"/>
                <c:pt idx="0">
                  <c:v>0</c:v>
                </c:pt>
                <c:pt idx="1">
                  <c:v>2E-3</c:v>
                </c:pt>
                <c:pt idx="2">
                  <c:v>2E-3</c:v>
                </c:pt>
                <c:pt idx="3">
                  <c:v>2E-3</c:v>
                </c:pt>
                <c:pt idx="4">
                  <c:v>2E-3</c:v>
                </c:pt>
                <c:pt idx="5">
                  <c:v>2E-3</c:v>
                </c:pt>
                <c:pt idx="6">
                  <c:v>2E-3</c:v>
                </c:pt>
                <c:pt idx="7">
                  <c:v>4.0000000000000001E-3</c:v>
                </c:pt>
                <c:pt idx="8">
                  <c:v>4.0000000000000001E-3</c:v>
                </c:pt>
                <c:pt idx="9">
                  <c:v>4.0000000000000001E-3</c:v>
                </c:pt>
                <c:pt idx="10">
                  <c:v>6.000000000000001E-3</c:v>
                </c:pt>
                <c:pt idx="11">
                  <c:v>6.000000000000001E-3</c:v>
                </c:pt>
                <c:pt idx="12">
                  <c:v>6.000000000000001E-3</c:v>
                </c:pt>
                <c:pt idx="13">
                  <c:v>8.0000000000000002E-3</c:v>
                </c:pt>
                <c:pt idx="14">
                  <c:v>8.0000000000000002E-3</c:v>
                </c:pt>
                <c:pt idx="15">
                  <c:v>8.0000000000000002E-3</c:v>
                </c:pt>
                <c:pt idx="16">
                  <c:v>8.0000000000000002E-3</c:v>
                </c:pt>
                <c:pt idx="17">
                  <c:v>8.0000000000000002E-3</c:v>
                </c:pt>
                <c:pt idx="18">
                  <c:v>8.0000000000000002E-3</c:v>
                </c:pt>
                <c:pt idx="19">
                  <c:v>0.01</c:v>
                </c:pt>
                <c:pt idx="20">
                  <c:v>0.01</c:v>
                </c:pt>
                <c:pt idx="21">
                  <c:v>0.01</c:v>
                </c:pt>
                <c:pt idx="22">
                  <c:v>1.2000000000000002E-2</c:v>
                </c:pt>
                <c:pt idx="23">
                  <c:v>1.2000000000000002E-2</c:v>
                </c:pt>
                <c:pt idx="24">
                  <c:v>1.2000000000000002E-2</c:v>
                </c:pt>
                <c:pt idx="25">
                  <c:v>1.3999999999999999E-2</c:v>
                </c:pt>
                <c:pt idx="26">
                  <c:v>1.3999999999999999E-2</c:v>
                </c:pt>
                <c:pt idx="27">
                  <c:v>1.3999999999999999E-2</c:v>
                </c:pt>
                <c:pt idx="28">
                  <c:v>1.6E-2</c:v>
                </c:pt>
                <c:pt idx="29">
                  <c:v>1.6E-2</c:v>
                </c:pt>
                <c:pt idx="30">
                  <c:v>1.6E-2</c:v>
                </c:pt>
                <c:pt idx="31">
                  <c:v>1.6E-2</c:v>
                </c:pt>
                <c:pt idx="32">
                  <c:v>1.6E-2</c:v>
                </c:pt>
                <c:pt idx="33">
                  <c:v>1.6E-2</c:v>
                </c:pt>
                <c:pt idx="34">
                  <c:v>1.8000000000000002E-2</c:v>
                </c:pt>
                <c:pt idx="35">
                  <c:v>1.8000000000000002E-2</c:v>
                </c:pt>
                <c:pt idx="36">
                  <c:v>1.8000000000000002E-2</c:v>
                </c:pt>
                <c:pt idx="37">
                  <c:v>0.02</c:v>
                </c:pt>
                <c:pt idx="38">
                  <c:v>0.02</c:v>
                </c:pt>
                <c:pt idx="39">
                  <c:v>0.02</c:v>
                </c:pt>
                <c:pt idx="40">
                  <c:v>2.2000000000000002E-2</c:v>
                </c:pt>
                <c:pt idx="41">
                  <c:v>2.2000000000000002E-2</c:v>
                </c:pt>
                <c:pt idx="42">
                  <c:v>2.2000000000000002E-2</c:v>
                </c:pt>
                <c:pt idx="43">
                  <c:v>2.4000000000000004E-2</c:v>
                </c:pt>
                <c:pt idx="44">
                  <c:v>2.4000000000000004E-2</c:v>
                </c:pt>
                <c:pt idx="45">
                  <c:v>2.4000000000000004E-2</c:v>
                </c:pt>
                <c:pt idx="46">
                  <c:v>2.4000000000000004E-2</c:v>
                </c:pt>
                <c:pt idx="47">
                  <c:v>2.4000000000000004E-2</c:v>
                </c:pt>
                <c:pt idx="48">
                  <c:v>2.4000000000000004E-2</c:v>
                </c:pt>
                <c:pt idx="49">
                  <c:v>2.5999999999999999E-2</c:v>
                </c:pt>
                <c:pt idx="50">
                  <c:v>2.5999999999999999E-2</c:v>
                </c:pt>
                <c:pt idx="51">
                  <c:v>2.5999999999999999E-2</c:v>
                </c:pt>
                <c:pt idx="52">
                  <c:v>2.5999999999999999E-2</c:v>
                </c:pt>
                <c:pt idx="53">
                  <c:v>2.7999999999999997E-2</c:v>
                </c:pt>
                <c:pt idx="54">
                  <c:v>2.7999999999999997E-2</c:v>
                </c:pt>
                <c:pt idx="55">
                  <c:v>2.7999999999999997E-2</c:v>
                </c:pt>
                <c:pt idx="56">
                  <c:v>0.03</c:v>
                </c:pt>
                <c:pt idx="57">
                  <c:v>0.03</c:v>
                </c:pt>
                <c:pt idx="58">
                  <c:v>0.03</c:v>
                </c:pt>
                <c:pt idx="59">
                  <c:v>3.2000000000000001E-2</c:v>
                </c:pt>
                <c:pt idx="60">
                  <c:v>3.2000000000000001E-2</c:v>
                </c:pt>
                <c:pt idx="61">
                  <c:v>3.2000000000000001E-2</c:v>
                </c:pt>
                <c:pt idx="62">
                  <c:v>3.2000000000000001E-2</c:v>
                </c:pt>
                <c:pt idx="63">
                  <c:v>3.2000000000000001E-2</c:v>
                </c:pt>
                <c:pt idx="64">
                  <c:v>3.2000000000000001E-2</c:v>
                </c:pt>
                <c:pt idx="65">
                  <c:v>3.3999999999999996E-2</c:v>
                </c:pt>
                <c:pt idx="66">
                  <c:v>3.3999999999999996E-2</c:v>
                </c:pt>
                <c:pt idx="67">
                  <c:v>3.3999999999999996E-2</c:v>
                </c:pt>
                <c:pt idx="68">
                  <c:v>3.3999999999999996E-2</c:v>
                </c:pt>
                <c:pt idx="69">
                  <c:v>3.6000000000000004E-2</c:v>
                </c:pt>
                <c:pt idx="70">
                  <c:v>3.6000000000000004E-2</c:v>
                </c:pt>
                <c:pt idx="71">
                  <c:v>3.6000000000000004E-2</c:v>
                </c:pt>
                <c:pt idx="72">
                  <c:v>3.8000000000000006E-2</c:v>
                </c:pt>
                <c:pt idx="73">
                  <c:v>3.8000000000000006E-2</c:v>
                </c:pt>
                <c:pt idx="74">
                  <c:v>3.8000000000000006E-2</c:v>
                </c:pt>
                <c:pt idx="75">
                  <c:v>0.04</c:v>
                </c:pt>
                <c:pt idx="76">
                  <c:v>0.04</c:v>
                </c:pt>
                <c:pt idx="77">
                  <c:v>0.04</c:v>
                </c:pt>
                <c:pt idx="78">
                  <c:v>0.04</c:v>
                </c:pt>
                <c:pt idx="79">
                  <c:v>0.04</c:v>
                </c:pt>
                <c:pt idx="80">
                  <c:v>0.04</c:v>
                </c:pt>
                <c:pt idx="81">
                  <c:v>4.1999999999999996E-2</c:v>
                </c:pt>
                <c:pt idx="82">
                  <c:v>4.1999999999999996E-2</c:v>
                </c:pt>
                <c:pt idx="83">
                  <c:v>4.1999999999999996E-2</c:v>
                </c:pt>
                <c:pt idx="84">
                  <c:v>4.1999999999999996E-2</c:v>
                </c:pt>
                <c:pt idx="85">
                  <c:v>4.4000000000000004E-2</c:v>
                </c:pt>
                <c:pt idx="86">
                  <c:v>4.4000000000000004E-2</c:v>
                </c:pt>
                <c:pt idx="87">
                  <c:v>4.4000000000000004E-2</c:v>
                </c:pt>
                <c:pt idx="88">
                  <c:v>4.5999999999999999E-2</c:v>
                </c:pt>
                <c:pt idx="89">
                  <c:v>4.5999999999999999E-2</c:v>
                </c:pt>
                <c:pt idx="90">
                  <c:v>4.5999999999999999E-2</c:v>
                </c:pt>
                <c:pt idx="91">
                  <c:v>4.8000000000000008E-2</c:v>
                </c:pt>
                <c:pt idx="92">
                  <c:v>4.8000000000000008E-2</c:v>
                </c:pt>
                <c:pt idx="93">
                  <c:v>4.8000000000000008E-2</c:v>
                </c:pt>
                <c:pt idx="94">
                  <c:v>4.8000000000000008E-2</c:v>
                </c:pt>
                <c:pt idx="95">
                  <c:v>4.8000000000000008E-2</c:v>
                </c:pt>
                <c:pt idx="96">
                  <c:v>4.8000000000000008E-2</c:v>
                </c:pt>
                <c:pt idx="97">
                  <c:v>4.8000000000000008E-2</c:v>
                </c:pt>
                <c:pt idx="98">
                  <c:v>0.05</c:v>
                </c:pt>
                <c:pt idx="99">
                  <c:v>0.05</c:v>
                </c:pt>
                <c:pt idx="100">
                  <c:v>0.05</c:v>
                </c:pt>
                <c:pt idx="101">
                  <c:v>5.1999999999999998E-2</c:v>
                </c:pt>
                <c:pt idx="102">
                  <c:v>5.1999999999999998E-2</c:v>
                </c:pt>
                <c:pt idx="103">
                  <c:v>5.1999999999999998E-2</c:v>
                </c:pt>
                <c:pt idx="104">
                  <c:v>5.3999999999999999E-2</c:v>
                </c:pt>
                <c:pt idx="105">
                  <c:v>5.3999999999999999E-2</c:v>
                </c:pt>
                <c:pt idx="106">
                  <c:v>5.3999999999999999E-2</c:v>
                </c:pt>
                <c:pt idx="107">
                  <c:v>5.3999999999999999E-2</c:v>
                </c:pt>
                <c:pt idx="108">
                  <c:v>5.5999999999999994E-2</c:v>
                </c:pt>
                <c:pt idx="109">
                  <c:v>5.5999999999999994E-2</c:v>
                </c:pt>
                <c:pt idx="110">
                  <c:v>5.5999999999999994E-2</c:v>
                </c:pt>
                <c:pt idx="111">
                  <c:v>5.5999999999999994E-2</c:v>
                </c:pt>
                <c:pt idx="112">
                  <c:v>5.5999999999999994E-2</c:v>
                </c:pt>
                <c:pt idx="113">
                  <c:v>5.5999999999999994E-2</c:v>
                </c:pt>
                <c:pt idx="114">
                  <c:v>5.7999999999999996E-2</c:v>
                </c:pt>
                <c:pt idx="115">
                  <c:v>5.7999999999999996E-2</c:v>
                </c:pt>
                <c:pt idx="116">
                  <c:v>5.7999999999999996E-2</c:v>
                </c:pt>
                <c:pt idx="117">
                  <c:v>5.7999999999999996E-2</c:v>
                </c:pt>
                <c:pt idx="118">
                  <c:v>0.06</c:v>
                </c:pt>
                <c:pt idx="119">
                  <c:v>0.06</c:v>
                </c:pt>
                <c:pt idx="120">
                  <c:v>0.06</c:v>
                </c:pt>
                <c:pt idx="121">
                  <c:v>6.2E-2</c:v>
                </c:pt>
                <c:pt idx="122">
                  <c:v>6.2E-2</c:v>
                </c:pt>
                <c:pt idx="123">
                  <c:v>6.2E-2</c:v>
                </c:pt>
                <c:pt idx="124">
                  <c:v>6.4000000000000001E-2</c:v>
                </c:pt>
                <c:pt idx="125">
                  <c:v>6.4000000000000001E-2</c:v>
                </c:pt>
                <c:pt idx="126">
                  <c:v>6.4000000000000001E-2</c:v>
                </c:pt>
                <c:pt idx="127">
                  <c:v>6.4000000000000001E-2</c:v>
                </c:pt>
                <c:pt idx="128">
                  <c:v>6.4000000000000001E-2</c:v>
                </c:pt>
                <c:pt idx="129">
                  <c:v>6.4000000000000001E-2</c:v>
                </c:pt>
                <c:pt idx="130">
                  <c:v>6.4000000000000001E-2</c:v>
                </c:pt>
                <c:pt idx="131">
                  <c:v>6.6000000000000003E-2</c:v>
                </c:pt>
                <c:pt idx="132">
                  <c:v>6.6000000000000003E-2</c:v>
                </c:pt>
                <c:pt idx="133">
                  <c:v>6.6000000000000003E-2</c:v>
                </c:pt>
                <c:pt idx="134">
                  <c:v>6.7999999999999991E-2</c:v>
                </c:pt>
                <c:pt idx="135">
                  <c:v>6.7999999999999991E-2</c:v>
                </c:pt>
                <c:pt idx="136">
                  <c:v>6.7999999999999991E-2</c:v>
                </c:pt>
                <c:pt idx="137">
                  <c:v>7.0000000000000007E-2</c:v>
                </c:pt>
                <c:pt idx="138">
                  <c:v>7.0000000000000007E-2</c:v>
                </c:pt>
                <c:pt idx="139">
                  <c:v>7.0000000000000007E-2</c:v>
                </c:pt>
                <c:pt idx="140">
                  <c:v>7.2000000000000008E-2</c:v>
                </c:pt>
                <c:pt idx="141">
                  <c:v>7.2000000000000008E-2</c:v>
                </c:pt>
                <c:pt idx="142">
                  <c:v>7.2000000000000008E-2</c:v>
                </c:pt>
                <c:pt idx="143">
                  <c:v>7.2000000000000008E-2</c:v>
                </c:pt>
                <c:pt idx="144">
                  <c:v>7.2000000000000008E-2</c:v>
                </c:pt>
                <c:pt idx="145">
                  <c:v>7.2000000000000008E-2</c:v>
                </c:pt>
                <c:pt idx="146">
                  <c:v>7.2000000000000008E-2</c:v>
                </c:pt>
                <c:pt idx="147">
                  <c:v>7.3999999999999996E-2</c:v>
                </c:pt>
                <c:pt idx="148">
                  <c:v>7.3999999999999996E-2</c:v>
                </c:pt>
                <c:pt idx="149">
                  <c:v>7.3999999999999996E-2</c:v>
                </c:pt>
                <c:pt idx="150">
                  <c:v>7.6000000000000012E-2</c:v>
                </c:pt>
                <c:pt idx="151">
                  <c:v>7.6000000000000012E-2</c:v>
                </c:pt>
                <c:pt idx="152">
                  <c:v>7.6000000000000012E-2</c:v>
                </c:pt>
                <c:pt idx="153">
                  <c:v>7.8E-2</c:v>
                </c:pt>
                <c:pt idx="154">
                  <c:v>7.8E-2</c:v>
                </c:pt>
                <c:pt idx="155">
                  <c:v>7.8E-2</c:v>
                </c:pt>
                <c:pt idx="156">
                  <c:v>0.08</c:v>
                </c:pt>
                <c:pt idx="157">
                  <c:v>0.08</c:v>
                </c:pt>
                <c:pt idx="158">
                  <c:v>0.08</c:v>
                </c:pt>
                <c:pt idx="159">
                  <c:v>0.08</c:v>
                </c:pt>
                <c:pt idx="160">
                  <c:v>0.08</c:v>
                </c:pt>
                <c:pt idx="161">
                  <c:v>0.08</c:v>
                </c:pt>
                <c:pt idx="162">
                  <c:v>0.08</c:v>
                </c:pt>
                <c:pt idx="163">
                  <c:v>8.199999999999999E-2</c:v>
                </c:pt>
                <c:pt idx="164">
                  <c:v>8.199999999999999E-2</c:v>
                </c:pt>
                <c:pt idx="165">
                  <c:v>8.199999999999999E-2</c:v>
                </c:pt>
                <c:pt idx="166">
                  <c:v>8.3999999999999991E-2</c:v>
                </c:pt>
                <c:pt idx="167">
                  <c:v>8.3999999999999991E-2</c:v>
                </c:pt>
                <c:pt idx="168">
                  <c:v>8.3999999999999991E-2</c:v>
                </c:pt>
                <c:pt idx="169">
                  <c:v>8.6000000000000007E-2</c:v>
                </c:pt>
                <c:pt idx="170">
                  <c:v>8.6000000000000007E-2</c:v>
                </c:pt>
                <c:pt idx="171">
                  <c:v>8.6000000000000007E-2</c:v>
                </c:pt>
                <c:pt idx="172">
                  <c:v>8.8000000000000009E-2</c:v>
                </c:pt>
                <c:pt idx="173">
                  <c:v>8.8000000000000009E-2</c:v>
                </c:pt>
                <c:pt idx="174">
                  <c:v>8.8000000000000009E-2</c:v>
                </c:pt>
                <c:pt idx="175">
                  <c:v>8.8000000000000009E-2</c:v>
                </c:pt>
                <c:pt idx="176">
                  <c:v>8.8000000000000009E-2</c:v>
                </c:pt>
                <c:pt idx="177">
                  <c:v>8.8000000000000009E-2</c:v>
                </c:pt>
                <c:pt idx="178">
                  <c:v>8.8000000000000009E-2</c:v>
                </c:pt>
                <c:pt idx="179">
                  <c:v>0.09</c:v>
                </c:pt>
                <c:pt idx="180">
                  <c:v>0.09</c:v>
                </c:pt>
                <c:pt idx="181">
                  <c:v>0.09</c:v>
                </c:pt>
                <c:pt idx="182">
                  <c:v>0.09</c:v>
                </c:pt>
                <c:pt idx="183">
                  <c:v>9.1999999999999998E-2</c:v>
                </c:pt>
                <c:pt idx="184">
                  <c:v>9.1999999999999998E-2</c:v>
                </c:pt>
                <c:pt idx="185">
                  <c:v>9.1999999999999998E-2</c:v>
                </c:pt>
                <c:pt idx="186">
                  <c:v>9.1999999999999998E-2</c:v>
                </c:pt>
                <c:pt idx="187">
                  <c:v>9.1999999999999998E-2</c:v>
                </c:pt>
                <c:pt idx="188">
                  <c:v>9.1999999999999998E-2</c:v>
                </c:pt>
                <c:pt idx="189">
                  <c:v>9.4E-2</c:v>
                </c:pt>
                <c:pt idx="190">
                  <c:v>9.4E-2</c:v>
                </c:pt>
                <c:pt idx="191">
                  <c:v>9.4E-2</c:v>
                </c:pt>
                <c:pt idx="192">
                  <c:v>9.4E-2</c:v>
                </c:pt>
                <c:pt idx="193">
                  <c:v>9.4E-2</c:v>
                </c:pt>
                <c:pt idx="194">
                  <c:v>9.4E-2</c:v>
                </c:pt>
                <c:pt idx="195">
                  <c:v>9.6000000000000016E-2</c:v>
                </c:pt>
                <c:pt idx="196">
                  <c:v>9.6000000000000016E-2</c:v>
                </c:pt>
                <c:pt idx="197">
                  <c:v>9.6000000000000016E-2</c:v>
                </c:pt>
                <c:pt idx="198">
                  <c:v>9.6000000000000016E-2</c:v>
                </c:pt>
                <c:pt idx="199">
                  <c:v>9.6000000000000016E-2</c:v>
                </c:pt>
                <c:pt idx="200">
                  <c:v>9.6000000000000016E-2</c:v>
                </c:pt>
                <c:pt idx="201">
                  <c:v>9.6000000000000016E-2</c:v>
                </c:pt>
                <c:pt idx="202">
                  <c:v>9.6000000000000016E-2</c:v>
                </c:pt>
                <c:pt idx="203">
                  <c:v>9.6000000000000016E-2</c:v>
                </c:pt>
                <c:pt idx="204">
                  <c:v>9.6000000000000016E-2</c:v>
                </c:pt>
                <c:pt idx="205">
                  <c:v>9.6000000000000016E-2</c:v>
                </c:pt>
                <c:pt idx="206">
                  <c:v>9.6000000000000016E-2</c:v>
                </c:pt>
                <c:pt idx="207">
                  <c:v>9.6000000000000016E-2</c:v>
                </c:pt>
                <c:pt idx="208">
                  <c:v>9.6000000000000016E-2</c:v>
                </c:pt>
                <c:pt idx="209">
                  <c:v>9.6000000000000016E-2</c:v>
                </c:pt>
                <c:pt idx="210">
                  <c:v>9.6000000000000016E-2</c:v>
                </c:pt>
                <c:pt idx="211">
                  <c:v>9.6000000000000016E-2</c:v>
                </c:pt>
                <c:pt idx="212">
                  <c:v>9.6000000000000016E-2</c:v>
                </c:pt>
                <c:pt idx="213">
                  <c:v>9.6000000000000016E-2</c:v>
                </c:pt>
                <c:pt idx="214">
                  <c:v>9.6000000000000016E-2</c:v>
                </c:pt>
                <c:pt idx="215">
                  <c:v>9.6000000000000016E-2</c:v>
                </c:pt>
                <c:pt idx="216">
                  <c:v>9.6000000000000016E-2</c:v>
                </c:pt>
                <c:pt idx="217">
                  <c:v>9.6000000000000016E-2</c:v>
                </c:pt>
                <c:pt idx="218">
                  <c:v>9.6000000000000016E-2</c:v>
                </c:pt>
                <c:pt idx="219">
                  <c:v>9.6000000000000016E-2</c:v>
                </c:pt>
                <c:pt idx="220">
                  <c:v>9.6000000000000016E-2</c:v>
                </c:pt>
                <c:pt idx="221">
                  <c:v>9.6000000000000016E-2</c:v>
                </c:pt>
                <c:pt idx="222">
                  <c:v>9.6000000000000016E-2</c:v>
                </c:pt>
                <c:pt idx="223">
                  <c:v>9.6000000000000016E-2</c:v>
                </c:pt>
                <c:pt idx="224">
                  <c:v>9.8000000000000004E-2</c:v>
                </c:pt>
                <c:pt idx="225">
                  <c:v>9.8000000000000004E-2</c:v>
                </c:pt>
                <c:pt idx="226">
                  <c:v>9.8000000000000004E-2</c:v>
                </c:pt>
                <c:pt idx="227">
                  <c:v>9.8000000000000004E-2</c:v>
                </c:pt>
                <c:pt idx="228">
                  <c:v>9.8000000000000004E-2</c:v>
                </c:pt>
                <c:pt idx="229">
                  <c:v>9.8000000000000004E-2</c:v>
                </c:pt>
                <c:pt idx="230">
                  <c:v>9.8000000000000004E-2</c:v>
                </c:pt>
                <c:pt idx="231">
                  <c:v>9.8000000000000004E-2</c:v>
                </c:pt>
                <c:pt idx="232">
                  <c:v>9.8000000000000004E-2</c:v>
                </c:pt>
                <c:pt idx="233">
                  <c:v>9.8000000000000004E-2</c:v>
                </c:pt>
                <c:pt idx="234">
                  <c:v>9.8000000000000004E-2</c:v>
                </c:pt>
                <c:pt idx="235">
                  <c:v>9.8000000000000004E-2</c:v>
                </c:pt>
                <c:pt idx="236">
                  <c:v>9.8000000000000004E-2</c:v>
                </c:pt>
                <c:pt idx="237">
                  <c:v>9.8000000000000004E-2</c:v>
                </c:pt>
                <c:pt idx="238">
                  <c:v>0.1</c:v>
                </c:pt>
                <c:pt idx="239">
                  <c:v>0.1</c:v>
                </c:pt>
                <c:pt idx="240">
                  <c:v>0.1</c:v>
                </c:pt>
                <c:pt idx="241">
                  <c:v>0.1</c:v>
                </c:pt>
                <c:pt idx="242">
                  <c:v>0.1</c:v>
                </c:pt>
                <c:pt idx="243">
                  <c:v>0.1</c:v>
                </c:pt>
                <c:pt idx="244">
                  <c:v>0.1</c:v>
                </c:pt>
                <c:pt idx="245">
                  <c:v>0.1</c:v>
                </c:pt>
                <c:pt idx="246">
                  <c:v>0.1</c:v>
                </c:pt>
                <c:pt idx="247">
                  <c:v>0.1</c:v>
                </c:pt>
                <c:pt idx="248">
                  <c:v>0.1</c:v>
                </c:pt>
                <c:pt idx="249">
                  <c:v>0.1</c:v>
                </c:pt>
                <c:pt idx="250">
                  <c:v>0.1</c:v>
                </c:pt>
                <c:pt idx="251">
                  <c:v>0.1</c:v>
                </c:pt>
                <c:pt idx="252">
                  <c:v>0.1</c:v>
                </c:pt>
                <c:pt idx="253">
                  <c:v>0.10200000000000001</c:v>
                </c:pt>
                <c:pt idx="254">
                  <c:v>0.10200000000000001</c:v>
                </c:pt>
                <c:pt idx="255">
                  <c:v>0.10200000000000001</c:v>
                </c:pt>
                <c:pt idx="256">
                  <c:v>0.10200000000000001</c:v>
                </c:pt>
                <c:pt idx="257">
                  <c:v>0.10200000000000001</c:v>
                </c:pt>
                <c:pt idx="258">
                  <c:v>0.10200000000000001</c:v>
                </c:pt>
                <c:pt idx="259">
                  <c:v>0.10200000000000001</c:v>
                </c:pt>
                <c:pt idx="260">
                  <c:v>0.10200000000000001</c:v>
                </c:pt>
                <c:pt idx="261">
                  <c:v>0.10200000000000001</c:v>
                </c:pt>
                <c:pt idx="262">
                  <c:v>0.10200000000000001</c:v>
                </c:pt>
                <c:pt idx="263">
                  <c:v>0.10200000000000001</c:v>
                </c:pt>
                <c:pt idx="264">
                  <c:v>0.10200000000000001</c:v>
                </c:pt>
                <c:pt idx="265">
                  <c:v>0.10200000000000001</c:v>
                </c:pt>
                <c:pt idx="266">
                  <c:v>0.104</c:v>
                </c:pt>
                <c:pt idx="267">
                  <c:v>0.104</c:v>
                </c:pt>
                <c:pt idx="268">
                  <c:v>0.104</c:v>
                </c:pt>
                <c:pt idx="269">
                  <c:v>0.104</c:v>
                </c:pt>
                <c:pt idx="270">
                  <c:v>0.104</c:v>
                </c:pt>
                <c:pt idx="271">
                  <c:v>0.104</c:v>
                </c:pt>
                <c:pt idx="272">
                  <c:v>0.104</c:v>
                </c:pt>
                <c:pt idx="273">
                  <c:v>0.104</c:v>
                </c:pt>
                <c:pt idx="274">
                  <c:v>0.104</c:v>
                </c:pt>
                <c:pt idx="275">
                  <c:v>0.104</c:v>
                </c:pt>
                <c:pt idx="276">
                  <c:v>0.104</c:v>
                </c:pt>
                <c:pt idx="277">
                  <c:v>0.104</c:v>
                </c:pt>
                <c:pt idx="278">
                  <c:v>0.104</c:v>
                </c:pt>
                <c:pt idx="279">
                  <c:v>0.104</c:v>
                </c:pt>
                <c:pt idx="280">
                  <c:v>0.104</c:v>
                </c:pt>
                <c:pt idx="281">
                  <c:v>0.104</c:v>
                </c:pt>
                <c:pt idx="282">
                  <c:v>0.104</c:v>
                </c:pt>
                <c:pt idx="283">
                  <c:v>0.104</c:v>
                </c:pt>
                <c:pt idx="284">
                  <c:v>0.104</c:v>
                </c:pt>
                <c:pt idx="285">
                  <c:v>0.104</c:v>
                </c:pt>
                <c:pt idx="286">
                  <c:v>0.104</c:v>
                </c:pt>
                <c:pt idx="287">
                  <c:v>0.104</c:v>
                </c:pt>
                <c:pt idx="288">
                  <c:v>0.104</c:v>
                </c:pt>
                <c:pt idx="289">
                  <c:v>0.104</c:v>
                </c:pt>
                <c:pt idx="290">
                  <c:v>0.104</c:v>
                </c:pt>
                <c:pt idx="291">
                  <c:v>0.104</c:v>
                </c:pt>
                <c:pt idx="292">
                  <c:v>0.104</c:v>
                </c:pt>
                <c:pt idx="293">
                  <c:v>0.104</c:v>
                </c:pt>
                <c:pt idx="294">
                  <c:v>0.104</c:v>
                </c:pt>
                <c:pt idx="295">
                  <c:v>0.106</c:v>
                </c:pt>
                <c:pt idx="296">
                  <c:v>0.106</c:v>
                </c:pt>
                <c:pt idx="297">
                  <c:v>0.106</c:v>
                </c:pt>
                <c:pt idx="298">
                  <c:v>0.106</c:v>
                </c:pt>
                <c:pt idx="299">
                  <c:v>0.106</c:v>
                </c:pt>
                <c:pt idx="300">
                  <c:v>0.106</c:v>
                </c:pt>
                <c:pt idx="301">
                  <c:v>0.106</c:v>
                </c:pt>
                <c:pt idx="302">
                  <c:v>0.106</c:v>
                </c:pt>
                <c:pt idx="303">
                  <c:v>0.106</c:v>
                </c:pt>
                <c:pt idx="304">
                  <c:v>0.106</c:v>
                </c:pt>
                <c:pt idx="305">
                  <c:v>0.106</c:v>
                </c:pt>
                <c:pt idx="306">
                  <c:v>0.106</c:v>
                </c:pt>
                <c:pt idx="307">
                  <c:v>0.106</c:v>
                </c:pt>
                <c:pt idx="308">
                  <c:v>0.106</c:v>
                </c:pt>
                <c:pt idx="309">
                  <c:v>0.106</c:v>
                </c:pt>
                <c:pt idx="310">
                  <c:v>0.108</c:v>
                </c:pt>
                <c:pt idx="311">
                  <c:v>0.108</c:v>
                </c:pt>
                <c:pt idx="312">
                  <c:v>0.108</c:v>
                </c:pt>
                <c:pt idx="313">
                  <c:v>0.108</c:v>
                </c:pt>
                <c:pt idx="314">
                  <c:v>0.108</c:v>
                </c:pt>
                <c:pt idx="315">
                  <c:v>0.108</c:v>
                </c:pt>
                <c:pt idx="316">
                  <c:v>0.108</c:v>
                </c:pt>
                <c:pt idx="317">
                  <c:v>0.108</c:v>
                </c:pt>
                <c:pt idx="318">
                  <c:v>0.108</c:v>
                </c:pt>
                <c:pt idx="319">
                  <c:v>0.108</c:v>
                </c:pt>
                <c:pt idx="320">
                  <c:v>0.108</c:v>
                </c:pt>
                <c:pt idx="321">
                  <c:v>0.108</c:v>
                </c:pt>
                <c:pt idx="322">
                  <c:v>0.108</c:v>
                </c:pt>
                <c:pt idx="323">
                  <c:v>0.108</c:v>
                </c:pt>
                <c:pt idx="324">
                  <c:v>0.108</c:v>
                </c:pt>
                <c:pt idx="325">
                  <c:v>0.108</c:v>
                </c:pt>
                <c:pt idx="326">
                  <c:v>0.108</c:v>
                </c:pt>
                <c:pt idx="327">
                  <c:v>0.108</c:v>
                </c:pt>
                <c:pt idx="328">
                  <c:v>0.108</c:v>
                </c:pt>
                <c:pt idx="329">
                  <c:v>0.108</c:v>
                </c:pt>
                <c:pt idx="330">
                  <c:v>0.108</c:v>
                </c:pt>
                <c:pt idx="331">
                  <c:v>0.108</c:v>
                </c:pt>
                <c:pt idx="332">
                  <c:v>0.108</c:v>
                </c:pt>
                <c:pt idx="333">
                  <c:v>0.108</c:v>
                </c:pt>
                <c:pt idx="334">
                  <c:v>0.108</c:v>
                </c:pt>
                <c:pt idx="335">
                  <c:v>0.11</c:v>
                </c:pt>
                <c:pt idx="336">
                  <c:v>0.11</c:v>
                </c:pt>
                <c:pt idx="337">
                  <c:v>0.11</c:v>
                </c:pt>
                <c:pt idx="338">
                  <c:v>0.11</c:v>
                </c:pt>
                <c:pt idx="339">
                  <c:v>0.11</c:v>
                </c:pt>
                <c:pt idx="340">
                  <c:v>0.11</c:v>
                </c:pt>
                <c:pt idx="341">
                  <c:v>0.11</c:v>
                </c:pt>
                <c:pt idx="342">
                  <c:v>0.11</c:v>
                </c:pt>
                <c:pt idx="343">
                  <c:v>0.11</c:v>
                </c:pt>
                <c:pt idx="344">
                  <c:v>0.11</c:v>
                </c:pt>
                <c:pt idx="345">
                  <c:v>0.11</c:v>
                </c:pt>
                <c:pt idx="346">
                  <c:v>0.11</c:v>
                </c:pt>
                <c:pt idx="347">
                  <c:v>0.11</c:v>
                </c:pt>
                <c:pt idx="348">
                  <c:v>0.11</c:v>
                </c:pt>
                <c:pt idx="349">
                  <c:v>0.11</c:v>
                </c:pt>
                <c:pt idx="350">
                  <c:v>0.11</c:v>
                </c:pt>
                <c:pt idx="351">
                  <c:v>0.11</c:v>
                </c:pt>
                <c:pt idx="352">
                  <c:v>0.11</c:v>
                </c:pt>
                <c:pt idx="353">
                  <c:v>0.11</c:v>
                </c:pt>
                <c:pt idx="354">
                  <c:v>0.11</c:v>
                </c:pt>
                <c:pt idx="355">
                  <c:v>0.11</c:v>
                </c:pt>
                <c:pt idx="356">
                  <c:v>0.11</c:v>
                </c:pt>
                <c:pt idx="357">
                  <c:v>0.11</c:v>
                </c:pt>
                <c:pt idx="358">
                  <c:v>0.11</c:v>
                </c:pt>
                <c:pt idx="359">
                  <c:v>0.11</c:v>
                </c:pt>
                <c:pt idx="360">
                  <c:v>0.11</c:v>
                </c:pt>
                <c:pt idx="361">
                  <c:v>0.11</c:v>
                </c:pt>
                <c:pt idx="362">
                  <c:v>0.11</c:v>
                </c:pt>
                <c:pt idx="363">
                  <c:v>0.11</c:v>
                </c:pt>
                <c:pt idx="364">
                  <c:v>0.11</c:v>
                </c:pt>
                <c:pt idx="365">
                  <c:v>0.11</c:v>
                </c:pt>
                <c:pt idx="366">
                  <c:v>0.11</c:v>
                </c:pt>
                <c:pt idx="367">
                  <c:v>0.11</c:v>
                </c:pt>
                <c:pt idx="368">
                  <c:v>0.11199999999999999</c:v>
                </c:pt>
                <c:pt idx="369">
                  <c:v>0.11199999999999999</c:v>
                </c:pt>
                <c:pt idx="370">
                  <c:v>0.11199999999999999</c:v>
                </c:pt>
                <c:pt idx="371">
                  <c:v>0.11199999999999999</c:v>
                </c:pt>
                <c:pt idx="372">
                  <c:v>0.11199999999999999</c:v>
                </c:pt>
                <c:pt idx="373">
                  <c:v>0.11199999999999999</c:v>
                </c:pt>
                <c:pt idx="374">
                  <c:v>0.11199999999999999</c:v>
                </c:pt>
                <c:pt idx="375">
                  <c:v>0.11199999999999999</c:v>
                </c:pt>
                <c:pt idx="376">
                  <c:v>0.11199999999999999</c:v>
                </c:pt>
                <c:pt idx="377">
                  <c:v>0.11199999999999999</c:v>
                </c:pt>
                <c:pt idx="378">
                  <c:v>0.11199999999999999</c:v>
                </c:pt>
                <c:pt idx="379">
                  <c:v>0.11199999999999999</c:v>
                </c:pt>
                <c:pt idx="380">
                  <c:v>0.11199999999999999</c:v>
                </c:pt>
                <c:pt idx="381">
                  <c:v>0.11199999999999999</c:v>
                </c:pt>
                <c:pt idx="382">
                  <c:v>0.11199999999999999</c:v>
                </c:pt>
                <c:pt idx="383">
                  <c:v>0.11199999999999999</c:v>
                </c:pt>
                <c:pt idx="384">
                  <c:v>0.11199999999999999</c:v>
                </c:pt>
                <c:pt idx="385">
                  <c:v>0.11199999999999999</c:v>
                </c:pt>
                <c:pt idx="386">
                  <c:v>0.11199999999999999</c:v>
                </c:pt>
                <c:pt idx="387">
                  <c:v>0.11199999999999999</c:v>
                </c:pt>
                <c:pt idx="388">
                  <c:v>0.11199999999999999</c:v>
                </c:pt>
                <c:pt idx="389">
                  <c:v>0.11199999999999999</c:v>
                </c:pt>
                <c:pt idx="390">
                  <c:v>0.11199999999999999</c:v>
                </c:pt>
                <c:pt idx="391">
                  <c:v>0.11199999999999999</c:v>
                </c:pt>
                <c:pt idx="392">
                  <c:v>0.11199999999999999</c:v>
                </c:pt>
                <c:pt idx="393">
                  <c:v>0.11199999999999999</c:v>
                </c:pt>
                <c:pt idx="394">
                  <c:v>0.11199999999999999</c:v>
                </c:pt>
                <c:pt idx="395">
                  <c:v>0.11199999999999999</c:v>
                </c:pt>
                <c:pt idx="396">
                  <c:v>0.11199999999999999</c:v>
                </c:pt>
                <c:pt idx="397">
                  <c:v>0.11199999999999999</c:v>
                </c:pt>
                <c:pt idx="398">
                  <c:v>0.11199999999999999</c:v>
                </c:pt>
                <c:pt idx="399">
                  <c:v>0.11199999999999999</c:v>
                </c:pt>
                <c:pt idx="400">
                  <c:v>0.11199999999999999</c:v>
                </c:pt>
                <c:pt idx="401">
                  <c:v>0.11199999999999999</c:v>
                </c:pt>
                <c:pt idx="402">
                  <c:v>0.11199999999999999</c:v>
                </c:pt>
                <c:pt idx="403">
                  <c:v>0.11199999999999999</c:v>
                </c:pt>
                <c:pt idx="404">
                  <c:v>0.11199999999999999</c:v>
                </c:pt>
                <c:pt idx="405">
                  <c:v>0.11199999999999999</c:v>
                </c:pt>
                <c:pt idx="406">
                  <c:v>0.11199999999999999</c:v>
                </c:pt>
                <c:pt idx="407">
                  <c:v>0.11199999999999999</c:v>
                </c:pt>
                <c:pt idx="408">
                  <c:v>0.11199999999999999</c:v>
                </c:pt>
                <c:pt idx="409">
                  <c:v>0.11199999999999999</c:v>
                </c:pt>
                <c:pt idx="410">
                  <c:v>0.11199999999999999</c:v>
                </c:pt>
                <c:pt idx="411">
                  <c:v>0.11199999999999999</c:v>
                </c:pt>
                <c:pt idx="412">
                  <c:v>0.11199999999999999</c:v>
                </c:pt>
                <c:pt idx="413">
                  <c:v>0.11199999999999999</c:v>
                </c:pt>
                <c:pt idx="414">
                  <c:v>0.11199999999999999</c:v>
                </c:pt>
                <c:pt idx="415">
                  <c:v>0.11199999999999999</c:v>
                </c:pt>
                <c:pt idx="416">
                  <c:v>0.11199999999999999</c:v>
                </c:pt>
                <c:pt idx="417">
                  <c:v>0.11199999999999999</c:v>
                </c:pt>
                <c:pt idx="418">
                  <c:v>0.11199999999999999</c:v>
                </c:pt>
                <c:pt idx="419">
                  <c:v>0.11199999999999999</c:v>
                </c:pt>
                <c:pt idx="420">
                  <c:v>0.11199999999999999</c:v>
                </c:pt>
                <c:pt idx="421">
                  <c:v>0.11199999999999999</c:v>
                </c:pt>
                <c:pt idx="422">
                  <c:v>0.11199999999999999</c:v>
                </c:pt>
                <c:pt idx="423">
                  <c:v>0.11199999999999999</c:v>
                </c:pt>
                <c:pt idx="424">
                  <c:v>0.11199999999999999</c:v>
                </c:pt>
                <c:pt idx="425">
                  <c:v>0.11199999999999999</c:v>
                </c:pt>
                <c:pt idx="426">
                  <c:v>0.11199999999999999</c:v>
                </c:pt>
                <c:pt idx="427">
                  <c:v>0.11199999999999999</c:v>
                </c:pt>
                <c:pt idx="428">
                  <c:v>0.11199999999999999</c:v>
                </c:pt>
                <c:pt idx="429">
                  <c:v>0.11199999999999999</c:v>
                </c:pt>
                <c:pt idx="430">
                  <c:v>0.11199999999999999</c:v>
                </c:pt>
                <c:pt idx="431">
                  <c:v>0.11199999999999999</c:v>
                </c:pt>
                <c:pt idx="432">
                  <c:v>0.11199999999999999</c:v>
                </c:pt>
                <c:pt idx="433">
                  <c:v>0.11199999999999999</c:v>
                </c:pt>
                <c:pt idx="434">
                  <c:v>0.11199999999999999</c:v>
                </c:pt>
                <c:pt idx="435">
                  <c:v>0.11199999999999999</c:v>
                </c:pt>
                <c:pt idx="436">
                  <c:v>0.114</c:v>
                </c:pt>
                <c:pt idx="437">
                  <c:v>0.114</c:v>
                </c:pt>
                <c:pt idx="438">
                  <c:v>0.114</c:v>
                </c:pt>
                <c:pt idx="439">
                  <c:v>0.114</c:v>
                </c:pt>
                <c:pt idx="440">
                  <c:v>0.114</c:v>
                </c:pt>
                <c:pt idx="441">
                  <c:v>0.114</c:v>
                </c:pt>
                <c:pt idx="442">
                  <c:v>0.114</c:v>
                </c:pt>
                <c:pt idx="443">
                  <c:v>0.114</c:v>
                </c:pt>
                <c:pt idx="444">
                  <c:v>0.114</c:v>
                </c:pt>
                <c:pt idx="445">
                  <c:v>0.114</c:v>
                </c:pt>
                <c:pt idx="446">
                  <c:v>0.114</c:v>
                </c:pt>
                <c:pt idx="447">
                  <c:v>0.114</c:v>
                </c:pt>
                <c:pt idx="448">
                  <c:v>0.114</c:v>
                </c:pt>
                <c:pt idx="449">
                  <c:v>0.114</c:v>
                </c:pt>
                <c:pt idx="450">
                  <c:v>0.114</c:v>
                </c:pt>
                <c:pt idx="451">
                  <c:v>0.114</c:v>
                </c:pt>
                <c:pt idx="452">
                  <c:v>0.114</c:v>
                </c:pt>
                <c:pt idx="453">
                  <c:v>0.114</c:v>
                </c:pt>
                <c:pt idx="454">
                  <c:v>0.114</c:v>
                </c:pt>
                <c:pt idx="455">
                  <c:v>0.114</c:v>
                </c:pt>
                <c:pt idx="456">
                  <c:v>0.114</c:v>
                </c:pt>
                <c:pt idx="457">
                  <c:v>0.114</c:v>
                </c:pt>
                <c:pt idx="458">
                  <c:v>0.114</c:v>
                </c:pt>
                <c:pt idx="459">
                  <c:v>0.114</c:v>
                </c:pt>
                <c:pt idx="460">
                  <c:v>0.114</c:v>
                </c:pt>
                <c:pt idx="461">
                  <c:v>0.114</c:v>
                </c:pt>
                <c:pt idx="462">
                  <c:v>0.114</c:v>
                </c:pt>
                <c:pt idx="463">
                  <c:v>0.114</c:v>
                </c:pt>
                <c:pt idx="464">
                  <c:v>0.114</c:v>
                </c:pt>
                <c:pt idx="465">
                  <c:v>0.114</c:v>
                </c:pt>
                <c:pt idx="466">
                  <c:v>0.114</c:v>
                </c:pt>
                <c:pt idx="467">
                  <c:v>0.114</c:v>
                </c:pt>
                <c:pt idx="468">
                  <c:v>0.114</c:v>
                </c:pt>
                <c:pt idx="469">
                  <c:v>0.11599999999999999</c:v>
                </c:pt>
                <c:pt idx="470">
                  <c:v>0.11599999999999999</c:v>
                </c:pt>
                <c:pt idx="471">
                  <c:v>0.11599999999999999</c:v>
                </c:pt>
                <c:pt idx="472">
                  <c:v>0.11599999999999999</c:v>
                </c:pt>
                <c:pt idx="473">
                  <c:v>0.11599999999999999</c:v>
                </c:pt>
                <c:pt idx="474">
                  <c:v>0.11599999999999999</c:v>
                </c:pt>
                <c:pt idx="475">
                  <c:v>0.11599999999999999</c:v>
                </c:pt>
                <c:pt idx="476">
                  <c:v>0.11599999999999999</c:v>
                </c:pt>
                <c:pt idx="477">
                  <c:v>0.11599999999999999</c:v>
                </c:pt>
                <c:pt idx="478">
                  <c:v>0.11599999999999999</c:v>
                </c:pt>
                <c:pt idx="479">
                  <c:v>0.11599999999999999</c:v>
                </c:pt>
                <c:pt idx="480">
                  <c:v>0.11599999999999999</c:v>
                </c:pt>
                <c:pt idx="481">
                  <c:v>0.11599999999999999</c:v>
                </c:pt>
                <c:pt idx="482">
                  <c:v>0.11599999999999999</c:v>
                </c:pt>
                <c:pt idx="483">
                  <c:v>0.11599999999999999</c:v>
                </c:pt>
                <c:pt idx="484">
                  <c:v>0.11599999999999999</c:v>
                </c:pt>
                <c:pt idx="485">
                  <c:v>0.11599999999999999</c:v>
                </c:pt>
                <c:pt idx="486">
                  <c:v>0.11599999999999999</c:v>
                </c:pt>
                <c:pt idx="487">
                  <c:v>0.11599999999999999</c:v>
                </c:pt>
                <c:pt idx="488">
                  <c:v>0.11599999999999999</c:v>
                </c:pt>
                <c:pt idx="489">
                  <c:v>0.11599999999999999</c:v>
                </c:pt>
                <c:pt idx="490">
                  <c:v>0.11599999999999999</c:v>
                </c:pt>
                <c:pt idx="491">
                  <c:v>0.11599999999999999</c:v>
                </c:pt>
                <c:pt idx="492">
                  <c:v>0.11599999999999999</c:v>
                </c:pt>
                <c:pt idx="493">
                  <c:v>0.11599999999999999</c:v>
                </c:pt>
                <c:pt idx="494">
                  <c:v>0.11599999999999999</c:v>
                </c:pt>
                <c:pt idx="495">
                  <c:v>0.11599999999999999</c:v>
                </c:pt>
                <c:pt idx="496">
                  <c:v>0.11599999999999999</c:v>
                </c:pt>
                <c:pt idx="497">
                  <c:v>0.11599999999999999</c:v>
                </c:pt>
                <c:pt idx="498">
                  <c:v>0.11599999999999999</c:v>
                </c:pt>
                <c:pt idx="499">
                  <c:v>0.11599999999999999</c:v>
                </c:pt>
                <c:pt idx="500">
                  <c:v>0.11599999999999999</c:v>
                </c:pt>
                <c:pt idx="501">
                  <c:v>0.11599999999999999</c:v>
                </c:pt>
                <c:pt idx="502">
                  <c:v>0.11800000000000002</c:v>
                </c:pt>
                <c:pt idx="503">
                  <c:v>0.11800000000000002</c:v>
                </c:pt>
                <c:pt idx="504">
                  <c:v>0.11800000000000002</c:v>
                </c:pt>
                <c:pt idx="505">
                  <c:v>0.11800000000000002</c:v>
                </c:pt>
                <c:pt idx="506">
                  <c:v>0.11800000000000002</c:v>
                </c:pt>
                <c:pt idx="507">
                  <c:v>0.11800000000000002</c:v>
                </c:pt>
                <c:pt idx="508">
                  <c:v>0.11800000000000002</c:v>
                </c:pt>
                <c:pt idx="509">
                  <c:v>0.11800000000000002</c:v>
                </c:pt>
                <c:pt idx="510">
                  <c:v>0.11800000000000002</c:v>
                </c:pt>
                <c:pt idx="511">
                  <c:v>0.11800000000000002</c:v>
                </c:pt>
                <c:pt idx="512">
                  <c:v>0.11800000000000002</c:v>
                </c:pt>
                <c:pt idx="513">
                  <c:v>0.11800000000000002</c:v>
                </c:pt>
                <c:pt idx="514">
                  <c:v>0.11800000000000002</c:v>
                </c:pt>
                <c:pt idx="515">
                  <c:v>0.11800000000000002</c:v>
                </c:pt>
                <c:pt idx="516">
                  <c:v>0.11800000000000002</c:v>
                </c:pt>
                <c:pt idx="517">
                  <c:v>0.11800000000000002</c:v>
                </c:pt>
                <c:pt idx="518">
                  <c:v>0.11800000000000002</c:v>
                </c:pt>
                <c:pt idx="519">
                  <c:v>0.11800000000000002</c:v>
                </c:pt>
                <c:pt idx="520">
                  <c:v>0.11800000000000002</c:v>
                </c:pt>
                <c:pt idx="521">
                  <c:v>0.11800000000000002</c:v>
                </c:pt>
                <c:pt idx="522">
                  <c:v>0.11800000000000002</c:v>
                </c:pt>
                <c:pt idx="523">
                  <c:v>0.11800000000000002</c:v>
                </c:pt>
                <c:pt idx="524">
                  <c:v>0.11800000000000002</c:v>
                </c:pt>
                <c:pt idx="525">
                  <c:v>0.11800000000000002</c:v>
                </c:pt>
                <c:pt idx="526">
                  <c:v>0.11800000000000002</c:v>
                </c:pt>
                <c:pt idx="527">
                  <c:v>0.11800000000000002</c:v>
                </c:pt>
                <c:pt idx="528">
                  <c:v>0.11800000000000002</c:v>
                </c:pt>
                <c:pt idx="529">
                  <c:v>0.11800000000000002</c:v>
                </c:pt>
                <c:pt idx="530">
                  <c:v>0.11800000000000002</c:v>
                </c:pt>
                <c:pt idx="531">
                  <c:v>0.11800000000000002</c:v>
                </c:pt>
                <c:pt idx="532">
                  <c:v>0.11800000000000002</c:v>
                </c:pt>
                <c:pt idx="533">
                  <c:v>0.11800000000000002</c:v>
                </c:pt>
                <c:pt idx="534">
                  <c:v>0.11800000000000002</c:v>
                </c:pt>
                <c:pt idx="535">
                  <c:v>0.12</c:v>
                </c:pt>
                <c:pt idx="536">
                  <c:v>0.12</c:v>
                </c:pt>
                <c:pt idx="537">
                  <c:v>0.12</c:v>
                </c:pt>
                <c:pt idx="538">
                  <c:v>0.12</c:v>
                </c:pt>
                <c:pt idx="539">
                  <c:v>0.12</c:v>
                </c:pt>
                <c:pt idx="540">
                  <c:v>0.12</c:v>
                </c:pt>
                <c:pt idx="541">
                  <c:v>0.12</c:v>
                </c:pt>
                <c:pt idx="542">
                  <c:v>0.12</c:v>
                </c:pt>
                <c:pt idx="543">
                  <c:v>0.12</c:v>
                </c:pt>
                <c:pt idx="544">
                  <c:v>0.12</c:v>
                </c:pt>
                <c:pt idx="545">
                  <c:v>0.12</c:v>
                </c:pt>
                <c:pt idx="546">
                  <c:v>0.12</c:v>
                </c:pt>
                <c:pt idx="547">
                  <c:v>0.12</c:v>
                </c:pt>
                <c:pt idx="548">
                  <c:v>0.12</c:v>
                </c:pt>
                <c:pt idx="549">
                  <c:v>0.12</c:v>
                </c:pt>
                <c:pt idx="550">
                  <c:v>0.12</c:v>
                </c:pt>
                <c:pt idx="551">
                  <c:v>0.12</c:v>
                </c:pt>
                <c:pt idx="552">
                  <c:v>0.12</c:v>
                </c:pt>
                <c:pt idx="553">
                  <c:v>0.12</c:v>
                </c:pt>
                <c:pt idx="554">
                  <c:v>0.12</c:v>
                </c:pt>
                <c:pt idx="555">
                  <c:v>0.12</c:v>
                </c:pt>
                <c:pt idx="556">
                  <c:v>0.12</c:v>
                </c:pt>
                <c:pt idx="557">
                  <c:v>0.12</c:v>
                </c:pt>
                <c:pt idx="558">
                  <c:v>0.12</c:v>
                </c:pt>
                <c:pt idx="559">
                  <c:v>0.12</c:v>
                </c:pt>
                <c:pt idx="560">
                  <c:v>0.12</c:v>
                </c:pt>
                <c:pt idx="561">
                  <c:v>0.12</c:v>
                </c:pt>
                <c:pt idx="562">
                  <c:v>0.12</c:v>
                </c:pt>
                <c:pt idx="563">
                  <c:v>0.12</c:v>
                </c:pt>
                <c:pt idx="564">
                  <c:v>0.12</c:v>
                </c:pt>
                <c:pt idx="565">
                  <c:v>0.12</c:v>
                </c:pt>
                <c:pt idx="566">
                  <c:v>0.12</c:v>
                </c:pt>
                <c:pt idx="567">
                  <c:v>0.12</c:v>
                </c:pt>
                <c:pt idx="568">
                  <c:v>0.12</c:v>
                </c:pt>
                <c:pt idx="569">
                  <c:v>0.12</c:v>
                </c:pt>
                <c:pt idx="570">
                  <c:v>0.12</c:v>
                </c:pt>
                <c:pt idx="571">
                  <c:v>0.12</c:v>
                </c:pt>
                <c:pt idx="572">
                  <c:v>0.12</c:v>
                </c:pt>
                <c:pt idx="573">
                  <c:v>0.12</c:v>
                </c:pt>
                <c:pt idx="574">
                  <c:v>0.12</c:v>
                </c:pt>
                <c:pt idx="575">
                  <c:v>0.12</c:v>
                </c:pt>
                <c:pt idx="576">
                  <c:v>0.12</c:v>
                </c:pt>
                <c:pt idx="577">
                  <c:v>0.12</c:v>
                </c:pt>
                <c:pt idx="578">
                  <c:v>0.12</c:v>
                </c:pt>
                <c:pt idx="579">
                  <c:v>0.12</c:v>
                </c:pt>
                <c:pt idx="580">
                  <c:v>0.12</c:v>
                </c:pt>
                <c:pt idx="581">
                  <c:v>0.12</c:v>
                </c:pt>
                <c:pt idx="582">
                  <c:v>0.12</c:v>
                </c:pt>
                <c:pt idx="583">
                  <c:v>0.12</c:v>
                </c:pt>
                <c:pt idx="584">
                  <c:v>0.12</c:v>
                </c:pt>
                <c:pt idx="585">
                  <c:v>0.12</c:v>
                </c:pt>
                <c:pt idx="586">
                  <c:v>0.12</c:v>
                </c:pt>
                <c:pt idx="587">
                  <c:v>0.12</c:v>
                </c:pt>
                <c:pt idx="588">
                  <c:v>0.12</c:v>
                </c:pt>
                <c:pt idx="589">
                  <c:v>0.12</c:v>
                </c:pt>
                <c:pt idx="590">
                  <c:v>0.12</c:v>
                </c:pt>
                <c:pt idx="591">
                  <c:v>0.12</c:v>
                </c:pt>
                <c:pt idx="592">
                  <c:v>0.12</c:v>
                </c:pt>
                <c:pt idx="593">
                  <c:v>0.12</c:v>
                </c:pt>
                <c:pt idx="594">
                  <c:v>0.12</c:v>
                </c:pt>
                <c:pt idx="595">
                  <c:v>0.12</c:v>
                </c:pt>
                <c:pt idx="596">
                  <c:v>0.12</c:v>
                </c:pt>
                <c:pt idx="597">
                  <c:v>0.12</c:v>
                </c:pt>
                <c:pt idx="598">
                  <c:v>0.12</c:v>
                </c:pt>
                <c:pt idx="599">
                  <c:v>0.12</c:v>
                </c:pt>
                <c:pt idx="600">
                  <c:v>0.12</c:v>
                </c:pt>
                <c:pt idx="601">
                  <c:v>0.12199999999999998</c:v>
                </c:pt>
                <c:pt idx="602">
                  <c:v>0.12199999999999998</c:v>
                </c:pt>
                <c:pt idx="603">
                  <c:v>0.12199999999999998</c:v>
                </c:pt>
                <c:pt idx="604">
                  <c:v>0.12199999999999998</c:v>
                </c:pt>
                <c:pt idx="605">
                  <c:v>0.12199999999999998</c:v>
                </c:pt>
                <c:pt idx="606">
                  <c:v>0.12199999999999998</c:v>
                </c:pt>
                <c:pt idx="607">
                  <c:v>0.12199999999999998</c:v>
                </c:pt>
                <c:pt idx="608">
                  <c:v>0.12199999999999998</c:v>
                </c:pt>
                <c:pt idx="609">
                  <c:v>0.12199999999999998</c:v>
                </c:pt>
                <c:pt idx="610">
                  <c:v>0.12199999999999998</c:v>
                </c:pt>
                <c:pt idx="611">
                  <c:v>0.12199999999999998</c:v>
                </c:pt>
                <c:pt idx="612">
                  <c:v>0.12199999999999998</c:v>
                </c:pt>
                <c:pt idx="613">
                  <c:v>0.12199999999999998</c:v>
                </c:pt>
                <c:pt idx="614">
                  <c:v>0.12199999999999998</c:v>
                </c:pt>
                <c:pt idx="615">
                  <c:v>0.12199999999999998</c:v>
                </c:pt>
                <c:pt idx="616">
                  <c:v>0.12199999999999998</c:v>
                </c:pt>
                <c:pt idx="617">
                  <c:v>0.12199999999999998</c:v>
                </c:pt>
                <c:pt idx="618">
                  <c:v>0.12199999999999998</c:v>
                </c:pt>
                <c:pt idx="619">
                  <c:v>0.12199999999999998</c:v>
                </c:pt>
                <c:pt idx="620">
                  <c:v>0.12199999999999998</c:v>
                </c:pt>
                <c:pt idx="621">
                  <c:v>0.12199999999999998</c:v>
                </c:pt>
                <c:pt idx="622">
                  <c:v>0.12199999999999998</c:v>
                </c:pt>
                <c:pt idx="623">
                  <c:v>0.12199999999999998</c:v>
                </c:pt>
                <c:pt idx="624">
                  <c:v>0.12199999999999998</c:v>
                </c:pt>
                <c:pt idx="625">
                  <c:v>0.12199999999999998</c:v>
                </c:pt>
                <c:pt idx="626">
                  <c:v>0.12199999999999998</c:v>
                </c:pt>
                <c:pt idx="627">
                  <c:v>0.12199999999999998</c:v>
                </c:pt>
                <c:pt idx="628">
                  <c:v>0.12199999999999998</c:v>
                </c:pt>
                <c:pt idx="629">
                  <c:v>0.12199999999999998</c:v>
                </c:pt>
                <c:pt idx="630">
                  <c:v>0.12199999999999998</c:v>
                </c:pt>
                <c:pt idx="631">
                  <c:v>0.12199999999999998</c:v>
                </c:pt>
                <c:pt idx="632">
                  <c:v>0.12199999999999998</c:v>
                </c:pt>
                <c:pt idx="633">
                  <c:v>0.12199999999999998</c:v>
                </c:pt>
                <c:pt idx="634">
                  <c:v>0.124</c:v>
                </c:pt>
                <c:pt idx="635">
                  <c:v>0.124</c:v>
                </c:pt>
                <c:pt idx="636">
                  <c:v>0.124</c:v>
                </c:pt>
                <c:pt idx="637">
                  <c:v>0.124</c:v>
                </c:pt>
                <c:pt idx="638">
                  <c:v>0.124</c:v>
                </c:pt>
                <c:pt idx="639">
                  <c:v>0.124</c:v>
                </c:pt>
                <c:pt idx="640">
                  <c:v>0.124</c:v>
                </c:pt>
                <c:pt idx="641">
                  <c:v>0.124</c:v>
                </c:pt>
                <c:pt idx="642">
                  <c:v>0.124</c:v>
                </c:pt>
                <c:pt idx="643">
                  <c:v>0.124</c:v>
                </c:pt>
                <c:pt idx="644">
                  <c:v>0.124</c:v>
                </c:pt>
                <c:pt idx="645">
                  <c:v>0.124</c:v>
                </c:pt>
                <c:pt idx="646">
                  <c:v>0.124</c:v>
                </c:pt>
                <c:pt idx="647">
                  <c:v>0.124</c:v>
                </c:pt>
                <c:pt idx="648">
                  <c:v>0.124</c:v>
                </c:pt>
                <c:pt idx="649">
                  <c:v>0.124</c:v>
                </c:pt>
                <c:pt idx="650">
                  <c:v>0.124</c:v>
                </c:pt>
                <c:pt idx="651">
                  <c:v>0.124</c:v>
                </c:pt>
                <c:pt idx="652">
                  <c:v>0.124</c:v>
                </c:pt>
                <c:pt idx="653">
                  <c:v>0.124</c:v>
                </c:pt>
                <c:pt idx="654">
                  <c:v>0.124</c:v>
                </c:pt>
                <c:pt idx="655">
                  <c:v>0.124</c:v>
                </c:pt>
                <c:pt idx="656">
                  <c:v>0.124</c:v>
                </c:pt>
                <c:pt idx="657">
                  <c:v>0.124</c:v>
                </c:pt>
                <c:pt idx="658">
                  <c:v>0.124</c:v>
                </c:pt>
                <c:pt idx="659">
                  <c:v>0.124</c:v>
                </c:pt>
                <c:pt idx="660">
                  <c:v>0.124</c:v>
                </c:pt>
                <c:pt idx="661">
                  <c:v>0.124</c:v>
                </c:pt>
                <c:pt idx="662">
                  <c:v>0.124</c:v>
                </c:pt>
                <c:pt idx="663">
                  <c:v>0.124</c:v>
                </c:pt>
                <c:pt idx="664">
                  <c:v>0.124</c:v>
                </c:pt>
                <c:pt idx="665">
                  <c:v>0.124</c:v>
                </c:pt>
                <c:pt idx="666">
                  <c:v>0.126</c:v>
                </c:pt>
                <c:pt idx="667">
                  <c:v>0.126</c:v>
                </c:pt>
                <c:pt idx="668">
                  <c:v>0.126</c:v>
                </c:pt>
                <c:pt idx="669">
                  <c:v>0.126</c:v>
                </c:pt>
                <c:pt idx="670">
                  <c:v>0.126</c:v>
                </c:pt>
                <c:pt idx="671">
                  <c:v>0.126</c:v>
                </c:pt>
                <c:pt idx="672">
                  <c:v>0.126</c:v>
                </c:pt>
                <c:pt idx="673">
                  <c:v>0.126</c:v>
                </c:pt>
                <c:pt idx="674">
                  <c:v>0.126</c:v>
                </c:pt>
                <c:pt idx="675">
                  <c:v>0.126</c:v>
                </c:pt>
                <c:pt idx="676">
                  <c:v>0.126</c:v>
                </c:pt>
                <c:pt idx="677">
                  <c:v>0.126</c:v>
                </c:pt>
                <c:pt idx="678">
                  <c:v>0.126</c:v>
                </c:pt>
                <c:pt idx="679">
                  <c:v>0.126</c:v>
                </c:pt>
                <c:pt idx="680">
                  <c:v>0.126</c:v>
                </c:pt>
                <c:pt idx="681">
                  <c:v>0.126</c:v>
                </c:pt>
                <c:pt idx="682">
                  <c:v>0.126</c:v>
                </c:pt>
                <c:pt idx="683">
                  <c:v>0.126</c:v>
                </c:pt>
                <c:pt idx="684">
                  <c:v>0.126</c:v>
                </c:pt>
                <c:pt idx="685">
                  <c:v>0.126</c:v>
                </c:pt>
                <c:pt idx="686">
                  <c:v>0.126</c:v>
                </c:pt>
                <c:pt idx="687">
                  <c:v>0.126</c:v>
                </c:pt>
                <c:pt idx="688">
                  <c:v>0.126</c:v>
                </c:pt>
                <c:pt idx="689">
                  <c:v>0.126</c:v>
                </c:pt>
                <c:pt idx="690">
                  <c:v>0.126</c:v>
                </c:pt>
                <c:pt idx="691">
                  <c:v>0.126</c:v>
                </c:pt>
                <c:pt idx="692">
                  <c:v>0.126</c:v>
                </c:pt>
                <c:pt idx="693">
                  <c:v>0.126</c:v>
                </c:pt>
                <c:pt idx="694">
                  <c:v>0.126</c:v>
                </c:pt>
                <c:pt idx="695">
                  <c:v>0.126</c:v>
                </c:pt>
                <c:pt idx="696">
                  <c:v>0.126</c:v>
                </c:pt>
                <c:pt idx="697">
                  <c:v>0.126</c:v>
                </c:pt>
                <c:pt idx="698">
                  <c:v>0.128</c:v>
                </c:pt>
                <c:pt idx="699">
                  <c:v>0.128</c:v>
                </c:pt>
                <c:pt idx="700">
                  <c:v>0.128</c:v>
                </c:pt>
                <c:pt idx="701">
                  <c:v>0.128</c:v>
                </c:pt>
                <c:pt idx="702">
                  <c:v>0.128</c:v>
                </c:pt>
                <c:pt idx="703">
                  <c:v>0.128</c:v>
                </c:pt>
                <c:pt idx="704">
                  <c:v>0.128</c:v>
                </c:pt>
                <c:pt idx="705">
                  <c:v>0.128</c:v>
                </c:pt>
                <c:pt idx="706">
                  <c:v>0.128</c:v>
                </c:pt>
                <c:pt idx="707">
                  <c:v>0.128</c:v>
                </c:pt>
                <c:pt idx="708">
                  <c:v>0.128</c:v>
                </c:pt>
                <c:pt idx="709">
                  <c:v>0.128</c:v>
                </c:pt>
                <c:pt idx="710">
                  <c:v>0.128</c:v>
                </c:pt>
                <c:pt idx="711">
                  <c:v>0.128</c:v>
                </c:pt>
                <c:pt idx="712">
                  <c:v>0.128</c:v>
                </c:pt>
                <c:pt idx="713">
                  <c:v>0.128</c:v>
                </c:pt>
                <c:pt idx="714">
                  <c:v>0.128</c:v>
                </c:pt>
                <c:pt idx="715">
                  <c:v>0.128</c:v>
                </c:pt>
                <c:pt idx="716">
                  <c:v>0.128</c:v>
                </c:pt>
                <c:pt idx="717">
                  <c:v>0.128</c:v>
                </c:pt>
                <c:pt idx="718">
                  <c:v>0.128</c:v>
                </c:pt>
                <c:pt idx="719">
                  <c:v>0.128</c:v>
                </c:pt>
                <c:pt idx="720">
                  <c:v>0.128</c:v>
                </c:pt>
                <c:pt idx="721">
                  <c:v>0.128</c:v>
                </c:pt>
                <c:pt idx="722">
                  <c:v>0.128</c:v>
                </c:pt>
                <c:pt idx="723">
                  <c:v>0.128</c:v>
                </c:pt>
                <c:pt idx="724">
                  <c:v>0.128</c:v>
                </c:pt>
                <c:pt idx="725">
                  <c:v>0.128</c:v>
                </c:pt>
                <c:pt idx="726">
                  <c:v>0.128</c:v>
                </c:pt>
                <c:pt idx="727">
                  <c:v>0.128</c:v>
                </c:pt>
                <c:pt idx="728">
                  <c:v>0.128</c:v>
                </c:pt>
                <c:pt idx="729">
                  <c:v>0.128</c:v>
                </c:pt>
                <c:pt idx="730">
                  <c:v>0.128</c:v>
                </c:pt>
                <c:pt idx="731">
                  <c:v>0.128</c:v>
                </c:pt>
                <c:pt idx="732">
                  <c:v>0.128</c:v>
                </c:pt>
                <c:pt idx="733">
                  <c:v>0.128</c:v>
                </c:pt>
                <c:pt idx="734">
                  <c:v>0.128</c:v>
                </c:pt>
                <c:pt idx="735">
                  <c:v>0.128</c:v>
                </c:pt>
                <c:pt idx="736">
                  <c:v>0.128</c:v>
                </c:pt>
                <c:pt idx="737">
                  <c:v>0.128</c:v>
                </c:pt>
                <c:pt idx="738">
                  <c:v>0.128</c:v>
                </c:pt>
                <c:pt idx="739">
                  <c:v>0.128</c:v>
                </c:pt>
                <c:pt idx="740">
                  <c:v>0.128</c:v>
                </c:pt>
                <c:pt idx="741">
                  <c:v>0.128</c:v>
                </c:pt>
                <c:pt idx="742">
                  <c:v>0.128</c:v>
                </c:pt>
                <c:pt idx="743">
                  <c:v>0.128</c:v>
                </c:pt>
                <c:pt idx="744">
                  <c:v>0.128</c:v>
                </c:pt>
                <c:pt idx="745">
                  <c:v>0.128</c:v>
                </c:pt>
                <c:pt idx="746">
                  <c:v>0.128</c:v>
                </c:pt>
                <c:pt idx="747">
                  <c:v>0.128</c:v>
                </c:pt>
                <c:pt idx="748">
                  <c:v>0.128</c:v>
                </c:pt>
                <c:pt idx="749">
                  <c:v>0.128</c:v>
                </c:pt>
                <c:pt idx="750">
                  <c:v>0.128</c:v>
                </c:pt>
                <c:pt idx="751">
                  <c:v>0.128</c:v>
                </c:pt>
                <c:pt idx="752">
                  <c:v>0.128</c:v>
                </c:pt>
                <c:pt idx="753">
                  <c:v>0.128</c:v>
                </c:pt>
                <c:pt idx="754">
                  <c:v>0.128</c:v>
                </c:pt>
                <c:pt idx="755">
                  <c:v>0.128</c:v>
                </c:pt>
                <c:pt idx="756">
                  <c:v>0.128</c:v>
                </c:pt>
                <c:pt idx="757">
                  <c:v>0.128</c:v>
                </c:pt>
                <c:pt idx="758">
                  <c:v>0.128</c:v>
                </c:pt>
                <c:pt idx="759">
                  <c:v>0.128</c:v>
                </c:pt>
                <c:pt idx="760">
                  <c:v>0.128</c:v>
                </c:pt>
                <c:pt idx="761">
                  <c:v>0.128</c:v>
                </c:pt>
                <c:pt idx="762">
                  <c:v>0.12999999999999998</c:v>
                </c:pt>
                <c:pt idx="763">
                  <c:v>0.12999999999999998</c:v>
                </c:pt>
                <c:pt idx="764">
                  <c:v>0.12999999999999998</c:v>
                </c:pt>
                <c:pt idx="765">
                  <c:v>0.12999999999999998</c:v>
                </c:pt>
                <c:pt idx="766">
                  <c:v>0.12999999999999998</c:v>
                </c:pt>
                <c:pt idx="767">
                  <c:v>0.12999999999999998</c:v>
                </c:pt>
                <c:pt idx="768">
                  <c:v>0.12999999999999998</c:v>
                </c:pt>
                <c:pt idx="769">
                  <c:v>0.12999999999999998</c:v>
                </c:pt>
                <c:pt idx="770">
                  <c:v>0.12999999999999998</c:v>
                </c:pt>
                <c:pt idx="771">
                  <c:v>0.12999999999999998</c:v>
                </c:pt>
                <c:pt idx="772">
                  <c:v>0.12999999999999998</c:v>
                </c:pt>
                <c:pt idx="773">
                  <c:v>0.12999999999999998</c:v>
                </c:pt>
                <c:pt idx="774">
                  <c:v>0.12999999999999998</c:v>
                </c:pt>
                <c:pt idx="775">
                  <c:v>0.12999999999999998</c:v>
                </c:pt>
                <c:pt idx="776">
                  <c:v>0.12999999999999998</c:v>
                </c:pt>
                <c:pt idx="777">
                  <c:v>0.12999999999999998</c:v>
                </c:pt>
                <c:pt idx="778">
                  <c:v>0.12999999999999998</c:v>
                </c:pt>
                <c:pt idx="779">
                  <c:v>0.12999999999999998</c:v>
                </c:pt>
                <c:pt idx="780">
                  <c:v>0.12999999999999998</c:v>
                </c:pt>
                <c:pt idx="781">
                  <c:v>0.12999999999999998</c:v>
                </c:pt>
                <c:pt idx="782">
                  <c:v>0.12999999999999998</c:v>
                </c:pt>
                <c:pt idx="783">
                  <c:v>0.12999999999999998</c:v>
                </c:pt>
                <c:pt idx="784">
                  <c:v>0.12999999999999998</c:v>
                </c:pt>
                <c:pt idx="785">
                  <c:v>0.12999999999999998</c:v>
                </c:pt>
                <c:pt idx="786">
                  <c:v>0.12999999999999998</c:v>
                </c:pt>
                <c:pt idx="787">
                  <c:v>0.12999999999999998</c:v>
                </c:pt>
                <c:pt idx="788">
                  <c:v>0.12999999999999998</c:v>
                </c:pt>
                <c:pt idx="789">
                  <c:v>0.12999999999999998</c:v>
                </c:pt>
                <c:pt idx="790">
                  <c:v>0.12999999999999998</c:v>
                </c:pt>
                <c:pt idx="791">
                  <c:v>0.12999999999999998</c:v>
                </c:pt>
                <c:pt idx="792">
                  <c:v>0.12999999999999998</c:v>
                </c:pt>
                <c:pt idx="793">
                  <c:v>0.12999999999999998</c:v>
                </c:pt>
                <c:pt idx="794">
                  <c:v>0.13200000000000001</c:v>
                </c:pt>
                <c:pt idx="795">
                  <c:v>0.13200000000000001</c:v>
                </c:pt>
                <c:pt idx="796">
                  <c:v>0.13200000000000001</c:v>
                </c:pt>
                <c:pt idx="797">
                  <c:v>0.13200000000000001</c:v>
                </c:pt>
                <c:pt idx="798">
                  <c:v>0.13200000000000001</c:v>
                </c:pt>
                <c:pt idx="799">
                  <c:v>0.13200000000000001</c:v>
                </c:pt>
                <c:pt idx="800">
                  <c:v>0.13200000000000001</c:v>
                </c:pt>
                <c:pt idx="801">
                  <c:v>0.13200000000000001</c:v>
                </c:pt>
                <c:pt idx="802">
                  <c:v>0.13200000000000001</c:v>
                </c:pt>
                <c:pt idx="803">
                  <c:v>0.13200000000000001</c:v>
                </c:pt>
                <c:pt idx="804">
                  <c:v>0.13200000000000001</c:v>
                </c:pt>
                <c:pt idx="805">
                  <c:v>0.13200000000000001</c:v>
                </c:pt>
                <c:pt idx="806">
                  <c:v>0.13200000000000001</c:v>
                </c:pt>
                <c:pt idx="807">
                  <c:v>0.13200000000000001</c:v>
                </c:pt>
                <c:pt idx="808">
                  <c:v>0.13200000000000001</c:v>
                </c:pt>
                <c:pt idx="809">
                  <c:v>0.13200000000000001</c:v>
                </c:pt>
                <c:pt idx="810">
                  <c:v>0.13200000000000001</c:v>
                </c:pt>
                <c:pt idx="811">
                  <c:v>0.13200000000000001</c:v>
                </c:pt>
                <c:pt idx="812">
                  <c:v>0.13200000000000001</c:v>
                </c:pt>
                <c:pt idx="813">
                  <c:v>0.13200000000000001</c:v>
                </c:pt>
                <c:pt idx="814">
                  <c:v>0.13200000000000001</c:v>
                </c:pt>
                <c:pt idx="815">
                  <c:v>0.13200000000000001</c:v>
                </c:pt>
                <c:pt idx="816">
                  <c:v>0.13200000000000001</c:v>
                </c:pt>
                <c:pt idx="817">
                  <c:v>0.13200000000000001</c:v>
                </c:pt>
                <c:pt idx="818">
                  <c:v>0.13200000000000001</c:v>
                </c:pt>
                <c:pt idx="819">
                  <c:v>0.13200000000000001</c:v>
                </c:pt>
                <c:pt idx="820">
                  <c:v>0.13200000000000001</c:v>
                </c:pt>
                <c:pt idx="821">
                  <c:v>0.13200000000000001</c:v>
                </c:pt>
                <c:pt idx="822">
                  <c:v>0.13200000000000001</c:v>
                </c:pt>
                <c:pt idx="823">
                  <c:v>0.13200000000000001</c:v>
                </c:pt>
                <c:pt idx="824">
                  <c:v>0.13200000000000001</c:v>
                </c:pt>
                <c:pt idx="825">
                  <c:v>0.13200000000000001</c:v>
                </c:pt>
                <c:pt idx="826">
                  <c:v>0.13400000000000001</c:v>
                </c:pt>
                <c:pt idx="827">
                  <c:v>0.13400000000000001</c:v>
                </c:pt>
                <c:pt idx="828">
                  <c:v>0.13400000000000001</c:v>
                </c:pt>
                <c:pt idx="829">
                  <c:v>0.13400000000000001</c:v>
                </c:pt>
                <c:pt idx="830">
                  <c:v>0.13400000000000001</c:v>
                </c:pt>
                <c:pt idx="831">
                  <c:v>0.13400000000000001</c:v>
                </c:pt>
                <c:pt idx="832">
                  <c:v>0.13400000000000001</c:v>
                </c:pt>
                <c:pt idx="833">
                  <c:v>0.13400000000000001</c:v>
                </c:pt>
                <c:pt idx="834">
                  <c:v>0.13400000000000001</c:v>
                </c:pt>
                <c:pt idx="835">
                  <c:v>0.13400000000000001</c:v>
                </c:pt>
                <c:pt idx="836">
                  <c:v>0.13400000000000001</c:v>
                </c:pt>
                <c:pt idx="837">
                  <c:v>0.13400000000000001</c:v>
                </c:pt>
                <c:pt idx="838">
                  <c:v>0.13400000000000001</c:v>
                </c:pt>
                <c:pt idx="839">
                  <c:v>0.13400000000000001</c:v>
                </c:pt>
                <c:pt idx="840">
                  <c:v>0.13400000000000001</c:v>
                </c:pt>
                <c:pt idx="841">
                  <c:v>0.13400000000000001</c:v>
                </c:pt>
                <c:pt idx="842">
                  <c:v>0.13400000000000001</c:v>
                </c:pt>
                <c:pt idx="843">
                  <c:v>0.13400000000000001</c:v>
                </c:pt>
                <c:pt idx="844">
                  <c:v>0.13400000000000001</c:v>
                </c:pt>
                <c:pt idx="845">
                  <c:v>0.13400000000000001</c:v>
                </c:pt>
                <c:pt idx="846">
                  <c:v>0.13400000000000001</c:v>
                </c:pt>
                <c:pt idx="847">
                  <c:v>0.13400000000000001</c:v>
                </c:pt>
                <c:pt idx="848">
                  <c:v>0.13400000000000001</c:v>
                </c:pt>
                <c:pt idx="849">
                  <c:v>0.13400000000000001</c:v>
                </c:pt>
                <c:pt idx="850">
                  <c:v>0.13400000000000001</c:v>
                </c:pt>
                <c:pt idx="851">
                  <c:v>0.13400000000000001</c:v>
                </c:pt>
                <c:pt idx="852">
                  <c:v>0.13400000000000001</c:v>
                </c:pt>
                <c:pt idx="853">
                  <c:v>0.13400000000000001</c:v>
                </c:pt>
                <c:pt idx="854">
                  <c:v>0.13400000000000001</c:v>
                </c:pt>
                <c:pt idx="855">
                  <c:v>0.13400000000000001</c:v>
                </c:pt>
                <c:pt idx="856">
                  <c:v>0.13400000000000001</c:v>
                </c:pt>
                <c:pt idx="857">
                  <c:v>0.13400000000000001</c:v>
                </c:pt>
                <c:pt idx="858">
                  <c:v>0.13599999999999998</c:v>
                </c:pt>
                <c:pt idx="859">
                  <c:v>0.13599999999999998</c:v>
                </c:pt>
                <c:pt idx="860">
                  <c:v>0.13599999999999998</c:v>
                </c:pt>
                <c:pt idx="861">
                  <c:v>0.13599999999999998</c:v>
                </c:pt>
                <c:pt idx="862">
                  <c:v>0.13599999999999998</c:v>
                </c:pt>
                <c:pt idx="863">
                  <c:v>0.13599999999999998</c:v>
                </c:pt>
                <c:pt idx="864">
                  <c:v>0.13599999999999998</c:v>
                </c:pt>
                <c:pt idx="865">
                  <c:v>0.13599999999999998</c:v>
                </c:pt>
                <c:pt idx="866">
                  <c:v>0.13599999999999998</c:v>
                </c:pt>
                <c:pt idx="867">
                  <c:v>0.13599999999999998</c:v>
                </c:pt>
                <c:pt idx="868">
                  <c:v>0.13599999999999998</c:v>
                </c:pt>
                <c:pt idx="869">
                  <c:v>0.13599999999999998</c:v>
                </c:pt>
                <c:pt idx="870">
                  <c:v>0.13599999999999998</c:v>
                </c:pt>
                <c:pt idx="871">
                  <c:v>0.13599999999999998</c:v>
                </c:pt>
                <c:pt idx="872">
                  <c:v>0.13599999999999998</c:v>
                </c:pt>
                <c:pt idx="873">
                  <c:v>0.13599999999999998</c:v>
                </c:pt>
                <c:pt idx="874">
                  <c:v>0.13599999999999998</c:v>
                </c:pt>
                <c:pt idx="875">
                  <c:v>0.13599999999999998</c:v>
                </c:pt>
                <c:pt idx="876">
                  <c:v>0.13599999999999998</c:v>
                </c:pt>
                <c:pt idx="877">
                  <c:v>0.13599999999999998</c:v>
                </c:pt>
                <c:pt idx="878">
                  <c:v>0.13599999999999998</c:v>
                </c:pt>
                <c:pt idx="879">
                  <c:v>0.13599999999999998</c:v>
                </c:pt>
                <c:pt idx="880">
                  <c:v>0.13599999999999998</c:v>
                </c:pt>
                <c:pt idx="881">
                  <c:v>0.13599999999999998</c:v>
                </c:pt>
                <c:pt idx="882">
                  <c:v>0.13599999999999998</c:v>
                </c:pt>
                <c:pt idx="883">
                  <c:v>0.13599999999999998</c:v>
                </c:pt>
                <c:pt idx="884">
                  <c:v>0.13599999999999998</c:v>
                </c:pt>
                <c:pt idx="885">
                  <c:v>0.13599999999999998</c:v>
                </c:pt>
                <c:pt idx="886">
                  <c:v>0.13599999999999998</c:v>
                </c:pt>
                <c:pt idx="887">
                  <c:v>0.13599999999999998</c:v>
                </c:pt>
                <c:pt idx="888">
                  <c:v>0.13599999999999998</c:v>
                </c:pt>
                <c:pt idx="889">
                  <c:v>0.13599999999999998</c:v>
                </c:pt>
                <c:pt idx="890">
                  <c:v>0.13599999999999998</c:v>
                </c:pt>
                <c:pt idx="891">
                  <c:v>0.13599999999999998</c:v>
                </c:pt>
                <c:pt idx="892">
                  <c:v>0.13599999999999998</c:v>
                </c:pt>
                <c:pt idx="893">
                  <c:v>0.13599999999999998</c:v>
                </c:pt>
                <c:pt idx="894">
                  <c:v>0.13599999999999998</c:v>
                </c:pt>
                <c:pt idx="895">
                  <c:v>0.13599999999999998</c:v>
                </c:pt>
                <c:pt idx="896">
                  <c:v>0.13599999999999998</c:v>
                </c:pt>
                <c:pt idx="897">
                  <c:v>0.13599999999999998</c:v>
                </c:pt>
                <c:pt idx="898">
                  <c:v>0.13599999999999998</c:v>
                </c:pt>
                <c:pt idx="899">
                  <c:v>0.13599999999999998</c:v>
                </c:pt>
                <c:pt idx="900">
                  <c:v>0.13599999999999998</c:v>
                </c:pt>
                <c:pt idx="901">
                  <c:v>0.13599999999999998</c:v>
                </c:pt>
                <c:pt idx="902">
                  <c:v>0.13599999999999998</c:v>
                </c:pt>
                <c:pt idx="903">
                  <c:v>0.13599999999999998</c:v>
                </c:pt>
                <c:pt idx="904">
                  <c:v>0.13599999999999998</c:v>
                </c:pt>
                <c:pt idx="905">
                  <c:v>0.13599999999999998</c:v>
                </c:pt>
                <c:pt idx="906">
                  <c:v>0.13599999999999998</c:v>
                </c:pt>
                <c:pt idx="907">
                  <c:v>0.13599999999999998</c:v>
                </c:pt>
                <c:pt idx="908">
                  <c:v>0.13599999999999998</c:v>
                </c:pt>
                <c:pt idx="909">
                  <c:v>0.13599999999999998</c:v>
                </c:pt>
                <c:pt idx="910">
                  <c:v>0.13599999999999998</c:v>
                </c:pt>
                <c:pt idx="911">
                  <c:v>0.13599999999999998</c:v>
                </c:pt>
                <c:pt idx="912">
                  <c:v>0.13599999999999998</c:v>
                </c:pt>
                <c:pt idx="913">
                  <c:v>0.13599999999999998</c:v>
                </c:pt>
                <c:pt idx="914">
                  <c:v>0.13599999999999998</c:v>
                </c:pt>
                <c:pt idx="915">
                  <c:v>0.13599999999999998</c:v>
                </c:pt>
                <c:pt idx="916">
                  <c:v>0.13599999999999998</c:v>
                </c:pt>
                <c:pt idx="917">
                  <c:v>0.13599999999999998</c:v>
                </c:pt>
                <c:pt idx="918">
                  <c:v>0.13599999999999998</c:v>
                </c:pt>
                <c:pt idx="919">
                  <c:v>0.13599999999999998</c:v>
                </c:pt>
                <c:pt idx="920">
                  <c:v>0.13599999999999998</c:v>
                </c:pt>
                <c:pt idx="921">
                  <c:v>0.13599999999999998</c:v>
                </c:pt>
                <c:pt idx="922">
                  <c:v>0.13800000000000001</c:v>
                </c:pt>
                <c:pt idx="923">
                  <c:v>0.13800000000000001</c:v>
                </c:pt>
                <c:pt idx="924">
                  <c:v>0.13800000000000001</c:v>
                </c:pt>
                <c:pt idx="925">
                  <c:v>0.13800000000000001</c:v>
                </c:pt>
                <c:pt idx="926">
                  <c:v>0.13800000000000001</c:v>
                </c:pt>
                <c:pt idx="927">
                  <c:v>0.13800000000000001</c:v>
                </c:pt>
                <c:pt idx="928">
                  <c:v>0.13800000000000001</c:v>
                </c:pt>
                <c:pt idx="929">
                  <c:v>0.13800000000000001</c:v>
                </c:pt>
                <c:pt idx="930">
                  <c:v>0.13800000000000001</c:v>
                </c:pt>
                <c:pt idx="931">
                  <c:v>0.13800000000000001</c:v>
                </c:pt>
                <c:pt idx="932">
                  <c:v>0.13800000000000001</c:v>
                </c:pt>
                <c:pt idx="933">
                  <c:v>0.13800000000000001</c:v>
                </c:pt>
                <c:pt idx="934">
                  <c:v>0.13800000000000001</c:v>
                </c:pt>
                <c:pt idx="935">
                  <c:v>0.13800000000000001</c:v>
                </c:pt>
                <c:pt idx="936">
                  <c:v>0.13800000000000001</c:v>
                </c:pt>
                <c:pt idx="937">
                  <c:v>0.13800000000000001</c:v>
                </c:pt>
                <c:pt idx="938">
                  <c:v>0.13800000000000001</c:v>
                </c:pt>
                <c:pt idx="939">
                  <c:v>0.13800000000000001</c:v>
                </c:pt>
                <c:pt idx="940">
                  <c:v>0.13800000000000001</c:v>
                </c:pt>
                <c:pt idx="941">
                  <c:v>0.13800000000000001</c:v>
                </c:pt>
                <c:pt idx="942">
                  <c:v>0.13800000000000001</c:v>
                </c:pt>
                <c:pt idx="943">
                  <c:v>0.13800000000000001</c:v>
                </c:pt>
                <c:pt idx="944">
                  <c:v>0.13800000000000001</c:v>
                </c:pt>
                <c:pt idx="945">
                  <c:v>0.13800000000000001</c:v>
                </c:pt>
                <c:pt idx="946">
                  <c:v>0.13800000000000001</c:v>
                </c:pt>
                <c:pt idx="947">
                  <c:v>0.13800000000000001</c:v>
                </c:pt>
                <c:pt idx="948">
                  <c:v>0.13800000000000001</c:v>
                </c:pt>
                <c:pt idx="949">
                  <c:v>0.13800000000000001</c:v>
                </c:pt>
                <c:pt idx="950">
                  <c:v>0.13800000000000001</c:v>
                </c:pt>
                <c:pt idx="951">
                  <c:v>0.13800000000000001</c:v>
                </c:pt>
                <c:pt idx="952">
                  <c:v>0.13800000000000001</c:v>
                </c:pt>
                <c:pt idx="953">
                  <c:v>0.14000000000000001</c:v>
                </c:pt>
                <c:pt idx="954">
                  <c:v>0.14000000000000001</c:v>
                </c:pt>
                <c:pt idx="955">
                  <c:v>0.14000000000000001</c:v>
                </c:pt>
                <c:pt idx="956">
                  <c:v>0.14000000000000001</c:v>
                </c:pt>
                <c:pt idx="957">
                  <c:v>0.14000000000000001</c:v>
                </c:pt>
                <c:pt idx="958">
                  <c:v>0.14000000000000001</c:v>
                </c:pt>
                <c:pt idx="959">
                  <c:v>0.14000000000000001</c:v>
                </c:pt>
                <c:pt idx="960">
                  <c:v>0.14000000000000001</c:v>
                </c:pt>
                <c:pt idx="961">
                  <c:v>0.14000000000000001</c:v>
                </c:pt>
                <c:pt idx="962">
                  <c:v>0.14000000000000001</c:v>
                </c:pt>
                <c:pt idx="963">
                  <c:v>0.14000000000000001</c:v>
                </c:pt>
                <c:pt idx="964">
                  <c:v>0.14000000000000001</c:v>
                </c:pt>
                <c:pt idx="965">
                  <c:v>0.14000000000000001</c:v>
                </c:pt>
                <c:pt idx="966">
                  <c:v>0.14000000000000001</c:v>
                </c:pt>
                <c:pt idx="967">
                  <c:v>0.14000000000000001</c:v>
                </c:pt>
                <c:pt idx="968">
                  <c:v>0.14000000000000001</c:v>
                </c:pt>
                <c:pt idx="969">
                  <c:v>0.14000000000000001</c:v>
                </c:pt>
                <c:pt idx="970">
                  <c:v>0.14000000000000001</c:v>
                </c:pt>
                <c:pt idx="971">
                  <c:v>0.14000000000000001</c:v>
                </c:pt>
                <c:pt idx="972">
                  <c:v>0.14000000000000001</c:v>
                </c:pt>
                <c:pt idx="973">
                  <c:v>0.14000000000000001</c:v>
                </c:pt>
                <c:pt idx="974">
                  <c:v>0.14000000000000001</c:v>
                </c:pt>
                <c:pt idx="975">
                  <c:v>0.14000000000000001</c:v>
                </c:pt>
                <c:pt idx="976">
                  <c:v>0.14000000000000001</c:v>
                </c:pt>
                <c:pt idx="977">
                  <c:v>0.14000000000000001</c:v>
                </c:pt>
                <c:pt idx="978">
                  <c:v>0.14000000000000001</c:v>
                </c:pt>
                <c:pt idx="979">
                  <c:v>0.14000000000000001</c:v>
                </c:pt>
                <c:pt idx="980">
                  <c:v>0.14000000000000001</c:v>
                </c:pt>
                <c:pt idx="981">
                  <c:v>0.14000000000000001</c:v>
                </c:pt>
                <c:pt idx="982">
                  <c:v>0.14000000000000001</c:v>
                </c:pt>
                <c:pt idx="983">
                  <c:v>0.14000000000000001</c:v>
                </c:pt>
                <c:pt idx="984">
                  <c:v>0.14199999999999999</c:v>
                </c:pt>
                <c:pt idx="985">
                  <c:v>0.14199999999999999</c:v>
                </c:pt>
                <c:pt idx="986">
                  <c:v>0.14199999999999999</c:v>
                </c:pt>
                <c:pt idx="987">
                  <c:v>0.14199999999999999</c:v>
                </c:pt>
                <c:pt idx="988">
                  <c:v>0.14199999999999999</c:v>
                </c:pt>
                <c:pt idx="989">
                  <c:v>0.14199999999999999</c:v>
                </c:pt>
                <c:pt idx="990">
                  <c:v>0.14199999999999999</c:v>
                </c:pt>
                <c:pt idx="991">
                  <c:v>0.14199999999999999</c:v>
                </c:pt>
                <c:pt idx="992">
                  <c:v>0.14199999999999999</c:v>
                </c:pt>
                <c:pt idx="993">
                  <c:v>0.14199999999999999</c:v>
                </c:pt>
                <c:pt idx="994">
                  <c:v>0.14199999999999999</c:v>
                </c:pt>
                <c:pt idx="995">
                  <c:v>0.14199999999999999</c:v>
                </c:pt>
                <c:pt idx="996">
                  <c:v>0.14199999999999999</c:v>
                </c:pt>
                <c:pt idx="997">
                  <c:v>0.14199999999999999</c:v>
                </c:pt>
                <c:pt idx="998">
                  <c:v>0.14199999999999999</c:v>
                </c:pt>
                <c:pt idx="999">
                  <c:v>0.14199999999999999</c:v>
                </c:pt>
                <c:pt idx="1000">
                  <c:v>0.14199999999999999</c:v>
                </c:pt>
                <c:pt idx="1001">
                  <c:v>0.14199999999999999</c:v>
                </c:pt>
                <c:pt idx="1002">
                  <c:v>0.14199999999999999</c:v>
                </c:pt>
                <c:pt idx="1003">
                  <c:v>0.14199999999999999</c:v>
                </c:pt>
                <c:pt idx="1004">
                  <c:v>0.14199999999999999</c:v>
                </c:pt>
                <c:pt idx="1005">
                  <c:v>0.14199999999999999</c:v>
                </c:pt>
                <c:pt idx="1006">
                  <c:v>0.14199999999999999</c:v>
                </c:pt>
                <c:pt idx="1007">
                  <c:v>0.14199999999999999</c:v>
                </c:pt>
                <c:pt idx="1008">
                  <c:v>0.14199999999999999</c:v>
                </c:pt>
                <c:pt idx="1009">
                  <c:v>0.14199999999999999</c:v>
                </c:pt>
                <c:pt idx="1010">
                  <c:v>0.14199999999999999</c:v>
                </c:pt>
                <c:pt idx="1011">
                  <c:v>0.14199999999999999</c:v>
                </c:pt>
                <c:pt idx="1012">
                  <c:v>0.14199999999999999</c:v>
                </c:pt>
                <c:pt idx="1013">
                  <c:v>0.14199999999999999</c:v>
                </c:pt>
                <c:pt idx="1014">
                  <c:v>0.14199999999999999</c:v>
                </c:pt>
                <c:pt idx="1015">
                  <c:v>0.14400000000000002</c:v>
                </c:pt>
                <c:pt idx="1016">
                  <c:v>0.14400000000000002</c:v>
                </c:pt>
                <c:pt idx="1017">
                  <c:v>0.14400000000000002</c:v>
                </c:pt>
                <c:pt idx="1018">
                  <c:v>0.14400000000000002</c:v>
                </c:pt>
                <c:pt idx="1019">
                  <c:v>0.14400000000000002</c:v>
                </c:pt>
                <c:pt idx="1020">
                  <c:v>0.14400000000000002</c:v>
                </c:pt>
                <c:pt idx="1021">
                  <c:v>0.14400000000000002</c:v>
                </c:pt>
                <c:pt idx="1022">
                  <c:v>0.14400000000000002</c:v>
                </c:pt>
                <c:pt idx="1023">
                  <c:v>0.14400000000000002</c:v>
                </c:pt>
                <c:pt idx="1024">
                  <c:v>0.14400000000000002</c:v>
                </c:pt>
                <c:pt idx="1025">
                  <c:v>0.14400000000000002</c:v>
                </c:pt>
                <c:pt idx="1026">
                  <c:v>0.14400000000000002</c:v>
                </c:pt>
                <c:pt idx="1027">
                  <c:v>0.14400000000000002</c:v>
                </c:pt>
                <c:pt idx="1028">
                  <c:v>0.14400000000000002</c:v>
                </c:pt>
                <c:pt idx="1029">
                  <c:v>0.14400000000000002</c:v>
                </c:pt>
                <c:pt idx="1030">
                  <c:v>0.14400000000000002</c:v>
                </c:pt>
                <c:pt idx="1031">
                  <c:v>0.14400000000000002</c:v>
                </c:pt>
                <c:pt idx="1032">
                  <c:v>0.14400000000000002</c:v>
                </c:pt>
                <c:pt idx="1033">
                  <c:v>0.14400000000000002</c:v>
                </c:pt>
                <c:pt idx="1034">
                  <c:v>0.14400000000000002</c:v>
                </c:pt>
                <c:pt idx="1035">
                  <c:v>0.14400000000000002</c:v>
                </c:pt>
                <c:pt idx="1036">
                  <c:v>0.14400000000000002</c:v>
                </c:pt>
                <c:pt idx="1037">
                  <c:v>0.14400000000000002</c:v>
                </c:pt>
                <c:pt idx="1038">
                  <c:v>0.14400000000000002</c:v>
                </c:pt>
                <c:pt idx="1039">
                  <c:v>0.14400000000000002</c:v>
                </c:pt>
                <c:pt idx="1040">
                  <c:v>0.14400000000000002</c:v>
                </c:pt>
                <c:pt idx="1041">
                  <c:v>0.14400000000000002</c:v>
                </c:pt>
                <c:pt idx="1042">
                  <c:v>0.14400000000000002</c:v>
                </c:pt>
                <c:pt idx="1043">
                  <c:v>0.14400000000000002</c:v>
                </c:pt>
                <c:pt idx="1044">
                  <c:v>0.14400000000000002</c:v>
                </c:pt>
                <c:pt idx="1045">
                  <c:v>0.14400000000000002</c:v>
                </c:pt>
                <c:pt idx="1046">
                  <c:v>0.14400000000000002</c:v>
                </c:pt>
                <c:pt idx="1047">
                  <c:v>0.14400000000000002</c:v>
                </c:pt>
                <c:pt idx="1048">
                  <c:v>0.14400000000000002</c:v>
                </c:pt>
                <c:pt idx="1049">
                  <c:v>0.14400000000000002</c:v>
                </c:pt>
                <c:pt idx="1050">
                  <c:v>0.14400000000000002</c:v>
                </c:pt>
                <c:pt idx="1051">
                  <c:v>0.14400000000000002</c:v>
                </c:pt>
                <c:pt idx="1052">
                  <c:v>0.14400000000000002</c:v>
                </c:pt>
                <c:pt idx="1053">
                  <c:v>0.14400000000000002</c:v>
                </c:pt>
                <c:pt idx="1054">
                  <c:v>0.14400000000000002</c:v>
                </c:pt>
                <c:pt idx="1055">
                  <c:v>0.14400000000000002</c:v>
                </c:pt>
                <c:pt idx="1056">
                  <c:v>0.14400000000000002</c:v>
                </c:pt>
                <c:pt idx="1057">
                  <c:v>0.14400000000000002</c:v>
                </c:pt>
                <c:pt idx="1058">
                  <c:v>0.14400000000000002</c:v>
                </c:pt>
                <c:pt idx="1059">
                  <c:v>0.14400000000000002</c:v>
                </c:pt>
                <c:pt idx="1060">
                  <c:v>0.14400000000000002</c:v>
                </c:pt>
                <c:pt idx="1061">
                  <c:v>0.14400000000000002</c:v>
                </c:pt>
                <c:pt idx="1062">
                  <c:v>0.14400000000000002</c:v>
                </c:pt>
                <c:pt idx="1063">
                  <c:v>0.14400000000000002</c:v>
                </c:pt>
                <c:pt idx="1064">
                  <c:v>0.14400000000000002</c:v>
                </c:pt>
                <c:pt idx="1065">
                  <c:v>0.14400000000000002</c:v>
                </c:pt>
                <c:pt idx="1066">
                  <c:v>0.14400000000000002</c:v>
                </c:pt>
                <c:pt idx="1067">
                  <c:v>0.14400000000000002</c:v>
                </c:pt>
                <c:pt idx="1068">
                  <c:v>0.14400000000000002</c:v>
                </c:pt>
                <c:pt idx="1069">
                  <c:v>0.14400000000000002</c:v>
                </c:pt>
                <c:pt idx="1070">
                  <c:v>0.14400000000000002</c:v>
                </c:pt>
                <c:pt idx="1071">
                  <c:v>0.14400000000000002</c:v>
                </c:pt>
                <c:pt idx="1072">
                  <c:v>0.14400000000000002</c:v>
                </c:pt>
                <c:pt idx="1073">
                  <c:v>0.14400000000000002</c:v>
                </c:pt>
                <c:pt idx="1074">
                  <c:v>0.14400000000000002</c:v>
                </c:pt>
                <c:pt idx="1075">
                  <c:v>0.14400000000000002</c:v>
                </c:pt>
                <c:pt idx="1076">
                  <c:v>0.14600000000000002</c:v>
                </c:pt>
                <c:pt idx="1077">
                  <c:v>0.14600000000000002</c:v>
                </c:pt>
                <c:pt idx="1078">
                  <c:v>0.14600000000000002</c:v>
                </c:pt>
                <c:pt idx="1079">
                  <c:v>0.14600000000000002</c:v>
                </c:pt>
                <c:pt idx="1080">
                  <c:v>0.14600000000000002</c:v>
                </c:pt>
                <c:pt idx="1081">
                  <c:v>0.14600000000000002</c:v>
                </c:pt>
                <c:pt idx="1082">
                  <c:v>0.14600000000000002</c:v>
                </c:pt>
                <c:pt idx="1083">
                  <c:v>0.14600000000000002</c:v>
                </c:pt>
                <c:pt idx="1084">
                  <c:v>0.14600000000000002</c:v>
                </c:pt>
                <c:pt idx="1085">
                  <c:v>0.14600000000000002</c:v>
                </c:pt>
                <c:pt idx="1086">
                  <c:v>0.14600000000000002</c:v>
                </c:pt>
                <c:pt idx="1087">
                  <c:v>0.14600000000000002</c:v>
                </c:pt>
                <c:pt idx="1088">
                  <c:v>0.14600000000000002</c:v>
                </c:pt>
                <c:pt idx="1089">
                  <c:v>0.14600000000000002</c:v>
                </c:pt>
                <c:pt idx="1090">
                  <c:v>0.14600000000000002</c:v>
                </c:pt>
                <c:pt idx="1091">
                  <c:v>0.14600000000000002</c:v>
                </c:pt>
                <c:pt idx="1092">
                  <c:v>0.14600000000000002</c:v>
                </c:pt>
                <c:pt idx="1093">
                  <c:v>0.14600000000000002</c:v>
                </c:pt>
                <c:pt idx="1094">
                  <c:v>0.14600000000000002</c:v>
                </c:pt>
                <c:pt idx="1095">
                  <c:v>0.14600000000000002</c:v>
                </c:pt>
                <c:pt idx="1096">
                  <c:v>0.14600000000000002</c:v>
                </c:pt>
                <c:pt idx="1097">
                  <c:v>0.14600000000000002</c:v>
                </c:pt>
                <c:pt idx="1098">
                  <c:v>0.14600000000000002</c:v>
                </c:pt>
                <c:pt idx="1099">
                  <c:v>0.14600000000000002</c:v>
                </c:pt>
                <c:pt idx="1100">
                  <c:v>0.14600000000000002</c:v>
                </c:pt>
                <c:pt idx="1101">
                  <c:v>0.14600000000000002</c:v>
                </c:pt>
                <c:pt idx="1102">
                  <c:v>0.14600000000000002</c:v>
                </c:pt>
                <c:pt idx="1103">
                  <c:v>0.14600000000000002</c:v>
                </c:pt>
                <c:pt idx="1104">
                  <c:v>0.14600000000000002</c:v>
                </c:pt>
                <c:pt idx="1105">
                  <c:v>0.14600000000000002</c:v>
                </c:pt>
                <c:pt idx="1106">
                  <c:v>0.14600000000000002</c:v>
                </c:pt>
                <c:pt idx="1107">
                  <c:v>0.14799999999999999</c:v>
                </c:pt>
                <c:pt idx="1108">
                  <c:v>0.14799999999999999</c:v>
                </c:pt>
                <c:pt idx="1109">
                  <c:v>0.14799999999999999</c:v>
                </c:pt>
                <c:pt idx="1110">
                  <c:v>0.14799999999999999</c:v>
                </c:pt>
                <c:pt idx="1111">
                  <c:v>0.14799999999999999</c:v>
                </c:pt>
                <c:pt idx="1112">
                  <c:v>0.14799999999999999</c:v>
                </c:pt>
                <c:pt idx="1113">
                  <c:v>0.14799999999999999</c:v>
                </c:pt>
                <c:pt idx="1114">
                  <c:v>0.14799999999999999</c:v>
                </c:pt>
                <c:pt idx="1115">
                  <c:v>0.14799999999999999</c:v>
                </c:pt>
                <c:pt idx="1116">
                  <c:v>0.14799999999999999</c:v>
                </c:pt>
                <c:pt idx="1117">
                  <c:v>0.14799999999999999</c:v>
                </c:pt>
                <c:pt idx="1118">
                  <c:v>0.14799999999999999</c:v>
                </c:pt>
                <c:pt idx="1119">
                  <c:v>0.14799999999999999</c:v>
                </c:pt>
                <c:pt idx="1120">
                  <c:v>0.14799999999999999</c:v>
                </c:pt>
                <c:pt idx="1121">
                  <c:v>0.14799999999999999</c:v>
                </c:pt>
                <c:pt idx="1122">
                  <c:v>0.14799999999999999</c:v>
                </c:pt>
                <c:pt idx="1123">
                  <c:v>0.14799999999999999</c:v>
                </c:pt>
                <c:pt idx="1124">
                  <c:v>0.14799999999999999</c:v>
                </c:pt>
                <c:pt idx="1125">
                  <c:v>0.14799999999999999</c:v>
                </c:pt>
                <c:pt idx="1126">
                  <c:v>0.14799999999999999</c:v>
                </c:pt>
                <c:pt idx="1127">
                  <c:v>0.14799999999999999</c:v>
                </c:pt>
                <c:pt idx="1128">
                  <c:v>0.14799999999999999</c:v>
                </c:pt>
                <c:pt idx="1129">
                  <c:v>0.14799999999999999</c:v>
                </c:pt>
                <c:pt idx="1130">
                  <c:v>0.14799999999999999</c:v>
                </c:pt>
                <c:pt idx="1131">
                  <c:v>0.14799999999999999</c:v>
                </c:pt>
                <c:pt idx="1132">
                  <c:v>0.14799999999999999</c:v>
                </c:pt>
                <c:pt idx="1133">
                  <c:v>0.14799999999999999</c:v>
                </c:pt>
                <c:pt idx="1134">
                  <c:v>0.14799999999999999</c:v>
                </c:pt>
                <c:pt idx="1135">
                  <c:v>0.14799999999999999</c:v>
                </c:pt>
                <c:pt idx="1136">
                  <c:v>0.14799999999999999</c:v>
                </c:pt>
                <c:pt idx="1137">
                  <c:v>0.14799999999999999</c:v>
                </c:pt>
                <c:pt idx="1138">
                  <c:v>0.15</c:v>
                </c:pt>
                <c:pt idx="1139">
                  <c:v>0.15</c:v>
                </c:pt>
                <c:pt idx="1140">
                  <c:v>0.15</c:v>
                </c:pt>
                <c:pt idx="1141">
                  <c:v>0.15</c:v>
                </c:pt>
                <c:pt idx="1142">
                  <c:v>0.15</c:v>
                </c:pt>
                <c:pt idx="1143">
                  <c:v>0.15</c:v>
                </c:pt>
                <c:pt idx="1144">
                  <c:v>0.15</c:v>
                </c:pt>
                <c:pt idx="1145">
                  <c:v>0.15</c:v>
                </c:pt>
                <c:pt idx="1146">
                  <c:v>0.15</c:v>
                </c:pt>
                <c:pt idx="1147">
                  <c:v>0.15</c:v>
                </c:pt>
                <c:pt idx="1148">
                  <c:v>0.15</c:v>
                </c:pt>
                <c:pt idx="1149">
                  <c:v>0.15</c:v>
                </c:pt>
                <c:pt idx="1150">
                  <c:v>0.15</c:v>
                </c:pt>
                <c:pt idx="1151">
                  <c:v>0.15</c:v>
                </c:pt>
                <c:pt idx="1152">
                  <c:v>0.15</c:v>
                </c:pt>
                <c:pt idx="1153">
                  <c:v>0.15</c:v>
                </c:pt>
                <c:pt idx="1154">
                  <c:v>0.15</c:v>
                </c:pt>
                <c:pt idx="1155">
                  <c:v>0.15</c:v>
                </c:pt>
                <c:pt idx="1156">
                  <c:v>0.15</c:v>
                </c:pt>
                <c:pt idx="1157">
                  <c:v>0.15</c:v>
                </c:pt>
                <c:pt idx="1158">
                  <c:v>0.15</c:v>
                </c:pt>
                <c:pt idx="1159">
                  <c:v>0.15</c:v>
                </c:pt>
                <c:pt idx="1160">
                  <c:v>0.15</c:v>
                </c:pt>
                <c:pt idx="1161">
                  <c:v>0.15</c:v>
                </c:pt>
                <c:pt idx="1162">
                  <c:v>0.15</c:v>
                </c:pt>
                <c:pt idx="1163">
                  <c:v>0.15</c:v>
                </c:pt>
                <c:pt idx="1164">
                  <c:v>0.15</c:v>
                </c:pt>
                <c:pt idx="1165">
                  <c:v>0.15</c:v>
                </c:pt>
                <c:pt idx="1166">
                  <c:v>0.15</c:v>
                </c:pt>
                <c:pt idx="1167">
                  <c:v>0.15</c:v>
                </c:pt>
                <c:pt idx="1168">
                  <c:v>0.15</c:v>
                </c:pt>
                <c:pt idx="1169">
                  <c:v>0.15200000000000002</c:v>
                </c:pt>
                <c:pt idx="1170">
                  <c:v>0.15200000000000002</c:v>
                </c:pt>
                <c:pt idx="1171">
                  <c:v>0.15200000000000002</c:v>
                </c:pt>
                <c:pt idx="1172">
                  <c:v>0.15200000000000002</c:v>
                </c:pt>
                <c:pt idx="1173">
                  <c:v>0.15200000000000002</c:v>
                </c:pt>
                <c:pt idx="1174">
                  <c:v>0.15200000000000002</c:v>
                </c:pt>
                <c:pt idx="1175">
                  <c:v>0.15200000000000002</c:v>
                </c:pt>
                <c:pt idx="1176">
                  <c:v>0.15200000000000002</c:v>
                </c:pt>
                <c:pt idx="1177">
                  <c:v>0.15200000000000002</c:v>
                </c:pt>
                <c:pt idx="1178">
                  <c:v>0.15200000000000002</c:v>
                </c:pt>
                <c:pt idx="1179">
                  <c:v>0.15200000000000002</c:v>
                </c:pt>
                <c:pt idx="1180">
                  <c:v>0.15200000000000002</c:v>
                </c:pt>
                <c:pt idx="1181">
                  <c:v>0.15200000000000002</c:v>
                </c:pt>
                <c:pt idx="1182">
                  <c:v>0.15200000000000002</c:v>
                </c:pt>
                <c:pt idx="1183">
                  <c:v>0.15200000000000002</c:v>
                </c:pt>
                <c:pt idx="1184">
                  <c:v>0.15200000000000002</c:v>
                </c:pt>
                <c:pt idx="1185">
                  <c:v>0.15200000000000002</c:v>
                </c:pt>
                <c:pt idx="1186">
                  <c:v>0.15200000000000002</c:v>
                </c:pt>
                <c:pt idx="1187">
                  <c:v>0.15200000000000002</c:v>
                </c:pt>
                <c:pt idx="1188">
                  <c:v>0.15200000000000002</c:v>
                </c:pt>
                <c:pt idx="1189">
                  <c:v>0.15200000000000002</c:v>
                </c:pt>
                <c:pt idx="1190">
                  <c:v>0.15200000000000002</c:v>
                </c:pt>
                <c:pt idx="1191">
                  <c:v>0.15200000000000002</c:v>
                </c:pt>
                <c:pt idx="1192">
                  <c:v>0.15200000000000002</c:v>
                </c:pt>
                <c:pt idx="1193">
                  <c:v>0.15200000000000002</c:v>
                </c:pt>
                <c:pt idx="1194">
                  <c:v>0.15200000000000002</c:v>
                </c:pt>
                <c:pt idx="1195">
                  <c:v>0.15200000000000002</c:v>
                </c:pt>
                <c:pt idx="1196">
                  <c:v>0.15200000000000002</c:v>
                </c:pt>
                <c:pt idx="1197">
                  <c:v>0.15200000000000002</c:v>
                </c:pt>
                <c:pt idx="1198">
                  <c:v>0.15200000000000002</c:v>
                </c:pt>
                <c:pt idx="1199">
                  <c:v>0.15200000000000002</c:v>
                </c:pt>
                <c:pt idx="1200">
                  <c:v>0.15200000000000002</c:v>
                </c:pt>
                <c:pt idx="1201">
                  <c:v>0.15200000000000002</c:v>
                </c:pt>
                <c:pt idx="1202">
                  <c:v>0.15200000000000002</c:v>
                </c:pt>
                <c:pt idx="1203">
                  <c:v>0.15200000000000002</c:v>
                </c:pt>
                <c:pt idx="1204">
                  <c:v>0.15200000000000002</c:v>
                </c:pt>
                <c:pt idx="1205">
                  <c:v>0.15200000000000002</c:v>
                </c:pt>
                <c:pt idx="1206">
                  <c:v>0.15200000000000002</c:v>
                </c:pt>
                <c:pt idx="1207">
                  <c:v>0.15200000000000002</c:v>
                </c:pt>
                <c:pt idx="1208">
                  <c:v>0.15200000000000002</c:v>
                </c:pt>
                <c:pt idx="1209">
                  <c:v>0.15200000000000002</c:v>
                </c:pt>
                <c:pt idx="1210">
                  <c:v>0.15200000000000002</c:v>
                </c:pt>
                <c:pt idx="1211">
                  <c:v>0.15200000000000002</c:v>
                </c:pt>
                <c:pt idx="1212">
                  <c:v>0.15200000000000002</c:v>
                </c:pt>
                <c:pt idx="1213">
                  <c:v>0.15200000000000002</c:v>
                </c:pt>
                <c:pt idx="1214">
                  <c:v>0.15200000000000002</c:v>
                </c:pt>
                <c:pt idx="1215">
                  <c:v>0.15200000000000002</c:v>
                </c:pt>
                <c:pt idx="1216">
                  <c:v>0.15200000000000002</c:v>
                </c:pt>
                <c:pt idx="1217">
                  <c:v>0.15200000000000002</c:v>
                </c:pt>
                <c:pt idx="1218">
                  <c:v>0.15200000000000002</c:v>
                </c:pt>
                <c:pt idx="1219">
                  <c:v>0.15200000000000002</c:v>
                </c:pt>
                <c:pt idx="1220">
                  <c:v>0.15200000000000002</c:v>
                </c:pt>
                <c:pt idx="1221">
                  <c:v>0.15200000000000002</c:v>
                </c:pt>
                <c:pt idx="1222">
                  <c:v>0.15200000000000002</c:v>
                </c:pt>
                <c:pt idx="1223">
                  <c:v>0.15200000000000002</c:v>
                </c:pt>
                <c:pt idx="1224">
                  <c:v>0.15200000000000002</c:v>
                </c:pt>
                <c:pt idx="1225">
                  <c:v>0.15200000000000002</c:v>
                </c:pt>
                <c:pt idx="1226">
                  <c:v>0.15200000000000002</c:v>
                </c:pt>
                <c:pt idx="1227">
                  <c:v>0.15200000000000002</c:v>
                </c:pt>
                <c:pt idx="1228">
                  <c:v>0.15200000000000002</c:v>
                </c:pt>
                <c:pt idx="1229">
                  <c:v>0.15200000000000002</c:v>
                </c:pt>
                <c:pt idx="1230">
                  <c:v>0.154</c:v>
                </c:pt>
                <c:pt idx="1231">
                  <c:v>0.154</c:v>
                </c:pt>
                <c:pt idx="1232">
                  <c:v>0.154</c:v>
                </c:pt>
                <c:pt idx="1233">
                  <c:v>0.154</c:v>
                </c:pt>
                <c:pt idx="1234">
                  <c:v>0.154</c:v>
                </c:pt>
                <c:pt idx="1235">
                  <c:v>0.154</c:v>
                </c:pt>
                <c:pt idx="1236">
                  <c:v>0.154</c:v>
                </c:pt>
                <c:pt idx="1237">
                  <c:v>0.154</c:v>
                </c:pt>
                <c:pt idx="1238">
                  <c:v>0.154</c:v>
                </c:pt>
                <c:pt idx="1239">
                  <c:v>0.154</c:v>
                </c:pt>
                <c:pt idx="1240">
                  <c:v>0.154</c:v>
                </c:pt>
                <c:pt idx="1241">
                  <c:v>0.154</c:v>
                </c:pt>
                <c:pt idx="1242">
                  <c:v>0.154</c:v>
                </c:pt>
                <c:pt idx="1243">
                  <c:v>0.154</c:v>
                </c:pt>
                <c:pt idx="1244">
                  <c:v>0.154</c:v>
                </c:pt>
                <c:pt idx="1245">
                  <c:v>0.154</c:v>
                </c:pt>
                <c:pt idx="1246">
                  <c:v>0.154</c:v>
                </c:pt>
                <c:pt idx="1247">
                  <c:v>0.154</c:v>
                </c:pt>
                <c:pt idx="1248">
                  <c:v>0.154</c:v>
                </c:pt>
                <c:pt idx="1249">
                  <c:v>0.154</c:v>
                </c:pt>
                <c:pt idx="1250">
                  <c:v>0.154</c:v>
                </c:pt>
                <c:pt idx="1251">
                  <c:v>0.154</c:v>
                </c:pt>
                <c:pt idx="1252">
                  <c:v>0.154</c:v>
                </c:pt>
                <c:pt idx="1253">
                  <c:v>0.154</c:v>
                </c:pt>
                <c:pt idx="1254">
                  <c:v>0.154</c:v>
                </c:pt>
                <c:pt idx="1255">
                  <c:v>0.154</c:v>
                </c:pt>
                <c:pt idx="1256">
                  <c:v>0.154</c:v>
                </c:pt>
                <c:pt idx="1257">
                  <c:v>0.154</c:v>
                </c:pt>
                <c:pt idx="1258">
                  <c:v>0.154</c:v>
                </c:pt>
                <c:pt idx="1259">
                  <c:v>0.154</c:v>
                </c:pt>
                <c:pt idx="1260">
                  <c:v>0.154</c:v>
                </c:pt>
                <c:pt idx="1261">
                  <c:v>0.156</c:v>
                </c:pt>
                <c:pt idx="1262">
                  <c:v>0.156</c:v>
                </c:pt>
                <c:pt idx="1263">
                  <c:v>0.156</c:v>
                </c:pt>
                <c:pt idx="1264">
                  <c:v>0.156</c:v>
                </c:pt>
                <c:pt idx="1265">
                  <c:v>0.156</c:v>
                </c:pt>
                <c:pt idx="1266">
                  <c:v>0.156</c:v>
                </c:pt>
                <c:pt idx="1267">
                  <c:v>0.156</c:v>
                </c:pt>
                <c:pt idx="1268">
                  <c:v>0.156</c:v>
                </c:pt>
                <c:pt idx="1269">
                  <c:v>0.156</c:v>
                </c:pt>
                <c:pt idx="1270">
                  <c:v>0.156</c:v>
                </c:pt>
                <c:pt idx="1271">
                  <c:v>0.156</c:v>
                </c:pt>
                <c:pt idx="1272">
                  <c:v>0.156</c:v>
                </c:pt>
                <c:pt idx="1273">
                  <c:v>0.156</c:v>
                </c:pt>
                <c:pt idx="1274">
                  <c:v>0.156</c:v>
                </c:pt>
                <c:pt idx="1275">
                  <c:v>0.156</c:v>
                </c:pt>
                <c:pt idx="1276">
                  <c:v>0.156</c:v>
                </c:pt>
                <c:pt idx="1277">
                  <c:v>0.156</c:v>
                </c:pt>
                <c:pt idx="1278">
                  <c:v>0.156</c:v>
                </c:pt>
                <c:pt idx="1279">
                  <c:v>0.156</c:v>
                </c:pt>
                <c:pt idx="1280">
                  <c:v>0.156</c:v>
                </c:pt>
                <c:pt idx="1281">
                  <c:v>0.156</c:v>
                </c:pt>
                <c:pt idx="1282">
                  <c:v>0.156</c:v>
                </c:pt>
                <c:pt idx="1283">
                  <c:v>0.156</c:v>
                </c:pt>
                <c:pt idx="1284">
                  <c:v>0.156</c:v>
                </c:pt>
                <c:pt idx="1285">
                  <c:v>0.156</c:v>
                </c:pt>
                <c:pt idx="1286">
                  <c:v>0.156</c:v>
                </c:pt>
                <c:pt idx="1287">
                  <c:v>0.156</c:v>
                </c:pt>
                <c:pt idx="1288">
                  <c:v>0.156</c:v>
                </c:pt>
                <c:pt idx="1289">
                  <c:v>0.156</c:v>
                </c:pt>
                <c:pt idx="1290">
                  <c:v>0.156</c:v>
                </c:pt>
                <c:pt idx="1291">
                  <c:v>0.158</c:v>
                </c:pt>
                <c:pt idx="1292">
                  <c:v>0.158</c:v>
                </c:pt>
                <c:pt idx="1293">
                  <c:v>0.158</c:v>
                </c:pt>
                <c:pt idx="1294">
                  <c:v>0.158</c:v>
                </c:pt>
                <c:pt idx="1295">
                  <c:v>0.158</c:v>
                </c:pt>
                <c:pt idx="1296">
                  <c:v>0.158</c:v>
                </c:pt>
                <c:pt idx="1297">
                  <c:v>0.158</c:v>
                </c:pt>
                <c:pt idx="1298">
                  <c:v>0.158</c:v>
                </c:pt>
                <c:pt idx="1299">
                  <c:v>0.158</c:v>
                </c:pt>
                <c:pt idx="1300">
                  <c:v>0.158</c:v>
                </c:pt>
                <c:pt idx="1301">
                  <c:v>0.158</c:v>
                </c:pt>
                <c:pt idx="1302">
                  <c:v>0.158</c:v>
                </c:pt>
                <c:pt idx="1303">
                  <c:v>0.158</c:v>
                </c:pt>
                <c:pt idx="1304">
                  <c:v>0.158</c:v>
                </c:pt>
                <c:pt idx="1305">
                  <c:v>0.158</c:v>
                </c:pt>
                <c:pt idx="1306">
                  <c:v>0.158</c:v>
                </c:pt>
                <c:pt idx="1307">
                  <c:v>0.158</c:v>
                </c:pt>
                <c:pt idx="1308">
                  <c:v>0.158</c:v>
                </c:pt>
                <c:pt idx="1309">
                  <c:v>0.158</c:v>
                </c:pt>
                <c:pt idx="1310">
                  <c:v>0.158</c:v>
                </c:pt>
                <c:pt idx="1311">
                  <c:v>0.158</c:v>
                </c:pt>
                <c:pt idx="1312">
                  <c:v>0.158</c:v>
                </c:pt>
                <c:pt idx="1313">
                  <c:v>0.158</c:v>
                </c:pt>
                <c:pt idx="1314">
                  <c:v>0.158</c:v>
                </c:pt>
                <c:pt idx="1315">
                  <c:v>0.158</c:v>
                </c:pt>
                <c:pt idx="1316">
                  <c:v>0.158</c:v>
                </c:pt>
                <c:pt idx="1317">
                  <c:v>0.158</c:v>
                </c:pt>
                <c:pt idx="1318">
                  <c:v>0.158</c:v>
                </c:pt>
                <c:pt idx="1319">
                  <c:v>0.158</c:v>
                </c:pt>
                <c:pt idx="1320">
                  <c:v>0.16</c:v>
                </c:pt>
                <c:pt idx="1321">
                  <c:v>0.16</c:v>
                </c:pt>
                <c:pt idx="1322">
                  <c:v>0.16</c:v>
                </c:pt>
                <c:pt idx="1323">
                  <c:v>0.16</c:v>
                </c:pt>
                <c:pt idx="1324">
                  <c:v>0.16</c:v>
                </c:pt>
                <c:pt idx="1325">
                  <c:v>0.16</c:v>
                </c:pt>
                <c:pt idx="1326">
                  <c:v>0.16</c:v>
                </c:pt>
                <c:pt idx="1327">
                  <c:v>0.16</c:v>
                </c:pt>
                <c:pt idx="1328">
                  <c:v>0.16</c:v>
                </c:pt>
                <c:pt idx="1329">
                  <c:v>0.16</c:v>
                </c:pt>
                <c:pt idx="1330">
                  <c:v>0.16</c:v>
                </c:pt>
                <c:pt idx="1331">
                  <c:v>0.16</c:v>
                </c:pt>
                <c:pt idx="1332">
                  <c:v>0.16</c:v>
                </c:pt>
                <c:pt idx="1333">
                  <c:v>0.16</c:v>
                </c:pt>
                <c:pt idx="1334">
                  <c:v>0.16</c:v>
                </c:pt>
                <c:pt idx="1335">
                  <c:v>0.16</c:v>
                </c:pt>
                <c:pt idx="1336">
                  <c:v>0.16</c:v>
                </c:pt>
                <c:pt idx="1337">
                  <c:v>0.16</c:v>
                </c:pt>
                <c:pt idx="1338">
                  <c:v>0.16</c:v>
                </c:pt>
                <c:pt idx="1339">
                  <c:v>0.16</c:v>
                </c:pt>
                <c:pt idx="1340">
                  <c:v>0.16</c:v>
                </c:pt>
                <c:pt idx="1341">
                  <c:v>0.16</c:v>
                </c:pt>
                <c:pt idx="1342">
                  <c:v>0.16</c:v>
                </c:pt>
                <c:pt idx="1343">
                  <c:v>0.16</c:v>
                </c:pt>
                <c:pt idx="1344">
                  <c:v>0.16</c:v>
                </c:pt>
                <c:pt idx="1345">
                  <c:v>0.16</c:v>
                </c:pt>
                <c:pt idx="1346">
                  <c:v>0.16</c:v>
                </c:pt>
                <c:pt idx="1347">
                  <c:v>0.16</c:v>
                </c:pt>
                <c:pt idx="1348">
                  <c:v>0.16</c:v>
                </c:pt>
                <c:pt idx="1349">
                  <c:v>0.16</c:v>
                </c:pt>
                <c:pt idx="1350">
                  <c:v>0.16</c:v>
                </c:pt>
                <c:pt idx="1351">
                  <c:v>0.16</c:v>
                </c:pt>
                <c:pt idx="1352">
                  <c:v>0.16</c:v>
                </c:pt>
                <c:pt idx="1353">
                  <c:v>0.16</c:v>
                </c:pt>
                <c:pt idx="1354">
                  <c:v>0.16</c:v>
                </c:pt>
                <c:pt idx="1355">
                  <c:v>0.16</c:v>
                </c:pt>
                <c:pt idx="1356">
                  <c:v>0.16</c:v>
                </c:pt>
                <c:pt idx="1357">
                  <c:v>0.16</c:v>
                </c:pt>
                <c:pt idx="1358">
                  <c:v>0.16</c:v>
                </c:pt>
                <c:pt idx="1359">
                  <c:v>0.16</c:v>
                </c:pt>
                <c:pt idx="1360">
                  <c:v>0.16</c:v>
                </c:pt>
                <c:pt idx="1361">
                  <c:v>0.16</c:v>
                </c:pt>
                <c:pt idx="1362">
                  <c:v>0.16</c:v>
                </c:pt>
                <c:pt idx="1363">
                  <c:v>0.16</c:v>
                </c:pt>
                <c:pt idx="1364">
                  <c:v>0.16</c:v>
                </c:pt>
                <c:pt idx="1365">
                  <c:v>0.16</c:v>
                </c:pt>
                <c:pt idx="1366">
                  <c:v>0.16</c:v>
                </c:pt>
                <c:pt idx="1367">
                  <c:v>0.16</c:v>
                </c:pt>
                <c:pt idx="1368">
                  <c:v>0.16</c:v>
                </c:pt>
                <c:pt idx="1369">
                  <c:v>0.16</c:v>
                </c:pt>
                <c:pt idx="1370">
                  <c:v>0.16</c:v>
                </c:pt>
                <c:pt idx="1371">
                  <c:v>0.16</c:v>
                </c:pt>
                <c:pt idx="1372">
                  <c:v>0.16</c:v>
                </c:pt>
                <c:pt idx="1373">
                  <c:v>0.16</c:v>
                </c:pt>
                <c:pt idx="1374">
                  <c:v>0.16</c:v>
                </c:pt>
                <c:pt idx="1375">
                  <c:v>0.16</c:v>
                </c:pt>
                <c:pt idx="1376">
                  <c:v>0.16</c:v>
                </c:pt>
                <c:pt idx="1377">
                  <c:v>0.16</c:v>
                </c:pt>
                <c:pt idx="1378">
                  <c:v>0.16200000000000001</c:v>
                </c:pt>
                <c:pt idx="1379">
                  <c:v>0.16200000000000001</c:v>
                </c:pt>
                <c:pt idx="1380">
                  <c:v>0.16200000000000001</c:v>
                </c:pt>
                <c:pt idx="1381">
                  <c:v>0.16200000000000001</c:v>
                </c:pt>
                <c:pt idx="1382">
                  <c:v>0.16200000000000001</c:v>
                </c:pt>
                <c:pt idx="1383">
                  <c:v>0.16200000000000001</c:v>
                </c:pt>
                <c:pt idx="1384">
                  <c:v>0.16200000000000001</c:v>
                </c:pt>
                <c:pt idx="1385">
                  <c:v>0.16200000000000001</c:v>
                </c:pt>
                <c:pt idx="1386">
                  <c:v>0.16200000000000001</c:v>
                </c:pt>
                <c:pt idx="1387">
                  <c:v>0.16200000000000001</c:v>
                </c:pt>
                <c:pt idx="1388">
                  <c:v>0.16200000000000001</c:v>
                </c:pt>
                <c:pt idx="1389">
                  <c:v>0.16200000000000001</c:v>
                </c:pt>
                <c:pt idx="1390">
                  <c:v>0.16200000000000001</c:v>
                </c:pt>
                <c:pt idx="1391">
                  <c:v>0.16200000000000001</c:v>
                </c:pt>
                <c:pt idx="1392">
                  <c:v>0.16200000000000001</c:v>
                </c:pt>
                <c:pt idx="1393">
                  <c:v>0.16200000000000001</c:v>
                </c:pt>
                <c:pt idx="1394">
                  <c:v>0.16200000000000001</c:v>
                </c:pt>
                <c:pt idx="1395">
                  <c:v>0.16200000000000001</c:v>
                </c:pt>
                <c:pt idx="1396">
                  <c:v>0.16200000000000001</c:v>
                </c:pt>
                <c:pt idx="1397">
                  <c:v>0.16200000000000001</c:v>
                </c:pt>
                <c:pt idx="1398">
                  <c:v>0.16200000000000001</c:v>
                </c:pt>
                <c:pt idx="1399">
                  <c:v>0.16200000000000001</c:v>
                </c:pt>
                <c:pt idx="1400">
                  <c:v>0.16200000000000001</c:v>
                </c:pt>
                <c:pt idx="1401">
                  <c:v>0.16200000000000001</c:v>
                </c:pt>
                <c:pt idx="1402">
                  <c:v>0.16200000000000001</c:v>
                </c:pt>
                <c:pt idx="1403">
                  <c:v>0.16200000000000001</c:v>
                </c:pt>
                <c:pt idx="1404">
                  <c:v>0.16200000000000001</c:v>
                </c:pt>
                <c:pt idx="1405">
                  <c:v>0.16200000000000001</c:v>
                </c:pt>
                <c:pt idx="1406">
                  <c:v>0.16399999999999998</c:v>
                </c:pt>
                <c:pt idx="1407">
                  <c:v>0.16399999999999998</c:v>
                </c:pt>
                <c:pt idx="1408">
                  <c:v>0.16399999999999998</c:v>
                </c:pt>
                <c:pt idx="1409">
                  <c:v>0.16399999999999998</c:v>
                </c:pt>
                <c:pt idx="1410">
                  <c:v>0.16399999999999998</c:v>
                </c:pt>
                <c:pt idx="1411">
                  <c:v>0.16399999999999998</c:v>
                </c:pt>
                <c:pt idx="1412">
                  <c:v>0.16399999999999998</c:v>
                </c:pt>
                <c:pt idx="1413">
                  <c:v>0.16399999999999998</c:v>
                </c:pt>
                <c:pt idx="1414">
                  <c:v>0.16399999999999998</c:v>
                </c:pt>
                <c:pt idx="1415">
                  <c:v>0.16399999999999998</c:v>
                </c:pt>
                <c:pt idx="1416">
                  <c:v>0.16399999999999998</c:v>
                </c:pt>
                <c:pt idx="1417">
                  <c:v>0.16399999999999998</c:v>
                </c:pt>
                <c:pt idx="1418">
                  <c:v>0.16399999999999998</c:v>
                </c:pt>
                <c:pt idx="1419">
                  <c:v>0.16399999999999998</c:v>
                </c:pt>
                <c:pt idx="1420">
                  <c:v>0.16399999999999998</c:v>
                </c:pt>
                <c:pt idx="1421">
                  <c:v>0.16399999999999998</c:v>
                </c:pt>
                <c:pt idx="1422">
                  <c:v>0.16399999999999998</c:v>
                </c:pt>
                <c:pt idx="1423">
                  <c:v>0.16399999999999998</c:v>
                </c:pt>
                <c:pt idx="1424">
                  <c:v>0.16399999999999998</c:v>
                </c:pt>
                <c:pt idx="1425">
                  <c:v>0.16399999999999998</c:v>
                </c:pt>
                <c:pt idx="1426">
                  <c:v>0.16399999999999998</c:v>
                </c:pt>
                <c:pt idx="1427">
                  <c:v>0.16399999999999998</c:v>
                </c:pt>
                <c:pt idx="1428">
                  <c:v>0.16399999999999998</c:v>
                </c:pt>
                <c:pt idx="1429">
                  <c:v>0.16399999999999998</c:v>
                </c:pt>
                <c:pt idx="1430">
                  <c:v>0.16399999999999998</c:v>
                </c:pt>
                <c:pt idx="1431">
                  <c:v>0.16399999999999998</c:v>
                </c:pt>
                <c:pt idx="1432">
                  <c:v>0.16399999999999998</c:v>
                </c:pt>
                <c:pt idx="1433">
                  <c:v>0.16600000000000001</c:v>
                </c:pt>
                <c:pt idx="1434">
                  <c:v>0.16600000000000001</c:v>
                </c:pt>
                <c:pt idx="1435">
                  <c:v>0.16600000000000001</c:v>
                </c:pt>
                <c:pt idx="1436">
                  <c:v>0.16600000000000001</c:v>
                </c:pt>
                <c:pt idx="1437">
                  <c:v>0.16600000000000001</c:v>
                </c:pt>
                <c:pt idx="1438">
                  <c:v>0.16600000000000001</c:v>
                </c:pt>
                <c:pt idx="1439">
                  <c:v>0.16600000000000001</c:v>
                </c:pt>
                <c:pt idx="1440">
                  <c:v>0.16600000000000001</c:v>
                </c:pt>
                <c:pt idx="1441">
                  <c:v>0.16600000000000001</c:v>
                </c:pt>
                <c:pt idx="1442">
                  <c:v>0</c:v>
                </c:pt>
              </c:numCache>
            </c:numRef>
          </c:xVal>
          <c:yVal>
            <c:numRef>
              <c:f>'AT1-AT7 stress strain-f'!$J$3:$J$1445</c:f>
              <c:numCache>
                <c:formatCode>General</c:formatCode>
                <c:ptCount val="1443"/>
                <c:pt idx="0">
                  <c:v>0</c:v>
                </c:pt>
                <c:pt idx="1">
                  <c:v>35.671999999999997</c:v>
                </c:pt>
                <c:pt idx="2">
                  <c:v>37.81232</c:v>
                </c:pt>
                <c:pt idx="3">
                  <c:v>39.774279999999997</c:v>
                </c:pt>
                <c:pt idx="4">
                  <c:v>41.736239999999995</c:v>
                </c:pt>
                <c:pt idx="5">
                  <c:v>43.6982</c:v>
                </c:pt>
                <c:pt idx="6">
                  <c:v>45.660159999999998</c:v>
                </c:pt>
                <c:pt idx="7">
                  <c:v>47.622119999999995</c:v>
                </c:pt>
                <c:pt idx="8">
                  <c:v>49.762439999999998</c:v>
                </c:pt>
                <c:pt idx="9">
                  <c:v>52.616199999999999</c:v>
                </c:pt>
                <c:pt idx="10">
                  <c:v>55.113239999999998</c:v>
                </c:pt>
                <c:pt idx="11">
                  <c:v>57.966999999999999</c:v>
                </c:pt>
                <c:pt idx="12">
                  <c:v>60.82076</c:v>
                </c:pt>
                <c:pt idx="13">
                  <c:v>63.496160000000003</c:v>
                </c:pt>
                <c:pt idx="14">
                  <c:v>65.993200000000002</c:v>
                </c:pt>
                <c:pt idx="15">
                  <c:v>68.668599999999998</c:v>
                </c:pt>
                <c:pt idx="16">
                  <c:v>71.343999999999994</c:v>
                </c:pt>
                <c:pt idx="17">
                  <c:v>74.019400000000005</c:v>
                </c:pt>
                <c:pt idx="18">
                  <c:v>76.516439999999989</c:v>
                </c:pt>
                <c:pt idx="19">
                  <c:v>78.835120000000003</c:v>
                </c:pt>
                <c:pt idx="20">
                  <c:v>81.51052</c:v>
                </c:pt>
                <c:pt idx="21">
                  <c:v>83.8292</c:v>
                </c:pt>
                <c:pt idx="22">
                  <c:v>83.8292</c:v>
                </c:pt>
                <c:pt idx="23">
                  <c:v>80.440359999999984</c:v>
                </c:pt>
                <c:pt idx="24">
                  <c:v>77.229879999999994</c:v>
                </c:pt>
                <c:pt idx="25">
                  <c:v>87.753119999999996</c:v>
                </c:pt>
                <c:pt idx="26">
                  <c:v>90.071799999999996</c:v>
                </c:pt>
                <c:pt idx="27">
                  <c:v>92.033759999999987</c:v>
                </c:pt>
                <c:pt idx="28">
                  <c:v>94.530799999999985</c:v>
                </c:pt>
                <c:pt idx="29">
                  <c:v>97.384559999999993</c:v>
                </c:pt>
                <c:pt idx="30">
                  <c:v>100.23831999999999</c:v>
                </c:pt>
                <c:pt idx="31">
                  <c:v>103.44879999999999</c:v>
                </c:pt>
                <c:pt idx="32">
                  <c:v>105.94584</c:v>
                </c:pt>
                <c:pt idx="33">
                  <c:v>108.62124</c:v>
                </c:pt>
                <c:pt idx="34">
                  <c:v>111.47500000000001</c:v>
                </c:pt>
                <c:pt idx="35">
                  <c:v>113.97203999999999</c:v>
                </c:pt>
                <c:pt idx="36">
                  <c:v>117.53923999999999</c:v>
                </c:pt>
                <c:pt idx="37">
                  <c:v>120.92807999999999</c:v>
                </c:pt>
                <c:pt idx="38">
                  <c:v>123.96020000000001</c:v>
                </c:pt>
                <c:pt idx="39">
                  <c:v>127.17067999999999</c:v>
                </c:pt>
                <c:pt idx="40">
                  <c:v>130.2028</c:v>
                </c:pt>
                <c:pt idx="41">
                  <c:v>133.23491999999999</c:v>
                </c:pt>
                <c:pt idx="42">
                  <c:v>136.08867999999998</c:v>
                </c:pt>
                <c:pt idx="43">
                  <c:v>138.58571999999998</c:v>
                </c:pt>
                <c:pt idx="44">
                  <c:v>140.72603999999998</c:v>
                </c:pt>
                <c:pt idx="45">
                  <c:v>143.57980000000001</c:v>
                </c:pt>
                <c:pt idx="46">
                  <c:v>146.61192000000003</c:v>
                </c:pt>
                <c:pt idx="47">
                  <c:v>149.64404000000002</c:v>
                </c:pt>
                <c:pt idx="48">
                  <c:v>152.14107999999999</c:v>
                </c:pt>
                <c:pt idx="49">
                  <c:v>154.81647999999998</c:v>
                </c:pt>
                <c:pt idx="50">
                  <c:v>157.67024000000001</c:v>
                </c:pt>
                <c:pt idx="51">
                  <c:v>160.70236</c:v>
                </c:pt>
                <c:pt idx="52">
                  <c:v>164.26956000000001</c:v>
                </c:pt>
                <c:pt idx="53">
                  <c:v>167.48004</c:v>
                </c:pt>
                <c:pt idx="54">
                  <c:v>170.86887999999999</c:v>
                </c:pt>
                <c:pt idx="55">
                  <c:v>174.7928</c:v>
                </c:pt>
                <c:pt idx="56">
                  <c:v>178.53835999999998</c:v>
                </c:pt>
                <c:pt idx="57">
                  <c:v>182.64063999999999</c:v>
                </c:pt>
                <c:pt idx="58">
                  <c:v>187.09963999999999</c:v>
                </c:pt>
                <c:pt idx="59">
                  <c:v>190.84519999999998</c:v>
                </c:pt>
                <c:pt idx="60">
                  <c:v>194.59075999999999</c:v>
                </c:pt>
                <c:pt idx="61">
                  <c:v>198.69304</c:v>
                </c:pt>
                <c:pt idx="62">
                  <c:v>202.79531999999998</c:v>
                </c:pt>
                <c:pt idx="63">
                  <c:v>207.07595999999998</c:v>
                </c:pt>
                <c:pt idx="64">
                  <c:v>211.17824000000002</c:v>
                </c:pt>
                <c:pt idx="65">
                  <c:v>215.63723999999999</c:v>
                </c:pt>
                <c:pt idx="66">
                  <c:v>219.91788</c:v>
                </c:pt>
                <c:pt idx="67">
                  <c:v>224.73359999999997</c:v>
                </c:pt>
                <c:pt idx="68">
                  <c:v>228.83588</c:v>
                </c:pt>
                <c:pt idx="69">
                  <c:v>232.93815999999998</c:v>
                </c:pt>
                <c:pt idx="70">
                  <c:v>236.86207999999999</c:v>
                </c:pt>
                <c:pt idx="71">
                  <c:v>240.60764</c:v>
                </c:pt>
                <c:pt idx="72">
                  <c:v>243.28304</c:v>
                </c:pt>
                <c:pt idx="73">
                  <c:v>246.67187999999999</c:v>
                </c:pt>
                <c:pt idx="74">
                  <c:v>250.41744</c:v>
                </c:pt>
                <c:pt idx="75">
                  <c:v>253.62792000000002</c:v>
                </c:pt>
                <c:pt idx="76">
                  <c:v>257.01675999999998</c:v>
                </c:pt>
                <c:pt idx="77">
                  <c:v>260.94067999999999</c:v>
                </c:pt>
                <c:pt idx="78">
                  <c:v>264.68624</c:v>
                </c:pt>
                <c:pt idx="79">
                  <c:v>268.61016000000001</c:v>
                </c:pt>
                <c:pt idx="80">
                  <c:v>272.53408000000002</c:v>
                </c:pt>
                <c:pt idx="81">
                  <c:v>276.63635999999997</c:v>
                </c:pt>
                <c:pt idx="82">
                  <c:v>280.91699999999997</c:v>
                </c:pt>
                <c:pt idx="83">
                  <c:v>285.19763999999998</c:v>
                </c:pt>
                <c:pt idx="84">
                  <c:v>289.65663999999998</c:v>
                </c:pt>
                <c:pt idx="85">
                  <c:v>293.93727999999999</c:v>
                </c:pt>
                <c:pt idx="86">
                  <c:v>298.03955999999999</c:v>
                </c:pt>
                <c:pt idx="87">
                  <c:v>302.85527999999999</c:v>
                </c:pt>
                <c:pt idx="88">
                  <c:v>307.49263999999994</c:v>
                </c:pt>
                <c:pt idx="89">
                  <c:v>312.13</c:v>
                </c:pt>
                <c:pt idx="90">
                  <c:v>317.30243999999999</c:v>
                </c:pt>
                <c:pt idx="91">
                  <c:v>321.93979999999999</c:v>
                </c:pt>
                <c:pt idx="92">
                  <c:v>326.75551999999999</c:v>
                </c:pt>
                <c:pt idx="93">
                  <c:v>331.03616</c:v>
                </c:pt>
                <c:pt idx="94">
                  <c:v>335.67352</c:v>
                </c:pt>
                <c:pt idx="95">
                  <c:v>340.66760000000005</c:v>
                </c:pt>
                <c:pt idx="96">
                  <c:v>344.94823999999994</c:v>
                </c:pt>
                <c:pt idx="97">
                  <c:v>349.76395999999994</c:v>
                </c:pt>
                <c:pt idx="98">
                  <c:v>354.57968</c:v>
                </c:pt>
                <c:pt idx="99">
                  <c:v>359.21704</c:v>
                </c:pt>
                <c:pt idx="100">
                  <c:v>364.03276</c:v>
                </c:pt>
                <c:pt idx="101">
                  <c:v>368.49176</c:v>
                </c:pt>
                <c:pt idx="102">
                  <c:v>373.12912</c:v>
                </c:pt>
                <c:pt idx="103">
                  <c:v>377.94484</c:v>
                </c:pt>
                <c:pt idx="104">
                  <c:v>382.40384</c:v>
                </c:pt>
                <c:pt idx="105">
                  <c:v>387.21956</c:v>
                </c:pt>
                <c:pt idx="106">
                  <c:v>392.03528</c:v>
                </c:pt>
                <c:pt idx="107">
                  <c:v>396.67263999999994</c:v>
                </c:pt>
                <c:pt idx="108">
                  <c:v>401.48836</c:v>
                </c:pt>
                <c:pt idx="109">
                  <c:v>406.30408</c:v>
                </c:pt>
                <c:pt idx="110">
                  <c:v>411.47652000000005</c:v>
                </c:pt>
                <c:pt idx="111">
                  <c:v>416.11387999999999</c:v>
                </c:pt>
                <c:pt idx="112">
                  <c:v>421.10795999999993</c:v>
                </c:pt>
                <c:pt idx="113">
                  <c:v>425.74531999999999</c:v>
                </c:pt>
                <c:pt idx="114">
                  <c:v>430.38267999999994</c:v>
                </c:pt>
                <c:pt idx="115">
                  <c:v>435.37675999999999</c:v>
                </c:pt>
                <c:pt idx="116">
                  <c:v>439.83575999999999</c:v>
                </c:pt>
                <c:pt idx="117">
                  <c:v>444.47311999999999</c:v>
                </c:pt>
                <c:pt idx="118">
                  <c:v>448.93212</c:v>
                </c:pt>
                <c:pt idx="119">
                  <c:v>453.21276</c:v>
                </c:pt>
                <c:pt idx="120">
                  <c:v>457.67176000000001</c:v>
                </c:pt>
                <c:pt idx="121">
                  <c:v>462.13076000000001</c:v>
                </c:pt>
                <c:pt idx="122">
                  <c:v>466.58975999999996</c:v>
                </c:pt>
                <c:pt idx="123">
                  <c:v>470.69203999999996</c:v>
                </c:pt>
                <c:pt idx="124">
                  <c:v>474.97267999999997</c:v>
                </c:pt>
                <c:pt idx="125">
                  <c:v>478.89659999999998</c:v>
                </c:pt>
                <c:pt idx="126">
                  <c:v>482.64215999999993</c:v>
                </c:pt>
                <c:pt idx="127">
                  <c:v>486.20936</c:v>
                </c:pt>
                <c:pt idx="128">
                  <c:v>489.77655999999996</c:v>
                </c:pt>
                <c:pt idx="129">
                  <c:v>493.16539999999992</c:v>
                </c:pt>
                <c:pt idx="130">
                  <c:v>496.91095999999999</c:v>
                </c:pt>
                <c:pt idx="131">
                  <c:v>500.29979999999995</c:v>
                </c:pt>
                <c:pt idx="132">
                  <c:v>503.68863999999991</c:v>
                </c:pt>
                <c:pt idx="133">
                  <c:v>506.89911999999998</c:v>
                </c:pt>
                <c:pt idx="134">
                  <c:v>510.28795999999994</c:v>
                </c:pt>
                <c:pt idx="135">
                  <c:v>513.49843999999996</c:v>
                </c:pt>
                <c:pt idx="136">
                  <c:v>517.06564000000003</c:v>
                </c:pt>
                <c:pt idx="137">
                  <c:v>519.9194</c:v>
                </c:pt>
                <c:pt idx="138">
                  <c:v>522.59479999999996</c:v>
                </c:pt>
                <c:pt idx="139">
                  <c:v>525.80528000000004</c:v>
                </c:pt>
                <c:pt idx="140">
                  <c:v>528.8374</c:v>
                </c:pt>
                <c:pt idx="141">
                  <c:v>531.69115999999997</c:v>
                </c:pt>
                <c:pt idx="142">
                  <c:v>534.36655999999994</c:v>
                </c:pt>
                <c:pt idx="143">
                  <c:v>537.04196000000002</c:v>
                </c:pt>
                <c:pt idx="144">
                  <c:v>539.71735999999999</c:v>
                </c:pt>
                <c:pt idx="145">
                  <c:v>542.21439999999996</c:v>
                </c:pt>
                <c:pt idx="146">
                  <c:v>544.71143999999993</c:v>
                </c:pt>
                <c:pt idx="147">
                  <c:v>546.85176000000001</c:v>
                </c:pt>
                <c:pt idx="148">
                  <c:v>548.63535999999999</c:v>
                </c:pt>
                <c:pt idx="149">
                  <c:v>550.06223999999997</c:v>
                </c:pt>
                <c:pt idx="150">
                  <c:v>551.31076000000007</c:v>
                </c:pt>
                <c:pt idx="151">
                  <c:v>552.73763999999994</c:v>
                </c:pt>
                <c:pt idx="152">
                  <c:v>554.69960000000003</c:v>
                </c:pt>
                <c:pt idx="153">
                  <c:v>555.23467999999991</c:v>
                </c:pt>
                <c:pt idx="154">
                  <c:v>556.30484000000001</c:v>
                </c:pt>
                <c:pt idx="155">
                  <c:v>558.44515999999999</c:v>
                </c:pt>
                <c:pt idx="156">
                  <c:v>559.87203999999997</c:v>
                </c:pt>
                <c:pt idx="157">
                  <c:v>561.47727999999995</c:v>
                </c:pt>
                <c:pt idx="158">
                  <c:v>562.19072000000006</c:v>
                </c:pt>
                <c:pt idx="159">
                  <c:v>562.19072000000006</c:v>
                </c:pt>
                <c:pt idx="160">
                  <c:v>562.36907999999994</c:v>
                </c:pt>
                <c:pt idx="161">
                  <c:v>562.90415999999993</c:v>
                </c:pt>
                <c:pt idx="162">
                  <c:v>564.33104000000003</c:v>
                </c:pt>
                <c:pt idx="163">
                  <c:v>563.61760000000004</c:v>
                </c:pt>
                <c:pt idx="164">
                  <c:v>561.47727999999995</c:v>
                </c:pt>
                <c:pt idx="165">
                  <c:v>557.19664</c:v>
                </c:pt>
                <c:pt idx="166">
                  <c:v>560.94219999999996</c:v>
                </c:pt>
                <c:pt idx="167">
                  <c:v>561.47727999999995</c:v>
                </c:pt>
                <c:pt idx="168">
                  <c:v>561.29891999999995</c:v>
                </c:pt>
                <c:pt idx="169">
                  <c:v>558.80187999999998</c:v>
                </c:pt>
                <c:pt idx="170">
                  <c:v>560.94219999999996</c:v>
                </c:pt>
                <c:pt idx="171">
                  <c:v>562.72580000000005</c:v>
                </c:pt>
                <c:pt idx="172">
                  <c:v>563.43924000000004</c:v>
                </c:pt>
                <c:pt idx="173">
                  <c:v>564.68776000000003</c:v>
                </c:pt>
                <c:pt idx="174">
                  <c:v>564.68776000000003</c:v>
                </c:pt>
                <c:pt idx="175">
                  <c:v>562.19072000000006</c:v>
                </c:pt>
                <c:pt idx="176">
                  <c:v>556.30484000000001</c:v>
                </c:pt>
                <c:pt idx="177">
                  <c:v>565.22284000000002</c:v>
                </c:pt>
                <c:pt idx="178">
                  <c:v>570.03855999999996</c:v>
                </c:pt>
                <c:pt idx="179">
                  <c:v>572.35724000000005</c:v>
                </c:pt>
                <c:pt idx="180">
                  <c:v>574.14083999999991</c:v>
                </c:pt>
                <c:pt idx="181">
                  <c:v>575.21100000000001</c:v>
                </c:pt>
                <c:pt idx="182">
                  <c:v>576.63787999999988</c:v>
                </c:pt>
                <c:pt idx="183">
                  <c:v>578.06475999999998</c:v>
                </c:pt>
                <c:pt idx="184">
                  <c:v>578.95655999999997</c:v>
                </c:pt>
                <c:pt idx="185">
                  <c:v>579.31327999999996</c:v>
                </c:pt>
                <c:pt idx="186">
                  <c:v>579.84835999999996</c:v>
                </c:pt>
                <c:pt idx="187">
                  <c:v>580.20508000000007</c:v>
                </c:pt>
                <c:pt idx="188">
                  <c:v>580.74016000000006</c:v>
                </c:pt>
                <c:pt idx="189">
                  <c:v>581.27524000000005</c:v>
                </c:pt>
                <c:pt idx="190">
                  <c:v>582.52375999999992</c:v>
                </c:pt>
                <c:pt idx="191">
                  <c:v>582.88047999999992</c:v>
                </c:pt>
                <c:pt idx="192">
                  <c:v>584.12899999999991</c:v>
                </c:pt>
                <c:pt idx="193">
                  <c:v>584.66408000000001</c:v>
                </c:pt>
                <c:pt idx="194">
                  <c:v>585.02079999999989</c:v>
                </c:pt>
                <c:pt idx="195">
                  <c:v>584.30736000000002</c:v>
                </c:pt>
                <c:pt idx="196">
                  <c:v>582.88047999999992</c:v>
                </c:pt>
                <c:pt idx="197">
                  <c:v>582.70212000000004</c:v>
                </c:pt>
                <c:pt idx="198">
                  <c:v>582.70212000000004</c:v>
                </c:pt>
                <c:pt idx="199">
                  <c:v>583.05883999999992</c:v>
                </c:pt>
                <c:pt idx="200">
                  <c:v>583.41555999999991</c:v>
                </c:pt>
                <c:pt idx="201">
                  <c:v>584.12899999999991</c:v>
                </c:pt>
                <c:pt idx="202">
                  <c:v>584.66408000000001</c:v>
                </c:pt>
                <c:pt idx="203">
                  <c:v>584.84244000000001</c:v>
                </c:pt>
                <c:pt idx="204">
                  <c:v>585.37752</c:v>
                </c:pt>
                <c:pt idx="205">
                  <c:v>585.9126</c:v>
                </c:pt>
                <c:pt idx="206">
                  <c:v>586.26931999999988</c:v>
                </c:pt>
                <c:pt idx="207">
                  <c:v>586.62603999999999</c:v>
                </c:pt>
                <c:pt idx="208">
                  <c:v>586.98275999999987</c:v>
                </c:pt>
                <c:pt idx="209">
                  <c:v>587.33947999999998</c:v>
                </c:pt>
                <c:pt idx="210">
                  <c:v>587.87455999999997</c:v>
                </c:pt>
                <c:pt idx="211">
                  <c:v>588.23127999999986</c:v>
                </c:pt>
                <c:pt idx="212">
                  <c:v>588.58799999999997</c:v>
                </c:pt>
                <c:pt idx="213">
                  <c:v>588.76635999999985</c:v>
                </c:pt>
                <c:pt idx="214">
                  <c:v>589.12307999999996</c:v>
                </c:pt>
                <c:pt idx="215">
                  <c:v>589.65815999999995</c:v>
                </c:pt>
                <c:pt idx="216">
                  <c:v>590.01487999999995</c:v>
                </c:pt>
                <c:pt idx="217">
                  <c:v>590.19324000000006</c:v>
                </c:pt>
                <c:pt idx="218">
                  <c:v>590.54996000000006</c:v>
                </c:pt>
                <c:pt idx="219">
                  <c:v>590.90667999999994</c:v>
                </c:pt>
                <c:pt idx="220">
                  <c:v>591.26339999999993</c:v>
                </c:pt>
                <c:pt idx="221">
                  <c:v>591.79848000000004</c:v>
                </c:pt>
                <c:pt idx="222">
                  <c:v>592.15520000000004</c:v>
                </c:pt>
                <c:pt idx="223">
                  <c:v>592.33356000000003</c:v>
                </c:pt>
                <c:pt idx="224">
                  <c:v>592.69027999999992</c:v>
                </c:pt>
                <c:pt idx="225">
                  <c:v>593.04700000000003</c:v>
                </c:pt>
                <c:pt idx="226">
                  <c:v>593.22535999999991</c:v>
                </c:pt>
                <c:pt idx="227">
                  <c:v>593.7604399999999</c:v>
                </c:pt>
                <c:pt idx="228">
                  <c:v>593.9387999999999</c:v>
                </c:pt>
                <c:pt idx="229">
                  <c:v>594.11716000000001</c:v>
                </c:pt>
                <c:pt idx="230">
                  <c:v>594.47387999999989</c:v>
                </c:pt>
                <c:pt idx="231">
                  <c:v>594.8306</c:v>
                </c:pt>
                <c:pt idx="232">
                  <c:v>595.18732</c:v>
                </c:pt>
                <c:pt idx="233">
                  <c:v>595.54404</c:v>
                </c:pt>
                <c:pt idx="234">
                  <c:v>595.90075999999988</c:v>
                </c:pt>
                <c:pt idx="235">
                  <c:v>596.25747999999999</c:v>
                </c:pt>
                <c:pt idx="236">
                  <c:v>596.43583999999998</c:v>
                </c:pt>
                <c:pt idx="237">
                  <c:v>596.79255999999998</c:v>
                </c:pt>
                <c:pt idx="238">
                  <c:v>597.14927999999986</c:v>
                </c:pt>
                <c:pt idx="239">
                  <c:v>597.50599999999997</c:v>
                </c:pt>
                <c:pt idx="240">
                  <c:v>597.86272000000008</c:v>
                </c:pt>
                <c:pt idx="241">
                  <c:v>598.04107999999997</c:v>
                </c:pt>
                <c:pt idx="242">
                  <c:v>598.39779999999996</c:v>
                </c:pt>
                <c:pt idx="243">
                  <c:v>598.57616000000007</c:v>
                </c:pt>
                <c:pt idx="244">
                  <c:v>598.93287999999995</c:v>
                </c:pt>
                <c:pt idx="245">
                  <c:v>599.11124000000007</c:v>
                </c:pt>
                <c:pt idx="246">
                  <c:v>599.46795999999995</c:v>
                </c:pt>
                <c:pt idx="247">
                  <c:v>599.82468000000006</c:v>
                </c:pt>
                <c:pt idx="248">
                  <c:v>600.53811999999994</c:v>
                </c:pt>
                <c:pt idx="249">
                  <c:v>600.71647999999993</c:v>
                </c:pt>
                <c:pt idx="250">
                  <c:v>601.07320000000004</c:v>
                </c:pt>
                <c:pt idx="251">
                  <c:v>601.42992000000004</c:v>
                </c:pt>
                <c:pt idx="252">
                  <c:v>601.78663999999992</c:v>
                </c:pt>
                <c:pt idx="253">
                  <c:v>602.14335999999992</c:v>
                </c:pt>
                <c:pt idx="254">
                  <c:v>602.14335999999992</c:v>
                </c:pt>
                <c:pt idx="255">
                  <c:v>602.50008000000003</c:v>
                </c:pt>
                <c:pt idx="256">
                  <c:v>603.03516000000002</c:v>
                </c:pt>
                <c:pt idx="257">
                  <c:v>603.3918799999999</c:v>
                </c:pt>
                <c:pt idx="258">
                  <c:v>603.57024000000013</c:v>
                </c:pt>
                <c:pt idx="259">
                  <c:v>603.92696000000001</c:v>
                </c:pt>
                <c:pt idx="260">
                  <c:v>603.92696000000001</c:v>
                </c:pt>
                <c:pt idx="261">
                  <c:v>604.28368</c:v>
                </c:pt>
                <c:pt idx="262">
                  <c:v>604.46204</c:v>
                </c:pt>
                <c:pt idx="263">
                  <c:v>604.99712</c:v>
                </c:pt>
                <c:pt idx="264">
                  <c:v>605.35383999999988</c:v>
                </c:pt>
                <c:pt idx="265">
                  <c:v>605.53219999999999</c:v>
                </c:pt>
                <c:pt idx="266">
                  <c:v>605.88891999999987</c:v>
                </c:pt>
                <c:pt idx="267">
                  <c:v>605.71055999999999</c:v>
                </c:pt>
                <c:pt idx="268">
                  <c:v>606.24563999999998</c:v>
                </c:pt>
                <c:pt idx="269">
                  <c:v>606.42399999999998</c:v>
                </c:pt>
                <c:pt idx="270">
                  <c:v>606.78071999999997</c:v>
                </c:pt>
                <c:pt idx="271">
                  <c:v>606.95907999999997</c:v>
                </c:pt>
                <c:pt idx="272">
                  <c:v>607.31579999999997</c:v>
                </c:pt>
                <c:pt idx="273">
                  <c:v>607.49415999999997</c:v>
                </c:pt>
                <c:pt idx="274">
                  <c:v>607.85087999999996</c:v>
                </c:pt>
                <c:pt idx="275">
                  <c:v>608.02923999999996</c:v>
                </c:pt>
                <c:pt idx="276">
                  <c:v>608.38595999999995</c:v>
                </c:pt>
                <c:pt idx="277">
                  <c:v>608.74268000000006</c:v>
                </c:pt>
                <c:pt idx="278">
                  <c:v>608.92103999999995</c:v>
                </c:pt>
                <c:pt idx="279">
                  <c:v>609.45612000000006</c:v>
                </c:pt>
                <c:pt idx="280">
                  <c:v>609.81283999999994</c:v>
                </c:pt>
                <c:pt idx="281">
                  <c:v>609.81283999999994</c:v>
                </c:pt>
                <c:pt idx="282">
                  <c:v>610.16955999999993</c:v>
                </c:pt>
                <c:pt idx="283">
                  <c:v>610.34791999999993</c:v>
                </c:pt>
                <c:pt idx="284">
                  <c:v>610.70464000000004</c:v>
                </c:pt>
                <c:pt idx="285">
                  <c:v>610.88299999999992</c:v>
                </c:pt>
                <c:pt idx="286">
                  <c:v>611.23972000000003</c:v>
                </c:pt>
                <c:pt idx="287">
                  <c:v>611.41808000000003</c:v>
                </c:pt>
                <c:pt idx="288">
                  <c:v>611.59643999999992</c:v>
                </c:pt>
                <c:pt idx="289">
                  <c:v>611.95316000000003</c:v>
                </c:pt>
                <c:pt idx="290">
                  <c:v>612.13151999999991</c:v>
                </c:pt>
                <c:pt idx="291">
                  <c:v>612.30988000000002</c:v>
                </c:pt>
                <c:pt idx="292">
                  <c:v>612.66660000000002</c:v>
                </c:pt>
                <c:pt idx="293">
                  <c:v>612.84496000000001</c:v>
                </c:pt>
                <c:pt idx="294">
                  <c:v>613.38004000000001</c:v>
                </c:pt>
                <c:pt idx="295">
                  <c:v>613.38004000000001</c:v>
                </c:pt>
                <c:pt idx="296">
                  <c:v>613.55840000000001</c:v>
                </c:pt>
                <c:pt idx="297">
                  <c:v>613.91512</c:v>
                </c:pt>
                <c:pt idx="298">
                  <c:v>614.09348</c:v>
                </c:pt>
                <c:pt idx="299">
                  <c:v>614.27183999999988</c:v>
                </c:pt>
                <c:pt idx="300">
                  <c:v>614.62855999999999</c:v>
                </c:pt>
                <c:pt idx="301">
                  <c:v>614.80691999999999</c:v>
                </c:pt>
                <c:pt idx="302">
                  <c:v>615.16363999999999</c:v>
                </c:pt>
                <c:pt idx="303">
                  <c:v>615.34199999999998</c:v>
                </c:pt>
                <c:pt idx="304">
                  <c:v>615.69872000000009</c:v>
                </c:pt>
                <c:pt idx="305">
                  <c:v>615.87707999999998</c:v>
                </c:pt>
                <c:pt idx="306">
                  <c:v>616.23379999999986</c:v>
                </c:pt>
                <c:pt idx="307">
                  <c:v>616.41215999999997</c:v>
                </c:pt>
                <c:pt idx="308">
                  <c:v>616.76887999999985</c:v>
                </c:pt>
                <c:pt idx="309">
                  <c:v>616.76887999999985</c:v>
                </c:pt>
                <c:pt idx="310">
                  <c:v>617.12559999999996</c:v>
                </c:pt>
                <c:pt idx="311">
                  <c:v>617.30395999999996</c:v>
                </c:pt>
                <c:pt idx="312">
                  <c:v>617.30395999999996</c:v>
                </c:pt>
                <c:pt idx="313">
                  <c:v>617.66067999999996</c:v>
                </c:pt>
                <c:pt idx="314">
                  <c:v>617.83903999999995</c:v>
                </c:pt>
                <c:pt idx="315">
                  <c:v>617.83903999999995</c:v>
                </c:pt>
                <c:pt idx="316">
                  <c:v>617.30395999999996</c:v>
                </c:pt>
                <c:pt idx="317">
                  <c:v>615.87707999999998</c:v>
                </c:pt>
                <c:pt idx="318">
                  <c:v>615.16363999999999</c:v>
                </c:pt>
                <c:pt idx="319">
                  <c:v>614.80691999999999</c:v>
                </c:pt>
                <c:pt idx="320">
                  <c:v>614.62855999999999</c:v>
                </c:pt>
                <c:pt idx="321">
                  <c:v>614.62855999999999</c:v>
                </c:pt>
                <c:pt idx="322">
                  <c:v>614.62855999999999</c:v>
                </c:pt>
                <c:pt idx="323">
                  <c:v>614.80691999999999</c:v>
                </c:pt>
                <c:pt idx="324">
                  <c:v>615.16363999999999</c:v>
                </c:pt>
                <c:pt idx="325">
                  <c:v>615.16363999999999</c:v>
                </c:pt>
                <c:pt idx="326">
                  <c:v>615.52035999999987</c:v>
                </c:pt>
                <c:pt idx="327">
                  <c:v>615.69872000000009</c:v>
                </c:pt>
                <c:pt idx="328">
                  <c:v>615.69872000000009</c:v>
                </c:pt>
                <c:pt idx="329">
                  <c:v>615.87707999999998</c:v>
                </c:pt>
                <c:pt idx="330">
                  <c:v>616.23379999999986</c:v>
                </c:pt>
                <c:pt idx="331">
                  <c:v>616.41215999999997</c:v>
                </c:pt>
                <c:pt idx="332">
                  <c:v>616.59051999999997</c:v>
                </c:pt>
                <c:pt idx="333">
                  <c:v>616.76887999999985</c:v>
                </c:pt>
                <c:pt idx="334">
                  <c:v>617.12559999999996</c:v>
                </c:pt>
                <c:pt idx="335">
                  <c:v>617.12559999999996</c:v>
                </c:pt>
                <c:pt idx="336">
                  <c:v>617.30395999999996</c:v>
                </c:pt>
                <c:pt idx="337">
                  <c:v>617.30395999999996</c:v>
                </c:pt>
                <c:pt idx="338">
                  <c:v>617.48231999999996</c:v>
                </c:pt>
                <c:pt idx="339">
                  <c:v>617.66067999999996</c:v>
                </c:pt>
                <c:pt idx="340">
                  <c:v>617.66067999999996</c:v>
                </c:pt>
                <c:pt idx="341">
                  <c:v>618.19575999999995</c:v>
                </c:pt>
                <c:pt idx="342">
                  <c:v>618.19575999999995</c:v>
                </c:pt>
                <c:pt idx="343">
                  <c:v>618.37411999999995</c:v>
                </c:pt>
                <c:pt idx="344">
                  <c:v>618.37411999999995</c:v>
                </c:pt>
                <c:pt idx="345">
                  <c:v>618.37411999999995</c:v>
                </c:pt>
                <c:pt idx="346">
                  <c:v>618.55248000000006</c:v>
                </c:pt>
                <c:pt idx="347">
                  <c:v>618.55248000000006</c:v>
                </c:pt>
                <c:pt idx="348">
                  <c:v>618.73083999999994</c:v>
                </c:pt>
                <c:pt idx="349">
                  <c:v>619.08756000000005</c:v>
                </c:pt>
                <c:pt idx="350">
                  <c:v>619.08756000000005</c:v>
                </c:pt>
                <c:pt idx="351">
                  <c:v>619.26591999999994</c:v>
                </c:pt>
                <c:pt idx="352">
                  <c:v>619.44427999999994</c:v>
                </c:pt>
                <c:pt idx="353">
                  <c:v>619.44427999999994</c:v>
                </c:pt>
                <c:pt idx="354">
                  <c:v>619.62264000000005</c:v>
                </c:pt>
                <c:pt idx="355">
                  <c:v>619.62264000000005</c:v>
                </c:pt>
                <c:pt idx="356">
                  <c:v>619.80100000000004</c:v>
                </c:pt>
                <c:pt idx="357">
                  <c:v>619.97935999999993</c:v>
                </c:pt>
                <c:pt idx="358">
                  <c:v>619.97935999999993</c:v>
                </c:pt>
                <c:pt idx="359">
                  <c:v>620.15772000000004</c:v>
                </c:pt>
                <c:pt idx="360">
                  <c:v>620.33608000000004</c:v>
                </c:pt>
                <c:pt idx="361">
                  <c:v>620.33608000000004</c:v>
                </c:pt>
                <c:pt idx="362">
                  <c:v>620.51443999999992</c:v>
                </c:pt>
                <c:pt idx="363">
                  <c:v>620.69279999999992</c:v>
                </c:pt>
                <c:pt idx="364">
                  <c:v>620.69279999999992</c:v>
                </c:pt>
                <c:pt idx="365">
                  <c:v>621.04952000000003</c:v>
                </c:pt>
                <c:pt idx="366">
                  <c:v>621.04952000000003</c:v>
                </c:pt>
                <c:pt idx="367">
                  <c:v>621.22787999999991</c:v>
                </c:pt>
                <c:pt idx="368">
                  <c:v>621.22787999999991</c:v>
                </c:pt>
                <c:pt idx="369">
                  <c:v>621.22787999999991</c:v>
                </c:pt>
                <c:pt idx="370">
                  <c:v>621.40624000000003</c:v>
                </c:pt>
                <c:pt idx="371">
                  <c:v>621.58460000000002</c:v>
                </c:pt>
                <c:pt idx="372">
                  <c:v>621.58460000000002</c:v>
                </c:pt>
                <c:pt idx="373">
                  <c:v>621.76295999999991</c:v>
                </c:pt>
                <c:pt idx="374">
                  <c:v>621.76295999999991</c:v>
                </c:pt>
                <c:pt idx="375">
                  <c:v>621.94131999999991</c:v>
                </c:pt>
                <c:pt idx="376">
                  <c:v>622.11968000000002</c:v>
                </c:pt>
                <c:pt idx="377">
                  <c:v>622.29804000000001</c:v>
                </c:pt>
                <c:pt idx="378">
                  <c:v>622.29804000000001</c:v>
                </c:pt>
                <c:pt idx="379">
                  <c:v>622.29804000000001</c:v>
                </c:pt>
                <c:pt idx="380">
                  <c:v>622.6547599999999</c:v>
                </c:pt>
                <c:pt idx="381">
                  <c:v>622.6547599999999</c:v>
                </c:pt>
                <c:pt idx="382">
                  <c:v>623.01147999999989</c:v>
                </c:pt>
                <c:pt idx="383">
                  <c:v>623.01147999999989</c:v>
                </c:pt>
                <c:pt idx="384">
                  <c:v>623.01147999999989</c:v>
                </c:pt>
                <c:pt idx="385">
                  <c:v>623.01147999999989</c:v>
                </c:pt>
                <c:pt idx="386">
                  <c:v>623.18984</c:v>
                </c:pt>
                <c:pt idx="387">
                  <c:v>623.3682</c:v>
                </c:pt>
                <c:pt idx="388">
                  <c:v>623.54656</c:v>
                </c:pt>
                <c:pt idx="389">
                  <c:v>623.54656</c:v>
                </c:pt>
                <c:pt idx="390">
                  <c:v>623.54656</c:v>
                </c:pt>
                <c:pt idx="391">
                  <c:v>623.72492</c:v>
                </c:pt>
                <c:pt idx="392">
                  <c:v>623.90327999999988</c:v>
                </c:pt>
                <c:pt idx="393">
                  <c:v>623.90327999999988</c:v>
                </c:pt>
                <c:pt idx="394">
                  <c:v>623.90327999999988</c:v>
                </c:pt>
                <c:pt idx="395">
                  <c:v>623.90327999999988</c:v>
                </c:pt>
                <c:pt idx="396">
                  <c:v>624.08163999999999</c:v>
                </c:pt>
                <c:pt idx="397">
                  <c:v>624.26</c:v>
                </c:pt>
                <c:pt idx="398">
                  <c:v>624.26</c:v>
                </c:pt>
                <c:pt idx="399">
                  <c:v>624.43835999999999</c:v>
                </c:pt>
                <c:pt idx="400">
                  <c:v>624.43835999999999</c:v>
                </c:pt>
                <c:pt idx="401">
                  <c:v>624.61671999999999</c:v>
                </c:pt>
                <c:pt idx="402">
                  <c:v>624.61671999999999</c:v>
                </c:pt>
                <c:pt idx="403">
                  <c:v>624.61671999999999</c:v>
                </c:pt>
                <c:pt idx="404">
                  <c:v>624.61671999999999</c:v>
                </c:pt>
                <c:pt idx="405">
                  <c:v>625.15179999999998</c:v>
                </c:pt>
                <c:pt idx="406">
                  <c:v>625.15179999999998</c:v>
                </c:pt>
                <c:pt idx="407">
                  <c:v>625.33016000000009</c:v>
                </c:pt>
                <c:pt idx="408">
                  <c:v>625.33016000000009</c:v>
                </c:pt>
                <c:pt idx="409">
                  <c:v>625.50851999999998</c:v>
                </c:pt>
                <c:pt idx="410">
                  <c:v>625.50851999999998</c:v>
                </c:pt>
                <c:pt idx="411">
                  <c:v>625.50851999999998</c:v>
                </c:pt>
                <c:pt idx="412">
                  <c:v>625.68687999999997</c:v>
                </c:pt>
                <c:pt idx="413">
                  <c:v>625.68687999999997</c:v>
                </c:pt>
                <c:pt idx="414">
                  <c:v>625.68687999999997</c:v>
                </c:pt>
                <c:pt idx="415">
                  <c:v>625.68687999999997</c:v>
                </c:pt>
                <c:pt idx="416">
                  <c:v>625.86524000000009</c:v>
                </c:pt>
                <c:pt idx="417">
                  <c:v>626.22195999999997</c:v>
                </c:pt>
                <c:pt idx="418">
                  <c:v>626.22195999999997</c:v>
                </c:pt>
                <c:pt idx="419">
                  <c:v>626.22195999999997</c:v>
                </c:pt>
                <c:pt idx="420">
                  <c:v>626.22195999999997</c:v>
                </c:pt>
                <c:pt idx="421">
                  <c:v>626.57868000000008</c:v>
                </c:pt>
                <c:pt idx="422">
                  <c:v>626.57868000000008</c:v>
                </c:pt>
                <c:pt idx="423">
                  <c:v>626.93539999999996</c:v>
                </c:pt>
                <c:pt idx="424">
                  <c:v>626.93539999999996</c:v>
                </c:pt>
                <c:pt idx="425">
                  <c:v>627.11375999999984</c:v>
                </c:pt>
                <c:pt idx="426">
                  <c:v>627.11375999999984</c:v>
                </c:pt>
                <c:pt idx="427">
                  <c:v>627.11375999999984</c:v>
                </c:pt>
                <c:pt idx="428">
                  <c:v>627.29211999999995</c:v>
                </c:pt>
                <c:pt idx="429">
                  <c:v>627.47047999999995</c:v>
                </c:pt>
                <c:pt idx="430">
                  <c:v>627.47047999999995</c:v>
                </c:pt>
                <c:pt idx="431">
                  <c:v>627.47047999999995</c:v>
                </c:pt>
                <c:pt idx="432">
                  <c:v>627.64883999999995</c:v>
                </c:pt>
                <c:pt idx="433">
                  <c:v>627.82720000000006</c:v>
                </c:pt>
                <c:pt idx="434">
                  <c:v>627.82720000000006</c:v>
                </c:pt>
                <c:pt idx="435">
                  <c:v>628.00555999999995</c:v>
                </c:pt>
                <c:pt idx="436">
                  <c:v>628.00555999999995</c:v>
                </c:pt>
                <c:pt idx="437">
                  <c:v>628.36227999999994</c:v>
                </c:pt>
                <c:pt idx="438">
                  <c:v>628.18391999999994</c:v>
                </c:pt>
                <c:pt idx="439">
                  <c:v>628.18391999999994</c:v>
                </c:pt>
                <c:pt idx="440">
                  <c:v>628.36227999999994</c:v>
                </c:pt>
                <c:pt idx="441">
                  <c:v>628.36227999999994</c:v>
                </c:pt>
                <c:pt idx="442">
                  <c:v>628.54063999999994</c:v>
                </c:pt>
                <c:pt idx="443">
                  <c:v>628.89735999999994</c:v>
                </c:pt>
                <c:pt idx="444">
                  <c:v>628.89735999999994</c:v>
                </c:pt>
                <c:pt idx="445">
                  <c:v>628.89735999999994</c:v>
                </c:pt>
                <c:pt idx="446">
                  <c:v>628.89735999999994</c:v>
                </c:pt>
                <c:pt idx="447">
                  <c:v>629.25407999999993</c:v>
                </c:pt>
                <c:pt idx="448">
                  <c:v>629.25407999999993</c:v>
                </c:pt>
                <c:pt idx="449">
                  <c:v>629.25407999999993</c:v>
                </c:pt>
                <c:pt idx="450">
                  <c:v>629.25407999999993</c:v>
                </c:pt>
                <c:pt idx="451">
                  <c:v>629.43244000000004</c:v>
                </c:pt>
                <c:pt idx="452">
                  <c:v>629.43244000000004</c:v>
                </c:pt>
                <c:pt idx="453">
                  <c:v>629.61079999999993</c:v>
                </c:pt>
                <c:pt idx="454">
                  <c:v>629.61079999999993</c:v>
                </c:pt>
                <c:pt idx="455">
                  <c:v>629.78915999999992</c:v>
                </c:pt>
                <c:pt idx="456">
                  <c:v>629.78915999999992</c:v>
                </c:pt>
                <c:pt idx="457">
                  <c:v>629.96752000000004</c:v>
                </c:pt>
                <c:pt idx="458">
                  <c:v>630.14587999999992</c:v>
                </c:pt>
                <c:pt idx="459">
                  <c:v>630.14587999999992</c:v>
                </c:pt>
                <c:pt idx="460">
                  <c:v>630.14587999999992</c:v>
                </c:pt>
                <c:pt idx="461">
                  <c:v>630.32424000000003</c:v>
                </c:pt>
                <c:pt idx="462">
                  <c:v>630.50260000000003</c:v>
                </c:pt>
                <c:pt idx="463">
                  <c:v>630.50260000000003</c:v>
                </c:pt>
                <c:pt idx="464">
                  <c:v>630.50260000000003</c:v>
                </c:pt>
                <c:pt idx="465">
                  <c:v>630.85931999999991</c:v>
                </c:pt>
                <c:pt idx="466">
                  <c:v>630.85931999999991</c:v>
                </c:pt>
                <c:pt idx="467">
                  <c:v>631.03768000000002</c:v>
                </c:pt>
                <c:pt idx="468">
                  <c:v>631.03768000000002</c:v>
                </c:pt>
                <c:pt idx="469">
                  <c:v>631.03768000000002</c:v>
                </c:pt>
                <c:pt idx="470">
                  <c:v>631.03768000000002</c:v>
                </c:pt>
                <c:pt idx="471">
                  <c:v>631.21604000000002</c:v>
                </c:pt>
                <c:pt idx="472">
                  <c:v>631.39439999999991</c:v>
                </c:pt>
                <c:pt idx="473">
                  <c:v>631.21604000000002</c:v>
                </c:pt>
                <c:pt idx="474">
                  <c:v>631.5727599999999</c:v>
                </c:pt>
                <c:pt idx="475">
                  <c:v>631.5727599999999</c:v>
                </c:pt>
                <c:pt idx="476">
                  <c:v>631.5727599999999</c:v>
                </c:pt>
                <c:pt idx="477">
                  <c:v>631.75112000000001</c:v>
                </c:pt>
                <c:pt idx="478">
                  <c:v>631.75112000000001</c:v>
                </c:pt>
                <c:pt idx="479">
                  <c:v>631.75112000000001</c:v>
                </c:pt>
                <c:pt idx="480">
                  <c:v>631.92948000000001</c:v>
                </c:pt>
                <c:pt idx="481">
                  <c:v>631.92948000000001</c:v>
                </c:pt>
                <c:pt idx="482">
                  <c:v>631.92948000000001</c:v>
                </c:pt>
                <c:pt idx="483">
                  <c:v>632.1078399999999</c:v>
                </c:pt>
                <c:pt idx="484">
                  <c:v>632.1078399999999</c:v>
                </c:pt>
                <c:pt idx="485">
                  <c:v>632.28620000000001</c:v>
                </c:pt>
                <c:pt idx="486">
                  <c:v>632.28620000000001</c:v>
                </c:pt>
                <c:pt idx="487">
                  <c:v>632.28620000000001</c:v>
                </c:pt>
                <c:pt idx="488">
                  <c:v>632.28620000000001</c:v>
                </c:pt>
                <c:pt idx="489">
                  <c:v>632.46456000000001</c:v>
                </c:pt>
                <c:pt idx="490">
                  <c:v>632.82127999999989</c:v>
                </c:pt>
                <c:pt idx="491">
                  <c:v>632.82127999999989</c:v>
                </c:pt>
                <c:pt idx="492">
                  <c:v>632.82127999999989</c:v>
                </c:pt>
                <c:pt idx="493">
                  <c:v>632.82127999999989</c:v>
                </c:pt>
                <c:pt idx="494">
                  <c:v>633.178</c:v>
                </c:pt>
                <c:pt idx="495">
                  <c:v>633.178</c:v>
                </c:pt>
                <c:pt idx="496">
                  <c:v>633.35635999999988</c:v>
                </c:pt>
                <c:pt idx="497">
                  <c:v>633.35635999999988</c:v>
                </c:pt>
                <c:pt idx="498">
                  <c:v>633.35635999999988</c:v>
                </c:pt>
                <c:pt idx="499">
                  <c:v>633.35635999999988</c:v>
                </c:pt>
                <c:pt idx="500">
                  <c:v>633.35635999999988</c:v>
                </c:pt>
                <c:pt idx="501">
                  <c:v>633.35635999999988</c:v>
                </c:pt>
                <c:pt idx="502">
                  <c:v>633.53471999999999</c:v>
                </c:pt>
                <c:pt idx="503">
                  <c:v>633.71307999999999</c:v>
                </c:pt>
                <c:pt idx="504">
                  <c:v>633.71307999999999</c:v>
                </c:pt>
                <c:pt idx="505">
                  <c:v>633.71307999999999</c:v>
                </c:pt>
                <c:pt idx="506">
                  <c:v>633.89143999999987</c:v>
                </c:pt>
                <c:pt idx="507">
                  <c:v>633.89143999999987</c:v>
                </c:pt>
                <c:pt idx="508">
                  <c:v>634.06979999999999</c:v>
                </c:pt>
                <c:pt idx="509">
                  <c:v>634.06979999999999</c:v>
                </c:pt>
                <c:pt idx="510">
                  <c:v>634.24815999999998</c:v>
                </c:pt>
                <c:pt idx="511">
                  <c:v>634.42651999999998</c:v>
                </c:pt>
                <c:pt idx="512">
                  <c:v>634.42651999999998</c:v>
                </c:pt>
                <c:pt idx="513">
                  <c:v>634.42651999999998</c:v>
                </c:pt>
                <c:pt idx="514">
                  <c:v>634.42651999999998</c:v>
                </c:pt>
                <c:pt idx="515">
                  <c:v>634.42651999999998</c:v>
                </c:pt>
                <c:pt idx="516">
                  <c:v>634.78323999999998</c:v>
                </c:pt>
                <c:pt idx="517">
                  <c:v>634.78323999999998</c:v>
                </c:pt>
                <c:pt idx="518">
                  <c:v>634.78323999999998</c:v>
                </c:pt>
                <c:pt idx="519">
                  <c:v>634.96159999999998</c:v>
                </c:pt>
                <c:pt idx="520">
                  <c:v>634.96159999999998</c:v>
                </c:pt>
                <c:pt idx="521">
                  <c:v>634.96159999999998</c:v>
                </c:pt>
                <c:pt idx="522">
                  <c:v>635.13995999999997</c:v>
                </c:pt>
                <c:pt idx="523">
                  <c:v>635.13995999999997</c:v>
                </c:pt>
                <c:pt idx="524">
                  <c:v>635.31831999999997</c:v>
                </c:pt>
                <c:pt idx="525">
                  <c:v>635.13995999999997</c:v>
                </c:pt>
                <c:pt idx="526">
                  <c:v>635.49667999999997</c:v>
                </c:pt>
                <c:pt idx="527">
                  <c:v>635.49667999999997</c:v>
                </c:pt>
                <c:pt idx="528">
                  <c:v>635.49667999999997</c:v>
                </c:pt>
                <c:pt idx="529">
                  <c:v>635.67503999999997</c:v>
                </c:pt>
                <c:pt idx="530">
                  <c:v>635.67503999999997</c:v>
                </c:pt>
                <c:pt idx="531">
                  <c:v>635.67503999999997</c:v>
                </c:pt>
                <c:pt idx="532">
                  <c:v>635.85339999999997</c:v>
                </c:pt>
                <c:pt idx="533">
                  <c:v>635.85339999999997</c:v>
                </c:pt>
                <c:pt idx="534">
                  <c:v>636.03175999999996</c:v>
                </c:pt>
                <c:pt idx="535">
                  <c:v>635.85339999999997</c:v>
                </c:pt>
                <c:pt idx="536">
                  <c:v>636.21012000000007</c:v>
                </c:pt>
                <c:pt idx="537">
                  <c:v>636.03175999999996</c:v>
                </c:pt>
                <c:pt idx="538">
                  <c:v>636.21012000000007</c:v>
                </c:pt>
                <c:pt idx="539">
                  <c:v>636.38847999999996</c:v>
                </c:pt>
                <c:pt idx="540">
                  <c:v>636.38847999999996</c:v>
                </c:pt>
                <c:pt idx="541">
                  <c:v>636.38847999999996</c:v>
                </c:pt>
                <c:pt idx="542">
                  <c:v>636.38847999999996</c:v>
                </c:pt>
                <c:pt idx="543">
                  <c:v>636.38847999999996</c:v>
                </c:pt>
                <c:pt idx="544">
                  <c:v>636.92355999999995</c:v>
                </c:pt>
                <c:pt idx="545">
                  <c:v>636.92355999999995</c:v>
                </c:pt>
                <c:pt idx="546">
                  <c:v>636.92355999999995</c:v>
                </c:pt>
                <c:pt idx="547">
                  <c:v>636.92355999999995</c:v>
                </c:pt>
                <c:pt idx="548">
                  <c:v>636.92355999999995</c:v>
                </c:pt>
                <c:pt idx="549">
                  <c:v>637.10191999999995</c:v>
                </c:pt>
                <c:pt idx="550">
                  <c:v>637.28027999999995</c:v>
                </c:pt>
                <c:pt idx="551">
                  <c:v>637.28027999999995</c:v>
                </c:pt>
                <c:pt idx="552">
                  <c:v>637.28027999999995</c:v>
                </c:pt>
                <c:pt idx="553">
                  <c:v>637.28027999999995</c:v>
                </c:pt>
                <c:pt idx="554">
                  <c:v>637.45864000000006</c:v>
                </c:pt>
                <c:pt idx="555">
                  <c:v>637.63699999999994</c:v>
                </c:pt>
                <c:pt idx="556">
                  <c:v>637.63699999999994</c:v>
                </c:pt>
                <c:pt idx="557">
                  <c:v>637.63699999999994</c:v>
                </c:pt>
                <c:pt idx="558">
                  <c:v>637.63699999999994</c:v>
                </c:pt>
                <c:pt idx="559">
                  <c:v>637.63699999999994</c:v>
                </c:pt>
                <c:pt idx="560">
                  <c:v>637.81535999999994</c:v>
                </c:pt>
                <c:pt idx="561">
                  <c:v>638.17208000000005</c:v>
                </c:pt>
                <c:pt idx="562">
                  <c:v>638.17208000000005</c:v>
                </c:pt>
                <c:pt idx="563">
                  <c:v>638.17208000000005</c:v>
                </c:pt>
                <c:pt idx="564">
                  <c:v>638.17208000000005</c:v>
                </c:pt>
                <c:pt idx="565">
                  <c:v>638.35043999999994</c:v>
                </c:pt>
                <c:pt idx="566">
                  <c:v>638.35043999999994</c:v>
                </c:pt>
                <c:pt idx="567">
                  <c:v>638.35043999999994</c:v>
                </c:pt>
                <c:pt idx="568">
                  <c:v>638.35043999999994</c:v>
                </c:pt>
                <c:pt idx="569">
                  <c:v>638.70716000000004</c:v>
                </c:pt>
                <c:pt idx="570">
                  <c:v>638.70716000000004</c:v>
                </c:pt>
                <c:pt idx="571">
                  <c:v>638.70716000000004</c:v>
                </c:pt>
                <c:pt idx="572">
                  <c:v>638.70716000000004</c:v>
                </c:pt>
                <c:pt idx="573">
                  <c:v>638.88551999999993</c:v>
                </c:pt>
                <c:pt idx="574">
                  <c:v>639.06387999999993</c:v>
                </c:pt>
                <c:pt idx="575">
                  <c:v>639.06387999999993</c:v>
                </c:pt>
                <c:pt idx="576">
                  <c:v>639.06387999999993</c:v>
                </c:pt>
                <c:pt idx="577">
                  <c:v>639.24224000000004</c:v>
                </c:pt>
                <c:pt idx="578">
                  <c:v>639.06387999999993</c:v>
                </c:pt>
                <c:pt idx="579">
                  <c:v>639.24224000000004</c:v>
                </c:pt>
                <c:pt idx="580">
                  <c:v>639.06387999999993</c:v>
                </c:pt>
                <c:pt idx="581">
                  <c:v>639.24224000000004</c:v>
                </c:pt>
                <c:pt idx="582">
                  <c:v>639.24224000000004</c:v>
                </c:pt>
                <c:pt idx="583">
                  <c:v>639.59895999999992</c:v>
                </c:pt>
                <c:pt idx="584">
                  <c:v>639.59895999999992</c:v>
                </c:pt>
                <c:pt idx="585">
                  <c:v>639.59895999999992</c:v>
                </c:pt>
                <c:pt idx="586">
                  <c:v>639.59895999999992</c:v>
                </c:pt>
                <c:pt idx="587">
                  <c:v>639.59895999999992</c:v>
                </c:pt>
                <c:pt idx="588">
                  <c:v>639.95568000000003</c:v>
                </c:pt>
                <c:pt idx="589">
                  <c:v>639.95568000000003</c:v>
                </c:pt>
                <c:pt idx="590">
                  <c:v>639.95568000000003</c:v>
                </c:pt>
                <c:pt idx="591">
                  <c:v>639.95568000000003</c:v>
                </c:pt>
                <c:pt idx="592">
                  <c:v>639.95568000000003</c:v>
                </c:pt>
                <c:pt idx="593">
                  <c:v>639.95568000000003</c:v>
                </c:pt>
                <c:pt idx="594">
                  <c:v>639.95568000000003</c:v>
                </c:pt>
                <c:pt idx="595">
                  <c:v>640.13403999999991</c:v>
                </c:pt>
                <c:pt idx="596">
                  <c:v>640.31240000000003</c:v>
                </c:pt>
                <c:pt idx="597">
                  <c:v>640.31240000000003</c:v>
                </c:pt>
                <c:pt idx="598">
                  <c:v>640.31240000000003</c:v>
                </c:pt>
                <c:pt idx="599">
                  <c:v>640.31240000000003</c:v>
                </c:pt>
                <c:pt idx="600">
                  <c:v>640.66912000000002</c:v>
                </c:pt>
                <c:pt idx="601">
                  <c:v>640.66912000000002</c:v>
                </c:pt>
                <c:pt idx="602">
                  <c:v>640.84748000000002</c:v>
                </c:pt>
                <c:pt idx="603">
                  <c:v>640.84748000000002</c:v>
                </c:pt>
                <c:pt idx="604">
                  <c:v>640.84748000000002</c:v>
                </c:pt>
                <c:pt idx="605">
                  <c:v>641.0258399999999</c:v>
                </c:pt>
                <c:pt idx="606">
                  <c:v>641.0258399999999</c:v>
                </c:pt>
                <c:pt idx="607">
                  <c:v>641.20420000000001</c:v>
                </c:pt>
                <c:pt idx="608">
                  <c:v>641.20420000000001</c:v>
                </c:pt>
                <c:pt idx="609">
                  <c:v>641.38256000000001</c:v>
                </c:pt>
                <c:pt idx="610">
                  <c:v>641.38256000000001</c:v>
                </c:pt>
                <c:pt idx="611">
                  <c:v>641.38256000000001</c:v>
                </c:pt>
                <c:pt idx="612">
                  <c:v>641.38256000000001</c:v>
                </c:pt>
                <c:pt idx="613">
                  <c:v>641.38256000000001</c:v>
                </c:pt>
                <c:pt idx="614">
                  <c:v>641.38256000000001</c:v>
                </c:pt>
                <c:pt idx="615">
                  <c:v>641.38256000000001</c:v>
                </c:pt>
                <c:pt idx="616">
                  <c:v>641.56092000000001</c:v>
                </c:pt>
                <c:pt idx="617">
                  <c:v>641.73927999999989</c:v>
                </c:pt>
                <c:pt idx="618">
                  <c:v>641.91764000000001</c:v>
                </c:pt>
                <c:pt idx="619">
                  <c:v>641.73927999999989</c:v>
                </c:pt>
                <c:pt idx="620">
                  <c:v>641.91764000000001</c:v>
                </c:pt>
                <c:pt idx="621">
                  <c:v>641.91764000000001</c:v>
                </c:pt>
                <c:pt idx="622">
                  <c:v>641.91764000000001</c:v>
                </c:pt>
                <c:pt idx="623">
                  <c:v>642.096</c:v>
                </c:pt>
                <c:pt idx="624">
                  <c:v>642.096</c:v>
                </c:pt>
                <c:pt idx="625">
                  <c:v>642.096</c:v>
                </c:pt>
                <c:pt idx="626">
                  <c:v>642.27435999999989</c:v>
                </c:pt>
                <c:pt idx="627">
                  <c:v>642.63108</c:v>
                </c:pt>
                <c:pt idx="628">
                  <c:v>642.63108</c:v>
                </c:pt>
                <c:pt idx="629">
                  <c:v>642.63108</c:v>
                </c:pt>
                <c:pt idx="630">
                  <c:v>642.63108</c:v>
                </c:pt>
                <c:pt idx="631">
                  <c:v>642.63108</c:v>
                </c:pt>
                <c:pt idx="632">
                  <c:v>642.80944</c:v>
                </c:pt>
                <c:pt idx="633">
                  <c:v>642.80944</c:v>
                </c:pt>
                <c:pt idx="634">
                  <c:v>642.80944</c:v>
                </c:pt>
                <c:pt idx="635">
                  <c:v>642.80944</c:v>
                </c:pt>
                <c:pt idx="636">
                  <c:v>642.80944</c:v>
                </c:pt>
                <c:pt idx="637">
                  <c:v>642.98779999999988</c:v>
                </c:pt>
                <c:pt idx="638">
                  <c:v>643.16615999999999</c:v>
                </c:pt>
                <c:pt idx="639">
                  <c:v>643.16615999999999</c:v>
                </c:pt>
                <c:pt idx="640">
                  <c:v>643.16615999999999</c:v>
                </c:pt>
                <c:pt idx="641">
                  <c:v>643.16615999999999</c:v>
                </c:pt>
                <c:pt idx="642">
                  <c:v>643.16615999999999</c:v>
                </c:pt>
                <c:pt idx="643">
                  <c:v>643.16615999999999</c:v>
                </c:pt>
                <c:pt idx="644">
                  <c:v>643.34451999999999</c:v>
                </c:pt>
                <c:pt idx="645">
                  <c:v>643.34451999999999</c:v>
                </c:pt>
                <c:pt idx="646">
                  <c:v>643.34451999999999</c:v>
                </c:pt>
                <c:pt idx="647">
                  <c:v>643.34451999999999</c:v>
                </c:pt>
                <c:pt idx="648">
                  <c:v>643.52287999999987</c:v>
                </c:pt>
                <c:pt idx="649">
                  <c:v>643.52287999999987</c:v>
                </c:pt>
                <c:pt idx="650">
                  <c:v>643.52287999999987</c:v>
                </c:pt>
                <c:pt idx="651">
                  <c:v>643.52287999999987</c:v>
                </c:pt>
                <c:pt idx="652">
                  <c:v>643.52287999999987</c:v>
                </c:pt>
                <c:pt idx="653">
                  <c:v>643.52287999999987</c:v>
                </c:pt>
                <c:pt idx="654">
                  <c:v>643.87959999999998</c:v>
                </c:pt>
                <c:pt idx="655">
                  <c:v>643.87959999999998</c:v>
                </c:pt>
                <c:pt idx="656">
                  <c:v>643.87959999999998</c:v>
                </c:pt>
                <c:pt idx="657">
                  <c:v>644.05795999999998</c:v>
                </c:pt>
                <c:pt idx="658">
                  <c:v>644.23631999999986</c:v>
                </c:pt>
                <c:pt idx="659">
                  <c:v>644.59303999999997</c:v>
                </c:pt>
                <c:pt idx="660">
                  <c:v>644.59303999999997</c:v>
                </c:pt>
                <c:pt idx="661">
                  <c:v>644.59303999999997</c:v>
                </c:pt>
                <c:pt idx="662">
                  <c:v>644.59303999999997</c:v>
                </c:pt>
                <c:pt idx="663">
                  <c:v>644.59303999999997</c:v>
                </c:pt>
                <c:pt idx="664">
                  <c:v>644.59303999999997</c:v>
                </c:pt>
                <c:pt idx="665">
                  <c:v>644.77139999999986</c:v>
                </c:pt>
                <c:pt idx="666">
                  <c:v>644.59303999999997</c:v>
                </c:pt>
                <c:pt idx="667">
                  <c:v>644.77139999999986</c:v>
                </c:pt>
                <c:pt idx="668">
                  <c:v>644.77139999999986</c:v>
                </c:pt>
                <c:pt idx="669">
                  <c:v>644.77139999999986</c:v>
                </c:pt>
                <c:pt idx="670">
                  <c:v>644.94975999999997</c:v>
                </c:pt>
                <c:pt idx="671">
                  <c:v>644.94975999999997</c:v>
                </c:pt>
                <c:pt idx="672">
                  <c:v>645.12811999999997</c:v>
                </c:pt>
                <c:pt idx="673">
                  <c:v>644.94975999999997</c:v>
                </c:pt>
                <c:pt idx="674">
                  <c:v>645.12811999999997</c:v>
                </c:pt>
                <c:pt idx="675">
                  <c:v>644.94975999999997</c:v>
                </c:pt>
                <c:pt idx="676">
                  <c:v>645.12811999999997</c:v>
                </c:pt>
                <c:pt idx="677">
                  <c:v>645.12811999999997</c:v>
                </c:pt>
                <c:pt idx="678">
                  <c:v>644.94975999999997</c:v>
                </c:pt>
                <c:pt idx="679">
                  <c:v>645.30647999999997</c:v>
                </c:pt>
                <c:pt idx="680">
                  <c:v>645.30647999999997</c:v>
                </c:pt>
                <c:pt idx="681">
                  <c:v>645.48483999999996</c:v>
                </c:pt>
                <c:pt idx="682">
                  <c:v>645.48483999999996</c:v>
                </c:pt>
                <c:pt idx="683">
                  <c:v>645.66319999999996</c:v>
                </c:pt>
                <c:pt idx="684">
                  <c:v>645.66319999999996</c:v>
                </c:pt>
                <c:pt idx="685">
                  <c:v>645.66319999999996</c:v>
                </c:pt>
                <c:pt idx="686">
                  <c:v>645.66319999999996</c:v>
                </c:pt>
                <c:pt idx="687">
                  <c:v>645.66319999999996</c:v>
                </c:pt>
                <c:pt idx="688">
                  <c:v>645.84155999999996</c:v>
                </c:pt>
                <c:pt idx="689">
                  <c:v>645.84155999999996</c:v>
                </c:pt>
                <c:pt idx="690">
                  <c:v>646.01991999999996</c:v>
                </c:pt>
                <c:pt idx="691">
                  <c:v>646.01991999999996</c:v>
                </c:pt>
                <c:pt idx="692">
                  <c:v>646.19827999999995</c:v>
                </c:pt>
                <c:pt idx="693">
                  <c:v>646.19827999999995</c:v>
                </c:pt>
                <c:pt idx="694">
                  <c:v>646.19827999999995</c:v>
                </c:pt>
                <c:pt idx="695">
                  <c:v>646.19827999999995</c:v>
                </c:pt>
                <c:pt idx="696">
                  <c:v>646.19827999999995</c:v>
                </c:pt>
                <c:pt idx="697">
                  <c:v>646.19827999999995</c:v>
                </c:pt>
                <c:pt idx="698">
                  <c:v>646.55500000000006</c:v>
                </c:pt>
                <c:pt idx="699">
                  <c:v>646.55500000000006</c:v>
                </c:pt>
                <c:pt idx="700">
                  <c:v>646.55500000000006</c:v>
                </c:pt>
                <c:pt idx="701">
                  <c:v>646.55500000000006</c:v>
                </c:pt>
                <c:pt idx="702">
                  <c:v>646.73335999999995</c:v>
                </c:pt>
                <c:pt idx="703">
                  <c:v>646.73335999999995</c:v>
                </c:pt>
                <c:pt idx="704">
                  <c:v>646.73335999999995</c:v>
                </c:pt>
                <c:pt idx="705">
                  <c:v>646.73335999999995</c:v>
                </c:pt>
                <c:pt idx="706">
                  <c:v>646.73335999999995</c:v>
                </c:pt>
                <c:pt idx="707">
                  <c:v>646.73335999999995</c:v>
                </c:pt>
                <c:pt idx="708">
                  <c:v>646.91171999999995</c:v>
                </c:pt>
                <c:pt idx="709">
                  <c:v>647.09008000000006</c:v>
                </c:pt>
                <c:pt idx="710">
                  <c:v>646.91171999999995</c:v>
                </c:pt>
                <c:pt idx="711">
                  <c:v>647.09008000000006</c:v>
                </c:pt>
                <c:pt idx="712">
                  <c:v>647.09008000000006</c:v>
                </c:pt>
                <c:pt idx="713">
                  <c:v>647.09008000000006</c:v>
                </c:pt>
                <c:pt idx="714">
                  <c:v>647.09008000000006</c:v>
                </c:pt>
                <c:pt idx="715">
                  <c:v>647.09008000000006</c:v>
                </c:pt>
                <c:pt idx="716">
                  <c:v>647.09008000000006</c:v>
                </c:pt>
                <c:pt idx="717">
                  <c:v>647.09008000000006</c:v>
                </c:pt>
                <c:pt idx="718">
                  <c:v>647.09008000000006</c:v>
                </c:pt>
                <c:pt idx="719">
                  <c:v>647.26843999999994</c:v>
                </c:pt>
                <c:pt idx="720">
                  <c:v>647.44679999999994</c:v>
                </c:pt>
                <c:pt idx="721">
                  <c:v>647.44679999999994</c:v>
                </c:pt>
                <c:pt idx="722">
                  <c:v>647.44679999999994</c:v>
                </c:pt>
                <c:pt idx="723">
                  <c:v>647.44679999999994</c:v>
                </c:pt>
                <c:pt idx="724">
                  <c:v>647.44679999999994</c:v>
                </c:pt>
                <c:pt idx="725">
                  <c:v>647.62516000000005</c:v>
                </c:pt>
                <c:pt idx="726">
                  <c:v>647.80352000000005</c:v>
                </c:pt>
                <c:pt idx="727">
                  <c:v>647.62516000000005</c:v>
                </c:pt>
                <c:pt idx="728">
                  <c:v>647.80352000000005</c:v>
                </c:pt>
                <c:pt idx="729">
                  <c:v>647.80352000000005</c:v>
                </c:pt>
                <c:pt idx="730">
                  <c:v>647.80352000000005</c:v>
                </c:pt>
                <c:pt idx="731">
                  <c:v>647.80352000000005</c:v>
                </c:pt>
                <c:pt idx="732">
                  <c:v>647.98187999999993</c:v>
                </c:pt>
                <c:pt idx="733">
                  <c:v>647.98187999999993</c:v>
                </c:pt>
                <c:pt idx="734">
                  <c:v>647.98187999999993</c:v>
                </c:pt>
                <c:pt idx="735">
                  <c:v>647.98187999999993</c:v>
                </c:pt>
                <c:pt idx="736">
                  <c:v>648.16024000000004</c:v>
                </c:pt>
                <c:pt idx="737">
                  <c:v>648.16024000000004</c:v>
                </c:pt>
                <c:pt idx="738">
                  <c:v>648.51695999999993</c:v>
                </c:pt>
                <c:pt idx="739">
                  <c:v>648.16024000000004</c:v>
                </c:pt>
                <c:pt idx="740">
                  <c:v>648.51695999999993</c:v>
                </c:pt>
                <c:pt idx="741">
                  <c:v>648.51695999999993</c:v>
                </c:pt>
                <c:pt idx="742">
                  <c:v>648.51695999999993</c:v>
                </c:pt>
                <c:pt idx="743">
                  <c:v>648.51695999999993</c:v>
                </c:pt>
                <c:pt idx="744">
                  <c:v>648.51695999999993</c:v>
                </c:pt>
                <c:pt idx="745">
                  <c:v>648.51695999999993</c:v>
                </c:pt>
                <c:pt idx="746">
                  <c:v>648.51695999999993</c:v>
                </c:pt>
                <c:pt idx="747">
                  <c:v>648.69531999999992</c:v>
                </c:pt>
                <c:pt idx="748">
                  <c:v>648.69531999999992</c:v>
                </c:pt>
                <c:pt idx="749">
                  <c:v>648.69531999999992</c:v>
                </c:pt>
                <c:pt idx="750">
                  <c:v>648.69531999999992</c:v>
                </c:pt>
                <c:pt idx="751">
                  <c:v>648.69531999999992</c:v>
                </c:pt>
                <c:pt idx="752">
                  <c:v>648.87368000000004</c:v>
                </c:pt>
                <c:pt idx="753">
                  <c:v>648.87368000000004</c:v>
                </c:pt>
                <c:pt idx="754">
                  <c:v>648.87368000000004</c:v>
                </c:pt>
                <c:pt idx="755">
                  <c:v>649.23039999999992</c:v>
                </c:pt>
                <c:pt idx="756">
                  <c:v>648.87368000000004</c:v>
                </c:pt>
                <c:pt idx="757">
                  <c:v>649.05204000000003</c:v>
                </c:pt>
                <c:pt idx="758">
                  <c:v>649.05204000000003</c:v>
                </c:pt>
                <c:pt idx="759">
                  <c:v>649.05204000000003</c:v>
                </c:pt>
                <c:pt idx="760">
                  <c:v>649.23039999999992</c:v>
                </c:pt>
                <c:pt idx="761">
                  <c:v>649.23039999999992</c:v>
                </c:pt>
                <c:pt idx="762">
                  <c:v>649.23039999999992</c:v>
                </c:pt>
                <c:pt idx="763">
                  <c:v>649.40875999999992</c:v>
                </c:pt>
                <c:pt idx="764">
                  <c:v>649.40875999999992</c:v>
                </c:pt>
                <c:pt idx="765">
                  <c:v>649.58712000000003</c:v>
                </c:pt>
                <c:pt idx="766">
                  <c:v>649.76547999999991</c:v>
                </c:pt>
                <c:pt idx="767">
                  <c:v>649.40875999999992</c:v>
                </c:pt>
                <c:pt idx="768">
                  <c:v>649.58712000000003</c:v>
                </c:pt>
                <c:pt idx="769">
                  <c:v>649.76547999999991</c:v>
                </c:pt>
                <c:pt idx="770">
                  <c:v>649.76547999999991</c:v>
                </c:pt>
                <c:pt idx="771">
                  <c:v>649.76547999999991</c:v>
                </c:pt>
                <c:pt idx="772">
                  <c:v>649.76547999999991</c:v>
                </c:pt>
                <c:pt idx="773">
                  <c:v>649.76547999999991</c:v>
                </c:pt>
                <c:pt idx="774">
                  <c:v>649.76547999999991</c:v>
                </c:pt>
                <c:pt idx="775">
                  <c:v>649.76547999999991</c:v>
                </c:pt>
                <c:pt idx="776">
                  <c:v>649.76547999999991</c:v>
                </c:pt>
                <c:pt idx="777">
                  <c:v>649.94383999999991</c:v>
                </c:pt>
                <c:pt idx="778">
                  <c:v>649.94383999999991</c:v>
                </c:pt>
                <c:pt idx="779">
                  <c:v>649.94383999999991</c:v>
                </c:pt>
                <c:pt idx="780">
                  <c:v>650.12220000000002</c:v>
                </c:pt>
                <c:pt idx="781">
                  <c:v>650.12220000000002</c:v>
                </c:pt>
                <c:pt idx="782">
                  <c:v>650.12220000000002</c:v>
                </c:pt>
                <c:pt idx="783">
                  <c:v>650.12220000000002</c:v>
                </c:pt>
                <c:pt idx="784">
                  <c:v>650.12220000000002</c:v>
                </c:pt>
                <c:pt idx="785">
                  <c:v>650.12220000000002</c:v>
                </c:pt>
                <c:pt idx="786">
                  <c:v>650.4789199999999</c:v>
                </c:pt>
                <c:pt idx="787">
                  <c:v>650.4789199999999</c:v>
                </c:pt>
                <c:pt idx="788">
                  <c:v>650.6572799999999</c:v>
                </c:pt>
                <c:pt idx="789">
                  <c:v>650.6572799999999</c:v>
                </c:pt>
                <c:pt idx="790">
                  <c:v>650.6572799999999</c:v>
                </c:pt>
                <c:pt idx="791">
                  <c:v>650.6572799999999</c:v>
                </c:pt>
                <c:pt idx="792">
                  <c:v>650.6572799999999</c:v>
                </c:pt>
                <c:pt idx="793">
                  <c:v>650.6572799999999</c:v>
                </c:pt>
                <c:pt idx="794">
                  <c:v>650.6572799999999</c:v>
                </c:pt>
                <c:pt idx="795">
                  <c:v>650.6572799999999</c:v>
                </c:pt>
                <c:pt idx="796">
                  <c:v>650.6572799999999</c:v>
                </c:pt>
                <c:pt idx="797">
                  <c:v>650.6572799999999</c:v>
                </c:pt>
                <c:pt idx="798">
                  <c:v>650.6572799999999</c:v>
                </c:pt>
                <c:pt idx="799">
                  <c:v>650.6572799999999</c:v>
                </c:pt>
                <c:pt idx="800">
                  <c:v>650.6572799999999</c:v>
                </c:pt>
                <c:pt idx="801">
                  <c:v>650.83564000000001</c:v>
                </c:pt>
                <c:pt idx="802">
                  <c:v>651.0139999999999</c:v>
                </c:pt>
                <c:pt idx="803">
                  <c:v>651.0139999999999</c:v>
                </c:pt>
                <c:pt idx="804">
                  <c:v>650.83564000000001</c:v>
                </c:pt>
                <c:pt idx="805">
                  <c:v>651.0139999999999</c:v>
                </c:pt>
                <c:pt idx="806">
                  <c:v>650.83564000000001</c:v>
                </c:pt>
                <c:pt idx="807">
                  <c:v>651.19236000000001</c:v>
                </c:pt>
                <c:pt idx="808">
                  <c:v>651.19236000000001</c:v>
                </c:pt>
                <c:pt idx="809">
                  <c:v>651.19236000000001</c:v>
                </c:pt>
                <c:pt idx="810">
                  <c:v>651.19236000000001</c:v>
                </c:pt>
                <c:pt idx="811">
                  <c:v>651.19236000000001</c:v>
                </c:pt>
                <c:pt idx="812">
                  <c:v>651.19236000000001</c:v>
                </c:pt>
                <c:pt idx="813">
                  <c:v>651.37072000000001</c:v>
                </c:pt>
                <c:pt idx="814">
                  <c:v>651.37072000000001</c:v>
                </c:pt>
                <c:pt idx="815">
                  <c:v>651.37072000000001</c:v>
                </c:pt>
                <c:pt idx="816">
                  <c:v>651.37072000000001</c:v>
                </c:pt>
                <c:pt idx="817">
                  <c:v>651.37072000000001</c:v>
                </c:pt>
                <c:pt idx="818">
                  <c:v>651.54908</c:v>
                </c:pt>
                <c:pt idx="819">
                  <c:v>651.54908</c:v>
                </c:pt>
                <c:pt idx="820">
                  <c:v>651.72744</c:v>
                </c:pt>
                <c:pt idx="821">
                  <c:v>651.72744</c:v>
                </c:pt>
                <c:pt idx="822">
                  <c:v>651.72744</c:v>
                </c:pt>
                <c:pt idx="823">
                  <c:v>651.72744</c:v>
                </c:pt>
                <c:pt idx="824">
                  <c:v>651.90579999999989</c:v>
                </c:pt>
                <c:pt idx="825">
                  <c:v>651.90579999999989</c:v>
                </c:pt>
                <c:pt idx="826">
                  <c:v>651.90579999999989</c:v>
                </c:pt>
                <c:pt idx="827">
                  <c:v>651.90579999999989</c:v>
                </c:pt>
                <c:pt idx="828">
                  <c:v>651.90579999999989</c:v>
                </c:pt>
                <c:pt idx="829">
                  <c:v>651.90579999999989</c:v>
                </c:pt>
                <c:pt idx="830">
                  <c:v>651.90579999999989</c:v>
                </c:pt>
                <c:pt idx="831">
                  <c:v>651.90579999999989</c:v>
                </c:pt>
                <c:pt idx="832">
                  <c:v>652.08416</c:v>
                </c:pt>
                <c:pt idx="833">
                  <c:v>652.08416</c:v>
                </c:pt>
                <c:pt idx="834">
                  <c:v>652.08416</c:v>
                </c:pt>
                <c:pt idx="835">
                  <c:v>652.44087999999999</c:v>
                </c:pt>
                <c:pt idx="836">
                  <c:v>652.08416</c:v>
                </c:pt>
                <c:pt idx="837">
                  <c:v>652.08416</c:v>
                </c:pt>
                <c:pt idx="838">
                  <c:v>652.08416</c:v>
                </c:pt>
                <c:pt idx="839">
                  <c:v>652.08416</c:v>
                </c:pt>
                <c:pt idx="840">
                  <c:v>652.44087999999999</c:v>
                </c:pt>
                <c:pt idx="841">
                  <c:v>652.44087999999999</c:v>
                </c:pt>
                <c:pt idx="842">
                  <c:v>652.44087999999999</c:v>
                </c:pt>
                <c:pt idx="843">
                  <c:v>652.44087999999999</c:v>
                </c:pt>
                <c:pt idx="844">
                  <c:v>652.44087999999999</c:v>
                </c:pt>
                <c:pt idx="845">
                  <c:v>652.44087999999999</c:v>
                </c:pt>
                <c:pt idx="846">
                  <c:v>652.44087999999999</c:v>
                </c:pt>
                <c:pt idx="847">
                  <c:v>652.44087999999999</c:v>
                </c:pt>
                <c:pt idx="848">
                  <c:v>652.44087999999999</c:v>
                </c:pt>
                <c:pt idx="849">
                  <c:v>652.44087999999999</c:v>
                </c:pt>
                <c:pt idx="850">
                  <c:v>652.61923999999999</c:v>
                </c:pt>
                <c:pt idx="851">
                  <c:v>652.61923999999999</c:v>
                </c:pt>
                <c:pt idx="852">
                  <c:v>652.61923999999999</c:v>
                </c:pt>
                <c:pt idx="853">
                  <c:v>652.79759999999999</c:v>
                </c:pt>
                <c:pt idx="854">
                  <c:v>652.97595999999999</c:v>
                </c:pt>
                <c:pt idx="855">
                  <c:v>652.79759999999999</c:v>
                </c:pt>
                <c:pt idx="856">
                  <c:v>652.97595999999999</c:v>
                </c:pt>
                <c:pt idx="857">
                  <c:v>652.97595999999999</c:v>
                </c:pt>
                <c:pt idx="858">
                  <c:v>652.79759999999999</c:v>
                </c:pt>
                <c:pt idx="859">
                  <c:v>652.97595999999999</c:v>
                </c:pt>
                <c:pt idx="860">
                  <c:v>652.79759999999999</c:v>
                </c:pt>
                <c:pt idx="861">
                  <c:v>652.97595999999999</c:v>
                </c:pt>
                <c:pt idx="862">
                  <c:v>652.97595999999999</c:v>
                </c:pt>
                <c:pt idx="863">
                  <c:v>652.97595999999999</c:v>
                </c:pt>
                <c:pt idx="864">
                  <c:v>652.97595999999999</c:v>
                </c:pt>
                <c:pt idx="865">
                  <c:v>652.97595999999999</c:v>
                </c:pt>
                <c:pt idx="866">
                  <c:v>652.97595999999999</c:v>
                </c:pt>
                <c:pt idx="867">
                  <c:v>652.97595999999999</c:v>
                </c:pt>
                <c:pt idx="868">
                  <c:v>652.97595999999999</c:v>
                </c:pt>
                <c:pt idx="869">
                  <c:v>652.97595999999999</c:v>
                </c:pt>
                <c:pt idx="870">
                  <c:v>652.97595999999999</c:v>
                </c:pt>
                <c:pt idx="871">
                  <c:v>652.97595999999999</c:v>
                </c:pt>
                <c:pt idx="872">
                  <c:v>653.15431999999998</c:v>
                </c:pt>
                <c:pt idx="873">
                  <c:v>653.15431999999998</c:v>
                </c:pt>
                <c:pt idx="874">
                  <c:v>653.15431999999998</c:v>
                </c:pt>
                <c:pt idx="875">
                  <c:v>653.3326800000001</c:v>
                </c:pt>
                <c:pt idx="876">
                  <c:v>653.15431999999998</c:v>
                </c:pt>
                <c:pt idx="877">
                  <c:v>653.3326800000001</c:v>
                </c:pt>
                <c:pt idx="878">
                  <c:v>653.3326800000001</c:v>
                </c:pt>
                <c:pt idx="879">
                  <c:v>653.3326800000001</c:v>
                </c:pt>
                <c:pt idx="880">
                  <c:v>653.3326800000001</c:v>
                </c:pt>
                <c:pt idx="881">
                  <c:v>653.3326800000001</c:v>
                </c:pt>
                <c:pt idx="882">
                  <c:v>653.51103999999998</c:v>
                </c:pt>
                <c:pt idx="883">
                  <c:v>653.68939999999998</c:v>
                </c:pt>
                <c:pt idx="884">
                  <c:v>653.68939999999998</c:v>
                </c:pt>
                <c:pt idx="885">
                  <c:v>653.68939999999998</c:v>
                </c:pt>
                <c:pt idx="886">
                  <c:v>653.86775999999986</c:v>
                </c:pt>
                <c:pt idx="887">
                  <c:v>653.68939999999998</c:v>
                </c:pt>
                <c:pt idx="888">
                  <c:v>653.86775999999986</c:v>
                </c:pt>
                <c:pt idx="889">
                  <c:v>653.86775999999986</c:v>
                </c:pt>
                <c:pt idx="890">
                  <c:v>653.68939999999998</c:v>
                </c:pt>
                <c:pt idx="891">
                  <c:v>653.86775999999986</c:v>
                </c:pt>
                <c:pt idx="892">
                  <c:v>653.86775999999986</c:v>
                </c:pt>
                <c:pt idx="893">
                  <c:v>653.86775999999986</c:v>
                </c:pt>
                <c:pt idx="894">
                  <c:v>653.86775999999986</c:v>
                </c:pt>
                <c:pt idx="895">
                  <c:v>653.68939999999998</c:v>
                </c:pt>
                <c:pt idx="896">
                  <c:v>653.68939999999998</c:v>
                </c:pt>
                <c:pt idx="897">
                  <c:v>653.86775999999986</c:v>
                </c:pt>
                <c:pt idx="898">
                  <c:v>653.86775999999986</c:v>
                </c:pt>
                <c:pt idx="899">
                  <c:v>653.86775999999986</c:v>
                </c:pt>
                <c:pt idx="900">
                  <c:v>653.86775999999986</c:v>
                </c:pt>
                <c:pt idx="901">
                  <c:v>653.86775999999986</c:v>
                </c:pt>
                <c:pt idx="902">
                  <c:v>653.86775999999986</c:v>
                </c:pt>
                <c:pt idx="903">
                  <c:v>654.04611999999997</c:v>
                </c:pt>
                <c:pt idx="904">
                  <c:v>653.86775999999986</c:v>
                </c:pt>
                <c:pt idx="905">
                  <c:v>653.86775999999986</c:v>
                </c:pt>
                <c:pt idx="906">
                  <c:v>654.04611999999997</c:v>
                </c:pt>
                <c:pt idx="907">
                  <c:v>654.40283999999997</c:v>
                </c:pt>
                <c:pt idx="908">
                  <c:v>654.40283999999997</c:v>
                </c:pt>
                <c:pt idx="909">
                  <c:v>654.40283999999997</c:v>
                </c:pt>
                <c:pt idx="910">
                  <c:v>654.40283999999997</c:v>
                </c:pt>
                <c:pt idx="911">
                  <c:v>654.40283999999997</c:v>
                </c:pt>
                <c:pt idx="912">
                  <c:v>654.40283999999997</c:v>
                </c:pt>
                <c:pt idx="913">
                  <c:v>654.40283999999997</c:v>
                </c:pt>
                <c:pt idx="914">
                  <c:v>654.58120000000008</c:v>
                </c:pt>
                <c:pt idx="915">
                  <c:v>654.40283999999997</c:v>
                </c:pt>
                <c:pt idx="916">
                  <c:v>654.40283999999997</c:v>
                </c:pt>
                <c:pt idx="917">
                  <c:v>654.75955999999996</c:v>
                </c:pt>
                <c:pt idx="918">
                  <c:v>654.75955999999996</c:v>
                </c:pt>
                <c:pt idx="919">
                  <c:v>654.58120000000008</c:v>
                </c:pt>
                <c:pt idx="920">
                  <c:v>654.58120000000008</c:v>
                </c:pt>
                <c:pt idx="921">
                  <c:v>654.58120000000008</c:v>
                </c:pt>
                <c:pt idx="922">
                  <c:v>654.75955999999996</c:v>
                </c:pt>
                <c:pt idx="923">
                  <c:v>654.75955999999996</c:v>
                </c:pt>
                <c:pt idx="924">
                  <c:v>654.75955999999996</c:v>
                </c:pt>
                <c:pt idx="925">
                  <c:v>654.75955999999996</c:v>
                </c:pt>
                <c:pt idx="926">
                  <c:v>654.75955999999996</c:v>
                </c:pt>
                <c:pt idx="927">
                  <c:v>654.75955999999996</c:v>
                </c:pt>
                <c:pt idx="928">
                  <c:v>654.75955999999996</c:v>
                </c:pt>
                <c:pt idx="929">
                  <c:v>654.93791999999996</c:v>
                </c:pt>
                <c:pt idx="930">
                  <c:v>654.75955999999996</c:v>
                </c:pt>
                <c:pt idx="931">
                  <c:v>654.93791999999996</c:v>
                </c:pt>
                <c:pt idx="932">
                  <c:v>654.75955999999996</c:v>
                </c:pt>
                <c:pt idx="933">
                  <c:v>654.93791999999996</c:v>
                </c:pt>
                <c:pt idx="934">
                  <c:v>654.75955999999996</c:v>
                </c:pt>
                <c:pt idx="935">
                  <c:v>655.11627999999985</c:v>
                </c:pt>
                <c:pt idx="936">
                  <c:v>655.11627999999985</c:v>
                </c:pt>
                <c:pt idx="937">
                  <c:v>655.11627999999985</c:v>
                </c:pt>
                <c:pt idx="938">
                  <c:v>655.11627999999985</c:v>
                </c:pt>
                <c:pt idx="939">
                  <c:v>655.11627999999985</c:v>
                </c:pt>
                <c:pt idx="940">
                  <c:v>655.11627999999985</c:v>
                </c:pt>
                <c:pt idx="941">
                  <c:v>655.11627999999985</c:v>
                </c:pt>
                <c:pt idx="942">
                  <c:v>655.11627999999985</c:v>
                </c:pt>
                <c:pt idx="943">
                  <c:v>655.11627999999985</c:v>
                </c:pt>
                <c:pt idx="944">
                  <c:v>655.11627999999985</c:v>
                </c:pt>
                <c:pt idx="945">
                  <c:v>655.11627999999985</c:v>
                </c:pt>
                <c:pt idx="946">
                  <c:v>655.11627999999985</c:v>
                </c:pt>
                <c:pt idx="947">
                  <c:v>655.29463999999996</c:v>
                </c:pt>
                <c:pt idx="948">
                  <c:v>655.29463999999996</c:v>
                </c:pt>
                <c:pt idx="949">
                  <c:v>655.29463999999996</c:v>
                </c:pt>
                <c:pt idx="950">
                  <c:v>655.29463999999996</c:v>
                </c:pt>
                <c:pt idx="951">
                  <c:v>655.29463999999996</c:v>
                </c:pt>
                <c:pt idx="952">
                  <c:v>655.29463999999996</c:v>
                </c:pt>
                <c:pt idx="953">
                  <c:v>655.29463999999996</c:v>
                </c:pt>
                <c:pt idx="954">
                  <c:v>655.47299999999996</c:v>
                </c:pt>
                <c:pt idx="955">
                  <c:v>655.47299999999996</c:v>
                </c:pt>
                <c:pt idx="956">
                  <c:v>655.47299999999996</c:v>
                </c:pt>
                <c:pt idx="957">
                  <c:v>655.47299999999996</c:v>
                </c:pt>
                <c:pt idx="958">
                  <c:v>655.65135999999995</c:v>
                </c:pt>
                <c:pt idx="959">
                  <c:v>655.47299999999996</c:v>
                </c:pt>
                <c:pt idx="960">
                  <c:v>655.65135999999995</c:v>
                </c:pt>
                <c:pt idx="961">
                  <c:v>655.47299999999996</c:v>
                </c:pt>
                <c:pt idx="962">
                  <c:v>655.65135999999995</c:v>
                </c:pt>
                <c:pt idx="963">
                  <c:v>655.47299999999996</c:v>
                </c:pt>
                <c:pt idx="964">
                  <c:v>655.65135999999995</c:v>
                </c:pt>
                <c:pt idx="965">
                  <c:v>655.47299999999996</c:v>
                </c:pt>
                <c:pt idx="966">
                  <c:v>655.65135999999995</c:v>
                </c:pt>
                <c:pt idx="967">
                  <c:v>655.65135999999995</c:v>
                </c:pt>
                <c:pt idx="968">
                  <c:v>655.65135999999995</c:v>
                </c:pt>
                <c:pt idx="969">
                  <c:v>655.65135999999995</c:v>
                </c:pt>
                <c:pt idx="970">
                  <c:v>655.65135999999995</c:v>
                </c:pt>
                <c:pt idx="971">
                  <c:v>655.47299999999996</c:v>
                </c:pt>
                <c:pt idx="972">
                  <c:v>656.00807999999995</c:v>
                </c:pt>
                <c:pt idx="973">
                  <c:v>656.00807999999995</c:v>
                </c:pt>
                <c:pt idx="974">
                  <c:v>656.00807999999995</c:v>
                </c:pt>
                <c:pt idx="975">
                  <c:v>656.00807999999995</c:v>
                </c:pt>
                <c:pt idx="976">
                  <c:v>656.00807999999995</c:v>
                </c:pt>
                <c:pt idx="977">
                  <c:v>656.00807999999995</c:v>
                </c:pt>
                <c:pt idx="978">
                  <c:v>656.00807999999995</c:v>
                </c:pt>
                <c:pt idx="979">
                  <c:v>656.00807999999995</c:v>
                </c:pt>
                <c:pt idx="980">
                  <c:v>656.36479999999995</c:v>
                </c:pt>
                <c:pt idx="981">
                  <c:v>656.00807999999995</c:v>
                </c:pt>
                <c:pt idx="982">
                  <c:v>656.00807999999995</c:v>
                </c:pt>
                <c:pt idx="983">
                  <c:v>656.00807999999995</c:v>
                </c:pt>
                <c:pt idx="984">
                  <c:v>656.36479999999995</c:v>
                </c:pt>
                <c:pt idx="985">
                  <c:v>656.00807999999995</c:v>
                </c:pt>
                <c:pt idx="986">
                  <c:v>656.00807999999995</c:v>
                </c:pt>
                <c:pt idx="987">
                  <c:v>656.00807999999995</c:v>
                </c:pt>
                <c:pt idx="988">
                  <c:v>656.00807999999995</c:v>
                </c:pt>
                <c:pt idx="989">
                  <c:v>656.36479999999995</c:v>
                </c:pt>
                <c:pt idx="990">
                  <c:v>656.54315999999994</c:v>
                </c:pt>
                <c:pt idx="991">
                  <c:v>656.54315999999994</c:v>
                </c:pt>
                <c:pt idx="992">
                  <c:v>656.54315999999994</c:v>
                </c:pt>
                <c:pt idx="993">
                  <c:v>656.54315999999994</c:v>
                </c:pt>
                <c:pt idx="994">
                  <c:v>656.54315999999994</c:v>
                </c:pt>
                <c:pt idx="995">
                  <c:v>656.54315999999994</c:v>
                </c:pt>
                <c:pt idx="996">
                  <c:v>656.54315999999994</c:v>
                </c:pt>
                <c:pt idx="997">
                  <c:v>656.54315999999994</c:v>
                </c:pt>
                <c:pt idx="998">
                  <c:v>656.54315999999994</c:v>
                </c:pt>
                <c:pt idx="999">
                  <c:v>656.54315999999994</c:v>
                </c:pt>
                <c:pt idx="1000">
                  <c:v>656.54315999999994</c:v>
                </c:pt>
                <c:pt idx="1001">
                  <c:v>656.54315999999994</c:v>
                </c:pt>
                <c:pt idx="1002">
                  <c:v>656.54315999999994</c:v>
                </c:pt>
                <c:pt idx="1003">
                  <c:v>656.54315999999994</c:v>
                </c:pt>
                <c:pt idx="1004">
                  <c:v>656.54315999999994</c:v>
                </c:pt>
                <c:pt idx="1005">
                  <c:v>656.54315999999994</c:v>
                </c:pt>
                <c:pt idx="1006">
                  <c:v>656.72151999999994</c:v>
                </c:pt>
                <c:pt idx="1007">
                  <c:v>656.72151999999994</c:v>
                </c:pt>
                <c:pt idx="1008">
                  <c:v>656.89987999999994</c:v>
                </c:pt>
                <c:pt idx="1009">
                  <c:v>656.72151999999994</c:v>
                </c:pt>
                <c:pt idx="1010">
                  <c:v>656.89987999999994</c:v>
                </c:pt>
                <c:pt idx="1011">
                  <c:v>656.72151999999994</c:v>
                </c:pt>
                <c:pt idx="1012">
                  <c:v>656.89987999999994</c:v>
                </c:pt>
                <c:pt idx="1013">
                  <c:v>656.72151999999994</c:v>
                </c:pt>
                <c:pt idx="1014">
                  <c:v>656.89987999999994</c:v>
                </c:pt>
                <c:pt idx="1015">
                  <c:v>656.72151999999994</c:v>
                </c:pt>
                <c:pt idx="1016">
                  <c:v>656.72151999999994</c:v>
                </c:pt>
                <c:pt idx="1017">
                  <c:v>656.89987999999994</c:v>
                </c:pt>
                <c:pt idx="1018">
                  <c:v>656.72151999999994</c:v>
                </c:pt>
                <c:pt idx="1019">
                  <c:v>656.72151999999994</c:v>
                </c:pt>
                <c:pt idx="1020">
                  <c:v>656.72151999999994</c:v>
                </c:pt>
                <c:pt idx="1021">
                  <c:v>656.72151999999994</c:v>
                </c:pt>
                <c:pt idx="1022">
                  <c:v>656.72151999999994</c:v>
                </c:pt>
                <c:pt idx="1023">
                  <c:v>656.72151999999994</c:v>
                </c:pt>
                <c:pt idx="1024">
                  <c:v>656.72151999999994</c:v>
                </c:pt>
                <c:pt idx="1025">
                  <c:v>656.72151999999994</c:v>
                </c:pt>
                <c:pt idx="1026">
                  <c:v>656.89987999999994</c:v>
                </c:pt>
                <c:pt idx="1027">
                  <c:v>656.72151999999994</c:v>
                </c:pt>
                <c:pt idx="1028">
                  <c:v>656.89987999999994</c:v>
                </c:pt>
                <c:pt idx="1029">
                  <c:v>656.89987999999994</c:v>
                </c:pt>
                <c:pt idx="1030">
                  <c:v>656.89987999999994</c:v>
                </c:pt>
                <c:pt idx="1031">
                  <c:v>656.89987999999994</c:v>
                </c:pt>
                <c:pt idx="1032">
                  <c:v>656.89987999999994</c:v>
                </c:pt>
                <c:pt idx="1033">
                  <c:v>656.89987999999994</c:v>
                </c:pt>
                <c:pt idx="1034">
                  <c:v>656.89987999999994</c:v>
                </c:pt>
                <c:pt idx="1035">
                  <c:v>656.89987999999994</c:v>
                </c:pt>
                <c:pt idx="1036">
                  <c:v>656.89987999999994</c:v>
                </c:pt>
                <c:pt idx="1037">
                  <c:v>656.89987999999994</c:v>
                </c:pt>
                <c:pt idx="1038">
                  <c:v>656.89987999999994</c:v>
                </c:pt>
                <c:pt idx="1039">
                  <c:v>656.89987999999994</c:v>
                </c:pt>
                <c:pt idx="1040">
                  <c:v>656.89987999999994</c:v>
                </c:pt>
                <c:pt idx="1041">
                  <c:v>656.89987999999994</c:v>
                </c:pt>
                <c:pt idx="1042">
                  <c:v>656.89987999999994</c:v>
                </c:pt>
                <c:pt idx="1043">
                  <c:v>656.89987999999994</c:v>
                </c:pt>
                <c:pt idx="1044">
                  <c:v>656.89987999999994</c:v>
                </c:pt>
                <c:pt idx="1045">
                  <c:v>656.89987999999994</c:v>
                </c:pt>
                <c:pt idx="1046">
                  <c:v>656.89987999999994</c:v>
                </c:pt>
                <c:pt idx="1047">
                  <c:v>656.89987999999994</c:v>
                </c:pt>
                <c:pt idx="1048">
                  <c:v>656.89987999999994</c:v>
                </c:pt>
                <c:pt idx="1049">
                  <c:v>656.89987999999994</c:v>
                </c:pt>
                <c:pt idx="1050">
                  <c:v>656.89987999999994</c:v>
                </c:pt>
                <c:pt idx="1051">
                  <c:v>656.89987999999994</c:v>
                </c:pt>
                <c:pt idx="1052">
                  <c:v>656.89987999999994</c:v>
                </c:pt>
                <c:pt idx="1053">
                  <c:v>656.89987999999994</c:v>
                </c:pt>
                <c:pt idx="1054">
                  <c:v>656.89987999999994</c:v>
                </c:pt>
                <c:pt idx="1055">
                  <c:v>656.89987999999994</c:v>
                </c:pt>
                <c:pt idx="1056">
                  <c:v>656.89987999999994</c:v>
                </c:pt>
                <c:pt idx="1057">
                  <c:v>656.89987999999994</c:v>
                </c:pt>
                <c:pt idx="1058">
                  <c:v>656.89987999999994</c:v>
                </c:pt>
                <c:pt idx="1059">
                  <c:v>656.89987999999994</c:v>
                </c:pt>
                <c:pt idx="1060">
                  <c:v>656.89987999999994</c:v>
                </c:pt>
                <c:pt idx="1061">
                  <c:v>656.89987999999994</c:v>
                </c:pt>
                <c:pt idx="1062">
                  <c:v>656.89987999999994</c:v>
                </c:pt>
                <c:pt idx="1063">
                  <c:v>656.89987999999994</c:v>
                </c:pt>
                <c:pt idx="1064">
                  <c:v>656.89987999999994</c:v>
                </c:pt>
                <c:pt idx="1065">
                  <c:v>656.89987999999994</c:v>
                </c:pt>
                <c:pt idx="1066">
                  <c:v>656.89987999999994</c:v>
                </c:pt>
                <c:pt idx="1067">
                  <c:v>656.89987999999994</c:v>
                </c:pt>
                <c:pt idx="1068">
                  <c:v>656.89987999999994</c:v>
                </c:pt>
                <c:pt idx="1069">
                  <c:v>657.07824000000005</c:v>
                </c:pt>
                <c:pt idx="1070">
                  <c:v>657.07824000000005</c:v>
                </c:pt>
                <c:pt idx="1071">
                  <c:v>657.07824000000005</c:v>
                </c:pt>
                <c:pt idx="1072">
                  <c:v>657.07824000000005</c:v>
                </c:pt>
                <c:pt idx="1073">
                  <c:v>657.25659999999993</c:v>
                </c:pt>
                <c:pt idx="1074">
                  <c:v>657.07824000000005</c:v>
                </c:pt>
                <c:pt idx="1075">
                  <c:v>657.07824000000005</c:v>
                </c:pt>
                <c:pt idx="1076">
                  <c:v>657.07824000000005</c:v>
                </c:pt>
                <c:pt idx="1077">
                  <c:v>657.07824000000005</c:v>
                </c:pt>
                <c:pt idx="1078">
                  <c:v>657.07824000000005</c:v>
                </c:pt>
                <c:pt idx="1079">
                  <c:v>657.07824000000005</c:v>
                </c:pt>
                <c:pt idx="1080">
                  <c:v>657.07824000000005</c:v>
                </c:pt>
                <c:pt idx="1081">
                  <c:v>657.07824000000005</c:v>
                </c:pt>
                <c:pt idx="1082">
                  <c:v>657.07824000000005</c:v>
                </c:pt>
                <c:pt idx="1083">
                  <c:v>657.07824000000005</c:v>
                </c:pt>
                <c:pt idx="1084">
                  <c:v>657.07824000000005</c:v>
                </c:pt>
                <c:pt idx="1085">
                  <c:v>657.07824000000005</c:v>
                </c:pt>
                <c:pt idx="1086">
                  <c:v>657.07824000000005</c:v>
                </c:pt>
                <c:pt idx="1087">
                  <c:v>656.89987999999994</c:v>
                </c:pt>
                <c:pt idx="1088">
                  <c:v>656.89987999999994</c:v>
                </c:pt>
                <c:pt idx="1089">
                  <c:v>657.07824000000005</c:v>
                </c:pt>
                <c:pt idx="1090">
                  <c:v>656.89987999999994</c:v>
                </c:pt>
                <c:pt idx="1091">
                  <c:v>656.89987999999994</c:v>
                </c:pt>
                <c:pt idx="1092">
                  <c:v>656.89987999999994</c:v>
                </c:pt>
                <c:pt idx="1093">
                  <c:v>657.07824000000005</c:v>
                </c:pt>
                <c:pt idx="1094">
                  <c:v>656.89987999999994</c:v>
                </c:pt>
                <c:pt idx="1095">
                  <c:v>656.89987999999994</c:v>
                </c:pt>
                <c:pt idx="1096">
                  <c:v>656.89987999999994</c:v>
                </c:pt>
                <c:pt idx="1097">
                  <c:v>656.89987999999994</c:v>
                </c:pt>
                <c:pt idx="1098">
                  <c:v>656.89987999999994</c:v>
                </c:pt>
                <c:pt idx="1099">
                  <c:v>657.07824000000005</c:v>
                </c:pt>
                <c:pt idx="1100">
                  <c:v>657.07824000000005</c:v>
                </c:pt>
                <c:pt idx="1101">
                  <c:v>657.07824000000005</c:v>
                </c:pt>
                <c:pt idx="1102">
                  <c:v>657.07824000000005</c:v>
                </c:pt>
                <c:pt idx="1103">
                  <c:v>657.07824000000005</c:v>
                </c:pt>
                <c:pt idx="1104">
                  <c:v>657.07824000000005</c:v>
                </c:pt>
                <c:pt idx="1105">
                  <c:v>657.25659999999993</c:v>
                </c:pt>
                <c:pt idx="1106">
                  <c:v>657.25659999999993</c:v>
                </c:pt>
                <c:pt idx="1107">
                  <c:v>657.25659999999993</c:v>
                </c:pt>
                <c:pt idx="1108">
                  <c:v>657.25659999999993</c:v>
                </c:pt>
                <c:pt idx="1109">
                  <c:v>657.25659999999993</c:v>
                </c:pt>
                <c:pt idx="1110">
                  <c:v>657.25659999999993</c:v>
                </c:pt>
                <c:pt idx="1111">
                  <c:v>657.25659999999993</c:v>
                </c:pt>
                <c:pt idx="1112">
                  <c:v>657.25659999999993</c:v>
                </c:pt>
                <c:pt idx="1113">
                  <c:v>657.07824000000005</c:v>
                </c:pt>
                <c:pt idx="1114">
                  <c:v>657.25659999999993</c:v>
                </c:pt>
                <c:pt idx="1115">
                  <c:v>657.25659999999993</c:v>
                </c:pt>
                <c:pt idx="1116">
                  <c:v>657.25659999999993</c:v>
                </c:pt>
                <c:pt idx="1117">
                  <c:v>657.07824000000005</c:v>
                </c:pt>
                <c:pt idx="1118">
                  <c:v>657.07824000000005</c:v>
                </c:pt>
                <c:pt idx="1119">
                  <c:v>657.25659999999993</c:v>
                </c:pt>
                <c:pt idx="1120">
                  <c:v>657.07824000000005</c:v>
                </c:pt>
                <c:pt idx="1121">
                  <c:v>657.07824000000005</c:v>
                </c:pt>
                <c:pt idx="1122">
                  <c:v>656.89987999999994</c:v>
                </c:pt>
                <c:pt idx="1123">
                  <c:v>656.89987999999994</c:v>
                </c:pt>
                <c:pt idx="1124">
                  <c:v>656.89987999999994</c:v>
                </c:pt>
                <c:pt idx="1125">
                  <c:v>656.89987999999994</c:v>
                </c:pt>
                <c:pt idx="1126">
                  <c:v>656.89987999999994</c:v>
                </c:pt>
                <c:pt idx="1127">
                  <c:v>656.89987999999994</c:v>
                </c:pt>
                <c:pt idx="1128">
                  <c:v>656.89987999999994</c:v>
                </c:pt>
                <c:pt idx="1129">
                  <c:v>656.89987999999994</c:v>
                </c:pt>
                <c:pt idx="1130">
                  <c:v>656.89987999999994</c:v>
                </c:pt>
                <c:pt idx="1131">
                  <c:v>656.89987999999994</c:v>
                </c:pt>
                <c:pt idx="1132">
                  <c:v>657.07824000000005</c:v>
                </c:pt>
                <c:pt idx="1133">
                  <c:v>656.89987999999994</c:v>
                </c:pt>
                <c:pt idx="1134">
                  <c:v>656.89987999999994</c:v>
                </c:pt>
                <c:pt idx="1135">
                  <c:v>656.89987999999994</c:v>
                </c:pt>
                <c:pt idx="1136">
                  <c:v>656.89987999999994</c:v>
                </c:pt>
                <c:pt idx="1137">
                  <c:v>656.89987999999994</c:v>
                </c:pt>
                <c:pt idx="1138">
                  <c:v>656.89987999999994</c:v>
                </c:pt>
                <c:pt idx="1139">
                  <c:v>656.89987999999994</c:v>
                </c:pt>
                <c:pt idx="1140">
                  <c:v>656.89987999999994</c:v>
                </c:pt>
                <c:pt idx="1141">
                  <c:v>656.72151999999994</c:v>
                </c:pt>
                <c:pt idx="1142">
                  <c:v>656.89987999999994</c:v>
                </c:pt>
                <c:pt idx="1143">
                  <c:v>656.89987999999994</c:v>
                </c:pt>
                <c:pt idx="1144">
                  <c:v>656.72151999999994</c:v>
                </c:pt>
                <c:pt idx="1145">
                  <c:v>656.89987999999994</c:v>
                </c:pt>
                <c:pt idx="1146">
                  <c:v>656.54315999999994</c:v>
                </c:pt>
                <c:pt idx="1147">
                  <c:v>656.72151999999994</c:v>
                </c:pt>
                <c:pt idx="1148">
                  <c:v>656.89987999999994</c:v>
                </c:pt>
                <c:pt idx="1149">
                  <c:v>656.72151999999994</c:v>
                </c:pt>
                <c:pt idx="1150">
                  <c:v>656.72151999999994</c:v>
                </c:pt>
                <c:pt idx="1151">
                  <c:v>656.72151999999994</c:v>
                </c:pt>
                <c:pt idx="1152">
                  <c:v>656.72151999999994</c:v>
                </c:pt>
                <c:pt idx="1153">
                  <c:v>656.72151999999994</c:v>
                </c:pt>
                <c:pt idx="1154">
                  <c:v>656.72151999999994</c:v>
                </c:pt>
                <c:pt idx="1155">
                  <c:v>656.72151999999994</c:v>
                </c:pt>
                <c:pt idx="1156">
                  <c:v>656.54315999999994</c:v>
                </c:pt>
                <c:pt idx="1157">
                  <c:v>656.54315999999994</c:v>
                </c:pt>
                <c:pt idx="1158">
                  <c:v>656.54315999999994</c:v>
                </c:pt>
                <c:pt idx="1159">
                  <c:v>656.54315999999994</c:v>
                </c:pt>
                <c:pt idx="1160">
                  <c:v>656.36479999999995</c:v>
                </c:pt>
                <c:pt idx="1161">
                  <c:v>656.54315999999994</c:v>
                </c:pt>
                <c:pt idx="1162">
                  <c:v>656.36479999999995</c:v>
                </c:pt>
                <c:pt idx="1163">
                  <c:v>656.36479999999995</c:v>
                </c:pt>
                <c:pt idx="1164">
                  <c:v>656.54315999999994</c:v>
                </c:pt>
                <c:pt idx="1165">
                  <c:v>656.54315999999994</c:v>
                </c:pt>
                <c:pt idx="1166">
                  <c:v>656.54315999999994</c:v>
                </c:pt>
                <c:pt idx="1167">
                  <c:v>656.36479999999995</c:v>
                </c:pt>
                <c:pt idx="1168">
                  <c:v>656.36479999999995</c:v>
                </c:pt>
                <c:pt idx="1169">
                  <c:v>656.36479999999995</c:v>
                </c:pt>
                <c:pt idx="1170">
                  <c:v>656.00807999999995</c:v>
                </c:pt>
                <c:pt idx="1171">
                  <c:v>656.00807999999995</c:v>
                </c:pt>
                <c:pt idx="1172">
                  <c:v>656.00807999999995</c:v>
                </c:pt>
                <c:pt idx="1173">
                  <c:v>655.82972000000007</c:v>
                </c:pt>
                <c:pt idx="1174">
                  <c:v>655.82972000000007</c:v>
                </c:pt>
                <c:pt idx="1175">
                  <c:v>655.82972000000007</c:v>
                </c:pt>
                <c:pt idx="1176">
                  <c:v>655.82972000000007</c:v>
                </c:pt>
                <c:pt idx="1177">
                  <c:v>655.82972000000007</c:v>
                </c:pt>
                <c:pt idx="1178">
                  <c:v>655.65135999999995</c:v>
                </c:pt>
                <c:pt idx="1179">
                  <c:v>655.65135999999995</c:v>
                </c:pt>
                <c:pt idx="1180">
                  <c:v>655.47299999999996</c:v>
                </c:pt>
                <c:pt idx="1181">
                  <c:v>655.47299999999996</c:v>
                </c:pt>
                <c:pt idx="1182">
                  <c:v>655.47299999999996</c:v>
                </c:pt>
                <c:pt idx="1183">
                  <c:v>655.47299999999996</c:v>
                </c:pt>
                <c:pt idx="1184">
                  <c:v>655.47299999999996</c:v>
                </c:pt>
                <c:pt idx="1185">
                  <c:v>655.47299999999996</c:v>
                </c:pt>
                <c:pt idx="1186">
                  <c:v>655.47299999999996</c:v>
                </c:pt>
                <c:pt idx="1187">
                  <c:v>655.47299999999996</c:v>
                </c:pt>
                <c:pt idx="1188">
                  <c:v>655.29463999999996</c:v>
                </c:pt>
                <c:pt idx="1189">
                  <c:v>655.11627999999985</c:v>
                </c:pt>
                <c:pt idx="1190">
                  <c:v>655.11627999999985</c:v>
                </c:pt>
                <c:pt idx="1191">
                  <c:v>655.11627999999985</c:v>
                </c:pt>
                <c:pt idx="1192">
                  <c:v>654.93791999999996</c:v>
                </c:pt>
                <c:pt idx="1193">
                  <c:v>654.75955999999996</c:v>
                </c:pt>
                <c:pt idx="1194">
                  <c:v>654.75955999999996</c:v>
                </c:pt>
                <c:pt idx="1195">
                  <c:v>654.75955999999996</c:v>
                </c:pt>
                <c:pt idx="1196">
                  <c:v>654.58120000000008</c:v>
                </c:pt>
                <c:pt idx="1197">
                  <c:v>654.40283999999997</c:v>
                </c:pt>
                <c:pt idx="1198">
                  <c:v>654.40283999999997</c:v>
                </c:pt>
                <c:pt idx="1199">
                  <c:v>654.40283999999997</c:v>
                </c:pt>
                <c:pt idx="1200">
                  <c:v>654.04611999999997</c:v>
                </c:pt>
                <c:pt idx="1201">
                  <c:v>653.86775999999986</c:v>
                </c:pt>
                <c:pt idx="1202">
                  <c:v>653.86775999999986</c:v>
                </c:pt>
                <c:pt idx="1203">
                  <c:v>653.86775999999986</c:v>
                </c:pt>
                <c:pt idx="1204">
                  <c:v>653.68939999999998</c:v>
                </c:pt>
                <c:pt idx="1205">
                  <c:v>653.51103999999998</c:v>
                </c:pt>
                <c:pt idx="1206">
                  <c:v>653.3326800000001</c:v>
                </c:pt>
                <c:pt idx="1207">
                  <c:v>653.3326800000001</c:v>
                </c:pt>
                <c:pt idx="1208">
                  <c:v>653.15431999999998</c:v>
                </c:pt>
                <c:pt idx="1209">
                  <c:v>653.15431999999998</c:v>
                </c:pt>
                <c:pt idx="1210">
                  <c:v>652.97595999999999</c:v>
                </c:pt>
                <c:pt idx="1211">
                  <c:v>652.79759999999999</c:v>
                </c:pt>
                <c:pt idx="1212">
                  <c:v>652.79759999999999</c:v>
                </c:pt>
                <c:pt idx="1213">
                  <c:v>652.61923999999999</c:v>
                </c:pt>
                <c:pt idx="1214">
                  <c:v>652.44087999999999</c:v>
                </c:pt>
                <c:pt idx="1215">
                  <c:v>652.44087999999999</c:v>
                </c:pt>
                <c:pt idx="1216">
                  <c:v>651.90579999999989</c:v>
                </c:pt>
                <c:pt idx="1217">
                  <c:v>651.90579999999989</c:v>
                </c:pt>
                <c:pt idx="1218">
                  <c:v>651.90579999999989</c:v>
                </c:pt>
                <c:pt idx="1219">
                  <c:v>651.90579999999989</c:v>
                </c:pt>
                <c:pt idx="1220">
                  <c:v>651.54908</c:v>
                </c:pt>
                <c:pt idx="1221">
                  <c:v>651.54908</c:v>
                </c:pt>
                <c:pt idx="1222">
                  <c:v>651.54908</c:v>
                </c:pt>
                <c:pt idx="1223">
                  <c:v>651.37072000000001</c:v>
                </c:pt>
                <c:pt idx="1224">
                  <c:v>651.19236000000001</c:v>
                </c:pt>
                <c:pt idx="1225">
                  <c:v>651.19236000000001</c:v>
                </c:pt>
                <c:pt idx="1226">
                  <c:v>651.0139999999999</c:v>
                </c:pt>
                <c:pt idx="1227">
                  <c:v>650.83564000000001</c:v>
                </c:pt>
                <c:pt idx="1228">
                  <c:v>650.6572799999999</c:v>
                </c:pt>
                <c:pt idx="1229">
                  <c:v>650.4789199999999</c:v>
                </c:pt>
                <c:pt idx="1230">
                  <c:v>650.12220000000002</c:v>
                </c:pt>
                <c:pt idx="1231">
                  <c:v>650.12220000000002</c:v>
                </c:pt>
                <c:pt idx="1232">
                  <c:v>649.94383999999991</c:v>
                </c:pt>
                <c:pt idx="1233">
                  <c:v>649.76547999999991</c:v>
                </c:pt>
                <c:pt idx="1234">
                  <c:v>649.76547999999991</c:v>
                </c:pt>
                <c:pt idx="1235">
                  <c:v>649.58712000000003</c:v>
                </c:pt>
                <c:pt idx="1236">
                  <c:v>649.58712000000003</c:v>
                </c:pt>
                <c:pt idx="1237">
                  <c:v>649.40875999999992</c:v>
                </c:pt>
                <c:pt idx="1238">
                  <c:v>649.23039999999992</c:v>
                </c:pt>
                <c:pt idx="1239">
                  <c:v>648.87368000000004</c:v>
                </c:pt>
                <c:pt idx="1240">
                  <c:v>648.69531999999992</c:v>
                </c:pt>
                <c:pt idx="1241">
                  <c:v>648.51695999999993</c:v>
                </c:pt>
                <c:pt idx="1242">
                  <c:v>648.16024000000004</c:v>
                </c:pt>
                <c:pt idx="1243">
                  <c:v>647.98187999999993</c:v>
                </c:pt>
                <c:pt idx="1244">
                  <c:v>647.98187999999993</c:v>
                </c:pt>
                <c:pt idx="1245">
                  <c:v>647.62516000000005</c:v>
                </c:pt>
                <c:pt idx="1246">
                  <c:v>647.62516000000005</c:v>
                </c:pt>
                <c:pt idx="1247">
                  <c:v>647.44679999999994</c:v>
                </c:pt>
                <c:pt idx="1248">
                  <c:v>647.09008000000006</c:v>
                </c:pt>
                <c:pt idx="1249">
                  <c:v>647.09008000000006</c:v>
                </c:pt>
                <c:pt idx="1250">
                  <c:v>646.73335999999995</c:v>
                </c:pt>
                <c:pt idx="1251">
                  <c:v>646.73335999999995</c:v>
                </c:pt>
                <c:pt idx="1252">
                  <c:v>646.55500000000006</c:v>
                </c:pt>
                <c:pt idx="1253">
                  <c:v>646.55500000000006</c:v>
                </c:pt>
                <c:pt idx="1254">
                  <c:v>646.19827999999995</c:v>
                </c:pt>
                <c:pt idx="1255">
                  <c:v>646.01991999999996</c:v>
                </c:pt>
                <c:pt idx="1256">
                  <c:v>645.66319999999996</c:v>
                </c:pt>
                <c:pt idx="1257">
                  <c:v>645.66319999999996</c:v>
                </c:pt>
                <c:pt idx="1258">
                  <c:v>645.48483999999996</c:v>
                </c:pt>
                <c:pt idx="1259">
                  <c:v>645.30647999999997</c:v>
                </c:pt>
                <c:pt idx="1260">
                  <c:v>644.94975999999997</c:v>
                </c:pt>
                <c:pt idx="1261">
                  <c:v>644.59303999999997</c:v>
                </c:pt>
                <c:pt idx="1262">
                  <c:v>644.23631999999986</c:v>
                </c:pt>
                <c:pt idx="1263">
                  <c:v>644.05795999999998</c:v>
                </c:pt>
                <c:pt idx="1264">
                  <c:v>643.7012400000001</c:v>
                </c:pt>
                <c:pt idx="1265">
                  <c:v>643.52287999999987</c:v>
                </c:pt>
                <c:pt idx="1266">
                  <c:v>643.16615999999999</c:v>
                </c:pt>
                <c:pt idx="1267">
                  <c:v>643.16615999999999</c:v>
                </c:pt>
                <c:pt idx="1268">
                  <c:v>642.98779999999988</c:v>
                </c:pt>
                <c:pt idx="1269">
                  <c:v>642.63108</c:v>
                </c:pt>
                <c:pt idx="1270">
                  <c:v>642.63108</c:v>
                </c:pt>
                <c:pt idx="1271">
                  <c:v>642.096</c:v>
                </c:pt>
                <c:pt idx="1272">
                  <c:v>641.91764000000001</c:v>
                </c:pt>
                <c:pt idx="1273">
                  <c:v>641.73927999999989</c:v>
                </c:pt>
                <c:pt idx="1274">
                  <c:v>641.38256000000001</c:v>
                </c:pt>
                <c:pt idx="1275">
                  <c:v>641.0258399999999</c:v>
                </c:pt>
                <c:pt idx="1276">
                  <c:v>640.84748000000002</c:v>
                </c:pt>
                <c:pt idx="1277">
                  <c:v>640.31240000000003</c:v>
                </c:pt>
                <c:pt idx="1278">
                  <c:v>640.31240000000003</c:v>
                </c:pt>
                <c:pt idx="1279">
                  <c:v>639.95568000000003</c:v>
                </c:pt>
                <c:pt idx="1280">
                  <c:v>639.77731999999992</c:v>
                </c:pt>
                <c:pt idx="1281">
                  <c:v>639.59895999999992</c:v>
                </c:pt>
                <c:pt idx="1282">
                  <c:v>639.24224000000004</c:v>
                </c:pt>
                <c:pt idx="1283">
                  <c:v>639.06387999999993</c:v>
                </c:pt>
                <c:pt idx="1284">
                  <c:v>638.88551999999993</c:v>
                </c:pt>
                <c:pt idx="1285">
                  <c:v>638.70716000000004</c:v>
                </c:pt>
                <c:pt idx="1286">
                  <c:v>638.17208000000005</c:v>
                </c:pt>
                <c:pt idx="1287">
                  <c:v>637.81535999999994</c:v>
                </c:pt>
                <c:pt idx="1288">
                  <c:v>637.63699999999994</c:v>
                </c:pt>
                <c:pt idx="1289">
                  <c:v>637.28027999999995</c:v>
                </c:pt>
                <c:pt idx="1290">
                  <c:v>636.92355999999995</c:v>
                </c:pt>
                <c:pt idx="1291">
                  <c:v>636.92355999999995</c:v>
                </c:pt>
                <c:pt idx="1292">
                  <c:v>636.38847999999996</c:v>
                </c:pt>
                <c:pt idx="1293">
                  <c:v>636.21012000000007</c:v>
                </c:pt>
                <c:pt idx="1294">
                  <c:v>635.85339999999997</c:v>
                </c:pt>
                <c:pt idx="1295">
                  <c:v>635.67503999999997</c:v>
                </c:pt>
                <c:pt idx="1296">
                  <c:v>635.49667999999997</c:v>
                </c:pt>
                <c:pt idx="1297">
                  <c:v>635.13995999999997</c:v>
                </c:pt>
                <c:pt idx="1298">
                  <c:v>634.78323999999998</c:v>
                </c:pt>
                <c:pt idx="1299">
                  <c:v>634.06979999999999</c:v>
                </c:pt>
                <c:pt idx="1300">
                  <c:v>634.06979999999999</c:v>
                </c:pt>
                <c:pt idx="1301">
                  <c:v>633.71307999999999</c:v>
                </c:pt>
                <c:pt idx="1302">
                  <c:v>633.35635999999988</c:v>
                </c:pt>
                <c:pt idx="1303">
                  <c:v>632.99964</c:v>
                </c:pt>
                <c:pt idx="1304">
                  <c:v>632.82127999999989</c:v>
                </c:pt>
                <c:pt idx="1305">
                  <c:v>632.28620000000001</c:v>
                </c:pt>
                <c:pt idx="1306">
                  <c:v>632.1078399999999</c:v>
                </c:pt>
                <c:pt idx="1307">
                  <c:v>631.92948000000001</c:v>
                </c:pt>
                <c:pt idx="1308">
                  <c:v>631.5727599999999</c:v>
                </c:pt>
                <c:pt idx="1309">
                  <c:v>631.21604000000002</c:v>
                </c:pt>
                <c:pt idx="1310">
                  <c:v>631.03768000000002</c:v>
                </c:pt>
                <c:pt idx="1311">
                  <c:v>630.50260000000003</c:v>
                </c:pt>
                <c:pt idx="1312">
                  <c:v>630.32424000000003</c:v>
                </c:pt>
                <c:pt idx="1313">
                  <c:v>630.14587999999992</c:v>
                </c:pt>
                <c:pt idx="1314">
                  <c:v>629.78915999999992</c:v>
                </c:pt>
                <c:pt idx="1315">
                  <c:v>629.25407999999993</c:v>
                </c:pt>
                <c:pt idx="1316">
                  <c:v>629.07572000000005</c:v>
                </c:pt>
                <c:pt idx="1317">
                  <c:v>628.54063999999994</c:v>
                </c:pt>
                <c:pt idx="1318">
                  <c:v>628.36227999999994</c:v>
                </c:pt>
                <c:pt idx="1319">
                  <c:v>628.00555999999995</c:v>
                </c:pt>
                <c:pt idx="1320">
                  <c:v>628.00555999999995</c:v>
                </c:pt>
                <c:pt idx="1321">
                  <c:v>627.47047999999995</c:v>
                </c:pt>
                <c:pt idx="1322">
                  <c:v>627.11375999999984</c:v>
                </c:pt>
                <c:pt idx="1323">
                  <c:v>626.93539999999996</c:v>
                </c:pt>
                <c:pt idx="1324">
                  <c:v>626.40031999999997</c:v>
                </c:pt>
                <c:pt idx="1325">
                  <c:v>625.86524000000009</c:v>
                </c:pt>
                <c:pt idx="1326">
                  <c:v>625.68687999999997</c:v>
                </c:pt>
                <c:pt idx="1327">
                  <c:v>625.33016000000009</c:v>
                </c:pt>
                <c:pt idx="1328">
                  <c:v>624.97343999999998</c:v>
                </c:pt>
                <c:pt idx="1329">
                  <c:v>624.43835999999999</c:v>
                </c:pt>
                <c:pt idx="1330">
                  <c:v>623.90327999999988</c:v>
                </c:pt>
                <c:pt idx="1331">
                  <c:v>623.54656</c:v>
                </c:pt>
                <c:pt idx="1332">
                  <c:v>623.3682</c:v>
                </c:pt>
                <c:pt idx="1333">
                  <c:v>623.01147999999989</c:v>
                </c:pt>
                <c:pt idx="1334">
                  <c:v>622.6547599999999</c:v>
                </c:pt>
                <c:pt idx="1335">
                  <c:v>622.11968000000002</c:v>
                </c:pt>
                <c:pt idx="1336">
                  <c:v>621.76295999999991</c:v>
                </c:pt>
                <c:pt idx="1337">
                  <c:v>621.22787999999991</c:v>
                </c:pt>
                <c:pt idx="1338">
                  <c:v>621.04952000000003</c:v>
                </c:pt>
                <c:pt idx="1339">
                  <c:v>620.69279999999992</c:v>
                </c:pt>
                <c:pt idx="1340">
                  <c:v>620.33608000000004</c:v>
                </c:pt>
                <c:pt idx="1341">
                  <c:v>619.97935999999993</c:v>
                </c:pt>
                <c:pt idx="1342">
                  <c:v>619.44427999999994</c:v>
                </c:pt>
                <c:pt idx="1343">
                  <c:v>619.26591999999994</c:v>
                </c:pt>
                <c:pt idx="1344">
                  <c:v>618.55248000000006</c:v>
                </c:pt>
                <c:pt idx="1345">
                  <c:v>618.19575999999995</c:v>
                </c:pt>
                <c:pt idx="1346">
                  <c:v>618.01739999999995</c:v>
                </c:pt>
                <c:pt idx="1347">
                  <c:v>617.48231999999996</c:v>
                </c:pt>
                <c:pt idx="1348">
                  <c:v>617.12559999999996</c:v>
                </c:pt>
                <c:pt idx="1349">
                  <c:v>616.59051999999997</c:v>
                </c:pt>
                <c:pt idx="1350">
                  <c:v>616.05543999999998</c:v>
                </c:pt>
                <c:pt idx="1351">
                  <c:v>615.69872000000009</c:v>
                </c:pt>
                <c:pt idx="1352">
                  <c:v>615.16363999999999</c:v>
                </c:pt>
                <c:pt idx="1353">
                  <c:v>614.62855999999999</c:v>
                </c:pt>
                <c:pt idx="1354">
                  <c:v>614.27183999999988</c:v>
                </c:pt>
                <c:pt idx="1355">
                  <c:v>613.91512</c:v>
                </c:pt>
                <c:pt idx="1356">
                  <c:v>613.38004000000001</c:v>
                </c:pt>
                <c:pt idx="1357">
                  <c:v>612.66660000000002</c:v>
                </c:pt>
                <c:pt idx="1358">
                  <c:v>612.13151999999991</c:v>
                </c:pt>
                <c:pt idx="1359">
                  <c:v>611.59643999999992</c:v>
                </c:pt>
                <c:pt idx="1360">
                  <c:v>611.23972000000003</c:v>
                </c:pt>
                <c:pt idx="1361">
                  <c:v>610.52627999999993</c:v>
                </c:pt>
                <c:pt idx="1362">
                  <c:v>610.16955999999993</c:v>
                </c:pt>
                <c:pt idx="1363">
                  <c:v>609.45612000000006</c:v>
                </c:pt>
                <c:pt idx="1364">
                  <c:v>608.74268000000006</c:v>
                </c:pt>
                <c:pt idx="1365">
                  <c:v>608.38595999999995</c:v>
                </c:pt>
                <c:pt idx="1366">
                  <c:v>608.02923999999996</c:v>
                </c:pt>
                <c:pt idx="1367">
                  <c:v>607.31579999999997</c:v>
                </c:pt>
                <c:pt idx="1368">
                  <c:v>606.60235999999998</c:v>
                </c:pt>
                <c:pt idx="1369">
                  <c:v>606.24563999999998</c:v>
                </c:pt>
                <c:pt idx="1370">
                  <c:v>605.71055999999999</c:v>
                </c:pt>
                <c:pt idx="1371">
                  <c:v>605.53219999999999</c:v>
                </c:pt>
                <c:pt idx="1372">
                  <c:v>604.81875999999988</c:v>
                </c:pt>
                <c:pt idx="1373">
                  <c:v>604.28368</c:v>
                </c:pt>
                <c:pt idx="1374">
                  <c:v>603.92696000000001</c:v>
                </c:pt>
                <c:pt idx="1375">
                  <c:v>603.57024000000013</c:v>
                </c:pt>
                <c:pt idx="1376">
                  <c:v>602.85679999999991</c:v>
                </c:pt>
                <c:pt idx="1377">
                  <c:v>602.50008000000003</c:v>
                </c:pt>
                <c:pt idx="1378">
                  <c:v>601.96500000000003</c:v>
                </c:pt>
                <c:pt idx="1379">
                  <c:v>601.07320000000004</c:v>
                </c:pt>
                <c:pt idx="1380">
                  <c:v>600.71647999999993</c:v>
                </c:pt>
                <c:pt idx="1381">
                  <c:v>600.35975999999994</c:v>
                </c:pt>
                <c:pt idx="1382">
                  <c:v>599.82468000000006</c:v>
                </c:pt>
                <c:pt idx="1383">
                  <c:v>599.11124000000007</c:v>
                </c:pt>
                <c:pt idx="1384">
                  <c:v>598.57616000000007</c:v>
                </c:pt>
                <c:pt idx="1385">
                  <c:v>598.04107999999997</c:v>
                </c:pt>
                <c:pt idx="1386">
                  <c:v>597.14927999999986</c:v>
                </c:pt>
                <c:pt idx="1387">
                  <c:v>596.61419999999998</c:v>
                </c:pt>
                <c:pt idx="1388">
                  <c:v>596.25747999999999</c:v>
                </c:pt>
                <c:pt idx="1389">
                  <c:v>595.54404</c:v>
                </c:pt>
                <c:pt idx="1390">
                  <c:v>594.8306</c:v>
                </c:pt>
                <c:pt idx="1391">
                  <c:v>594.29552000000001</c:v>
                </c:pt>
                <c:pt idx="1392">
                  <c:v>593.58208000000002</c:v>
                </c:pt>
                <c:pt idx="1393">
                  <c:v>592.86864000000003</c:v>
                </c:pt>
                <c:pt idx="1394">
                  <c:v>592.33356000000003</c:v>
                </c:pt>
                <c:pt idx="1395">
                  <c:v>591.79848000000004</c:v>
                </c:pt>
                <c:pt idx="1396">
                  <c:v>590.90667999999994</c:v>
                </c:pt>
                <c:pt idx="1397">
                  <c:v>590.37159999999994</c:v>
                </c:pt>
                <c:pt idx="1398">
                  <c:v>589.30143999999996</c:v>
                </c:pt>
                <c:pt idx="1399">
                  <c:v>588.76635999999985</c:v>
                </c:pt>
                <c:pt idx="1400">
                  <c:v>588.23127999999986</c:v>
                </c:pt>
                <c:pt idx="1401">
                  <c:v>587.33947999999998</c:v>
                </c:pt>
                <c:pt idx="1402">
                  <c:v>586.62603999999999</c:v>
                </c:pt>
                <c:pt idx="1403">
                  <c:v>585.9126</c:v>
                </c:pt>
                <c:pt idx="1404">
                  <c:v>585.02079999999989</c:v>
                </c:pt>
                <c:pt idx="1405">
                  <c:v>584.30736000000002</c:v>
                </c:pt>
                <c:pt idx="1406">
                  <c:v>583.77227999999991</c:v>
                </c:pt>
                <c:pt idx="1407">
                  <c:v>582.70212000000004</c:v>
                </c:pt>
                <c:pt idx="1408">
                  <c:v>581.98868000000004</c:v>
                </c:pt>
                <c:pt idx="1409">
                  <c:v>580.91851999999994</c:v>
                </c:pt>
                <c:pt idx="1410">
                  <c:v>580.20508000000007</c:v>
                </c:pt>
                <c:pt idx="1411">
                  <c:v>579.31327999999996</c:v>
                </c:pt>
                <c:pt idx="1412">
                  <c:v>578.24311999999998</c:v>
                </c:pt>
                <c:pt idx="1413">
                  <c:v>577.35131999999987</c:v>
                </c:pt>
                <c:pt idx="1414">
                  <c:v>576.45952</c:v>
                </c:pt>
                <c:pt idx="1415">
                  <c:v>575.3893599999999</c:v>
                </c:pt>
                <c:pt idx="1416">
                  <c:v>574.49756000000002</c:v>
                </c:pt>
                <c:pt idx="1417">
                  <c:v>573.42740000000003</c:v>
                </c:pt>
                <c:pt idx="1418">
                  <c:v>572.71395999999993</c:v>
                </c:pt>
                <c:pt idx="1419">
                  <c:v>571.64379999999994</c:v>
                </c:pt>
                <c:pt idx="1420">
                  <c:v>570.75199999999995</c:v>
                </c:pt>
                <c:pt idx="1421">
                  <c:v>569.50347999999997</c:v>
                </c:pt>
                <c:pt idx="1422">
                  <c:v>568.43331999999998</c:v>
                </c:pt>
                <c:pt idx="1423">
                  <c:v>567.1848</c:v>
                </c:pt>
                <c:pt idx="1424">
                  <c:v>566.11463999999989</c:v>
                </c:pt>
                <c:pt idx="1425">
                  <c:v>564.50939999999991</c:v>
                </c:pt>
                <c:pt idx="1426">
                  <c:v>563.26087999999993</c:v>
                </c:pt>
                <c:pt idx="1427">
                  <c:v>561.65563999999995</c:v>
                </c:pt>
                <c:pt idx="1428">
                  <c:v>560.22875999999997</c:v>
                </c:pt>
                <c:pt idx="1429">
                  <c:v>558.62351999999998</c:v>
                </c:pt>
                <c:pt idx="1430">
                  <c:v>557.19664</c:v>
                </c:pt>
                <c:pt idx="1431">
                  <c:v>555.76975999999991</c:v>
                </c:pt>
                <c:pt idx="1432">
                  <c:v>554.52123999999992</c:v>
                </c:pt>
                <c:pt idx="1433">
                  <c:v>552.73763999999994</c:v>
                </c:pt>
                <c:pt idx="1434">
                  <c:v>551.31076000000007</c:v>
                </c:pt>
                <c:pt idx="1435">
                  <c:v>549.70551999999998</c:v>
                </c:pt>
                <c:pt idx="1436">
                  <c:v>547.5652</c:v>
                </c:pt>
                <c:pt idx="1437">
                  <c:v>545.42488000000003</c:v>
                </c:pt>
                <c:pt idx="1438">
                  <c:v>541.85767999999996</c:v>
                </c:pt>
                <c:pt idx="1439">
                  <c:v>535.61508000000003</c:v>
                </c:pt>
                <c:pt idx="1440">
                  <c:v>529.72919999999999</c:v>
                </c:pt>
                <c:pt idx="1441">
                  <c:v>523.30824000000007</c:v>
                </c:pt>
              </c:numCache>
            </c:numRef>
          </c:yVal>
          <c:smooth val="1"/>
          <c:extLst>
            <c:ext xmlns:c16="http://schemas.microsoft.com/office/drawing/2014/chart" uri="{C3380CC4-5D6E-409C-BE32-E72D297353CC}">
              <c16:uniqueId val="{00000004-1B86-492D-AF33-1F7FB25BC3F4}"/>
            </c:ext>
          </c:extLst>
        </c:ser>
        <c:ser>
          <c:idx val="5"/>
          <c:order val="5"/>
          <c:tx>
            <c:v>AT6</c:v>
          </c:tx>
          <c:spPr>
            <a:ln w="19013" cap="rnd">
              <a:solidFill>
                <a:schemeClr val="accent6"/>
              </a:solidFill>
              <a:round/>
            </a:ln>
            <a:effectLst/>
          </c:spPr>
          <c:marker>
            <c:symbol val="none"/>
          </c:marker>
          <c:xVal>
            <c:numRef>
              <c:f>'AT1-AT7 stress strain-f'!$K$3:$K$290</c:f>
              <c:numCache>
                <c:formatCode>General</c:formatCode>
                <c:ptCount val="288"/>
                <c:pt idx="0">
                  <c:v>0</c:v>
                </c:pt>
                <c:pt idx="1">
                  <c:v>2E-3</c:v>
                </c:pt>
                <c:pt idx="2">
                  <c:v>2E-3</c:v>
                </c:pt>
                <c:pt idx="3">
                  <c:v>2E-3</c:v>
                </c:pt>
                <c:pt idx="4">
                  <c:v>2E-3</c:v>
                </c:pt>
                <c:pt idx="5">
                  <c:v>4.0000000000000001E-3</c:v>
                </c:pt>
                <c:pt idx="6">
                  <c:v>4.0000000000000001E-3</c:v>
                </c:pt>
                <c:pt idx="7">
                  <c:v>4.0000000000000001E-3</c:v>
                </c:pt>
                <c:pt idx="8">
                  <c:v>6.000000000000001E-3</c:v>
                </c:pt>
                <c:pt idx="9">
                  <c:v>6.000000000000001E-3</c:v>
                </c:pt>
                <c:pt idx="10">
                  <c:v>6.000000000000001E-3</c:v>
                </c:pt>
                <c:pt idx="11">
                  <c:v>8.0000000000000002E-3</c:v>
                </c:pt>
                <c:pt idx="12">
                  <c:v>8.0000000000000002E-3</c:v>
                </c:pt>
                <c:pt idx="13">
                  <c:v>8.0000000000000002E-3</c:v>
                </c:pt>
                <c:pt idx="14">
                  <c:v>8.0000000000000002E-3</c:v>
                </c:pt>
                <c:pt idx="15">
                  <c:v>8.0000000000000002E-3</c:v>
                </c:pt>
                <c:pt idx="16">
                  <c:v>8.0000000000000002E-3</c:v>
                </c:pt>
                <c:pt idx="17">
                  <c:v>8.0000000000000002E-3</c:v>
                </c:pt>
                <c:pt idx="18">
                  <c:v>1.2000000000000002E-2</c:v>
                </c:pt>
                <c:pt idx="19">
                  <c:v>1.2000000000000002E-2</c:v>
                </c:pt>
                <c:pt idx="20">
                  <c:v>1.2000000000000002E-2</c:v>
                </c:pt>
                <c:pt idx="21">
                  <c:v>1.3999999999999999E-2</c:v>
                </c:pt>
                <c:pt idx="22">
                  <c:v>1.3999999999999999E-2</c:v>
                </c:pt>
                <c:pt idx="23">
                  <c:v>1.3999999999999999E-2</c:v>
                </c:pt>
                <c:pt idx="24">
                  <c:v>1.3999999999999999E-2</c:v>
                </c:pt>
                <c:pt idx="25">
                  <c:v>1.6E-2</c:v>
                </c:pt>
                <c:pt idx="26">
                  <c:v>1.6E-2</c:v>
                </c:pt>
                <c:pt idx="27">
                  <c:v>1.6E-2</c:v>
                </c:pt>
                <c:pt idx="28">
                  <c:v>1.8000000000000002E-2</c:v>
                </c:pt>
                <c:pt idx="29">
                  <c:v>1.8000000000000002E-2</c:v>
                </c:pt>
                <c:pt idx="30">
                  <c:v>1.8000000000000002E-2</c:v>
                </c:pt>
                <c:pt idx="31">
                  <c:v>1.8000000000000002E-2</c:v>
                </c:pt>
                <c:pt idx="32">
                  <c:v>1.8000000000000002E-2</c:v>
                </c:pt>
                <c:pt idx="33">
                  <c:v>1.8000000000000002E-2</c:v>
                </c:pt>
                <c:pt idx="34">
                  <c:v>1.8000000000000002E-2</c:v>
                </c:pt>
                <c:pt idx="35">
                  <c:v>1.8000000000000002E-2</c:v>
                </c:pt>
                <c:pt idx="36">
                  <c:v>0.02</c:v>
                </c:pt>
                <c:pt idx="37">
                  <c:v>0.02</c:v>
                </c:pt>
                <c:pt idx="38">
                  <c:v>0.02</c:v>
                </c:pt>
                <c:pt idx="39">
                  <c:v>2.2000000000000002E-2</c:v>
                </c:pt>
                <c:pt idx="40">
                  <c:v>2.2000000000000002E-2</c:v>
                </c:pt>
                <c:pt idx="41">
                  <c:v>2.2000000000000002E-2</c:v>
                </c:pt>
                <c:pt idx="42">
                  <c:v>2.2000000000000002E-2</c:v>
                </c:pt>
                <c:pt idx="43">
                  <c:v>2.4000000000000004E-2</c:v>
                </c:pt>
                <c:pt idx="44">
                  <c:v>2.4000000000000004E-2</c:v>
                </c:pt>
                <c:pt idx="45">
                  <c:v>2.4000000000000004E-2</c:v>
                </c:pt>
                <c:pt idx="46">
                  <c:v>2.5999999999999999E-2</c:v>
                </c:pt>
                <c:pt idx="47">
                  <c:v>2.5999999999999999E-2</c:v>
                </c:pt>
                <c:pt idx="48">
                  <c:v>2.5999999999999999E-2</c:v>
                </c:pt>
                <c:pt idx="49">
                  <c:v>2.5999999999999999E-2</c:v>
                </c:pt>
                <c:pt idx="50">
                  <c:v>2.5999999999999999E-2</c:v>
                </c:pt>
                <c:pt idx="51">
                  <c:v>2.5999999999999999E-2</c:v>
                </c:pt>
                <c:pt idx="52">
                  <c:v>2.5999999999999999E-2</c:v>
                </c:pt>
                <c:pt idx="53">
                  <c:v>2.7999999999999997E-2</c:v>
                </c:pt>
                <c:pt idx="54">
                  <c:v>2.7999999999999997E-2</c:v>
                </c:pt>
                <c:pt idx="55">
                  <c:v>2.7999999999999997E-2</c:v>
                </c:pt>
                <c:pt idx="56">
                  <c:v>2.7999999999999997E-2</c:v>
                </c:pt>
                <c:pt idx="57">
                  <c:v>0.03</c:v>
                </c:pt>
                <c:pt idx="58">
                  <c:v>0.03</c:v>
                </c:pt>
                <c:pt idx="59">
                  <c:v>0.03</c:v>
                </c:pt>
                <c:pt idx="60">
                  <c:v>3.3999999999999996E-2</c:v>
                </c:pt>
                <c:pt idx="61">
                  <c:v>3.3999999999999996E-2</c:v>
                </c:pt>
                <c:pt idx="62">
                  <c:v>3.3999999999999996E-2</c:v>
                </c:pt>
                <c:pt idx="63">
                  <c:v>3.3999999999999996E-2</c:v>
                </c:pt>
                <c:pt idx="64">
                  <c:v>3.6000000000000004E-2</c:v>
                </c:pt>
                <c:pt idx="65">
                  <c:v>3.6000000000000004E-2</c:v>
                </c:pt>
                <c:pt idx="66">
                  <c:v>3.6000000000000004E-2</c:v>
                </c:pt>
                <c:pt idx="67">
                  <c:v>3.6000000000000004E-2</c:v>
                </c:pt>
                <c:pt idx="68">
                  <c:v>3.6000000000000004E-2</c:v>
                </c:pt>
                <c:pt idx="69">
                  <c:v>3.6000000000000004E-2</c:v>
                </c:pt>
                <c:pt idx="70">
                  <c:v>3.6000000000000004E-2</c:v>
                </c:pt>
                <c:pt idx="71">
                  <c:v>3.8000000000000006E-2</c:v>
                </c:pt>
                <c:pt idx="72">
                  <c:v>3.8000000000000006E-2</c:v>
                </c:pt>
                <c:pt idx="73">
                  <c:v>3.8000000000000006E-2</c:v>
                </c:pt>
                <c:pt idx="74">
                  <c:v>3.8000000000000006E-2</c:v>
                </c:pt>
                <c:pt idx="75">
                  <c:v>0.04</c:v>
                </c:pt>
                <c:pt idx="76">
                  <c:v>0.04</c:v>
                </c:pt>
                <c:pt idx="77">
                  <c:v>0.04</c:v>
                </c:pt>
                <c:pt idx="78">
                  <c:v>4.1999999999999996E-2</c:v>
                </c:pt>
                <c:pt idx="79">
                  <c:v>4.1999999999999996E-2</c:v>
                </c:pt>
                <c:pt idx="80">
                  <c:v>4.1999999999999996E-2</c:v>
                </c:pt>
                <c:pt idx="81">
                  <c:v>4.1999999999999996E-2</c:v>
                </c:pt>
                <c:pt idx="82">
                  <c:v>4.4000000000000004E-2</c:v>
                </c:pt>
                <c:pt idx="83">
                  <c:v>4.4000000000000004E-2</c:v>
                </c:pt>
                <c:pt idx="84">
                  <c:v>4.4000000000000004E-2</c:v>
                </c:pt>
                <c:pt idx="85">
                  <c:v>4.4000000000000004E-2</c:v>
                </c:pt>
                <c:pt idx="86">
                  <c:v>4.4000000000000004E-2</c:v>
                </c:pt>
                <c:pt idx="87">
                  <c:v>4.4000000000000004E-2</c:v>
                </c:pt>
                <c:pt idx="88">
                  <c:v>4.4000000000000004E-2</c:v>
                </c:pt>
                <c:pt idx="89">
                  <c:v>4.5999999999999999E-2</c:v>
                </c:pt>
                <c:pt idx="90">
                  <c:v>4.5999999999999999E-2</c:v>
                </c:pt>
                <c:pt idx="91">
                  <c:v>4.5999999999999999E-2</c:v>
                </c:pt>
                <c:pt idx="92">
                  <c:v>4.5999999999999999E-2</c:v>
                </c:pt>
                <c:pt idx="93">
                  <c:v>4.8000000000000008E-2</c:v>
                </c:pt>
                <c:pt idx="94">
                  <c:v>4.8000000000000008E-2</c:v>
                </c:pt>
                <c:pt idx="95">
                  <c:v>4.8000000000000008E-2</c:v>
                </c:pt>
                <c:pt idx="96">
                  <c:v>4.8000000000000008E-2</c:v>
                </c:pt>
                <c:pt idx="97">
                  <c:v>0.05</c:v>
                </c:pt>
                <c:pt idx="98">
                  <c:v>0.05</c:v>
                </c:pt>
                <c:pt idx="99">
                  <c:v>0.05</c:v>
                </c:pt>
                <c:pt idx="100">
                  <c:v>5.1999999999999998E-2</c:v>
                </c:pt>
                <c:pt idx="101">
                  <c:v>5.1999999999999998E-2</c:v>
                </c:pt>
                <c:pt idx="102">
                  <c:v>5.1999999999999998E-2</c:v>
                </c:pt>
                <c:pt idx="103">
                  <c:v>5.1999999999999998E-2</c:v>
                </c:pt>
                <c:pt idx="104">
                  <c:v>5.1999999999999998E-2</c:v>
                </c:pt>
                <c:pt idx="105">
                  <c:v>5.1999999999999998E-2</c:v>
                </c:pt>
                <c:pt idx="106">
                  <c:v>5.1999999999999998E-2</c:v>
                </c:pt>
                <c:pt idx="107">
                  <c:v>5.1999999999999998E-2</c:v>
                </c:pt>
                <c:pt idx="108">
                  <c:v>5.5999999999999994E-2</c:v>
                </c:pt>
                <c:pt idx="109">
                  <c:v>5.5999999999999994E-2</c:v>
                </c:pt>
                <c:pt idx="110">
                  <c:v>5.5999999999999994E-2</c:v>
                </c:pt>
                <c:pt idx="111">
                  <c:v>5.7999999999999996E-2</c:v>
                </c:pt>
                <c:pt idx="112">
                  <c:v>5.7999999999999996E-2</c:v>
                </c:pt>
                <c:pt idx="113">
                  <c:v>5.7999999999999996E-2</c:v>
                </c:pt>
                <c:pt idx="114">
                  <c:v>5.7999999999999996E-2</c:v>
                </c:pt>
                <c:pt idx="115">
                  <c:v>0.06</c:v>
                </c:pt>
                <c:pt idx="116">
                  <c:v>0.06</c:v>
                </c:pt>
                <c:pt idx="117">
                  <c:v>0.06</c:v>
                </c:pt>
                <c:pt idx="118">
                  <c:v>0.06</c:v>
                </c:pt>
                <c:pt idx="119">
                  <c:v>6.2E-2</c:v>
                </c:pt>
                <c:pt idx="120">
                  <c:v>6.2E-2</c:v>
                </c:pt>
                <c:pt idx="121">
                  <c:v>6.2E-2</c:v>
                </c:pt>
                <c:pt idx="122">
                  <c:v>6.2E-2</c:v>
                </c:pt>
                <c:pt idx="123">
                  <c:v>6.2E-2</c:v>
                </c:pt>
                <c:pt idx="124">
                  <c:v>6.2E-2</c:v>
                </c:pt>
                <c:pt idx="125">
                  <c:v>6.2E-2</c:v>
                </c:pt>
                <c:pt idx="126">
                  <c:v>6.4000000000000001E-2</c:v>
                </c:pt>
                <c:pt idx="127">
                  <c:v>6.4000000000000001E-2</c:v>
                </c:pt>
                <c:pt idx="128">
                  <c:v>6.4000000000000001E-2</c:v>
                </c:pt>
                <c:pt idx="129">
                  <c:v>6.6000000000000003E-2</c:v>
                </c:pt>
                <c:pt idx="130">
                  <c:v>6.6000000000000003E-2</c:v>
                </c:pt>
                <c:pt idx="131">
                  <c:v>6.6000000000000003E-2</c:v>
                </c:pt>
                <c:pt idx="132">
                  <c:v>6.6000000000000003E-2</c:v>
                </c:pt>
                <c:pt idx="133">
                  <c:v>6.7999999999999991E-2</c:v>
                </c:pt>
                <c:pt idx="134">
                  <c:v>6.7999999999999991E-2</c:v>
                </c:pt>
                <c:pt idx="135">
                  <c:v>6.7999999999999991E-2</c:v>
                </c:pt>
                <c:pt idx="136">
                  <c:v>7.0000000000000007E-2</c:v>
                </c:pt>
                <c:pt idx="137">
                  <c:v>7.0000000000000007E-2</c:v>
                </c:pt>
                <c:pt idx="138">
                  <c:v>7.0000000000000007E-2</c:v>
                </c:pt>
                <c:pt idx="139">
                  <c:v>7.0000000000000007E-2</c:v>
                </c:pt>
                <c:pt idx="140">
                  <c:v>7.0000000000000007E-2</c:v>
                </c:pt>
                <c:pt idx="141">
                  <c:v>7.0000000000000007E-2</c:v>
                </c:pt>
                <c:pt idx="142">
                  <c:v>7.0000000000000007E-2</c:v>
                </c:pt>
                <c:pt idx="143">
                  <c:v>7.2000000000000008E-2</c:v>
                </c:pt>
                <c:pt idx="144">
                  <c:v>7.2000000000000008E-2</c:v>
                </c:pt>
                <c:pt idx="145">
                  <c:v>7.2000000000000008E-2</c:v>
                </c:pt>
                <c:pt idx="146">
                  <c:v>7.2000000000000008E-2</c:v>
                </c:pt>
                <c:pt idx="147">
                  <c:v>7.3999999999999996E-2</c:v>
                </c:pt>
                <c:pt idx="148">
                  <c:v>7.3999999999999996E-2</c:v>
                </c:pt>
                <c:pt idx="149">
                  <c:v>7.3999999999999996E-2</c:v>
                </c:pt>
                <c:pt idx="150">
                  <c:v>7.8E-2</c:v>
                </c:pt>
                <c:pt idx="151">
                  <c:v>7.8E-2</c:v>
                </c:pt>
                <c:pt idx="152">
                  <c:v>7.8E-2</c:v>
                </c:pt>
                <c:pt idx="153">
                  <c:v>7.8E-2</c:v>
                </c:pt>
                <c:pt idx="154">
                  <c:v>0.08</c:v>
                </c:pt>
                <c:pt idx="155">
                  <c:v>0.08</c:v>
                </c:pt>
                <c:pt idx="156">
                  <c:v>0.08</c:v>
                </c:pt>
                <c:pt idx="157">
                  <c:v>0.08</c:v>
                </c:pt>
                <c:pt idx="158">
                  <c:v>0.08</c:v>
                </c:pt>
                <c:pt idx="159">
                  <c:v>0.08</c:v>
                </c:pt>
                <c:pt idx="160">
                  <c:v>0.08</c:v>
                </c:pt>
                <c:pt idx="161">
                  <c:v>8.199999999999999E-2</c:v>
                </c:pt>
                <c:pt idx="162">
                  <c:v>8.199999999999999E-2</c:v>
                </c:pt>
                <c:pt idx="163">
                  <c:v>8.199999999999999E-2</c:v>
                </c:pt>
                <c:pt idx="164">
                  <c:v>8.3999999999999991E-2</c:v>
                </c:pt>
                <c:pt idx="165">
                  <c:v>8.3999999999999991E-2</c:v>
                </c:pt>
                <c:pt idx="166">
                  <c:v>8.3999999999999991E-2</c:v>
                </c:pt>
                <c:pt idx="167">
                  <c:v>8.3999999999999991E-2</c:v>
                </c:pt>
                <c:pt idx="168">
                  <c:v>8.6000000000000007E-2</c:v>
                </c:pt>
                <c:pt idx="169">
                  <c:v>8.6000000000000007E-2</c:v>
                </c:pt>
                <c:pt idx="170">
                  <c:v>8.6000000000000007E-2</c:v>
                </c:pt>
                <c:pt idx="171">
                  <c:v>8.6000000000000007E-2</c:v>
                </c:pt>
                <c:pt idx="172">
                  <c:v>8.8000000000000009E-2</c:v>
                </c:pt>
                <c:pt idx="173">
                  <c:v>8.8000000000000009E-2</c:v>
                </c:pt>
                <c:pt idx="174">
                  <c:v>8.8000000000000009E-2</c:v>
                </c:pt>
                <c:pt idx="175">
                  <c:v>8.8000000000000009E-2</c:v>
                </c:pt>
                <c:pt idx="176">
                  <c:v>8.8000000000000009E-2</c:v>
                </c:pt>
                <c:pt idx="177">
                  <c:v>8.8000000000000009E-2</c:v>
                </c:pt>
                <c:pt idx="178">
                  <c:v>8.8000000000000009E-2</c:v>
                </c:pt>
                <c:pt idx="179">
                  <c:v>0.09</c:v>
                </c:pt>
                <c:pt idx="180">
                  <c:v>0.09</c:v>
                </c:pt>
                <c:pt idx="181">
                  <c:v>0.09</c:v>
                </c:pt>
                <c:pt idx="182">
                  <c:v>9.1999999999999998E-2</c:v>
                </c:pt>
                <c:pt idx="183">
                  <c:v>9.1999999999999998E-2</c:v>
                </c:pt>
                <c:pt idx="184">
                  <c:v>9.1999999999999998E-2</c:v>
                </c:pt>
                <c:pt idx="185">
                  <c:v>9.1999999999999998E-2</c:v>
                </c:pt>
                <c:pt idx="186">
                  <c:v>9.4E-2</c:v>
                </c:pt>
                <c:pt idx="187">
                  <c:v>9.4E-2</c:v>
                </c:pt>
                <c:pt idx="188">
                  <c:v>9.4E-2</c:v>
                </c:pt>
                <c:pt idx="189">
                  <c:v>9.6000000000000016E-2</c:v>
                </c:pt>
                <c:pt idx="190">
                  <c:v>9.6000000000000016E-2</c:v>
                </c:pt>
                <c:pt idx="191">
                  <c:v>9.6000000000000016E-2</c:v>
                </c:pt>
                <c:pt idx="192">
                  <c:v>9.6000000000000016E-2</c:v>
                </c:pt>
                <c:pt idx="193">
                  <c:v>9.6000000000000016E-2</c:v>
                </c:pt>
                <c:pt idx="194">
                  <c:v>9.6000000000000016E-2</c:v>
                </c:pt>
                <c:pt idx="195">
                  <c:v>9.6000000000000016E-2</c:v>
                </c:pt>
                <c:pt idx="196">
                  <c:v>0.1</c:v>
                </c:pt>
                <c:pt idx="197">
                  <c:v>0.1</c:v>
                </c:pt>
                <c:pt idx="198">
                  <c:v>0.1</c:v>
                </c:pt>
                <c:pt idx="199">
                  <c:v>0.10200000000000001</c:v>
                </c:pt>
                <c:pt idx="200">
                  <c:v>0.10200000000000001</c:v>
                </c:pt>
                <c:pt idx="201">
                  <c:v>0.10200000000000001</c:v>
                </c:pt>
                <c:pt idx="202">
                  <c:v>0.104</c:v>
                </c:pt>
                <c:pt idx="203">
                  <c:v>0.104</c:v>
                </c:pt>
                <c:pt idx="204">
                  <c:v>0.104</c:v>
                </c:pt>
                <c:pt idx="205">
                  <c:v>0.104</c:v>
                </c:pt>
                <c:pt idx="206">
                  <c:v>0.106</c:v>
                </c:pt>
                <c:pt idx="207">
                  <c:v>0.106</c:v>
                </c:pt>
                <c:pt idx="208">
                  <c:v>0.106</c:v>
                </c:pt>
                <c:pt idx="209">
                  <c:v>0.106</c:v>
                </c:pt>
                <c:pt idx="210">
                  <c:v>0.106</c:v>
                </c:pt>
                <c:pt idx="211">
                  <c:v>0.106</c:v>
                </c:pt>
                <c:pt idx="212">
                  <c:v>0.106</c:v>
                </c:pt>
                <c:pt idx="213">
                  <c:v>0.108</c:v>
                </c:pt>
                <c:pt idx="214">
                  <c:v>0.108</c:v>
                </c:pt>
                <c:pt idx="215">
                  <c:v>0.108</c:v>
                </c:pt>
                <c:pt idx="216">
                  <c:v>0.108</c:v>
                </c:pt>
                <c:pt idx="217">
                  <c:v>0.11</c:v>
                </c:pt>
                <c:pt idx="218">
                  <c:v>0.11</c:v>
                </c:pt>
                <c:pt idx="219">
                  <c:v>0.11</c:v>
                </c:pt>
                <c:pt idx="220">
                  <c:v>0.11199999999999999</c:v>
                </c:pt>
                <c:pt idx="221">
                  <c:v>0.11199999999999999</c:v>
                </c:pt>
                <c:pt idx="222">
                  <c:v>0.11199999999999999</c:v>
                </c:pt>
                <c:pt idx="223">
                  <c:v>0.11199999999999999</c:v>
                </c:pt>
                <c:pt idx="224">
                  <c:v>0.114</c:v>
                </c:pt>
                <c:pt idx="225">
                  <c:v>0.114</c:v>
                </c:pt>
                <c:pt idx="226">
                  <c:v>0.114</c:v>
                </c:pt>
                <c:pt idx="227">
                  <c:v>0.114</c:v>
                </c:pt>
                <c:pt idx="228">
                  <c:v>0.114</c:v>
                </c:pt>
                <c:pt idx="229">
                  <c:v>0.114</c:v>
                </c:pt>
                <c:pt idx="230">
                  <c:v>0.114</c:v>
                </c:pt>
                <c:pt idx="231">
                  <c:v>0.11599999999999999</c:v>
                </c:pt>
                <c:pt idx="232">
                  <c:v>0.11599999999999999</c:v>
                </c:pt>
                <c:pt idx="233">
                  <c:v>0.11599999999999999</c:v>
                </c:pt>
                <c:pt idx="234">
                  <c:v>0.11800000000000002</c:v>
                </c:pt>
                <c:pt idx="235">
                  <c:v>0.11800000000000002</c:v>
                </c:pt>
                <c:pt idx="236">
                  <c:v>0.11800000000000002</c:v>
                </c:pt>
                <c:pt idx="237">
                  <c:v>0.11800000000000002</c:v>
                </c:pt>
                <c:pt idx="238">
                  <c:v>0.12199999999999998</c:v>
                </c:pt>
                <c:pt idx="239">
                  <c:v>0.12199999999999998</c:v>
                </c:pt>
                <c:pt idx="240">
                  <c:v>0.12199999999999998</c:v>
                </c:pt>
                <c:pt idx="241">
                  <c:v>0.124</c:v>
                </c:pt>
                <c:pt idx="242">
                  <c:v>0.124</c:v>
                </c:pt>
                <c:pt idx="243">
                  <c:v>0.124</c:v>
                </c:pt>
                <c:pt idx="244">
                  <c:v>0.124</c:v>
                </c:pt>
                <c:pt idx="245">
                  <c:v>0.124</c:v>
                </c:pt>
                <c:pt idx="246">
                  <c:v>0.124</c:v>
                </c:pt>
                <c:pt idx="247">
                  <c:v>0.124</c:v>
                </c:pt>
                <c:pt idx="248">
                  <c:v>0.126</c:v>
                </c:pt>
                <c:pt idx="249">
                  <c:v>0.126</c:v>
                </c:pt>
                <c:pt idx="250">
                  <c:v>0.126</c:v>
                </c:pt>
                <c:pt idx="251">
                  <c:v>0.126</c:v>
                </c:pt>
                <c:pt idx="252">
                  <c:v>0.128</c:v>
                </c:pt>
                <c:pt idx="253">
                  <c:v>0.128</c:v>
                </c:pt>
                <c:pt idx="254">
                  <c:v>0.128</c:v>
                </c:pt>
                <c:pt idx="255">
                  <c:v>0.12999999999999998</c:v>
                </c:pt>
                <c:pt idx="256">
                  <c:v>0.12999999999999998</c:v>
                </c:pt>
                <c:pt idx="257">
                  <c:v>0.12999999999999998</c:v>
                </c:pt>
                <c:pt idx="258">
                  <c:v>0.12999999999999998</c:v>
                </c:pt>
                <c:pt idx="259">
                  <c:v>0.13200000000000001</c:v>
                </c:pt>
                <c:pt idx="260">
                  <c:v>0.13200000000000001</c:v>
                </c:pt>
                <c:pt idx="261">
                  <c:v>0.13200000000000001</c:v>
                </c:pt>
                <c:pt idx="262">
                  <c:v>0.13200000000000001</c:v>
                </c:pt>
                <c:pt idx="263">
                  <c:v>0.13200000000000001</c:v>
                </c:pt>
                <c:pt idx="264">
                  <c:v>0.13200000000000001</c:v>
                </c:pt>
                <c:pt idx="265">
                  <c:v>0.13400000000000001</c:v>
                </c:pt>
                <c:pt idx="266">
                  <c:v>0.13400000000000001</c:v>
                </c:pt>
                <c:pt idx="267">
                  <c:v>0.13400000000000001</c:v>
                </c:pt>
                <c:pt idx="268">
                  <c:v>0.13400000000000001</c:v>
                </c:pt>
                <c:pt idx="269">
                  <c:v>0.13599999999999998</c:v>
                </c:pt>
                <c:pt idx="270">
                  <c:v>0.13599999999999998</c:v>
                </c:pt>
                <c:pt idx="271">
                  <c:v>0.13599999999999998</c:v>
                </c:pt>
                <c:pt idx="272">
                  <c:v>0.13800000000000001</c:v>
                </c:pt>
                <c:pt idx="273">
                  <c:v>0.13800000000000001</c:v>
                </c:pt>
                <c:pt idx="274">
                  <c:v>0.13800000000000001</c:v>
                </c:pt>
                <c:pt idx="275">
                  <c:v>0.13800000000000001</c:v>
                </c:pt>
                <c:pt idx="276">
                  <c:v>0.14000000000000001</c:v>
                </c:pt>
                <c:pt idx="277">
                  <c:v>0.14000000000000001</c:v>
                </c:pt>
                <c:pt idx="278">
                  <c:v>0.14000000000000001</c:v>
                </c:pt>
                <c:pt idx="279">
                  <c:v>0.14000000000000001</c:v>
                </c:pt>
                <c:pt idx="280">
                  <c:v>0.14000000000000001</c:v>
                </c:pt>
                <c:pt idx="281">
                  <c:v>0.14000000000000001</c:v>
                </c:pt>
                <c:pt idx="282">
                  <c:v>0.14400000000000002</c:v>
                </c:pt>
                <c:pt idx="283">
                  <c:v>0.14400000000000002</c:v>
                </c:pt>
                <c:pt idx="284">
                  <c:v>0.14400000000000002</c:v>
                </c:pt>
                <c:pt idx="285">
                  <c:v>0.14600000000000002</c:v>
                </c:pt>
                <c:pt idx="286">
                  <c:v>0.14600000000000002</c:v>
                </c:pt>
                <c:pt idx="287">
                  <c:v>0.14600000000000002</c:v>
                </c:pt>
              </c:numCache>
            </c:numRef>
          </c:xVal>
          <c:yVal>
            <c:numRef>
              <c:f>'AT1-AT7 stress strain-f'!$L$3:$L$290</c:f>
              <c:numCache>
                <c:formatCode>General</c:formatCode>
                <c:ptCount val="288"/>
                <c:pt idx="0">
                  <c:v>0</c:v>
                </c:pt>
                <c:pt idx="1">
                  <c:v>45.303439999999995</c:v>
                </c:pt>
                <c:pt idx="2">
                  <c:v>48.870640000000002</c:v>
                </c:pt>
                <c:pt idx="3">
                  <c:v>53.15128</c:v>
                </c:pt>
                <c:pt idx="4">
                  <c:v>57.075199999999995</c:v>
                </c:pt>
                <c:pt idx="5">
                  <c:v>60.285679999999992</c:v>
                </c:pt>
                <c:pt idx="6">
                  <c:v>62.961079999999988</c:v>
                </c:pt>
                <c:pt idx="7">
                  <c:v>65.993200000000002</c:v>
                </c:pt>
                <c:pt idx="8">
                  <c:v>68.133520000000004</c:v>
                </c:pt>
                <c:pt idx="9">
                  <c:v>70.808920000000001</c:v>
                </c:pt>
                <c:pt idx="10">
                  <c:v>73.127599999999987</c:v>
                </c:pt>
                <c:pt idx="11">
                  <c:v>75.802999999999997</c:v>
                </c:pt>
                <c:pt idx="12">
                  <c:v>77.58659999999999</c:v>
                </c:pt>
                <c:pt idx="13">
                  <c:v>77.051519999999996</c:v>
                </c:pt>
                <c:pt idx="14">
                  <c:v>74.73284000000001</c:v>
                </c:pt>
                <c:pt idx="15">
                  <c:v>72.592520000000007</c:v>
                </c:pt>
                <c:pt idx="16">
                  <c:v>81.15379999999999</c:v>
                </c:pt>
                <c:pt idx="17">
                  <c:v>84.007559999999998</c:v>
                </c:pt>
                <c:pt idx="18">
                  <c:v>86.504599999999996</c:v>
                </c:pt>
                <c:pt idx="19">
                  <c:v>89.536719999999988</c:v>
                </c:pt>
                <c:pt idx="20">
                  <c:v>92.033759999999987</c:v>
                </c:pt>
                <c:pt idx="21">
                  <c:v>94.709159999999997</c:v>
                </c:pt>
                <c:pt idx="22">
                  <c:v>97.562919999999991</c:v>
                </c:pt>
                <c:pt idx="23">
                  <c:v>100.59503999999998</c:v>
                </c:pt>
                <c:pt idx="24">
                  <c:v>103.44879999999999</c:v>
                </c:pt>
                <c:pt idx="25">
                  <c:v>106.30256</c:v>
                </c:pt>
                <c:pt idx="26">
                  <c:v>109.15631999999999</c:v>
                </c:pt>
                <c:pt idx="27">
                  <c:v>112.18843999999999</c:v>
                </c:pt>
                <c:pt idx="28">
                  <c:v>115.39892</c:v>
                </c:pt>
                <c:pt idx="29">
                  <c:v>117.71759999999998</c:v>
                </c:pt>
                <c:pt idx="30">
                  <c:v>120.92807999999999</c:v>
                </c:pt>
                <c:pt idx="31">
                  <c:v>124.85199999999999</c:v>
                </c:pt>
                <c:pt idx="32">
                  <c:v>128.77591999999999</c:v>
                </c:pt>
                <c:pt idx="33">
                  <c:v>132.16475999999997</c:v>
                </c:pt>
                <c:pt idx="34">
                  <c:v>135.37523999999999</c:v>
                </c:pt>
                <c:pt idx="35">
                  <c:v>138.58571999999998</c:v>
                </c:pt>
                <c:pt idx="36">
                  <c:v>141.97456</c:v>
                </c:pt>
                <c:pt idx="37">
                  <c:v>145.54175999999998</c:v>
                </c:pt>
                <c:pt idx="38">
                  <c:v>149.28731999999997</c:v>
                </c:pt>
                <c:pt idx="39">
                  <c:v>152.85452000000001</c:v>
                </c:pt>
                <c:pt idx="40">
                  <c:v>156.77843999999996</c:v>
                </c:pt>
                <c:pt idx="41">
                  <c:v>161.23743999999999</c:v>
                </c:pt>
                <c:pt idx="42">
                  <c:v>165.51808</c:v>
                </c:pt>
                <c:pt idx="43">
                  <c:v>169.79872</c:v>
                </c:pt>
                <c:pt idx="44">
                  <c:v>173.90099999999998</c:v>
                </c:pt>
                <c:pt idx="45">
                  <c:v>177.82491999999999</c:v>
                </c:pt>
                <c:pt idx="46">
                  <c:v>181.92719999999997</c:v>
                </c:pt>
                <c:pt idx="47">
                  <c:v>185.85111999999998</c:v>
                </c:pt>
                <c:pt idx="48">
                  <c:v>189.77503999999999</c:v>
                </c:pt>
                <c:pt idx="49">
                  <c:v>193.52059999999997</c:v>
                </c:pt>
                <c:pt idx="50">
                  <c:v>196.55271999999999</c:v>
                </c:pt>
                <c:pt idx="51">
                  <c:v>200.65499999999997</c:v>
                </c:pt>
                <c:pt idx="52">
                  <c:v>205.29235999999997</c:v>
                </c:pt>
                <c:pt idx="53">
                  <c:v>209.39464000000001</c:v>
                </c:pt>
                <c:pt idx="54">
                  <c:v>212.96183999999997</c:v>
                </c:pt>
                <c:pt idx="55">
                  <c:v>215.81559999999996</c:v>
                </c:pt>
                <c:pt idx="56">
                  <c:v>219.56115999999997</c:v>
                </c:pt>
                <c:pt idx="57">
                  <c:v>223.48507999999998</c:v>
                </c:pt>
                <c:pt idx="58">
                  <c:v>227.58735999999996</c:v>
                </c:pt>
                <c:pt idx="59">
                  <c:v>231.86799999999999</c:v>
                </c:pt>
                <c:pt idx="60">
                  <c:v>236.50536</c:v>
                </c:pt>
                <c:pt idx="61">
                  <c:v>240.60764</c:v>
                </c:pt>
                <c:pt idx="62">
                  <c:v>245.245</c:v>
                </c:pt>
                <c:pt idx="63">
                  <c:v>250.23908</c:v>
                </c:pt>
                <c:pt idx="64">
                  <c:v>254.87643999999997</c:v>
                </c:pt>
                <c:pt idx="65">
                  <c:v>260.22723999999999</c:v>
                </c:pt>
                <c:pt idx="66">
                  <c:v>265.57803999999999</c:v>
                </c:pt>
                <c:pt idx="67">
                  <c:v>271.10719999999998</c:v>
                </c:pt>
                <c:pt idx="68">
                  <c:v>276.27964000000003</c:v>
                </c:pt>
                <c:pt idx="69">
                  <c:v>281.80880000000002</c:v>
                </c:pt>
                <c:pt idx="70">
                  <c:v>286.80287999999996</c:v>
                </c:pt>
                <c:pt idx="71">
                  <c:v>292.15368000000001</c:v>
                </c:pt>
                <c:pt idx="72">
                  <c:v>297.50447999999994</c:v>
                </c:pt>
                <c:pt idx="73">
                  <c:v>302.85527999999999</c:v>
                </c:pt>
                <c:pt idx="74">
                  <c:v>308.56279999999998</c:v>
                </c:pt>
                <c:pt idx="75">
                  <c:v>314.09195999999997</c:v>
                </c:pt>
                <c:pt idx="76">
                  <c:v>319.44275999999996</c:v>
                </c:pt>
                <c:pt idx="77">
                  <c:v>324.97191999999995</c:v>
                </c:pt>
                <c:pt idx="78">
                  <c:v>330.67943999999994</c:v>
                </c:pt>
                <c:pt idx="79">
                  <c:v>335.85187999999994</c:v>
                </c:pt>
                <c:pt idx="80">
                  <c:v>341.38103999999998</c:v>
                </c:pt>
                <c:pt idx="81">
                  <c:v>346.73184000000003</c:v>
                </c:pt>
                <c:pt idx="82">
                  <c:v>351.90428000000003</c:v>
                </c:pt>
                <c:pt idx="83">
                  <c:v>357.25507999999996</c:v>
                </c:pt>
                <c:pt idx="84">
                  <c:v>362.78424000000001</c:v>
                </c:pt>
                <c:pt idx="85">
                  <c:v>368.13503999999995</c:v>
                </c:pt>
                <c:pt idx="86">
                  <c:v>373.30747999999994</c:v>
                </c:pt>
                <c:pt idx="87">
                  <c:v>378.65827999999999</c:v>
                </c:pt>
                <c:pt idx="88">
                  <c:v>384.18743999999992</c:v>
                </c:pt>
                <c:pt idx="89">
                  <c:v>389.53823999999997</c:v>
                </c:pt>
                <c:pt idx="90">
                  <c:v>394.88903999999997</c:v>
                </c:pt>
                <c:pt idx="91">
                  <c:v>400.23984000000002</c:v>
                </c:pt>
                <c:pt idx="92">
                  <c:v>405.76900000000001</c:v>
                </c:pt>
                <c:pt idx="93">
                  <c:v>410.76307999999995</c:v>
                </c:pt>
                <c:pt idx="94">
                  <c:v>416.11387999999999</c:v>
                </c:pt>
                <c:pt idx="95">
                  <c:v>421.10795999999993</c:v>
                </c:pt>
                <c:pt idx="96">
                  <c:v>425.92367999999993</c:v>
                </c:pt>
                <c:pt idx="97">
                  <c:v>431.27447999999998</c:v>
                </c:pt>
                <c:pt idx="98">
                  <c:v>435.73347999999999</c:v>
                </c:pt>
                <c:pt idx="99">
                  <c:v>441.08427999999998</c:v>
                </c:pt>
                <c:pt idx="100">
                  <c:v>445.90000000000003</c:v>
                </c:pt>
                <c:pt idx="101">
                  <c:v>451.07243999999997</c:v>
                </c:pt>
                <c:pt idx="102">
                  <c:v>455.88815999999997</c:v>
                </c:pt>
                <c:pt idx="103">
                  <c:v>460.88223999999997</c:v>
                </c:pt>
                <c:pt idx="104">
                  <c:v>465.34123999999997</c:v>
                </c:pt>
                <c:pt idx="105">
                  <c:v>470.15695999999997</c:v>
                </c:pt>
                <c:pt idx="106">
                  <c:v>474.61595999999997</c:v>
                </c:pt>
                <c:pt idx="107">
                  <c:v>479.43167999999997</c:v>
                </c:pt>
                <c:pt idx="108">
                  <c:v>483.89067999999997</c:v>
                </c:pt>
                <c:pt idx="109">
                  <c:v>487.99295999999993</c:v>
                </c:pt>
                <c:pt idx="110">
                  <c:v>492.45195999999999</c:v>
                </c:pt>
                <c:pt idx="111">
                  <c:v>496.91095999999999</c:v>
                </c:pt>
                <c:pt idx="112">
                  <c:v>500.83488</c:v>
                </c:pt>
                <c:pt idx="113">
                  <c:v>504.93715999999995</c:v>
                </c:pt>
                <c:pt idx="114">
                  <c:v>509.39615999999995</c:v>
                </c:pt>
                <c:pt idx="115">
                  <c:v>513.14171999999996</c:v>
                </c:pt>
                <c:pt idx="116">
                  <c:v>517.06564000000003</c:v>
                </c:pt>
                <c:pt idx="117">
                  <c:v>520.45447999999999</c:v>
                </c:pt>
                <c:pt idx="118">
                  <c:v>524.02167999999995</c:v>
                </c:pt>
                <c:pt idx="119">
                  <c:v>527.23215999999991</c:v>
                </c:pt>
                <c:pt idx="120">
                  <c:v>529.90755999999999</c:v>
                </c:pt>
                <c:pt idx="121">
                  <c:v>532.40459999999996</c:v>
                </c:pt>
                <c:pt idx="122">
                  <c:v>534.90163999999993</c:v>
                </c:pt>
                <c:pt idx="123">
                  <c:v>536.68524000000002</c:v>
                </c:pt>
                <c:pt idx="124">
                  <c:v>537.3986799999999</c:v>
                </c:pt>
                <c:pt idx="125">
                  <c:v>538.29048</c:v>
                </c:pt>
                <c:pt idx="126">
                  <c:v>540.07407999999998</c:v>
                </c:pt>
                <c:pt idx="127">
                  <c:v>541.85767999999996</c:v>
                </c:pt>
                <c:pt idx="128">
                  <c:v>542.74947999999995</c:v>
                </c:pt>
                <c:pt idx="129">
                  <c:v>543.81963999999994</c:v>
                </c:pt>
                <c:pt idx="130">
                  <c:v>545.42488000000003</c:v>
                </c:pt>
                <c:pt idx="131">
                  <c:v>546.49504000000002</c:v>
                </c:pt>
                <c:pt idx="132">
                  <c:v>547.74356</c:v>
                </c:pt>
                <c:pt idx="133">
                  <c:v>549.52715999999987</c:v>
                </c:pt>
                <c:pt idx="134">
                  <c:v>550.77567999999997</c:v>
                </c:pt>
                <c:pt idx="135">
                  <c:v>551.84584000000007</c:v>
                </c:pt>
                <c:pt idx="136">
                  <c:v>552.91599999999994</c:v>
                </c:pt>
                <c:pt idx="137">
                  <c:v>553.62943999999993</c:v>
                </c:pt>
                <c:pt idx="138">
                  <c:v>553.62943999999993</c:v>
                </c:pt>
                <c:pt idx="139">
                  <c:v>553.45108000000005</c:v>
                </c:pt>
                <c:pt idx="140">
                  <c:v>553.80780000000004</c:v>
                </c:pt>
                <c:pt idx="141">
                  <c:v>553.45108000000005</c:v>
                </c:pt>
                <c:pt idx="142">
                  <c:v>551.31076000000007</c:v>
                </c:pt>
                <c:pt idx="143">
                  <c:v>552.55928000000006</c:v>
                </c:pt>
                <c:pt idx="144">
                  <c:v>553.09436000000005</c:v>
                </c:pt>
                <c:pt idx="145">
                  <c:v>553.45108000000005</c:v>
                </c:pt>
                <c:pt idx="146">
                  <c:v>553.09436000000005</c:v>
                </c:pt>
                <c:pt idx="147">
                  <c:v>553.98615999999993</c:v>
                </c:pt>
                <c:pt idx="148">
                  <c:v>555.41303999999991</c:v>
                </c:pt>
                <c:pt idx="149">
                  <c:v>557.19664</c:v>
                </c:pt>
                <c:pt idx="150">
                  <c:v>553.62943999999993</c:v>
                </c:pt>
                <c:pt idx="151">
                  <c:v>561.47727999999995</c:v>
                </c:pt>
                <c:pt idx="152">
                  <c:v>564.50939999999991</c:v>
                </c:pt>
                <c:pt idx="153">
                  <c:v>566.64971999999989</c:v>
                </c:pt>
                <c:pt idx="154">
                  <c:v>568.07659999999998</c:v>
                </c:pt>
                <c:pt idx="155">
                  <c:v>569.50347999999997</c:v>
                </c:pt>
                <c:pt idx="156">
                  <c:v>571.28707999999995</c:v>
                </c:pt>
                <c:pt idx="157">
                  <c:v>573.07068000000004</c:v>
                </c:pt>
                <c:pt idx="158">
                  <c:v>574.49756000000002</c:v>
                </c:pt>
                <c:pt idx="159">
                  <c:v>575.92444</c:v>
                </c:pt>
                <c:pt idx="160">
                  <c:v>577.52967999999998</c:v>
                </c:pt>
                <c:pt idx="161">
                  <c:v>578.95655999999997</c:v>
                </c:pt>
                <c:pt idx="162">
                  <c:v>580.56179999999995</c:v>
                </c:pt>
                <c:pt idx="163">
                  <c:v>581.98868000000004</c:v>
                </c:pt>
                <c:pt idx="164">
                  <c:v>583.41555999999991</c:v>
                </c:pt>
                <c:pt idx="165">
                  <c:v>584.66408000000001</c:v>
                </c:pt>
                <c:pt idx="166">
                  <c:v>585.9126</c:v>
                </c:pt>
                <c:pt idx="167">
                  <c:v>587.33947999999998</c:v>
                </c:pt>
                <c:pt idx="168">
                  <c:v>588.76635999999985</c:v>
                </c:pt>
                <c:pt idx="169">
                  <c:v>590.19324000000006</c:v>
                </c:pt>
                <c:pt idx="170">
                  <c:v>591.26339999999993</c:v>
                </c:pt>
                <c:pt idx="171">
                  <c:v>593.04700000000003</c:v>
                </c:pt>
                <c:pt idx="172">
                  <c:v>594.29552000000001</c:v>
                </c:pt>
                <c:pt idx="173">
                  <c:v>595.54404</c:v>
                </c:pt>
                <c:pt idx="174">
                  <c:v>596.97091999999998</c:v>
                </c:pt>
                <c:pt idx="175">
                  <c:v>598.21943999999996</c:v>
                </c:pt>
                <c:pt idx="176">
                  <c:v>599.46795999999995</c:v>
                </c:pt>
                <c:pt idx="177">
                  <c:v>600.53811999999994</c:v>
                </c:pt>
                <c:pt idx="178">
                  <c:v>601.96500000000003</c:v>
                </c:pt>
                <c:pt idx="179">
                  <c:v>602.85679999999991</c:v>
                </c:pt>
                <c:pt idx="180">
                  <c:v>604.46204</c:v>
                </c:pt>
                <c:pt idx="181">
                  <c:v>605.71055999999999</c:v>
                </c:pt>
                <c:pt idx="182">
                  <c:v>606.78071999999997</c:v>
                </c:pt>
                <c:pt idx="183">
                  <c:v>607.85087999999996</c:v>
                </c:pt>
                <c:pt idx="184">
                  <c:v>608.74268000000006</c:v>
                </c:pt>
                <c:pt idx="185">
                  <c:v>610.16955999999993</c:v>
                </c:pt>
                <c:pt idx="186">
                  <c:v>611.41808000000003</c:v>
                </c:pt>
                <c:pt idx="187">
                  <c:v>612.30988000000002</c:v>
                </c:pt>
                <c:pt idx="188">
                  <c:v>613.73675999999989</c:v>
                </c:pt>
                <c:pt idx="189">
                  <c:v>614.62855999999999</c:v>
                </c:pt>
                <c:pt idx="190">
                  <c:v>616.59051999999997</c:v>
                </c:pt>
                <c:pt idx="191">
                  <c:v>617.66067999999996</c:v>
                </c:pt>
                <c:pt idx="192">
                  <c:v>618.55248000000006</c:v>
                </c:pt>
                <c:pt idx="193">
                  <c:v>619.62264000000005</c:v>
                </c:pt>
                <c:pt idx="194">
                  <c:v>620.51443999999992</c:v>
                </c:pt>
                <c:pt idx="195">
                  <c:v>621.58460000000002</c:v>
                </c:pt>
                <c:pt idx="196">
                  <c:v>622.4763999999999</c:v>
                </c:pt>
                <c:pt idx="197">
                  <c:v>623.54656</c:v>
                </c:pt>
                <c:pt idx="198">
                  <c:v>624.43835999999999</c:v>
                </c:pt>
                <c:pt idx="199">
                  <c:v>625.33016000000009</c:v>
                </c:pt>
                <c:pt idx="200">
                  <c:v>626.04359999999997</c:v>
                </c:pt>
                <c:pt idx="201">
                  <c:v>626.93539999999996</c:v>
                </c:pt>
                <c:pt idx="202">
                  <c:v>627.64883999999995</c:v>
                </c:pt>
                <c:pt idx="203">
                  <c:v>628.36227999999994</c:v>
                </c:pt>
                <c:pt idx="204">
                  <c:v>629.25407999999993</c:v>
                </c:pt>
                <c:pt idx="205">
                  <c:v>630.14587999999992</c:v>
                </c:pt>
                <c:pt idx="206">
                  <c:v>631.03768000000002</c:v>
                </c:pt>
                <c:pt idx="207">
                  <c:v>631.39439999999991</c:v>
                </c:pt>
                <c:pt idx="208">
                  <c:v>631.92948000000001</c:v>
                </c:pt>
                <c:pt idx="209">
                  <c:v>632.99964</c:v>
                </c:pt>
                <c:pt idx="210">
                  <c:v>633.53471999999999</c:v>
                </c:pt>
                <c:pt idx="211">
                  <c:v>634.06979999999999</c:v>
                </c:pt>
                <c:pt idx="212">
                  <c:v>635.13995999999997</c:v>
                </c:pt>
                <c:pt idx="213">
                  <c:v>635.49667999999997</c:v>
                </c:pt>
                <c:pt idx="214">
                  <c:v>636.03175999999996</c:v>
                </c:pt>
                <c:pt idx="215">
                  <c:v>636.92355999999995</c:v>
                </c:pt>
                <c:pt idx="216">
                  <c:v>637.45864000000006</c:v>
                </c:pt>
                <c:pt idx="217">
                  <c:v>637.99372000000005</c:v>
                </c:pt>
                <c:pt idx="218">
                  <c:v>638.70716000000004</c:v>
                </c:pt>
                <c:pt idx="219">
                  <c:v>639.06387999999993</c:v>
                </c:pt>
                <c:pt idx="220">
                  <c:v>639.77731999999992</c:v>
                </c:pt>
                <c:pt idx="221">
                  <c:v>640.31240000000003</c:v>
                </c:pt>
                <c:pt idx="222">
                  <c:v>640.84748000000002</c:v>
                </c:pt>
                <c:pt idx="223">
                  <c:v>641.38256000000001</c:v>
                </c:pt>
                <c:pt idx="224">
                  <c:v>641.73927999999989</c:v>
                </c:pt>
                <c:pt idx="225">
                  <c:v>642.27435999999989</c:v>
                </c:pt>
                <c:pt idx="226">
                  <c:v>642.80944</c:v>
                </c:pt>
                <c:pt idx="227">
                  <c:v>643.16615999999999</c:v>
                </c:pt>
                <c:pt idx="228">
                  <c:v>643.52287999999987</c:v>
                </c:pt>
                <c:pt idx="229">
                  <c:v>643.7012400000001</c:v>
                </c:pt>
                <c:pt idx="230">
                  <c:v>644.59303999999997</c:v>
                </c:pt>
                <c:pt idx="231">
                  <c:v>644.94975999999997</c:v>
                </c:pt>
                <c:pt idx="232">
                  <c:v>645.12811999999997</c:v>
                </c:pt>
                <c:pt idx="233">
                  <c:v>645.48483999999996</c:v>
                </c:pt>
                <c:pt idx="234">
                  <c:v>645.66319999999996</c:v>
                </c:pt>
                <c:pt idx="235">
                  <c:v>646.19827999999995</c:v>
                </c:pt>
                <c:pt idx="236">
                  <c:v>646.55500000000006</c:v>
                </c:pt>
                <c:pt idx="237">
                  <c:v>646.91171999999995</c:v>
                </c:pt>
                <c:pt idx="238">
                  <c:v>647.09008000000006</c:v>
                </c:pt>
                <c:pt idx="239">
                  <c:v>647.26843999999994</c:v>
                </c:pt>
                <c:pt idx="240">
                  <c:v>647.44679999999994</c:v>
                </c:pt>
                <c:pt idx="241">
                  <c:v>647.80352000000005</c:v>
                </c:pt>
                <c:pt idx="242">
                  <c:v>647.98187999999993</c:v>
                </c:pt>
                <c:pt idx="243">
                  <c:v>648.16024000000004</c:v>
                </c:pt>
                <c:pt idx="244">
                  <c:v>648.69531999999992</c:v>
                </c:pt>
                <c:pt idx="245">
                  <c:v>648.69531999999992</c:v>
                </c:pt>
                <c:pt idx="246">
                  <c:v>648.87368000000004</c:v>
                </c:pt>
                <c:pt idx="247">
                  <c:v>649.23039999999992</c:v>
                </c:pt>
                <c:pt idx="248">
                  <c:v>649.23039999999992</c:v>
                </c:pt>
                <c:pt idx="249">
                  <c:v>649.40875999999992</c:v>
                </c:pt>
                <c:pt idx="250">
                  <c:v>649.58712000000003</c:v>
                </c:pt>
                <c:pt idx="251">
                  <c:v>649.94383999999991</c:v>
                </c:pt>
                <c:pt idx="252">
                  <c:v>649.76547999999991</c:v>
                </c:pt>
                <c:pt idx="253">
                  <c:v>649.76547999999991</c:v>
                </c:pt>
                <c:pt idx="254">
                  <c:v>649.76547999999991</c:v>
                </c:pt>
                <c:pt idx="255">
                  <c:v>649.76547999999991</c:v>
                </c:pt>
                <c:pt idx="256">
                  <c:v>649.94383999999991</c:v>
                </c:pt>
                <c:pt idx="257">
                  <c:v>649.76547999999991</c:v>
                </c:pt>
                <c:pt idx="258">
                  <c:v>649.76547999999991</c:v>
                </c:pt>
                <c:pt idx="259">
                  <c:v>649.76547999999991</c:v>
                </c:pt>
                <c:pt idx="260">
                  <c:v>649.40875999999992</c:v>
                </c:pt>
                <c:pt idx="261">
                  <c:v>649.40875999999992</c:v>
                </c:pt>
                <c:pt idx="262">
                  <c:v>648.87368000000004</c:v>
                </c:pt>
                <c:pt idx="263">
                  <c:v>648.51695999999993</c:v>
                </c:pt>
                <c:pt idx="264">
                  <c:v>647.98187999999993</c:v>
                </c:pt>
                <c:pt idx="265">
                  <c:v>647.44679999999994</c:v>
                </c:pt>
                <c:pt idx="266">
                  <c:v>647.09008000000006</c:v>
                </c:pt>
                <c:pt idx="267">
                  <c:v>646.19827999999995</c:v>
                </c:pt>
                <c:pt idx="268">
                  <c:v>645.48483999999996</c:v>
                </c:pt>
                <c:pt idx="269">
                  <c:v>644.23631999999986</c:v>
                </c:pt>
                <c:pt idx="270">
                  <c:v>642.80944</c:v>
                </c:pt>
                <c:pt idx="271">
                  <c:v>641.38256000000001</c:v>
                </c:pt>
                <c:pt idx="272">
                  <c:v>639.59895999999992</c:v>
                </c:pt>
                <c:pt idx="273">
                  <c:v>637.63699999999994</c:v>
                </c:pt>
                <c:pt idx="274">
                  <c:v>635.49667999999997</c:v>
                </c:pt>
                <c:pt idx="275">
                  <c:v>633.35635999999988</c:v>
                </c:pt>
                <c:pt idx="276">
                  <c:v>630.50260000000003</c:v>
                </c:pt>
                <c:pt idx="277">
                  <c:v>627.64883999999995</c:v>
                </c:pt>
                <c:pt idx="278">
                  <c:v>624.43835999999999</c:v>
                </c:pt>
                <c:pt idx="279">
                  <c:v>620.69279999999992</c:v>
                </c:pt>
                <c:pt idx="280">
                  <c:v>616.41215999999997</c:v>
                </c:pt>
                <c:pt idx="281">
                  <c:v>611.95316000000003</c:v>
                </c:pt>
                <c:pt idx="282">
                  <c:v>606.06727999999998</c:v>
                </c:pt>
                <c:pt idx="283">
                  <c:v>597.50599999999997</c:v>
                </c:pt>
                <c:pt idx="284">
                  <c:v>590.37159999999994</c:v>
                </c:pt>
                <c:pt idx="285">
                  <c:v>582.88047999999992</c:v>
                </c:pt>
                <c:pt idx="286">
                  <c:v>573.07068000000004</c:v>
                </c:pt>
                <c:pt idx="287">
                  <c:v>557.01828</c:v>
                </c:pt>
              </c:numCache>
            </c:numRef>
          </c:yVal>
          <c:smooth val="1"/>
          <c:extLst>
            <c:ext xmlns:c16="http://schemas.microsoft.com/office/drawing/2014/chart" uri="{C3380CC4-5D6E-409C-BE32-E72D297353CC}">
              <c16:uniqueId val="{00000005-1B86-492D-AF33-1F7FB25BC3F4}"/>
            </c:ext>
          </c:extLst>
        </c:ser>
        <c:ser>
          <c:idx val="6"/>
          <c:order val="6"/>
          <c:tx>
            <c:v>AT7</c:v>
          </c:tx>
          <c:spPr>
            <a:ln w="19013" cap="rnd">
              <a:solidFill>
                <a:schemeClr val="accent1">
                  <a:lumMod val="60000"/>
                </a:schemeClr>
              </a:solidFill>
              <a:round/>
            </a:ln>
            <a:effectLst/>
          </c:spPr>
          <c:marker>
            <c:symbol val="none"/>
          </c:marker>
          <c:xVal>
            <c:numRef>
              <c:f>'AT1-AT7 stress strain-f'!$M$3:$M$185</c:f>
              <c:numCache>
                <c:formatCode>General</c:formatCode>
                <c:ptCount val="183"/>
                <c:pt idx="0">
                  <c:v>0</c:v>
                </c:pt>
                <c:pt idx="1">
                  <c:v>2E-3</c:v>
                </c:pt>
                <c:pt idx="2">
                  <c:v>4.0000000000000001E-3</c:v>
                </c:pt>
                <c:pt idx="3">
                  <c:v>4.0000000000000001E-3</c:v>
                </c:pt>
                <c:pt idx="4">
                  <c:v>6.000000000000001E-3</c:v>
                </c:pt>
                <c:pt idx="5">
                  <c:v>6.000000000000001E-3</c:v>
                </c:pt>
                <c:pt idx="6">
                  <c:v>8.0000000000000002E-3</c:v>
                </c:pt>
                <c:pt idx="7">
                  <c:v>8.0000000000000002E-3</c:v>
                </c:pt>
                <c:pt idx="8">
                  <c:v>8.0000000000000002E-3</c:v>
                </c:pt>
                <c:pt idx="9">
                  <c:v>1.2000000000000002E-2</c:v>
                </c:pt>
                <c:pt idx="10">
                  <c:v>1.3999999999999999E-2</c:v>
                </c:pt>
                <c:pt idx="11">
                  <c:v>1.3999999999999999E-2</c:v>
                </c:pt>
                <c:pt idx="12">
                  <c:v>1.3999999999999999E-2</c:v>
                </c:pt>
                <c:pt idx="13">
                  <c:v>1.6E-2</c:v>
                </c:pt>
                <c:pt idx="14">
                  <c:v>1.8000000000000002E-2</c:v>
                </c:pt>
                <c:pt idx="15">
                  <c:v>1.8000000000000002E-2</c:v>
                </c:pt>
                <c:pt idx="16">
                  <c:v>1.8000000000000002E-2</c:v>
                </c:pt>
                <c:pt idx="17">
                  <c:v>1.8000000000000002E-2</c:v>
                </c:pt>
                <c:pt idx="18">
                  <c:v>0.02</c:v>
                </c:pt>
                <c:pt idx="19">
                  <c:v>0.02</c:v>
                </c:pt>
                <c:pt idx="20">
                  <c:v>2.2000000000000002E-2</c:v>
                </c:pt>
                <c:pt idx="21">
                  <c:v>2.2000000000000002E-2</c:v>
                </c:pt>
                <c:pt idx="22">
                  <c:v>2.4000000000000004E-2</c:v>
                </c:pt>
                <c:pt idx="23">
                  <c:v>2.5999999999999999E-2</c:v>
                </c:pt>
                <c:pt idx="24">
                  <c:v>2.5999999999999999E-2</c:v>
                </c:pt>
                <c:pt idx="25">
                  <c:v>2.5999999999999999E-2</c:v>
                </c:pt>
                <c:pt idx="26">
                  <c:v>2.5999999999999999E-2</c:v>
                </c:pt>
                <c:pt idx="27">
                  <c:v>2.7999999999999997E-2</c:v>
                </c:pt>
                <c:pt idx="28">
                  <c:v>2.7999999999999997E-2</c:v>
                </c:pt>
                <c:pt idx="29">
                  <c:v>0.03</c:v>
                </c:pt>
                <c:pt idx="30">
                  <c:v>0.03</c:v>
                </c:pt>
                <c:pt idx="31">
                  <c:v>3.3999999999999996E-2</c:v>
                </c:pt>
                <c:pt idx="32">
                  <c:v>3.3999999999999996E-2</c:v>
                </c:pt>
                <c:pt idx="33">
                  <c:v>3.6000000000000004E-2</c:v>
                </c:pt>
                <c:pt idx="34">
                  <c:v>3.6000000000000004E-2</c:v>
                </c:pt>
                <c:pt idx="35">
                  <c:v>3.6000000000000004E-2</c:v>
                </c:pt>
                <c:pt idx="36">
                  <c:v>3.8000000000000006E-2</c:v>
                </c:pt>
                <c:pt idx="37">
                  <c:v>3.8000000000000006E-2</c:v>
                </c:pt>
                <c:pt idx="38">
                  <c:v>0.04</c:v>
                </c:pt>
                <c:pt idx="39">
                  <c:v>0.04</c:v>
                </c:pt>
                <c:pt idx="40">
                  <c:v>4.1999999999999996E-2</c:v>
                </c:pt>
                <c:pt idx="41">
                  <c:v>4.1999999999999996E-2</c:v>
                </c:pt>
                <c:pt idx="42">
                  <c:v>4.4000000000000004E-2</c:v>
                </c:pt>
                <c:pt idx="43">
                  <c:v>4.4000000000000004E-2</c:v>
                </c:pt>
                <c:pt idx="44">
                  <c:v>4.4000000000000004E-2</c:v>
                </c:pt>
                <c:pt idx="45">
                  <c:v>4.5999999999999999E-2</c:v>
                </c:pt>
                <c:pt idx="46">
                  <c:v>4.5999999999999999E-2</c:v>
                </c:pt>
                <c:pt idx="47">
                  <c:v>4.8000000000000008E-2</c:v>
                </c:pt>
                <c:pt idx="48">
                  <c:v>4.8000000000000008E-2</c:v>
                </c:pt>
                <c:pt idx="49">
                  <c:v>0.05</c:v>
                </c:pt>
                <c:pt idx="50">
                  <c:v>0.05</c:v>
                </c:pt>
                <c:pt idx="51">
                  <c:v>5.1999999999999998E-2</c:v>
                </c:pt>
                <c:pt idx="52">
                  <c:v>5.1999999999999998E-2</c:v>
                </c:pt>
                <c:pt idx="53">
                  <c:v>5.1999999999999998E-2</c:v>
                </c:pt>
                <c:pt idx="54">
                  <c:v>5.5999999999999994E-2</c:v>
                </c:pt>
                <c:pt idx="55">
                  <c:v>5.5999999999999994E-2</c:v>
                </c:pt>
                <c:pt idx="56">
                  <c:v>5.7999999999999996E-2</c:v>
                </c:pt>
                <c:pt idx="57">
                  <c:v>5.7999999999999996E-2</c:v>
                </c:pt>
                <c:pt idx="58">
                  <c:v>0.06</c:v>
                </c:pt>
                <c:pt idx="59">
                  <c:v>0.06</c:v>
                </c:pt>
                <c:pt idx="60">
                  <c:v>6.2E-2</c:v>
                </c:pt>
                <c:pt idx="61">
                  <c:v>6.2E-2</c:v>
                </c:pt>
                <c:pt idx="62">
                  <c:v>6.2E-2</c:v>
                </c:pt>
                <c:pt idx="63">
                  <c:v>6.4000000000000001E-2</c:v>
                </c:pt>
                <c:pt idx="64">
                  <c:v>6.4000000000000001E-2</c:v>
                </c:pt>
                <c:pt idx="65">
                  <c:v>6.6000000000000003E-2</c:v>
                </c:pt>
                <c:pt idx="66">
                  <c:v>6.6000000000000003E-2</c:v>
                </c:pt>
                <c:pt idx="67">
                  <c:v>6.7999999999999991E-2</c:v>
                </c:pt>
                <c:pt idx="68">
                  <c:v>7.0000000000000007E-2</c:v>
                </c:pt>
                <c:pt idx="69">
                  <c:v>7.0000000000000007E-2</c:v>
                </c:pt>
                <c:pt idx="70">
                  <c:v>7.0000000000000007E-2</c:v>
                </c:pt>
                <c:pt idx="71">
                  <c:v>7.0000000000000007E-2</c:v>
                </c:pt>
                <c:pt idx="72">
                  <c:v>7.2000000000000008E-2</c:v>
                </c:pt>
                <c:pt idx="73">
                  <c:v>7.2000000000000008E-2</c:v>
                </c:pt>
                <c:pt idx="74">
                  <c:v>7.3999999999999996E-2</c:v>
                </c:pt>
                <c:pt idx="75">
                  <c:v>7.8E-2</c:v>
                </c:pt>
                <c:pt idx="76">
                  <c:v>7.8E-2</c:v>
                </c:pt>
                <c:pt idx="77">
                  <c:v>0.08</c:v>
                </c:pt>
                <c:pt idx="78">
                  <c:v>0.08</c:v>
                </c:pt>
                <c:pt idx="79">
                  <c:v>0.08</c:v>
                </c:pt>
                <c:pt idx="80">
                  <c:v>0.08</c:v>
                </c:pt>
                <c:pt idx="81">
                  <c:v>8.199999999999999E-2</c:v>
                </c:pt>
                <c:pt idx="82">
                  <c:v>8.3999999999999991E-2</c:v>
                </c:pt>
                <c:pt idx="83">
                  <c:v>8.3999999999999991E-2</c:v>
                </c:pt>
                <c:pt idx="84">
                  <c:v>8.6000000000000007E-2</c:v>
                </c:pt>
                <c:pt idx="85">
                  <c:v>8.6000000000000007E-2</c:v>
                </c:pt>
                <c:pt idx="86">
                  <c:v>8.8000000000000009E-2</c:v>
                </c:pt>
                <c:pt idx="87">
                  <c:v>8.8000000000000009E-2</c:v>
                </c:pt>
                <c:pt idx="88">
                  <c:v>8.8000000000000009E-2</c:v>
                </c:pt>
                <c:pt idx="89">
                  <c:v>0.09</c:v>
                </c:pt>
                <c:pt idx="90">
                  <c:v>0.09</c:v>
                </c:pt>
                <c:pt idx="91">
                  <c:v>9.1999999999999998E-2</c:v>
                </c:pt>
                <c:pt idx="92">
                  <c:v>9.1999999999999998E-2</c:v>
                </c:pt>
                <c:pt idx="93">
                  <c:v>9.4E-2</c:v>
                </c:pt>
                <c:pt idx="94">
                  <c:v>9.4E-2</c:v>
                </c:pt>
                <c:pt idx="95">
                  <c:v>9.6000000000000016E-2</c:v>
                </c:pt>
                <c:pt idx="96">
                  <c:v>9.6000000000000016E-2</c:v>
                </c:pt>
                <c:pt idx="97">
                  <c:v>9.6000000000000016E-2</c:v>
                </c:pt>
                <c:pt idx="98">
                  <c:v>0.1</c:v>
                </c:pt>
                <c:pt idx="99">
                  <c:v>0.1</c:v>
                </c:pt>
                <c:pt idx="100">
                  <c:v>0.10200000000000001</c:v>
                </c:pt>
                <c:pt idx="101">
                  <c:v>0.104</c:v>
                </c:pt>
                <c:pt idx="102">
                  <c:v>0.104</c:v>
                </c:pt>
                <c:pt idx="103">
                  <c:v>0.106</c:v>
                </c:pt>
                <c:pt idx="104">
                  <c:v>0.106</c:v>
                </c:pt>
                <c:pt idx="105">
                  <c:v>0.106</c:v>
                </c:pt>
                <c:pt idx="106">
                  <c:v>0.106</c:v>
                </c:pt>
                <c:pt idx="107">
                  <c:v>0.108</c:v>
                </c:pt>
                <c:pt idx="108">
                  <c:v>0.11</c:v>
                </c:pt>
                <c:pt idx="109">
                  <c:v>0.11</c:v>
                </c:pt>
                <c:pt idx="110">
                  <c:v>0.11199999999999999</c:v>
                </c:pt>
                <c:pt idx="111">
                  <c:v>0.11199999999999999</c:v>
                </c:pt>
                <c:pt idx="112">
                  <c:v>0.114</c:v>
                </c:pt>
                <c:pt idx="113">
                  <c:v>0.114</c:v>
                </c:pt>
                <c:pt idx="114">
                  <c:v>0.114</c:v>
                </c:pt>
                <c:pt idx="115">
                  <c:v>0.11599999999999999</c:v>
                </c:pt>
                <c:pt idx="116">
                  <c:v>0.11599999999999999</c:v>
                </c:pt>
                <c:pt idx="117">
                  <c:v>0.11800000000000002</c:v>
                </c:pt>
                <c:pt idx="118">
                  <c:v>0.11800000000000002</c:v>
                </c:pt>
                <c:pt idx="119">
                  <c:v>0.12199999999999998</c:v>
                </c:pt>
                <c:pt idx="120">
                  <c:v>0.124</c:v>
                </c:pt>
                <c:pt idx="121">
                  <c:v>0.124</c:v>
                </c:pt>
                <c:pt idx="122">
                  <c:v>0.124</c:v>
                </c:pt>
                <c:pt idx="123">
                  <c:v>0.124</c:v>
                </c:pt>
                <c:pt idx="124">
                  <c:v>0.126</c:v>
                </c:pt>
                <c:pt idx="125">
                  <c:v>0.126</c:v>
                </c:pt>
                <c:pt idx="126">
                  <c:v>0.128</c:v>
                </c:pt>
                <c:pt idx="127">
                  <c:v>0.12999999999999998</c:v>
                </c:pt>
                <c:pt idx="128">
                  <c:v>0.12999999999999998</c:v>
                </c:pt>
                <c:pt idx="129">
                  <c:v>0.13200000000000001</c:v>
                </c:pt>
                <c:pt idx="130">
                  <c:v>0.13200000000000001</c:v>
                </c:pt>
                <c:pt idx="131">
                  <c:v>0.13200000000000001</c:v>
                </c:pt>
                <c:pt idx="132">
                  <c:v>0.13200000000000001</c:v>
                </c:pt>
                <c:pt idx="133">
                  <c:v>0.13400000000000001</c:v>
                </c:pt>
                <c:pt idx="134">
                  <c:v>0.13599999999999998</c:v>
                </c:pt>
                <c:pt idx="135">
                  <c:v>0.13599999999999998</c:v>
                </c:pt>
                <c:pt idx="136">
                  <c:v>0.13800000000000001</c:v>
                </c:pt>
                <c:pt idx="137">
                  <c:v>0.13800000000000001</c:v>
                </c:pt>
                <c:pt idx="138">
                  <c:v>0.14000000000000001</c:v>
                </c:pt>
                <c:pt idx="139">
                  <c:v>0.14000000000000001</c:v>
                </c:pt>
                <c:pt idx="140">
                  <c:v>0.14000000000000001</c:v>
                </c:pt>
                <c:pt idx="141">
                  <c:v>0.14400000000000002</c:v>
                </c:pt>
                <c:pt idx="142">
                  <c:v>0.14400000000000002</c:v>
                </c:pt>
                <c:pt idx="143">
                  <c:v>0.14600000000000002</c:v>
                </c:pt>
                <c:pt idx="144">
                  <c:v>0.14600000000000002</c:v>
                </c:pt>
                <c:pt idx="145">
                  <c:v>0.14799999999999999</c:v>
                </c:pt>
                <c:pt idx="146">
                  <c:v>0.15</c:v>
                </c:pt>
                <c:pt idx="147">
                  <c:v>0.15</c:v>
                </c:pt>
                <c:pt idx="148">
                  <c:v>0.15</c:v>
                </c:pt>
                <c:pt idx="149">
                  <c:v>0.15</c:v>
                </c:pt>
                <c:pt idx="150">
                  <c:v>0.15200000000000002</c:v>
                </c:pt>
                <c:pt idx="151">
                  <c:v>0.154</c:v>
                </c:pt>
                <c:pt idx="152">
                  <c:v>0.154</c:v>
                </c:pt>
                <c:pt idx="153">
                  <c:v>0.156</c:v>
                </c:pt>
                <c:pt idx="154">
                  <c:v>0.158</c:v>
                </c:pt>
                <c:pt idx="155">
                  <c:v>0.158</c:v>
                </c:pt>
                <c:pt idx="156">
                  <c:v>0.158</c:v>
                </c:pt>
                <c:pt idx="157">
                  <c:v>0.16</c:v>
                </c:pt>
                <c:pt idx="158">
                  <c:v>0.16</c:v>
                </c:pt>
                <c:pt idx="159">
                  <c:v>0.16200000000000001</c:v>
                </c:pt>
                <c:pt idx="160">
                  <c:v>0.16200000000000001</c:v>
                </c:pt>
                <c:pt idx="161">
                  <c:v>0.16600000000000001</c:v>
                </c:pt>
                <c:pt idx="162">
                  <c:v>0.16600000000000001</c:v>
                </c:pt>
                <c:pt idx="163">
                  <c:v>0.16799999999999998</c:v>
                </c:pt>
                <c:pt idx="164">
                  <c:v>0.16799999999999998</c:v>
                </c:pt>
                <c:pt idx="165">
                  <c:v>0.16799999999999998</c:v>
                </c:pt>
                <c:pt idx="166">
                  <c:v>0.16999999999999998</c:v>
                </c:pt>
                <c:pt idx="167">
                  <c:v>0.16999999999999998</c:v>
                </c:pt>
                <c:pt idx="168">
                  <c:v>0.17200000000000001</c:v>
                </c:pt>
                <c:pt idx="169">
                  <c:v>0.17400000000000002</c:v>
                </c:pt>
                <c:pt idx="170">
                  <c:v>0.17400000000000002</c:v>
                </c:pt>
                <c:pt idx="171">
                  <c:v>0.17600000000000002</c:v>
                </c:pt>
                <c:pt idx="172">
                  <c:v>0.17600000000000002</c:v>
                </c:pt>
                <c:pt idx="173">
                  <c:v>0.17600000000000002</c:v>
                </c:pt>
                <c:pt idx="174">
                  <c:v>0.17800000000000002</c:v>
                </c:pt>
                <c:pt idx="175">
                  <c:v>0.17800000000000002</c:v>
                </c:pt>
                <c:pt idx="176">
                  <c:v>0.18</c:v>
                </c:pt>
                <c:pt idx="177">
                  <c:v>0.18</c:v>
                </c:pt>
                <c:pt idx="178">
                  <c:v>0.18199999999999997</c:v>
                </c:pt>
                <c:pt idx="179">
                  <c:v>0.184</c:v>
                </c:pt>
                <c:pt idx="180">
                  <c:v>0.184</c:v>
                </c:pt>
                <c:pt idx="181">
                  <c:v>0.184</c:v>
                </c:pt>
                <c:pt idx="182">
                  <c:v>0.188</c:v>
                </c:pt>
              </c:numCache>
            </c:numRef>
          </c:xVal>
          <c:yVal>
            <c:numRef>
              <c:f>'AT1-AT7 stress strain-f'!$N$3:$N$185</c:f>
              <c:numCache>
                <c:formatCode>General</c:formatCode>
                <c:ptCount val="183"/>
                <c:pt idx="0">
                  <c:v>0</c:v>
                </c:pt>
                <c:pt idx="1">
                  <c:v>36.02872</c:v>
                </c:pt>
                <c:pt idx="2">
                  <c:v>41.736239999999995</c:v>
                </c:pt>
                <c:pt idx="3">
                  <c:v>47.622119999999995</c:v>
                </c:pt>
                <c:pt idx="4">
                  <c:v>54.221439999999994</c:v>
                </c:pt>
                <c:pt idx="5">
                  <c:v>60.464039999999997</c:v>
                </c:pt>
                <c:pt idx="6">
                  <c:v>66.528279999999995</c:v>
                </c:pt>
                <c:pt idx="7">
                  <c:v>72.770879999999991</c:v>
                </c:pt>
                <c:pt idx="8">
                  <c:v>78.835120000000003</c:v>
                </c:pt>
                <c:pt idx="9">
                  <c:v>82.045599999999993</c:v>
                </c:pt>
                <c:pt idx="10">
                  <c:v>75.981359999999995</c:v>
                </c:pt>
                <c:pt idx="11">
                  <c:v>87.039680000000004</c:v>
                </c:pt>
                <c:pt idx="12">
                  <c:v>92.033759999999987</c:v>
                </c:pt>
                <c:pt idx="13">
                  <c:v>96.671119999999988</c:v>
                </c:pt>
                <c:pt idx="14">
                  <c:v>102.20028000000001</c:v>
                </c:pt>
                <c:pt idx="15">
                  <c:v>107.90779999999998</c:v>
                </c:pt>
                <c:pt idx="16">
                  <c:v>113.25859999999999</c:v>
                </c:pt>
                <c:pt idx="17">
                  <c:v>118.07431999999999</c:v>
                </c:pt>
                <c:pt idx="18">
                  <c:v>122.35495999999999</c:v>
                </c:pt>
                <c:pt idx="19">
                  <c:v>125.74379999999999</c:v>
                </c:pt>
                <c:pt idx="20">
                  <c:v>129.66772</c:v>
                </c:pt>
                <c:pt idx="21">
                  <c:v>134.66179999999997</c:v>
                </c:pt>
                <c:pt idx="22">
                  <c:v>139.29916</c:v>
                </c:pt>
                <c:pt idx="23">
                  <c:v>144.82831999999999</c:v>
                </c:pt>
                <c:pt idx="24">
                  <c:v>150.17911999999998</c:v>
                </c:pt>
                <c:pt idx="25">
                  <c:v>155.52992</c:v>
                </c:pt>
                <c:pt idx="26">
                  <c:v>161.23743999999999</c:v>
                </c:pt>
                <c:pt idx="27">
                  <c:v>167.12331999999998</c:v>
                </c:pt>
                <c:pt idx="28">
                  <c:v>173.18756000000002</c:v>
                </c:pt>
                <c:pt idx="29">
                  <c:v>179.78687999999997</c:v>
                </c:pt>
                <c:pt idx="30">
                  <c:v>186.56456</c:v>
                </c:pt>
                <c:pt idx="31">
                  <c:v>193.87731999999997</c:v>
                </c:pt>
                <c:pt idx="32">
                  <c:v>201.19007999999997</c:v>
                </c:pt>
                <c:pt idx="33">
                  <c:v>208.68119999999999</c:v>
                </c:pt>
                <c:pt idx="34">
                  <c:v>216.52903999999998</c:v>
                </c:pt>
                <c:pt idx="35">
                  <c:v>225.09031999999999</c:v>
                </c:pt>
                <c:pt idx="36">
                  <c:v>233.82996</c:v>
                </c:pt>
                <c:pt idx="37">
                  <c:v>242.92631999999998</c:v>
                </c:pt>
                <c:pt idx="38">
                  <c:v>252.20104000000001</c:v>
                </c:pt>
                <c:pt idx="39">
                  <c:v>261.65412000000003</c:v>
                </c:pt>
                <c:pt idx="40">
                  <c:v>271.10719999999998</c:v>
                </c:pt>
                <c:pt idx="41">
                  <c:v>280.73863999999998</c:v>
                </c:pt>
                <c:pt idx="42">
                  <c:v>290.54843999999997</c:v>
                </c:pt>
                <c:pt idx="43">
                  <c:v>300.17987999999997</c:v>
                </c:pt>
                <c:pt idx="44">
                  <c:v>309.63295999999997</c:v>
                </c:pt>
                <c:pt idx="45">
                  <c:v>319.44275999999996</c:v>
                </c:pt>
                <c:pt idx="46">
                  <c:v>328.89583999999996</c:v>
                </c:pt>
                <c:pt idx="47">
                  <c:v>337.81384000000003</c:v>
                </c:pt>
                <c:pt idx="48">
                  <c:v>345.48331999999999</c:v>
                </c:pt>
                <c:pt idx="49">
                  <c:v>353.86624</c:v>
                </c:pt>
                <c:pt idx="50">
                  <c:v>362.07079999999996</c:v>
                </c:pt>
                <c:pt idx="51">
                  <c:v>370.45371999999998</c:v>
                </c:pt>
                <c:pt idx="52">
                  <c:v>378.65827999999999</c:v>
                </c:pt>
                <c:pt idx="53">
                  <c:v>387.04119999999995</c:v>
                </c:pt>
                <c:pt idx="54">
                  <c:v>395.42412000000002</c:v>
                </c:pt>
                <c:pt idx="55">
                  <c:v>403.62867999999992</c:v>
                </c:pt>
                <c:pt idx="56">
                  <c:v>412.01160000000004</c:v>
                </c:pt>
                <c:pt idx="57">
                  <c:v>420.21615999999995</c:v>
                </c:pt>
                <c:pt idx="58">
                  <c:v>428.95580000000001</c:v>
                </c:pt>
                <c:pt idx="59">
                  <c:v>437.51707999999996</c:v>
                </c:pt>
                <c:pt idx="60">
                  <c:v>445.90000000000003</c:v>
                </c:pt>
                <c:pt idx="61">
                  <c:v>454.28291999999993</c:v>
                </c:pt>
                <c:pt idx="62">
                  <c:v>462.66584000000006</c:v>
                </c:pt>
                <c:pt idx="63">
                  <c:v>470.15695999999997</c:v>
                </c:pt>
                <c:pt idx="64">
                  <c:v>477.11299999999994</c:v>
                </c:pt>
                <c:pt idx="65">
                  <c:v>484.24739999999997</c:v>
                </c:pt>
                <c:pt idx="66">
                  <c:v>490.84672</c:v>
                </c:pt>
                <c:pt idx="67">
                  <c:v>497.62439999999992</c:v>
                </c:pt>
                <c:pt idx="68">
                  <c:v>504.04536000000002</c:v>
                </c:pt>
                <c:pt idx="69">
                  <c:v>509.93123999999995</c:v>
                </c:pt>
                <c:pt idx="70">
                  <c:v>515.28203999999994</c:v>
                </c:pt>
                <c:pt idx="71">
                  <c:v>520.09775999999999</c:v>
                </c:pt>
                <c:pt idx="72">
                  <c:v>525.09184000000005</c:v>
                </c:pt>
                <c:pt idx="73">
                  <c:v>529.55083999999999</c:v>
                </c:pt>
                <c:pt idx="74">
                  <c:v>533.65311999999994</c:v>
                </c:pt>
                <c:pt idx="75">
                  <c:v>537.57704000000001</c:v>
                </c:pt>
                <c:pt idx="76">
                  <c:v>539.36063999999999</c:v>
                </c:pt>
                <c:pt idx="77">
                  <c:v>542.74947999999995</c:v>
                </c:pt>
                <c:pt idx="78">
                  <c:v>545.60324000000003</c:v>
                </c:pt>
                <c:pt idx="79">
                  <c:v>546.85176000000001</c:v>
                </c:pt>
                <c:pt idx="80">
                  <c:v>546.85176000000001</c:v>
                </c:pt>
                <c:pt idx="81">
                  <c:v>548.45699999999999</c:v>
                </c:pt>
                <c:pt idx="82">
                  <c:v>548.10028</c:v>
                </c:pt>
                <c:pt idx="83">
                  <c:v>548.63535999999999</c:v>
                </c:pt>
                <c:pt idx="84">
                  <c:v>549.88387999999986</c:v>
                </c:pt>
                <c:pt idx="85">
                  <c:v>550.95403999999996</c:v>
                </c:pt>
                <c:pt idx="86">
                  <c:v>548.99207999999999</c:v>
                </c:pt>
                <c:pt idx="87">
                  <c:v>547.92192</c:v>
                </c:pt>
                <c:pt idx="88">
                  <c:v>547.5652</c:v>
                </c:pt>
                <c:pt idx="89">
                  <c:v>546.49504000000002</c:v>
                </c:pt>
                <c:pt idx="90">
                  <c:v>552.38091999999995</c:v>
                </c:pt>
                <c:pt idx="91">
                  <c:v>552.55928000000006</c:v>
                </c:pt>
                <c:pt idx="92">
                  <c:v>561.12055999999995</c:v>
                </c:pt>
                <c:pt idx="93">
                  <c:v>564.68776000000003</c:v>
                </c:pt>
                <c:pt idx="94">
                  <c:v>567.71987999999999</c:v>
                </c:pt>
                <c:pt idx="95">
                  <c:v>570.39527999999996</c:v>
                </c:pt>
                <c:pt idx="96">
                  <c:v>573.24903999999992</c:v>
                </c:pt>
                <c:pt idx="97">
                  <c:v>575.92444</c:v>
                </c:pt>
                <c:pt idx="98">
                  <c:v>578.59983999999997</c:v>
                </c:pt>
                <c:pt idx="99">
                  <c:v>581.09687999999994</c:v>
                </c:pt>
                <c:pt idx="100">
                  <c:v>583.41555999999991</c:v>
                </c:pt>
                <c:pt idx="101">
                  <c:v>586.09096</c:v>
                </c:pt>
                <c:pt idx="102">
                  <c:v>588.40963999999997</c:v>
                </c:pt>
                <c:pt idx="103">
                  <c:v>590.90667999999994</c:v>
                </c:pt>
                <c:pt idx="104">
                  <c:v>593.04700000000003</c:v>
                </c:pt>
                <c:pt idx="105">
                  <c:v>595.18732</c:v>
                </c:pt>
                <c:pt idx="106">
                  <c:v>597.68435999999997</c:v>
                </c:pt>
                <c:pt idx="107">
                  <c:v>599.82468000000006</c:v>
                </c:pt>
                <c:pt idx="108">
                  <c:v>601.96500000000003</c:v>
                </c:pt>
                <c:pt idx="109">
                  <c:v>603.92696000000001</c:v>
                </c:pt>
                <c:pt idx="110">
                  <c:v>606.06727999999998</c:v>
                </c:pt>
                <c:pt idx="111">
                  <c:v>607.85087999999996</c:v>
                </c:pt>
                <c:pt idx="112">
                  <c:v>609.81283999999994</c:v>
                </c:pt>
                <c:pt idx="113">
                  <c:v>611.95316000000003</c:v>
                </c:pt>
                <c:pt idx="114">
                  <c:v>613.73675999999989</c:v>
                </c:pt>
                <c:pt idx="115">
                  <c:v>615.52035999999987</c:v>
                </c:pt>
                <c:pt idx="116">
                  <c:v>617.30395999999996</c:v>
                </c:pt>
                <c:pt idx="117">
                  <c:v>618.73083999999994</c:v>
                </c:pt>
                <c:pt idx="118">
                  <c:v>620.51443999999992</c:v>
                </c:pt>
                <c:pt idx="119">
                  <c:v>622.11968000000002</c:v>
                </c:pt>
                <c:pt idx="120">
                  <c:v>623.90327999999988</c:v>
                </c:pt>
                <c:pt idx="121">
                  <c:v>624.61671999999999</c:v>
                </c:pt>
                <c:pt idx="122">
                  <c:v>626.40031999999997</c:v>
                </c:pt>
                <c:pt idx="123">
                  <c:v>627.64883999999995</c:v>
                </c:pt>
                <c:pt idx="124">
                  <c:v>628.89735999999994</c:v>
                </c:pt>
                <c:pt idx="125">
                  <c:v>630.32424000000003</c:v>
                </c:pt>
                <c:pt idx="126">
                  <c:v>631.5727599999999</c:v>
                </c:pt>
                <c:pt idx="127">
                  <c:v>632.82127999999989</c:v>
                </c:pt>
                <c:pt idx="128">
                  <c:v>633.71307999999999</c:v>
                </c:pt>
                <c:pt idx="129">
                  <c:v>634.78323999999998</c:v>
                </c:pt>
                <c:pt idx="130">
                  <c:v>635.67503999999997</c:v>
                </c:pt>
                <c:pt idx="131">
                  <c:v>636.92355999999995</c:v>
                </c:pt>
                <c:pt idx="132">
                  <c:v>637.63699999999994</c:v>
                </c:pt>
                <c:pt idx="133">
                  <c:v>638.70716000000004</c:v>
                </c:pt>
                <c:pt idx="134">
                  <c:v>639.59895999999992</c:v>
                </c:pt>
                <c:pt idx="135">
                  <c:v>640.13403999999991</c:v>
                </c:pt>
                <c:pt idx="136">
                  <c:v>641.20420000000001</c:v>
                </c:pt>
                <c:pt idx="137">
                  <c:v>641.73927999999989</c:v>
                </c:pt>
                <c:pt idx="138">
                  <c:v>642.63108</c:v>
                </c:pt>
                <c:pt idx="139">
                  <c:v>643.34451999999999</c:v>
                </c:pt>
                <c:pt idx="140">
                  <c:v>643.87959999999998</c:v>
                </c:pt>
                <c:pt idx="141">
                  <c:v>644.59303999999997</c:v>
                </c:pt>
                <c:pt idx="142">
                  <c:v>644.94975999999997</c:v>
                </c:pt>
                <c:pt idx="143">
                  <c:v>645.30647999999997</c:v>
                </c:pt>
                <c:pt idx="144">
                  <c:v>645.66319999999996</c:v>
                </c:pt>
                <c:pt idx="145">
                  <c:v>646.91171999999995</c:v>
                </c:pt>
                <c:pt idx="146">
                  <c:v>647.09008000000006</c:v>
                </c:pt>
                <c:pt idx="147">
                  <c:v>647.44679999999994</c:v>
                </c:pt>
                <c:pt idx="148">
                  <c:v>647.62516000000005</c:v>
                </c:pt>
                <c:pt idx="149">
                  <c:v>647.98187999999993</c:v>
                </c:pt>
                <c:pt idx="150">
                  <c:v>648.16024000000004</c:v>
                </c:pt>
                <c:pt idx="151">
                  <c:v>648.51695999999993</c:v>
                </c:pt>
                <c:pt idx="152">
                  <c:v>648.87368000000004</c:v>
                </c:pt>
                <c:pt idx="153">
                  <c:v>649.05204000000003</c:v>
                </c:pt>
                <c:pt idx="154">
                  <c:v>649.05204000000003</c:v>
                </c:pt>
                <c:pt idx="155">
                  <c:v>649.05204000000003</c:v>
                </c:pt>
                <c:pt idx="156">
                  <c:v>649.05204000000003</c:v>
                </c:pt>
                <c:pt idx="157">
                  <c:v>649.05204000000003</c:v>
                </c:pt>
                <c:pt idx="158">
                  <c:v>649.05204000000003</c:v>
                </c:pt>
                <c:pt idx="159">
                  <c:v>648.87368000000004</c:v>
                </c:pt>
                <c:pt idx="160">
                  <c:v>648.87368000000004</c:v>
                </c:pt>
                <c:pt idx="161">
                  <c:v>648.69531999999992</c:v>
                </c:pt>
                <c:pt idx="162">
                  <c:v>648.51695999999993</c:v>
                </c:pt>
                <c:pt idx="163">
                  <c:v>647.98187999999993</c:v>
                </c:pt>
                <c:pt idx="164">
                  <c:v>647.62516000000005</c:v>
                </c:pt>
                <c:pt idx="165">
                  <c:v>647.26843999999994</c:v>
                </c:pt>
                <c:pt idx="166">
                  <c:v>646.73335999999995</c:v>
                </c:pt>
                <c:pt idx="167">
                  <c:v>646.19827999999995</c:v>
                </c:pt>
                <c:pt idx="168">
                  <c:v>645.66319999999996</c:v>
                </c:pt>
                <c:pt idx="169">
                  <c:v>644.77139999999986</c:v>
                </c:pt>
                <c:pt idx="170">
                  <c:v>643.52287999999987</c:v>
                </c:pt>
                <c:pt idx="171">
                  <c:v>641.91764000000001</c:v>
                </c:pt>
                <c:pt idx="172">
                  <c:v>639.95568000000003</c:v>
                </c:pt>
                <c:pt idx="173">
                  <c:v>637.10191999999995</c:v>
                </c:pt>
                <c:pt idx="174">
                  <c:v>632.82127999999989</c:v>
                </c:pt>
                <c:pt idx="175">
                  <c:v>627.11375999999984</c:v>
                </c:pt>
                <c:pt idx="176">
                  <c:v>619.80100000000004</c:v>
                </c:pt>
                <c:pt idx="177">
                  <c:v>610.16955999999993</c:v>
                </c:pt>
                <c:pt idx="178">
                  <c:v>600.71647999999993</c:v>
                </c:pt>
                <c:pt idx="179">
                  <c:v>588.94472000000007</c:v>
                </c:pt>
                <c:pt idx="180">
                  <c:v>575.21100000000001</c:v>
                </c:pt>
                <c:pt idx="181">
                  <c:v>552.73763999999994</c:v>
                </c:pt>
                <c:pt idx="182">
                  <c:v>503.86699999999996</c:v>
                </c:pt>
              </c:numCache>
            </c:numRef>
          </c:yVal>
          <c:smooth val="1"/>
          <c:extLst>
            <c:ext xmlns:c16="http://schemas.microsoft.com/office/drawing/2014/chart" uri="{C3380CC4-5D6E-409C-BE32-E72D297353CC}">
              <c16:uniqueId val="{00000006-1B86-492D-AF33-1F7FB25BC3F4}"/>
            </c:ext>
          </c:extLst>
        </c:ser>
        <c:ser>
          <c:idx val="7"/>
          <c:order val="7"/>
          <c:tx>
            <c:v>0.2% offset</c:v>
          </c:tx>
          <c:spPr>
            <a:ln w="19013" cap="rnd">
              <a:solidFill>
                <a:schemeClr val="accent2">
                  <a:lumMod val="60000"/>
                </a:schemeClr>
              </a:solidFill>
              <a:round/>
            </a:ln>
            <a:effectLst/>
          </c:spPr>
          <c:marker>
            <c:symbol val="none"/>
          </c:marker>
          <c:xVal>
            <c:numRef>
              <c:f>'AT1-AT7 stress strain-f'!$S$3:$S$96</c:f>
              <c:numCache>
                <c:formatCode>General</c:formatCode>
                <c:ptCount val="94"/>
                <c:pt idx="0">
                  <c:v>2E-3</c:v>
                </c:pt>
                <c:pt idx="1">
                  <c:v>4.0000000000000001E-3</c:v>
                </c:pt>
                <c:pt idx="2">
                  <c:v>6.0000000000000001E-3</c:v>
                </c:pt>
                <c:pt idx="3">
                  <c:v>6.0000000000000001E-3</c:v>
                </c:pt>
                <c:pt idx="4">
                  <c:v>8.0000000000000002E-3</c:v>
                </c:pt>
                <c:pt idx="5">
                  <c:v>8.0000000000000002E-3</c:v>
                </c:pt>
                <c:pt idx="6">
                  <c:v>0.01</c:v>
                </c:pt>
                <c:pt idx="7">
                  <c:v>0.01</c:v>
                </c:pt>
                <c:pt idx="8">
                  <c:v>0.01</c:v>
                </c:pt>
                <c:pt idx="9">
                  <c:v>1.4000000000000002E-2</c:v>
                </c:pt>
                <c:pt idx="10">
                  <c:v>1.6E-2</c:v>
                </c:pt>
                <c:pt idx="11">
                  <c:v>1.6E-2</c:v>
                </c:pt>
                <c:pt idx="12">
                  <c:v>1.6E-2</c:v>
                </c:pt>
                <c:pt idx="13">
                  <c:v>1.8000000000000002E-2</c:v>
                </c:pt>
                <c:pt idx="14">
                  <c:v>2.0000000000000004E-2</c:v>
                </c:pt>
                <c:pt idx="15">
                  <c:v>2.0000000000000004E-2</c:v>
                </c:pt>
                <c:pt idx="16">
                  <c:v>2.0000000000000004E-2</c:v>
                </c:pt>
                <c:pt idx="17">
                  <c:v>2.0000000000000004E-2</c:v>
                </c:pt>
                <c:pt idx="18">
                  <c:v>2.1999999999999999E-2</c:v>
                </c:pt>
                <c:pt idx="19">
                  <c:v>2.1999999999999999E-2</c:v>
                </c:pt>
                <c:pt idx="20">
                  <c:v>2.4E-2</c:v>
                </c:pt>
                <c:pt idx="21">
                  <c:v>2.4E-2</c:v>
                </c:pt>
                <c:pt idx="22">
                  <c:v>2.6000000000000002E-2</c:v>
                </c:pt>
                <c:pt idx="23">
                  <c:v>2.7999999999999997E-2</c:v>
                </c:pt>
                <c:pt idx="24">
                  <c:v>2.7999999999999997E-2</c:v>
                </c:pt>
                <c:pt idx="25">
                  <c:v>2.7999999999999997E-2</c:v>
                </c:pt>
                <c:pt idx="26">
                  <c:v>2.7999999999999997E-2</c:v>
                </c:pt>
                <c:pt idx="27">
                  <c:v>0.03</c:v>
                </c:pt>
                <c:pt idx="28">
                  <c:v>0.03</c:v>
                </c:pt>
                <c:pt idx="29">
                  <c:v>3.2000000000000001E-2</c:v>
                </c:pt>
                <c:pt idx="30">
                  <c:v>3.2000000000000001E-2</c:v>
                </c:pt>
                <c:pt idx="31">
                  <c:v>3.5999999999999997E-2</c:v>
                </c:pt>
                <c:pt idx="32">
                  <c:v>3.5999999999999997E-2</c:v>
                </c:pt>
                <c:pt idx="33">
                  <c:v>3.8000000000000006E-2</c:v>
                </c:pt>
                <c:pt idx="34">
                  <c:v>3.8000000000000006E-2</c:v>
                </c:pt>
                <c:pt idx="35">
                  <c:v>3.8000000000000006E-2</c:v>
                </c:pt>
                <c:pt idx="36">
                  <c:v>4.0000000000000008E-2</c:v>
                </c:pt>
                <c:pt idx="37">
                  <c:v>4.0000000000000008E-2</c:v>
                </c:pt>
                <c:pt idx="38">
                  <c:v>4.2000000000000003E-2</c:v>
                </c:pt>
                <c:pt idx="39">
                  <c:v>4.2000000000000003E-2</c:v>
                </c:pt>
                <c:pt idx="40">
                  <c:v>4.3999999999999997E-2</c:v>
                </c:pt>
                <c:pt idx="41">
                  <c:v>4.3999999999999997E-2</c:v>
                </c:pt>
                <c:pt idx="42">
                  <c:v>4.6000000000000006E-2</c:v>
                </c:pt>
                <c:pt idx="43">
                  <c:v>4.6000000000000006E-2</c:v>
                </c:pt>
                <c:pt idx="44">
                  <c:v>4.6000000000000006E-2</c:v>
                </c:pt>
                <c:pt idx="45">
                  <c:v>4.8000000000000001E-2</c:v>
                </c:pt>
                <c:pt idx="46">
                  <c:v>4.8000000000000001E-2</c:v>
                </c:pt>
                <c:pt idx="47">
                  <c:v>5.000000000000001E-2</c:v>
                </c:pt>
                <c:pt idx="48">
                  <c:v>5.000000000000001E-2</c:v>
                </c:pt>
                <c:pt idx="49">
                  <c:v>5.2000000000000005E-2</c:v>
                </c:pt>
                <c:pt idx="50">
                  <c:v>5.2000000000000005E-2</c:v>
                </c:pt>
                <c:pt idx="51">
                  <c:v>5.3999999999999999E-2</c:v>
                </c:pt>
                <c:pt idx="52">
                  <c:v>5.3999999999999999E-2</c:v>
                </c:pt>
                <c:pt idx="53">
                  <c:v>5.3999999999999999E-2</c:v>
                </c:pt>
                <c:pt idx="54">
                  <c:v>5.7999999999999996E-2</c:v>
                </c:pt>
                <c:pt idx="55">
                  <c:v>5.7999999999999996E-2</c:v>
                </c:pt>
                <c:pt idx="56">
                  <c:v>0.06</c:v>
                </c:pt>
                <c:pt idx="57">
                  <c:v>0.06</c:v>
                </c:pt>
                <c:pt idx="58">
                  <c:v>6.2E-2</c:v>
                </c:pt>
                <c:pt idx="59">
                  <c:v>6.2E-2</c:v>
                </c:pt>
                <c:pt idx="60">
                  <c:v>6.4000000000000001E-2</c:v>
                </c:pt>
                <c:pt idx="61">
                  <c:v>6.4000000000000001E-2</c:v>
                </c:pt>
                <c:pt idx="62">
                  <c:v>6.4000000000000001E-2</c:v>
                </c:pt>
                <c:pt idx="63">
                  <c:v>6.6000000000000003E-2</c:v>
                </c:pt>
                <c:pt idx="64">
                  <c:v>6.6000000000000003E-2</c:v>
                </c:pt>
                <c:pt idx="65">
                  <c:v>6.8000000000000005E-2</c:v>
                </c:pt>
                <c:pt idx="66">
                  <c:v>6.8000000000000005E-2</c:v>
                </c:pt>
                <c:pt idx="67">
                  <c:v>6.9999999999999993E-2</c:v>
                </c:pt>
                <c:pt idx="68">
                  <c:v>7.2000000000000008E-2</c:v>
                </c:pt>
                <c:pt idx="69">
                  <c:v>7.2000000000000008E-2</c:v>
                </c:pt>
                <c:pt idx="70">
                  <c:v>7.2000000000000008E-2</c:v>
                </c:pt>
                <c:pt idx="71">
                  <c:v>7.2000000000000008E-2</c:v>
                </c:pt>
                <c:pt idx="72">
                  <c:v>7.400000000000001E-2</c:v>
                </c:pt>
                <c:pt idx="73">
                  <c:v>7.400000000000001E-2</c:v>
                </c:pt>
                <c:pt idx="74">
                  <c:v>7.5999999999999998E-2</c:v>
                </c:pt>
                <c:pt idx="75">
                  <c:v>0.08</c:v>
                </c:pt>
                <c:pt idx="76">
                  <c:v>0.08</c:v>
                </c:pt>
                <c:pt idx="77">
                  <c:v>8.2000000000000003E-2</c:v>
                </c:pt>
                <c:pt idx="78">
                  <c:v>8.2000000000000003E-2</c:v>
                </c:pt>
                <c:pt idx="79">
                  <c:v>8.2000000000000003E-2</c:v>
                </c:pt>
                <c:pt idx="80">
                  <c:v>8.2000000000000003E-2</c:v>
                </c:pt>
                <c:pt idx="81">
                  <c:v>8.3999999999999991E-2</c:v>
                </c:pt>
                <c:pt idx="82">
                  <c:v>8.5999999999999993E-2</c:v>
                </c:pt>
                <c:pt idx="83">
                  <c:v>8.5999999999999993E-2</c:v>
                </c:pt>
                <c:pt idx="84">
                  <c:v>8.8000000000000009E-2</c:v>
                </c:pt>
                <c:pt idx="85">
                  <c:v>8.8000000000000009E-2</c:v>
                </c:pt>
                <c:pt idx="86">
                  <c:v>9.0000000000000011E-2</c:v>
                </c:pt>
                <c:pt idx="87">
                  <c:v>9.0000000000000011E-2</c:v>
                </c:pt>
                <c:pt idx="88">
                  <c:v>9.0000000000000011E-2</c:v>
                </c:pt>
                <c:pt idx="89">
                  <c:v>9.1999999999999998E-2</c:v>
                </c:pt>
                <c:pt idx="90">
                  <c:v>9.1999999999999998E-2</c:v>
                </c:pt>
                <c:pt idx="91">
                  <c:v>9.4E-2</c:v>
                </c:pt>
                <c:pt idx="92">
                  <c:v>9.4E-2</c:v>
                </c:pt>
                <c:pt idx="93">
                  <c:v>9.6000000000000002E-2</c:v>
                </c:pt>
              </c:numCache>
            </c:numRef>
          </c:xVal>
          <c:yVal>
            <c:numRef>
              <c:f>'AT1-AT7 stress strain-f'!$T$3:$T$94</c:f>
              <c:numCache>
                <c:formatCode>General</c:formatCode>
                <c:ptCount val="92"/>
                <c:pt idx="0">
                  <c:v>0</c:v>
                </c:pt>
                <c:pt idx="1">
                  <c:v>14.652000000000001</c:v>
                </c:pt>
                <c:pt idx="2">
                  <c:v>29.304000000000002</c:v>
                </c:pt>
                <c:pt idx="3">
                  <c:v>29.304000000000002</c:v>
                </c:pt>
                <c:pt idx="4">
                  <c:v>43.95600000000001</c:v>
                </c:pt>
                <c:pt idx="5">
                  <c:v>43.95600000000001</c:v>
                </c:pt>
                <c:pt idx="6">
                  <c:v>58.608000000000004</c:v>
                </c:pt>
                <c:pt idx="7">
                  <c:v>58.608000000000004</c:v>
                </c:pt>
                <c:pt idx="8">
                  <c:v>58.608000000000004</c:v>
                </c:pt>
                <c:pt idx="9">
                  <c:v>87.91200000000002</c:v>
                </c:pt>
                <c:pt idx="10">
                  <c:v>102.56399999999999</c:v>
                </c:pt>
                <c:pt idx="11">
                  <c:v>102.56399999999999</c:v>
                </c:pt>
                <c:pt idx="12">
                  <c:v>102.56399999999999</c:v>
                </c:pt>
                <c:pt idx="13">
                  <c:v>117.21600000000001</c:v>
                </c:pt>
                <c:pt idx="14">
                  <c:v>131.86800000000002</c:v>
                </c:pt>
                <c:pt idx="15">
                  <c:v>131.86800000000002</c:v>
                </c:pt>
                <c:pt idx="16">
                  <c:v>131.86800000000002</c:v>
                </c:pt>
                <c:pt idx="17">
                  <c:v>131.86800000000002</c:v>
                </c:pt>
                <c:pt idx="18">
                  <c:v>146.52000000000001</c:v>
                </c:pt>
                <c:pt idx="19">
                  <c:v>146.52000000000001</c:v>
                </c:pt>
                <c:pt idx="20">
                  <c:v>161.17200000000003</c:v>
                </c:pt>
                <c:pt idx="21">
                  <c:v>161.17200000000003</c:v>
                </c:pt>
                <c:pt idx="22">
                  <c:v>175.82400000000004</c:v>
                </c:pt>
                <c:pt idx="23">
                  <c:v>190.476</c:v>
                </c:pt>
                <c:pt idx="24">
                  <c:v>190.476</c:v>
                </c:pt>
                <c:pt idx="25">
                  <c:v>190.476</c:v>
                </c:pt>
                <c:pt idx="26">
                  <c:v>190.476</c:v>
                </c:pt>
                <c:pt idx="27">
                  <c:v>205.12799999999999</c:v>
                </c:pt>
                <c:pt idx="28">
                  <c:v>205.12799999999999</c:v>
                </c:pt>
                <c:pt idx="29">
                  <c:v>219.78</c:v>
                </c:pt>
                <c:pt idx="30">
                  <c:v>219.78</c:v>
                </c:pt>
                <c:pt idx="31">
                  <c:v>249.08399999999997</c:v>
                </c:pt>
                <c:pt idx="32">
                  <c:v>249.08399999999997</c:v>
                </c:pt>
                <c:pt idx="33">
                  <c:v>263.73600000000005</c:v>
                </c:pt>
                <c:pt idx="34">
                  <c:v>263.73600000000005</c:v>
                </c:pt>
                <c:pt idx="35">
                  <c:v>263.73600000000005</c:v>
                </c:pt>
                <c:pt idx="36">
                  <c:v>278.38800000000003</c:v>
                </c:pt>
                <c:pt idx="37">
                  <c:v>278.38800000000003</c:v>
                </c:pt>
                <c:pt idx="38">
                  <c:v>293.04000000000002</c:v>
                </c:pt>
                <c:pt idx="39">
                  <c:v>293.04000000000002</c:v>
                </c:pt>
                <c:pt idx="40">
                  <c:v>307.69199999999995</c:v>
                </c:pt>
                <c:pt idx="41">
                  <c:v>307.69199999999995</c:v>
                </c:pt>
                <c:pt idx="42">
                  <c:v>322.34400000000005</c:v>
                </c:pt>
                <c:pt idx="43">
                  <c:v>322.34400000000005</c:v>
                </c:pt>
                <c:pt idx="44">
                  <c:v>322.34400000000005</c:v>
                </c:pt>
                <c:pt idx="45">
                  <c:v>336.99599999999998</c:v>
                </c:pt>
                <c:pt idx="46">
                  <c:v>336.99599999999998</c:v>
                </c:pt>
                <c:pt idx="47">
                  <c:v>351.64800000000008</c:v>
                </c:pt>
                <c:pt idx="48">
                  <c:v>351.64800000000008</c:v>
                </c:pt>
                <c:pt idx="49">
                  <c:v>366.3</c:v>
                </c:pt>
                <c:pt idx="50">
                  <c:v>366.3</c:v>
                </c:pt>
                <c:pt idx="51">
                  <c:v>380.952</c:v>
                </c:pt>
                <c:pt idx="52">
                  <c:v>380.952</c:v>
                </c:pt>
                <c:pt idx="53">
                  <c:v>380.952</c:v>
                </c:pt>
                <c:pt idx="54">
                  <c:v>410.25599999999997</c:v>
                </c:pt>
                <c:pt idx="55">
                  <c:v>410.25599999999997</c:v>
                </c:pt>
                <c:pt idx="56">
                  <c:v>424.90799999999996</c:v>
                </c:pt>
                <c:pt idx="57">
                  <c:v>424.90799999999996</c:v>
                </c:pt>
                <c:pt idx="58">
                  <c:v>439.56</c:v>
                </c:pt>
                <c:pt idx="59">
                  <c:v>439.56</c:v>
                </c:pt>
                <c:pt idx="60">
                  <c:v>454.21199999999999</c:v>
                </c:pt>
                <c:pt idx="61">
                  <c:v>454.21199999999999</c:v>
                </c:pt>
                <c:pt idx="62">
                  <c:v>454.21199999999999</c:v>
                </c:pt>
                <c:pt idx="63">
                  <c:v>468.86400000000003</c:v>
                </c:pt>
                <c:pt idx="64">
                  <c:v>468.86400000000003</c:v>
                </c:pt>
                <c:pt idx="65">
                  <c:v>483.51600000000002</c:v>
                </c:pt>
                <c:pt idx="66">
                  <c:v>483.51600000000002</c:v>
                </c:pt>
                <c:pt idx="67">
                  <c:v>498.16799999999995</c:v>
                </c:pt>
                <c:pt idx="68">
                  <c:v>512.82000000000005</c:v>
                </c:pt>
                <c:pt idx="69">
                  <c:v>512.82000000000005</c:v>
                </c:pt>
                <c:pt idx="70">
                  <c:v>512.82000000000005</c:v>
                </c:pt>
                <c:pt idx="71">
                  <c:v>512.82000000000005</c:v>
                </c:pt>
                <c:pt idx="72">
                  <c:v>527.47200000000009</c:v>
                </c:pt>
                <c:pt idx="73">
                  <c:v>527.47200000000009</c:v>
                </c:pt>
                <c:pt idx="74">
                  <c:v>542.12400000000002</c:v>
                </c:pt>
                <c:pt idx="75">
                  <c:v>571.428</c:v>
                </c:pt>
                <c:pt idx="76">
                  <c:v>571.428</c:v>
                </c:pt>
                <c:pt idx="77">
                  <c:v>586.08000000000004</c:v>
                </c:pt>
                <c:pt idx="78">
                  <c:v>586.08000000000004</c:v>
                </c:pt>
                <c:pt idx="79">
                  <c:v>586.08000000000004</c:v>
                </c:pt>
                <c:pt idx="80">
                  <c:v>586.08000000000004</c:v>
                </c:pt>
                <c:pt idx="81">
                  <c:v>600.73199999999997</c:v>
                </c:pt>
                <c:pt idx="82">
                  <c:v>615.3839999999999</c:v>
                </c:pt>
                <c:pt idx="83">
                  <c:v>615.3839999999999</c:v>
                </c:pt>
                <c:pt idx="84">
                  <c:v>630.03600000000006</c:v>
                </c:pt>
                <c:pt idx="85">
                  <c:v>630.03600000000006</c:v>
                </c:pt>
                <c:pt idx="86">
                  <c:v>644.6880000000001</c:v>
                </c:pt>
                <c:pt idx="87">
                  <c:v>644.6880000000001</c:v>
                </c:pt>
                <c:pt idx="88">
                  <c:v>644.6880000000001</c:v>
                </c:pt>
                <c:pt idx="89">
                  <c:v>659.34</c:v>
                </c:pt>
                <c:pt idx="90">
                  <c:v>659.34</c:v>
                </c:pt>
                <c:pt idx="91">
                  <c:v>673.99199999999996</c:v>
                </c:pt>
              </c:numCache>
            </c:numRef>
          </c:yVal>
          <c:smooth val="1"/>
          <c:extLst>
            <c:ext xmlns:c16="http://schemas.microsoft.com/office/drawing/2014/chart" uri="{C3380CC4-5D6E-409C-BE32-E72D297353CC}">
              <c16:uniqueId val="{00000007-1B86-492D-AF33-1F7FB25BC3F4}"/>
            </c:ext>
          </c:extLst>
        </c:ser>
        <c:dLbls>
          <c:showLegendKey val="0"/>
          <c:showVal val="0"/>
          <c:showCatName val="0"/>
          <c:showSerName val="0"/>
          <c:showPercent val="0"/>
          <c:showBubbleSize val="0"/>
        </c:dLbls>
        <c:axId val="-1869513232"/>
        <c:axId val="-1869512688"/>
      </c:scatterChart>
      <c:valAx>
        <c:axId val="-1869513232"/>
        <c:scaling>
          <c:orientation val="minMax"/>
        </c:scaling>
        <c:delete val="0"/>
        <c:axPos val="b"/>
        <c:majorGridlines>
          <c:spPr>
            <a:ln w="9506" cap="flat" cmpd="sng" algn="ctr">
              <a:solidFill>
                <a:schemeClr val="tx1">
                  <a:lumMod val="15000"/>
                  <a:lumOff val="85000"/>
                </a:schemeClr>
              </a:solidFill>
              <a:round/>
            </a:ln>
            <a:effectLst/>
          </c:spPr>
        </c:majorGridlines>
        <c:title>
          <c:tx>
            <c:rich>
              <a:bodyPr/>
              <a:lstStyle/>
              <a:p>
                <a:pPr>
                  <a:defRPr sz="900" b="0" i="0" u="none" strike="noStrike" baseline="0">
                    <a:solidFill>
                      <a:srgbClr val="333333"/>
                    </a:solidFill>
                    <a:latin typeface="Times New Roman"/>
                    <a:ea typeface="Times New Roman"/>
                    <a:cs typeface="Times New Roman"/>
                  </a:defRPr>
                </a:pPr>
                <a:r>
                  <a:rPr lang="en-US" sz="900">
                    <a:solidFill>
                      <a:sysClr val="windowText" lastClr="000000"/>
                    </a:solidFill>
                  </a:rPr>
                  <a:t>Strain</a:t>
                </a:r>
              </a:p>
            </c:rich>
          </c:tx>
          <c:layout>
            <c:manualLayout>
              <c:xMode val="edge"/>
              <c:yMode val="edge"/>
              <c:x val="0.46612393592613466"/>
              <c:y val="0.9365182994509792"/>
            </c:manualLayout>
          </c:layout>
          <c:overlay val="0"/>
          <c:spPr>
            <a:noFill/>
            <a:ln w="25351">
              <a:noFill/>
            </a:ln>
          </c:spPr>
        </c:title>
        <c:numFmt formatCode="General" sourceLinked="1"/>
        <c:majorTickMark val="none"/>
        <c:minorTickMark val="none"/>
        <c:tickLblPos val="nextTo"/>
        <c:spPr>
          <a:noFill/>
          <a:ln w="9506" cap="flat" cmpd="sng" algn="ctr">
            <a:solidFill>
              <a:schemeClr val="tx1">
                <a:lumMod val="25000"/>
                <a:lumOff val="75000"/>
              </a:schemeClr>
            </a:solidFill>
            <a:round/>
          </a:ln>
          <a:effectLst/>
        </c:spPr>
        <c:txPr>
          <a:bodyPr rot="0" vert="horz"/>
          <a:lstStyle/>
          <a:p>
            <a:pPr>
              <a:defRPr sz="898" b="0" i="0" u="none" strike="noStrike" baseline="0">
                <a:solidFill>
                  <a:sysClr val="windowText" lastClr="000000"/>
                </a:solidFill>
                <a:latin typeface="Times New Roman" panose="02020603050405020304" pitchFamily="18" charset="0"/>
                <a:ea typeface="Calibri"/>
                <a:cs typeface="Times New Roman" panose="02020603050405020304" pitchFamily="18" charset="0"/>
              </a:defRPr>
            </a:pPr>
            <a:endParaRPr lang="en-US"/>
          </a:p>
        </c:txPr>
        <c:crossAx val="-1869512688"/>
        <c:crosses val="autoZero"/>
        <c:crossBetween val="midCat"/>
      </c:valAx>
      <c:valAx>
        <c:axId val="-1869512688"/>
        <c:scaling>
          <c:orientation val="minMax"/>
        </c:scaling>
        <c:delete val="0"/>
        <c:axPos val="l"/>
        <c:majorGridlines>
          <c:spPr>
            <a:ln w="9506" cap="flat" cmpd="sng" algn="ctr">
              <a:solidFill>
                <a:schemeClr val="tx1">
                  <a:lumMod val="15000"/>
                  <a:lumOff val="85000"/>
                </a:schemeClr>
              </a:solidFill>
              <a:round/>
            </a:ln>
            <a:effectLst/>
          </c:spPr>
        </c:majorGridlines>
        <c:title>
          <c:tx>
            <c:rich>
              <a:bodyPr/>
              <a:lstStyle/>
              <a:p>
                <a:pPr>
                  <a:defRPr sz="900" b="0" i="0" u="none" strike="noStrike" baseline="0">
                    <a:solidFill>
                      <a:sysClr val="windowText" lastClr="000000"/>
                    </a:solidFill>
                    <a:latin typeface="Times New Roman"/>
                    <a:ea typeface="Times New Roman"/>
                    <a:cs typeface="Times New Roman"/>
                  </a:defRPr>
                </a:pPr>
                <a:r>
                  <a:rPr lang="en-US" sz="900">
                    <a:solidFill>
                      <a:sysClr val="windowText" lastClr="000000"/>
                    </a:solidFill>
                  </a:rPr>
                  <a:t>Stress (Mpa)</a:t>
                </a:r>
              </a:p>
            </c:rich>
          </c:tx>
          <c:overlay val="0"/>
          <c:spPr>
            <a:noFill/>
            <a:ln w="25351">
              <a:noFill/>
            </a:ln>
          </c:spPr>
        </c:title>
        <c:numFmt formatCode="General" sourceLinked="1"/>
        <c:majorTickMark val="none"/>
        <c:minorTickMark val="none"/>
        <c:tickLblPos val="nextTo"/>
        <c:spPr>
          <a:noFill/>
          <a:ln w="9506" cap="flat" cmpd="sng" algn="ctr">
            <a:solidFill>
              <a:schemeClr val="tx1">
                <a:lumMod val="25000"/>
                <a:lumOff val="75000"/>
              </a:schemeClr>
            </a:solidFill>
            <a:round/>
          </a:ln>
          <a:effectLst/>
        </c:spPr>
        <c:txPr>
          <a:bodyPr rot="-60000000" spcFirstLastPara="1" vertOverflow="ellipsis" vert="horz" wrap="square" anchor="ctr" anchorCtr="1"/>
          <a:lstStyle/>
          <a:p>
            <a:pPr>
              <a:defRPr sz="898"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69513232"/>
        <c:crosses val="autoZero"/>
        <c:crossBetween val="midCat"/>
      </c:valAx>
      <c:spPr>
        <a:noFill/>
        <a:ln w="25351">
          <a:noFill/>
        </a:ln>
      </c:spPr>
    </c:plotArea>
    <c:legend>
      <c:legendPos val="b"/>
      <c:layout>
        <c:manualLayout>
          <c:xMode val="edge"/>
          <c:yMode val="edge"/>
          <c:x val="5.9690901699552122E-2"/>
          <c:y val="0.92148868808617468"/>
          <c:w val="0.8806181966008958"/>
          <c:h val="1.4178293938423261E-2"/>
        </c:manualLayout>
      </c:layout>
      <c:overlay val="0"/>
      <c:spPr>
        <a:noFill/>
        <a:ln w="25351">
          <a:noFill/>
        </a:ln>
      </c:spPr>
      <c:txPr>
        <a:bodyPr rot="0" spcFirstLastPara="1" vertOverflow="ellipsis" vert="horz" wrap="square" anchor="ctr" anchorCtr="1"/>
        <a:lstStyle/>
        <a:p>
          <a:pPr>
            <a:defRPr sz="798"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06"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961000719785374"/>
          <c:y val="6.0527834246198356E-2"/>
          <c:w val="0.88038999280214636"/>
          <c:h val="0.75704924144910302"/>
        </c:manualLayout>
      </c:layout>
      <c:barChart>
        <c:barDir val="col"/>
        <c:grouping val="clustered"/>
        <c:varyColors val="0"/>
        <c:ser>
          <c:idx val="0"/>
          <c:order val="0"/>
          <c:tx>
            <c:strRef>
              <c:f>clustered1!$H$1</c:f>
              <c:strCache>
                <c:ptCount val="1"/>
                <c:pt idx="0">
                  <c:v>Avg. Stress ratio</c:v>
                </c:pt>
              </c:strCache>
            </c:strRef>
          </c:tx>
          <c:spPr>
            <a:solidFill>
              <a:srgbClr val="4472C4"/>
            </a:solidFill>
            <a:ln w="25373">
              <a:noFill/>
            </a:ln>
          </c:spPr>
          <c:invertIfNegative val="0"/>
          <c:errBars>
            <c:errBarType val="both"/>
            <c:errValType val="stdErr"/>
            <c:noEndCap val="0"/>
            <c:spPr>
              <a:noFill/>
              <a:ln w="9515" cap="flat" cmpd="sng" algn="ctr">
                <a:solidFill>
                  <a:schemeClr val="tx1">
                    <a:lumMod val="65000"/>
                    <a:lumOff val="35000"/>
                  </a:schemeClr>
                </a:solidFill>
                <a:round/>
              </a:ln>
              <a:effectLst/>
            </c:spPr>
          </c:errBars>
          <c:cat>
            <c:strRef>
              <c:f>clustered1!$A$2:$A$9</c:f>
              <c:strCache>
                <c:ptCount val="8"/>
                <c:pt idx="1">
                  <c:v>A</c:v>
                </c:pt>
                <c:pt idx="2">
                  <c:v>B</c:v>
                </c:pt>
                <c:pt idx="3">
                  <c:v>C</c:v>
                </c:pt>
                <c:pt idx="4">
                  <c:v>D</c:v>
                </c:pt>
                <c:pt idx="5">
                  <c:v>E</c:v>
                </c:pt>
                <c:pt idx="6">
                  <c:v>F</c:v>
                </c:pt>
                <c:pt idx="7">
                  <c:v>T</c:v>
                </c:pt>
              </c:strCache>
            </c:strRef>
          </c:cat>
          <c:val>
            <c:numRef>
              <c:f>clustered1!$H$2:$H$9</c:f>
              <c:numCache>
                <c:formatCode>General</c:formatCode>
                <c:ptCount val="8"/>
                <c:pt idx="1">
                  <c:v>1.1499999999999999</c:v>
                </c:pt>
                <c:pt idx="2">
                  <c:v>1.1599999999999999</c:v>
                </c:pt>
                <c:pt idx="3">
                  <c:v>1.18</c:v>
                </c:pt>
                <c:pt idx="4">
                  <c:v>1.1499999999999999</c:v>
                </c:pt>
                <c:pt idx="5">
                  <c:v>1.1599999999999999</c:v>
                </c:pt>
                <c:pt idx="6">
                  <c:v>1.07</c:v>
                </c:pt>
                <c:pt idx="7">
                  <c:v>1.1399999999999999</c:v>
                </c:pt>
              </c:numCache>
            </c:numRef>
          </c:val>
          <c:extLst>
            <c:ext xmlns:c16="http://schemas.microsoft.com/office/drawing/2014/chart" uri="{C3380CC4-5D6E-409C-BE32-E72D297353CC}">
              <c16:uniqueId val="{00000000-CC6C-428E-ADA9-2C9FBB4F649F}"/>
            </c:ext>
          </c:extLst>
        </c:ser>
        <c:dLbls>
          <c:showLegendKey val="0"/>
          <c:showVal val="0"/>
          <c:showCatName val="0"/>
          <c:showSerName val="0"/>
          <c:showPercent val="0"/>
          <c:showBubbleSize val="0"/>
        </c:dLbls>
        <c:gapWidth val="230"/>
        <c:axId val="1091334832"/>
        <c:axId val="1091340816"/>
      </c:barChart>
      <c:lineChart>
        <c:grouping val="standard"/>
        <c:varyColors val="0"/>
        <c:ser>
          <c:idx val="1"/>
          <c:order val="1"/>
          <c:tx>
            <c:v>KS EAS 412 (min)</c:v>
          </c:tx>
          <c:spPr>
            <a:ln w="28544" cap="rnd">
              <a:solidFill>
                <a:schemeClr val="accent2"/>
              </a:solidFill>
              <a:round/>
            </a:ln>
            <a:effectLst/>
          </c:spPr>
          <c:marker>
            <c:symbol val="none"/>
          </c:marker>
          <c:errBars>
            <c:errDir val="y"/>
            <c:errBarType val="both"/>
            <c:errValType val="stdErr"/>
            <c:noEndCap val="0"/>
            <c:spPr>
              <a:ln w="3172">
                <a:solidFill>
                  <a:srgbClr val="333333"/>
                </a:solidFill>
                <a:prstDash val="solid"/>
              </a:ln>
            </c:spPr>
          </c:errBars>
          <c:val>
            <c:numRef>
              <c:f>clustered1!$M$3:$M$11</c:f>
              <c:numCache>
                <c:formatCode>General</c:formatCode>
                <c:ptCount val="9"/>
                <c:pt idx="0">
                  <c:v>1.08</c:v>
                </c:pt>
                <c:pt idx="1">
                  <c:v>1.08</c:v>
                </c:pt>
                <c:pt idx="2">
                  <c:v>1.08</c:v>
                </c:pt>
                <c:pt idx="3">
                  <c:v>1.08</c:v>
                </c:pt>
                <c:pt idx="4">
                  <c:v>1.08</c:v>
                </c:pt>
                <c:pt idx="5">
                  <c:v>1.08</c:v>
                </c:pt>
                <c:pt idx="6">
                  <c:v>1.08</c:v>
                </c:pt>
                <c:pt idx="7">
                  <c:v>1.08</c:v>
                </c:pt>
                <c:pt idx="8">
                  <c:v>1.08</c:v>
                </c:pt>
              </c:numCache>
            </c:numRef>
          </c:val>
          <c:smooth val="0"/>
          <c:extLst>
            <c:ext xmlns:c16="http://schemas.microsoft.com/office/drawing/2014/chart" uri="{C3380CC4-5D6E-409C-BE32-E72D297353CC}">
              <c16:uniqueId val="{00000001-CC6C-428E-ADA9-2C9FBB4F649F}"/>
            </c:ext>
          </c:extLst>
        </c:ser>
        <c:dLbls>
          <c:showLegendKey val="0"/>
          <c:showVal val="0"/>
          <c:showCatName val="0"/>
          <c:showSerName val="0"/>
          <c:showPercent val="0"/>
          <c:showBubbleSize val="0"/>
        </c:dLbls>
        <c:marker val="1"/>
        <c:smooth val="0"/>
        <c:axId val="1091334832"/>
        <c:axId val="1091340816"/>
      </c:lineChart>
      <c:catAx>
        <c:axId val="1091334832"/>
        <c:scaling>
          <c:orientation val="minMax"/>
        </c:scaling>
        <c:delete val="0"/>
        <c:axPos val="b"/>
        <c:title>
          <c:tx>
            <c:rich>
              <a:bodyPr/>
              <a:lstStyle/>
              <a:p>
                <a:pPr>
                  <a:defRPr sz="900" b="0" i="0" u="none" strike="noStrike" baseline="0">
                    <a:solidFill>
                      <a:sysClr val="windowText" lastClr="000000"/>
                    </a:solidFill>
                    <a:latin typeface="Times New Roman"/>
                    <a:ea typeface="Times New Roman"/>
                    <a:cs typeface="Times New Roman"/>
                  </a:defRPr>
                </a:pPr>
                <a:r>
                  <a:rPr lang="en-US" sz="900">
                    <a:solidFill>
                      <a:sysClr val="windowText" lastClr="000000"/>
                    </a:solidFill>
                  </a:rPr>
                  <a:t>Sources</a:t>
                </a:r>
              </a:p>
            </c:rich>
          </c:tx>
          <c:overlay val="0"/>
          <c:spPr>
            <a:noFill/>
            <a:ln w="25373">
              <a:noFill/>
            </a:ln>
          </c:spPr>
        </c:title>
        <c:numFmt formatCode="General" sourceLinked="1"/>
        <c:majorTickMark val="none"/>
        <c:minorTickMark val="none"/>
        <c:tickLblPos val="nextTo"/>
        <c:spPr>
          <a:noFill/>
          <a:ln w="9515" cap="flat" cmpd="sng" algn="ctr">
            <a:solidFill>
              <a:schemeClr val="tx1">
                <a:lumMod val="15000"/>
                <a:lumOff val="85000"/>
              </a:schemeClr>
            </a:solidFill>
            <a:round/>
          </a:ln>
          <a:effectLst/>
        </c:spPr>
        <c:txPr>
          <a:bodyPr rot="-60000000" spcFirstLastPara="1" vertOverflow="ellipsis" vert="horz" wrap="square" anchor="ctr" anchorCtr="1"/>
          <a:lstStyle/>
          <a:p>
            <a:pPr>
              <a:defRPr sz="899"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91340816"/>
        <c:crosses val="autoZero"/>
        <c:auto val="1"/>
        <c:lblAlgn val="ctr"/>
        <c:lblOffset val="100"/>
        <c:noMultiLvlLbl val="0"/>
      </c:catAx>
      <c:valAx>
        <c:axId val="1091340816"/>
        <c:scaling>
          <c:orientation val="minMax"/>
        </c:scaling>
        <c:delete val="0"/>
        <c:axPos val="l"/>
        <c:majorGridlines>
          <c:spPr>
            <a:ln w="9515" cap="flat" cmpd="sng" algn="ctr">
              <a:solidFill>
                <a:schemeClr val="tx1">
                  <a:lumMod val="15000"/>
                  <a:lumOff val="85000"/>
                </a:schemeClr>
              </a:solidFill>
              <a:round/>
            </a:ln>
            <a:effectLst/>
          </c:spPr>
        </c:majorGridlines>
        <c:title>
          <c:tx>
            <c:rich>
              <a:bodyPr/>
              <a:lstStyle/>
              <a:p>
                <a:pPr>
                  <a:defRPr sz="900" b="0" i="0" u="none" strike="noStrike" baseline="0">
                    <a:solidFill>
                      <a:sysClr val="windowText" lastClr="000000"/>
                    </a:solidFill>
                    <a:latin typeface="Times New Roman"/>
                    <a:ea typeface="Times New Roman"/>
                    <a:cs typeface="Times New Roman"/>
                  </a:defRPr>
                </a:pPr>
                <a:r>
                  <a:rPr lang="en-US" sz="900">
                    <a:solidFill>
                      <a:sysClr val="windowText" lastClr="000000"/>
                    </a:solidFill>
                  </a:rPr>
                  <a:t>Stress ratio</a:t>
                </a:r>
              </a:p>
            </c:rich>
          </c:tx>
          <c:layout>
            <c:manualLayout>
              <c:xMode val="edge"/>
              <c:yMode val="edge"/>
              <c:x val="3.3004828865194548E-2"/>
              <c:y val="0.30640748031496057"/>
            </c:manualLayout>
          </c:layout>
          <c:overlay val="0"/>
          <c:spPr>
            <a:noFill/>
            <a:ln w="25373">
              <a:noFill/>
            </a:ln>
          </c:spPr>
        </c:title>
        <c:numFmt formatCode="General" sourceLinked="1"/>
        <c:majorTickMark val="none"/>
        <c:minorTickMark val="none"/>
        <c:tickLblPos val="nextTo"/>
        <c:spPr>
          <a:ln w="6343">
            <a:noFill/>
          </a:ln>
        </c:spPr>
        <c:txPr>
          <a:bodyPr rot="-60000000" spcFirstLastPara="1" vertOverflow="ellipsis" vert="horz" wrap="square" anchor="ctr" anchorCtr="1"/>
          <a:lstStyle/>
          <a:p>
            <a:pPr>
              <a:defRPr sz="899"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91334832"/>
        <c:crosses val="autoZero"/>
        <c:crossBetween val="between"/>
      </c:valAx>
      <c:spPr>
        <a:noFill/>
        <a:ln w="25373">
          <a:noFill/>
        </a:ln>
      </c:spPr>
    </c:plotArea>
    <c:plotVisOnly val="1"/>
    <c:dispBlanksAs val="gap"/>
    <c:showDLblsOverMax val="0"/>
  </c:chart>
  <c:spPr>
    <a:solidFill>
      <a:schemeClr val="bg1"/>
    </a:solidFill>
    <a:ln w="951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Stress-Strain  Curves for Steel samples from</a:t>
            </a:r>
            <a:r>
              <a:rPr lang="en-US" sz="1200" baseline="0">
                <a:solidFill>
                  <a:sysClr val="windowText" lastClr="000000"/>
                </a:solidFill>
                <a:latin typeface="Times New Roman" panose="02020603050405020304" pitchFamily="18" charset="0"/>
                <a:cs typeface="Times New Roman" panose="02020603050405020304" pitchFamily="18" charset="0"/>
              </a:rPr>
              <a:t> manufacturer B</a:t>
            </a:r>
            <a:r>
              <a:rPr lang="en-US" sz="1200">
                <a:solidFill>
                  <a:sysClr val="windowText" lastClr="000000"/>
                </a:solidFill>
                <a:latin typeface="Times New Roman" panose="02020603050405020304" pitchFamily="18" charset="0"/>
                <a:cs typeface="Times New Roman" panose="02020603050405020304" pitchFamily="18" charset="0"/>
              </a:rPr>
              <a:t> </a:t>
            </a:r>
          </a:p>
        </c:rich>
      </c:tx>
      <c:overlay val="0"/>
      <c:spPr>
        <a:noFill/>
        <a:ln w="25396">
          <a:noFill/>
        </a:ln>
      </c:spPr>
    </c:title>
    <c:autoTitleDeleted val="0"/>
    <c:plotArea>
      <c:layout>
        <c:manualLayout>
          <c:layoutTarget val="inner"/>
          <c:xMode val="edge"/>
          <c:yMode val="edge"/>
          <c:x val="0.13659481798502185"/>
          <c:y val="0.18293464858199754"/>
          <c:w val="0.70377805699308171"/>
          <c:h val="0.59806013767391286"/>
        </c:manualLayout>
      </c:layout>
      <c:scatterChart>
        <c:scatterStyle val="smoothMarker"/>
        <c:varyColors val="0"/>
        <c:ser>
          <c:idx val="0"/>
          <c:order val="0"/>
          <c:tx>
            <c:v>BT1</c:v>
          </c:tx>
          <c:spPr>
            <a:ln w="19047" cap="rnd">
              <a:solidFill>
                <a:schemeClr val="accent1"/>
              </a:solidFill>
              <a:round/>
            </a:ln>
            <a:effectLst/>
          </c:spPr>
          <c:marker>
            <c:symbol val="none"/>
          </c:marker>
          <c:xVal>
            <c:numRef>
              <c:f>'final graphs'!$A$3:$A$419</c:f>
              <c:numCache>
                <c:formatCode>General</c:formatCode>
                <c:ptCount val="417"/>
                <c:pt idx="0">
                  <c:v>0</c:v>
                </c:pt>
                <c:pt idx="1">
                  <c:v>2E-3</c:v>
                </c:pt>
                <c:pt idx="2">
                  <c:v>2E-3</c:v>
                </c:pt>
                <c:pt idx="3">
                  <c:v>2E-3</c:v>
                </c:pt>
                <c:pt idx="4">
                  <c:v>2E-3</c:v>
                </c:pt>
                <c:pt idx="5">
                  <c:v>4.0000000000000001E-3</c:v>
                </c:pt>
                <c:pt idx="6">
                  <c:v>4.0000000000000001E-3</c:v>
                </c:pt>
                <c:pt idx="7">
                  <c:v>4.0000000000000001E-3</c:v>
                </c:pt>
                <c:pt idx="8">
                  <c:v>4.0000000000000001E-3</c:v>
                </c:pt>
                <c:pt idx="9">
                  <c:v>4.0000000000000001E-3</c:v>
                </c:pt>
                <c:pt idx="10">
                  <c:v>6.0000000000000001E-3</c:v>
                </c:pt>
                <c:pt idx="11">
                  <c:v>6.0000000000000001E-3</c:v>
                </c:pt>
                <c:pt idx="12">
                  <c:v>6.0000000000000001E-3</c:v>
                </c:pt>
                <c:pt idx="13">
                  <c:v>8.0000000000000002E-3</c:v>
                </c:pt>
                <c:pt idx="14">
                  <c:v>8.0000000000000002E-3</c:v>
                </c:pt>
                <c:pt idx="15">
                  <c:v>8.0000000000000002E-3</c:v>
                </c:pt>
                <c:pt idx="16">
                  <c:v>8.0000000000000002E-3</c:v>
                </c:pt>
                <c:pt idx="17">
                  <c:v>8.0000000000000002E-3</c:v>
                </c:pt>
                <c:pt idx="18">
                  <c:v>8.0000000000000002E-3</c:v>
                </c:pt>
                <c:pt idx="19">
                  <c:v>8.0000000000000002E-3</c:v>
                </c:pt>
                <c:pt idx="20">
                  <c:v>8.0000000000000002E-3</c:v>
                </c:pt>
                <c:pt idx="21">
                  <c:v>8.0000000000000002E-3</c:v>
                </c:pt>
                <c:pt idx="22">
                  <c:v>8.0000000000000002E-3</c:v>
                </c:pt>
                <c:pt idx="23">
                  <c:v>8.0000000000000002E-3</c:v>
                </c:pt>
                <c:pt idx="24">
                  <c:v>0.01</c:v>
                </c:pt>
                <c:pt idx="25">
                  <c:v>0.01</c:v>
                </c:pt>
                <c:pt idx="26">
                  <c:v>0.01</c:v>
                </c:pt>
                <c:pt idx="27">
                  <c:v>0.01</c:v>
                </c:pt>
                <c:pt idx="28">
                  <c:v>0.01</c:v>
                </c:pt>
                <c:pt idx="29">
                  <c:v>1.2E-2</c:v>
                </c:pt>
                <c:pt idx="30">
                  <c:v>1.2E-2</c:v>
                </c:pt>
                <c:pt idx="31">
                  <c:v>1.2E-2</c:v>
                </c:pt>
                <c:pt idx="32">
                  <c:v>1.2E-2</c:v>
                </c:pt>
                <c:pt idx="33">
                  <c:v>1.4E-2</c:v>
                </c:pt>
                <c:pt idx="34">
                  <c:v>1.4E-2</c:v>
                </c:pt>
                <c:pt idx="35">
                  <c:v>1.4E-2</c:v>
                </c:pt>
                <c:pt idx="36">
                  <c:v>1.4E-2</c:v>
                </c:pt>
                <c:pt idx="37">
                  <c:v>1.4E-2</c:v>
                </c:pt>
                <c:pt idx="38">
                  <c:v>1.6E-2</c:v>
                </c:pt>
                <c:pt idx="39">
                  <c:v>1.6E-2</c:v>
                </c:pt>
                <c:pt idx="40">
                  <c:v>1.6E-2</c:v>
                </c:pt>
                <c:pt idx="41">
                  <c:v>1.6E-2</c:v>
                </c:pt>
                <c:pt idx="42">
                  <c:v>1.6E-2</c:v>
                </c:pt>
                <c:pt idx="43">
                  <c:v>1.6E-2</c:v>
                </c:pt>
                <c:pt idx="44">
                  <c:v>1.6E-2</c:v>
                </c:pt>
                <c:pt idx="45">
                  <c:v>1.6E-2</c:v>
                </c:pt>
                <c:pt idx="46">
                  <c:v>1.6E-2</c:v>
                </c:pt>
                <c:pt idx="47">
                  <c:v>1.7999999999999999E-2</c:v>
                </c:pt>
                <c:pt idx="48">
                  <c:v>1.7999999999999999E-2</c:v>
                </c:pt>
                <c:pt idx="49">
                  <c:v>1.7999999999999999E-2</c:v>
                </c:pt>
                <c:pt idx="50">
                  <c:v>1.7999999999999999E-2</c:v>
                </c:pt>
                <c:pt idx="51">
                  <c:v>1.7999999999999999E-2</c:v>
                </c:pt>
                <c:pt idx="52">
                  <c:v>0.02</c:v>
                </c:pt>
                <c:pt idx="53">
                  <c:v>0.02</c:v>
                </c:pt>
                <c:pt idx="54">
                  <c:v>0.02</c:v>
                </c:pt>
                <c:pt idx="55">
                  <c:v>0.02</c:v>
                </c:pt>
                <c:pt idx="56">
                  <c:v>2.1999999999999999E-2</c:v>
                </c:pt>
                <c:pt idx="57">
                  <c:v>2.1999999999999999E-2</c:v>
                </c:pt>
                <c:pt idx="58">
                  <c:v>2.1999999999999999E-2</c:v>
                </c:pt>
                <c:pt idx="59">
                  <c:v>2.1999999999999999E-2</c:v>
                </c:pt>
                <c:pt idx="60">
                  <c:v>2.1999999999999999E-2</c:v>
                </c:pt>
                <c:pt idx="61">
                  <c:v>2.4E-2</c:v>
                </c:pt>
                <c:pt idx="62">
                  <c:v>2.4E-2</c:v>
                </c:pt>
                <c:pt idx="63">
                  <c:v>2.4E-2</c:v>
                </c:pt>
                <c:pt idx="64">
                  <c:v>2.4E-2</c:v>
                </c:pt>
                <c:pt idx="65">
                  <c:v>2.4E-2</c:v>
                </c:pt>
                <c:pt idx="66">
                  <c:v>2.4E-2</c:v>
                </c:pt>
                <c:pt idx="67">
                  <c:v>2.4E-2</c:v>
                </c:pt>
                <c:pt idx="68">
                  <c:v>2.4E-2</c:v>
                </c:pt>
                <c:pt idx="69">
                  <c:v>2.4E-2</c:v>
                </c:pt>
                <c:pt idx="70">
                  <c:v>2.5999999999999999E-2</c:v>
                </c:pt>
                <c:pt idx="71">
                  <c:v>2.5999999999999999E-2</c:v>
                </c:pt>
                <c:pt idx="72">
                  <c:v>2.5999999999999999E-2</c:v>
                </c:pt>
                <c:pt idx="73">
                  <c:v>2.5999999999999999E-2</c:v>
                </c:pt>
                <c:pt idx="74">
                  <c:v>2.8000000000000001E-2</c:v>
                </c:pt>
                <c:pt idx="75">
                  <c:v>2.8000000000000001E-2</c:v>
                </c:pt>
                <c:pt idx="76">
                  <c:v>2.8000000000000001E-2</c:v>
                </c:pt>
                <c:pt idx="77">
                  <c:v>2.8000000000000001E-2</c:v>
                </c:pt>
                <c:pt idx="78">
                  <c:v>0.03</c:v>
                </c:pt>
                <c:pt idx="79">
                  <c:v>0.03</c:v>
                </c:pt>
                <c:pt idx="80">
                  <c:v>0.03</c:v>
                </c:pt>
                <c:pt idx="81">
                  <c:v>0.03</c:v>
                </c:pt>
                <c:pt idx="82">
                  <c:v>3.2000000000000001E-2</c:v>
                </c:pt>
                <c:pt idx="83">
                  <c:v>3.2000000000000001E-2</c:v>
                </c:pt>
                <c:pt idx="84">
                  <c:v>3.2000000000000001E-2</c:v>
                </c:pt>
                <c:pt idx="85">
                  <c:v>3.2000000000000001E-2</c:v>
                </c:pt>
                <c:pt idx="86">
                  <c:v>3.2000000000000001E-2</c:v>
                </c:pt>
                <c:pt idx="87">
                  <c:v>3.2000000000000001E-2</c:v>
                </c:pt>
                <c:pt idx="88">
                  <c:v>3.2000000000000001E-2</c:v>
                </c:pt>
                <c:pt idx="89">
                  <c:v>3.2000000000000001E-2</c:v>
                </c:pt>
                <c:pt idx="90">
                  <c:v>3.4000000000000002E-2</c:v>
                </c:pt>
                <c:pt idx="91">
                  <c:v>3.4000000000000002E-2</c:v>
                </c:pt>
                <c:pt idx="92">
                  <c:v>3.4000000000000002E-2</c:v>
                </c:pt>
                <c:pt idx="93">
                  <c:v>3.4000000000000002E-2</c:v>
                </c:pt>
                <c:pt idx="94">
                  <c:v>3.5999999999999997E-2</c:v>
                </c:pt>
                <c:pt idx="95">
                  <c:v>3.5999999999999997E-2</c:v>
                </c:pt>
                <c:pt idx="96">
                  <c:v>3.5999999999999997E-2</c:v>
                </c:pt>
                <c:pt idx="97">
                  <c:v>3.5999999999999997E-2</c:v>
                </c:pt>
                <c:pt idx="98">
                  <c:v>3.7999999999999999E-2</c:v>
                </c:pt>
                <c:pt idx="99">
                  <c:v>3.7999999999999999E-2</c:v>
                </c:pt>
                <c:pt idx="100">
                  <c:v>3.7999999999999999E-2</c:v>
                </c:pt>
                <c:pt idx="101">
                  <c:v>3.7999999999999999E-2</c:v>
                </c:pt>
                <c:pt idx="102">
                  <c:v>0.04</c:v>
                </c:pt>
                <c:pt idx="103">
                  <c:v>0.04</c:v>
                </c:pt>
                <c:pt idx="104">
                  <c:v>0.04</c:v>
                </c:pt>
                <c:pt idx="105">
                  <c:v>0.04</c:v>
                </c:pt>
                <c:pt idx="106">
                  <c:v>0.04</c:v>
                </c:pt>
                <c:pt idx="107">
                  <c:v>0.04</c:v>
                </c:pt>
                <c:pt idx="108">
                  <c:v>0.04</c:v>
                </c:pt>
                <c:pt idx="109">
                  <c:v>0.04</c:v>
                </c:pt>
                <c:pt idx="110">
                  <c:v>4.2000000000000003E-2</c:v>
                </c:pt>
                <c:pt idx="111">
                  <c:v>4.2000000000000003E-2</c:v>
                </c:pt>
                <c:pt idx="112">
                  <c:v>4.2000000000000003E-2</c:v>
                </c:pt>
                <c:pt idx="113">
                  <c:v>4.2000000000000003E-2</c:v>
                </c:pt>
                <c:pt idx="114">
                  <c:v>4.3999999999999997E-2</c:v>
                </c:pt>
                <c:pt idx="115">
                  <c:v>4.3999999999999997E-2</c:v>
                </c:pt>
                <c:pt idx="116">
                  <c:v>4.3999999999999997E-2</c:v>
                </c:pt>
                <c:pt idx="117">
                  <c:v>4.3999999999999997E-2</c:v>
                </c:pt>
                <c:pt idx="118">
                  <c:v>4.5999999999999999E-2</c:v>
                </c:pt>
                <c:pt idx="119">
                  <c:v>4.5999999999999999E-2</c:v>
                </c:pt>
                <c:pt idx="120">
                  <c:v>4.5999999999999999E-2</c:v>
                </c:pt>
                <c:pt idx="121">
                  <c:v>4.5999999999999999E-2</c:v>
                </c:pt>
                <c:pt idx="122">
                  <c:v>4.8000000000000001E-2</c:v>
                </c:pt>
                <c:pt idx="123">
                  <c:v>4.8000000000000001E-2</c:v>
                </c:pt>
                <c:pt idx="124">
                  <c:v>4.8000000000000001E-2</c:v>
                </c:pt>
                <c:pt idx="125">
                  <c:v>4.8000000000000001E-2</c:v>
                </c:pt>
                <c:pt idx="126">
                  <c:v>4.8000000000000001E-2</c:v>
                </c:pt>
                <c:pt idx="127">
                  <c:v>4.8000000000000001E-2</c:v>
                </c:pt>
                <c:pt idx="128">
                  <c:v>4.8000000000000001E-2</c:v>
                </c:pt>
                <c:pt idx="129">
                  <c:v>4.8000000000000001E-2</c:v>
                </c:pt>
                <c:pt idx="130">
                  <c:v>0.05</c:v>
                </c:pt>
                <c:pt idx="131">
                  <c:v>0.05</c:v>
                </c:pt>
                <c:pt idx="132">
                  <c:v>0.05</c:v>
                </c:pt>
                <c:pt idx="133">
                  <c:v>0.05</c:v>
                </c:pt>
                <c:pt idx="134">
                  <c:v>5.1999999999999998E-2</c:v>
                </c:pt>
                <c:pt idx="135">
                  <c:v>5.1999999999999998E-2</c:v>
                </c:pt>
                <c:pt idx="136">
                  <c:v>5.1999999999999998E-2</c:v>
                </c:pt>
                <c:pt idx="137">
                  <c:v>5.1999999999999998E-2</c:v>
                </c:pt>
                <c:pt idx="138">
                  <c:v>5.3999999999999999E-2</c:v>
                </c:pt>
                <c:pt idx="139">
                  <c:v>5.3999999999999999E-2</c:v>
                </c:pt>
                <c:pt idx="140">
                  <c:v>5.3999999999999999E-2</c:v>
                </c:pt>
                <c:pt idx="141">
                  <c:v>5.3999999999999999E-2</c:v>
                </c:pt>
                <c:pt idx="142">
                  <c:v>5.6000000000000001E-2</c:v>
                </c:pt>
                <c:pt idx="143">
                  <c:v>5.6000000000000001E-2</c:v>
                </c:pt>
                <c:pt idx="144">
                  <c:v>5.6000000000000001E-2</c:v>
                </c:pt>
                <c:pt idx="145">
                  <c:v>5.6000000000000001E-2</c:v>
                </c:pt>
                <c:pt idx="146">
                  <c:v>5.6000000000000001E-2</c:v>
                </c:pt>
                <c:pt idx="147">
                  <c:v>5.6000000000000001E-2</c:v>
                </c:pt>
                <c:pt idx="148">
                  <c:v>5.6000000000000001E-2</c:v>
                </c:pt>
                <c:pt idx="149">
                  <c:v>5.6000000000000001E-2</c:v>
                </c:pt>
                <c:pt idx="150">
                  <c:v>5.8000000000000003E-2</c:v>
                </c:pt>
                <c:pt idx="151">
                  <c:v>5.8000000000000003E-2</c:v>
                </c:pt>
                <c:pt idx="152">
                  <c:v>5.8000000000000003E-2</c:v>
                </c:pt>
                <c:pt idx="153">
                  <c:v>5.8000000000000003E-2</c:v>
                </c:pt>
                <c:pt idx="154">
                  <c:v>0.06</c:v>
                </c:pt>
                <c:pt idx="155">
                  <c:v>0.06</c:v>
                </c:pt>
                <c:pt idx="156">
                  <c:v>0.06</c:v>
                </c:pt>
                <c:pt idx="157">
                  <c:v>0.06</c:v>
                </c:pt>
                <c:pt idx="158">
                  <c:v>6.2E-2</c:v>
                </c:pt>
                <c:pt idx="159">
                  <c:v>6.2E-2</c:v>
                </c:pt>
                <c:pt idx="160">
                  <c:v>6.2E-2</c:v>
                </c:pt>
                <c:pt idx="161">
                  <c:v>6.4000000000000001E-2</c:v>
                </c:pt>
                <c:pt idx="162">
                  <c:v>6.4000000000000001E-2</c:v>
                </c:pt>
                <c:pt idx="163">
                  <c:v>6.4000000000000001E-2</c:v>
                </c:pt>
                <c:pt idx="164">
                  <c:v>6.4000000000000001E-2</c:v>
                </c:pt>
                <c:pt idx="165">
                  <c:v>6.4000000000000001E-2</c:v>
                </c:pt>
                <c:pt idx="166">
                  <c:v>6.4000000000000001E-2</c:v>
                </c:pt>
                <c:pt idx="167">
                  <c:v>6.4000000000000001E-2</c:v>
                </c:pt>
                <c:pt idx="168">
                  <c:v>6.4000000000000001E-2</c:v>
                </c:pt>
                <c:pt idx="169">
                  <c:v>6.6000000000000003E-2</c:v>
                </c:pt>
                <c:pt idx="170">
                  <c:v>6.6000000000000003E-2</c:v>
                </c:pt>
                <c:pt idx="171">
                  <c:v>6.6000000000000003E-2</c:v>
                </c:pt>
                <c:pt idx="172">
                  <c:v>6.6000000000000003E-2</c:v>
                </c:pt>
                <c:pt idx="173">
                  <c:v>6.8000000000000005E-2</c:v>
                </c:pt>
                <c:pt idx="174">
                  <c:v>6.8000000000000005E-2</c:v>
                </c:pt>
                <c:pt idx="175">
                  <c:v>6.8000000000000005E-2</c:v>
                </c:pt>
                <c:pt idx="176">
                  <c:v>6.8000000000000005E-2</c:v>
                </c:pt>
                <c:pt idx="177">
                  <c:v>7.0000000000000007E-2</c:v>
                </c:pt>
                <c:pt idx="178">
                  <c:v>7.0000000000000007E-2</c:v>
                </c:pt>
                <c:pt idx="179">
                  <c:v>7.0000000000000007E-2</c:v>
                </c:pt>
                <c:pt idx="180">
                  <c:v>7.0000000000000007E-2</c:v>
                </c:pt>
                <c:pt idx="181">
                  <c:v>7.1999999999999995E-2</c:v>
                </c:pt>
                <c:pt idx="182">
                  <c:v>7.1999999999999995E-2</c:v>
                </c:pt>
                <c:pt idx="183">
                  <c:v>7.1999999999999995E-2</c:v>
                </c:pt>
                <c:pt idx="184">
                  <c:v>7.1999999999999995E-2</c:v>
                </c:pt>
                <c:pt idx="185">
                  <c:v>7.1999999999999995E-2</c:v>
                </c:pt>
                <c:pt idx="186">
                  <c:v>7.1999999999999995E-2</c:v>
                </c:pt>
                <c:pt idx="187">
                  <c:v>7.1999999999999995E-2</c:v>
                </c:pt>
                <c:pt idx="188">
                  <c:v>7.1999999999999995E-2</c:v>
                </c:pt>
                <c:pt idx="189">
                  <c:v>7.3999999999999996E-2</c:v>
                </c:pt>
                <c:pt idx="190">
                  <c:v>7.3999999999999996E-2</c:v>
                </c:pt>
                <c:pt idx="191">
                  <c:v>7.3999999999999996E-2</c:v>
                </c:pt>
                <c:pt idx="192">
                  <c:v>7.3999999999999996E-2</c:v>
                </c:pt>
                <c:pt idx="193">
                  <c:v>7.5999999999999998E-2</c:v>
                </c:pt>
                <c:pt idx="194">
                  <c:v>7.5999999999999998E-2</c:v>
                </c:pt>
                <c:pt idx="195">
                  <c:v>7.5999999999999998E-2</c:v>
                </c:pt>
                <c:pt idx="196">
                  <c:v>7.5999999999999998E-2</c:v>
                </c:pt>
                <c:pt idx="197">
                  <c:v>7.8E-2</c:v>
                </c:pt>
                <c:pt idx="198">
                  <c:v>7.8E-2</c:v>
                </c:pt>
                <c:pt idx="199">
                  <c:v>7.8E-2</c:v>
                </c:pt>
                <c:pt idx="200">
                  <c:v>0.08</c:v>
                </c:pt>
                <c:pt idx="201">
                  <c:v>0.08</c:v>
                </c:pt>
                <c:pt idx="202">
                  <c:v>0.08</c:v>
                </c:pt>
                <c:pt idx="203">
                  <c:v>0.08</c:v>
                </c:pt>
                <c:pt idx="204">
                  <c:v>0.08</c:v>
                </c:pt>
                <c:pt idx="205">
                  <c:v>0.08</c:v>
                </c:pt>
                <c:pt idx="206">
                  <c:v>0.08</c:v>
                </c:pt>
                <c:pt idx="207">
                  <c:v>0.08</c:v>
                </c:pt>
                <c:pt idx="208">
                  <c:v>8.2000000000000003E-2</c:v>
                </c:pt>
                <c:pt idx="209">
                  <c:v>8.2000000000000003E-2</c:v>
                </c:pt>
                <c:pt idx="210">
                  <c:v>8.2000000000000003E-2</c:v>
                </c:pt>
                <c:pt idx="211">
                  <c:v>8.2000000000000003E-2</c:v>
                </c:pt>
                <c:pt idx="212">
                  <c:v>8.4000000000000005E-2</c:v>
                </c:pt>
                <c:pt idx="213">
                  <c:v>8.4000000000000005E-2</c:v>
                </c:pt>
                <c:pt idx="214">
                  <c:v>8.4000000000000005E-2</c:v>
                </c:pt>
                <c:pt idx="215">
                  <c:v>8.4000000000000005E-2</c:v>
                </c:pt>
                <c:pt idx="216">
                  <c:v>8.5999999999999993E-2</c:v>
                </c:pt>
                <c:pt idx="217">
                  <c:v>8.5999999999999993E-2</c:v>
                </c:pt>
                <c:pt idx="218">
                  <c:v>8.5999999999999993E-2</c:v>
                </c:pt>
                <c:pt idx="219">
                  <c:v>8.5999999999999993E-2</c:v>
                </c:pt>
                <c:pt idx="220">
                  <c:v>8.7999999999999995E-2</c:v>
                </c:pt>
                <c:pt idx="221">
                  <c:v>8.7999999999999995E-2</c:v>
                </c:pt>
                <c:pt idx="222">
                  <c:v>8.7999999999999995E-2</c:v>
                </c:pt>
                <c:pt idx="223">
                  <c:v>8.7999999999999995E-2</c:v>
                </c:pt>
                <c:pt idx="224">
                  <c:v>8.7999999999999995E-2</c:v>
                </c:pt>
                <c:pt idx="225">
                  <c:v>8.7999999999999995E-2</c:v>
                </c:pt>
                <c:pt idx="226">
                  <c:v>8.7999999999999995E-2</c:v>
                </c:pt>
                <c:pt idx="227">
                  <c:v>8.7999999999999995E-2</c:v>
                </c:pt>
                <c:pt idx="228">
                  <c:v>0.09</c:v>
                </c:pt>
                <c:pt idx="229">
                  <c:v>0.09</c:v>
                </c:pt>
                <c:pt idx="230">
                  <c:v>0.09</c:v>
                </c:pt>
                <c:pt idx="231">
                  <c:v>0.09</c:v>
                </c:pt>
                <c:pt idx="232">
                  <c:v>9.1999999999999998E-2</c:v>
                </c:pt>
                <c:pt idx="233">
                  <c:v>9.1999999999999998E-2</c:v>
                </c:pt>
                <c:pt idx="234">
                  <c:v>9.1999999999999998E-2</c:v>
                </c:pt>
                <c:pt idx="235">
                  <c:v>9.1999999999999998E-2</c:v>
                </c:pt>
                <c:pt idx="236">
                  <c:v>9.4E-2</c:v>
                </c:pt>
                <c:pt idx="237">
                  <c:v>9.4E-2</c:v>
                </c:pt>
                <c:pt idx="238">
                  <c:v>9.4E-2</c:v>
                </c:pt>
                <c:pt idx="239">
                  <c:v>9.4E-2</c:v>
                </c:pt>
                <c:pt idx="240">
                  <c:v>9.6000000000000002E-2</c:v>
                </c:pt>
                <c:pt idx="241">
                  <c:v>9.6000000000000002E-2</c:v>
                </c:pt>
                <c:pt idx="242">
                  <c:v>9.6000000000000002E-2</c:v>
                </c:pt>
                <c:pt idx="243">
                  <c:v>9.6000000000000002E-2</c:v>
                </c:pt>
                <c:pt idx="244">
                  <c:v>9.6000000000000002E-2</c:v>
                </c:pt>
                <c:pt idx="245">
                  <c:v>9.6000000000000002E-2</c:v>
                </c:pt>
                <c:pt idx="246">
                  <c:v>9.6000000000000002E-2</c:v>
                </c:pt>
                <c:pt idx="247">
                  <c:v>9.8000000000000004E-2</c:v>
                </c:pt>
                <c:pt idx="248">
                  <c:v>9.8000000000000004E-2</c:v>
                </c:pt>
                <c:pt idx="249">
                  <c:v>9.8000000000000004E-2</c:v>
                </c:pt>
                <c:pt idx="250">
                  <c:v>9.8000000000000004E-2</c:v>
                </c:pt>
                <c:pt idx="251">
                  <c:v>0.1</c:v>
                </c:pt>
                <c:pt idx="252">
                  <c:v>0.1</c:v>
                </c:pt>
                <c:pt idx="253">
                  <c:v>0.1</c:v>
                </c:pt>
                <c:pt idx="254">
                  <c:v>0.1</c:v>
                </c:pt>
                <c:pt idx="255">
                  <c:v>0.10199999999999999</c:v>
                </c:pt>
                <c:pt idx="256">
                  <c:v>0.10199999999999999</c:v>
                </c:pt>
                <c:pt idx="257">
                  <c:v>0.10199999999999999</c:v>
                </c:pt>
                <c:pt idx="258">
                  <c:v>0.10199999999999999</c:v>
                </c:pt>
                <c:pt idx="259">
                  <c:v>0.104</c:v>
                </c:pt>
                <c:pt idx="260">
                  <c:v>0.104</c:v>
                </c:pt>
                <c:pt idx="261">
                  <c:v>0.104</c:v>
                </c:pt>
                <c:pt idx="262">
                  <c:v>0.104</c:v>
                </c:pt>
                <c:pt idx="263">
                  <c:v>0.104</c:v>
                </c:pt>
                <c:pt idx="264">
                  <c:v>0.104</c:v>
                </c:pt>
                <c:pt idx="265">
                  <c:v>0.104</c:v>
                </c:pt>
                <c:pt idx="266">
                  <c:v>0.104</c:v>
                </c:pt>
                <c:pt idx="267">
                  <c:v>0.106</c:v>
                </c:pt>
                <c:pt idx="268">
                  <c:v>0.106</c:v>
                </c:pt>
                <c:pt idx="269">
                  <c:v>0.106</c:v>
                </c:pt>
                <c:pt idx="270">
                  <c:v>0.106</c:v>
                </c:pt>
                <c:pt idx="271">
                  <c:v>0.108</c:v>
                </c:pt>
                <c:pt idx="272">
                  <c:v>0.108</c:v>
                </c:pt>
                <c:pt idx="273">
                  <c:v>0.108</c:v>
                </c:pt>
                <c:pt idx="274">
                  <c:v>0.108</c:v>
                </c:pt>
                <c:pt idx="275">
                  <c:v>0.11</c:v>
                </c:pt>
                <c:pt idx="276">
                  <c:v>0.11</c:v>
                </c:pt>
                <c:pt idx="277">
                  <c:v>0.11</c:v>
                </c:pt>
                <c:pt idx="278">
                  <c:v>0.11</c:v>
                </c:pt>
                <c:pt idx="279">
                  <c:v>0.112</c:v>
                </c:pt>
                <c:pt idx="280">
                  <c:v>0.112</c:v>
                </c:pt>
                <c:pt idx="281">
                  <c:v>0.112</c:v>
                </c:pt>
                <c:pt idx="282">
                  <c:v>0.112</c:v>
                </c:pt>
                <c:pt idx="283">
                  <c:v>0.112</c:v>
                </c:pt>
                <c:pt idx="284">
                  <c:v>0.112</c:v>
                </c:pt>
                <c:pt idx="285">
                  <c:v>0.112</c:v>
                </c:pt>
                <c:pt idx="286">
                  <c:v>0.114</c:v>
                </c:pt>
                <c:pt idx="287">
                  <c:v>0.114</c:v>
                </c:pt>
                <c:pt idx="288">
                  <c:v>0.114</c:v>
                </c:pt>
                <c:pt idx="289">
                  <c:v>0.114</c:v>
                </c:pt>
                <c:pt idx="290">
                  <c:v>0.11600000000000001</c:v>
                </c:pt>
                <c:pt idx="291">
                  <c:v>0.11600000000000001</c:v>
                </c:pt>
                <c:pt idx="292">
                  <c:v>0.11600000000000001</c:v>
                </c:pt>
                <c:pt idx="293">
                  <c:v>0.11600000000000001</c:v>
                </c:pt>
                <c:pt idx="294">
                  <c:v>0.11799999999999999</c:v>
                </c:pt>
                <c:pt idx="295">
                  <c:v>0.11799999999999999</c:v>
                </c:pt>
                <c:pt idx="296">
                  <c:v>0.11799999999999999</c:v>
                </c:pt>
                <c:pt idx="297">
                  <c:v>0.11799999999999999</c:v>
                </c:pt>
                <c:pt idx="298">
                  <c:v>0.12</c:v>
                </c:pt>
                <c:pt idx="299">
                  <c:v>0.12</c:v>
                </c:pt>
                <c:pt idx="300">
                  <c:v>0.12</c:v>
                </c:pt>
                <c:pt idx="301">
                  <c:v>0.12</c:v>
                </c:pt>
                <c:pt idx="302">
                  <c:v>0.12</c:v>
                </c:pt>
                <c:pt idx="303">
                  <c:v>0.12</c:v>
                </c:pt>
                <c:pt idx="304">
                  <c:v>0.12</c:v>
                </c:pt>
                <c:pt idx="305">
                  <c:v>0.12</c:v>
                </c:pt>
                <c:pt idx="306">
                  <c:v>0.122</c:v>
                </c:pt>
                <c:pt idx="307">
                  <c:v>0.122</c:v>
                </c:pt>
                <c:pt idx="308">
                  <c:v>0.122</c:v>
                </c:pt>
                <c:pt idx="309">
                  <c:v>0.122</c:v>
                </c:pt>
                <c:pt idx="310">
                  <c:v>0.124</c:v>
                </c:pt>
                <c:pt idx="311">
                  <c:v>0.124</c:v>
                </c:pt>
                <c:pt idx="312">
                  <c:v>0.124</c:v>
                </c:pt>
                <c:pt idx="313">
                  <c:v>0.124</c:v>
                </c:pt>
                <c:pt idx="314">
                  <c:v>0.126</c:v>
                </c:pt>
                <c:pt idx="315">
                  <c:v>0.126</c:v>
                </c:pt>
                <c:pt idx="316">
                  <c:v>0.126</c:v>
                </c:pt>
                <c:pt idx="317">
                  <c:v>0.126</c:v>
                </c:pt>
                <c:pt idx="318">
                  <c:v>0.128</c:v>
                </c:pt>
                <c:pt idx="319">
                  <c:v>0.128</c:v>
                </c:pt>
                <c:pt idx="320">
                  <c:v>0.128</c:v>
                </c:pt>
                <c:pt idx="321">
                  <c:v>0.128</c:v>
                </c:pt>
                <c:pt idx="322">
                  <c:v>0.128</c:v>
                </c:pt>
                <c:pt idx="323">
                  <c:v>0.128</c:v>
                </c:pt>
                <c:pt idx="324">
                  <c:v>0.128</c:v>
                </c:pt>
                <c:pt idx="325">
                  <c:v>0.13</c:v>
                </c:pt>
                <c:pt idx="326">
                  <c:v>0.13</c:v>
                </c:pt>
                <c:pt idx="327">
                  <c:v>0.13</c:v>
                </c:pt>
                <c:pt idx="328">
                  <c:v>0.13</c:v>
                </c:pt>
                <c:pt idx="329">
                  <c:v>0.13200000000000001</c:v>
                </c:pt>
                <c:pt idx="330">
                  <c:v>0.13200000000000001</c:v>
                </c:pt>
                <c:pt idx="331">
                  <c:v>0.13200000000000001</c:v>
                </c:pt>
                <c:pt idx="332">
                  <c:v>0.13200000000000001</c:v>
                </c:pt>
                <c:pt idx="333">
                  <c:v>0.13400000000000001</c:v>
                </c:pt>
                <c:pt idx="334">
                  <c:v>0.13400000000000001</c:v>
                </c:pt>
                <c:pt idx="335">
                  <c:v>0.13400000000000001</c:v>
                </c:pt>
                <c:pt idx="336">
                  <c:v>0.13400000000000001</c:v>
                </c:pt>
                <c:pt idx="337">
                  <c:v>0.13600000000000001</c:v>
                </c:pt>
                <c:pt idx="338">
                  <c:v>0.13600000000000001</c:v>
                </c:pt>
                <c:pt idx="339">
                  <c:v>0.13600000000000001</c:v>
                </c:pt>
                <c:pt idx="340">
                  <c:v>0.13600000000000001</c:v>
                </c:pt>
                <c:pt idx="341">
                  <c:v>0.13600000000000001</c:v>
                </c:pt>
                <c:pt idx="342">
                  <c:v>0.13600000000000001</c:v>
                </c:pt>
                <c:pt idx="343">
                  <c:v>0.13600000000000001</c:v>
                </c:pt>
                <c:pt idx="344">
                  <c:v>0.13600000000000001</c:v>
                </c:pt>
                <c:pt idx="345">
                  <c:v>0.13800000000000001</c:v>
                </c:pt>
                <c:pt idx="346">
                  <c:v>0.13800000000000001</c:v>
                </c:pt>
                <c:pt idx="347">
                  <c:v>0.13800000000000001</c:v>
                </c:pt>
                <c:pt idx="348">
                  <c:v>0.13800000000000001</c:v>
                </c:pt>
                <c:pt idx="349">
                  <c:v>0.14000000000000001</c:v>
                </c:pt>
                <c:pt idx="350">
                  <c:v>0.14000000000000001</c:v>
                </c:pt>
                <c:pt idx="351">
                  <c:v>0.14000000000000001</c:v>
                </c:pt>
                <c:pt idx="352">
                  <c:v>0.14000000000000001</c:v>
                </c:pt>
                <c:pt idx="353">
                  <c:v>0.14199999999999999</c:v>
                </c:pt>
                <c:pt idx="354">
                  <c:v>0.14199999999999999</c:v>
                </c:pt>
                <c:pt idx="355">
                  <c:v>0.14199999999999999</c:v>
                </c:pt>
                <c:pt idx="356">
                  <c:v>0.14399999999999999</c:v>
                </c:pt>
                <c:pt idx="357">
                  <c:v>0.14399999999999999</c:v>
                </c:pt>
                <c:pt idx="358">
                  <c:v>0.14399999999999999</c:v>
                </c:pt>
                <c:pt idx="359">
                  <c:v>0.14399999999999999</c:v>
                </c:pt>
                <c:pt idx="360">
                  <c:v>0.14399999999999999</c:v>
                </c:pt>
                <c:pt idx="361">
                  <c:v>0.14399999999999999</c:v>
                </c:pt>
                <c:pt idx="362">
                  <c:v>0.14399999999999999</c:v>
                </c:pt>
                <c:pt idx="363">
                  <c:v>0.14399999999999999</c:v>
                </c:pt>
                <c:pt idx="364">
                  <c:v>0.14599999999999999</c:v>
                </c:pt>
                <c:pt idx="365">
                  <c:v>0.14599999999999999</c:v>
                </c:pt>
                <c:pt idx="366">
                  <c:v>0.14599999999999999</c:v>
                </c:pt>
                <c:pt idx="367">
                  <c:v>0.14799999999999999</c:v>
                </c:pt>
                <c:pt idx="368">
                  <c:v>0.14799999999999999</c:v>
                </c:pt>
                <c:pt idx="369">
                  <c:v>0.14799999999999999</c:v>
                </c:pt>
                <c:pt idx="370">
                  <c:v>0.14799999999999999</c:v>
                </c:pt>
                <c:pt idx="371">
                  <c:v>0.15</c:v>
                </c:pt>
                <c:pt idx="372">
                  <c:v>0.15</c:v>
                </c:pt>
                <c:pt idx="373">
                  <c:v>0.15</c:v>
                </c:pt>
                <c:pt idx="374">
                  <c:v>0.15</c:v>
                </c:pt>
                <c:pt idx="375">
                  <c:v>0.152</c:v>
                </c:pt>
                <c:pt idx="376">
                  <c:v>0.152</c:v>
                </c:pt>
                <c:pt idx="377">
                  <c:v>0.152</c:v>
                </c:pt>
                <c:pt idx="378">
                  <c:v>0.152</c:v>
                </c:pt>
                <c:pt idx="379">
                  <c:v>0.152</c:v>
                </c:pt>
                <c:pt idx="380">
                  <c:v>0.152</c:v>
                </c:pt>
                <c:pt idx="381">
                  <c:v>0.152</c:v>
                </c:pt>
                <c:pt idx="382">
                  <c:v>0.154</c:v>
                </c:pt>
                <c:pt idx="383">
                  <c:v>0.154</c:v>
                </c:pt>
                <c:pt idx="384">
                  <c:v>0.154</c:v>
                </c:pt>
                <c:pt idx="385">
                  <c:v>0.154</c:v>
                </c:pt>
                <c:pt idx="386">
                  <c:v>0.156</c:v>
                </c:pt>
                <c:pt idx="387">
                  <c:v>0.156</c:v>
                </c:pt>
                <c:pt idx="388">
                  <c:v>0.156</c:v>
                </c:pt>
                <c:pt idx="389">
                  <c:v>0.156</c:v>
                </c:pt>
                <c:pt idx="390">
                  <c:v>0.158</c:v>
                </c:pt>
                <c:pt idx="391">
                  <c:v>0.158</c:v>
                </c:pt>
                <c:pt idx="392">
                  <c:v>0.158</c:v>
                </c:pt>
                <c:pt idx="393">
                  <c:v>0.158</c:v>
                </c:pt>
                <c:pt idx="394">
                  <c:v>0.16</c:v>
                </c:pt>
                <c:pt idx="395">
                  <c:v>0.16</c:v>
                </c:pt>
                <c:pt idx="396">
                  <c:v>0.16</c:v>
                </c:pt>
                <c:pt idx="397">
                  <c:v>0.16</c:v>
                </c:pt>
                <c:pt idx="398">
                  <c:v>0.16</c:v>
                </c:pt>
                <c:pt idx="399">
                  <c:v>0.16</c:v>
                </c:pt>
                <c:pt idx="400">
                  <c:v>0.16</c:v>
                </c:pt>
                <c:pt idx="401">
                  <c:v>0.16200000000000001</c:v>
                </c:pt>
                <c:pt idx="402">
                  <c:v>0.16200000000000001</c:v>
                </c:pt>
                <c:pt idx="403">
                  <c:v>0.16200000000000001</c:v>
                </c:pt>
                <c:pt idx="404">
                  <c:v>0.16400000000000001</c:v>
                </c:pt>
                <c:pt idx="405">
                  <c:v>0.16400000000000001</c:v>
                </c:pt>
                <c:pt idx="406">
                  <c:v>0.16400000000000001</c:v>
                </c:pt>
                <c:pt idx="407">
                  <c:v>0.16400000000000001</c:v>
                </c:pt>
                <c:pt idx="408">
                  <c:v>0.16600000000000001</c:v>
                </c:pt>
                <c:pt idx="409">
                  <c:v>0.16600000000000001</c:v>
                </c:pt>
                <c:pt idx="410">
                  <c:v>0.16600000000000001</c:v>
                </c:pt>
                <c:pt idx="411">
                  <c:v>0.16800000000000001</c:v>
                </c:pt>
                <c:pt idx="412">
                  <c:v>0.16800000000000001</c:v>
                </c:pt>
                <c:pt idx="413">
                  <c:v>0.16800000000000001</c:v>
                </c:pt>
                <c:pt idx="414">
                  <c:v>0.16800000000000001</c:v>
                </c:pt>
                <c:pt idx="415">
                  <c:v>0.16800000000000001</c:v>
                </c:pt>
                <c:pt idx="416">
                  <c:v>0.16800000000000001</c:v>
                </c:pt>
              </c:numCache>
            </c:numRef>
          </c:xVal>
          <c:yVal>
            <c:numRef>
              <c:f>'final graphs'!$B$3:$B$419</c:f>
              <c:numCache>
                <c:formatCode>General</c:formatCode>
                <c:ptCount val="417"/>
                <c:pt idx="0">
                  <c:v>0</c:v>
                </c:pt>
                <c:pt idx="1">
                  <c:v>45.048639999999999</c:v>
                </c:pt>
                <c:pt idx="2">
                  <c:v>47.201700000000002</c:v>
                </c:pt>
                <c:pt idx="3">
                  <c:v>49.354759999999999</c:v>
                </c:pt>
                <c:pt idx="4">
                  <c:v>51.673439999999999</c:v>
                </c:pt>
                <c:pt idx="5">
                  <c:v>54.157739999999997</c:v>
                </c:pt>
                <c:pt idx="6">
                  <c:v>56.3108</c:v>
                </c:pt>
                <c:pt idx="7">
                  <c:v>58.29824</c:v>
                </c:pt>
                <c:pt idx="8">
                  <c:v>60.451300000000003</c:v>
                </c:pt>
                <c:pt idx="9">
                  <c:v>62.273119999999999</c:v>
                </c:pt>
                <c:pt idx="10">
                  <c:v>63.101219999999998</c:v>
                </c:pt>
                <c:pt idx="11">
                  <c:v>62.438740000000003</c:v>
                </c:pt>
                <c:pt idx="12">
                  <c:v>60.61692</c:v>
                </c:pt>
                <c:pt idx="13">
                  <c:v>59.788820000000001</c:v>
                </c:pt>
                <c:pt idx="14">
                  <c:v>65.419899999999998</c:v>
                </c:pt>
                <c:pt idx="15">
                  <c:v>67.241720000000001</c:v>
                </c:pt>
                <c:pt idx="16">
                  <c:v>69.726020000000005</c:v>
                </c:pt>
                <c:pt idx="17">
                  <c:v>72.044700000000006</c:v>
                </c:pt>
                <c:pt idx="18">
                  <c:v>74.363380000000006</c:v>
                </c:pt>
                <c:pt idx="19">
                  <c:v>76.682060000000007</c:v>
                </c:pt>
                <c:pt idx="20">
                  <c:v>79.000739999999993</c:v>
                </c:pt>
                <c:pt idx="21">
                  <c:v>81.319419999999994</c:v>
                </c:pt>
                <c:pt idx="22">
                  <c:v>83.638099999999994</c:v>
                </c:pt>
                <c:pt idx="23">
                  <c:v>85.956779999999995</c:v>
                </c:pt>
                <c:pt idx="24">
                  <c:v>88.275459999999995</c:v>
                </c:pt>
                <c:pt idx="25">
                  <c:v>90.262900000000002</c:v>
                </c:pt>
                <c:pt idx="26">
                  <c:v>92.581580000000002</c:v>
                </c:pt>
                <c:pt idx="27">
                  <c:v>94.900260000000003</c:v>
                </c:pt>
                <c:pt idx="28">
                  <c:v>97.384559999999993</c:v>
                </c:pt>
                <c:pt idx="29">
                  <c:v>99.703239999999994</c:v>
                </c:pt>
                <c:pt idx="30">
                  <c:v>102.02191999999999</c:v>
                </c:pt>
                <c:pt idx="31">
                  <c:v>104.50622</c:v>
                </c:pt>
                <c:pt idx="32">
                  <c:v>107.15613999999999</c:v>
                </c:pt>
                <c:pt idx="33">
                  <c:v>109.47481999999999</c:v>
                </c:pt>
                <c:pt idx="34">
                  <c:v>111.95912</c:v>
                </c:pt>
                <c:pt idx="35">
                  <c:v>114.2778</c:v>
                </c:pt>
                <c:pt idx="36">
                  <c:v>116.92771999999999</c:v>
                </c:pt>
                <c:pt idx="37">
                  <c:v>119.57764</c:v>
                </c:pt>
                <c:pt idx="38">
                  <c:v>122.22756</c:v>
                </c:pt>
                <c:pt idx="39">
                  <c:v>124.87748000000001</c:v>
                </c:pt>
                <c:pt idx="40">
                  <c:v>126.53368</c:v>
                </c:pt>
                <c:pt idx="41">
                  <c:v>129.01797999999999</c:v>
                </c:pt>
                <c:pt idx="42">
                  <c:v>131.99914000000001</c:v>
                </c:pt>
                <c:pt idx="43">
                  <c:v>134.81468000000001</c:v>
                </c:pt>
                <c:pt idx="44">
                  <c:v>137.63022000000001</c:v>
                </c:pt>
                <c:pt idx="45">
                  <c:v>140.28013999999999</c:v>
                </c:pt>
                <c:pt idx="46">
                  <c:v>143.09567999999999</c:v>
                </c:pt>
                <c:pt idx="47">
                  <c:v>145.91121999999999</c:v>
                </c:pt>
                <c:pt idx="48">
                  <c:v>148.89238</c:v>
                </c:pt>
                <c:pt idx="49">
                  <c:v>152.03916000000001</c:v>
                </c:pt>
                <c:pt idx="50">
                  <c:v>155.35156000000001</c:v>
                </c:pt>
                <c:pt idx="51">
                  <c:v>158.49834000000001</c:v>
                </c:pt>
                <c:pt idx="52">
                  <c:v>161.81074000000001</c:v>
                </c:pt>
                <c:pt idx="53">
                  <c:v>165.12314000000001</c:v>
                </c:pt>
                <c:pt idx="54">
                  <c:v>168.26992000000001</c:v>
                </c:pt>
                <c:pt idx="55">
                  <c:v>171.74794</c:v>
                </c:pt>
                <c:pt idx="56">
                  <c:v>174.89472000000001</c:v>
                </c:pt>
                <c:pt idx="57">
                  <c:v>177.87588</c:v>
                </c:pt>
                <c:pt idx="58">
                  <c:v>181.18827999999999</c:v>
                </c:pt>
                <c:pt idx="59">
                  <c:v>184.16944000000001</c:v>
                </c:pt>
                <c:pt idx="60">
                  <c:v>187.64746</c:v>
                </c:pt>
                <c:pt idx="61">
                  <c:v>190.62862000000001</c:v>
                </c:pt>
                <c:pt idx="62">
                  <c:v>193.60978</c:v>
                </c:pt>
                <c:pt idx="63">
                  <c:v>196.25970000000001</c:v>
                </c:pt>
                <c:pt idx="64">
                  <c:v>199.40647999999999</c:v>
                </c:pt>
                <c:pt idx="65">
                  <c:v>202.38764</c:v>
                </c:pt>
                <c:pt idx="66">
                  <c:v>205.36879999999999</c:v>
                </c:pt>
                <c:pt idx="67">
                  <c:v>208.18433999999999</c:v>
                </c:pt>
                <c:pt idx="68">
                  <c:v>210.99987999999999</c:v>
                </c:pt>
                <c:pt idx="69">
                  <c:v>213.6498</c:v>
                </c:pt>
                <c:pt idx="70">
                  <c:v>216.13409999999999</c:v>
                </c:pt>
                <c:pt idx="71">
                  <c:v>218.45277999999999</c:v>
                </c:pt>
                <c:pt idx="72">
                  <c:v>221.26831999999999</c:v>
                </c:pt>
                <c:pt idx="73">
                  <c:v>224.74634</c:v>
                </c:pt>
                <c:pt idx="74">
                  <c:v>228.38998000000001</c:v>
                </c:pt>
                <c:pt idx="75">
                  <c:v>231.86799999999999</c:v>
                </c:pt>
                <c:pt idx="76">
                  <c:v>235.51164</c:v>
                </c:pt>
                <c:pt idx="77">
                  <c:v>239.32089999999999</c:v>
                </c:pt>
                <c:pt idx="78">
                  <c:v>243.13015999999999</c:v>
                </c:pt>
                <c:pt idx="79">
                  <c:v>246.77379999999999</c:v>
                </c:pt>
                <c:pt idx="80">
                  <c:v>250.25182000000001</c:v>
                </c:pt>
                <c:pt idx="81">
                  <c:v>254.39232000000001</c:v>
                </c:pt>
                <c:pt idx="82">
                  <c:v>258.03595999999999</c:v>
                </c:pt>
                <c:pt idx="83">
                  <c:v>261.84521999999998</c:v>
                </c:pt>
                <c:pt idx="84">
                  <c:v>265.65447999999998</c:v>
                </c:pt>
                <c:pt idx="85">
                  <c:v>269.62936000000002</c:v>
                </c:pt>
                <c:pt idx="86">
                  <c:v>273.43862000000001</c:v>
                </c:pt>
                <c:pt idx="87">
                  <c:v>277.4135</c:v>
                </c:pt>
                <c:pt idx="88">
                  <c:v>281.22275999999999</c:v>
                </c:pt>
                <c:pt idx="89">
                  <c:v>284.8664</c:v>
                </c:pt>
                <c:pt idx="90">
                  <c:v>288.84127999999998</c:v>
                </c:pt>
                <c:pt idx="91">
                  <c:v>292.65053999999998</c:v>
                </c:pt>
                <c:pt idx="92">
                  <c:v>295.79732000000001</c:v>
                </c:pt>
                <c:pt idx="93">
                  <c:v>299.10971999999998</c:v>
                </c:pt>
                <c:pt idx="94">
                  <c:v>302.42212000000001</c:v>
                </c:pt>
                <c:pt idx="95">
                  <c:v>305.73451999999997</c:v>
                </c:pt>
                <c:pt idx="96">
                  <c:v>308.88130000000001</c:v>
                </c:pt>
                <c:pt idx="97">
                  <c:v>312.19369999999998</c:v>
                </c:pt>
                <c:pt idx="98">
                  <c:v>315.67171999999999</c:v>
                </c:pt>
                <c:pt idx="99">
                  <c:v>318.98412000000002</c:v>
                </c:pt>
                <c:pt idx="100">
                  <c:v>322.1309</c:v>
                </c:pt>
                <c:pt idx="101">
                  <c:v>325.44330000000002</c:v>
                </c:pt>
                <c:pt idx="102">
                  <c:v>328.75569999999999</c:v>
                </c:pt>
                <c:pt idx="103">
                  <c:v>331.90248000000003</c:v>
                </c:pt>
                <c:pt idx="104">
                  <c:v>335.21487999999999</c:v>
                </c:pt>
                <c:pt idx="105">
                  <c:v>338.36165999999997</c:v>
                </c:pt>
                <c:pt idx="106">
                  <c:v>341.67406</c:v>
                </c:pt>
                <c:pt idx="107">
                  <c:v>344.82083999999998</c:v>
                </c:pt>
                <c:pt idx="108">
                  <c:v>347.96762000000001</c:v>
                </c:pt>
                <c:pt idx="109">
                  <c:v>351.28001999999998</c:v>
                </c:pt>
                <c:pt idx="110">
                  <c:v>354.75803999999999</c:v>
                </c:pt>
                <c:pt idx="111">
                  <c:v>357.90481999999997</c:v>
                </c:pt>
                <c:pt idx="112">
                  <c:v>361.05160000000001</c:v>
                </c:pt>
                <c:pt idx="113">
                  <c:v>364.19837999999999</c:v>
                </c:pt>
                <c:pt idx="114">
                  <c:v>367.51078000000001</c:v>
                </c:pt>
                <c:pt idx="115">
                  <c:v>370.49194</c:v>
                </c:pt>
                <c:pt idx="116">
                  <c:v>373.63871999999998</c:v>
                </c:pt>
                <c:pt idx="117">
                  <c:v>376.45425999999998</c:v>
                </c:pt>
                <c:pt idx="118">
                  <c:v>379.43542000000002</c:v>
                </c:pt>
                <c:pt idx="119">
                  <c:v>382.25096000000002</c:v>
                </c:pt>
                <c:pt idx="120">
                  <c:v>384.90087999999997</c:v>
                </c:pt>
                <c:pt idx="121">
                  <c:v>387.55079999999998</c:v>
                </c:pt>
                <c:pt idx="122">
                  <c:v>390.0351</c:v>
                </c:pt>
                <c:pt idx="123">
                  <c:v>392.68502000000001</c:v>
                </c:pt>
                <c:pt idx="124">
                  <c:v>395.33494000000002</c:v>
                </c:pt>
                <c:pt idx="125">
                  <c:v>397.65361999999999</c:v>
                </c:pt>
                <c:pt idx="126">
                  <c:v>400.13792000000001</c:v>
                </c:pt>
                <c:pt idx="127">
                  <c:v>402.29097999999999</c:v>
                </c:pt>
                <c:pt idx="128">
                  <c:v>404.44403999999997</c:v>
                </c:pt>
                <c:pt idx="129">
                  <c:v>406.76272</c:v>
                </c:pt>
                <c:pt idx="130">
                  <c:v>408.75015999999999</c:v>
                </c:pt>
                <c:pt idx="131">
                  <c:v>410.73759999999999</c:v>
                </c:pt>
                <c:pt idx="132">
                  <c:v>412.55941999999999</c:v>
                </c:pt>
                <c:pt idx="133">
                  <c:v>414.54685999999998</c:v>
                </c:pt>
                <c:pt idx="134">
                  <c:v>416.03744</c:v>
                </c:pt>
                <c:pt idx="135">
                  <c:v>417.52802000000003</c:v>
                </c:pt>
                <c:pt idx="136">
                  <c:v>419.01859999999999</c:v>
                </c:pt>
                <c:pt idx="137">
                  <c:v>420.34356000000002</c:v>
                </c:pt>
                <c:pt idx="138">
                  <c:v>421.66852</c:v>
                </c:pt>
                <c:pt idx="139">
                  <c:v>423.15910000000002</c:v>
                </c:pt>
                <c:pt idx="140">
                  <c:v>424.48406</c:v>
                </c:pt>
                <c:pt idx="141">
                  <c:v>425.97464000000002</c:v>
                </c:pt>
                <c:pt idx="142">
                  <c:v>427.79646000000002</c:v>
                </c:pt>
                <c:pt idx="143">
                  <c:v>429.12142</c:v>
                </c:pt>
                <c:pt idx="144">
                  <c:v>430.44637999999998</c:v>
                </c:pt>
                <c:pt idx="145">
                  <c:v>431.44009999999997</c:v>
                </c:pt>
                <c:pt idx="146">
                  <c:v>431.77134000000001</c:v>
                </c:pt>
                <c:pt idx="147">
                  <c:v>431.44009999999997</c:v>
                </c:pt>
                <c:pt idx="148">
                  <c:v>432.26819999999998</c:v>
                </c:pt>
                <c:pt idx="149">
                  <c:v>431.44009999999997</c:v>
                </c:pt>
                <c:pt idx="150">
                  <c:v>431.27447999999998</c:v>
                </c:pt>
                <c:pt idx="151">
                  <c:v>431.93696</c:v>
                </c:pt>
                <c:pt idx="152">
                  <c:v>432.43382000000003</c:v>
                </c:pt>
                <c:pt idx="153">
                  <c:v>434.91811999999999</c:v>
                </c:pt>
                <c:pt idx="154">
                  <c:v>434.58688000000001</c:v>
                </c:pt>
                <c:pt idx="155">
                  <c:v>434.42126000000002</c:v>
                </c:pt>
                <c:pt idx="156">
                  <c:v>435.5806</c:v>
                </c:pt>
                <c:pt idx="157">
                  <c:v>434.7525</c:v>
                </c:pt>
                <c:pt idx="158">
                  <c:v>433.59316000000001</c:v>
                </c:pt>
                <c:pt idx="159">
                  <c:v>433.09629999999999</c:v>
                </c:pt>
                <c:pt idx="160">
                  <c:v>434.42126000000002</c:v>
                </c:pt>
                <c:pt idx="161">
                  <c:v>436.07745999999997</c:v>
                </c:pt>
                <c:pt idx="162">
                  <c:v>435.74621999999999</c:v>
                </c:pt>
                <c:pt idx="163">
                  <c:v>437.89927999999998</c:v>
                </c:pt>
                <c:pt idx="164">
                  <c:v>438.39614</c:v>
                </c:pt>
                <c:pt idx="165">
                  <c:v>436.73993999999999</c:v>
                </c:pt>
                <c:pt idx="166">
                  <c:v>436.57432</c:v>
                </c:pt>
                <c:pt idx="167">
                  <c:v>437.07118000000003</c:v>
                </c:pt>
                <c:pt idx="168">
                  <c:v>438.39614</c:v>
                </c:pt>
                <c:pt idx="169">
                  <c:v>438.72737999999998</c:v>
                </c:pt>
                <c:pt idx="170">
                  <c:v>440.05234000000002</c:v>
                </c:pt>
                <c:pt idx="171">
                  <c:v>440.21796000000001</c:v>
                </c:pt>
                <c:pt idx="172">
                  <c:v>439.88672000000003</c:v>
                </c:pt>
                <c:pt idx="173">
                  <c:v>441.37729999999999</c:v>
                </c:pt>
                <c:pt idx="174">
                  <c:v>441.70854000000003</c:v>
                </c:pt>
                <c:pt idx="175">
                  <c:v>442.53663999999998</c:v>
                </c:pt>
                <c:pt idx="176">
                  <c:v>442.86788000000001</c:v>
                </c:pt>
                <c:pt idx="177">
                  <c:v>443.69598000000002</c:v>
                </c:pt>
                <c:pt idx="178">
                  <c:v>444.68970000000002</c:v>
                </c:pt>
                <c:pt idx="179">
                  <c:v>439.05862000000002</c:v>
                </c:pt>
                <c:pt idx="180">
                  <c:v>446.18027999999998</c:v>
                </c:pt>
                <c:pt idx="181">
                  <c:v>448.83019999999999</c:v>
                </c:pt>
                <c:pt idx="182">
                  <c:v>450.32078000000001</c:v>
                </c:pt>
                <c:pt idx="183">
                  <c:v>451.48012</c:v>
                </c:pt>
                <c:pt idx="184">
                  <c:v>452.63945999999999</c:v>
                </c:pt>
                <c:pt idx="185">
                  <c:v>453.63317999999998</c:v>
                </c:pt>
                <c:pt idx="186">
                  <c:v>454.46127999999999</c:v>
                </c:pt>
                <c:pt idx="187">
                  <c:v>455.62061999999997</c:v>
                </c:pt>
                <c:pt idx="188">
                  <c:v>456.77996000000002</c:v>
                </c:pt>
                <c:pt idx="189">
                  <c:v>457.60806000000002</c:v>
                </c:pt>
                <c:pt idx="190">
                  <c:v>458.60178000000002</c:v>
                </c:pt>
                <c:pt idx="191">
                  <c:v>459.76112000000001</c:v>
                </c:pt>
                <c:pt idx="192">
                  <c:v>460.75484</c:v>
                </c:pt>
                <c:pt idx="193">
                  <c:v>461.58294000000001</c:v>
                </c:pt>
                <c:pt idx="194">
                  <c:v>462.57666</c:v>
                </c:pt>
                <c:pt idx="195">
                  <c:v>463.57038</c:v>
                </c:pt>
                <c:pt idx="196">
                  <c:v>464.5641</c:v>
                </c:pt>
                <c:pt idx="197">
                  <c:v>465.55781999999999</c:v>
                </c:pt>
                <c:pt idx="198">
                  <c:v>466.55153999999999</c:v>
                </c:pt>
                <c:pt idx="199">
                  <c:v>467.54525999999998</c:v>
                </c:pt>
                <c:pt idx="200">
                  <c:v>468.37335999999999</c:v>
                </c:pt>
                <c:pt idx="201">
                  <c:v>469.36707999999999</c:v>
                </c:pt>
                <c:pt idx="202">
                  <c:v>470.19517999999999</c:v>
                </c:pt>
                <c:pt idx="203">
                  <c:v>471.18889999999999</c:v>
                </c:pt>
                <c:pt idx="204">
                  <c:v>472.18261999999999</c:v>
                </c:pt>
                <c:pt idx="205">
                  <c:v>473.17633999999998</c:v>
                </c:pt>
                <c:pt idx="206">
                  <c:v>474.00443999999999</c:v>
                </c:pt>
                <c:pt idx="207">
                  <c:v>474.99815999999998</c:v>
                </c:pt>
                <c:pt idx="208">
                  <c:v>475.66064</c:v>
                </c:pt>
                <c:pt idx="209">
                  <c:v>476.98559999999998</c:v>
                </c:pt>
                <c:pt idx="210">
                  <c:v>477.64807999999999</c:v>
                </c:pt>
                <c:pt idx="211">
                  <c:v>478.64179999999999</c:v>
                </c:pt>
                <c:pt idx="212">
                  <c:v>479.30428000000001</c:v>
                </c:pt>
                <c:pt idx="213">
                  <c:v>480.298</c:v>
                </c:pt>
                <c:pt idx="214">
                  <c:v>481.12610000000001</c:v>
                </c:pt>
                <c:pt idx="215">
                  <c:v>481.95420000000001</c:v>
                </c:pt>
                <c:pt idx="216">
                  <c:v>482.61667999999997</c:v>
                </c:pt>
                <c:pt idx="217">
                  <c:v>483.77602000000002</c:v>
                </c:pt>
                <c:pt idx="218">
                  <c:v>484.43849999999998</c:v>
                </c:pt>
                <c:pt idx="219">
                  <c:v>485.26659999999998</c:v>
                </c:pt>
                <c:pt idx="220">
                  <c:v>486.09469999999999</c:v>
                </c:pt>
                <c:pt idx="221">
                  <c:v>486.75718000000001</c:v>
                </c:pt>
                <c:pt idx="222">
                  <c:v>487.58528000000001</c:v>
                </c:pt>
                <c:pt idx="223">
                  <c:v>488.57900000000001</c:v>
                </c:pt>
                <c:pt idx="224">
                  <c:v>489.24148000000002</c:v>
                </c:pt>
                <c:pt idx="225">
                  <c:v>490.06957999999997</c:v>
                </c:pt>
                <c:pt idx="226">
                  <c:v>490.73205999999999</c:v>
                </c:pt>
                <c:pt idx="227">
                  <c:v>491.56016</c:v>
                </c:pt>
                <c:pt idx="228">
                  <c:v>492.22264000000001</c:v>
                </c:pt>
                <c:pt idx="229">
                  <c:v>493.21636000000001</c:v>
                </c:pt>
                <c:pt idx="230">
                  <c:v>493.87884000000003</c:v>
                </c:pt>
                <c:pt idx="231">
                  <c:v>494.54131999999998</c:v>
                </c:pt>
                <c:pt idx="232">
                  <c:v>495.2038</c:v>
                </c:pt>
                <c:pt idx="233">
                  <c:v>495.86628000000002</c:v>
                </c:pt>
                <c:pt idx="234">
                  <c:v>496.52875999999998</c:v>
                </c:pt>
                <c:pt idx="235">
                  <c:v>497.35685999999998</c:v>
                </c:pt>
                <c:pt idx="236">
                  <c:v>498.01934</c:v>
                </c:pt>
                <c:pt idx="237">
                  <c:v>498.84744000000001</c:v>
                </c:pt>
                <c:pt idx="238">
                  <c:v>499.67554000000001</c:v>
                </c:pt>
                <c:pt idx="239">
                  <c:v>500.50364000000002</c:v>
                </c:pt>
                <c:pt idx="240">
                  <c:v>501.00049999999999</c:v>
                </c:pt>
                <c:pt idx="241">
                  <c:v>501.49736000000001</c:v>
                </c:pt>
                <c:pt idx="242">
                  <c:v>502.15983999999997</c:v>
                </c:pt>
                <c:pt idx="243">
                  <c:v>502.98793999999998</c:v>
                </c:pt>
                <c:pt idx="244">
                  <c:v>503.65042</c:v>
                </c:pt>
                <c:pt idx="245">
                  <c:v>504.31290000000001</c:v>
                </c:pt>
                <c:pt idx="246">
                  <c:v>504.80975999999998</c:v>
                </c:pt>
                <c:pt idx="247">
                  <c:v>505.63785999999999</c:v>
                </c:pt>
                <c:pt idx="248">
                  <c:v>506.13472000000002</c:v>
                </c:pt>
                <c:pt idx="249">
                  <c:v>506.79719999999998</c:v>
                </c:pt>
                <c:pt idx="250">
                  <c:v>507.45967999999999</c:v>
                </c:pt>
                <c:pt idx="251">
                  <c:v>508.12216000000001</c:v>
                </c:pt>
                <c:pt idx="252">
                  <c:v>508.61901999999998</c:v>
                </c:pt>
                <c:pt idx="253">
                  <c:v>509.28149999999999</c:v>
                </c:pt>
                <c:pt idx="254">
                  <c:v>509.77836000000002</c:v>
                </c:pt>
                <c:pt idx="255">
                  <c:v>510.44083999999998</c:v>
                </c:pt>
                <c:pt idx="256">
                  <c:v>510.93770000000001</c:v>
                </c:pt>
                <c:pt idx="257">
                  <c:v>511.60018000000002</c:v>
                </c:pt>
                <c:pt idx="258">
                  <c:v>512.09703999999999</c:v>
                </c:pt>
                <c:pt idx="259">
                  <c:v>512.75951999999995</c:v>
                </c:pt>
                <c:pt idx="260">
                  <c:v>513.09076000000005</c:v>
                </c:pt>
                <c:pt idx="261">
                  <c:v>513.58762000000002</c:v>
                </c:pt>
                <c:pt idx="262">
                  <c:v>514.41571999999996</c:v>
                </c:pt>
                <c:pt idx="263">
                  <c:v>514.74695999999994</c:v>
                </c:pt>
                <c:pt idx="264">
                  <c:v>515.40944000000002</c:v>
                </c:pt>
                <c:pt idx="265">
                  <c:v>515.90629999999999</c:v>
                </c:pt>
                <c:pt idx="266">
                  <c:v>516.56877999999995</c:v>
                </c:pt>
                <c:pt idx="267">
                  <c:v>516.90002000000004</c:v>
                </c:pt>
                <c:pt idx="268">
                  <c:v>517.39688000000001</c:v>
                </c:pt>
                <c:pt idx="269">
                  <c:v>517.89373999999998</c:v>
                </c:pt>
                <c:pt idx="270">
                  <c:v>518.39059999999995</c:v>
                </c:pt>
                <c:pt idx="271">
                  <c:v>518.72184000000004</c:v>
                </c:pt>
                <c:pt idx="272">
                  <c:v>519.21870000000001</c:v>
                </c:pt>
                <c:pt idx="273">
                  <c:v>519.71555999999998</c:v>
                </c:pt>
                <c:pt idx="274">
                  <c:v>520.21241999999995</c:v>
                </c:pt>
                <c:pt idx="275">
                  <c:v>520.70928000000004</c:v>
                </c:pt>
                <c:pt idx="276">
                  <c:v>521.04052000000001</c:v>
                </c:pt>
                <c:pt idx="277">
                  <c:v>521.37175999999999</c:v>
                </c:pt>
                <c:pt idx="278">
                  <c:v>521.86861999999996</c:v>
                </c:pt>
                <c:pt idx="279">
                  <c:v>522.36548000000005</c:v>
                </c:pt>
                <c:pt idx="280">
                  <c:v>522.53110000000004</c:v>
                </c:pt>
                <c:pt idx="281">
                  <c:v>523.02796000000001</c:v>
                </c:pt>
                <c:pt idx="282">
                  <c:v>523.52481999999998</c:v>
                </c:pt>
                <c:pt idx="283">
                  <c:v>523.85605999999996</c:v>
                </c:pt>
                <c:pt idx="284">
                  <c:v>524.18730000000005</c:v>
                </c:pt>
                <c:pt idx="285">
                  <c:v>524.51854000000003</c:v>
                </c:pt>
                <c:pt idx="286">
                  <c:v>525.0154</c:v>
                </c:pt>
                <c:pt idx="287">
                  <c:v>525.51225999999997</c:v>
                </c:pt>
                <c:pt idx="288">
                  <c:v>525.84349999999995</c:v>
                </c:pt>
                <c:pt idx="289">
                  <c:v>526.00912000000005</c:v>
                </c:pt>
                <c:pt idx="290">
                  <c:v>526.50598000000002</c:v>
                </c:pt>
                <c:pt idx="291">
                  <c:v>526.67160000000001</c:v>
                </c:pt>
                <c:pt idx="292">
                  <c:v>527.00283999999999</c:v>
                </c:pt>
                <c:pt idx="293">
                  <c:v>527.33407999999997</c:v>
                </c:pt>
                <c:pt idx="294">
                  <c:v>527.66531999999995</c:v>
                </c:pt>
                <c:pt idx="295">
                  <c:v>527.83094000000006</c:v>
                </c:pt>
                <c:pt idx="296">
                  <c:v>528.16218000000003</c:v>
                </c:pt>
                <c:pt idx="297">
                  <c:v>528.65904</c:v>
                </c:pt>
                <c:pt idx="298">
                  <c:v>528.99027999999998</c:v>
                </c:pt>
                <c:pt idx="299">
                  <c:v>529.32151999999996</c:v>
                </c:pt>
                <c:pt idx="300">
                  <c:v>529.32151999999996</c:v>
                </c:pt>
                <c:pt idx="301">
                  <c:v>529.65275999999994</c:v>
                </c:pt>
                <c:pt idx="302">
                  <c:v>529.98400000000004</c:v>
                </c:pt>
                <c:pt idx="303">
                  <c:v>530.14962000000003</c:v>
                </c:pt>
                <c:pt idx="304">
                  <c:v>530.48086000000001</c:v>
                </c:pt>
                <c:pt idx="305">
                  <c:v>530.81209999999999</c:v>
                </c:pt>
                <c:pt idx="306">
                  <c:v>530.81209999999999</c:v>
                </c:pt>
                <c:pt idx="307">
                  <c:v>531.14333999999997</c:v>
                </c:pt>
                <c:pt idx="308">
                  <c:v>531.47457999999995</c:v>
                </c:pt>
                <c:pt idx="309">
                  <c:v>531.64020000000005</c:v>
                </c:pt>
                <c:pt idx="310">
                  <c:v>531.97144000000003</c:v>
                </c:pt>
                <c:pt idx="311">
                  <c:v>532.13706000000002</c:v>
                </c:pt>
                <c:pt idx="312">
                  <c:v>532.30268000000001</c:v>
                </c:pt>
                <c:pt idx="313">
                  <c:v>532.63391999999999</c:v>
                </c:pt>
                <c:pt idx="314">
                  <c:v>532.63391999999999</c:v>
                </c:pt>
                <c:pt idx="315">
                  <c:v>532.96515999999997</c:v>
                </c:pt>
                <c:pt idx="316">
                  <c:v>533.13077999999996</c:v>
                </c:pt>
                <c:pt idx="317">
                  <c:v>533.46202000000005</c:v>
                </c:pt>
                <c:pt idx="318">
                  <c:v>533.46202000000005</c:v>
                </c:pt>
                <c:pt idx="319">
                  <c:v>533.79326000000003</c:v>
                </c:pt>
                <c:pt idx="320">
                  <c:v>533.79326000000003</c:v>
                </c:pt>
                <c:pt idx="321">
                  <c:v>533.95888000000002</c:v>
                </c:pt>
                <c:pt idx="322">
                  <c:v>534.12450000000001</c:v>
                </c:pt>
                <c:pt idx="323">
                  <c:v>534.12450000000001</c:v>
                </c:pt>
                <c:pt idx="324">
                  <c:v>534.45573999999999</c:v>
                </c:pt>
                <c:pt idx="325">
                  <c:v>534.62135999999998</c:v>
                </c:pt>
                <c:pt idx="326">
                  <c:v>534.62135999999998</c:v>
                </c:pt>
                <c:pt idx="327">
                  <c:v>534.78697999999997</c:v>
                </c:pt>
                <c:pt idx="328">
                  <c:v>534.95259999999996</c:v>
                </c:pt>
                <c:pt idx="329">
                  <c:v>535.11821999999995</c:v>
                </c:pt>
                <c:pt idx="330">
                  <c:v>535.28384000000005</c:v>
                </c:pt>
                <c:pt idx="331">
                  <c:v>535.28384000000005</c:v>
                </c:pt>
                <c:pt idx="332">
                  <c:v>535.44946000000004</c:v>
                </c:pt>
                <c:pt idx="333">
                  <c:v>535.61508000000003</c:v>
                </c:pt>
                <c:pt idx="334">
                  <c:v>535.78070000000002</c:v>
                </c:pt>
                <c:pt idx="335">
                  <c:v>535.78070000000002</c:v>
                </c:pt>
                <c:pt idx="336">
                  <c:v>535.94632000000001</c:v>
                </c:pt>
                <c:pt idx="337">
                  <c:v>535.94632000000001</c:v>
                </c:pt>
                <c:pt idx="338">
                  <c:v>535.94632000000001</c:v>
                </c:pt>
                <c:pt idx="339">
                  <c:v>535.94632000000001</c:v>
                </c:pt>
                <c:pt idx="340">
                  <c:v>536.11194</c:v>
                </c:pt>
                <c:pt idx="341">
                  <c:v>536.27755999999999</c:v>
                </c:pt>
                <c:pt idx="342">
                  <c:v>536.11194</c:v>
                </c:pt>
                <c:pt idx="343">
                  <c:v>536.27755999999999</c:v>
                </c:pt>
                <c:pt idx="344">
                  <c:v>536.27755999999999</c:v>
                </c:pt>
                <c:pt idx="345">
                  <c:v>536.44317999999998</c:v>
                </c:pt>
                <c:pt idx="346">
                  <c:v>536.44317999999998</c:v>
                </c:pt>
                <c:pt idx="347">
                  <c:v>536.44317999999998</c:v>
                </c:pt>
                <c:pt idx="348">
                  <c:v>536.44317999999998</c:v>
                </c:pt>
                <c:pt idx="349">
                  <c:v>536.44317999999998</c:v>
                </c:pt>
                <c:pt idx="350">
                  <c:v>536.44317999999998</c:v>
                </c:pt>
                <c:pt idx="351">
                  <c:v>536.44317999999998</c:v>
                </c:pt>
                <c:pt idx="352">
                  <c:v>536.60879999999997</c:v>
                </c:pt>
                <c:pt idx="353">
                  <c:v>536.44317999999998</c:v>
                </c:pt>
                <c:pt idx="354">
                  <c:v>536.44317999999998</c:v>
                </c:pt>
                <c:pt idx="355">
                  <c:v>536.44317999999998</c:v>
                </c:pt>
                <c:pt idx="356">
                  <c:v>536.44317999999998</c:v>
                </c:pt>
                <c:pt idx="357">
                  <c:v>536.27755999999999</c:v>
                </c:pt>
                <c:pt idx="358">
                  <c:v>536.11194</c:v>
                </c:pt>
                <c:pt idx="359">
                  <c:v>536.11194</c:v>
                </c:pt>
                <c:pt idx="360">
                  <c:v>536.11194</c:v>
                </c:pt>
                <c:pt idx="361">
                  <c:v>535.94632000000001</c:v>
                </c:pt>
                <c:pt idx="362">
                  <c:v>535.94632000000001</c:v>
                </c:pt>
                <c:pt idx="363">
                  <c:v>535.78070000000002</c:v>
                </c:pt>
                <c:pt idx="364">
                  <c:v>535.61508000000003</c:v>
                </c:pt>
                <c:pt idx="365">
                  <c:v>535.44946000000004</c:v>
                </c:pt>
                <c:pt idx="366">
                  <c:v>535.28384000000005</c:v>
                </c:pt>
                <c:pt idx="367">
                  <c:v>535.28384000000005</c:v>
                </c:pt>
                <c:pt idx="368">
                  <c:v>534.95259999999996</c:v>
                </c:pt>
                <c:pt idx="369">
                  <c:v>534.62135999999998</c:v>
                </c:pt>
                <c:pt idx="370">
                  <c:v>534.62135999999998</c:v>
                </c:pt>
                <c:pt idx="371">
                  <c:v>534.12450000000001</c:v>
                </c:pt>
                <c:pt idx="372">
                  <c:v>533.79326000000003</c:v>
                </c:pt>
                <c:pt idx="373">
                  <c:v>533.46202000000005</c:v>
                </c:pt>
                <c:pt idx="374">
                  <c:v>533.29639999999995</c:v>
                </c:pt>
                <c:pt idx="375">
                  <c:v>532.79953999999998</c:v>
                </c:pt>
                <c:pt idx="376">
                  <c:v>532.30268000000001</c:v>
                </c:pt>
                <c:pt idx="377">
                  <c:v>531.97144000000003</c:v>
                </c:pt>
                <c:pt idx="378">
                  <c:v>531.30895999999996</c:v>
                </c:pt>
                <c:pt idx="379">
                  <c:v>530.48086000000001</c:v>
                </c:pt>
                <c:pt idx="380">
                  <c:v>529.65275999999994</c:v>
                </c:pt>
                <c:pt idx="381">
                  <c:v>528.99027999999998</c:v>
                </c:pt>
                <c:pt idx="382">
                  <c:v>528.16218000000003</c:v>
                </c:pt>
                <c:pt idx="383">
                  <c:v>527.16845999999998</c:v>
                </c:pt>
                <c:pt idx="384">
                  <c:v>526.00912000000005</c:v>
                </c:pt>
                <c:pt idx="385">
                  <c:v>525.0154</c:v>
                </c:pt>
                <c:pt idx="386">
                  <c:v>523.52481999999998</c:v>
                </c:pt>
                <c:pt idx="387">
                  <c:v>522.03423999999995</c:v>
                </c:pt>
                <c:pt idx="388">
                  <c:v>520.37804000000006</c:v>
                </c:pt>
                <c:pt idx="389">
                  <c:v>518.88746000000003</c:v>
                </c:pt>
                <c:pt idx="390">
                  <c:v>516.90002000000004</c:v>
                </c:pt>
                <c:pt idx="391">
                  <c:v>515.07820000000004</c:v>
                </c:pt>
                <c:pt idx="392">
                  <c:v>513.09076000000005</c:v>
                </c:pt>
                <c:pt idx="393">
                  <c:v>510.77208000000002</c:v>
                </c:pt>
                <c:pt idx="394">
                  <c:v>508.61901999999998</c:v>
                </c:pt>
                <c:pt idx="395">
                  <c:v>506.46596</c:v>
                </c:pt>
                <c:pt idx="396">
                  <c:v>503.98165999999998</c:v>
                </c:pt>
                <c:pt idx="397">
                  <c:v>501.49736000000001</c:v>
                </c:pt>
                <c:pt idx="398">
                  <c:v>498.84744000000001</c:v>
                </c:pt>
                <c:pt idx="399">
                  <c:v>496.36313999999999</c:v>
                </c:pt>
                <c:pt idx="400">
                  <c:v>493.54759999999999</c:v>
                </c:pt>
                <c:pt idx="401">
                  <c:v>490.73205999999999</c:v>
                </c:pt>
                <c:pt idx="402">
                  <c:v>487.91651999999999</c:v>
                </c:pt>
                <c:pt idx="403">
                  <c:v>484.93536</c:v>
                </c:pt>
                <c:pt idx="404">
                  <c:v>481.62295999999998</c:v>
                </c:pt>
                <c:pt idx="405">
                  <c:v>478.47618</c:v>
                </c:pt>
                <c:pt idx="406">
                  <c:v>474.99815999999998</c:v>
                </c:pt>
                <c:pt idx="407">
                  <c:v>471.52014000000003</c:v>
                </c:pt>
                <c:pt idx="408">
                  <c:v>467.87650000000002</c:v>
                </c:pt>
                <c:pt idx="409">
                  <c:v>463.90161999999998</c:v>
                </c:pt>
                <c:pt idx="410">
                  <c:v>459.76112000000001</c:v>
                </c:pt>
                <c:pt idx="411">
                  <c:v>455.45499999999998</c:v>
                </c:pt>
                <c:pt idx="412">
                  <c:v>450.32078000000001</c:v>
                </c:pt>
                <c:pt idx="413">
                  <c:v>443.86160000000001</c:v>
                </c:pt>
                <c:pt idx="414">
                  <c:v>435.91183999999998</c:v>
                </c:pt>
                <c:pt idx="415">
                  <c:v>423.32472000000001</c:v>
                </c:pt>
                <c:pt idx="416">
                  <c:v>408.08767999999998</c:v>
                </c:pt>
              </c:numCache>
            </c:numRef>
          </c:yVal>
          <c:smooth val="1"/>
          <c:extLst>
            <c:ext xmlns:c16="http://schemas.microsoft.com/office/drawing/2014/chart" uri="{C3380CC4-5D6E-409C-BE32-E72D297353CC}">
              <c16:uniqueId val="{00000000-442C-44F5-B1A3-67F17A509871}"/>
            </c:ext>
          </c:extLst>
        </c:ser>
        <c:ser>
          <c:idx val="1"/>
          <c:order val="1"/>
          <c:tx>
            <c:v>BT2</c:v>
          </c:tx>
          <c:spPr>
            <a:ln w="19047" cap="rnd">
              <a:solidFill>
                <a:schemeClr val="accent2"/>
              </a:solidFill>
              <a:round/>
            </a:ln>
            <a:effectLst/>
          </c:spPr>
          <c:marker>
            <c:symbol val="none"/>
          </c:marker>
          <c:xVal>
            <c:numRef>
              <c:f>'final graphs'!$C$3:$C$270</c:f>
              <c:numCache>
                <c:formatCode>General</c:formatCode>
                <c:ptCount val="268"/>
                <c:pt idx="0">
                  <c:v>0</c:v>
                </c:pt>
                <c:pt idx="1">
                  <c:v>2E-3</c:v>
                </c:pt>
                <c:pt idx="2">
                  <c:v>2E-3</c:v>
                </c:pt>
                <c:pt idx="3">
                  <c:v>2E-3</c:v>
                </c:pt>
                <c:pt idx="4">
                  <c:v>2E-3</c:v>
                </c:pt>
                <c:pt idx="5">
                  <c:v>2E-3</c:v>
                </c:pt>
                <c:pt idx="6">
                  <c:v>2E-3</c:v>
                </c:pt>
                <c:pt idx="7">
                  <c:v>2E-3</c:v>
                </c:pt>
                <c:pt idx="8">
                  <c:v>2E-3</c:v>
                </c:pt>
                <c:pt idx="9">
                  <c:v>2E-3</c:v>
                </c:pt>
                <c:pt idx="10">
                  <c:v>4.0000000000000001E-3</c:v>
                </c:pt>
                <c:pt idx="11">
                  <c:v>4.0000000000000001E-3</c:v>
                </c:pt>
                <c:pt idx="12">
                  <c:v>4.0000000000000001E-3</c:v>
                </c:pt>
                <c:pt idx="13">
                  <c:v>4.0000000000000001E-3</c:v>
                </c:pt>
                <c:pt idx="14">
                  <c:v>4.0000000000000001E-3</c:v>
                </c:pt>
                <c:pt idx="15">
                  <c:v>4.0000000000000001E-3</c:v>
                </c:pt>
                <c:pt idx="16">
                  <c:v>4.0000000000000001E-3</c:v>
                </c:pt>
                <c:pt idx="17">
                  <c:v>4.0000000000000001E-3</c:v>
                </c:pt>
                <c:pt idx="18">
                  <c:v>6.0000000000000001E-3</c:v>
                </c:pt>
                <c:pt idx="19">
                  <c:v>6.0000000000000001E-3</c:v>
                </c:pt>
                <c:pt idx="20">
                  <c:v>6.0000000000000001E-3</c:v>
                </c:pt>
                <c:pt idx="21">
                  <c:v>6.0000000000000001E-3</c:v>
                </c:pt>
                <c:pt idx="22">
                  <c:v>6.0000000000000001E-3</c:v>
                </c:pt>
                <c:pt idx="23">
                  <c:v>8.0000000000000002E-3</c:v>
                </c:pt>
                <c:pt idx="24">
                  <c:v>8.0000000000000002E-3</c:v>
                </c:pt>
                <c:pt idx="25">
                  <c:v>8.0000000000000002E-3</c:v>
                </c:pt>
                <c:pt idx="26">
                  <c:v>8.0000000000000002E-3</c:v>
                </c:pt>
                <c:pt idx="27">
                  <c:v>8.0000000000000002E-3</c:v>
                </c:pt>
                <c:pt idx="28">
                  <c:v>8.0000000000000002E-3</c:v>
                </c:pt>
                <c:pt idx="29">
                  <c:v>8.0000000000000002E-3</c:v>
                </c:pt>
                <c:pt idx="30">
                  <c:v>0.01</c:v>
                </c:pt>
                <c:pt idx="31">
                  <c:v>0.01</c:v>
                </c:pt>
                <c:pt idx="32">
                  <c:v>0.01</c:v>
                </c:pt>
                <c:pt idx="33">
                  <c:v>1.2E-2</c:v>
                </c:pt>
                <c:pt idx="34">
                  <c:v>1.2E-2</c:v>
                </c:pt>
                <c:pt idx="35">
                  <c:v>1.2E-2</c:v>
                </c:pt>
                <c:pt idx="36">
                  <c:v>1.4E-2</c:v>
                </c:pt>
                <c:pt idx="37">
                  <c:v>1.4E-2</c:v>
                </c:pt>
                <c:pt idx="38">
                  <c:v>1.4E-2</c:v>
                </c:pt>
                <c:pt idx="39">
                  <c:v>1.6E-2</c:v>
                </c:pt>
                <c:pt idx="40">
                  <c:v>1.6E-2</c:v>
                </c:pt>
                <c:pt idx="41">
                  <c:v>1.6E-2</c:v>
                </c:pt>
                <c:pt idx="42">
                  <c:v>1.6E-2</c:v>
                </c:pt>
                <c:pt idx="43">
                  <c:v>1.6E-2</c:v>
                </c:pt>
                <c:pt idx="44">
                  <c:v>1.7999999999999999E-2</c:v>
                </c:pt>
                <c:pt idx="45">
                  <c:v>1.7999999999999999E-2</c:v>
                </c:pt>
                <c:pt idx="46">
                  <c:v>0.02</c:v>
                </c:pt>
                <c:pt idx="47">
                  <c:v>0.02</c:v>
                </c:pt>
                <c:pt idx="48">
                  <c:v>0.02</c:v>
                </c:pt>
                <c:pt idx="49">
                  <c:v>2.1999999999999999E-2</c:v>
                </c:pt>
                <c:pt idx="50">
                  <c:v>2.1999999999999999E-2</c:v>
                </c:pt>
                <c:pt idx="51">
                  <c:v>2.4E-2</c:v>
                </c:pt>
                <c:pt idx="52">
                  <c:v>2.4E-2</c:v>
                </c:pt>
                <c:pt idx="53">
                  <c:v>2.4E-2</c:v>
                </c:pt>
                <c:pt idx="54">
                  <c:v>2.4E-2</c:v>
                </c:pt>
                <c:pt idx="55">
                  <c:v>2.4E-2</c:v>
                </c:pt>
                <c:pt idx="56">
                  <c:v>2.5999999999999999E-2</c:v>
                </c:pt>
                <c:pt idx="57">
                  <c:v>2.5999999999999999E-2</c:v>
                </c:pt>
                <c:pt idx="58">
                  <c:v>2.5999999999999999E-2</c:v>
                </c:pt>
                <c:pt idx="59">
                  <c:v>2.8000000000000001E-2</c:v>
                </c:pt>
                <c:pt idx="60">
                  <c:v>2.8000000000000001E-2</c:v>
                </c:pt>
                <c:pt idx="61">
                  <c:v>0.03</c:v>
                </c:pt>
                <c:pt idx="62">
                  <c:v>0.03</c:v>
                </c:pt>
                <c:pt idx="63">
                  <c:v>0.03</c:v>
                </c:pt>
                <c:pt idx="64">
                  <c:v>3.2000000000000001E-2</c:v>
                </c:pt>
                <c:pt idx="65">
                  <c:v>3.2000000000000001E-2</c:v>
                </c:pt>
                <c:pt idx="66">
                  <c:v>3.2000000000000001E-2</c:v>
                </c:pt>
                <c:pt idx="67">
                  <c:v>3.2000000000000001E-2</c:v>
                </c:pt>
                <c:pt idx="68">
                  <c:v>3.2000000000000001E-2</c:v>
                </c:pt>
                <c:pt idx="69">
                  <c:v>3.4000000000000002E-2</c:v>
                </c:pt>
                <c:pt idx="70">
                  <c:v>3.4000000000000002E-2</c:v>
                </c:pt>
                <c:pt idx="71">
                  <c:v>3.4000000000000002E-2</c:v>
                </c:pt>
                <c:pt idx="72">
                  <c:v>3.5999999999999997E-2</c:v>
                </c:pt>
                <c:pt idx="73">
                  <c:v>3.5999999999999997E-2</c:v>
                </c:pt>
                <c:pt idx="74">
                  <c:v>3.7999999999999999E-2</c:v>
                </c:pt>
                <c:pt idx="75">
                  <c:v>3.7999999999999999E-2</c:v>
                </c:pt>
                <c:pt idx="76">
                  <c:v>3.7999999999999999E-2</c:v>
                </c:pt>
                <c:pt idx="77">
                  <c:v>0.04</c:v>
                </c:pt>
                <c:pt idx="78">
                  <c:v>0.04</c:v>
                </c:pt>
                <c:pt idx="79">
                  <c:v>0.04</c:v>
                </c:pt>
                <c:pt idx="80">
                  <c:v>0.04</c:v>
                </c:pt>
                <c:pt idx="81">
                  <c:v>0.04</c:v>
                </c:pt>
                <c:pt idx="82">
                  <c:v>4.2000000000000003E-2</c:v>
                </c:pt>
                <c:pt idx="83">
                  <c:v>4.2000000000000003E-2</c:v>
                </c:pt>
                <c:pt idx="84">
                  <c:v>4.3999999999999997E-2</c:v>
                </c:pt>
                <c:pt idx="85">
                  <c:v>4.3999999999999997E-2</c:v>
                </c:pt>
                <c:pt idx="86">
                  <c:v>4.5999999999999999E-2</c:v>
                </c:pt>
                <c:pt idx="87">
                  <c:v>4.5999999999999999E-2</c:v>
                </c:pt>
                <c:pt idx="88">
                  <c:v>4.5999999999999999E-2</c:v>
                </c:pt>
                <c:pt idx="89">
                  <c:v>4.8000000000000001E-2</c:v>
                </c:pt>
                <c:pt idx="90">
                  <c:v>4.8000000000000001E-2</c:v>
                </c:pt>
                <c:pt idx="91">
                  <c:v>4.8000000000000001E-2</c:v>
                </c:pt>
                <c:pt idx="92">
                  <c:v>4.8000000000000001E-2</c:v>
                </c:pt>
                <c:pt idx="93">
                  <c:v>4.8000000000000001E-2</c:v>
                </c:pt>
                <c:pt idx="94">
                  <c:v>0.05</c:v>
                </c:pt>
                <c:pt idx="95">
                  <c:v>0.05</c:v>
                </c:pt>
                <c:pt idx="96">
                  <c:v>5.1999999999999998E-2</c:v>
                </c:pt>
                <c:pt idx="97">
                  <c:v>5.1999999999999998E-2</c:v>
                </c:pt>
                <c:pt idx="98">
                  <c:v>5.1999999999999998E-2</c:v>
                </c:pt>
                <c:pt idx="99">
                  <c:v>5.3999999999999999E-2</c:v>
                </c:pt>
                <c:pt idx="100">
                  <c:v>5.3999999999999999E-2</c:v>
                </c:pt>
                <c:pt idx="101">
                  <c:v>5.6000000000000001E-2</c:v>
                </c:pt>
                <c:pt idx="102">
                  <c:v>5.6000000000000001E-2</c:v>
                </c:pt>
                <c:pt idx="103">
                  <c:v>5.6000000000000001E-2</c:v>
                </c:pt>
                <c:pt idx="104">
                  <c:v>5.6000000000000001E-2</c:v>
                </c:pt>
                <c:pt idx="105">
                  <c:v>5.6000000000000001E-2</c:v>
                </c:pt>
                <c:pt idx="106">
                  <c:v>5.8000000000000003E-2</c:v>
                </c:pt>
                <c:pt idx="107">
                  <c:v>5.8000000000000003E-2</c:v>
                </c:pt>
                <c:pt idx="108">
                  <c:v>0.06</c:v>
                </c:pt>
                <c:pt idx="109">
                  <c:v>0.06</c:v>
                </c:pt>
                <c:pt idx="110">
                  <c:v>0.06</c:v>
                </c:pt>
                <c:pt idx="111">
                  <c:v>6.2E-2</c:v>
                </c:pt>
                <c:pt idx="112">
                  <c:v>6.2E-2</c:v>
                </c:pt>
                <c:pt idx="113">
                  <c:v>6.4000000000000001E-2</c:v>
                </c:pt>
                <c:pt idx="114">
                  <c:v>6.4000000000000001E-2</c:v>
                </c:pt>
                <c:pt idx="115">
                  <c:v>6.4000000000000001E-2</c:v>
                </c:pt>
                <c:pt idx="116">
                  <c:v>6.4000000000000001E-2</c:v>
                </c:pt>
                <c:pt idx="117">
                  <c:v>6.4000000000000001E-2</c:v>
                </c:pt>
                <c:pt idx="118">
                  <c:v>6.6000000000000003E-2</c:v>
                </c:pt>
                <c:pt idx="119">
                  <c:v>6.6000000000000003E-2</c:v>
                </c:pt>
                <c:pt idx="120">
                  <c:v>6.6000000000000003E-2</c:v>
                </c:pt>
                <c:pt idx="121">
                  <c:v>6.8000000000000005E-2</c:v>
                </c:pt>
                <c:pt idx="122">
                  <c:v>6.8000000000000005E-2</c:v>
                </c:pt>
                <c:pt idx="123">
                  <c:v>7.0000000000000007E-2</c:v>
                </c:pt>
                <c:pt idx="124">
                  <c:v>7.0000000000000007E-2</c:v>
                </c:pt>
                <c:pt idx="125">
                  <c:v>7.1999999999999995E-2</c:v>
                </c:pt>
                <c:pt idx="126">
                  <c:v>7.1999999999999995E-2</c:v>
                </c:pt>
                <c:pt idx="127">
                  <c:v>7.1999999999999995E-2</c:v>
                </c:pt>
                <c:pt idx="128">
                  <c:v>7.1999999999999995E-2</c:v>
                </c:pt>
                <c:pt idx="129">
                  <c:v>7.1999999999999995E-2</c:v>
                </c:pt>
                <c:pt idx="130">
                  <c:v>7.3999999999999996E-2</c:v>
                </c:pt>
                <c:pt idx="131">
                  <c:v>7.3999999999999996E-2</c:v>
                </c:pt>
                <c:pt idx="132">
                  <c:v>7.3999999999999996E-2</c:v>
                </c:pt>
                <c:pt idx="133">
                  <c:v>7.5999999999999998E-2</c:v>
                </c:pt>
                <c:pt idx="134">
                  <c:v>7.5999999999999998E-2</c:v>
                </c:pt>
                <c:pt idx="135">
                  <c:v>7.8E-2</c:v>
                </c:pt>
                <c:pt idx="136">
                  <c:v>7.8E-2</c:v>
                </c:pt>
                <c:pt idx="137">
                  <c:v>7.8E-2</c:v>
                </c:pt>
                <c:pt idx="138">
                  <c:v>0.08</c:v>
                </c:pt>
                <c:pt idx="139">
                  <c:v>0.08</c:v>
                </c:pt>
                <c:pt idx="140">
                  <c:v>0.08</c:v>
                </c:pt>
                <c:pt idx="141">
                  <c:v>0.08</c:v>
                </c:pt>
                <c:pt idx="142">
                  <c:v>8.2000000000000003E-2</c:v>
                </c:pt>
                <c:pt idx="143">
                  <c:v>8.2000000000000003E-2</c:v>
                </c:pt>
                <c:pt idx="144">
                  <c:v>8.2000000000000003E-2</c:v>
                </c:pt>
                <c:pt idx="145">
                  <c:v>8.4000000000000005E-2</c:v>
                </c:pt>
                <c:pt idx="146">
                  <c:v>8.4000000000000005E-2</c:v>
                </c:pt>
                <c:pt idx="147">
                  <c:v>8.5999999999999993E-2</c:v>
                </c:pt>
                <c:pt idx="148">
                  <c:v>8.5999999999999993E-2</c:v>
                </c:pt>
                <c:pt idx="149">
                  <c:v>8.5999999999999993E-2</c:v>
                </c:pt>
                <c:pt idx="150">
                  <c:v>8.7999999999999995E-2</c:v>
                </c:pt>
                <c:pt idx="151">
                  <c:v>8.7999999999999995E-2</c:v>
                </c:pt>
                <c:pt idx="152">
                  <c:v>8.7999999999999995E-2</c:v>
                </c:pt>
                <c:pt idx="153">
                  <c:v>8.7999999999999995E-2</c:v>
                </c:pt>
                <c:pt idx="154">
                  <c:v>8.7999999999999995E-2</c:v>
                </c:pt>
                <c:pt idx="155">
                  <c:v>0.09</c:v>
                </c:pt>
                <c:pt idx="156">
                  <c:v>0.09</c:v>
                </c:pt>
                <c:pt idx="157">
                  <c:v>9.1999999999999998E-2</c:v>
                </c:pt>
                <c:pt idx="158">
                  <c:v>9.1999999999999998E-2</c:v>
                </c:pt>
                <c:pt idx="159">
                  <c:v>9.4E-2</c:v>
                </c:pt>
                <c:pt idx="160">
                  <c:v>9.4E-2</c:v>
                </c:pt>
                <c:pt idx="161">
                  <c:v>9.4E-2</c:v>
                </c:pt>
                <c:pt idx="162">
                  <c:v>9.6000000000000002E-2</c:v>
                </c:pt>
                <c:pt idx="163">
                  <c:v>9.6000000000000002E-2</c:v>
                </c:pt>
                <c:pt idx="164">
                  <c:v>9.6000000000000002E-2</c:v>
                </c:pt>
                <c:pt idx="165">
                  <c:v>9.6000000000000002E-2</c:v>
                </c:pt>
                <c:pt idx="166">
                  <c:v>9.6000000000000002E-2</c:v>
                </c:pt>
                <c:pt idx="167">
                  <c:v>9.8000000000000004E-2</c:v>
                </c:pt>
                <c:pt idx="168">
                  <c:v>9.8000000000000004E-2</c:v>
                </c:pt>
                <c:pt idx="169">
                  <c:v>0.1</c:v>
                </c:pt>
                <c:pt idx="170">
                  <c:v>0.1</c:v>
                </c:pt>
                <c:pt idx="171">
                  <c:v>0.1</c:v>
                </c:pt>
                <c:pt idx="172">
                  <c:v>0.10199999999999999</c:v>
                </c:pt>
                <c:pt idx="173">
                  <c:v>0.10199999999999999</c:v>
                </c:pt>
                <c:pt idx="174">
                  <c:v>0.104</c:v>
                </c:pt>
                <c:pt idx="175">
                  <c:v>0.104</c:v>
                </c:pt>
                <c:pt idx="176">
                  <c:v>0.104</c:v>
                </c:pt>
                <c:pt idx="177">
                  <c:v>0.104</c:v>
                </c:pt>
                <c:pt idx="178">
                  <c:v>0.104</c:v>
                </c:pt>
                <c:pt idx="179">
                  <c:v>0.106</c:v>
                </c:pt>
                <c:pt idx="180">
                  <c:v>0.106</c:v>
                </c:pt>
                <c:pt idx="181">
                  <c:v>0.108</c:v>
                </c:pt>
                <c:pt idx="182">
                  <c:v>0.108</c:v>
                </c:pt>
                <c:pt idx="183">
                  <c:v>0.108</c:v>
                </c:pt>
                <c:pt idx="184">
                  <c:v>0.11</c:v>
                </c:pt>
                <c:pt idx="185">
                  <c:v>0.11</c:v>
                </c:pt>
                <c:pt idx="186">
                  <c:v>0.112</c:v>
                </c:pt>
                <c:pt idx="187">
                  <c:v>0.112</c:v>
                </c:pt>
                <c:pt idx="188">
                  <c:v>0.112</c:v>
                </c:pt>
                <c:pt idx="189">
                  <c:v>0.112</c:v>
                </c:pt>
                <c:pt idx="190">
                  <c:v>0.112</c:v>
                </c:pt>
                <c:pt idx="191">
                  <c:v>0.114</c:v>
                </c:pt>
                <c:pt idx="192">
                  <c:v>0.114</c:v>
                </c:pt>
                <c:pt idx="193">
                  <c:v>0.114</c:v>
                </c:pt>
                <c:pt idx="194">
                  <c:v>0.11600000000000001</c:v>
                </c:pt>
                <c:pt idx="195">
                  <c:v>0.11600000000000001</c:v>
                </c:pt>
                <c:pt idx="196">
                  <c:v>0.11799999999999999</c:v>
                </c:pt>
                <c:pt idx="197">
                  <c:v>0.11799999999999999</c:v>
                </c:pt>
                <c:pt idx="198">
                  <c:v>0.11799999999999999</c:v>
                </c:pt>
                <c:pt idx="199">
                  <c:v>0.12</c:v>
                </c:pt>
                <c:pt idx="200">
                  <c:v>0.12</c:v>
                </c:pt>
                <c:pt idx="201">
                  <c:v>0.12</c:v>
                </c:pt>
                <c:pt idx="202">
                  <c:v>0.12</c:v>
                </c:pt>
                <c:pt idx="203">
                  <c:v>0.122</c:v>
                </c:pt>
                <c:pt idx="204">
                  <c:v>0.122</c:v>
                </c:pt>
                <c:pt idx="205">
                  <c:v>0.122</c:v>
                </c:pt>
                <c:pt idx="206">
                  <c:v>0.124</c:v>
                </c:pt>
                <c:pt idx="207">
                  <c:v>0.124</c:v>
                </c:pt>
                <c:pt idx="208">
                  <c:v>0.126</c:v>
                </c:pt>
                <c:pt idx="209">
                  <c:v>0.126</c:v>
                </c:pt>
                <c:pt idx="210">
                  <c:v>0.126</c:v>
                </c:pt>
                <c:pt idx="211">
                  <c:v>0.128</c:v>
                </c:pt>
                <c:pt idx="212">
                  <c:v>0.128</c:v>
                </c:pt>
                <c:pt idx="213">
                  <c:v>0.128</c:v>
                </c:pt>
                <c:pt idx="214">
                  <c:v>0.128</c:v>
                </c:pt>
                <c:pt idx="215">
                  <c:v>0.13</c:v>
                </c:pt>
                <c:pt idx="216">
                  <c:v>0.13</c:v>
                </c:pt>
                <c:pt idx="217">
                  <c:v>0.13</c:v>
                </c:pt>
                <c:pt idx="218">
                  <c:v>0.13200000000000001</c:v>
                </c:pt>
                <c:pt idx="219">
                  <c:v>0.13200000000000001</c:v>
                </c:pt>
                <c:pt idx="220">
                  <c:v>0.13400000000000001</c:v>
                </c:pt>
                <c:pt idx="221">
                  <c:v>0.13400000000000001</c:v>
                </c:pt>
                <c:pt idx="222">
                  <c:v>0.13400000000000001</c:v>
                </c:pt>
                <c:pt idx="223">
                  <c:v>0.13600000000000001</c:v>
                </c:pt>
                <c:pt idx="224">
                  <c:v>0.13600000000000001</c:v>
                </c:pt>
                <c:pt idx="225">
                  <c:v>0.13600000000000001</c:v>
                </c:pt>
                <c:pt idx="226">
                  <c:v>0.13600000000000001</c:v>
                </c:pt>
                <c:pt idx="227">
                  <c:v>0.13600000000000001</c:v>
                </c:pt>
                <c:pt idx="228">
                  <c:v>0.13800000000000001</c:v>
                </c:pt>
                <c:pt idx="229">
                  <c:v>0.13800000000000001</c:v>
                </c:pt>
                <c:pt idx="230">
                  <c:v>0.14000000000000001</c:v>
                </c:pt>
                <c:pt idx="231">
                  <c:v>0.14000000000000001</c:v>
                </c:pt>
                <c:pt idx="232">
                  <c:v>0.14199999999999999</c:v>
                </c:pt>
                <c:pt idx="233">
                  <c:v>0.14199999999999999</c:v>
                </c:pt>
                <c:pt idx="234">
                  <c:v>0.14199999999999999</c:v>
                </c:pt>
                <c:pt idx="235">
                  <c:v>0.14399999999999999</c:v>
                </c:pt>
                <c:pt idx="236">
                  <c:v>0.14399999999999999</c:v>
                </c:pt>
                <c:pt idx="237">
                  <c:v>0.14399999999999999</c:v>
                </c:pt>
                <c:pt idx="238">
                  <c:v>0.14399999999999999</c:v>
                </c:pt>
                <c:pt idx="239">
                  <c:v>0.14399999999999999</c:v>
                </c:pt>
                <c:pt idx="240">
                  <c:v>0.14599999999999999</c:v>
                </c:pt>
                <c:pt idx="241">
                  <c:v>0.14599999999999999</c:v>
                </c:pt>
                <c:pt idx="242">
                  <c:v>0.14799999999999999</c:v>
                </c:pt>
                <c:pt idx="243">
                  <c:v>0.14799999999999999</c:v>
                </c:pt>
                <c:pt idx="244">
                  <c:v>0.15</c:v>
                </c:pt>
                <c:pt idx="245">
                  <c:v>0.15</c:v>
                </c:pt>
                <c:pt idx="246">
                  <c:v>0.15</c:v>
                </c:pt>
                <c:pt idx="247">
                  <c:v>0.152</c:v>
                </c:pt>
                <c:pt idx="248">
                  <c:v>0.152</c:v>
                </c:pt>
                <c:pt idx="249">
                  <c:v>0.152</c:v>
                </c:pt>
                <c:pt idx="250">
                  <c:v>0.152</c:v>
                </c:pt>
                <c:pt idx="251">
                  <c:v>0.154</c:v>
                </c:pt>
                <c:pt idx="252">
                  <c:v>0.154</c:v>
                </c:pt>
                <c:pt idx="253">
                  <c:v>0.154</c:v>
                </c:pt>
                <c:pt idx="254">
                  <c:v>0.156</c:v>
                </c:pt>
                <c:pt idx="255">
                  <c:v>0.156</c:v>
                </c:pt>
                <c:pt idx="256">
                  <c:v>0.158</c:v>
                </c:pt>
                <c:pt idx="257">
                  <c:v>0.158</c:v>
                </c:pt>
                <c:pt idx="258">
                  <c:v>0.16</c:v>
                </c:pt>
                <c:pt idx="259">
                  <c:v>0.16</c:v>
                </c:pt>
                <c:pt idx="260">
                  <c:v>0.16</c:v>
                </c:pt>
                <c:pt idx="261">
                  <c:v>0.16</c:v>
                </c:pt>
                <c:pt idx="262">
                  <c:v>0.16</c:v>
                </c:pt>
                <c:pt idx="263">
                  <c:v>0.16200000000000001</c:v>
                </c:pt>
                <c:pt idx="264">
                  <c:v>0.16200000000000001</c:v>
                </c:pt>
                <c:pt idx="265">
                  <c:v>0.16400000000000001</c:v>
                </c:pt>
                <c:pt idx="266">
                  <c:v>0.16400000000000001</c:v>
                </c:pt>
                <c:pt idx="267">
                  <c:v>0.17599999999999999</c:v>
                </c:pt>
              </c:numCache>
            </c:numRef>
          </c:xVal>
          <c:yVal>
            <c:numRef>
              <c:f>'final graphs'!$D$3:$D$270</c:f>
              <c:numCache>
                <c:formatCode>General</c:formatCode>
                <c:ptCount val="268"/>
                <c:pt idx="0">
                  <c:v>0</c:v>
                </c:pt>
                <c:pt idx="1">
                  <c:v>43.723680000000002</c:v>
                </c:pt>
                <c:pt idx="2">
                  <c:v>44.883020000000002</c:v>
                </c:pt>
                <c:pt idx="3">
                  <c:v>46.207979999999999</c:v>
                </c:pt>
                <c:pt idx="4">
                  <c:v>47.367319999999999</c:v>
                </c:pt>
                <c:pt idx="5">
                  <c:v>48.52666</c:v>
                </c:pt>
                <c:pt idx="6">
                  <c:v>49.520380000000003</c:v>
                </c:pt>
                <c:pt idx="7">
                  <c:v>50.84534</c:v>
                </c:pt>
                <c:pt idx="8">
                  <c:v>52.170299999999997</c:v>
                </c:pt>
                <c:pt idx="9">
                  <c:v>53.329639999999998</c:v>
                </c:pt>
                <c:pt idx="10">
                  <c:v>54.323360000000001</c:v>
                </c:pt>
                <c:pt idx="11">
                  <c:v>55.15146</c:v>
                </c:pt>
                <c:pt idx="12">
                  <c:v>56.3108</c:v>
                </c:pt>
                <c:pt idx="13">
                  <c:v>57.470140000000001</c:v>
                </c:pt>
                <c:pt idx="14">
                  <c:v>58.463859999999997</c:v>
                </c:pt>
                <c:pt idx="15">
                  <c:v>59.623199999999997</c:v>
                </c:pt>
                <c:pt idx="16">
                  <c:v>60.948160000000001</c:v>
                </c:pt>
                <c:pt idx="17">
                  <c:v>62.769979999999997</c:v>
                </c:pt>
                <c:pt idx="18">
                  <c:v>64.591800000000006</c:v>
                </c:pt>
                <c:pt idx="19">
                  <c:v>66.082380000000001</c:v>
                </c:pt>
                <c:pt idx="20">
                  <c:v>67.738579999999999</c:v>
                </c:pt>
                <c:pt idx="21">
                  <c:v>69.560400000000001</c:v>
                </c:pt>
                <c:pt idx="22">
                  <c:v>71.382220000000004</c:v>
                </c:pt>
                <c:pt idx="23">
                  <c:v>72.872799999999998</c:v>
                </c:pt>
                <c:pt idx="24">
                  <c:v>71.713459999999998</c:v>
                </c:pt>
                <c:pt idx="25">
                  <c:v>69.726020000000005</c:v>
                </c:pt>
                <c:pt idx="26">
                  <c:v>66.744860000000003</c:v>
                </c:pt>
                <c:pt idx="27">
                  <c:v>76.185199999999995</c:v>
                </c:pt>
                <c:pt idx="28">
                  <c:v>78.835120000000003</c:v>
                </c:pt>
                <c:pt idx="29">
                  <c:v>81.981899999999996</c:v>
                </c:pt>
                <c:pt idx="30">
                  <c:v>85.128680000000003</c:v>
                </c:pt>
                <c:pt idx="31">
                  <c:v>88.275459999999995</c:v>
                </c:pt>
                <c:pt idx="32">
                  <c:v>91.422240000000002</c:v>
                </c:pt>
                <c:pt idx="33">
                  <c:v>94.734639999999999</c:v>
                </c:pt>
                <c:pt idx="34">
                  <c:v>98.047039999999996</c:v>
                </c:pt>
                <c:pt idx="35">
                  <c:v>101.35944000000001</c:v>
                </c:pt>
                <c:pt idx="36">
                  <c:v>104.83745999999999</c:v>
                </c:pt>
                <c:pt idx="37">
                  <c:v>108.31547999999999</c:v>
                </c:pt>
                <c:pt idx="38">
                  <c:v>112.29036000000001</c:v>
                </c:pt>
                <c:pt idx="39">
                  <c:v>116.59648</c:v>
                </c:pt>
                <c:pt idx="40">
                  <c:v>121.23384</c:v>
                </c:pt>
                <c:pt idx="41">
                  <c:v>126.03682000000001</c:v>
                </c:pt>
                <c:pt idx="42">
                  <c:v>130.8398</c:v>
                </c:pt>
                <c:pt idx="43">
                  <c:v>135.80840000000001</c:v>
                </c:pt>
                <c:pt idx="44">
                  <c:v>140.61138</c:v>
                </c:pt>
                <c:pt idx="45">
                  <c:v>145.91121999999999</c:v>
                </c:pt>
                <c:pt idx="46">
                  <c:v>151.54230000000001</c:v>
                </c:pt>
                <c:pt idx="47">
                  <c:v>157.17338000000001</c:v>
                </c:pt>
                <c:pt idx="48">
                  <c:v>162.47322</c:v>
                </c:pt>
                <c:pt idx="49">
                  <c:v>168.10429999999999</c:v>
                </c:pt>
                <c:pt idx="50">
                  <c:v>174.06662</c:v>
                </c:pt>
                <c:pt idx="51">
                  <c:v>180.02894000000001</c:v>
                </c:pt>
                <c:pt idx="52">
                  <c:v>185.99126000000001</c:v>
                </c:pt>
                <c:pt idx="53">
                  <c:v>192.11920000000001</c:v>
                </c:pt>
                <c:pt idx="54">
                  <c:v>197.91589999999999</c:v>
                </c:pt>
                <c:pt idx="55">
                  <c:v>203.87822</c:v>
                </c:pt>
                <c:pt idx="56">
                  <c:v>209.67491999999999</c:v>
                </c:pt>
                <c:pt idx="57">
                  <c:v>215.47162</c:v>
                </c:pt>
                <c:pt idx="58">
                  <c:v>222.09641999999999</c:v>
                </c:pt>
                <c:pt idx="59">
                  <c:v>228.5556</c:v>
                </c:pt>
                <c:pt idx="60">
                  <c:v>234.68353999999999</c:v>
                </c:pt>
                <c:pt idx="61">
                  <c:v>241.47396000000001</c:v>
                </c:pt>
                <c:pt idx="62">
                  <c:v>247.93314000000001</c:v>
                </c:pt>
                <c:pt idx="63">
                  <c:v>254.72355999999999</c:v>
                </c:pt>
                <c:pt idx="64">
                  <c:v>261.51398</c:v>
                </c:pt>
                <c:pt idx="65">
                  <c:v>268.63564000000002</c:v>
                </c:pt>
                <c:pt idx="66">
                  <c:v>275.75729999999999</c:v>
                </c:pt>
                <c:pt idx="67">
                  <c:v>282.54772000000003</c:v>
                </c:pt>
                <c:pt idx="68">
                  <c:v>289.66937999999999</c:v>
                </c:pt>
                <c:pt idx="69">
                  <c:v>296.79104000000001</c:v>
                </c:pt>
                <c:pt idx="70">
                  <c:v>303.74707999999998</c:v>
                </c:pt>
                <c:pt idx="71">
                  <c:v>310.20625999999999</c:v>
                </c:pt>
                <c:pt idx="72">
                  <c:v>316.49982</c:v>
                </c:pt>
                <c:pt idx="73">
                  <c:v>322.959</c:v>
                </c:pt>
                <c:pt idx="74">
                  <c:v>329.08694000000003</c:v>
                </c:pt>
                <c:pt idx="75">
                  <c:v>335.38049999999998</c:v>
                </c:pt>
                <c:pt idx="76">
                  <c:v>341.34282000000002</c:v>
                </c:pt>
                <c:pt idx="77">
                  <c:v>347.47075999999998</c:v>
                </c:pt>
                <c:pt idx="78">
                  <c:v>353.26746000000003</c:v>
                </c:pt>
                <c:pt idx="79">
                  <c:v>359.22978000000001</c:v>
                </c:pt>
                <c:pt idx="80">
                  <c:v>365.35771999999997</c:v>
                </c:pt>
                <c:pt idx="81">
                  <c:v>371.15442000000002</c:v>
                </c:pt>
                <c:pt idx="82">
                  <c:v>376.95112</c:v>
                </c:pt>
                <c:pt idx="83">
                  <c:v>382.74781999999999</c:v>
                </c:pt>
                <c:pt idx="84">
                  <c:v>388.71014000000002</c:v>
                </c:pt>
                <c:pt idx="85">
                  <c:v>394.17559999999997</c:v>
                </c:pt>
                <c:pt idx="86">
                  <c:v>399.47543999999999</c:v>
                </c:pt>
                <c:pt idx="87">
                  <c:v>404.77528000000001</c:v>
                </c:pt>
                <c:pt idx="88">
                  <c:v>410.24074000000002</c:v>
                </c:pt>
                <c:pt idx="89">
                  <c:v>414.87810000000002</c:v>
                </c:pt>
                <c:pt idx="90">
                  <c:v>419.01859999999999</c:v>
                </c:pt>
                <c:pt idx="91">
                  <c:v>423.15910000000002</c:v>
                </c:pt>
                <c:pt idx="92">
                  <c:v>426.80273999999997</c:v>
                </c:pt>
                <c:pt idx="93">
                  <c:v>429.94952000000001</c:v>
                </c:pt>
                <c:pt idx="94">
                  <c:v>432.10257999999999</c:v>
                </c:pt>
                <c:pt idx="95">
                  <c:v>433.59316000000001</c:v>
                </c:pt>
                <c:pt idx="96">
                  <c:v>435.24936000000002</c:v>
                </c:pt>
                <c:pt idx="97">
                  <c:v>437.23680000000002</c:v>
                </c:pt>
                <c:pt idx="98">
                  <c:v>437.56804</c:v>
                </c:pt>
                <c:pt idx="99">
                  <c:v>437.40242000000001</c:v>
                </c:pt>
                <c:pt idx="100">
                  <c:v>439.22424000000001</c:v>
                </c:pt>
                <c:pt idx="101">
                  <c:v>438.23052000000001</c:v>
                </c:pt>
                <c:pt idx="102">
                  <c:v>437.56804</c:v>
                </c:pt>
                <c:pt idx="103">
                  <c:v>438.89299999999997</c:v>
                </c:pt>
                <c:pt idx="104">
                  <c:v>439.22424000000001</c:v>
                </c:pt>
                <c:pt idx="105">
                  <c:v>440.38357999999999</c:v>
                </c:pt>
                <c:pt idx="106">
                  <c:v>439.05862000000002</c:v>
                </c:pt>
                <c:pt idx="107">
                  <c:v>440.21796000000001</c:v>
                </c:pt>
                <c:pt idx="108">
                  <c:v>440.21796000000001</c:v>
                </c:pt>
                <c:pt idx="109">
                  <c:v>439.55547999999999</c:v>
                </c:pt>
                <c:pt idx="110">
                  <c:v>439.88672000000003</c:v>
                </c:pt>
                <c:pt idx="111">
                  <c:v>439.05862000000002</c:v>
                </c:pt>
                <c:pt idx="112">
                  <c:v>439.38986</c:v>
                </c:pt>
                <c:pt idx="113">
                  <c:v>440.71481999999997</c:v>
                </c:pt>
                <c:pt idx="114">
                  <c:v>441.04606000000001</c:v>
                </c:pt>
                <c:pt idx="115">
                  <c:v>443.19911999999999</c:v>
                </c:pt>
                <c:pt idx="116">
                  <c:v>449.32706000000002</c:v>
                </c:pt>
                <c:pt idx="117">
                  <c:v>451.81135999999998</c:v>
                </c:pt>
                <c:pt idx="118">
                  <c:v>454.13004000000001</c:v>
                </c:pt>
                <c:pt idx="119">
                  <c:v>455.78624000000002</c:v>
                </c:pt>
                <c:pt idx="120">
                  <c:v>457.77368000000001</c:v>
                </c:pt>
                <c:pt idx="121">
                  <c:v>459.42988000000003</c:v>
                </c:pt>
                <c:pt idx="122">
                  <c:v>461.41732000000002</c:v>
                </c:pt>
                <c:pt idx="123">
                  <c:v>463.07351999999997</c:v>
                </c:pt>
                <c:pt idx="124">
                  <c:v>464.89533999999998</c:v>
                </c:pt>
                <c:pt idx="125">
                  <c:v>466.55153999999999</c:v>
                </c:pt>
                <c:pt idx="126">
                  <c:v>468.37335999999999</c:v>
                </c:pt>
                <c:pt idx="127">
                  <c:v>469.86394000000001</c:v>
                </c:pt>
                <c:pt idx="128">
                  <c:v>471.68576000000002</c:v>
                </c:pt>
                <c:pt idx="129">
                  <c:v>473.34195999999997</c:v>
                </c:pt>
                <c:pt idx="130">
                  <c:v>474.99815999999998</c:v>
                </c:pt>
                <c:pt idx="131">
                  <c:v>476.65436</c:v>
                </c:pt>
                <c:pt idx="132">
                  <c:v>478.47618</c:v>
                </c:pt>
                <c:pt idx="133">
                  <c:v>479.80113999999998</c:v>
                </c:pt>
                <c:pt idx="134">
                  <c:v>481.62295999999998</c:v>
                </c:pt>
                <c:pt idx="135">
                  <c:v>482.94792000000001</c:v>
                </c:pt>
                <c:pt idx="136">
                  <c:v>484.60412000000002</c:v>
                </c:pt>
                <c:pt idx="137">
                  <c:v>486.09469999999999</c:v>
                </c:pt>
                <c:pt idx="138">
                  <c:v>487.58528000000001</c:v>
                </c:pt>
                <c:pt idx="139">
                  <c:v>489.07585999999998</c:v>
                </c:pt>
                <c:pt idx="140">
                  <c:v>490.56644</c:v>
                </c:pt>
                <c:pt idx="141">
                  <c:v>492.05702000000002</c:v>
                </c:pt>
                <c:pt idx="142">
                  <c:v>493.54759999999999</c:v>
                </c:pt>
                <c:pt idx="143">
                  <c:v>494.70693999999997</c:v>
                </c:pt>
                <c:pt idx="144">
                  <c:v>496.19752</c:v>
                </c:pt>
                <c:pt idx="145">
                  <c:v>497.52247999999997</c:v>
                </c:pt>
                <c:pt idx="146">
                  <c:v>498.68182000000002</c:v>
                </c:pt>
                <c:pt idx="147">
                  <c:v>500.17239999999998</c:v>
                </c:pt>
                <c:pt idx="148">
                  <c:v>501.16611999999998</c:v>
                </c:pt>
                <c:pt idx="149">
                  <c:v>502.49108000000001</c:v>
                </c:pt>
                <c:pt idx="150">
                  <c:v>503.65042</c:v>
                </c:pt>
                <c:pt idx="151">
                  <c:v>504.97537999999997</c:v>
                </c:pt>
                <c:pt idx="152">
                  <c:v>506.13472000000002</c:v>
                </c:pt>
                <c:pt idx="153">
                  <c:v>507.12844000000001</c:v>
                </c:pt>
                <c:pt idx="154">
                  <c:v>508.45339999999999</c:v>
                </c:pt>
                <c:pt idx="155">
                  <c:v>509.61273999999997</c:v>
                </c:pt>
                <c:pt idx="156">
                  <c:v>510.77208000000002</c:v>
                </c:pt>
                <c:pt idx="157">
                  <c:v>511.60018000000002</c:v>
                </c:pt>
                <c:pt idx="158">
                  <c:v>512.59389999999996</c:v>
                </c:pt>
                <c:pt idx="159">
                  <c:v>513.75324000000001</c:v>
                </c:pt>
                <c:pt idx="160">
                  <c:v>514.74695999999994</c:v>
                </c:pt>
                <c:pt idx="161">
                  <c:v>515.74068</c:v>
                </c:pt>
                <c:pt idx="162">
                  <c:v>516.90002000000004</c:v>
                </c:pt>
                <c:pt idx="163">
                  <c:v>517.72811999999999</c:v>
                </c:pt>
                <c:pt idx="164">
                  <c:v>518.39059999999995</c:v>
                </c:pt>
                <c:pt idx="165">
                  <c:v>519.38432</c:v>
                </c:pt>
                <c:pt idx="166">
                  <c:v>520.21241999999995</c:v>
                </c:pt>
                <c:pt idx="167">
                  <c:v>521.20614</c:v>
                </c:pt>
                <c:pt idx="168">
                  <c:v>522.03423999999995</c:v>
                </c:pt>
                <c:pt idx="169">
                  <c:v>522.69672000000003</c:v>
                </c:pt>
                <c:pt idx="170">
                  <c:v>523.35919999999999</c:v>
                </c:pt>
                <c:pt idx="171">
                  <c:v>524.18730000000005</c:v>
                </c:pt>
                <c:pt idx="172">
                  <c:v>524.84978000000001</c:v>
                </c:pt>
                <c:pt idx="173">
                  <c:v>525.67787999999996</c:v>
                </c:pt>
                <c:pt idx="174">
                  <c:v>526.67160000000001</c:v>
                </c:pt>
                <c:pt idx="175">
                  <c:v>527.00283999999999</c:v>
                </c:pt>
                <c:pt idx="176">
                  <c:v>527.83094000000006</c:v>
                </c:pt>
                <c:pt idx="177">
                  <c:v>528.49342000000001</c:v>
                </c:pt>
                <c:pt idx="178">
                  <c:v>528.99027999999998</c:v>
                </c:pt>
                <c:pt idx="179">
                  <c:v>529.65275999999994</c:v>
                </c:pt>
                <c:pt idx="180">
                  <c:v>530.14962000000003</c:v>
                </c:pt>
                <c:pt idx="181">
                  <c:v>530.81209999999999</c:v>
                </c:pt>
                <c:pt idx="182">
                  <c:v>531.30895999999996</c:v>
                </c:pt>
                <c:pt idx="183">
                  <c:v>531.80582000000004</c:v>
                </c:pt>
                <c:pt idx="184">
                  <c:v>532.63391999999999</c:v>
                </c:pt>
                <c:pt idx="185">
                  <c:v>533.13077999999996</c:v>
                </c:pt>
                <c:pt idx="186">
                  <c:v>533.46202000000005</c:v>
                </c:pt>
                <c:pt idx="187">
                  <c:v>533.95888000000002</c:v>
                </c:pt>
                <c:pt idx="188">
                  <c:v>534.29012</c:v>
                </c:pt>
                <c:pt idx="189">
                  <c:v>534.62135999999998</c:v>
                </c:pt>
                <c:pt idx="190">
                  <c:v>535.11821999999995</c:v>
                </c:pt>
                <c:pt idx="191">
                  <c:v>535.78070000000002</c:v>
                </c:pt>
                <c:pt idx="192">
                  <c:v>535.94632000000001</c:v>
                </c:pt>
                <c:pt idx="193">
                  <c:v>536.44317999999998</c:v>
                </c:pt>
                <c:pt idx="194">
                  <c:v>536.77441999999996</c:v>
                </c:pt>
                <c:pt idx="195">
                  <c:v>537.10565999999994</c:v>
                </c:pt>
                <c:pt idx="196">
                  <c:v>537.43690000000004</c:v>
                </c:pt>
                <c:pt idx="197">
                  <c:v>537.60252000000003</c:v>
                </c:pt>
                <c:pt idx="198">
                  <c:v>538.09938</c:v>
                </c:pt>
                <c:pt idx="199">
                  <c:v>538.26499999999999</c:v>
                </c:pt>
                <c:pt idx="200">
                  <c:v>538.43061999999998</c:v>
                </c:pt>
                <c:pt idx="201">
                  <c:v>538.92747999999995</c:v>
                </c:pt>
                <c:pt idx="202">
                  <c:v>539.09310000000005</c:v>
                </c:pt>
                <c:pt idx="203">
                  <c:v>539.25872000000004</c:v>
                </c:pt>
                <c:pt idx="204">
                  <c:v>539.42434000000003</c:v>
                </c:pt>
                <c:pt idx="205">
                  <c:v>539.9212</c:v>
                </c:pt>
                <c:pt idx="206">
                  <c:v>540.08681999999999</c:v>
                </c:pt>
                <c:pt idx="207">
                  <c:v>540.08681999999999</c:v>
                </c:pt>
                <c:pt idx="208">
                  <c:v>540.25243999999998</c:v>
                </c:pt>
                <c:pt idx="209">
                  <c:v>540.41805999999997</c:v>
                </c:pt>
                <c:pt idx="210">
                  <c:v>540.58367999999996</c:v>
                </c:pt>
                <c:pt idx="211">
                  <c:v>540.58367999999996</c:v>
                </c:pt>
                <c:pt idx="212">
                  <c:v>540.74929999999995</c:v>
                </c:pt>
                <c:pt idx="213">
                  <c:v>540.91492000000005</c:v>
                </c:pt>
                <c:pt idx="214">
                  <c:v>540.91492000000005</c:v>
                </c:pt>
                <c:pt idx="215">
                  <c:v>541.08054000000004</c:v>
                </c:pt>
                <c:pt idx="216">
                  <c:v>541.08054000000004</c:v>
                </c:pt>
                <c:pt idx="217">
                  <c:v>541.24616000000003</c:v>
                </c:pt>
                <c:pt idx="218">
                  <c:v>541.24616000000003</c:v>
                </c:pt>
                <c:pt idx="219">
                  <c:v>541.08054000000004</c:v>
                </c:pt>
                <c:pt idx="220">
                  <c:v>541.41178000000002</c:v>
                </c:pt>
                <c:pt idx="221">
                  <c:v>541.24616000000003</c:v>
                </c:pt>
                <c:pt idx="222">
                  <c:v>541.24616000000003</c:v>
                </c:pt>
                <c:pt idx="223">
                  <c:v>541.08054000000004</c:v>
                </c:pt>
                <c:pt idx="224">
                  <c:v>541.08054000000004</c:v>
                </c:pt>
                <c:pt idx="225">
                  <c:v>541.08054000000004</c:v>
                </c:pt>
                <c:pt idx="226">
                  <c:v>540.91492000000005</c:v>
                </c:pt>
                <c:pt idx="227">
                  <c:v>540.91492000000005</c:v>
                </c:pt>
                <c:pt idx="228">
                  <c:v>540.74929999999995</c:v>
                </c:pt>
                <c:pt idx="229">
                  <c:v>540.58367999999996</c:v>
                </c:pt>
                <c:pt idx="230">
                  <c:v>540.58367999999996</c:v>
                </c:pt>
                <c:pt idx="231">
                  <c:v>540.41805999999997</c:v>
                </c:pt>
                <c:pt idx="232">
                  <c:v>540.25243999999998</c:v>
                </c:pt>
                <c:pt idx="233">
                  <c:v>540.25243999999998</c:v>
                </c:pt>
                <c:pt idx="234">
                  <c:v>539.9212</c:v>
                </c:pt>
                <c:pt idx="235">
                  <c:v>539.75558000000001</c:v>
                </c:pt>
                <c:pt idx="236">
                  <c:v>539.25872000000004</c:v>
                </c:pt>
                <c:pt idx="237">
                  <c:v>539.09310000000005</c:v>
                </c:pt>
                <c:pt idx="238">
                  <c:v>538.59623999999997</c:v>
                </c:pt>
                <c:pt idx="239">
                  <c:v>538.26499999999999</c:v>
                </c:pt>
                <c:pt idx="240">
                  <c:v>537.60252000000003</c:v>
                </c:pt>
                <c:pt idx="241">
                  <c:v>536.77441999999996</c:v>
                </c:pt>
                <c:pt idx="242">
                  <c:v>536.11194</c:v>
                </c:pt>
                <c:pt idx="243">
                  <c:v>534.95259999999996</c:v>
                </c:pt>
                <c:pt idx="244">
                  <c:v>533.79326000000003</c:v>
                </c:pt>
                <c:pt idx="245">
                  <c:v>532.30268000000001</c:v>
                </c:pt>
                <c:pt idx="246">
                  <c:v>530.81209999999999</c:v>
                </c:pt>
                <c:pt idx="247">
                  <c:v>528.82465999999999</c:v>
                </c:pt>
                <c:pt idx="248">
                  <c:v>526.50598000000002</c:v>
                </c:pt>
                <c:pt idx="249">
                  <c:v>524.02167999999995</c:v>
                </c:pt>
                <c:pt idx="250">
                  <c:v>521.04052000000001</c:v>
                </c:pt>
                <c:pt idx="251">
                  <c:v>518.05935999999997</c:v>
                </c:pt>
                <c:pt idx="252">
                  <c:v>514.74695999999994</c:v>
                </c:pt>
                <c:pt idx="253">
                  <c:v>511.10332</c:v>
                </c:pt>
                <c:pt idx="254">
                  <c:v>507.12844000000001</c:v>
                </c:pt>
                <c:pt idx="255">
                  <c:v>502.98793999999998</c:v>
                </c:pt>
                <c:pt idx="256">
                  <c:v>498.84744000000001</c:v>
                </c:pt>
                <c:pt idx="257">
                  <c:v>494.37569999999999</c:v>
                </c:pt>
                <c:pt idx="258">
                  <c:v>489.24148000000002</c:v>
                </c:pt>
                <c:pt idx="259">
                  <c:v>484.10726</c:v>
                </c:pt>
                <c:pt idx="260">
                  <c:v>478.47618</c:v>
                </c:pt>
                <c:pt idx="261">
                  <c:v>471.52014000000003</c:v>
                </c:pt>
                <c:pt idx="262">
                  <c:v>463.07351999999997</c:v>
                </c:pt>
                <c:pt idx="263">
                  <c:v>453.13632000000001</c:v>
                </c:pt>
                <c:pt idx="264">
                  <c:v>442.37101999999999</c:v>
                </c:pt>
                <c:pt idx="265">
                  <c:v>429.28703999999999</c:v>
                </c:pt>
                <c:pt idx="266">
                  <c:v>410.73759999999999</c:v>
                </c:pt>
                <c:pt idx="267">
                  <c:v>374.13558</c:v>
                </c:pt>
              </c:numCache>
            </c:numRef>
          </c:yVal>
          <c:smooth val="1"/>
          <c:extLst>
            <c:ext xmlns:c16="http://schemas.microsoft.com/office/drawing/2014/chart" uri="{C3380CC4-5D6E-409C-BE32-E72D297353CC}">
              <c16:uniqueId val="{00000001-442C-44F5-B1A3-67F17A509871}"/>
            </c:ext>
          </c:extLst>
        </c:ser>
        <c:ser>
          <c:idx val="2"/>
          <c:order val="2"/>
          <c:tx>
            <c:v>BT3</c:v>
          </c:tx>
          <c:spPr>
            <a:ln w="19047" cap="rnd">
              <a:solidFill>
                <a:schemeClr val="accent3"/>
              </a:solidFill>
              <a:round/>
            </a:ln>
            <a:effectLst/>
          </c:spPr>
          <c:marker>
            <c:symbol val="none"/>
          </c:marker>
          <c:xVal>
            <c:numRef>
              <c:f>'final graphs'!$E$3:$E$249</c:f>
              <c:numCache>
                <c:formatCode>General</c:formatCode>
                <c:ptCount val="247"/>
                <c:pt idx="0">
                  <c:v>0</c:v>
                </c:pt>
                <c:pt idx="1">
                  <c:v>2E-3</c:v>
                </c:pt>
                <c:pt idx="2">
                  <c:v>2E-3</c:v>
                </c:pt>
                <c:pt idx="3">
                  <c:v>2E-3</c:v>
                </c:pt>
                <c:pt idx="4">
                  <c:v>2E-3</c:v>
                </c:pt>
                <c:pt idx="5">
                  <c:v>2E-3</c:v>
                </c:pt>
                <c:pt idx="6">
                  <c:v>2E-3</c:v>
                </c:pt>
                <c:pt idx="7">
                  <c:v>2E-3</c:v>
                </c:pt>
                <c:pt idx="8">
                  <c:v>4.0000000000000001E-3</c:v>
                </c:pt>
                <c:pt idx="9">
                  <c:v>4.0000000000000001E-3</c:v>
                </c:pt>
                <c:pt idx="10">
                  <c:v>4.0000000000000001E-3</c:v>
                </c:pt>
                <c:pt idx="11">
                  <c:v>4.0000000000000001E-3</c:v>
                </c:pt>
                <c:pt idx="12">
                  <c:v>4.0000000000000001E-3</c:v>
                </c:pt>
                <c:pt idx="13">
                  <c:v>4.0000000000000001E-3</c:v>
                </c:pt>
                <c:pt idx="14">
                  <c:v>6.0000000000000001E-3</c:v>
                </c:pt>
                <c:pt idx="15">
                  <c:v>6.0000000000000001E-3</c:v>
                </c:pt>
                <c:pt idx="16">
                  <c:v>6.0000000000000001E-3</c:v>
                </c:pt>
                <c:pt idx="17">
                  <c:v>6.0000000000000001E-3</c:v>
                </c:pt>
                <c:pt idx="18">
                  <c:v>6.0000000000000001E-3</c:v>
                </c:pt>
                <c:pt idx="19">
                  <c:v>6.0000000000000001E-3</c:v>
                </c:pt>
                <c:pt idx="20">
                  <c:v>8.0000000000000002E-3</c:v>
                </c:pt>
                <c:pt idx="21">
                  <c:v>8.0000000000000002E-3</c:v>
                </c:pt>
                <c:pt idx="22">
                  <c:v>8.0000000000000002E-3</c:v>
                </c:pt>
                <c:pt idx="23">
                  <c:v>8.0000000000000002E-3</c:v>
                </c:pt>
                <c:pt idx="24">
                  <c:v>8.0000000000000002E-3</c:v>
                </c:pt>
                <c:pt idx="25">
                  <c:v>8.0000000000000002E-3</c:v>
                </c:pt>
                <c:pt idx="26">
                  <c:v>8.0000000000000002E-3</c:v>
                </c:pt>
                <c:pt idx="27">
                  <c:v>8.0000000000000002E-3</c:v>
                </c:pt>
                <c:pt idx="28">
                  <c:v>8.0000000000000002E-3</c:v>
                </c:pt>
                <c:pt idx="29">
                  <c:v>8.0000000000000002E-3</c:v>
                </c:pt>
                <c:pt idx="30">
                  <c:v>8.0000000000000002E-3</c:v>
                </c:pt>
                <c:pt idx="31">
                  <c:v>8.0000000000000002E-3</c:v>
                </c:pt>
                <c:pt idx="32">
                  <c:v>8.0000000000000002E-3</c:v>
                </c:pt>
                <c:pt idx="33">
                  <c:v>0.01</c:v>
                </c:pt>
                <c:pt idx="34">
                  <c:v>0.01</c:v>
                </c:pt>
                <c:pt idx="35">
                  <c:v>0.01</c:v>
                </c:pt>
                <c:pt idx="36">
                  <c:v>0.01</c:v>
                </c:pt>
                <c:pt idx="37">
                  <c:v>0.01</c:v>
                </c:pt>
                <c:pt idx="38">
                  <c:v>0.01</c:v>
                </c:pt>
                <c:pt idx="39">
                  <c:v>1.2E-2</c:v>
                </c:pt>
                <c:pt idx="40">
                  <c:v>1.2E-2</c:v>
                </c:pt>
                <c:pt idx="41">
                  <c:v>1.2E-2</c:v>
                </c:pt>
                <c:pt idx="42">
                  <c:v>1.2E-2</c:v>
                </c:pt>
                <c:pt idx="43">
                  <c:v>1.2E-2</c:v>
                </c:pt>
                <c:pt idx="44">
                  <c:v>1.2E-2</c:v>
                </c:pt>
                <c:pt idx="45">
                  <c:v>1.2E-2</c:v>
                </c:pt>
                <c:pt idx="46">
                  <c:v>1.4E-2</c:v>
                </c:pt>
                <c:pt idx="47">
                  <c:v>1.4E-2</c:v>
                </c:pt>
                <c:pt idx="48">
                  <c:v>1.4E-2</c:v>
                </c:pt>
                <c:pt idx="49">
                  <c:v>1.4E-2</c:v>
                </c:pt>
                <c:pt idx="50">
                  <c:v>1.4E-2</c:v>
                </c:pt>
                <c:pt idx="51">
                  <c:v>1.4E-2</c:v>
                </c:pt>
                <c:pt idx="52">
                  <c:v>1.6E-2</c:v>
                </c:pt>
                <c:pt idx="53">
                  <c:v>1.6E-2</c:v>
                </c:pt>
                <c:pt idx="54">
                  <c:v>1.6E-2</c:v>
                </c:pt>
                <c:pt idx="55">
                  <c:v>1.6E-2</c:v>
                </c:pt>
                <c:pt idx="56">
                  <c:v>1.6E-2</c:v>
                </c:pt>
                <c:pt idx="57">
                  <c:v>1.6E-2</c:v>
                </c:pt>
                <c:pt idx="58">
                  <c:v>1.6E-2</c:v>
                </c:pt>
                <c:pt idx="59">
                  <c:v>1.6E-2</c:v>
                </c:pt>
                <c:pt idx="60">
                  <c:v>1.6E-2</c:v>
                </c:pt>
                <c:pt idx="61">
                  <c:v>1.7999999999999999E-2</c:v>
                </c:pt>
                <c:pt idx="62">
                  <c:v>1.7999999999999999E-2</c:v>
                </c:pt>
                <c:pt idx="63">
                  <c:v>0.02</c:v>
                </c:pt>
                <c:pt idx="64">
                  <c:v>0.02</c:v>
                </c:pt>
                <c:pt idx="65">
                  <c:v>2.1999999999999999E-2</c:v>
                </c:pt>
                <c:pt idx="66">
                  <c:v>2.1999999999999999E-2</c:v>
                </c:pt>
                <c:pt idx="67">
                  <c:v>2.4E-2</c:v>
                </c:pt>
                <c:pt idx="68">
                  <c:v>2.4E-2</c:v>
                </c:pt>
                <c:pt idx="69">
                  <c:v>2.4E-2</c:v>
                </c:pt>
                <c:pt idx="70">
                  <c:v>2.4E-2</c:v>
                </c:pt>
                <c:pt idx="71">
                  <c:v>2.5999999999999999E-2</c:v>
                </c:pt>
                <c:pt idx="72">
                  <c:v>2.5999999999999999E-2</c:v>
                </c:pt>
                <c:pt idx="73">
                  <c:v>2.5999999999999999E-2</c:v>
                </c:pt>
                <c:pt idx="74">
                  <c:v>2.8000000000000001E-2</c:v>
                </c:pt>
                <c:pt idx="75">
                  <c:v>2.8000000000000001E-2</c:v>
                </c:pt>
                <c:pt idx="76">
                  <c:v>0.03</c:v>
                </c:pt>
                <c:pt idx="77">
                  <c:v>0.03</c:v>
                </c:pt>
                <c:pt idx="78">
                  <c:v>3.2000000000000001E-2</c:v>
                </c:pt>
                <c:pt idx="79">
                  <c:v>3.2000000000000001E-2</c:v>
                </c:pt>
                <c:pt idx="80">
                  <c:v>3.2000000000000001E-2</c:v>
                </c:pt>
                <c:pt idx="81">
                  <c:v>3.2000000000000001E-2</c:v>
                </c:pt>
                <c:pt idx="82">
                  <c:v>3.2000000000000001E-2</c:v>
                </c:pt>
                <c:pt idx="83">
                  <c:v>3.4000000000000002E-2</c:v>
                </c:pt>
                <c:pt idx="84">
                  <c:v>3.4000000000000002E-2</c:v>
                </c:pt>
                <c:pt idx="85">
                  <c:v>3.5999999999999997E-2</c:v>
                </c:pt>
                <c:pt idx="86">
                  <c:v>3.5999999999999997E-2</c:v>
                </c:pt>
                <c:pt idx="87">
                  <c:v>3.7999999999999999E-2</c:v>
                </c:pt>
                <c:pt idx="88">
                  <c:v>3.7999999999999999E-2</c:v>
                </c:pt>
                <c:pt idx="89">
                  <c:v>0.04</c:v>
                </c:pt>
                <c:pt idx="90">
                  <c:v>0.04</c:v>
                </c:pt>
                <c:pt idx="91">
                  <c:v>0.04</c:v>
                </c:pt>
                <c:pt idx="92">
                  <c:v>0.04</c:v>
                </c:pt>
                <c:pt idx="93">
                  <c:v>0.04</c:v>
                </c:pt>
                <c:pt idx="94">
                  <c:v>4.2000000000000003E-2</c:v>
                </c:pt>
                <c:pt idx="95">
                  <c:v>4.2000000000000003E-2</c:v>
                </c:pt>
                <c:pt idx="96">
                  <c:v>4.3999999999999997E-2</c:v>
                </c:pt>
                <c:pt idx="97">
                  <c:v>4.5999999999999999E-2</c:v>
                </c:pt>
                <c:pt idx="98">
                  <c:v>4.5999999999999999E-2</c:v>
                </c:pt>
                <c:pt idx="99">
                  <c:v>4.8000000000000001E-2</c:v>
                </c:pt>
                <c:pt idx="100">
                  <c:v>4.8000000000000001E-2</c:v>
                </c:pt>
                <c:pt idx="101">
                  <c:v>4.8000000000000001E-2</c:v>
                </c:pt>
                <c:pt idx="102">
                  <c:v>4.8000000000000001E-2</c:v>
                </c:pt>
                <c:pt idx="103">
                  <c:v>0.05</c:v>
                </c:pt>
                <c:pt idx="104">
                  <c:v>5.1999999999999998E-2</c:v>
                </c:pt>
                <c:pt idx="105">
                  <c:v>5.1999999999999998E-2</c:v>
                </c:pt>
                <c:pt idx="106">
                  <c:v>5.3999999999999999E-2</c:v>
                </c:pt>
                <c:pt idx="107">
                  <c:v>5.3999999999999999E-2</c:v>
                </c:pt>
                <c:pt idx="108">
                  <c:v>5.6000000000000001E-2</c:v>
                </c:pt>
                <c:pt idx="109">
                  <c:v>5.6000000000000001E-2</c:v>
                </c:pt>
                <c:pt idx="110">
                  <c:v>5.6000000000000001E-2</c:v>
                </c:pt>
                <c:pt idx="111">
                  <c:v>5.8000000000000003E-2</c:v>
                </c:pt>
                <c:pt idx="112">
                  <c:v>5.8000000000000003E-2</c:v>
                </c:pt>
                <c:pt idx="113">
                  <c:v>0.06</c:v>
                </c:pt>
                <c:pt idx="114">
                  <c:v>0.06</c:v>
                </c:pt>
                <c:pt idx="115">
                  <c:v>6.2E-2</c:v>
                </c:pt>
                <c:pt idx="116">
                  <c:v>6.2E-2</c:v>
                </c:pt>
                <c:pt idx="117">
                  <c:v>6.4000000000000001E-2</c:v>
                </c:pt>
                <c:pt idx="118">
                  <c:v>6.4000000000000001E-2</c:v>
                </c:pt>
                <c:pt idx="119">
                  <c:v>6.4000000000000001E-2</c:v>
                </c:pt>
                <c:pt idx="120">
                  <c:v>6.6000000000000003E-2</c:v>
                </c:pt>
                <c:pt idx="121">
                  <c:v>6.6000000000000003E-2</c:v>
                </c:pt>
                <c:pt idx="122">
                  <c:v>6.8000000000000005E-2</c:v>
                </c:pt>
                <c:pt idx="123">
                  <c:v>7.0000000000000007E-2</c:v>
                </c:pt>
                <c:pt idx="124">
                  <c:v>7.0000000000000007E-2</c:v>
                </c:pt>
                <c:pt idx="125">
                  <c:v>7.1999999999999995E-2</c:v>
                </c:pt>
                <c:pt idx="126">
                  <c:v>7.1999999999999995E-2</c:v>
                </c:pt>
                <c:pt idx="127">
                  <c:v>7.1999999999999995E-2</c:v>
                </c:pt>
                <c:pt idx="128">
                  <c:v>7.3999999999999996E-2</c:v>
                </c:pt>
                <c:pt idx="129">
                  <c:v>7.3999999999999996E-2</c:v>
                </c:pt>
                <c:pt idx="130">
                  <c:v>7.5999999999999998E-2</c:v>
                </c:pt>
                <c:pt idx="131">
                  <c:v>7.5999999999999998E-2</c:v>
                </c:pt>
                <c:pt idx="132">
                  <c:v>7.8E-2</c:v>
                </c:pt>
                <c:pt idx="133">
                  <c:v>0.08</c:v>
                </c:pt>
                <c:pt idx="134">
                  <c:v>0.08</c:v>
                </c:pt>
                <c:pt idx="135">
                  <c:v>0.08</c:v>
                </c:pt>
                <c:pt idx="136">
                  <c:v>0.08</c:v>
                </c:pt>
                <c:pt idx="137">
                  <c:v>8.2000000000000003E-2</c:v>
                </c:pt>
                <c:pt idx="138">
                  <c:v>8.2000000000000003E-2</c:v>
                </c:pt>
                <c:pt idx="139">
                  <c:v>8.4000000000000005E-2</c:v>
                </c:pt>
                <c:pt idx="140">
                  <c:v>8.5999999999999993E-2</c:v>
                </c:pt>
                <c:pt idx="141">
                  <c:v>8.5999999999999993E-2</c:v>
                </c:pt>
                <c:pt idx="142">
                  <c:v>8.7999999999999995E-2</c:v>
                </c:pt>
                <c:pt idx="143">
                  <c:v>8.7999999999999995E-2</c:v>
                </c:pt>
                <c:pt idx="144">
                  <c:v>8.7999999999999995E-2</c:v>
                </c:pt>
                <c:pt idx="145">
                  <c:v>0.09</c:v>
                </c:pt>
                <c:pt idx="146">
                  <c:v>0.09</c:v>
                </c:pt>
                <c:pt idx="147">
                  <c:v>9.1999999999999998E-2</c:v>
                </c:pt>
                <c:pt idx="148">
                  <c:v>9.1999999999999998E-2</c:v>
                </c:pt>
                <c:pt idx="149">
                  <c:v>9.4E-2</c:v>
                </c:pt>
                <c:pt idx="150">
                  <c:v>9.4E-2</c:v>
                </c:pt>
                <c:pt idx="151">
                  <c:v>9.6000000000000002E-2</c:v>
                </c:pt>
                <c:pt idx="152">
                  <c:v>9.6000000000000002E-2</c:v>
                </c:pt>
                <c:pt idx="153">
                  <c:v>9.6000000000000002E-2</c:v>
                </c:pt>
                <c:pt idx="154">
                  <c:v>9.8000000000000004E-2</c:v>
                </c:pt>
                <c:pt idx="155">
                  <c:v>9.8000000000000004E-2</c:v>
                </c:pt>
                <c:pt idx="156">
                  <c:v>0.1</c:v>
                </c:pt>
                <c:pt idx="157">
                  <c:v>0.10199999999999999</c:v>
                </c:pt>
                <c:pt idx="158">
                  <c:v>0.10199999999999999</c:v>
                </c:pt>
                <c:pt idx="159">
                  <c:v>0.104</c:v>
                </c:pt>
                <c:pt idx="160">
                  <c:v>0.104</c:v>
                </c:pt>
                <c:pt idx="161">
                  <c:v>0.104</c:v>
                </c:pt>
                <c:pt idx="162">
                  <c:v>0.106</c:v>
                </c:pt>
                <c:pt idx="163">
                  <c:v>0.106</c:v>
                </c:pt>
                <c:pt idx="164">
                  <c:v>0.108</c:v>
                </c:pt>
                <c:pt idx="165">
                  <c:v>0.108</c:v>
                </c:pt>
                <c:pt idx="166">
                  <c:v>0.11</c:v>
                </c:pt>
                <c:pt idx="167">
                  <c:v>0.11</c:v>
                </c:pt>
                <c:pt idx="168">
                  <c:v>0.112</c:v>
                </c:pt>
                <c:pt idx="169">
                  <c:v>0.112</c:v>
                </c:pt>
                <c:pt idx="170">
                  <c:v>0.112</c:v>
                </c:pt>
                <c:pt idx="171">
                  <c:v>0.114</c:v>
                </c:pt>
                <c:pt idx="172">
                  <c:v>0.114</c:v>
                </c:pt>
                <c:pt idx="173">
                  <c:v>0.11600000000000001</c:v>
                </c:pt>
                <c:pt idx="174">
                  <c:v>0.11799999999999999</c:v>
                </c:pt>
                <c:pt idx="175">
                  <c:v>0.11799999999999999</c:v>
                </c:pt>
                <c:pt idx="176">
                  <c:v>0.12</c:v>
                </c:pt>
                <c:pt idx="177">
                  <c:v>0.12</c:v>
                </c:pt>
                <c:pt idx="178">
                  <c:v>0.12</c:v>
                </c:pt>
                <c:pt idx="179">
                  <c:v>0.122</c:v>
                </c:pt>
                <c:pt idx="180">
                  <c:v>0.122</c:v>
                </c:pt>
                <c:pt idx="181">
                  <c:v>0.124</c:v>
                </c:pt>
                <c:pt idx="182">
                  <c:v>0.124</c:v>
                </c:pt>
                <c:pt idx="183">
                  <c:v>0.126</c:v>
                </c:pt>
                <c:pt idx="184">
                  <c:v>0.126</c:v>
                </c:pt>
                <c:pt idx="185">
                  <c:v>0.128</c:v>
                </c:pt>
                <c:pt idx="186">
                  <c:v>0.128</c:v>
                </c:pt>
                <c:pt idx="187">
                  <c:v>0.128</c:v>
                </c:pt>
                <c:pt idx="188">
                  <c:v>0.13</c:v>
                </c:pt>
                <c:pt idx="189">
                  <c:v>0.13</c:v>
                </c:pt>
                <c:pt idx="190">
                  <c:v>0.13200000000000001</c:v>
                </c:pt>
                <c:pt idx="191">
                  <c:v>0.13400000000000001</c:v>
                </c:pt>
                <c:pt idx="192">
                  <c:v>0.13400000000000001</c:v>
                </c:pt>
                <c:pt idx="193">
                  <c:v>0.13600000000000001</c:v>
                </c:pt>
                <c:pt idx="194">
                  <c:v>0.13600000000000001</c:v>
                </c:pt>
                <c:pt idx="195">
                  <c:v>0.13600000000000001</c:v>
                </c:pt>
                <c:pt idx="196">
                  <c:v>0.13800000000000001</c:v>
                </c:pt>
                <c:pt idx="197">
                  <c:v>0.13800000000000001</c:v>
                </c:pt>
                <c:pt idx="198">
                  <c:v>0.14000000000000001</c:v>
                </c:pt>
                <c:pt idx="199">
                  <c:v>0.14000000000000001</c:v>
                </c:pt>
                <c:pt idx="200">
                  <c:v>0.14199999999999999</c:v>
                </c:pt>
                <c:pt idx="201">
                  <c:v>0.14199999999999999</c:v>
                </c:pt>
                <c:pt idx="202">
                  <c:v>0.14399999999999999</c:v>
                </c:pt>
                <c:pt idx="203">
                  <c:v>0.14399999999999999</c:v>
                </c:pt>
                <c:pt idx="204">
                  <c:v>0.14399999999999999</c:v>
                </c:pt>
                <c:pt idx="205">
                  <c:v>0.14599999999999999</c:v>
                </c:pt>
                <c:pt idx="206">
                  <c:v>0.14599999999999999</c:v>
                </c:pt>
                <c:pt idx="207">
                  <c:v>0.14799999999999999</c:v>
                </c:pt>
                <c:pt idx="208">
                  <c:v>0.15</c:v>
                </c:pt>
                <c:pt idx="209">
                  <c:v>0.15</c:v>
                </c:pt>
                <c:pt idx="210">
                  <c:v>0.152</c:v>
                </c:pt>
                <c:pt idx="211">
                  <c:v>0.152</c:v>
                </c:pt>
                <c:pt idx="212">
                  <c:v>0.152</c:v>
                </c:pt>
                <c:pt idx="213">
                  <c:v>0.154</c:v>
                </c:pt>
                <c:pt idx="214">
                  <c:v>0.154</c:v>
                </c:pt>
                <c:pt idx="215">
                  <c:v>0.156</c:v>
                </c:pt>
                <c:pt idx="216">
                  <c:v>0.156</c:v>
                </c:pt>
                <c:pt idx="217">
                  <c:v>0.158</c:v>
                </c:pt>
                <c:pt idx="218">
                  <c:v>0.16</c:v>
                </c:pt>
                <c:pt idx="219">
                  <c:v>0.16</c:v>
                </c:pt>
                <c:pt idx="220">
                  <c:v>0.16</c:v>
                </c:pt>
                <c:pt idx="221">
                  <c:v>0.16</c:v>
                </c:pt>
                <c:pt idx="222">
                  <c:v>0.16200000000000001</c:v>
                </c:pt>
                <c:pt idx="223">
                  <c:v>0.16400000000000001</c:v>
                </c:pt>
                <c:pt idx="224">
                  <c:v>0.16400000000000001</c:v>
                </c:pt>
                <c:pt idx="225">
                  <c:v>0.16600000000000001</c:v>
                </c:pt>
                <c:pt idx="226">
                  <c:v>0.16600000000000001</c:v>
                </c:pt>
                <c:pt idx="227">
                  <c:v>0.16800000000000001</c:v>
                </c:pt>
                <c:pt idx="228">
                  <c:v>0.16800000000000001</c:v>
                </c:pt>
                <c:pt idx="229">
                  <c:v>0.16800000000000001</c:v>
                </c:pt>
                <c:pt idx="230">
                  <c:v>0.17</c:v>
                </c:pt>
                <c:pt idx="231">
                  <c:v>0.17</c:v>
                </c:pt>
                <c:pt idx="232">
                  <c:v>0.17199999999999999</c:v>
                </c:pt>
                <c:pt idx="233">
                  <c:v>0.17399999999999999</c:v>
                </c:pt>
                <c:pt idx="234">
                  <c:v>0.17399999999999999</c:v>
                </c:pt>
                <c:pt idx="235">
                  <c:v>0.17599999999999999</c:v>
                </c:pt>
                <c:pt idx="236">
                  <c:v>0.17599999999999999</c:v>
                </c:pt>
                <c:pt idx="237">
                  <c:v>0.17599999999999999</c:v>
                </c:pt>
                <c:pt idx="238">
                  <c:v>0.17799999999999999</c:v>
                </c:pt>
                <c:pt idx="239">
                  <c:v>0.17799999999999999</c:v>
                </c:pt>
                <c:pt idx="240">
                  <c:v>0.18</c:v>
                </c:pt>
                <c:pt idx="241">
                  <c:v>0.182</c:v>
                </c:pt>
                <c:pt idx="242">
                  <c:v>0.182</c:v>
                </c:pt>
                <c:pt idx="243">
                  <c:v>0.184</c:v>
                </c:pt>
                <c:pt idx="244">
                  <c:v>0.184</c:v>
                </c:pt>
                <c:pt idx="245">
                  <c:v>0.184</c:v>
                </c:pt>
                <c:pt idx="246">
                  <c:v>0.186</c:v>
                </c:pt>
              </c:numCache>
            </c:numRef>
          </c:xVal>
          <c:yVal>
            <c:numRef>
              <c:f>'final graphs'!$F$3:$F$249</c:f>
              <c:numCache>
                <c:formatCode>General</c:formatCode>
                <c:ptCount val="247"/>
                <c:pt idx="0">
                  <c:v>0</c:v>
                </c:pt>
                <c:pt idx="1">
                  <c:v>34.117719999999998</c:v>
                </c:pt>
                <c:pt idx="2">
                  <c:v>34.945819999999998</c:v>
                </c:pt>
                <c:pt idx="3">
                  <c:v>36.436399999999999</c:v>
                </c:pt>
                <c:pt idx="4">
                  <c:v>37.098880000000001</c:v>
                </c:pt>
                <c:pt idx="5">
                  <c:v>38.092599999999997</c:v>
                </c:pt>
                <c:pt idx="6">
                  <c:v>39.086320000000001</c:v>
                </c:pt>
                <c:pt idx="7">
                  <c:v>39.748800000000003</c:v>
                </c:pt>
                <c:pt idx="8">
                  <c:v>40.742519999999999</c:v>
                </c:pt>
                <c:pt idx="9">
                  <c:v>41.736240000000002</c:v>
                </c:pt>
                <c:pt idx="10">
                  <c:v>42.398719999999997</c:v>
                </c:pt>
                <c:pt idx="11">
                  <c:v>43.392440000000001</c:v>
                </c:pt>
                <c:pt idx="12">
                  <c:v>44.22054</c:v>
                </c:pt>
                <c:pt idx="13">
                  <c:v>45.37988</c:v>
                </c:pt>
                <c:pt idx="14">
                  <c:v>46.042360000000002</c:v>
                </c:pt>
                <c:pt idx="15">
                  <c:v>46.870460000000001</c:v>
                </c:pt>
                <c:pt idx="16">
                  <c:v>47.864179999999998</c:v>
                </c:pt>
                <c:pt idx="17">
                  <c:v>48.857900000000001</c:v>
                </c:pt>
                <c:pt idx="18">
                  <c:v>49.851619999999997</c:v>
                </c:pt>
                <c:pt idx="19">
                  <c:v>51.010959999999997</c:v>
                </c:pt>
                <c:pt idx="20">
                  <c:v>51.839060000000003</c:v>
                </c:pt>
                <c:pt idx="21">
                  <c:v>52.998399999999997</c:v>
                </c:pt>
                <c:pt idx="22">
                  <c:v>53.826500000000003</c:v>
                </c:pt>
                <c:pt idx="23">
                  <c:v>54.820219999999999</c:v>
                </c:pt>
                <c:pt idx="24">
                  <c:v>55.979559999999999</c:v>
                </c:pt>
                <c:pt idx="25">
                  <c:v>56.973280000000003</c:v>
                </c:pt>
                <c:pt idx="26">
                  <c:v>58.132620000000003</c:v>
                </c:pt>
                <c:pt idx="27">
                  <c:v>59.126339999999999</c:v>
                </c:pt>
                <c:pt idx="28">
                  <c:v>60.120060000000002</c:v>
                </c:pt>
                <c:pt idx="29">
                  <c:v>60.948160000000001</c:v>
                </c:pt>
                <c:pt idx="30">
                  <c:v>61.941879999999998</c:v>
                </c:pt>
                <c:pt idx="31">
                  <c:v>63.101219999999998</c:v>
                </c:pt>
                <c:pt idx="32">
                  <c:v>64.260559999999998</c:v>
                </c:pt>
                <c:pt idx="33">
                  <c:v>65.088660000000004</c:v>
                </c:pt>
                <c:pt idx="34">
                  <c:v>66.082380000000001</c:v>
                </c:pt>
                <c:pt idx="35">
                  <c:v>65.585520000000002</c:v>
                </c:pt>
                <c:pt idx="36">
                  <c:v>65.254279999999994</c:v>
                </c:pt>
                <c:pt idx="37">
                  <c:v>65.088660000000004</c:v>
                </c:pt>
                <c:pt idx="38">
                  <c:v>63.7637</c:v>
                </c:pt>
                <c:pt idx="39">
                  <c:v>62.273119999999999</c:v>
                </c:pt>
                <c:pt idx="40">
                  <c:v>60.120060000000002</c:v>
                </c:pt>
                <c:pt idx="41">
                  <c:v>65.751140000000007</c:v>
                </c:pt>
                <c:pt idx="42">
                  <c:v>68.732299999999995</c:v>
                </c:pt>
                <c:pt idx="43">
                  <c:v>69.560400000000001</c:v>
                </c:pt>
                <c:pt idx="44">
                  <c:v>70.719740000000002</c:v>
                </c:pt>
                <c:pt idx="45">
                  <c:v>72.044700000000006</c:v>
                </c:pt>
                <c:pt idx="46">
                  <c:v>73.204040000000006</c:v>
                </c:pt>
                <c:pt idx="47">
                  <c:v>74.69462</c:v>
                </c:pt>
                <c:pt idx="48">
                  <c:v>76.019580000000005</c:v>
                </c:pt>
                <c:pt idx="49">
                  <c:v>77.178920000000005</c:v>
                </c:pt>
                <c:pt idx="50">
                  <c:v>77.841399999999993</c:v>
                </c:pt>
                <c:pt idx="51">
                  <c:v>79.331980000000001</c:v>
                </c:pt>
                <c:pt idx="52">
                  <c:v>80.822559999999996</c:v>
                </c:pt>
                <c:pt idx="53">
                  <c:v>82.644379999999998</c:v>
                </c:pt>
                <c:pt idx="54">
                  <c:v>83.969340000000003</c:v>
                </c:pt>
                <c:pt idx="55">
                  <c:v>85.956779999999995</c:v>
                </c:pt>
                <c:pt idx="56">
                  <c:v>87.944220000000001</c:v>
                </c:pt>
                <c:pt idx="57">
                  <c:v>89.60042</c:v>
                </c:pt>
                <c:pt idx="58">
                  <c:v>91.753479999999996</c:v>
                </c:pt>
                <c:pt idx="59">
                  <c:v>94.403400000000005</c:v>
                </c:pt>
                <c:pt idx="60">
                  <c:v>98.543899999999994</c:v>
                </c:pt>
                <c:pt idx="61">
                  <c:v>102.51878000000001</c:v>
                </c:pt>
                <c:pt idx="62">
                  <c:v>106.99052</c:v>
                </c:pt>
                <c:pt idx="63">
                  <c:v>111.46226</c:v>
                </c:pt>
                <c:pt idx="64">
                  <c:v>116.26524000000001</c:v>
                </c:pt>
                <c:pt idx="65">
                  <c:v>120.57136</c:v>
                </c:pt>
                <c:pt idx="66">
                  <c:v>124.71186</c:v>
                </c:pt>
                <c:pt idx="67">
                  <c:v>128.68673999999999</c:v>
                </c:pt>
                <c:pt idx="68">
                  <c:v>132.49600000000001</c:v>
                </c:pt>
                <c:pt idx="69">
                  <c:v>136.13964000000001</c:v>
                </c:pt>
                <c:pt idx="70">
                  <c:v>140.11452</c:v>
                </c:pt>
                <c:pt idx="71">
                  <c:v>144.58626000000001</c:v>
                </c:pt>
                <c:pt idx="72">
                  <c:v>149.05799999999999</c:v>
                </c:pt>
                <c:pt idx="73">
                  <c:v>153.86098000000001</c:v>
                </c:pt>
                <c:pt idx="74">
                  <c:v>158.49834000000001</c:v>
                </c:pt>
                <c:pt idx="75">
                  <c:v>163.63256000000001</c:v>
                </c:pt>
                <c:pt idx="76">
                  <c:v>168.43554</c:v>
                </c:pt>
                <c:pt idx="77">
                  <c:v>173.56976</c:v>
                </c:pt>
                <c:pt idx="78">
                  <c:v>178.70398</c:v>
                </c:pt>
                <c:pt idx="79">
                  <c:v>183.8382</c:v>
                </c:pt>
                <c:pt idx="80">
                  <c:v>189.46928</c:v>
                </c:pt>
                <c:pt idx="81">
                  <c:v>194.93474000000001</c:v>
                </c:pt>
                <c:pt idx="82">
                  <c:v>200.56582</c:v>
                </c:pt>
                <c:pt idx="83">
                  <c:v>206.36251999999999</c:v>
                </c:pt>
                <c:pt idx="84">
                  <c:v>212.15922</c:v>
                </c:pt>
                <c:pt idx="85">
                  <c:v>218.12154000000001</c:v>
                </c:pt>
                <c:pt idx="86">
                  <c:v>224.24948000000001</c:v>
                </c:pt>
                <c:pt idx="87">
                  <c:v>230.70866000000001</c:v>
                </c:pt>
                <c:pt idx="88">
                  <c:v>237.00221999999999</c:v>
                </c:pt>
                <c:pt idx="89">
                  <c:v>243.62701999999999</c:v>
                </c:pt>
                <c:pt idx="90">
                  <c:v>249.75496000000001</c:v>
                </c:pt>
                <c:pt idx="91">
                  <c:v>255.38604000000001</c:v>
                </c:pt>
                <c:pt idx="92">
                  <c:v>261.34836000000001</c:v>
                </c:pt>
                <c:pt idx="93">
                  <c:v>266.97944000000001</c:v>
                </c:pt>
                <c:pt idx="94">
                  <c:v>274.59796</c:v>
                </c:pt>
                <c:pt idx="95">
                  <c:v>282.05086</c:v>
                </c:pt>
                <c:pt idx="96">
                  <c:v>289.66937999999999</c:v>
                </c:pt>
                <c:pt idx="97">
                  <c:v>297.61914000000002</c:v>
                </c:pt>
                <c:pt idx="98">
                  <c:v>305.23766000000001</c:v>
                </c:pt>
                <c:pt idx="99">
                  <c:v>313.02179999999998</c:v>
                </c:pt>
                <c:pt idx="100">
                  <c:v>320.47469999999998</c:v>
                </c:pt>
                <c:pt idx="101">
                  <c:v>328.25884000000002</c:v>
                </c:pt>
                <c:pt idx="102">
                  <c:v>335.54611999999997</c:v>
                </c:pt>
                <c:pt idx="103">
                  <c:v>342.66777999999999</c:v>
                </c:pt>
                <c:pt idx="104">
                  <c:v>349.45819999999998</c:v>
                </c:pt>
                <c:pt idx="105">
                  <c:v>356.24862000000002</c:v>
                </c:pt>
                <c:pt idx="106">
                  <c:v>363.03904</c:v>
                </c:pt>
                <c:pt idx="107">
                  <c:v>369.49822</c:v>
                </c:pt>
                <c:pt idx="108">
                  <c:v>376.61988000000002</c:v>
                </c:pt>
                <c:pt idx="109">
                  <c:v>382.5822</c:v>
                </c:pt>
                <c:pt idx="110">
                  <c:v>388.54451999999998</c:v>
                </c:pt>
                <c:pt idx="111">
                  <c:v>394.34122000000002</c:v>
                </c:pt>
                <c:pt idx="112">
                  <c:v>399.80667999999997</c:v>
                </c:pt>
                <c:pt idx="113">
                  <c:v>404.77528000000001</c:v>
                </c:pt>
                <c:pt idx="114">
                  <c:v>409.41264000000001</c:v>
                </c:pt>
                <c:pt idx="115">
                  <c:v>413.88438000000002</c:v>
                </c:pt>
                <c:pt idx="116">
                  <c:v>418.02488</c:v>
                </c:pt>
                <c:pt idx="117">
                  <c:v>422.16538000000003</c:v>
                </c:pt>
                <c:pt idx="118">
                  <c:v>425.97464000000002</c:v>
                </c:pt>
                <c:pt idx="119">
                  <c:v>429.28703999999999</c:v>
                </c:pt>
                <c:pt idx="120">
                  <c:v>431.60572000000002</c:v>
                </c:pt>
                <c:pt idx="121">
                  <c:v>432.26819999999998</c:v>
                </c:pt>
                <c:pt idx="122">
                  <c:v>433.26191999999998</c:v>
                </c:pt>
                <c:pt idx="123">
                  <c:v>435.5806</c:v>
                </c:pt>
                <c:pt idx="124">
                  <c:v>438.72737999999998</c:v>
                </c:pt>
                <c:pt idx="125">
                  <c:v>438.23052000000001</c:v>
                </c:pt>
                <c:pt idx="126">
                  <c:v>437.07118000000003</c:v>
                </c:pt>
                <c:pt idx="127">
                  <c:v>436.40870000000001</c:v>
                </c:pt>
                <c:pt idx="128">
                  <c:v>438.56175999999999</c:v>
                </c:pt>
                <c:pt idx="129">
                  <c:v>437.73365999999999</c:v>
                </c:pt>
                <c:pt idx="130">
                  <c:v>438.72737999999998</c:v>
                </c:pt>
                <c:pt idx="131">
                  <c:v>438.23052000000001</c:v>
                </c:pt>
                <c:pt idx="132">
                  <c:v>437.89927999999998</c:v>
                </c:pt>
                <c:pt idx="133">
                  <c:v>435.41498000000001</c:v>
                </c:pt>
                <c:pt idx="134">
                  <c:v>435.24936000000002</c:v>
                </c:pt>
                <c:pt idx="135">
                  <c:v>432.26819999999998</c:v>
                </c:pt>
                <c:pt idx="136">
                  <c:v>445.84904</c:v>
                </c:pt>
                <c:pt idx="137">
                  <c:v>449.82391999999999</c:v>
                </c:pt>
                <c:pt idx="138">
                  <c:v>452.97070000000002</c:v>
                </c:pt>
                <c:pt idx="139">
                  <c:v>455.45499999999998</c:v>
                </c:pt>
                <c:pt idx="140">
                  <c:v>457.77368000000001</c:v>
                </c:pt>
                <c:pt idx="141">
                  <c:v>460.09235999999999</c:v>
                </c:pt>
                <c:pt idx="142">
                  <c:v>462.41104000000001</c:v>
                </c:pt>
                <c:pt idx="143">
                  <c:v>464.5641</c:v>
                </c:pt>
                <c:pt idx="144">
                  <c:v>466.71715999999998</c:v>
                </c:pt>
                <c:pt idx="145">
                  <c:v>468.87022000000002</c:v>
                </c:pt>
                <c:pt idx="146">
                  <c:v>471.02328</c:v>
                </c:pt>
                <c:pt idx="147">
                  <c:v>473.17633999999998</c:v>
                </c:pt>
                <c:pt idx="148">
                  <c:v>475.16377999999997</c:v>
                </c:pt>
                <c:pt idx="149">
                  <c:v>477.15122000000002</c:v>
                </c:pt>
                <c:pt idx="150">
                  <c:v>479.30428000000001</c:v>
                </c:pt>
                <c:pt idx="151">
                  <c:v>481.29172</c:v>
                </c:pt>
                <c:pt idx="152">
                  <c:v>483.27915999999999</c:v>
                </c:pt>
                <c:pt idx="153">
                  <c:v>485.26659999999998</c:v>
                </c:pt>
                <c:pt idx="154">
                  <c:v>487.25403999999997</c:v>
                </c:pt>
                <c:pt idx="155">
                  <c:v>489.07585999999998</c:v>
                </c:pt>
                <c:pt idx="156">
                  <c:v>490.89767999999998</c:v>
                </c:pt>
                <c:pt idx="157">
                  <c:v>492.71949999999998</c:v>
                </c:pt>
                <c:pt idx="158">
                  <c:v>494.70693999999997</c:v>
                </c:pt>
                <c:pt idx="159">
                  <c:v>496.36313999999999</c:v>
                </c:pt>
                <c:pt idx="160">
                  <c:v>498.01934</c:v>
                </c:pt>
                <c:pt idx="161">
                  <c:v>499.50992000000002</c:v>
                </c:pt>
                <c:pt idx="162">
                  <c:v>501.33174000000002</c:v>
                </c:pt>
                <c:pt idx="163">
                  <c:v>502.98793999999998</c:v>
                </c:pt>
                <c:pt idx="164">
                  <c:v>504.47852</c:v>
                </c:pt>
                <c:pt idx="165">
                  <c:v>505.96910000000003</c:v>
                </c:pt>
                <c:pt idx="166">
                  <c:v>507.45967999999999</c:v>
                </c:pt>
                <c:pt idx="167">
                  <c:v>508.95026000000001</c:v>
                </c:pt>
                <c:pt idx="168">
                  <c:v>510.27521999999999</c:v>
                </c:pt>
                <c:pt idx="169">
                  <c:v>511.60018000000002</c:v>
                </c:pt>
                <c:pt idx="170">
                  <c:v>512.92514000000006</c:v>
                </c:pt>
                <c:pt idx="171">
                  <c:v>514.25009999999997</c:v>
                </c:pt>
                <c:pt idx="172">
                  <c:v>515.57506000000001</c:v>
                </c:pt>
                <c:pt idx="173">
                  <c:v>516.90002000000004</c:v>
                </c:pt>
                <c:pt idx="174">
                  <c:v>518.22497999999996</c:v>
                </c:pt>
                <c:pt idx="175">
                  <c:v>519.21870000000001</c:v>
                </c:pt>
                <c:pt idx="176">
                  <c:v>520.37804000000006</c:v>
                </c:pt>
                <c:pt idx="177">
                  <c:v>521.37175999999999</c:v>
                </c:pt>
                <c:pt idx="178">
                  <c:v>522.53110000000004</c:v>
                </c:pt>
                <c:pt idx="179">
                  <c:v>523.35919999999999</c:v>
                </c:pt>
                <c:pt idx="180">
                  <c:v>524.51854000000003</c:v>
                </c:pt>
                <c:pt idx="181">
                  <c:v>525.51225999999997</c:v>
                </c:pt>
                <c:pt idx="182">
                  <c:v>526.34036000000003</c:v>
                </c:pt>
                <c:pt idx="183">
                  <c:v>527.33407999999997</c:v>
                </c:pt>
                <c:pt idx="184">
                  <c:v>528.16218000000003</c:v>
                </c:pt>
                <c:pt idx="185">
                  <c:v>528.82465999999999</c:v>
                </c:pt>
                <c:pt idx="186">
                  <c:v>529.65275999999994</c:v>
                </c:pt>
                <c:pt idx="187">
                  <c:v>530.48086000000001</c:v>
                </c:pt>
                <c:pt idx="188">
                  <c:v>531.14333999999997</c:v>
                </c:pt>
                <c:pt idx="189">
                  <c:v>531.80582000000004</c:v>
                </c:pt>
                <c:pt idx="190">
                  <c:v>532.63391999999999</c:v>
                </c:pt>
                <c:pt idx="191">
                  <c:v>533.13077999999996</c:v>
                </c:pt>
                <c:pt idx="192">
                  <c:v>533.79326000000003</c:v>
                </c:pt>
                <c:pt idx="193">
                  <c:v>534.29012</c:v>
                </c:pt>
                <c:pt idx="194">
                  <c:v>534.62135999999998</c:v>
                </c:pt>
                <c:pt idx="195">
                  <c:v>535.28384000000005</c:v>
                </c:pt>
                <c:pt idx="196">
                  <c:v>535.94632000000001</c:v>
                </c:pt>
                <c:pt idx="197">
                  <c:v>536.27755999999999</c:v>
                </c:pt>
                <c:pt idx="198">
                  <c:v>536.77441999999996</c:v>
                </c:pt>
                <c:pt idx="199">
                  <c:v>537.27128000000005</c:v>
                </c:pt>
                <c:pt idx="200">
                  <c:v>537.76814000000002</c:v>
                </c:pt>
                <c:pt idx="201">
                  <c:v>538.26499999999999</c:v>
                </c:pt>
                <c:pt idx="202">
                  <c:v>538.43061999999998</c:v>
                </c:pt>
                <c:pt idx="203">
                  <c:v>538.76185999999996</c:v>
                </c:pt>
                <c:pt idx="204">
                  <c:v>539.09310000000005</c:v>
                </c:pt>
                <c:pt idx="205">
                  <c:v>539.25872000000004</c:v>
                </c:pt>
                <c:pt idx="206">
                  <c:v>539.42434000000003</c:v>
                </c:pt>
                <c:pt idx="207">
                  <c:v>539.75558000000001</c:v>
                </c:pt>
                <c:pt idx="208">
                  <c:v>540.08681999999999</c:v>
                </c:pt>
                <c:pt idx="209">
                  <c:v>540.08681999999999</c:v>
                </c:pt>
                <c:pt idx="210">
                  <c:v>540.25243999999998</c:v>
                </c:pt>
                <c:pt idx="211">
                  <c:v>540.25243999999998</c:v>
                </c:pt>
                <c:pt idx="212">
                  <c:v>540.41805999999997</c:v>
                </c:pt>
                <c:pt idx="213">
                  <c:v>540.58367999999996</c:v>
                </c:pt>
                <c:pt idx="214">
                  <c:v>540.58367999999996</c:v>
                </c:pt>
                <c:pt idx="215">
                  <c:v>540.74929999999995</c:v>
                </c:pt>
                <c:pt idx="216">
                  <c:v>540.58367999999996</c:v>
                </c:pt>
                <c:pt idx="217">
                  <c:v>540.58367999999996</c:v>
                </c:pt>
                <c:pt idx="218">
                  <c:v>540.58367999999996</c:v>
                </c:pt>
                <c:pt idx="219">
                  <c:v>540.25243999999998</c:v>
                </c:pt>
                <c:pt idx="220">
                  <c:v>540.25243999999998</c:v>
                </c:pt>
                <c:pt idx="221">
                  <c:v>540.08681999999999</c:v>
                </c:pt>
                <c:pt idx="222">
                  <c:v>539.9212</c:v>
                </c:pt>
                <c:pt idx="223">
                  <c:v>539.9212</c:v>
                </c:pt>
                <c:pt idx="224">
                  <c:v>539.42434000000003</c:v>
                </c:pt>
                <c:pt idx="225">
                  <c:v>539.25872000000004</c:v>
                </c:pt>
                <c:pt idx="226">
                  <c:v>538.76185999999996</c:v>
                </c:pt>
                <c:pt idx="227">
                  <c:v>538.43061999999998</c:v>
                </c:pt>
                <c:pt idx="228">
                  <c:v>538.09938</c:v>
                </c:pt>
                <c:pt idx="229">
                  <c:v>537.27128000000005</c:v>
                </c:pt>
                <c:pt idx="230">
                  <c:v>536.60879999999997</c:v>
                </c:pt>
                <c:pt idx="231">
                  <c:v>535.44946000000004</c:v>
                </c:pt>
                <c:pt idx="232">
                  <c:v>534.12450000000001</c:v>
                </c:pt>
                <c:pt idx="233">
                  <c:v>532.13706000000002</c:v>
                </c:pt>
                <c:pt idx="234">
                  <c:v>529.65275999999994</c:v>
                </c:pt>
                <c:pt idx="235">
                  <c:v>526.00912000000005</c:v>
                </c:pt>
                <c:pt idx="236">
                  <c:v>521.70299999999997</c:v>
                </c:pt>
                <c:pt idx="237">
                  <c:v>516.56877999999995</c:v>
                </c:pt>
                <c:pt idx="238">
                  <c:v>511.26893999999999</c:v>
                </c:pt>
                <c:pt idx="239">
                  <c:v>504.80975999999998</c:v>
                </c:pt>
                <c:pt idx="240">
                  <c:v>498.01934</c:v>
                </c:pt>
                <c:pt idx="241">
                  <c:v>490.56644</c:v>
                </c:pt>
                <c:pt idx="242">
                  <c:v>482.28543999999999</c:v>
                </c:pt>
                <c:pt idx="243">
                  <c:v>471.52014000000003</c:v>
                </c:pt>
                <c:pt idx="244">
                  <c:v>457.1112</c:v>
                </c:pt>
                <c:pt idx="245">
                  <c:v>438.89299999999997</c:v>
                </c:pt>
                <c:pt idx="246">
                  <c:v>418.35611999999998</c:v>
                </c:pt>
              </c:numCache>
            </c:numRef>
          </c:yVal>
          <c:smooth val="1"/>
          <c:extLst>
            <c:ext xmlns:c16="http://schemas.microsoft.com/office/drawing/2014/chart" uri="{C3380CC4-5D6E-409C-BE32-E72D297353CC}">
              <c16:uniqueId val="{00000002-442C-44F5-B1A3-67F17A509871}"/>
            </c:ext>
          </c:extLst>
        </c:ser>
        <c:ser>
          <c:idx val="3"/>
          <c:order val="3"/>
          <c:tx>
            <c:v>BT4</c:v>
          </c:tx>
          <c:spPr>
            <a:ln w="19047" cap="rnd">
              <a:solidFill>
                <a:schemeClr val="accent4"/>
              </a:solidFill>
              <a:round/>
            </a:ln>
            <a:effectLst/>
          </c:spPr>
          <c:marker>
            <c:symbol val="none"/>
          </c:marker>
          <c:xVal>
            <c:numRef>
              <c:f>'final graphs'!$G$3:$G$261</c:f>
              <c:numCache>
                <c:formatCode>General</c:formatCode>
                <c:ptCount val="259"/>
                <c:pt idx="0">
                  <c:v>0</c:v>
                </c:pt>
                <c:pt idx="1">
                  <c:v>2E-3</c:v>
                </c:pt>
                <c:pt idx="2">
                  <c:v>2E-3</c:v>
                </c:pt>
                <c:pt idx="3">
                  <c:v>2E-3</c:v>
                </c:pt>
                <c:pt idx="4">
                  <c:v>2E-3</c:v>
                </c:pt>
                <c:pt idx="5">
                  <c:v>2E-3</c:v>
                </c:pt>
                <c:pt idx="6">
                  <c:v>2E-3</c:v>
                </c:pt>
                <c:pt idx="7">
                  <c:v>2E-3</c:v>
                </c:pt>
                <c:pt idx="8">
                  <c:v>4.0000000000000001E-3</c:v>
                </c:pt>
                <c:pt idx="9">
                  <c:v>4.0000000000000001E-3</c:v>
                </c:pt>
                <c:pt idx="10">
                  <c:v>4.0000000000000001E-3</c:v>
                </c:pt>
                <c:pt idx="11">
                  <c:v>4.0000000000000001E-3</c:v>
                </c:pt>
                <c:pt idx="12">
                  <c:v>4.0000000000000001E-3</c:v>
                </c:pt>
                <c:pt idx="13">
                  <c:v>4.0000000000000001E-3</c:v>
                </c:pt>
                <c:pt idx="14">
                  <c:v>4.0000000000000001E-3</c:v>
                </c:pt>
                <c:pt idx="15">
                  <c:v>6.0000000000000001E-3</c:v>
                </c:pt>
                <c:pt idx="16">
                  <c:v>6.0000000000000001E-3</c:v>
                </c:pt>
                <c:pt idx="17">
                  <c:v>6.0000000000000001E-3</c:v>
                </c:pt>
                <c:pt idx="18">
                  <c:v>6.0000000000000001E-3</c:v>
                </c:pt>
                <c:pt idx="19">
                  <c:v>6.0000000000000001E-3</c:v>
                </c:pt>
                <c:pt idx="20">
                  <c:v>6.0000000000000001E-3</c:v>
                </c:pt>
                <c:pt idx="21">
                  <c:v>8.0000000000000002E-3</c:v>
                </c:pt>
                <c:pt idx="22">
                  <c:v>8.0000000000000002E-3</c:v>
                </c:pt>
                <c:pt idx="23">
                  <c:v>8.0000000000000002E-3</c:v>
                </c:pt>
                <c:pt idx="24">
                  <c:v>8.0000000000000002E-3</c:v>
                </c:pt>
                <c:pt idx="25">
                  <c:v>8.0000000000000002E-3</c:v>
                </c:pt>
                <c:pt idx="26">
                  <c:v>8.0000000000000002E-3</c:v>
                </c:pt>
                <c:pt idx="27">
                  <c:v>0.01</c:v>
                </c:pt>
                <c:pt idx="28">
                  <c:v>0.01</c:v>
                </c:pt>
                <c:pt idx="29">
                  <c:v>0.01</c:v>
                </c:pt>
                <c:pt idx="30">
                  <c:v>1.2E-2</c:v>
                </c:pt>
                <c:pt idx="31">
                  <c:v>1.2E-2</c:v>
                </c:pt>
                <c:pt idx="32">
                  <c:v>1.2E-2</c:v>
                </c:pt>
                <c:pt idx="33">
                  <c:v>1.4E-2</c:v>
                </c:pt>
                <c:pt idx="34">
                  <c:v>1.4E-2</c:v>
                </c:pt>
                <c:pt idx="35">
                  <c:v>1.6E-2</c:v>
                </c:pt>
                <c:pt idx="36">
                  <c:v>1.6E-2</c:v>
                </c:pt>
                <c:pt idx="37">
                  <c:v>1.6E-2</c:v>
                </c:pt>
                <c:pt idx="38">
                  <c:v>1.6E-2</c:v>
                </c:pt>
                <c:pt idx="39">
                  <c:v>1.6E-2</c:v>
                </c:pt>
                <c:pt idx="40">
                  <c:v>1.7999999999999999E-2</c:v>
                </c:pt>
                <c:pt idx="41">
                  <c:v>1.7999999999999999E-2</c:v>
                </c:pt>
                <c:pt idx="42">
                  <c:v>1.7999999999999999E-2</c:v>
                </c:pt>
                <c:pt idx="43">
                  <c:v>0.02</c:v>
                </c:pt>
                <c:pt idx="44">
                  <c:v>0.02</c:v>
                </c:pt>
                <c:pt idx="45">
                  <c:v>2.1999999999999999E-2</c:v>
                </c:pt>
                <c:pt idx="46">
                  <c:v>2.1999999999999999E-2</c:v>
                </c:pt>
                <c:pt idx="47">
                  <c:v>2.1999999999999999E-2</c:v>
                </c:pt>
                <c:pt idx="48">
                  <c:v>2.4E-2</c:v>
                </c:pt>
                <c:pt idx="49">
                  <c:v>2.4E-2</c:v>
                </c:pt>
                <c:pt idx="50">
                  <c:v>2.4E-2</c:v>
                </c:pt>
                <c:pt idx="51">
                  <c:v>2.4E-2</c:v>
                </c:pt>
                <c:pt idx="52">
                  <c:v>2.4E-2</c:v>
                </c:pt>
                <c:pt idx="53">
                  <c:v>2.5999999999999999E-2</c:v>
                </c:pt>
                <c:pt idx="54">
                  <c:v>2.5999999999999999E-2</c:v>
                </c:pt>
                <c:pt idx="55">
                  <c:v>2.8000000000000001E-2</c:v>
                </c:pt>
                <c:pt idx="56">
                  <c:v>2.8000000000000001E-2</c:v>
                </c:pt>
                <c:pt idx="57">
                  <c:v>2.8000000000000001E-2</c:v>
                </c:pt>
                <c:pt idx="58">
                  <c:v>0.03</c:v>
                </c:pt>
                <c:pt idx="59">
                  <c:v>0.03</c:v>
                </c:pt>
                <c:pt idx="60">
                  <c:v>0.03</c:v>
                </c:pt>
                <c:pt idx="61">
                  <c:v>3.2000000000000001E-2</c:v>
                </c:pt>
                <c:pt idx="62">
                  <c:v>3.2000000000000001E-2</c:v>
                </c:pt>
                <c:pt idx="63">
                  <c:v>3.2000000000000001E-2</c:v>
                </c:pt>
                <c:pt idx="64">
                  <c:v>3.2000000000000001E-2</c:v>
                </c:pt>
                <c:pt idx="65">
                  <c:v>3.2000000000000001E-2</c:v>
                </c:pt>
                <c:pt idx="66">
                  <c:v>3.4000000000000002E-2</c:v>
                </c:pt>
                <c:pt idx="67">
                  <c:v>3.4000000000000002E-2</c:v>
                </c:pt>
                <c:pt idx="68">
                  <c:v>3.5999999999999997E-2</c:v>
                </c:pt>
                <c:pt idx="69">
                  <c:v>3.5999999999999997E-2</c:v>
                </c:pt>
                <c:pt idx="70">
                  <c:v>3.5999999999999997E-2</c:v>
                </c:pt>
                <c:pt idx="71">
                  <c:v>3.7999999999999999E-2</c:v>
                </c:pt>
                <c:pt idx="72">
                  <c:v>3.7999999999999999E-2</c:v>
                </c:pt>
                <c:pt idx="73">
                  <c:v>3.7999999999999999E-2</c:v>
                </c:pt>
                <c:pt idx="74">
                  <c:v>0.04</c:v>
                </c:pt>
                <c:pt idx="75">
                  <c:v>0.04</c:v>
                </c:pt>
                <c:pt idx="76">
                  <c:v>0.04</c:v>
                </c:pt>
                <c:pt idx="77">
                  <c:v>0.04</c:v>
                </c:pt>
                <c:pt idx="78">
                  <c:v>0.04</c:v>
                </c:pt>
                <c:pt idx="79">
                  <c:v>4.2000000000000003E-2</c:v>
                </c:pt>
                <c:pt idx="80">
                  <c:v>4.2000000000000003E-2</c:v>
                </c:pt>
                <c:pt idx="81">
                  <c:v>4.3999999999999997E-2</c:v>
                </c:pt>
                <c:pt idx="82">
                  <c:v>4.3999999999999997E-2</c:v>
                </c:pt>
                <c:pt idx="83">
                  <c:v>4.3999999999999997E-2</c:v>
                </c:pt>
                <c:pt idx="84">
                  <c:v>4.5999999999999999E-2</c:v>
                </c:pt>
                <c:pt idx="85">
                  <c:v>4.5999999999999999E-2</c:v>
                </c:pt>
                <c:pt idx="86">
                  <c:v>4.5999999999999999E-2</c:v>
                </c:pt>
                <c:pt idx="87">
                  <c:v>4.8000000000000001E-2</c:v>
                </c:pt>
                <c:pt idx="88">
                  <c:v>4.8000000000000001E-2</c:v>
                </c:pt>
                <c:pt idx="89">
                  <c:v>4.8000000000000001E-2</c:v>
                </c:pt>
                <c:pt idx="90">
                  <c:v>4.8000000000000001E-2</c:v>
                </c:pt>
                <c:pt idx="91">
                  <c:v>4.8000000000000001E-2</c:v>
                </c:pt>
                <c:pt idx="92">
                  <c:v>0.05</c:v>
                </c:pt>
                <c:pt idx="93">
                  <c:v>0.05</c:v>
                </c:pt>
                <c:pt idx="94">
                  <c:v>0.05</c:v>
                </c:pt>
                <c:pt idx="95">
                  <c:v>5.1999999999999998E-2</c:v>
                </c:pt>
                <c:pt idx="96">
                  <c:v>5.1999999999999998E-2</c:v>
                </c:pt>
                <c:pt idx="97">
                  <c:v>5.3999999999999999E-2</c:v>
                </c:pt>
                <c:pt idx="98">
                  <c:v>5.3999999999999999E-2</c:v>
                </c:pt>
                <c:pt idx="99">
                  <c:v>5.3999999999999999E-2</c:v>
                </c:pt>
                <c:pt idx="100">
                  <c:v>5.6000000000000001E-2</c:v>
                </c:pt>
                <c:pt idx="101">
                  <c:v>5.6000000000000001E-2</c:v>
                </c:pt>
                <c:pt idx="102">
                  <c:v>5.6000000000000001E-2</c:v>
                </c:pt>
                <c:pt idx="103">
                  <c:v>5.6000000000000001E-2</c:v>
                </c:pt>
                <c:pt idx="104">
                  <c:v>5.6000000000000001E-2</c:v>
                </c:pt>
                <c:pt idx="105">
                  <c:v>5.8000000000000003E-2</c:v>
                </c:pt>
                <c:pt idx="106">
                  <c:v>5.8000000000000003E-2</c:v>
                </c:pt>
                <c:pt idx="107">
                  <c:v>0.06</c:v>
                </c:pt>
                <c:pt idx="108">
                  <c:v>0.06</c:v>
                </c:pt>
                <c:pt idx="109">
                  <c:v>6.2E-2</c:v>
                </c:pt>
                <c:pt idx="110">
                  <c:v>6.2E-2</c:v>
                </c:pt>
                <c:pt idx="111">
                  <c:v>6.2E-2</c:v>
                </c:pt>
                <c:pt idx="112">
                  <c:v>6.4000000000000001E-2</c:v>
                </c:pt>
                <c:pt idx="113">
                  <c:v>6.4000000000000001E-2</c:v>
                </c:pt>
                <c:pt idx="114">
                  <c:v>6.4000000000000001E-2</c:v>
                </c:pt>
                <c:pt idx="115">
                  <c:v>6.4000000000000001E-2</c:v>
                </c:pt>
                <c:pt idx="116">
                  <c:v>6.4000000000000001E-2</c:v>
                </c:pt>
                <c:pt idx="117">
                  <c:v>6.6000000000000003E-2</c:v>
                </c:pt>
                <c:pt idx="118">
                  <c:v>6.6000000000000003E-2</c:v>
                </c:pt>
                <c:pt idx="119">
                  <c:v>6.6000000000000003E-2</c:v>
                </c:pt>
                <c:pt idx="120">
                  <c:v>6.8000000000000005E-2</c:v>
                </c:pt>
                <c:pt idx="121">
                  <c:v>6.8000000000000005E-2</c:v>
                </c:pt>
                <c:pt idx="122">
                  <c:v>7.0000000000000007E-2</c:v>
                </c:pt>
                <c:pt idx="123">
                  <c:v>7.0000000000000007E-2</c:v>
                </c:pt>
                <c:pt idx="124">
                  <c:v>7.0000000000000007E-2</c:v>
                </c:pt>
                <c:pt idx="125">
                  <c:v>7.1999999999999995E-2</c:v>
                </c:pt>
                <c:pt idx="126">
                  <c:v>7.1999999999999995E-2</c:v>
                </c:pt>
                <c:pt idx="127">
                  <c:v>7.1999999999999995E-2</c:v>
                </c:pt>
                <c:pt idx="128">
                  <c:v>7.1999999999999995E-2</c:v>
                </c:pt>
                <c:pt idx="129">
                  <c:v>7.1999999999999995E-2</c:v>
                </c:pt>
                <c:pt idx="130">
                  <c:v>7.3999999999999996E-2</c:v>
                </c:pt>
                <c:pt idx="131">
                  <c:v>7.3999999999999996E-2</c:v>
                </c:pt>
                <c:pt idx="132">
                  <c:v>7.5999999999999998E-2</c:v>
                </c:pt>
                <c:pt idx="133">
                  <c:v>7.5999999999999998E-2</c:v>
                </c:pt>
                <c:pt idx="134">
                  <c:v>7.5999999999999998E-2</c:v>
                </c:pt>
                <c:pt idx="135">
                  <c:v>7.8E-2</c:v>
                </c:pt>
                <c:pt idx="136">
                  <c:v>7.8E-2</c:v>
                </c:pt>
                <c:pt idx="137">
                  <c:v>0.08</c:v>
                </c:pt>
                <c:pt idx="138">
                  <c:v>0.08</c:v>
                </c:pt>
                <c:pt idx="139">
                  <c:v>0.08</c:v>
                </c:pt>
                <c:pt idx="140">
                  <c:v>0.08</c:v>
                </c:pt>
                <c:pt idx="141">
                  <c:v>0.08</c:v>
                </c:pt>
                <c:pt idx="142">
                  <c:v>8.2000000000000003E-2</c:v>
                </c:pt>
                <c:pt idx="143">
                  <c:v>8.2000000000000003E-2</c:v>
                </c:pt>
                <c:pt idx="144">
                  <c:v>8.2000000000000003E-2</c:v>
                </c:pt>
                <c:pt idx="145">
                  <c:v>8.4000000000000005E-2</c:v>
                </c:pt>
                <c:pt idx="146">
                  <c:v>8.4000000000000005E-2</c:v>
                </c:pt>
                <c:pt idx="147">
                  <c:v>8.5999999999999993E-2</c:v>
                </c:pt>
                <c:pt idx="148">
                  <c:v>8.5999999999999993E-2</c:v>
                </c:pt>
                <c:pt idx="149">
                  <c:v>8.5999999999999993E-2</c:v>
                </c:pt>
                <c:pt idx="150">
                  <c:v>8.7999999999999995E-2</c:v>
                </c:pt>
                <c:pt idx="151">
                  <c:v>8.7999999999999995E-2</c:v>
                </c:pt>
                <c:pt idx="152">
                  <c:v>8.7999999999999995E-2</c:v>
                </c:pt>
                <c:pt idx="153">
                  <c:v>8.7999999999999995E-2</c:v>
                </c:pt>
                <c:pt idx="154">
                  <c:v>8.7999999999999995E-2</c:v>
                </c:pt>
                <c:pt idx="155">
                  <c:v>0.09</c:v>
                </c:pt>
                <c:pt idx="156">
                  <c:v>9.1999999999999998E-2</c:v>
                </c:pt>
                <c:pt idx="157">
                  <c:v>9.1999999999999998E-2</c:v>
                </c:pt>
                <c:pt idx="158">
                  <c:v>9.1999999999999998E-2</c:v>
                </c:pt>
                <c:pt idx="159">
                  <c:v>9.4E-2</c:v>
                </c:pt>
                <c:pt idx="160">
                  <c:v>9.4E-2</c:v>
                </c:pt>
                <c:pt idx="161">
                  <c:v>9.6000000000000002E-2</c:v>
                </c:pt>
                <c:pt idx="162">
                  <c:v>9.6000000000000002E-2</c:v>
                </c:pt>
                <c:pt idx="163">
                  <c:v>9.6000000000000002E-2</c:v>
                </c:pt>
                <c:pt idx="164">
                  <c:v>9.6000000000000002E-2</c:v>
                </c:pt>
                <c:pt idx="165">
                  <c:v>9.6000000000000002E-2</c:v>
                </c:pt>
                <c:pt idx="166">
                  <c:v>9.8000000000000004E-2</c:v>
                </c:pt>
                <c:pt idx="167">
                  <c:v>9.8000000000000004E-2</c:v>
                </c:pt>
                <c:pt idx="168">
                  <c:v>9.8000000000000004E-2</c:v>
                </c:pt>
                <c:pt idx="169">
                  <c:v>0.1</c:v>
                </c:pt>
                <c:pt idx="170">
                  <c:v>0.1</c:v>
                </c:pt>
                <c:pt idx="171">
                  <c:v>0.1</c:v>
                </c:pt>
                <c:pt idx="172">
                  <c:v>0.10199999999999999</c:v>
                </c:pt>
                <c:pt idx="173">
                  <c:v>0.10199999999999999</c:v>
                </c:pt>
                <c:pt idx="174">
                  <c:v>0.104</c:v>
                </c:pt>
                <c:pt idx="175">
                  <c:v>0.104</c:v>
                </c:pt>
                <c:pt idx="176">
                  <c:v>0.104</c:v>
                </c:pt>
                <c:pt idx="177">
                  <c:v>0.104</c:v>
                </c:pt>
                <c:pt idx="178">
                  <c:v>0.104</c:v>
                </c:pt>
                <c:pt idx="179">
                  <c:v>0.106</c:v>
                </c:pt>
                <c:pt idx="180">
                  <c:v>0.106</c:v>
                </c:pt>
                <c:pt idx="181">
                  <c:v>0.106</c:v>
                </c:pt>
                <c:pt idx="182">
                  <c:v>0.108</c:v>
                </c:pt>
                <c:pt idx="183">
                  <c:v>0.108</c:v>
                </c:pt>
                <c:pt idx="184">
                  <c:v>0.11</c:v>
                </c:pt>
                <c:pt idx="185">
                  <c:v>0.11</c:v>
                </c:pt>
                <c:pt idx="186">
                  <c:v>0.11</c:v>
                </c:pt>
                <c:pt idx="187">
                  <c:v>0.112</c:v>
                </c:pt>
                <c:pt idx="188">
                  <c:v>0.112</c:v>
                </c:pt>
                <c:pt idx="189">
                  <c:v>0.112</c:v>
                </c:pt>
                <c:pt idx="190">
                  <c:v>0.112</c:v>
                </c:pt>
                <c:pt idx="191">
                  <c:v>0.112</c:v>
                </c:pt>
                <c:pt idx="192">
                  <c:v>0.114</c:v>
                </c:pt>
                <c:pt idx="193">
                  <c:v>0.114</c:v>
                </c:pt>
                <c:pt idx="194">
                  <c:v>0.11600000000000001</c:v>
                </c:pt>
                <c:pt idx="195">
                  <c:v>0.11600000000000001</c:v>
                </c:pt>
                <c:pt idx="196">
                  <c:v>0.11600000000000001</c:v>
                </c:pt>
                <c:pt idx="197">
                  <c:v>0.11799999999999999</c:v>
                </c:pt>
                <c:pt idx="198">
                  <c:v>0.11799999999999999</c:v>
                </c:pt>
                <c:pt idx="199">
                  <c:v>0.12</c:v>
                </c:pt>
                <c:pt idx="200">
                  <c:v>0.12</c:v>
                </c:pt>
                <c:pt idx="201">
                  <c:v>0.12</c:v>
                </c:pt>
                <c:pt idx="202">
                  <c:v>0.12</c:v>
                </c:pt>
                <c:pt idx="203">
                  <c:v>0.12</c:v>
                </c:pt>
                <c:pt idx="204">
                  <c:v>0.122</c:v>
                </c:pt>
                <c:pt idx="205">
                  <c:v>0.122</c:v>
                </c:pt>
                <c:pt idx="206">
                  <c:v>0.122</c:v>
                </c:pt>
                <c:pt idx="207">
                  <c:v>0.124</c:v>
                </c:pt>
                <c:pt idx="208">
                  <c:v>0.124</c:v>
                </c:pt>
                <c:pt idx="209">
                  <c:v>0.126</c:v>
                </c:pt>
                <c:pt idx="210">
                  <c:v>0.126</c:v>
                </c:pt>
                <c:pt idx="211">
                  <c:v>0.126</c:v>
                </c:pt>
                <c:pt idx="212">
                  <c:v>0.128</c:v>
                </c:pt>
                <c:pt idx="213">
                  <c:v>0.128</c:v>
                </c:pt>
                <c:pt idx="214">
                  <c:v>0.128</c:v>
                </c:pt>
                <c:pt idx="215">
                  <c:v>0.128</c:v>
                </c:pt>
                <c:pt idx="216">
                  <c:v>0.128</c:v>
                </c:pt>
                <c:pt idx="217">
                  <c:v>0.13</c:v>
                </c:pt>
                <c:pt idx="218">
                  <c:v>0.13</c:v>
                </c:pt>
                <c:pt idx="219">
                  <c:v>0.13200000000000001</c:v>
                </c:pt>
                <c:pt idx="220">
                  <c:v>0.13200000000000001</c:v>
                </c:pt>
                <c:pt idx="221">
                  <c:v>0.13200000000000001</c:v>
                </c:pt>
                <c:pt idx="222">
                  <c:v>0.13400000000000001</c:v>
                </c:pt>
                <c:pt idx="223">
                  <c:v>0.13400000000000001</c:v>
                </c:pt>
                <c:pt idx="224">
                  <c:v>0.13600000000000001</c:v>
                </c:pt>
                <c:pt idx="225">
                  <c:v>0.13600000000000001</c:v>
                </c:pt>
                <c:pt idx="226">
                  <c:v>0.13600000000000001</c:v>
                </c:pt>
                <c:pt idx="227">
                  <c:v>0.13600000000000001</c:v>
                </c:pt>
                <c:pt idx="228">
                  <c:v>0.13600000000000001</c:v>
                </c:pt>
                <c:pt idx="229">
                  <c:v>0.13800000000000001</c:v>
                </c:pt>
                <c:pt idx="230">
                  <c:v>0.13800000000000001</c:v>
                </c:pt>
                <c:pt idx="231">
                  <c:v>0.13800000000000001</c:v>
                </c:pt>
                <c:pt idx="232">
                  <c:v>0.14000000000000001</c:v>
                </c:pt>
                <c:pt idx="233">
                  <c:v>0.14000000000000001</c:v>
                </c:pt>
                <c:pt idx="234">
                  <c:v>0.14199999999999999</c:v>
                </c:pt>
                <c:pt idx="235">
                  <c:v>0.14199999999999999</c:v>
                </c:pt>
                <c:pt idx="236">
                  <c:v>0.14199999999999999</c:v>
                </c:pt>
                <c:pt idx="237">
                  <c:v>0.14399999999999999</c:v>
                </c:pt>
                <c:pt idx="238">
                  <c:v>0.14399999999999999</c:v>
                </c:pt>
                <c:pt idx="239">
                  <c:v>0.14399999999999999</c:v>
                </c:pt>
                <c:pt idx="240">
                  <c:v>0.14399999999999999</c:v>
                </c:pt>
                <c:pt idx="241">
                  <c:v>0.14599999999999999</c:v>
                </c:pt>
                <c:pt idx="242">
                  <c:v>0.14599999999999999</c:v>
                </c:pt>
                <c:pt idx="243">
                  <c:v>0.14599999999999999</c:v>
                </c:pt>
                <c:pt idx="244">
                  <c:v>0.14799999999999999</c:v>
                </c:pt>
                <c:pt idx="245">
                  <c:v>0.14799999999999999</c:v>
                </c:pt>
                <c:pt idx="246">
                  <c:v>0.15</c:v>
                </c:pt>
                <c:pt idx="247">
                  <c:v>0.15</c:v>
                </c:pt>
                <c:pt idx="248">
                  <c:v>0.152</c:v>
                </c:pt>
                <c:pt idx="249">
                  <c:v>0.152</c:v>
                </c:pt>
                <c:pt idx="250">
                  <c:v>0.152</c:v>
                </c:pt>
                <c:pt idx="251">
                  <c:v>0.152</c:v>
                </c:pt>
                <c:pt idx="252">
                  <c:v>0.152</c:v>
                </c:pt>
                <c:pt idx="253">
                  <c:v>0.154</c:v>
                </c:pt>
                <c:pt idx="254">
                  <c:v>0.154</c:v>
                </c:pt>
                <c:pt idx="255">
                  <c:v>0.156</c:v>
                </c:pt>
                <c:pt idx="256">
                  <c:v>0.156</c:v>
                </c:pt>
                <c:pt idx="257">
                  <c:v>0.158</c:v>
                </c:pt>
                <c:pt idx="258">
                  <c:v>0.158</c:v>
                </c:pt>
              </c:numCache>
            </c:numRef>
          </c:xVal>
          <c:yVal>
            <c:numRef>
              <c:f>'final graphs'!$H$3:$H$261</c:f>
              <c:numCache>
                <c:formatCode>General</c:formatCode>
                <c:ptCount val="259"/>
                <c:pt idx="0">
                  <c:v>0</c:v>
                </c:pt>
                <c:pt idx="1">
                  <c:v>30.474080000000001</c:v>
                </c:pt>
                <c:pt idx="2">
                  <c:v>31.964659999999999</c:v>
                </c:pt>
                <c:pt idx="3">
                  <c:v>33.124000000000002</c:v>
                </c:pt>
                <c:pt idx="4">
                  <c:v>34.44896</c:v>
                </c:pt>
                <c:pt idx="5">
                  <c:v>35.6083</c:v>
                </c:pt>
                <c:pt idx="6">
                  <c:v>37.264499999999998</c:v>
                </c:pt>
                <c:pt idx="7">
                  <c:v>38.75508</c:v>
                </c:pt>
                <c:pt idx="8">
                  <c:v>40.080039999999997</c:v>
                </c:pt>
                <c:pt idx="9">
                  <c:v>41.405000000000001</c:v>
                </c:pt>
                <c:pt idx="10">
                  <c:v>42.729959999999998</c:v>
                </c:pt>
                <c:pt idx="11">
                  <c:v>44.22054</c:v>
                </c:pt>
                <c:pt idx="12">
                  <c:v>45.876739999999998</c:v>
                </c:pt>
                <c:pt idx="13">
                  <c:v>47.367319999999999</c:v>
                </c:pt>
                <c:pt idx="14">
                  <c:v>48.692279999999997</c:v>
                </c:pt>
                <c:pt idx="15">
                  <c:v>50.017240000000001</c:v>
                </c:pt>
                <c:pt idx="16">
                  <c:v>51.342199999999998</c:v>
                </c:pt>
                <c:pt idx="17">
                  <c:v>52.83278</c:v>
                </c:pt>
                <c:pt idx="18">
                  <c:v>54.323360000000001</c:v>
                </c:pt>
                <c:pt idx="19">
                  <c:v>55.979559999999999</c:v>
                </c:pt>
                <c:pt idx="20">
                  <c:v>57.801380000000002</c:v>
                </c:pt>
                <c:pt idx="21">
                  <c:v>59.623199999999997</c:v>
                </c:pt>
                <c:pt idx="22">
                  <c:v>61.44502</c:v>
                </c:pt>
                <c:pt idx="23">
                  <c:v>61.610639999999997</c:v>
                </c:pt>
                <c:pt idx="24">
                  <c:v>60.948160000000001</c:v>
                </c:pt>
                <c:pt idx="25">
                  <c:v>58.29824</c:v>
                </c:pt>
                <c:pt idx="26">
                  <c:v>64.591800000000006</c:v>
                </c:pt>
                <c:pt idx="27">
                  <c:v>67.407340000000005</c:v>
                </c:pt>
                <c:pt idx="28">
                  <c:v>71.382220000000004</c:v>
                </c:pt>
                <c:pt idx="29">
                  <c:v>75.191479999999999</c:v>
                </c:pt>
                <c:pt idx="30">
                  <c:v>79.000739999999993</c:v>
                </c:pt>
                <c:pt idx="31">
                  <c:v>83.141239999999996</c:v>
                </c:pt>
                <c:pt idx="32">
                  <c:v>87.281739999999999</c:v>
                </c:pt>
                <c:pt idx="33">
                  <c:v>91.422240000000002</c:v>
                </c:pt>
                <c:pt idx="34">
                  <c:v>95.893979999999999</c:v>
                </c:pt>
                <c:pt idx="35">
                  <c:v>100.03448</c:v>
                </c:pt>
                <c:pt idx="36">
                  <c:v>104.17498000000001</c:v>
                </c:pt>
                <c:pt idx="37">
                  <c:v>108.4811</c:v>
                </c:pt>
                <c:pt idx="38">
                  <c:v>112.78722</c:v>
                </c:pt>
                <c:pt idx="39">
                  <c:v>117.09334</c:v>
                </c:pt>
                <c:pt idx="40">
                  <c:v>121.56507999999999</c:v>
                </c:pt>
                <c:pt idx="41">
                  <c:v>126.03682000000001</c:v>
                </c:pt>
                <c:pt idx="42">
                  <c:v>130.50855999999999</c:v>
                </c:pt>
                <c:pt idx="43">
                  <c:v>134.9803</c:v>
                </c:pt>
                <c:pt idx="44">
                  <c:v>139.94890000000001</c:v>
                </c:pt>
                <c:pt idx="45">
                  <c:v>145.08312000000001</c:v>
                </c:pt>
                <c:pt idx="46">
                  <c:v>150.21734000000001</c:v>
                </c:pt>
                <c:pt idx="47">
                  <c:v>155.35156000000001</c:v>
                </c:pt>
                <c:pt idx="48">
                  <c:v>160.15454</c:v>
                </c:pt>
                <c:pt idx="49">
                  <c:v>165.28876</c:v>
                </c:pt>
                <c:pt idx="50">
                  <c:v>170.42298</c:v>
                </c:pt>
                <c:pt idx="51">
                  <c:v>175.55719999999999</c:v>
                </c:pt>
                <c:pt idx="52">
                  <c:v>180.5258</c:v>
                </c:pt>
                <c:pt idx="53">
                  <c:v>185.32877999999999</c:v>
                </c:pt>
                <c:pt idx="54">
                  <c:v>190.46299999999999</c:v>
                </c:pt>
                <c:pt idx="55">
                  <c:v>195.59721999999999</c:v>
                </c:pt>
                <c:pt idx="56">
                  <c:v>200.89706000000001</c:v>
                </c:pt>
                <c:pt idx="57">
                  <c:v>206.36251999999999</c:v>
                </c:pt>
                <c:pt idx="58">
                  <c:v>212.49046000000001</c:v>
                </c:pt>
                <c:pt idx="59">
                  <c:v>217.95591999999999</c:v>
                </c:pt>
                <c:pt idx="60">
                  <c:v>223.75262000000001</c:v>
                </c:pt>
                <c:pt idx="61">
                  <c:v>229.54931999999999</c:v>
                </c:pt>
                <c:pt idx="62">
                  <c:v>235.34602000000001</c:v>
                </c:pt>
                <c:pt idx="63">
                  <c:v>241.47396000000001</c:v>
                </c:pt>
                <c:pt idx="64">
                  <c:v>247.10504</c:v>
                </c:pt>
                <c:pt idx="65">
                  <c:v>253.23298</c:v>
                </c:pt>
                <c:pt idx="66">
                  <c:v>259.19529999999997</c:v>
                </c:pt>
                <c:pt idx="67">
                  <c:v>265.15762000000001</c:v>
                </c:pt>
                <c:pt idx="68">
                  <c:v>271.28555999999998</c:v>
                </c:pt>
                <c:pt idx="69">
                  <c:v>276.91663999999997</c:v>
                </c:pt>
                <c:pt idx="70">
                  <c:v>282.71334000000002</c:v>
                </c:pt>
                <c:pt idx="71">
                  <c:v>288.34442000000001</c:v>
                </c:pt>
                <c:pt idx="72">
                  <c:v>293.80988000000002</c:v>
                </c:pt>
                <c:pt idx="73">
                  <c:v>299.44096000000002</c:v>
                </c:pt>
                <c:pt idx="74">
                  <c:v>305.07204000000002</c:v>
                </c:pt>
                <c:pt idx="75">
                  <c:v>310.70312000000001</c:v>
                </c:pt>
                <c:pt idx="76">
                  <c:v>316.33420000000001</c:v>
                </c:pt>
                <c:pt idx="77">
                  <c:v>321.96528000000001</c:v>
                </c:pt>
                <c:pt idx="78">
                  <c:v>327.59636</c:v>
                </c:pt>
                <c:pt idx="79">
                  <c:v>333.22744</c:v>
                </c:pt>
                <c:pt idx="80">
                  <c:v>338.85852</c:v>
                </c:pt>
                <c:pt idx="81">
                  <c:v>344.32398000000001</c:v>
                </c:pt>
                <c:pt idx="82">
                  <c:v>349.62382000000002</c:v>
                </c:pt>
                <c:pt idx="83">
                  <c:v>355.08927999999997</c:v>
                </c:pt>
                <c:pt idx="84">
                  <c:v>360.2235</c:v>
                </c:pt>
                <c:pt idx="85">
                  <c:v>365.35771999999997</c:v>
                </c:pt>
                <c:pt idx="86">
                  <c:v>370.49194</c:v>
                </c:pt>
                <c:pt idx="87">
                  <c:v>375.62616000000003</c:v>
                </c:pt>
                <c:pt idx="88">
                  <c:v>380.26352000000003</c:v>
                </c:pt>
                <c:pt idx="89">
                  <c:v>385.23212000000001</c:v>
                </c:pt>
                <c:pt idx="90">
                  <c:v>389.70386000000002</c:v>
                </c:pt>
                <c:pt idx="91">
                  <c:v>394.17559999999997</c:v>
                </c:pt>
                <c:pt idx="92">
                  <c:v>398.48172</c:v>
                </c:pt>
                <c:pt idx="93">
                  <c:v>402.78784000000002</c:v>
                </c:pt>
                <c:pt idx="94">
                  <c:v>406.92833999999999</c:v>
                </c:pt>
                <c:pt idx="95">
                  <c:v>410.40636000000001</c:v>
                </c:pt>
                <c:pt idx="96">
                  <c:v>413.38751999999999</c:v>
                </c:pt>
                <c:pt idx="97">
                  <c:v>415.87182000000001</c:v>
                </c:pt>
                <c:pt idx="98">
                  <c:v>418.35611999999998</c:v>
                </c:pt>
                <c:pt idx="99">
                  <c:v>420.6748</c:v>
                </c:pt>
                <c:pt idx="100">
                  <c:v>422.66224</c:v>
                </c:pt>
                <c:pt idx="101">
                  <c:v>423.98719999999997</c:v>
                </c:pt>
                <c:pt idx="102">
                  <c:v>424.81529999999998</c:v>
                </c:pt>
                <c:pt idx="103">
                  <c:v>425.14654000000002</c:v>
                </c:pt>
                <c:pt idx="104">
                  <c:v>423.98719999999997</c:v>
                </c:pt>
                <c:pt idx="105">
                  <c:v>424.81529999999998</c:v>
                </c:pt>
                <c:pt idx="106">
                  <c:v>425.14654000000002</c:v>
                </c:pt>
                <c:pt idx="107">
                  <c:v>419.01859999999999</c:v>
                </c:pt>
                <c:pt idx="108">
                  <c:v>413.55313999999998</c:v>
                </c:pt>
                <c:pt idx="109">
                  <c:v>414.87810000000002</c:v>
                </c:pt>
                <c:pt idx="110">
                  <c:v>415.54057999999998</c:v>
                </c:pt>
                <c:pt idx="111">
                  <c:v>417.03116</c:v>
                </c:pt>
                <c:pt idx="112">
                  <c:v>419.34983999999997</c:v>
                </c:pt>
                <c:pt idx="113">
                  <c:v>422.33100000000002</c:v>
                </c:pt>
                <c:pt idx="114">
                  <c:v>425.80901999999998</c:v>
                </c:pt>
                <c:pt idx="115">
                  <c:v>428.62455999999997</c:v>
                </c:pt>
                <c:pt idx="116">
                  <c:v>427.96208000000001</c:v>
                </c:pt>
                <c:pt idx="117">
                  <c:v>421.99975999999998</c:v>
                </c:pt>
                <c:pt idx="118">
                  <c:v>422.16538000000003</c:v>
                </c:pt>
                <c:pt idx="119">
                  <c:v>427.2996</c:v>
                </c:pt>
                <c:pt idx="120">
                  <c:v>430.77762000000001</c:v>
                </c:pt>
                <c:pt idx="121">
                  <c:v>428.79018000000002</c:v>
                </c:pt>
                <c:pt idx="122">
                  <c:v>427.13398000000001</c:v>
                </c:pt>
                <c:pt idx="123">
                  <c:v>432.76506000000001</c:v>
                </c:pt>
                <c:pt idx="124">
                  <c:v>437.23680000000002</c:v>
                </c:pt>
                <c:pt idx="125">
                  <c:v>439.38986</c:v>
                </c:pt>
                <c:pt idx="126">
                  <c:v>441.21168</c:v>
                </c:pt>
                <c:pt idx="127">
                  <c:v>443.0335</c:v>
                </c:pt>
                <c:pt idx="128">
                  <c:v>444.85532000000001</c:v>
                </c:pt>
                <c:pt idx="129">
                  <c:v>446.51152000000002</c:v>
                </c:pt>
                <c:pt idx="130">
                  <c:v>448.16771999999997</c:v>
                </c:pt>
                <c:pt idx="131">
                  <c:v>450.15516000000002</c:v>
                </c:pt>
                <c:pt idx="132">
                  <c:v>451.97698000000003</c:v>
                </c:pt>
                <c:pt idx="133">
                  <c:v>453.46755999999999</c:v>
                </c:pt>
                <c:pt idx="134">
                  <c:v>455.12376</c:v>
                </c:pt>
                <c:pt idx="135">
                  <c:v>456.77996000000002</c:v>
                </c:pt>
                <c:pt idx="136">
                  <c:v>458.60178000000002</c:v>
                </c:pt>
                <c:pt idx="137">
                  <c:v>460.09235999999999</c:v>
                </c:pt>
                <c:pt idx="138">
                  <c:v>461.74856</c:v>
                </c:pt>
                <c:pt idx="139">
                  <c:v>463.40476000000001</c:v>
                </c:pt>
                <c:pt idx="140">
                  <c:v>464.89533999999998</c:v>
                </c:pt>
                <c:pt idx="141">
                  <c:v>466.38592</c:v>
                </c:pt>
                <c:pt idx="142">
                  <c:v>468.04212000000001</c:v>
                </c:pt>
                <c:pt idx="143">
                  <c:v>469.36707999999999</c:v>
                </c:pt>
                <c:pt idx="144">
                  <c:v>471.02328</c:v>
                </c:pt>
                <c:pt idx="145">
                  <c:v>472.51386000000002</c:v>
                </c:pt>
                <c:pt idx="146">
                  <c:v>473.83882</c:v>
                </c:pt>
                <c:pt idx="147">
                  <c:v>476.48874000000001</c:v>
                </c:pt>
                <c:pt idx="148">
                  <c:v>478.14494000000002</c:v>
                </c:pt>
                <c:pt idx="149">
                  <c:v>479.30428000000001</c:v>
                </c:pt>
                <c:pt idx="150">
                  <c:v>480.62923999999998</c:v>
                </c:pt>
                <c:pt idx="151">
                  <c:v>481.95420000000001</c:v>
                </c:pt>
                <c:pt idx="152">
                  <c:v>483.27915999999999</c:v>
                </c:pt>
                <c:pt idx="153">
                  <c:v>484.60412000000002</c:v>
                </c:pt>
                <c:pt idx="154">
                  <c:v>485.76346000000001</c:v>
                </c:pt>
                <c:pt idx="155">
                  <c:v>486.9228</c:v>
                </c:pt>
                <c:pt idx="156">
                  <c:v>488.24776000000003</c:v>
                </c:pt>
                <c:pt idx="157">
                  <c:v>489.07585999999998</c:v>
                </c:pt>
                <c:pt idx="158">
                  <c:v>490.56644</c:v>
                </c:pt>
                <c:pt idx="159">
                  <c:v>491.72577999999999</c:v>
                </c:pt>
                <c:pt idx="160">
                  <c:v>492.71949999999998</c:v>
                </c:pt>
                <c:pt idx="161">
                  <c:v>494.04446000000002</c:v>
                </c:pt>
                <c:pt idx="162">
                  <c:v>494.87256000000002</c:v>
                </c:pt>
                <c:pt idx="163">
                  <c:v>495.86628000000002</c:v>
                </c:pt>
                <c:pt idx="164">
                  <c:v>497.02562</c:v>
                </c:pt>
                <c:pt idx="165">
                  <c:v>498.01934</c:v>
                </c:pt>
                <c:pt idx="166">
                  <c:v>499.01306</c:v>
                </c:pt>
                <c:pt idx="167">
                  <c:v>500.00677999999999</c:v>
                </c:pt>
                <c:pt idx="168">
                  <c:v>500.83488</c:v>
                </c:pt>
                <c:pt idx="169">
                  <c:v>501.82859999999999</c:v>
                </c:pt>
                <c:pt idx="170">
                  <c:v>502.6567</c:v>
                </c:pt>
                <c:pt idx="171">
                  <c:v>503.65042</c:v>
                </c:pt>
                <c:pt idx="172">
                  <c:v>504.47852</c:v>
                </c:pt>
                <c:pt idx="173">
                  <c:v>505.30662000000001</c:v>
                </c:pt>
                <c:pt idx="174">
                  <c:v>506.30034000000001</c:v>
                </c:pt>
                <c:pt idx="175">
                  <c:v>506.79719999999998</c:v>
                </c:pt>
                <c:pt idx="176">
                  <c:v>507.79092000000003</c:v>
                </c:pt>
                <c:pt idx="177">
                  <c:v>508.45339999999999</c:v>
                </c:pt>
                <c:pt idx="178">
                  <c:v>509.28149999999999</c:v>
                </c:pt>
                <c:pt idx="179">
                  <c:v>509.94398000000001</c:v>
                </c:pt>
                <c:pt idx="180">
                  <c:v>510.77208000000002</c:v>
                </c:pt>
                <c:pt idx="181">
                  <c:v>511.43455999999998</c:v>
                </c:pt>
                <c:pt idx="182">
                  <c:v>511.93142</c:v>
                </c:pt>
                <c:pt idx="183">
                  <c:v>512.75951999999995</c:v>
                </c:pt>
                <c:pt idx="184">
                  <c:v>513.42200000000003</c:v>
                </c:pt>
                <c:pt idx="185">
                  <c:v>514.08447999999999</c:v>
                </c:pt>
                <c:pt idx="186">
                  <c:v>514.74695999999994</c:v>
                </c:pt>
                <c:pt idx="187">
                  <c:v>515.40944000000002</c:v>
                </c:pt>
                <c:pt idx="188">
                  <c:v>515.90629999999999</c:v>
                </c:pt>
                <c:pt idx="189">
                  <c:v>516.56877999999995</c:v>
                </c:pt>
                <c:pt idx="190">
                  <c:v>517.06564000000003</c:v>
                </c:pt>
                <c:pt idx="191">
                  <c:v>517.5625</c:v>
                </c:pt>
                <c:pt idx="192">
                  <c:v>518.05935999999997</c:v>
                </c:pt>
                <c:pt idx="193">
                  <c:v>518.39059999999995</c:v>
                </c:pt>
                <c:pt idx="194">
                  <c:v>519.05308000000002</c:v>
                </c:pt>
                <c:pt idx="195">
                  <c:v>519.38432</c:v>
                </c:pt>
                <c:pt idx="196">
                  <c:v>519.88117999999997</c:v>
                </c:pt>
                <c:pt idx="197">
                  <c:v>520.21241999999995</c:v>
                </c:pt>
                <c:pt idx="198">
                  <c:v>520.87490000000003</c:v>
                </c:pt>
                <c:pt idx="199">
                  <c:v>521.20614</c:v>
                </c:pt>
                <c:pt idx="200">
                  <c:v>521.53737999999998</c:v>
                </c:pt>
                <c:pt idx="201">
                  <c:v>521.86861999999996</c:v>
                </c:pt>
                <c:pt idx="202">
                  <c:v>522.19985999999994</c:v>
                </c:pt>
                <c:pt idx="203">
                  <c:v>522.53110000000004</c:v>
                </c:pt>
                <c:pt idx="204">
                  <c:v>522.86234000000002</c:v>
                </c:pt>
                <c:pt idx="205">
                  <c:v>523.19358</c:v>
                </c:pt>
                <c:pt idx="206">
                  <c:v>523.52481999999998</c:v>
                </c:pt>
                <c:pt idx="207">
                  <c:v>523.69043999999997</c:v>
                </c:pt>
                <c:pt idx="208">
                  <c:v>523.85605999999996</c:v>
                </c:pt>
                <c:pt idx="209">
                  <c:v>524.02167999999995</c:v>
                </c:pt>
                <c:pt idx="210">
                  <c:v>524.35292000000004</c:v>
                </c:pt>
                <c:pt idx="211">
                  <c:v>524.35292000000004</c:v>
                </c:pt>
                <c:pt idx="212">
                  <c:v>524.51854000000003</c:v>
                </c:pt>
                <c:pt idx="213">
                  <c:v>524.84978000000001</c:v>
                </c:pt>
                <c:pt idx="214">
                  <c:v>525.0154</c:v>
                </c:pt>
                <c:pt idx="215">
                  <c:v>525.18101999999999</c:v>
                </c:pt>
                <c:pt idx="216">
                  <c:v>525.34663999999998</c:v>
                </c:pt>
                <c:pt idx="217">
                  <c:v>525.18101999999999</c:v>
                </c:pt>
                <c:pt idx="218">
                  <c:v>525.51225999999997</c:v>
                </c:pt>
                <c:pt idx="219">
                  <c:v>525.34663999999998</c:v>
                </c:pt>
                <c:pt idx="220">
                  <c:v>525.34663999999998</c:v>
                </c:pt>
                <c:pt idx="221">
                  <c:v>525.34663999999998</c:v>
                </c:pt>
                <c:pt idx="222">
                  <c:v>525.18101999999999</c:v>
                </c:pt>
                <c:pt idx="223">
                  <c:v>525.18101999999999</c:v>
                </c:pt>
                <c:pt idx="224">
                  <c:v>525.0154</c:v>
                </c:pt>
                <c:pt idx="225">
                  <c:v>524.68416000000002</c:v>
                </c:pt>
                <c:pt idx="226">
                  <c:v>524.35292000000004</c:v>
                </c:pt>
                <c:pt idx="227">
                  <c:v>524.02167999999995</c:v>
                </c:pt>
                <c:pt idx="228">
                  <c:v>523.69043999999997</c:v>
                </c:pt>
                <c:pt idx="229">
                  <c:v>523.02796000000001</c:v>
                </c:pt>
                <c:pt idx="230">
                  <c:v>522.53110000000004</c:v>
                </c:pt>
                <c:pt idx="231">
                  <c:v>521.86861999999996</c:v>
                </c:pt>
                <c:pt idx="232">
                  <c:v>520.87490000000003</c:v>
                </c:pt>
                <c:pt idx="233">
                  <c:v>519.54993999999999</c:v>
                </c:pt>
                <c:pt idx="234">
                  <c:v>518.72184000000004</c:v>
                </c:pt>
                <c:pt idx="235">
                  <c:v>517.23126000000002</c:v>
                </c:pt>
                <c:pt idx="236">
                  <c:v>515.74068</c:v>
                </c:pt>
                <c:pt idx="237">
                  <c:v>513.91886</c:v>
                </c:pt>
                <c:pt idx="238">
                  <c:v>511.60018000000002</c:v>
                </c:pt>
                <c:pt idx="239">
                  <c:v>509.11588</c:v>
                </c:pt>
                <c:pt idx="240">
                  <c:v>506.79719999999998</c:v>
                </c:pt>
                <c:pt idx="241">
                  <c:v>503.81603999999999</c:v>
                </c:pt>
                <c:pt idx="242">
                  <c:v>501.00049999999999</c:v>
                </c:pt>
                <c:pt idx="243">
                  <c:v>497.85372000000001</c:v>
                </c:pt>
                <c:pt idx="244">
                  <c:v>494.54131999999998</c:v>
                </c:pt>
                <c:pt idx="245">
                  <c:v>490.89767999999998</c:v>
                </c:pt>
                <c:pt idx="246">
                  <c:v>487.25403999999997</c:v>
                </c:pt>
                <c:pt idx="247">
                  <c:v>483.11354</c:v>
                </c:pt>
                <c:pt idx="248">
                  <c:v>478.97304000000003</c:v>
                </c:pt>
                <c:pt idx="249">
                  <c:v>474.33568000000002</c:v>
                </c:pt>
                <c:pt idx="250">
                  <c:v>469.36707999999999</c:v>
                </c:pt>
                <c:pt idx="251">
                  <c:v>463.90161999999998</c:v>
                </c:pt>
                <c:pt idx="252">
                  <c:v>458.10491999999999</c:v>
                </c:pt>
                <c:pt idx="253">
                  <c:v>452.14260000000002</c:v>
                </c:pt>
                <c:pt idx="254">
                  <c:v>444.02722</c:v>
                </c:pt>
                <c:pt idx="255">
                  <c:v>435.24936000000002</c:v>
                </c:pt>
                <c:pt idx="256">
                  <c:v>425.14654000000002</c:v>
                </c:pt>
                <c:pt idx="257">
                  <c:v>413.38751999999999</c:v>
                </c:pt>
                <c:pt idx="258">
                  <c:v>393.01625999999999</c:v>
                </c:pt>
              </c:numCache>
            </c:numRef>
          </c:yVal>
          <c:smooth val="1"/>
          <c:extLst>
            <c:ext xmlns:c16="http://schemas.microsoft.com/office/drawing/2014/chart" uri="{C3380CC4-5D6E-409C-BE32-E72D297353CC}">
              <c16:uniqueId val="{00000003-442C-44F5-B1A3-67F17A509871}"/>
            </c:ext>
          </c:extLst>
        </c:ser>
        <c:ser>
          <c:idx val="4"/>
          <c:order val="4"/>
          <c:tx>
            <c:v>BT5</c:v>
          </c:tx>
          <c:spPr>
            <a:ln w="19047" cap="rnd">
              <a:solidFill>
                <a:schemeClr val="accent5"/>
              </a:solidFill>
              <a:round/>
            </a:ln>
            <a:effectLst/>
          </c:spPr>
          <c:marker>
            <c:symbol val="none"/>
          </c:marker>
          <c:xVal>
            <c:numRef>
              <c:f>'final graphs'!$I$3:$I$421</c:f>
              <c:numCache>
                <c:formatCode>General</c:formatCode>
                <c:ptCount val="419"/>
                <c:pt idx="0">
                  <c:v>0</c:v>
                </c:pt>
                <c:pt idx="1">
                  <c:v>2.31E-3</c:v>
                </c:pt>
                <c:pt idx="2">
                  <c:v>2.31E-3</c:v>
                </c:pt>
                <c:pt idx="3">
                  <c:v>2.31E-3</c:v>
                </c:pt>
                <c:pt idx="4">
                  <c:v>2.31E-3</c:v>
                </c:pt>
                <c:pt idx="5">
                  <c:v>4.62E-3</c:v>
                </c:pt>
                <c:pt idx="6">
                  <c:v>4.62E-3</c:v>
                </c:pt>
                <c:pt idx="7">
                  <c:v>4.62E-3</c:v>
                </c:pt>
                <c:pt idx="8">
                  <c:v>4.62E-3</c:v>
                </c:pt>
                <c:pt idx="9">
                  <c:v>4.62E-3</c:v>
                </c:pt>
                <c:pt idx="10">
                  <c:v>6.9300000000000004E-3</c:v>
                </c:pt>
                <c:pt idx="11">
                  <c:v>6.9300000000000004E-3</c:v>
                </c:pt>
                <c:pt idx="12">
                  <c:v>6.9300000000000004E-3</c:v>
                </c:pt>
                <c:pt idx="13">
                  <c:v>9.2399999999999999E-3</c:v>
                </c:pt>
                <c:pt idx="14">
                  <c:v>9.2399999999999999E-3</c:v>
                </c:pt>
                <c:pt idx="15">
                  <c:v>9.2399999999999999E-3</c:v>
                </c:pt>
                <c:pt idx="16">
                  <c:v>9.2399999999999999E-3</c:v>
                </c:pt>
                <c:pt idx="17">
                  <c:v>9.2399999999999999E-3</c:v>
                </c:pt>
                <c:pt idx="18">
                  <c:v>9.2399999999999999E-3</c:v>
                </c:pt>
                <c:pt idx="19">
                  <c:v>9.2399999999999999E-3</c:v>
                </c:pt>
                <c:pt idx="20">
                  <c:v>9.2399999999999999E-3</c:v>
                </c:pt>
                <c:pt idx="21">
                  <c:v>9.2399999999999999E-3</c:v>
                </c:pt>
                <c:pt idx="22">
                  <c:v>9.2399999999999999E-3</c:v>
                </c:pt>
                <c:pt idx="23">
                  <c:v>9.2399999999999999E-3</c:v>
                </c:pt>
                <c:pt idx="24">
                  <c:v>1.1550000000000001E-2</c:v>
                </c:pt>
                <c:pt idx="25">
                  <c:v>1.1550000000000001E-2</c:v>
                </c:pt>
                <c:pt idx="26">
                  <c:v>1.1550000000000001E-2</c:v>
                </c:pt>
                <c:pt idx="27">
                  <c:v>1.1550000000000001E-2</c:v>
                </c:pt>
                <c:pt idx="28">
                  <c:v>1.1550000000000001E-2</c:v>
                </c:pt>
                <c:pt idx="29">
                  <c:v>1.3860000000000001E-2</c:v>
                </c:pt>
                <c:pt idx="30">
                  <c:v>1.3860000000000001E-2</c:v>
                </c:pt>
                <c:pt idx="31">
                  <c:v>1.3860000000000001E-2</c:v>
                </c:pt>
                <c:pt idx="32">
                  <c:v>1.3860000000000001E-2</c:v>
                </c:pt>
                <c:pt idx="33">
                  <c:v>1.6169999999999997E-2</c:v>
                </c:pt>
                <c:pt idx="34">
                  <c:v>1.6169999999999997E-2</c:v>
                </c:pt>
                <c:pt idx="35">
                  <c:v>1.6169999999999997E-2</c:v>
                </c:pt>
                <c:pt idx="36">
                  <c:v>1.6169999999999997E-2</c:v>
                </c:pt>
                <c:pt idx="37">
                  <c:v>1.6169999999999997E-2</c:v>
                </c:pt>
                <c:pt idx="38">
                  <c:v>1.848E-2</c:v>
                </c:pt>
                <c:pt idx="39">
                  <c:v>1.848E-2</c:v>
                </c:pt>
                <c:pt idx="40">
                  <c:v>1.848E-2</c:v>
                </c:pt>
                <c:pt idx="41">
                  <c:v>1.848E-2</c:v>
                </c:pt>
                <c:pt idx="42">
                  <c:v>1.848E-2</c:v>
                </c:pt>
                <c:pt idx="43">
                  <c:v>1.848E-2</c:v>
                </c:pt>
                <c:pt idx="44">
                  <c:v>1.848E-2</c:v>
                </c:pt>
                <c:pt idx="45">
                  <c:v>1.848E-2</c:v>
                </c:pt>
                <c:pt idx="46">
                  <c:v>1.848E-2</c:v>
                </c:pt>
                <c:pt idx="47">
                  <c:v>2.0789999999999999E-2</c:v>
                </c:pt>
                <c:pt idx="48">
                  <c:v>2.0789999999999999E-2</c:v>
                </c:pt>
                <c:pt idx="49">
                  <c:v>2.0789999999999999E-2</c:v>
                </c:pt>
                <c:pt idx="50">
                  <c:v>2.0789999999999999E-2</c:v>
                </c:pt>
                <c:pt idx="51">
                  <c:v>2.0789999999999999E-2</c:v>
                </c:pt>
                <c:pt idx="52">
                  <c:v>2.3100000000000002E-2</c:v>
                </c:pt>
                <c:pt idx="53">
                  <c:v>2.3100000000000002E-2</c:v>
                </c:pt>
                <c:pt idx="54">
                  <c:v>2.3100000000000002E-2</c:v>
                </c:pt>
                <c:pt idx="55">
                  <c:v>2.3100000000000002E-2</c:v>
                </c:pt>
                <c:pt idx="56">
                  <c:v>2.5409999999999999E-2</c:v>
                </c:pt>
                <c:pt idx="57">
                  <c:v>2.5409999999999999E-2</c:v>
                </c:pt>
                <c:pt idx="58">
                  <c:v>2.5409999999999999E-2</c:v>
                </c:pt>
                <c:pt idx="59">
                  <c:v>2.5409999999999999E-2</c:v>
                </c:pt>
                <c:pt idx="60">
                  <c:v>2.5409999999999999E-2</c:v>
                </c:pt>
                <c:pt idx="61">
                  <c:v>2.7720000000000002E-2</c:v>
                </c:pt>
                <c:pt idx="62">
                  <c:v>2.7720000000000002E-2</c:v>
                </c:pt>
                <c:pt idx="63">
                  <c:v>2.7720000000000002E-2</c:v>
                </c:pt>
                <c:pt idx="64">
                  <c:v>2.7720000000000002E-2</c:v>
                </c:pt>
                <c:pt idx="65">
                  <c:v>2.7720000000000002E-2</c:v>
                </c:pt>
                <c:pt idx="66">
                  <c:v>2.7720000000000002E-2</c:v>
                </c:pt>
                <c:pt idx="67">
                  <c:v>2.7720000000000002E-2</c:v>
                </c:pt>
                <c:pt idx="68">
                  <c:v>2.7720000000000002E-2</c:v>
                </c:pt>
                <c:pt idx="69">
                  <c:v>2.7720000000000002E-2</c:v>
                </c:pt>
                <c:pt idx="70">
                  <c:v>3.0030000000000001E-2</c:v>
                </c:pt>
                <c:pt idx="71">
                  <c:v>3.0030000000000001E-2</c:v>
                </c:pt>
                <c:pt idx="72">
                  <c:v>3.0030000000000001E-2</c:v>
                </c:pt>
                <c:pt idx="73">
                  <c:v>3.0030000000000001E-2</c:v>
                </c:pt>
                <c:pt idx="74">
                  <c:v>3.2339999999999994E-2</c:v>
                </c:pt>
                <c:pt idx="75">
                  <c:v>3.2339999999999994E-2</c:v>
                </c:pt>
                <c:pt idx="76">
                  <c:v>3.2339999999999994E-2</c:v>
                </c:pt>
                <c:pt idx="77">
                  <c:v>3.2339999999999994E-2</c:v>
                </c:pt>
                <c:pt idx="78">
                  <c:v>3.465E-2</c:v>
                </c:pt>
                <c:pt idx="79">
                  <c:v>3.465E-2</c:v>
                </c:pt>
                <c:pt idx="80">
                  <c:v>3.465E-2</c:v>
                </c:pt>
                <c:pt idx="81">
                  <c:v>3.465E-2</c:v>
                </c:pt>
                <c:pt idx="82">
                  <c:v>3.696E-2</c:v>
                </c:pt>
                <c:pt idx="83">
                  <c:v>3.696E-2</c:v>
                </c:pt>
                <c:pt idx="84">
                  <c:v>3.696E-2</c:v>
                </c:pt>
                <c:pt idx="85">
                  <c:v>3.696E-2</c:v>
                </c:pt>
                <c:pt idx="86">
                  <c:v>3.696E-2</c:v>
                </c:pt>
                <c:pt idx="87">
                  <c:v>3.696E-2</c:v>
                </c:pt>
                <c:pt idx="88">
                  <c:v>3.696E-2</c:v>
                </c:pt>
                <c:pt idx="89">
                  <c:v>3.696E-2</c:v>
                </c:pt>
                <c:pt idx="90">
                  <c:v>3.9270000000000006E-2</c:v>
                </c:pt>
                <c:pt idx="91">
                  <c:v>3.9270000000000006E-2</c:v>
                </c:pt>
                <c:pt idx="92">
                  <c:v>3.9270000000000006E-2</c:v>
                </c:pt>
                <c:pt idx="93">
                  <c:v>3.9270000000000006E-2</c:v>
                </c:pt>
                <c:pt idx="94">
                  <c:v>4.1579999999999999E-2</c:v>
                </c:pt>
                <c:pt idx="95">
                  <c:v>4.1579999999999999E-2</c:v>
                </c:pt>
                <c:pt idx="96">
                  <c:v>4.1579999999999999E-2</c:v>
                </c:pt>
                <c:pt idx="97">
                  <c:v>4.1579999999999999E-2</c:v>
                </c:pt>
                <c:pt idx="98">
                  <c:v>4.3889999999999998E-2</c:v>
                </c:pt>
                <c:pt idx="99">
                  <c:v>4.3889999999999998E-2</c:v>
                </c:pt>
                <c:pt idx="100">
                  <c:v>4.3889999999999998E-2</c:v>
                </c:pt>
                <c:pt idx="101">
                  <c:v>4.3889999999999998E-2</c:v>
                </c:pt>
                <c:pt idx="102">
                  <c:v>4.6200000000000005E-2</c:v>
                </c:pt>
                <c:pt idx="103">
                  <c:v>4.6200000000000005E-2</c:v>
                </c:pt>
                <c:pt idx="104">
                  <c:v>4.6200000000000005E-2</c:v>
                </c:pt>
                <c:pt idx="105">
                  <c:v>4.6200000000000005E-2</c:v>
                </c:pt>
                <c:pt idx="106">
                  <c:v>4.6200000000000005E-2</c:v>
                </c:pt>
                <c:pt idx="107">
                  <c:v>4.6200000000000005E-2</c:v>
                </c:pt>
                <c:pt idx="108">
                  <c:v>4.6200000000000005E-2</c:v>
                </c:pt>
                <c:pt idx="109">
                  <c:v>4.6200000000000005E-2</c:v>
                </c:pt>
                <c:pt idx="110">
                  <c:v>4.8509999999999998E-2</c:v>
                </c:pt>
                <c:pt idx="111">
                  <c:v>4.8509999999999998E-2</c:v>
                </c:pt>
                <c:pt idx="112">
                  <c:v>4.8509999999999998E-2</c:v>
                </c:pt>
                <c:pt idx="113">
                  <c:v>4.8509999999999998E-2</c:v>
                </c:pt>
                <c:pt idx="114">
                  <c:v>5.0819999999999997E-2</c:v>
                </c:pt>
                <c:pt idx="115">
                  <c:v>5.0819999999999997E-2</c:v>
                </c:pt>
                <c:pt idx="116">
                  <c:v>5.0819999999999997E-2</c:v>
                </c:pt>
                <c:pt idx="117">
                  <c:v>5.0819999999999997E-2</c:v>
                </c:pt>
                <c:pt idx="118">
                  <c:v>5.3129999999999997E-2</c:v>
                </c:pt>
                <c:pt idx="119">
                  <c:v>5.3129999999999997E-2</c:v>
                </c:pt>
                <c:pt idx="120">
                  <c:v>5.3129999999999997E-2</c:v>
                </c:pt>
                <c:pt idx="121">
                  <c:v>5.3129999999999997E-2</c:v>
                </c:pt>
                <c:pt idx="122">
                  <c:v>5.5440000000000003E-2</c:v>
                </c:pt>
                <c:pt idx="123">
                  <c:v>5.5440000000000003E-2</c:v>
                </c:pt>
                <c:pt idx="124">
                  <c:v>5.5440000000000003E-2</c:v>
                </c:pt>
                <c:pt idx="125">
                  <c:v>5.5440000000000003E-2</c:v>
                </c:pt>
                <c:pt idx="126">
                  <c:v>5.5440000000000003E-2</c:v>
                </c:pt>
                <c:pt idx="127">
                  <c:v>5.5440000000000003E-2</c:v>
                </c:pt>
                <c:pt idx="128">
                  <c:v>5.5440000000000003E-2</c:v>
                </c:pt>
                <c:pt idx="129">
                  <c:v>5.5440000000000003E-2</c:v>
                </c:pt>
                <c:pt idx="130">
                  <c:v>5.7750000000000003E-2</c:v>
                </c:pt>
                <c:pt idx="131">
                  <c:v>5.7750000000000003E-2</c:v>
                </c:pt>
                <c:pt idx="132">
                  <c:v>5.7750000000000003E-2</c:v>
                </c:pt>
                <c:pt idx="133">
                  <c:v>5.7750000000000003E-2</c:v>
                </c:pt>
                <c:pt idx="134">
                  <c:v>6.0060000000000002E-2</c:v>
                </c:pt>
                <c:pt idx="135">
                  <c:v>6.0060000000000002E-2</c:v>
                </c:pt>
                <c:pt idx="136">
                  <c:v>6.0060000000000002E-2</c:v>
                </c:pt>
                <c:pt idx="137">
                  <c:v>6.0060000000000002E-2</c:v>
                </c:pt>
                <c:pt idx="138">
                  <c:v>6.2370000000000002E-2</c:v>
                </c:pt>
                <c:pt idx="139">
                  <c:v>6.2370000000000002E-2</c:v>
                </c:pt>
                <c:pt idx="140">
                  <c:v>6.2370000000000002E-2</c:v>
                </c:pt>
                <c:pt idx="141">
                  <c:v>6.2370000000000002E-2</c:v>
                </c:pt>
                <c:pt idx="142">
                  <c:v>6.4679999999999988E-2</c:v>
                </c:pt>
                <c:pt idx="143">
                  <c:v>6.4679999999999988E-2</c:v>
                </c:pt>
                <c:pt idx="144">
                  <c:v>6.4679999999999988E-2</c:v>
                </c:pt>
                <c:pt idx="145">
                  <c:v>6.4679999999999988E-2</c:v>
                </c:pt>
                <c:pt idx="146">
                  <c:v>6.4679999999999988E-2</c:v>
                </c:pt>
                <c:pt idx="147">
                  <c:v>6.4679999999999988E-2</c:v>
                </c:pt>
                <c:pt idx="148">
                  <c:v>6.4679999999999988E-2</c:v>
                </c:pt>
                <c:pt idx="149">
                  <c:v>6.4679999999999988E-2</c:v>
                </c:pt>
                <c:pt idx="150">
                  <c:v>6.6990000000000008E-2</c:v>
                </c:pt>
                <c:pt idx="151">
                  <c:v>6.6990000000000008E-2</c:v>
                </c:pt>
                <c:pt idx="152">
                  <c:v>6.6990000000000008E-2</c:v>
                </c:pt>
                <c:pt idx="153">
                  <c:v>6.6990000000000008E-2</c:v>
                </c:pt>
                <c:pt idx="154">
                  <c:v>6.93E-2</c:v>
                </c:pt>
                <c:pt idx="155">
                  <c:v>6.93E-2</c:v>
                </c:pt>
                <c:pt idx="156">
                  <c:v>6.93E-2</c:v>
                </c:pt>
                <c:pt idx="157">
                  <c:v>6.93E-2</c:v>
                </c:pt>
                <c:pt idx="158">
                  <c:v>7.1610000000000007E-2</c:v>
                </c:pt>
                <c:pt idx="159">
                  <c:v>7.1610000000000007E-2</c:v>
                </c:pt>
                <c:pt idx="160">
                  <c:v>7.1610000000000007E-2</c:v>
                </c:pt>
                <c:pt idx="161">
                  <c:v>7.392E-2</c:v>
                </c:pt>
                <c:pt idx="162">
                  <c:v>7.392E-2</c:v>
                </c:pt>
                <c:pt idx="163">
                  <c:v>7.392E-2</c:v>
                </c:pt>
                <c:pt idx="164">
                  <c:v>7.392E-2</c:v>
                </c:pt>
                <c:pt idx="165">
                  <c:v>7.392E-2</c:v>
                </c:pt>
                <c:pt idx="166">
                  <c:v>7.392E-2</c:v>
                </c:pt>
                <c:pt idx="167">
                  <c:v>7.392E-2</c:v>
                </c:pt>
                <c:pt idx="168">
                  <c:v>7.392E-2</c:v>
                </c:pt>
                <c:pt idx="169">
                  <c:v>7.6229999999999992E-2</c:v>
                </c:pt>
                <c:pt idx="170">
                  <c:v>7.6229999999999992E-2</c:v>
                </c:pt>
                <c:pt idx="171">
                  <c:v>7.6229999999999992E-2</c:v>
                </c:pt>
                <c:pt idx="172">
                  <c:v>7.6229999999999992E-2</c:v>
                </c:pt>
                <c:pt idx="173">
                  <c:v>7.8540000000000013E-2</c:v>
                </c:pt>
                <c:pt idx="174">
                  <c:v>7.8540000000000013E-2</c:v>
                </c:pt>
                <c:pt idx="175">
                  <c:v>7.8540000000000013E-2</c:v>
                </c:pt>
                <c:pt idx="176">
                  <c:v>7.8540000000000013E-2</c:v>
                </c:pt>
                <c:pt idx="177">
                  <c:v>8.0850000000000005E-2</c:v>
                </c:pt>
                <c:pt idx="178">
                  <c:v>8.0850000000000005E-2</c:v>
                </c:pt>
                <c:pt idx="179">
                  <c:v>8.0850000000000005E-2</c:v>
                </c:pt>
                <c:pt idx="180">
                  <c:v>8.0850000000000005E-2</c:v>
                </c:pt>
                <c:pt idx="181">
                  <c:v>8.3159999999999998E-2</c:v>
                </c:pt>
                <c:pt idx="182">
                  <c:v>8.3159999999999998E-2</c:v>
                </c:pt>
                <c:pt idx="183">
                  <c:v>8.3159999999999998E-2</c:v>
                </c:pt>
                <c:pt idx="184">
                  <c:v>8.3159999999999998E-2</c:v>
                </c:pt>
                <c:pt idx="185">
                  <c:v>8.3159999999999998E-2</c:v>
                </c:pt>
                <c:pt idx="186">
                  <c:v>8.3159999999999998E-2</c:v>
                </c:pt>
                <c:pt idx="187">
                  <c:v>8.3159999999999998E-2</c:v>
                </c:pt>
                <c:pt idx="188">
                  <c:v>8.3159999999999998E-2</c:v>
                </c:pt>
                <c:pt idx="189">
                  <c:v>8.5470000000000004E-2</c:v>
                </c:pt>
                <c:pt idx="190">
                  <c:v>8.5470000000000004E-2</c:v>
                </c:pt>
                <c:pt idx="191">
                  <c:v>8.5470000000000004E-2</c:v>
                </c:pt>
                <c:pt idx="192">
                  <c:v>8.5470000000000004E-2</c:v>
                </c:pt>
                <c:pt idx="193">
                  <c:v>8.7779999999999997E-2</c:v>
                </c:pt>
                <c:pt idx="194">
                  <c:v>8.7779999999999997E-2</c:v>
                </c:pt>
                <c:pt idx="195">
                  <c:v>8.7779999999999997E-2</c:v>
                </c:pt>
                <c:pt idx="196">
                  <c:v>8.7779999999999997E-2</c:v>
                </c:pt>
                <c:pt idx="197">
                  <c:v>9.0090000000000003E-2</c:v>
                </c:pt>
                <c:pt idx="198">
                  <c:v>9.0090000000000003E-2</c:v>
                </c:pt>
                <c:pt idx="199">
                  <c:v>9.0090000000000003E-2</c:v>
                </c:pt>
                <c:pt idx="200">
                  <c:v>9.240000000000001E-2</c:v>
                </c:pt>
                <c:pt idx="201">
                  <c:v>9.240000000000001E-2</c:v>
                </c:pt>
                <c:pt idx="202">
                  <c:v>9.240000000000001E-2</c:v>
                </c:pt>
                <c:pt idx="203">
                  <c:v>9.240000000000001E-2</c:v>
                </c:pt>
                <c:pt idx="204">
                  <c:v>9.240000000000001E-2</c:v>
                </c:pt>
                <c:pt idx="205">
                  <c:v>9.240000000000001E-2</c:v>
                </c:pt>
                <c:pt idx="206">
                  <c:v>9.240000000000001E-2</c:v>
                </c:pt>
                <c:pt idx="207">
                  <c:v>9.240000000000001E-2</c:v>
                </c:pt>
                <c:pt idx="208">
                  <c:v>9.4709999999999989E-2</c:v>
                </c:pt>
                <c:pt idx="209">
                  <c:v>9.4709999999999989E-2</c:v>
                </c:pt>
                <c:pt idx="210">
                  <c:v>9.4709999999999989E-2</c:v>
                </c:pt>
                <c:pt idx="211">
                  <c:v>9.4709999999999989E-2</c:v>
                </c:pt>
                <c:pt idx="212">
                  <c:v>9.7019999999999995E-2</c:v>
                </c:pt>
                <c:pt idx="213">
                  <c:v>9.7019999999999995E-2</c:v>
                </c:pt>
                <c:pt idx="214">
                  <c:v>9.7019999999999995E-2</c:v>
                </c:pt>
                <c:pt idx="215">
                  <c:v>9.7019999999999995E-2</c:v>
                </c:pt>
                <c:pt idx="216">
                  <c:v>9.9330000000000002E-2</c:v>
                </c:pt>
                <c:pt idx="217">
                  <c:v>9.9330000000000002E-2</c:v>
                </c:pt>
                <c:pt idx="218">
                  <c:v>9.9330000000000002E-2</c:v>
                </c:pt>
                <c:pt idx="219">
                  <c:v>9.9330000000000002E-2</c:v>
                </c:pt>
                <c:pt idx="220">
                  <c:v>0.10163999999999999</c:v>
                </c:pt>
                <c:pt idx="221">
                  <c:v>0.10163999999999999</c:v>
                </c:pt>
                <c:pt idx="222">
                  <c:v>0.10163999999999999</c:v>
                </c:pt>
                <c:pt idx="223">
                  <c:v>0.10163999999999999</c:v>
                </c:pt>
                <c:pt idx="224">
                  <c:v>0.10163999999999999</c:v>
                </c:pt>
                <c:pt idx="225">
                  <c:v>0.10163999999999999</c:v>
                </c:pt>
                <c:pt idx="226">
                  <c:v>0.10163999999999999</c:v>
                </c:pt>
                <c:pt idx="227">
                  <c:v>0.10163999999999999</c:v>
                </c:pt>
                <c:pt idx="228">
                  <c:v>0.10395000000000001</c:v>
                </c:pt>
                <c:pt idx="229">
                  <c:v>0.10395000000000001</c:v>
                </c:pt>
                <c:pt idx="230">
                  <c:v>0.10395000000000001</c:v>
                </c:pt>
                <c:pt idx="231">
                  <c:v>0.10395000000000001</c:v>
                </c:pt>
                <c:pt idx="232">
                  <c:v>0.10625999999999999</c:v>
                </c:pt>
                <c:pt idx="233">
                  <c:v>0.10625999999999999</c:v>
                </c:pt>
                <c:pt idx="234">
                  <c:v>0.10625999999999999</c:v>
                </c:pt>
                <c:pt idx="235">
                  <c:v>0.10625999999999999</c:v>
                </c:pt>
                <c:pt idx="236">
                  <c:v>0.10856999999999999</c:v>
                </c:pt>
                <c:pt idx="237">
                  <c:v>0.10856999999999999</c:v>
                </c:pt>
                <c:pt idx="238">
                  <c:v>0.10856999999999999</c:v>
                </c:pt>
                <c:pt idx="239">
                  <c:v>0.10856999999999999</c:v>
                </c:pt>
                <c:pt idx="240">
                  <c:v>0.11088000000000001</c:v>
                </c:pt>
                <c:pt idx="241">
                  <c:v>0.11088000000000001</c:v>
                </c:pt>
                <c:pt idx="242">
                  <c:v>0.11088000000000001</c:v>
                </c:pt>
                <c:pt idx="243">
                  <c:v>0.11088000000000001</c:v>
                </c:pt>
                <c:pt idx="244">
                  <c:v>0.11088000000000001</c:v>
                </c:pt>
                <c:pt idx="245">
                  <c:v>0.11088000000000001</c:v>
                </c:pt>
                <c:pt idx="246">
                  <c:v>0.11088000000000001</c:v>
                </c:pt>
                <c:pt idx="247">
                  <c:v>0.11319000000000001</c:v>
                </c:pt>
                <c:pt idx="248">
                  <c:v>0.11319000000000001</c:v>
                </c:pt>
                <c:pt idx="249">
                  <c:v>0.11319000000000001</c:v>
                </c:pt>
                <c:pt idx="250">
                  <c:v>0.11319000000000001</c:v>
                </c:pt>
                <c:pt idx="251">
                  <c:v>0.11550000000000001</c:v>
                </c:pt>
                <c:pt idx="252">
                  <c:v>0.11550000000000001</c:v>
                </c:pt>
                <c:pt idx="253">
                  <c:v>0.11550000000000001</c:v>
                </c:pt>
                <c:pt idx="254">
                  <c:v>0.11550000000000001</c:v>
                </c:pt>
                <c:pt idx="255">
                  <c:v>0.11781</c:v>
                </c:pt>
                <c:pt idx="256">
                  <c:v>0.11781</c:v>
                </c:pt>
                <c:pt idx="257">
                  <c:v>0.11781</c:v>
                </c:pt>
                <c:pt idx="258">
                  <c:v>0.11781</c:v>
                </c:pt>
                <c:pt idx="259">
                  <c:v>0.12012</c:v>
                </c:pt>
                <c:pt idx="260">
                  <c:v>0.12012</c:v>
                </c:pt>
                <c:pt idx="261">
                  <c:v>0.12012</c:v>
                </c:pt>
                <c:pt idx="262">
                  <c:v>0.12012</c:v>
                </c:pt>
                <c:pt idx="263">
                  <c:v>0.12012</c:v>
                </c:pt>
                <c:pt idx="264">
                  <c:v>0.12012</c:v>
                </c:pt>
                <c:pt idx="265">
                  <c:v>0.12012</c:v>
                </c:pt>
                <c:pt idx="266">
                  <c:v>0.12012</c:v>
                </c:pt>
                <c:pt idx="267">
                  <c:v>0.12243</c:v>
                </c:pt>
                <c:pt idx="268">
                  <c:v>0.12243</c:v>
                </c:pt>
                <c:pt idx="269">
                  <c:v>0.12243</c:v>
                </c:pt>
                <c:pt idx="270">
                  <c:v>0.12243</c:v>
                </c:pt>
                <c:pt idx="271">
                  <c:v>0.12474</c:v>
                </c:pt>
                <c:pt idx="272">
                  <c:v>0.12474</c:v>
                </c:pt>
                <c:pt idx="273">
                  <c:v>0.12474</c:v>
                </c:pt>
                <c:pt idx="274">
                  <c:v>0.12474</c:v>
                </c:pt>
                <c:pt idx="275">
                  <c:v>0.12705</c:v>
                </c:pt>
                <c:pt idx="276">
                  <c:v>0.12705</c:v>
                </c:pt>
                <c:pt idx="277">
                  <c:v>0.12705</c:v>
                </c:pt>
                <c:pt idx="278">
                  <c:v>0.12705</c:v>
                </c:pt>
                <c:pt idx="279">
                  <c:v>0.12935999999999998</c:v>
                </c:pt>
                <c:pt idx="280">
                  <c:v>0.12935999999999998</c:v>
                </c:pt>
                <c:pt idx="281">
                  <c:v>0.12935999999999998</c:v>
                </c:pt>
                <c:pt idx="282">
                  <c:v>0.12935999999999998</c:v>
                </c:pt>
                <c:pt idx="283">
                  <c:v>0.12935999999999998</c:v>
                </c:pt>
                <c:pt idx="284">
                  <c:v>0.12935999999999998</c:v>
                </c:pt>
                <c:pt idx="285">
                  <c:v>0.12935999999999998</c:v>
                </c:pt>
                <c:pt idx="286">
                  <c:v>0.13167000000000001</c:v>
                </c:pt>
                <c:pt idx="287">
                  <c:v>0.13167000000000001</c:v>
                </c:pt>
                <c:pt idx="288">
                  <c:v>0.13167000000000001</c:v>
                </c:pt>
                <c:pt idx="289">
                  <c:v>0.13167000000000001</c:v>
                </c:pt>
                <c:pt idx="290">
                  <c:v>0.13398000000000002</c:v>
                </c:pt>
                <c:pt idx="291">
                  <c:v>0.13398000000000002</c:v>
                </c:pt>
                <c:pt idx="292">
                  <c:v>0.13398000000000002</c:v>
                </c:pt>
                <c:pt idx="293">
                  <c:v>0.13398000000000002</c:v>
                </c:pt>
                <c:pt idx="294">
                  <c:v>0.13628999999999999</c:v>
                </c:pt>
                <c:pt idx="295">
                  <c:v>0.13628999999999999</c:v>
                </c:pt>
                <c:pt idx="296">
                  <c:v>0.13628999999999999</c:v>
                </c:pt>
                <c:pt idx="297">
                  <c:v>0.13628999999999999</c:v>
                </c:pt>
                <c:pt idx="298">
                  <c:v>0.1386</c:v>
                </c:pt>
                <c:pt idx="299">
                  <c:v>0.1386</c:v>
                </c:pt>
                <c:pt idx="300">
                  <c:v>0.1386</c:v>
                </c:pt>
                <c:pt idx="301">
                  <c:v>0.1386</c:v>
                </c:pt>
                <c:pt idx="302">
                  <c:v>0.1386</c:v>
                </c:pt>
                <c:pt idx="303">
                  <c:v>0.1386</c:v>
                </c:pt>
                <c:pt idx="304">
                  <c:v>0.1386</c:v>
                </c:pt>
                <c:pt idx="305">
                  <c:v>0.1386</c:v>
                </c:pt>
                <c:pt idx="306">
                  <c:v>0.14091000000000001</c:v>
                </c:pt>
                <c:pt idx="307">
                  <c:v>0.14091000000000001</c:v>
                </c:pt>
                <c:pt idx="308">
                  <c:v>0.14091000000000001</c:v>
                </c:pt>
                <c:pt idx="309">
                  <c:v>0.14091000000000001</c:v>
                </c:pt>
                <c:pt idx="310">
                  <c:v>0.14322000000000001</c:v>
                </c:pt>
                <c:pt idx="311">
                  <c:v>0.14322000000000001</c:v>
                </c:pt>
                <c:pt idx="312">
                  <c:v>0.14322000000000001</c:v>
                </c:pt>
                <c:pt idx="313">
                  <c:v>0.14322000000000001</c:v>
                </c:pt>
                <c:pt idx="314">
                  <c:v>0.14552999999999999</c:v>
                </c:pt>
                <c:pt idx="315">
                  <c:v>0.14552999999999999</c:v>
                </c:pt>
                <c:pt idx="316">
                  <c:v>0.14552999999999999</c:v>
                </c:pt>
                <c:pt idx="317">
                  <c:v>0.14552999999999999</c:v>
                </c:pt>
                <c:pt idx="318">
                  <c:v>0.14784</c:v>
                </c:pt>
                <c:pt idx="319">
                  <c:v>0.14784</c:v>
                </c:pt>
                <c:pt idx="320">
                  <c:v>0.14784</c:v>
                </c:pt>
                <c:pt idx="321">
                  <c:v>0.14784</c:v>
                </c:pt>
                <c:pt idx="322">
                  <c:v>0.14784</c:v>
                </c:pt>
                <c:pt idx="323">
                  <c:v>0.14784</c:v>
                </c:pt>
                <c:pt idx="324">
                  <c:v>0.14784</c:v>
                </c:pt>
                <c:pt idx="325">
                  <c:v>0.15015000000000001</c:v>
                </c:pt>
                <c:pt idx="326">
                  <c:v>0.15015000000000001</c:v>
                </c:pt>
                <c:pt idx="327">
                  <c:v>0.15015000000000001</c:v>
                </c:pt>
                <c:pt idx="328">
                  <c:v>0.15015000000000001</c:v>
                </c:pt>
                <c:pt idx="329">
                  <c:v>0.15245999999999998</c:v>
                </c:pt>
                <c:pt idx="330">
                  <c:v>0.15245999999999998</c:v>
                </c:pt>
                <c:pt idx="331">
                  <c:v>0.15245999999999998</c:v>
                </c:pt>
                <c:pt idx="332">
                  <c:v>0.15245999999999998</c:v>
                </c:pt>
                <c:pt idx="333">
                  <c:v>0.15476999999999999</c:v>
                </c:pt>
                <c:pt idx="334">
                  <c:v>0.15476999999999999</c:v>
                </c:pt>
                <c:pt idx="335">
                  <c:v>0.15476999999999999</c:v>
                </c:pt>
                <c:pt idx="336">
                  <c:v>0.15476999999999999</c:v>
                </c:pt>
                <c:pt idx="337">
                  <c:v>0.15708000000000003</c:v>
                </c:pt>
                <c:pt idx="338">
                  <c:v>0.15708000000000003</c:v>
                </c:pt>
                <c:pt idx="339">
                  <c:v>0.15708000000000003</c:v>
                </c:pt>
                <c:pt idx="340">
                  <c:v>0.15708000000000003</c:v>
                </c:pt>
                <c:pt idx="341">
                  <c:v>0.15708000000000003</c:v>
                </c:pt>
                <c:pt idx="342">
                  <c:v>0.15708000000000003</c:v>
                </c:pt>
                <c:pt idx="343">
                  <c:v>0.15708000000000003</c:v>
                </c:pt>
                <c:pt idx="344">
                  <c:v>0.15708000000000003</c:v>
                </c:pt>
                <c:pt idx="345">
                  <c:v>0.15939</c:v>
                </c:pt>
                <c:pt idx="346">
                  <c:v>0.15939</c:v>
                </c:pt>
                <c:pt idx="347">
                  <c:v>0.15939</c:v>
                </c:pt>
                <c:pt idx="348">
                  <c:v>0.15939</c:v>
                </c:pt>
                <c:pt idx="349">
                  <c:v>0.16170000000000001</c:v>
                </c:pt>
                <c:pt idx="350">
                  <c:v>0.16170000000000001</c:v>
                </c:pt>
                <c:pt idx="351">
                  <c:v>0.16170000000000001</c:v>
                </c:pt>
                <c:pt idx="352">
                  <c:v>0.16170000000000001</c:v>
                </c:pt>
                <c:pt idx="353">
                  <c:v>0.16401000000000002</c:v>
                </c:pt>
                <c:pt idx="354">
                  <c:v>0.16401000000000002</c:v>
                </c:pt>
                <c:pt idx="355">
                  <c:v>0.16401000000000002</c:v>
                </c:pt>
                <c:pt idx="356">
                  <c:v>0.16632</c:v>
                </c:pt>
                <c:pt idx="357">
                  <c:v>0.16632</c:v>
                </c:pt>
                <c:pt idx="358">
                  <c:v>0.16632</c:v>
                </c:pt>
                <c:pt idx="359">
                  <c:v>0.16632</c:v>
                </c:pt>
                <c:pt idx="360">
                  <c:v>0.16632</c:v>
                </c:pt>
                <c:pt idx="361">
                  <c:v>0.16632</c:v>
                </c:pt>
                <c:pt idx="362">
                  <c:v>0.16632</c:v>
                </c:pt>
                <c:pt idx="363">
                  <c:v>0.16632</c:v>
                </c:pt>
                <c:pt idx="364">
                  <c:v>0.16863</c:v>
                </c:pt>
                <c:pt idx="365">
                  <c:v>0.16863</c:v>
                </c:pt>
                <c:pt idx="366">
                  <c:v>0.16863</c:v>
                </c:pt>
                <c:pt idx="367">
                  <c:v>0.17094000000000001</c:v>
                </c:pt>
                <c:pt idx="368">
                  <c:v>0.17094000000000001</c:v>
                </c:pt>
                <c:pt idx="369">
                  <c:v>0.17094000000000001</c:v>
                </c:pt>
                <c:pt idx="370">
                  <c:v>0.17094000000000001</c:v>
                </c:pt>
                <c:pt idx="371">
                  <c:v>0.17324999999999999</c:v>
                </c:pt>
                <c:pt idx="372">
                  <c:v>0.17324999999999999</c:v>
                </c:pt>
                <c:pt idx="373">
                  <c:v>0.17324999999999999</c:v>
                </c:pt>
                <c:pt idx="374">
                  <c:v>0.17324999999999999</c:v>
                </c:pt>
                <c:pt idx="375">
                  <c:v>0.17555999999999999</c:v>
                </c:pt>
                <c:pt idx="376">
                  <c:v>0.17555999999999999</c:v>
                </c:pt>
                <c:pt idx="377">
                  <c:v>0.17555999999999999</c:v>
                </c:pt>
                <c:pt idx="378">
                  <c:v>0.17555999999999999</c:v>
                </c:pt>
                <c:pt idx="379">
                  <c:v>0.17555999999999999</c:v>
                </c:pt>
                <c:pt idx="380">
                  <c:v>0.17555999999999999</c:v>
                </c:pt>
                <c:pt idx="381">
                  <c:v>0.17555999999999999</c:v>
                </c:pt>
                <c:pt idx="382">
                  <c:v>0.17787000000000003</c:v>
                </c:pt>
                <c:pt idx="383">
                  <c:v>0.17787000000000003</c:v>
                </c:pt>
                <c:pt idx="384">
                  <c:v>0.17787000000000003</c:v>
                </c:pt>
                <c:pt idx="385">
                  <c:v>0.17787000000000003</c:v>
                </c:pt>
                <c:pt idx="386">
                  <c:v>0.18018000000000001</c:v>
                </c:pt>
                <c:pt idx="387">
                  <c:v>0.18018000000000001</c:v>
                </c:pt>
                <c:pt idx="388">
                  <c:v>0.18018000000000001</c:v>
                </c:pt>
                <c:pt idx="389">
                  <c:v>0.18018000000000001</c:v>
                </c:pt>
                <c:pt idx="390">
                  <c:v>0.18248999999999999</c:v>
                </c:pt>
                <c:pt idx="391">
                  <c:v>0.18248999999999999</c:v>
                </c:pt>
                <c:pt idx="392">
                  <c:v>0.18248999999999999</c:v>
                </c:pt>
                <c:pt idx="393">
                  <c:v>0.18248999999999999</c:v>
                </c:pt>
                <c:pt idx="394">
                  <c:v>0.18480000000000002</c:v>
                </c:pt>
                <c:pt idx="395">
                  <c:v>0.18480000000000002</c:v>
                </c:pt>
                <c:pt idx="396">
                  <c:v>0.18480000000000002</c:v>
                </c:pt>
                <c:pt idx="397">
                  <c:v>0.18480000000000002</c:v>
                </c:pt>
                <c:pt idx="398">
                  <c:v>0.18480000000000002</c:v>
                </c:pt>
                <c:pt idx="399">
                  <c:v>0.18480000000000002</c:v>
                </c:pt>
                <c:pt idx="400">
                  <c:v>0.18480000000000002</c:v>
                </c:pt>
                <c:pt idx="401">
                  <c:v>0.18711</c:v>
                </c:pt>
                <c:pt idx="402">
                  <c:v>0.18711</c:v>
                </c:pt>
                <c:pt idx="403">
                  <c:v>0.18711</c:v>
                </c:pt>
                <c:pt idx="404">
                  <c:v>0.18941999999999998</c:v>
                </c:pt>
                <c:pt idx="405">
                  <c:v>0.18941999999999998</c:v>
                </c:pt>
                <c:pt idx="406">
                  <c:v>0.18941999999999998</c:v>
                </c:pt>
                <c:pt idx="407">
                  <c:v>0.18941999999999998</c:v>
                </c:pt>
                <c:pt idx="408">
                  <c:v>0.19173000000000001</c:v>
                </c:pt>
                <c:pt idx="409">
                  <c:v>0.19173000000000001</c:v>
                </c:pt>
                <c:pt idx="410">
                  <c:v>0.19173000000000001</c:v>
                </c:pt>
                <c:pt idx="411">
                  <c:v>0.19403999999999999</c:v>
                </c:pt>
                <c:pt idx="412">
                  <c:v>0.19403999999999999</c:v>
                </c:pt>
                <c:pt idx="413">
                  <c:v>0.19403999999999999</c:v>
                </c:pt>
                <c:pt idx="414">
                  <c:v>0.19403999999999999</c:v>
                </c:pt>
                <c:pt idx="415">
                  <c:v>0.19403999999999999</c:v>
                </c:pt>
                <c:pt idx="416">
                  <c:v>0.19403999999999999</c:v>
                </c:pt>
              </c:numCache>
            </c:numRef>
          </c:xVal>
          <c:yVal>
            <c:numRef>
              <c:f>'final graphs'!$J$3:$J$424</c:f>
              <c:numCache>
                <c:formatCode>General</c:formatCode>
                <c:ptCount val="422"/>
                <c:pt idx="0">
                  <c:v>0</c:v>
                </c:pt>
                <c:pt idx="1">
                  <c:v>47.301071999999998</c:v>
                </c:pt>
                <c:pt idx="2">
                  <c:v>49.561785</c:v>
                </c:pt>
                <c:pt idx="3">
                  <c:v>51.822498000000003</c:v>
                </c:pt>
                <c:pt idx="4">
                  <c:v>54.257111999999999</c:v>
                </c:pt>
                <c:pt idx="5">
                  <c:v>56.865627000000003</c:v>
                </c:pt>
                <c:pt idx="6">
                  <c:v>59.126339999999999</c:v>
                </c:pt>
                <c:pt idx="7">
                  <c:v>61.213152000000001</c:v>
                </c:pt>
                <c:pt idx="8">
                  <c:v>63.473865000000004</c:v>
                </c:pt>
                <c:pt idx="9">
                  <c:v>65.386775999999998</c:v>
                </c:pt>
                <c:pt idx="10">
                  <c:v>66.256281000000001</c:v>
                </c:pt>
                <c:pt idx="11">
                  <c:v>65.560676999999998</c:v>
                </c:pt>
                <c:pt idx="12">
                  <c:v>63.647765999999997</c:v>
                </c:pt>
                <c:pt idx="13">
                  <c:v>62.778261000000001</c:v>
                </c:pt>
                <c:pt idx="14">
                  <c:v>68.690894999999998</c:v>
                </c:pt>
                <c:pt idx="15">
                  <c:v>70.603806000000006</c:v>
                </c:pt>
                <c:pt idx="16">
                  <c:v>73.212321000000003</c:v>
                </c:pt>
                <c:pt idx="17">
                  <c:v>75.646934999999999</c:v>
                </c:pt>
                <c:pt idx="18">
                  <c:v>78.081548999999995</c:v>
                </c:pt>
                <c:pt idx="19">
                  <c:v>80.516163000000006</c:v>
                </c:pt>
                <c:pt idx="20">
                  <c:v>82.950777000000002</c:v>
                </c:pt>
                <c:pt idx="21">
                  <c:v>85.385390999999998</c:v>
                </c:pt>
                <c:pt idx="22">
                  <c:v>87.820004999999995</c:v>
                </c:pt>
                <c:pt idx="23">
                  <c:v>90.254619000000005</c:v>
                </c:pt>
                <c:pt idx="24">
                  <c:v>92.689233000000002</c:v>
                </c:pt>
                <c:pt idx="25">
                  <c:v>94.776044999999996</c:v>
                </c:pt>
                <c:pt idx="26">
                  <c:v>97.210659000000007</c:v>
                </c:pt>
                <c:pt idx="27">
                  <c:v>99.645273000000003</c:v>
                </c:pt>
                <c:pt idx="28">
                  <c:v>102.253788</c:v>
                </c:pt>
                <c:pt idx="29">
                  <c:v>104.688402</c:v>
                </c:pt>
                <c:pt idx="30">
                  <c:v>107.12301600000001</c:v>
                </c:pt>
                <c:pt idx="31">
                  <c:v>109.731531</c:v>
                </c:pt>
                <c:pt idx="32">
                  <c:v>112.513947</c:v>
                </c:pt>
                <c:pt idx="33">
                  <c:v>114.948561</c:v>
                </c:pt>
                <c:pt idx="34">
                  <c:v>117.557076</c:v>
                </c:pt>
                <c:pt idx="35">
                  <c:v>119.99169000000001</c:v>
                </c:pt>
                <c:pt idx="36">
                  <c:v>122.774106</c:v>
                </c:pt>
                <c:pt idx="37">
                  <c:v>125.556522</c:v>
                </c:pt>
                <c:pt idx="38">
                  <c:v>128.33893800000001</c:v>
                </c:pt>
                <c:pt idx="39">
                  <c:v>131.121354</c:v>
                </c:pt>
                <c:pt idx="40">
                  <c:v>132.860364</c:v>
                </c:pt>
                <c:pt idx="41">
                  <c:v>135.46887899999999</c:v>
                </c:pt>
                <c:pt idx="42">
                  <c:v>138.599097</c:v>
                </c:pt>
                <c:pt idx="43">
                  <c:v>141.55541400000001</c:v>
                </c:pt>
                <c:pt idx="44">
                  <c:v>144.511731</c:v>
                </c:pt>
                <c:pt idx="45">
                  <c:v>147.29414700000001</c:v>
                </c:pt>
                <c:pt idx="46">
                  <c:v>150.25046399999999</c:v>
                </c:pt>
                <c:pt idx="47">
                  <c:v>153.20678100000001</c:v>
                </c:pt>
                <c:pt idx="48">
                  <c:v>156.33699899999999</c:v>
                </c:pt>
                <c:pt idx="49">
                  <c:v>159.64111800000001</c:v>
                </c:pt>
                <c:pt idx="50">
                  <c:v>163.11913799999999</c:v>
                </c:pt>
                <c:pt idx="51">
                  <c:v>166.42325700000001</c:v>
                </c:pt>
                <c:pt idx="52">
                  <c:v>169.90127699999999</c:v>
                </c:pt>
                <c:pt idx="53">
                  <c:v>173.37929700000001</c:v>
                </c:pt>
                <c:pt idx="54">
                  <c:v>176.68341599999999</c:v>
                </c:pt>
                <c:pt idx="55">
                  <c:v>180.33533700000001</c:v>
                </c:pt>
                <c:pt idx="56">
                  <c:v>183.639456</c:v>
                </c:pt>
                <c:pt idx="57">
                  <c:v>186.76967400000001</c:v>
                </c:pt>
                <c:pt idx="58">
                  <c:v>190.247694</c:v>
                </c:pt>
                <c:pt idx="59">
                  <c:v>193.37791200000001</c:v>
                </c:pt>
                <c:pt idx="60">
                  <c:v>197.029833</c:v>
                </c:pt>
                <c:pt idx="61">
                  <c:v>200.16005100000001</c:v>
                </c:pt>
                <c:pt idx="62">
                  <c:v>203.290269</c:v>
                </c:pt>
                <c:pt idx="63">
                  <c:v>206.07268500000001</c:v>
                </c:pt>
                <c:pt idx="64">
                  <c:v>209.37680399999999</c:v>
                </c:pt>
                <c:pt idx="65">
                  <c:v>212.50702200000001</c:v>
                </c:pt>
                <c:pt idx="66">
                  <c:v>215.63723999999999</c:v>
                </c:pt>
                <c:pt idx="67">
                  <c:v>218.593557</c:v>
                </c:pt>
                <c:pt idx="68">
                  <c:v>221.54987399999999</c:v>
                </c:pt>
                <c:pt idx="69">
                  <c:v>224.33229</c:v>
                </c:pt>
                <c:pt idx="70">
                  <c:v>226.94080500000001</c:v>
                </c:pt>
                <c:pt idx="71">
                  <c:v>229.37541899999999</c:v>
                </c:pt>
                <c:pt idx="72">
                  <c:v>232.33173600000001</c:v>
                </c:pt>
                <c:pt idx="73">
                  <c:v>235.98365699999999</c:v>
                </c:pt>
                <c:pt idx="74">
                  <c:v>239.80947900000001</c:v>
                </c:pt>
                <c:pt idx="75">
                  <c:v>243.4614</c:v>
                </c:pt>
                <c:pt idx="76">
                  <c:v>247.28722200000001</c:v>
                </c:pt>
                <c:pt idx="77">
                  <c:v>251.286945</c:v>
                </c:pt>
                <c:pt idx="78">
                  <c:v>255.28666799999999</c:v>
                </c:pt>
                <c:pt idx="79">
                  <c:v>259.11248999999998</c:v>
                </c:pt>
                <c:pt idx="80">
                  <c:v>262.764411</c:v>
                </c:pt>
                <c:pt idx="81">
                  <c:v>267.11193600000001</c:v>
                </c:pt>
                <c:pt idx="82">
                  <c:v>270.93775799999997</c:v>
                </c:pt>
                <c:pt idx="83">
                  <c:v>274.93748099999999</c:v>
                </c:pt>
                <c:pt idx="84">
                  <c:v>278.93720400000001</c:v>
                </c:pt>
                <c:pt idx="85">
                  <c:v>283.11082800000003</c:v>
                </c:pt>
                <c:pt idx="86">
                  <c:v>287.11055099999999</c:v>
                </c:pt>
                <c:pt idx="87">
                  <c:v>291.284175</c:v>
                </c:pt>
                <c:pt idx="88">
                  <c:v>295.28389800000002</c:v>
                </c:pt>
                <c:pt idx="89">
                  <c:v>299.10971999999998</c:v>
                </c:pt>
                <c:pt idx="90">
                  <c:v>303.283344</c:v>
                </c:pt>
                <c:pt idx="91">
                  <c:v>307.28306700000002</c:v>
                </c:pt>
                <c:pt idx="92">
                  <c:v>310.58718599999997</c:v>
                </c:pt>
                <c:pt idx="93">
                  <c:v>314.06520599999999</c:v>
                </c:pt>
                <c:pt idx="94">
                  <c:v>317.543226</c:v>
                </c:pt>
                <c:pt idx="95">
                  <c:v>321.02124600000002</c:v>
                </c:pt>
                <c:pt idx="96">
                  <c:v>324.32536499999998</c:v>
                </c:pt>
                <c:pt idx="97">
                  <c:v>327.80338499999999</c:v>
                </c:pt>
                <c:pt idx="98">
                  <c:v>331.45530600000001</c:v>
                </c:pt>
                <c:pt idx="99">
                  <c:v>334.93332600000002</c:v>
                </c:pt>
                <c:pt idx="100">
                  <c:v>338.23744499999998</c:v>
                </c:pt>
                <c:pt idx="101">
                  <c:v>341.71546499999999</c:v>
                </c:pt>
                <c:pt idx="102">
                  <c:v>345.19348500000001</c:v>
                </c:pt>
                <c:pt idx="103">
                  <c:v>348.49760400000002</c:v>
                </c:pt>
                <c:pt idx="104">
                  <c:v>351.97562399999998</c:v>
                </c:pt>
                <c:pt idx="105">
                  <c:v>355.279743</c:v>
                </c:pt>
                <c:pt idx="106">
                  <c:v>358.75776300000001</c:v>
                </c:pt>
                <c:pt idx="107">
                  <c:v>362.06188200000003</c:v>
                </c:pt>
                <c:pt idx="108">
                  <c:v>365.36600099999998</c:v>
                </c:pt>
                <c:pt idx="109">
                  <c:v>368.844021</c:v>
                </c:pt>
                <c:pt idx="110">
                  <c:v>372.49594200000001</c:v>
                </c:pt>
                <c:pt idx="111">
                  <c:v>375.80006100000003</c:v>
                </c:pt>
                <c:pt idx="112">
                  <c:v>379.10417999999999</c:v>
                </c:pt>
                <c:pt idx="113">
                  <c:v>382.408299</c:v>
                </c:pt>
                <c:pt idx="114">
                  <c:v>385.88631900000001</c:v>
                </c:pt>
                <c:pt idx="115">
                  <c:v>389.01653700000003</c:v>
                </c:pt>
                <c:pt idx="116">
                  <c:v>392.32065599999999</c:v>
                </c:pt>
                <c:pt idx="117">
                  <c:v>395.276973</c:v>
                </c:pt>
                <c:pt idx="118">
                  <c:v>398.40719100000001</c:v>
                </c:pt>
                <c:pt idx="119">
                  <c:v>401.36350800000002</c:v>
                </c:pt>
                <c:pt idx="120">
                  <c:v>404.14592399999998</c:v>
                </c:pt>
                <c:pt idx="121">
                  <c:v>406.92833999999999</c:v>
                </c:pt>
                <c:pt idx="122">
                  <c:v>409.536855</c:v>
                </c:pt>
                <c:pt idx="123">
                  <c:v>412.31927100000001</c:v>
                </c:pt>
                <c:pt idx="124">
                  <c:v>415.10168700000003</c:v>
                </c:pt>
                <c:pt idx="125">
                  <c:v>417.53630099999998</c:v>
                </c:pt>
                <c:pt idx="126">
                  <c:v>420.14481599999999</c:v>
                </c:pt>
                <c:pt idx="127">
                  <c:v>422.405529</c:v>
                </c:pt>
                <c:pt idx="128">
                  <c:v>424.66624200000001</c:v>
                </c:pt>
                <c:pt idx="129">
                  <c:v>427.10085600000002</c:v>
                </c:pt>
                <c:pt idx="130">
                  <c:v>429.18766799999997</c:v>
                </c:pt>
                <c:pt idx="131">
                  <c:v>431.27447999999998</c:v>
                </c:pt>
                <c:pt idx="132">
                  <c:v>433.18739099999999</c:v>
                </c:pt>
                <c:pt idx="133">
                  <c:v>435.274203</c:v>
                </c:pt>
                <c:pt idx="134">
                  <c:v>436.83931200000001</c:v>
                </c:pt>
                <c:pt idx="135">
                  <c:v>438.40442100000001</c:v>
                </c:pt>
                <c:pt idx="136">
                  <c:v>439.96953000000002</c:v>
                </c:pt>
                <c:pt idx="137">
                  <c:v>441.36073800000003</c:v>
                </c:pt>
                <c:pt idx="138">
                  <c:v>442.75194599999998</c:v>
                </c:pt>
                <c:pt idx="139">
                  <c:v>444.31705499999998</c:v>
                </c:pt>
                <c:pt idx="140">
                  <c:v>445.70826299999999</c:v>
                </c:pt>
                <c:pt idx="141">
                  <c:v>447.27337199999999</c:v>
                </c:pt>
                <c:pt idx="142">
                  <c:v>449.186283</c:v>
                </c:pt>
                <c:pt idx="143">
                  <c:v>450.57749100000001</c:v>
                </c:pt>
                <c:pt idx="144">
                  <c:v>451.96869900000002</c:v>
                </c:pt>
                <c:pt idx="145">
                  <c:v>453.01210500000002</c:v>
                </c:pt>
                <c:pt idx="146">
                  <c:v>453.35990700000002</c:v>
                </c:pt>
                <c:pt idx="147">
                  <c:v>453.01210500000002</c:v>
                </c:pt>
                <c:pt idx="148">
                  <c:v>453.88161000000002</c:v>
                </c:pt>
                <c:pt idx="149">
                  <c:v>453.01210500000002</c:v>
                </c:pt>
                <c:pt idx="150">
                  <c:v>452.83820400000002</c:v>
                </c:pt>
                <c:pt idx="151">
                  <c:v>453.53380800000002</c:v>
                </c:pt>
                <c:pt idx="152">
                  <c:v>454.05551100000002</c:v>
                </c:pt>
                <c:pt idx="153">
                  <c:v>456.66402599999998</c:v>
                </c:pt>
                <c:pt idx="154">
                  <c:v>456.31622399999998</c:v>
                </c:pt>
                <c:pt idx="155">
                  <c:v>456.14232299999998</c:v>
                </c:pt>
                <c:pt idx="156">
                  <c:v>457.35962999999998</c:v>
                </c:pt>
                <c:pt idx="157">
                  <c:v>456.49012499999998</c:v>
                </c:pt>
                <c:pt idx="158">
                  <c:v>455.27281799999997</c:v>
                </c:pt>
                <c:pt idx="159">
                  <c:v>454.75111500000003</c:v>
                </c:pt>
                <c:pt idx="160">
                  <c:v>456.14232299999998</c:v>
                </c:pt>
                <c:pt idx="161">
                  <c:v>457.88133299999998</c:v>
                </c:pt>
                <c:pt idx="162">
                  <c:v>457.53353099999998</c:v>
                </c:pt>
                <c:pt idx="163">
                  <c:v>459.79424399999999</c:v>
                </c:pt>
                <c:pt idx="164">
                  <c:v>460.31594699999999</c:v>
                </c:pt>
                <c:pt idx="165">
                  <c:v>458.57693699999999</c:v>
                </c:pt>
                <c:pt idx="166">
                  <c:v>458.40303599999999</c:v>
                </c:pt>
                <c:pt idx="167">
                  <c:v>458.92473899999999</c:v>
                </c:pt>
                <c:pt idx="168">
                  <c:v>460.31594699999999</c:v>
                </c:pt>
                <c:pt idx="169">
                  <c:v>460.663749</c:v>
                </c:pt>
                <c:pt idx="170">
                  <c:v>462.054957</c:v>
                </c:pt>
                <c:pt idx="171">
                  <c:v>462.228858</c:v>
                </c:pt>
                <c:pt idx="172">
                  <c:v>461.881056</c:v>
                </c:pt>
                <c:pt idx="173">
                  <c:v>463.44616500000001</c:v>
                </c:pt>
                <c:pt idx="174">
                  <c:v>463.79396700000001</c:v>
                </c:pt>
                <c:pt idx="175">
                  <c:v>464.66347200000001</c:v>
                </c:pt>
                <c:pt idx="176">
                  <c:v>465.01127400000001</c:v>
                </c:pt>
                <c:pt idx="177">
                  <c:v>465.88077900000002</c:v>
                </c:pt>
                <c:pt idx="178">
                  <c:v>466.92418500000002</c:v>
                </c:pt>
                <c:pt idx="179">
                  <c:v>461.011551</c:v>
                </c:pt>
                <c:pt idx="180">
                  <c:v>468.48929399999997</c:v>
                </c:pt>
                <c:pt idx="181">
                  <c:v>471.27170999999998</c:v>
                </c:pt>
                <c:pt idx="182">
                  <c:v>472.83681899999999</c:v>
                </c:pt>
                <c:pt idx="183">
                  <c:v>474.054126</c:v>
                </c:pt>
                <c:pt idx="184">
                  <c:v>475.271433</c:v>
                </c:pt>
                <c:pt idx="185">
                  <c:v>476.31483900000001</c:v>
                </c:pt>
                <c:pt idx="186">
                  <c:v>477.18434400000001</c:v>
                </c:pt>
                <c:pt idx="187">
                  <c:v>478.40165100000002</c:v>
                </c:pt>
                <c:pt idx="188">
                  <c:v>479.61895800000002</c:v>
                </c:pt>
                <c:pt idx="189">
                  <c:v>480.48846300000002</c:v>
                </c:pt>
                <c:pt idx="190">
                  <c:v>481.53186899999997</c:v>
                </c:pt>
                <c:pt idx="191">
                  <c:v>482.74917599999998</c:v>
                </c:pt>
                <c:pt idx="192">
                  <c:v>483.79258199999998</c:v>
                </c:pt>
                <c:pt idx="193">
                  <c:v>484.66208699999999</c:v>
                </c:pt>
                <c:pt idx="194">
                  <c:v>485.70549299999999</c:v>
                </c:pt>
                <c:pt idx="195">
                  <c:v>486.74889899999999</c:v>
                </c:pt>
                <c:pt idx="196">
                  <c:v>487.792305</c:v>
                </c:pt>
                <c:pt idx="197">
                  <c:v>488.835711</c:v>
                </c:pt>
                <c:pt idx="198">
                  <c:v>489.87911700000001</c:v>
                </c:pt>
                <c:pt idx="199">
                  <c:v>490.92252300000001</c:v>
                </c:pt>
                <c:pt idx="200">
                  <c:v>491.79202800000002</c:v>
                </c:pt>
                <c:pt idx="201">
                  <c:v>492.83543400000002</c:v>
                </c:pt>
                <c:pt idx="202">
                  <c:v>493.70493900000002</c:v>
                </c:pt>
                <c:pt idx="203">
                  <c:v>494.74834499999997</c:v>
                </c:pt>
                <c:pt idx="204">
                  <c:v>495.79175099999998</c:v>
                </c:pt>
                <c:pt idx="205">
                  <c:v>496.83515699999998</c:v>
                </c:pt>
                <c:pt idx="206">
                  <c:v>497.70466199999998</c:v>
                </c:pt>
                <c:pt idx="207">
                  <c:v>498.74806799999999</c:v>
                </c:pt>
                <c:pt idx="208">
                  <c:v>499.44367199999999</c:v>
                </c:pt>
                <c:pt idx="209">
                  <c:v>500.83488</c:v>
                </c:pt>
                <c:pt idx="210">
                  <c:v>501.530484</c:v>
                </c:pt>
                <c:pt idx="211">
                  <c:v>502.57389000000001</c:v>
                </c:pt>
                <c:pt idx="212">
                  <c:v>503.26949400000001</c:v>
                </c:pt>
                <c:pt idx="213">
                  <c:v>504.31290000000001</c:v>
                </c:pt>
                <c:pt idx="214">
                  <c:v>505.18240500000002</c:v>
                </c:pt>
                <c:pt idx="215">
                  <c:v>506.05191000000002</c:v>
                </c:pt>
                <c:pt idx="216">
                  <c:v>506.74751400000002</c:v>
                </c:pt>
                <c:pt idx="217">
                  <c:v>507.96482099999997</c:v>
                </c:pt>
                <c:pt idx="218">
                  <c:v>508.66042499999998</c:v>
                </c:pt>
                <c:pt idx="219">
                  <c:v>509.52992999999998</c:v>
                </c:pt>
                <c:pt idx="220">
                  <c:v>510.39943499999998</c:v>
                </c:pt>
                <c:pt idx="221">
                  <c:v>511.09503899999999</c:v>
                </c:pt>
                <c:pt idx="222">
                  <c:v>511.96454399999999</c:v>
                </c:pt>
                <c:pt idx="223">
                  <c:v>513.00795000000005</c:v>
                </c:pt>
                <c:pt idx="224">
                  <c:v>513.70355400000005</c:v>
                </c:pt>
                <c:pt idx="225">
                  <c:v>514.57305899999994</c:v>
                </c:pt>
                <c:pt idx="226">
                  <c:v>515.26866299999995</c:v>
                </c:pt>
                <c:pt idx="227">
                  <c:v>516.13816799999995</c:v>
                </c:pt>
                <c:pt idx="228">
                  <c:v>516.83377199999995</c:v>
                </c:pt>
                <c:pt idx="229">
                  <c:v>517.87717799999996</c:v>
                </c:pt>
                <c:pt idx="230">
                  <c:v>518.57278199999996</c:v>
                </c:pt>
                <c:pt idx="231">
                  <c:v>519.26838599999996</c:v>
                </c:pt>
                <c:pt idx="232">
                  <c:v>519.96398999999997</c:v>
                </c:pt>
                <c:pt idx="233">
                  <c:v>520.65959399999997</c:v>
                </c:pt>
                <c:pt idx="234">
                  <c:v>521.35519799999997</c:v>
                </c:pt>
                <c:pt idx="235">
                  <c:v>522.22470299999998</c:v>
                </c:pt>
                <c:pt idx="236">
                  <c:v>522.92030699999998</c:v>
                </c:pt>
                <c:pt idx="237">
                  <c:v>523.78981199999998</c:v>
                </c:pt>
                <c:pt idx="238">
                  <c:v>524.65931699999999</c:v>
                </c:pt>
                <c:pt idx="239">
                  <c:v>525.52882199999999</c:v>
                </c:pt>
                <c:pt idx="240">
                  <c:v>526.05052499999999</c:v>
                </c:pt>
                <c:pt idx="241">
                  <c:v>526.572228</c:v>
                </c:pt>
                <c:pt idx="242">
                  <c:v>527.267832</c:v>
                </c:pt>
                <c:pt idx="243">
                  <c:v>528.137337</c:v>
                </c:pt>
                <c:pt idx="244">
                  <c:v>528.83294100000001</c:v>
                </c:pt>
                <c:pt idx="245">
                  <c:v>529.52854500000001</c:v>
                </c:pt>
                <c:pt idx="246">
                  <c:v>530.05024800000001</c:v>
                </c:pt>
                <c:pt idx="247">
                  <c:v>530.91975300000001</c:v>
                </c:pt>
                <c:pt idx="248">
                  <c:v>531.44145600000002</c:v>
                </c:pt>
                <c:pt idx="249">
                  <c:v>532.13706000000002</c:v>
                </c:pt>
                <c:pt idx="250">
                  <c:v>532.83266400000002</c:v>
                </c:pt>
                <c:pt idx="251">
                  <c:v>533.52826800000003</c:v>
                </c:pt>
                <c:pt idx="252">
                  <c:v>534.04997100000003</c:v>
                </c:pt>
                <c:pt idx="253">
                  <c:v>534.74557500000003</c:v>
                </c:pt>
                <c:pt idx="254">
                  <c:v>535.26727800000003</c:v>
                </c:pt>
                <c:pt idx="255">
                  <c:v>535.96288200000004</c:v>
                </c:pt>
                <c:pt idx="256">
                  <c:v>536.48458500000004</c:v>
                </c:pt>
                <c:pt idx="257">
                  <c:v>537.18018900000004</c:v>
                </c:pt>
                <c:pt idx="258">
                  <c:v>537.70189200000004</c:v>
                </c:pt>
                <c:pt idx="259">
                  <c:v>538.39749600000005</c:v>
                </c:pt>
                <c:pt idx="260">
                  <c:v>538.74529800000005</c:v>
                </c:pt>
                <c:pt idx="261">
                  <c:v>539.26700100000005</c:v>
                </c:pt>
                <c:pt idx="262">
                  <c:v>540.13650600000005</c:v>
                </c:pt>
                <c:pt idx="263">
                  <c:v>540.48430800000006</c:v>
                </c:pt>
                <c:pt idx="264">
                  <c:v>541.17991199999994</c:v>
                </c:pt>
                <c:pt idx="265">
                  <c:v>541.70161499999995</c:v>
                </c:pt>
                <c:pt idx="266">
                  <c:v>542.39721899999995</c:v>
                </c:pt>
                <c:pt idx="267">
                  <c:v>542.74502099999995</c:v>
                </c:pt>
                <c:pt idx="268">
                  <c:v>543.26672399999995</c:v>
                </c:pt>
                <c:pt idx="269">
                  <c:v>543.78842699999996</c:v>
                </c:pt>
                <c:pt idx="270">
                  <c:v>544.31012999999996</c:v>
                </c:pt>
                <c:pt idx="271">
                  <c:v>544.65793199999996</c:v>
                </c:pt>
                <c:pt idx="272">
                  <c:v>545.17963499999996</c:v>
                </c:pt>
                <c:pt idx="273">
                  <c:v>545.70133799999996</c:v>
                </c:pt>
                <c:pt idx="274">
                  <c:v>546.22304099999997</c:v>
                </c:pt>
                <c:pt idx="275">
                  <c:v>546.74474399999997</c:v>
                </c:pt>
                <c:pt idx="276">
                  <c:v>547.09254599999997</c:v>
                </c:pt>
                <c:pt idx="277">
                  <c:v>547.44034799999997</c:v>
                </c:pt>
                <c:pt idx="278">
                  <c:v>547.96205099999997</c:v>
                </c:pt>
                <c:pt idx="279">
                  <c:v>548.48375399999998</c:v>
                </c:pt>
                <c:pt idx="280">
                  <c:v>548.65765499999998</c:v>
                </c:pt>
                <c:pt idx="281">
                  <c:v>549.17935799999998</c:v>
                </c:pt>
                <c:pt idx="282">
                  <c:v>549.70106099999998</c:v>
                </c:pt>
                <c:pt idx="283">
                  <c:v>550.04886299999998</c:v>
                </c:pt>
                <c:pt idx="284">
                  <c:v>550.39666499999998</c:v>
                </c:pt>
                <c:pt idx="285">
                  <c:v>550.74446699999999</c:v>
                </c:pt>
                <c:pt idx="286">
                  <c:v>551.26616999999999</c:v>
                </c:pt>
                <c:pt idx="287">
                  <c:v>551.78787299999999</c:v>
                </c:pt>
                <c:pt idx="288">
                  <c:v>552.13567499999999</c:v>
                </c:pt>
                <c:pt idx="289">
                  <c:v>552.30957599999999</c:v>
                </c:pt>
                <c:pt idx="290">
                  <c:v>552.83127899999999</c:v>
                </c:pt>
                <c:pt idx="291">
                  <c:v>553.00518</c:v>
                </c:pt>
                <c:pt idx="292">
                  <c:v>553.352982</c:v>
                </c:pt>
                <c:pt idx="293">
                  <c:v>553.700784</c:v>
                </c:pt>
                <c:pt idx="294">
                  <c:v>554.048586</c:v>
                </c:pt>
                <c:pt idx="295">
                  <c:v>554.222487</c:v>
                </c:pt>
                <c:pt idx="296">
                  <c:v>554.570289</c:v>
                </c:pt>
                <c:pt idx="297">
                  <c:v>555.091992</c:v>
                </c:pt>
                <c:pt idx="298">
                  <c:v>555.43979400000001</c:v>
                </c:pt>
                <c:pt idx="299">
                  <c:v>555.78759600000001</c:v>
                </c:pt>
                <c:pt idx="300">
                  <c:v>555.78759600000001</c:v>
                </c:pt>
                <c:pt idx="301">
                  <c:v>556.13539800000001</c:v>
                </c:pt>
                <c:pt idx="302">
                  <c:v>556.48320000000001</c:v>
                </c:pt>
                <c:pt idx="303">
                  <c:v>556.65710100000001</c:v>
                </c:pt>
                <c:pt idx="304">
                  <c:v>557.00490300000001</c:v>
                </c:pt>
                <c:pt idx="305">
                  <c:v>557.35270500000001</c:v>
                </c:pt>
                <c:pt idx="306">
                  <c:v>557.35270500000001</c:v>
                </c:pt>
                <c:pt idx="307">
                  <c:v>557.70050700000002</c:v>
                </c:pt>
                <c:pt idx="308">
                  <c:v>558.04830900000002</c:v>
                </c:pt>
                <c:pt idx="309">
                  <c:v>558.22221000000002</c:v>
                </c:pt>
                <c:pt idx="310">
                  <c:v>558.57001200000002</c:v>
                </c:pt>
                <c:pt idx="311">
                  <c:v>558.74391300000002</c:v>
                </c:pt>
                <c:pt idx="312">
                  <c:v>558.91781400000002</c:v>
                </c:pt>
                <c:pt idx="313">
                  <c:v>559.26561600000002</c:v>
                </c:pt>
                <c:pt idx="314">
                  <c:v>559.26561600000002</c:v>
                </c:pt>
                <c:pt idx="315">
                  <c:v>559.61341800000002</c:v>
                </c:pt>
                <c:pt idx="316">
                  <c:v>559.78731900000002</c:v>
                </c:pt>
                <c:pt idx="317">
                  <c:v>560.13512100000003</c:v>
                </c:pt>
                <c:pt idx="318">
                  <c:v>560.13512100000003</c:v>
                </c:pt>
                <c:pt idx="319">
                  <c:v>560.48292300000003</c:v>
                </c:pt>
                <c:pt idx="320">
                  <c:v>560.48292300000003</c:v>
                </c:pt>
                <c:pt idx="321">
                  <c:v>560.65682400000003</c:v>
                </c:pt>
                <c:pt idx="322">
                  <c:v>560.83072500000003</c:v>
                </c:pt>
                <c:pt idx="323">
                  <c:v>560.83072500000003</c:v>
                </c:pt>
                <c:pt idx="324">
                  <c:v>561.17852700000003</c:v>
                </c:pt>
                <c:pt idx="325">
                  <c:v>561.35242800000003</c:v>
                </c:pt>
                <c:pt idx="326">
                  <c:v>561.35242800000003</c:v>
                </c:pt>
                <c:pt idx="327">
                  <c:v>561.52632900000003</c:v>
                </c:pt>
                <c:pt idx="328">
                  <c:v>561.70023000000003</c:v>
                </c:pt>
                <c:pt idx="329">
                  <c:v>561.87413100000003</c:v>
                </c:pt>
                <c:pt idx="330">
                  <c:v>562.04803200000003</c:v>
                </c:pt>
                <c:pt idx="331">
                  <c:v>562.04803200000003</c:v>
                </c:pt>
                <c:pt idx="332">
                  <c:v>562.22193300000004</c:v>
                </c:pt>
                <c:pt idx="333">
                  <c:v>562.39583400000004</c:v>
                </c:pt>
                <c:pt idx="334">
                  <c:v>562.56973500000004</c:v>
                </c:pt>
                <c:pt idx="335">
                  <c:v>562.56973500000004</c:v>
                </c:pt>
                <c:pt idx="336">
                  <c:v>562.74363600000004</c:v>
                </c:pt>
                <c:pt idx="337">
                  <c:v>562.74363600000004</c:v>
                </c:pt>
                <c:pt idx="338">
                  <c:v>562.74363600000004</c:v>
                </c:pt>
                <c:pt idx="339">
                  <c:v>562.74363600000004</c:v>
                </c:pt>
                <c:pt idx="340">
                  <c:v>562.91753700000004</c:v>
                </c:pt>
                <c:pt idx="341">
                  <c:v>563.09143800000004</c:v>
                </c:pt>
                <c:pt idx="342">
                  <c:v>562.91753700000004</c:v>
                </c:pt>
                <c:pt idx="343">
                  <c:v>563.09143800000004</c:v>
                </c:pt>
                <c:pt idx="344">
                  <c:v>563.09143800000004</c:v>
                </c:pt>
                <c:pt idx="345">
                  <c:v>563.26533900000004</c:v>
                </c:pt>
                <c:pt idx="346">
                  <c:v>563.26533900000004</c:v>
                </c:pt>
                <c:pt idx="347">
                  <c:v>563.26533900000004</c:v>
                </c:pt>
                <c:pt idx="348">
                  <c:v>563.26533900000004</c:v>
                </c:pt>
                <c:pt idx="349">
                  <c:v>563.26533900000004</c:v>
                </c:pt>
                <c:pt idx="350">
                  <c:v>563.26533900000004</c:v>
                </c:pt>
                <c:pt idx="351">
                  <c:v>563.26533900000004</c:v>
                </c:pt>
                <c:pt idx="352">
                  <c:v>563.43924000000004</c:v>
                </c:pt>
                <c:pt idx="353">
                  <c:v>563.26533900000004</c:v>
                </c:pt>
                <c:pt idx="354">
                  <c:v>563.26533900000004</c:v>
                </c:pt>
                <c:pt idx="355">
                  <c:v>563.26533900000004</c:v>
                </c:pt>
                <c:pt idx="356">
                  <c:v>563.26533900000004</c:v>
                </c:pt>
                <c:pt idx="357">
                  <c:v>563.09143800000004</c:v>
                </c:pt>
                <c:pt idx="358">
                  <c:v>562.91753700000004</c:v>
                </c:pt>
                <c:pt idx="359">
                  <c:v>562.91753700000004</c:v>
                </c:pt>
                <c:pt idx="360">
                  <c:v>562.91753700000004</c:v>
                </c:pt>
                <c:pt idx="361">
                  <c:v>562.74363600000004</c:v>
                </c:pt>
                <c:pt idx="362">
                  <c:v>562.74363600000004</c:v>
                </c:pt>
                <c:pt idx="363">
                  <c:v>562.56973500000004</c:v>
                </c:pt>
                <c:pt idx="364">
                  <c:v>562.39583400000004</c:v>
                </c:pt>
                <c:pt idx="365">
                  <c:v>562.22193300000004</c:v>
                </c:pt>
                <c:pt idx="366">
                  <c:v>562.04803200000003</c:v>
                </c:pt>
                <c:pt idx="367">
                  <c:v>562.04803200000003</c:v>
                </c:pt>
                <c:pt idx="368">
                  <c:v>561.70023000000003</c:v>
                </c:pt>
                <c:pt idx="369">
                  <c:v>561.35242800000003</c:v>
                </c:pt>
                <c:pt idx="370">
                  <c:v>561.35242800000003</c:v>
                </c:pt>
                <c:pt idx="371">
                  <c:v>560.83072500000003</c:v>
                </c:pt>
                <c:pt idx="372">
                  <c:v>560.48292300000003</c:v>
                </c:pt>
                <c:pt idx="373">
                  <c:v>560.13512100000003</c:v>
                </c:pt>
                <c:pt idx="374">
                  <c:v>559.96122000000003</c:v>
                </c:pt>
                <c:pt idx="375">
                  <c:v>559.43951700000002</c:v>
                </c:pt>
                <c:pt idx="376">
                  <c:v>558.91781400000002</c:v>
                </c:pt>
                <c:pt idx="377">
                  <c:v>558.57001200000002</c:v>
                </c:pt>
                <c:pt idx="378">
                  <c:v>557.87440800000002</c:v>
                </c:pt>
                <c:pt idx="379">
                  <c:v>557.00490300000001</c:v>
                </c:pt>
                <c:pt idx="380">
                  <c:v>556.13539800000001</c:v>
                </c:pt>
                <c:pt idx="381">
                  <c:v>555.43979400000001</c:v>
                </c:pt>
                <c:pt idx="382">
                  <c:v>554.570289</c:v>
                </c:pt>
                <c:pt idx="383">
                  <c:v>553.526883</c:v>
                </c:pt>
                <c:pt idx="384">
                  <c:v>552.30957599999999</c:v>
                </c:pt>
                <c:pt idx="385">
                  <c:v>551.26616999999999</c:v>
                </c:pt>
                <c:pt idx="386">
                  <c:v>549.70106099999998</c:v>
                </c:pt>
                <c:pt idx="387">
                  <c:v>548.13595199999997</c:v>
                </c:pt>
                <c:pt idx="388">
                  <c:v>546.39694199999997</c:v>
                </c:pt>
                <c:pt idx="389">
                  <c:v>544.83183299999996</c:v>
                </c:pt>
                <c:pt idx="390">
                  <c:v>542.74502099999995</c:v>
                </c:pt>
                <c:pt idx="391">
                  <c:v>540.83210999999994</c:v>
                </c:pt>
                <c:pt idx="392">
                  <c:v>538.74529800000005</c:v>
                </c:pt>
                <c:pt idx="393">
                  <c:v>536.31068400000004</c:v>
                </c:pt>
                <c:pt idx="394">
                  <c:v>534.04997100000003</c:v>
                </c:pt>
                <c:pt idx="395">
                  <c:v>531.78925800000002</c:v>
                </c:pt>
                <c:pt idx="396">
                  <c:v>529.18074300000001</c:v>
                </c:pt>
                <c:pt idx="397">
                  <c:v>526.572228</c:v>
                </c:pt>
                <c:pt idx="398">
                  <c:v>523.78981199999998</c:v>
                </c:pt>
                <c:pt idx="399">
                  <c:v>521.18129699999997</c:v>
                </c:pt>
                <c:pt idx="400">
                  <c:v>518.22497999999996</c:v>
                </c:pt>
                <c:pt idx="401">
                  <c:v>515.26866299999995</c:v>
                </c:pt>
                <c:pt idx="402">
                  <c:v>512.31234600000005</c:v>
                </c:pt>
                <c:pt idx="403">
                  <c:v>509.18212799999998</c:v>
                </c:pt>
                <c:pt idx="404">
                  <c:v>505.70410800000002</c:v>
                </c:pt>
                <c:pt idx="405">
                  <c:v>502.39998900000001</c:v>
                </c:pt>
                <c:pt idx="406">
                  <c:v>498.74806799999999</c:v>
                </c:pt>
                <c:pt idx="407">
                  <c:v>495.09614699999997</c:v>
                </c:pt>
                <c:pt idx="408">
                  <c:v>491.27032500000001</c:v>
                </c:pt>
                <c:pt idx="409">
                  <c:v>487.096701</c:v>
                </c:pt>
                <c:pt idx="410">
                  <c:v>482.74917599999998</c:v>
                </c:pt>
                <c:pt idx="411">
                  <c:v>478.22775000000001</c:v>
                </c:pt>
                <c:pt idx="412">
                  <c:v>472.83681899999999</c:v>
                </c:pt>
                <c:pt idx="413">
                  <c:v>466.05468000000002</c:v>
                </c:pt>
                <c:pt idx="414">
                  <c:v>457.70743199999998</c:v>
                </c:pt>
                <c:pt idx="415">
                  <c:v>444.49095599999998</c:v>
                </c:pt>
                <c:pt idx="416">
                  <c:v>428.49206400000003</c:v>
                </c:pt>
              </c:numCache>
            </c:numRef>
          </c:yVal>
          <c:smooth val="1"/>
          <c:extLst>
            <c:ext xmlns:c16="http://schemas.microsoft.com/office/drawing/2014/chart" uri="{C3380CC4-5D6E-409C-BE32-E72D297353CC}">
              <c16:uniqueId val="{00000004-442C-44F5-B1A3-67F17A509871}"/>
            </c:ext>
          </c:extLst>
        </c:ser>
        <c:ser>
          <c:idx val="5"/>
          <c:order val="5"/>
          <c:tx>
            <c:v>BT6</c:v>
          </c:tx>
          <c:spPr>
            <a:ln w="19047" cap="rnd">
              <a:solidFill>
                <a:schemeClr val="accent6"/>
              </a:solidFill>
              <a:round/>
            </a:ln>
            <a:effectLst/>
          </c:spPr>
          <c:marker>
            <c:symbol val="none"/>
          </c:marker>
          <c:xVal>
            <c:numRef>
              <c:f>'final graphs'!$K$3:$K$270</c:f>
              <c:numCache>
                <c:formatCode>General</c:formatCode>
                <c:ptCount val="268"/>
                <c:pt idx="0">
                  <c:v>0</c:v>
                </c:pt>
                <c:pt idx="1">
                  <c:v>2.16E-3</c:v>
                </c:pt>
                <c:pt idx="2">
                  <c:v>2.16E-3</c:v>
                </c:pt>
                <c:pt idx="3">
                  <c:v>2.16E-3</c:v>
                </c:pt>
                <c:pt idx="4">
                  <c:v>2.16E-3</c:v>
                </c:pt>
                <c:pt idx="5">
                  <c:v>2.16E-3</c:v>
                </c:pt>
                <c:pt idx="6">
                  <c:v>2.16E-3</c:v>
                </c:pt>
                <c:pt idx="7">
                  <c:v>2.16E-3</c:v>
                </c:pt>
                <c:pt idx="8">
                  <c:v>2.16E-3</c:v>
                </c:pt>
                <c:pt idx="9">
                  <c:v>2.16E-3</c:v>
                </c:pt>
                <c:pt idx="10">
                  <c:v>4.3200000000000001E-3</c:v>
                </c:pt>
                <c:pt idx="11">
                  <c:v>4.3200000000000001E-3</c:v>
                </c:pt>
                <c:pt idx="12">
                  <c:v>4.3200000000000001E-3</c:v>
                </c:pt>
                <c:pt idx="13">
                  <c:v>4.3200000000000001E-3</c:v>
                </c:pt>
                <c:pt idx="14">
                  <c:v>4.3200000000000001E-3</c:v>
                </c:pt>
                <c:pt idx="15">
                  <c:v>4.3200000000000001E-3</c:v>
                </c:pt>
                <c:pt idx="16">
                  <c:v>4.3200000000000001E-3</c:v>
                </c:pt>
                <c:pt idx="17">
                  <c:v>4.3200000000000001E-3</c:v>
                </c:pt>
                <c:pt idx="18">
                  <c:v>6.4799999999999996E-3</c:v>
                </c:pt>
                <c:pt idx="19">
                  <c:v>6.4799999999999996E-3</c:v>
                </c:pt>
                <c:pt idx="20">
                  <c:v>6.4799999999999996E-3</c:v>
                </c:pt>
                <c:pt idx="21">
                  <c:v>6.4799999999999996E-3</c:v>
                </c:pt>
                <c:pt idx="22">
                  <c:v>6.4799999999999996E-3</c:v>
                </c:pt>
                <c:pt idx="23">
                  <c:v>8.6400000000000001E-3</c:v>
                </c:pt>
                <c:pt idx="24">
                  <c:v>8.6400000000000001E-3</c:v>
                </c:pt>
                <c:pt idx="25">
                  <c:v>8.6400000000000001E-3</c:v>
                </c:pt>
                <c:pt idx="26">
                  <c:v>8.6400000000000001E-3</c:v>
                </c:pt>
                <c:pt idx="27">
                  <c:v>8.6400000000000001E-3</c:v>
                </c:pt>
                <c:pt idx="28">
                  <c:v>8.6400000000000001E-3</c:v>
                </c:pt>
                <c:pt idx="29">
                  <c:v>8.6400000000000001E-3</c:v>
                </c:pt>
                <c:pt idx="30">
                  <c:v>1.0800000000000001E-2</c:v>
                </c:pt>
                <c:pt idx="31">
                  <c:v>1.0800000000000001E-2</c:v>
                </c:pt>
                <c:pt idx="32">
                  <c:v>1.0800000000000001E-2</c:v>
                </c:pt>
                <c:pt idx="33">
                  <c:v>1.2959999999999999E-2</c:v>
                </c:pt>
                <c:pt idx="34">
                  <c:v>1.2959999999999999E-2</c:v>
                </c:pt>
                <c:pt idx="35">
                  <c:v>1.2959999999999999E-2</c:v>
                </c:pt>
                <c:pt idx="36">
                  <c:v>1.512E-2</c:v>
                </c:pt>
                <c:pt idx="37">
                  <c:v>1.512E-2</c:v>
                </c:pt>
                <c:pt idx="38">
                  <c:v>1.512E-2</c:v>
                </c:pt>
                <c:pt idx="39">
                  <c:v>1.728E-2</c:v>
                </c:pt>
                <c:pt idx="40">
                  <c:v>1.728E-2</c:v>
                </c:pt>
                <c:pt idx="41">
                  <c:v>1.728E-2</c:v>
                </c:pt>
                <c:pt idx="42">
                  <c:v>1.728E-2</c:v>
                </c:pt>
                <c:pt idx="43">
                  <c:v>1.728E-2</c:v>
                </c:pt>
                <c:pt idx="44">
                  <c:v>1.9439999999999999E-2</c:v>
                </c:pt>
                <c:pt idx="45">
                  <c:v>1.9439999999999999E-2</c:v>
                </c:pt>
                <c:pt idx="46">
                  <c:v>2.1600000000000001E-2</c:v>
                </c:pt>
                <c:pt idx="47">
                  <c:v>2.1600000000000001E-2</c:v>
                </c:pt>
                <c:pt idx="48">
                  <c:v>2.1600000000000001E-2</c:v>
                </c:pt>
                <c:pt idx="49">
                  <c:v>2.376E-2</c:v>
                </c:pt>
                <c:pt idx="50">
                  <c:v>2.376E-2</c:v>
                </c:pt>
                <c:pt idx="51">
                  <c:v>2.5919999999999999E-2</c:v>
                </c:pt>
                <c:pt idx="52">
                  <c:v>2.5919999999999999E-2</c:v>
                </c:pt>
                <c:pt idx="53">
                  <c:v>2.5919999999999999E-2</c:v>
                </c:pt>
                <c:pt idx="54">
                  <c:v>2.5919999999999999E-2</c:v>
                </c:pt>
                <c:pt idx="55">
                  <c:v>2.5919999999999999E-2</c:v>
                </c:pt>
                <c:pt idx="56">
                  <c:v>2.8080000000000001E-2</c:v>
                </c:pt>
                <c:pt idx="57">
                  <c:v>2.8080000000000001E-2</c:v>
                </c:pt>
                <c:pt idx="58">
                  <c:v>2.8080000000000001E-2</c:v>
                </c:pt>
                <c:pt idx="59">
                  <c:v>3.024E-2</c:v>
                </c:pt>
                <c:pt idx="60">
                  <c:v>3.024E-2</c:v>
                </c:pt>
                <c:pt idx="61">
                  <c:v>3.2399999999999998E-2</c:v>
                </c:pt>
                <c:pt idx="62">
                  <c:v>3.2399999999999998E-2</c:v>
                </c:pt>
                <c:pt idx="63">
                  <c:v>3.2399999999999998E-2</c:v>
                </c:pt>
                <c:pt idx="64">
                  <c:v>3.456E-2</c:v>
                </c:pt>
                <c:pt idx="65">
                  <c:v>3.456E-2</c:v>
                </c:pt>
                <c:pt idx="66">
                  <c:v>3.456E-2</c:v>
                </c:pt>
                <c:pt idx="67">
                  <c:v>3.456E-2</c:v>
                </c:pt>
                <c:pt idx="68">
                  <c:v>3.456E-2</c:v>
                </c:pt>
                <c:pt idx="69">
                  <c:v>3.6720000000000003E-2</c:v>
                </c:pt>
                <c:pt idx="70">
                  <c:v>3.6720000000000003E-2</c:v>
                </c:pt>
                <c:pt idx="71">
                  <c:v>3.6720000000000003E-2</c:v>
                </c:pt>
                <c:pt idx="72">
                  <c:v>3.8879999999999998E-2</c:v>
                </c:pt>
                <c:pt idx="73">
                  <c:v>3.8879999999999998E-2</c:v>
                </c:pt>
                <c:pt idx="74">
                  <c:v>4.104E-2</c:v>
                </c:pt>
                <c:pt idx="75">
                  <c:v>4.104E-2</c:v>
                </c:pt>
                <c:pt idx="76">
                  <c:v>4.104E-2</c:v>
                </c:pt>
                <c:pt idx="77">
                  <c:v>4.3200000000000002E-2</c:v>
                </c:pt>
                <c:pt idx="78">
                  <c:v>4.3200000000000002E-2</c:v>
                </c:pt>
                <c:pt idx="79">
                  <c:v>4.3200000000000002E-2</c:v>
                </c:pt>
                <c:pt idx="80">
                  <c:v>4.3200000000000002E-2</c:v>
                </c:pt>
                <c:pt idx="81">
                  <c:v>4.3200000000000002E-2</c:v>
                </c:pt>
                <c:pt idx="82">
                  <c:v>4.5359999999999998E-2</c:v>
                </c:pt>
                <c:pt idx="83">
                  <c:v>4.5359999999999998E-2</c:v>
                </c:pt>
                <c:pt idx="84">
                  <c:v>4.752E-2</c:v>
                </c:pt>
                <c:pt idx="85">
                  <c:v>4.752E-2</c:v>
                </c:pt>
                <c:pt idx="86">
                  <c:v>4.9680000000000002E-2</c:v>
                </c:pt>
                <c:pt idx="87">
                  <c:v>4.9680000000000002E-2</c:v>
                </c:pt>
                <c:pt idx="88">
                  <c:v>4.9680000000000002E-2</c:v>
                </c:pt>
                <c:pt idx="89">
                  <c:v>5.1839999999999997E-2</c:v>
                </c:pt>
                <c:pt idx="90">
                  <c:v>5.1839999999999997E-2</c:v>
                </c:pt>
                <c:pt idx="91">
                  <c:v>5.1839999999999997E-2</c:v>
                </c:pt>
                <c:pt idx="92">
                  <c:v>5.1839999999999997E-2</c:v>
                </c:pt>
                <c:pt idx="93">
                  <c:v>5.1839999999999997E-2</c:v>
                </c:pt>
                <c:pt idx="94">
                  <c:v>5.3999999999999999E-2</c:v>
                </c:pt>
                <c:pt idx="95">
                  <c:v>5.3999999999999999E-2</c:v>
                </c:pt>
                <c:pt idx="96">
                  <c:v>5.6160000000000002E-2</c:v>
                </c:pt>
                <c:pt idx="97">
                  <c:v>5.6160000000000002E-2</c:v>
                </c:pt>
                <c:pt idx="98">
                  <c:v>5.6160000000000002E-2</c:v>
                </c:pt>
                <c:pt idx="99">
                  <c:v>5.8319999999999997E-2</c:v>
                </c:pt>
                <c:pt idx="100">
                  <c:v>5.8319999999999997E-2</c:v>
                </c:pt>
                <c:pt idx="101">
                  <c:v>6.0479999999999999E-2</c:v>
                </c:pt>
                <c:pt idx="102">
                  <c:v>6.0479999999999999E-2</c:v>
                </c:pt>
                <c:pt idx="103">
                  <c:v>6.0479999999999999E-2</c:v>
                </c:pt>
                <c:pt idx="104">
                  <c:v>6.0479999999999999E-2</c:v>
                </c:pt>
                <c:pt idx="105">
                  <c:v>6.0479999999999999E-2</c:v>
                </c:pt>
                <c:pt idx="106">
                  <c:v>6.2640000000000001E-2</c:v>
                </c:pt>
                <c:pt idx="107">
                  <c:v>6.2640000000000001E-2</c:v>
                </c:pt>
                <c:pt idx="108">
                  <c:v>6.4799999999999996E-2</c:v>
                </c:pt>
                <c:pt idx="109">
                  <c:v>6.4799999999999996E-2</c:v>
                </c:pt>
                <c:pt idx="110">
                  <c:v>6.4799999999999996E-2</c:v>
                </c:pt>
                <c:pt idx="111">
                  <c:v>6.6960000000000006E-2</c:v>
                </c:pt>
                <c:pt idx="112">
                  <c:v>6.6960000000000006E-2</c:v>
                </c:pt>
                <c:pt idx="113">
                  <c:v>6.9120000000000001E-2</c:v>
                </c:pt>
                <c:pt idx="114">
                  <c:v>6.9120000000000001E-2</c:v>
                </c:pt>
                <c:pt idx="115">
                  <c:v>6.9120000000000001E-2</c:v>
                </c:pt>
                <c:pt idx="116">
                  <c:v>6.9120000000000001E-2</c:v>
                </c:pt>
                <c:pt idx="117">
                  <c:v>6.9120000000000001E-2</c:v>
                </c:pt>
                <c:pt idx="118">
                  <c:v>7.1279999999999996E-2</c:v>
                </c:pt>
                <c:pt idx="119">
                  <c:v>7.1279999999999996E-2</c:v>
                </c:pt>
                <c:pt idx="120">
                  <c:v>7.1279999999999996E-2</c:v>
                </c:pt>
                <c:pt idx="121">
                  <c:v>7.3440000000000005E-2</c:v>
                </c:pt>
                <c:pt idx="122">
                  <c:v>7.3440000000000005E-2</c:v>
                </c:pt>
                <c:pt idx="123">
                  <c:v>7.5600000000000001E-2</c:v>
                </c:pt>
                <c:pt idx="124">
                  <c:v>7.5600000000000001E-2</c:v>
                </c:pt>
                <c:pt idx="125">
                  <c:v>7.7759999999999996E-2</c:v>
                </c:pt>
                <c:pt idx="126">
                  <c:v>7.7759999999999996E-2</c:v>
                </c:pt>
                <c:pt idx="127">
                  <c:v>7.7759999999999996E-2</c:v>
                </c:pt>
                <c:pt idx="128">
                  <c:v>7.7759999999999996E-2</c:v>
                </c:pt>
                <c:pt idx="129">
                  <c:v>7.7759999999999996E-2</c:v>
                </c:pt>
                <c:pt idx="130">
                  <c:v>7.9920000000000005E-2</c:v>
                </c:pt>
                <c:pt idx="131">
                  <c:v>7.9920000000000005E-2</c:v>
                </c:pt>
                <c:pt idx="132">
                  <c:v>7.9920000000000005E-2</c:v>
                </c:pt>
                <c:pt idx="133">
                  <c:v>8.208E-2</c:v>
                </c:pt>
                <c:pt idx="134">
                  <c:v>8.208E-2</c:v>
                </c:pt>
                <c:pt idx="135">
                  <c:v>8.4239999999999995E-2</c:v>
                </c:pt>
                <c:pt idx="136">
                  <c:v>8.4239999999999995E-2</c:v>
                </c:pt>
                <c:pt idx="137">
                  <c:v>8.4239999999999995E-2</c:v>
                </c:pt>
                <c:pt idx="138">
                  <c:v>8.6400000000000005E-2</c:v>
                </c:pt>
                <c:pt idx="139">
                  <c:v>8.6400000000000005E-2</c:v>
                </c:pt>
                <c:pt idx="140">
                  <c:v>8.6400000000000005E-2</c:v>
                </c:pt>
                <c:pt idx="141">
                  <c:v>8.6400000000000005E-2</c:v>
                </c:pt>
                <c:pt idx="142">
                  <c:v>8.856E-2</c:v>
                </c:pt>
                <c:pt idx="143">
                  <c:v>8.856E-2</c:v>
                </c:pt>
                <c:pt idx="144">
                  <c:v>8.856E-2</c:v>
                </c:pt>
                <c:pt idx="145">
                  <c:v>9.0719999999999995E-2</c:v>
                </c:pt>
                <c:pt idx="146">
                  <c:v>9.0719999999999995E-2</c:v>
                </c:pt>
                <c:pt idx="147">
                  <c:v>9.2880000000000004E-2</c:v>
                </c:pt>
                <c:pt idx="148">
                  <c:v>9.2880000000000004E-2</c:v>
                </c:pt>
                <c:pt idx="149">
                  <c:v>9.2880000000000004E-2</c:v>
                </c:pt>
                <c:pt idx="150">
                  <c:v>9.5039999999999999E-2</c:v>
                </c:pt>
                <c:pt idx="151">
                  <c:v>9.5039999999999999E-2</c:v>
                </c:pt>
                <c:pt idx="152">
                  <c:v>9.5039999999999999E-2</c:v>
                </c:pt>
                <c:pt idx="153">
                  <c:v>9.5039999999999999E-2</c:v>
                </c:pt>
                <c:pt idx="154">
                  <c:v>9.5039999999999999E-2</c:v>
                </c:pt>
                <c:pt idx="155">
                  <c:v>9.7199999999999995E-2</c:v>
                </c:pt>
                <c:pt idx="156">
                  <c:v>9.7199999999999995E-2</c:v>
                </c:pt>
                <c:pt idx="157">
                  <c:v>9.9360000000000004E-2</c:v>
                </c:pt>
                <c:pt idx="158">
                  <c:v>9.9360000000000004E-2</c:v>
                </c:pt>
                <c:pt idx="159">
                  <c:v>0.10152</c:v>
                </c:pt>
                <c:pt idx="160">
                  <c:v>0.10152</c:v>
                </c:pt>
                <c:pt idx="161">
                  <c:v>0.10152</c:v>
                </c:pt>
                <c:pt idx="162">
                  <c:v>0.10367999999999999</c:v>
                </c:pt>
                <c:pt idx="163">
                  <c:v>0.10367999999999999</c:v>
                </c:pt>
                <c:pt idx="164">
                  <c:v>0.10367999999999999</c:v>
                </c:pt>
                <c:pt idx="165">
                  <c:v>0.10367999999999999</c:v>
                </c:pt>
                <c:pt idx="166">
                  <c:v>0.10367999999999999</c:v>
                </c:pt>
                <c:pt idx="167">
                  <c:v>0.10584</c:v>
                </c:pt>
                <c:pt idx="168">
                  <c:v>0.10584</c:v>
                </c:pt>
                <c:pt idx="169">
                  <c:v>0.108</c:v>
                </c:pt>
                <c:pt idx="170">
                  <c:v>0.108</c:v>
                </c:pt>
                <c:pt idx="171">
                  <c:v>0.108</c:v>
                </c:pt>
                <c:pt idx="172">
                  <c:v>0.11015999999999999</c:v>
                </c:pt>
                <c:pt idx="173">
                  <c:v>0.11015999999999999</c:v>
                </c:pt>
                <c:pt idx="174">
                  <c:v>0.11232</c:v>
                </c:pt>
                <c:pt idx="175">
                  <c:v>0.11232</c:v>
                </c:pt>
                <c:pt idx="176">
                  <c:v>0.11232</c:v>
                </c:pt>
                <c:pt idx="177">
                  <c:v>0.11232</c:v>
                </c:pt>
                <c:pt idx="178">
                  <c:v>0.11232</c:v>
                </c:pt>
                <c:pt idx="179">
                  <c:v>0.11448</c:v>
                </c:pt>
                <c:pt idx="180">
                  <c:v>0.11448</c:v>
                </c:pt>
                <c:pt idx="181">
                  <c:v>0.11663999999999999</c:v>
                </c:pt>
                <c:pt idx="182">
                  <c:v>0.11663999999999999</c:v>
                </c:pt>
                <c:pt idx="183">
                  <c:v>0.11663999999999999</c:v>
                </c:pt>
                <c:pt idx="184">
                  <c:v>0.1188</c:v>
                </c:pt>
                <c:pt idx="185">
                  <c:v>0.1188</c:v>
                </c:pt>
                <c:pt idx="186">
                  <c:v>0.12096</c:v>
                </c:pt>
                <c:pt idx="187">
                  <c:v>0.12096</c:v>
                </c:pt>
                <c:pt idx="188">
                  <c:v>0.12096</c:v>
                </c:pt>
                <c:pt idx="189">
                  <c:v>0.12096</c:v>
                </c:pt>
                <c:pt idx="190">
                  <c:v>0.12096</c:v>
                </c:pt>
                <c:pt idx="191">
                  <c:v>0.12311999999999999</c:v>
                </c:pt>
                <c:pt idx="192">
                  <c:v>0.12311999999999999</c:v>
                </c:pt>
                <c:pt idx="193">
                  <c:v>0.12311999999999999</c:v>
                </c:pt>
                <c:pt idx="194">
                  <c:v>0.12528</c:v>
                </c:pt>
                <c:pt idx="195">
                  <c:v>0.12528</c:v>
                </c:pt>
                <c:pt idx="196">
                  <c:v>0.12744</c:v>
                </c:pt>
                <c:pt idx="197">
                  <c:v>0.12744</c:v>
                </c:pt>
                <c:pt idx="198">
                  <c:v>0.12744</c:v>
                </c:pt>
                <c:pt idx="199">
                  <c:v>0.12959999999999999</c:v>
                </c:pt>
                <c:pt idx="200">
                  <c:v>0.12959999999999999</c:v>
                </c:pt>
                <c:pt idx="201">
                  <c:v>0.12959999999999999</c:v>
                </c:pt>
                <c:pt idx="202">
                  <c:v>0.12959999999999999</c:v>
                </c:pt>
                <c:pt idx="203">
                  <c:v>0.13175999999999999</c:v>
                </c:pt>
                <c:pt idx="204">
                  <c:v>0.13175999999999999</c:v>
                </c:pt>
                <c:pt idx="205">
                  <c:v>0.13175999999999999</c:v>
                </c:pt>
                <c:pt idx="206">
                  <c:v>0.13392000000000001</c:v>
                </c:pt>
                <c:pt idx="207">
                  <c:v>0.13392000000000001</c:v>
                </c:pt>
                <c:pt idx="208">
                  <c:v>0.13608000000000001</c:v>
                </c:pt>
                <c:pt idx="209">
                  <c:v>0.13608000000000001</c:v>
                </c:pt>
                <c:pt idx="210">
                  <c:v>0.13608000000000001</c:v>
                </c:pt>
                <c:pt idx="211">
                  <c:v>0.13824</c:v>
                </c:pt>
                <c:pt idx="212">
                  <c:v>0.13824</c:v>
                </c:pt>
                <c:pt idx="213">
                  <c:v>0.13824</c:v>
                </c:pt>
                <c:pt idx="214">
                  <c:v>0.13824</c:v>
                </c:pt>
                <c:pt idx="215">
                  <c:v>0.1404</c:v>
                </c:pt>
                <c:pt idx="216">
                  <c:v>0.1404</c:v>
                </c:pt>
                <c:pt idx="217">
                  <c:v>0.1404</c:v>
                </c:pt>
                <c:pt idx="218">
                  <c:v>0.14255999999999999</c:v>
                </c:pt>
                <c:pt idx="219">
                  <c:v>0.14255999999999999</c:v>
                </c:pt>
                <c:pt idx="220">
                  <c:v>0.14471999999999999</c:v>
                </c:pt>
                <c:pt idx="221">
                  <c:v>0.14471999999999999</c:v>
                </c:pt>
                <c:pt idx="222">
                  <c:v>0.14471999999999999</c:v>
                </c:pt>
                <c:pt idx="223">
                  <c:v>0.14688000000000001</c:v>
                </c:pt>
                <c:pt idx="224">
                  <c:v>0.14688000000000001</c:v>
                </c:pt>
                <c:pt idx="225">
                  <c:v>0.14688000000000001</c:v>
                </c:pt>
                <c:pt idx="226">
                  <c:v>0.14688000000000001</c:v>
                </c:pt>
                <c:pt idx="227">
                  <c:v>0.14688000000000001</c:v>
                </c:pt>
                <c:pt idx="228">
                  <c:v>0.14904000000000001</c:v>
                </c:pt>
                <c:pt idx="229">
                  <c:v>0.14904000000000001</c:v>
                </c:pt>
                <c:pt idx="230">
                  <c:v>0.1512</c:v>
                </c:pt>
                <c:pt idx="231">
                  <c:v>0.1512</c:v>
                </c:pt>
                <c:pt idx="232">
                  <c:v>0.15336</c:v>
                </c:pt>
                <c:pt idx="233">
                  <c:v>0.15336</c:v>
                </c:pt>
                <c:pt idx="234">
                  <c:v>0.15336</c:v>
                </c:pt>
                <c:pt idx="235">
                  <c:v>0.15551999999999999</c:v>
                </c:pt>
                <c:pt idx="236">
                  <c:v>0.15551999999999999</c:v>
                </c:pt>
                <c:pt idx="237">
                  <c:v>0.15551999999999999</c:v>
                </c:pt>
                <c:pt idx="238">
                  <c:v>0.15551999999999999</c:v>
                </c:pt>
                <c:pt idx="239">
                  <c:v>0.15551999999999999</c:v>
                </c:pt>
                <c:pt idx="240">
                  <c:v>0.15767999999999999</c:v>
                </c:pt>
                <c:pt idx="241">
                  <c:v>0.15767999999999999</c:v>
                </c:pt>
                <c:pt idx="242">
                  <c:v>0.15984000000000001</c:v>
                </c:pt>
                <c:pt idx="243">
                  <c:v>0.15984000000000001</c:v>
                </c:pt>
                <c:pt idx="244">
                  <c:v>0.16200000000000001</c:v>
                </c:pt>
                <c:pt idx="245">
                  <c:v>0.16200000000000001</c:v>
                </c:pt>
                <c:pt idx="246">
                  <c:v>0.16200000000000001</c:v>
                </c:pt>
                <c:pt idx="247">
                  <c:v>0.16416</c:v>
                </c:pt>
                <c:pt idx="248">
                  <c:v>0.16416</c:v>
                </c:pt>
                <c:pt idx="249">
                  <c:v>0.16416</c:v>
                </c:pt>
                <c:pt idx="250">
                  <c:v>0.16416</c:v>
                </c:pt>
                <c:pt idx="251">
                  <c:v>0.16632</c:v>
                </c:pt>
                <c:pt idx="252">
                  <c:v>0.16632</c:v>
                </c:pt>
                <c:pt idx="253">
                  <c:v>0.16632</c:v>
                </c:pt>
                <c:pt idx="254">
                  <c:v>0.16847999999999999</c:v>
                </c:pt>
                <c:pt idx="255">
                  <c:v>0.16847999999999999</c:v>
                </c:pt>
                <c:pt idx="256">
                  <c:v>0.17063999999999999</c:v>
                </c:pt>
                <c:pt idx="257">
                  <c:v>0.17063999999999999</c:v>
                </c:pt>
                <c:pt idx="258">
                  <c:v>0.17280000000000001</c:v>
                </c:pt>
                <c:pt idx="259">
                  <c:v>0.17280000000000001</c:v>
                </c:pt>
                <c:pt idx="260">
                  <c:v>0.17280000000000001</c:v>
                </c:pt>
                <c:pt idx="261">
                  <c:v>0.17280000000000001</c:v>
                </c:pt>
                <c:pt idx="262">
                  <c:v>0.17280000000000001</c:v>
                </c:pt>
                <c:pt idx="263">
                  <c:v>0.17496</c:v>
                </c:pt>
                <c:pt idx="264">
                  <c:v>0.17496</c:v>
                </c:pt>
                <c:pt idx="265">
                  <c:v>0.17712</c:v>
                </c:pt>
                <c:pt idx="266">
                  <c:v>0.17712</c:v>
                </c:pt>
                <c:pt idx="267">
                  <c:v>0.19008</c:v>
                </c:pt>
              </c:numCache>
            </c:numRef>
          </c:xVal>
          <c:yVal>
            <c:numRef>
              <c:f>'final graphs'!$L$3:$L$270</c:f>
              <c:numCache>
                <c:formatCode>General</c:formatCode>
                <c:ptCount val="268"/>
                <c:pt idx="0">
                  <c:v>0</c:v>
                </c:pt>
                <c:pt idx="1">
                  <c:v>47.221574400000002</c:v>
                </c:pt>
                <c:pt idx="2">
                  <c:v>48.4736616</c:v>
                </c:pt>
                <c:pt idx="3">
                  <c:v>49.904618399999997</c:v>
                </c:pt>
                <c:pt idx="4">
                  <c:v>51.156705600000002</c:v>
                </c:pt>
                <c:pt idx="5">
                  <c:v>52.408792800000001</c:v>
                </c:pt>
                <c:pt idx="6">
                  <c:v>53.4820104</c:v>
                </c:pt>
                <c:pt idx="7">
                  <c:v>54.912967199999997</c:v>
                </c:pt>
                <c:pt idx="8">
                  <c:v>56.343924000000001</c:v>
                </c:pt>
                <c:pt idx="9">
                  <c:v>57.5960112</c:v>
                </c:pt>
                <c:pt idx="10">
                  <c:v>58.669228799999999</c:v>
                </c:pt>
                <c:pt idx="11">
                  <c:v>59.5635768</c:v>
                </c:pt>
                <c:pt idx="12">
                  <c:v>60.815663999999998</c:v>
                </c:pt>
                <c:pt idx="13">
                  <c:v>62.067751199999996</c:v>
                </c:pt>
                <c:pt idx="14">
                  <c:v>63.140968800000003</c:v>
                </c:pt>
                <c:pt idx="15">
                  <c:v>64.393056000000001</c:v>
                </c:pt>
                <c:pt idx="16">
                  <c:v>65.824012800000006</c:v>
                </c:pt>
                <c:pt idx="17">
                  <c:v>67.791578400000006</c:v>
                </c:pt>
                <c:pt idx="18">
                  <c:v>69.759144000000006</c:v>
                </c:pt>
                <c:pt idx="19">
                  <c:v>71.368970399999995</c:v>
                </c:pt>
                <c:pt idx="20">
                  <c:v>73.157666399999997</c:v>
                </c:pt>
                <c:pt idx="21">
                  <c:v>75.125231999999997</c:v>
                </c:pt>
                <c:pt idx="22">
                  <c:v>77.092797599999997</c:v>
                </c:pt>
                <c:pt idx="23">
                  <c:v>78.702624</c:v>
                </c:pt>
                <c:pt idx="24">
                  <c:v>77.450536799999995</c:v>
                </c:pt>
                <c:pt idx="25">
                  <c:v>75.304101599999996</c:v>
                </c:pt>
                <c:pt idx="26">
                  <c:v>72.084448800000004</c:v>
                </c:pt>
                <c:pt idx="27">
                  <c:v>82.280016000000003</c:v>
                </c:pt>
                <c:pt idx="28">
                  <c:v>85.141929599999997</c:v>
                </c:pt>
                <c:pt idx="29">
                  <c:v>88.540452000000002</c:v>
                </c:pt>
                <c:pt idx="30">
                  <c:v>91.938974400000006</c:v>
                </c:pt>
                <c:pt idx="31">
                  <c:v>95.337496799999997</c:v>
                </c:pt>
                <c:pt idx="32">
                  <c:v>98.736019200000001</c:v>
                </c:pt>
                <c:pt idx="33">
                  <c:v>102.3134112</c:v>
                </c:pt>
                <c:pt idx="34">
                  <c:v>105.89080319999999</c:v>
                </c:pt>
                <c:pt idx="35">
                  <c:v>109.4681952</c:v>
                </c:pt>
                <c:pt idx="36">
                  <c:v>113.2244568</c:v>
                </c:pt>
                <c:pt idx="37">
                  <c:v>116.9807184</c:v>
                </c:pt>
                <c:pt idx="38">
                  <c:v>121.2735888</c:v>
                </c:pt>
                <c:pt idx="39">
                  <c:v>125.92419839999999</c:v>
                </c:pt>
                <c:pt idx="40">
                  <c:v>130.93254719999999</c:v>
                </c:pt>
                <c:pt idx="41">
                  <c:v>136.11976559999999</c:v>
                </c:pt>
                <c:pt idx="42">
                  <c:v>141.306984</c:v>
                </c:pt>
                <c:pt idx="43">
                  <c:v>146.67307199999999</c:v>
                </c:pt>
                <c:pt idx="44">
                  <c:v>151.8602904</c:v>
                </c:pt>
                <c:pt idx="45">
                  <c:v>157.58411760000001</c:v>
                </c:pt>
                <c:pt idx="46">
                  <c:v>163.665684</c:v>
                </c:pt>
                <c:pt idx="47">
                  <c:v>169.74725040000001</c:v>
                </c:pt>
                <c:pt idx="48">
                  <c:v>175.4710776</c:v>
                </c:pt>
                <c:pt idx="49">
                  <c:v>181.55264399999999</c:v>
                </c:pt>
                <c:pt idx="50">
                  <c:v>187.9919496</c:v>
                </c:pt>
                <c:pt idx="51">
                  <c:v>194.43125520000001</c:v>
                </c:pt>
                <c:pt idx="52">
                  <c:v>200.87056079999999</c:v>
                </c:pt>
                <c:pt idx="53">
                  <c:v>207.48873599999999</c:v>
                </c:pt>
                <c:pt idx="54">
                  <c:v>213.74917199999999</c:v>
                </c:pt>
                <c:pt idx="55">
                  <c:v>220.1884776</c:v>
                </c:pt>
                <c:pt idx="56">
                  <c:v>226.4489136</c:v>
                </c:pt>
                <c:pt idx="57">
                  <c:v>232.7093496</c:v>
                </c:pt>
                <c:pt idx="58">
                  <c:v>239.8641336</c:v>
                </c:pt>
                <c:pt idx="59">
                  <c:v>246.840048</c:v>
                </c:pt>
                <c:pt idx="60">
                  <c:v>253.45822319999999</c:v>
                </c:pt>
                <c:pt idx="61">
                  <c:v>260.79187680000001</c:v>
                </c:pt>
                <c:pt idx="62">
                  <c:v>267.76779119999998</c:v>
                </c:pt>
                <c:pt idx="63">
                  <c:v>275.10144480000002</c:v>
                </c:pt>
                <c:pt idx="64">
                  <c:v>282.43509840000002</c:v>
                </c:pt>
                <c:pt idx="65">
                  <c:v>290.12649119999998</c:v>
                </c:pt>
                <c:pt idx="66">
                  <c:v>297.81788399999999</c:v>
                </c:pt>
                <c:pt idx="67">
                  <c:v>305.15153759999998</c:v>
                </c:pt>
                <c:pt idx="68">
                  <c:v>312.8429304</c:v>
                </c:pt>
                <c:pt idx="69">
                  <c:v>320.53432320000002</c:v>
                </c:pt>
                <c:pt idx="70">
                  <c:v>328.04684639999999</c:v>
                </c:pt>
                <c:pt idx="71">
                  <c:v>335.02276080000001</c:v>
                </c:pt>
                <c:pt idx="72">
                  <c:v>341.8198056</c:v>
                </c:pt>
                <c:pt idx="73">
                  <c:v>348.79572000000002</c:v>
                </c:pt>
                <c:pt idx="74">
                  <c:v>355.41389520000001</c:v>
                </c:pt>
                <c:pt idx="75">
                  <c:v>362.21093999999999</c:v>
                </c:pt>
                <c:pt idx="76">
                  <c:v>368.65024560000001</c:v>
                </c:pt>
                <c:pt idx="77">
                  <c:v>375.2684208</c:v>
                </c:pt>
                <c:pt idx="78">
                  <c:v>381.52885680000003</c:v>
                </c:pt>
                <c:pt idx="79">
                  <c:v>387.96816239999998</c:v>
                </c:pt>
                <c:pt idx="80">
                  <c:v>394.58633759999998</c:v>
                </c:pt>
                <c:pt idx="81">
                  <c:v>400.84677360000001</c:v>
                </c:pt>
                <c:pt idx="82">
                  <c:v>407.10720959999998</c:v>
                </c:pt>
                <c:pt idx="83">
                  <c:v>413.3676456</c:v>
                </c:pt>
                <c:pt idx="84">
                  <c:v>419.80695120000001</c:v>
                </c:pt>
                <c:pt idx="85">
                  <c:v>425.70964800000002</c:v>
                </c:pt>
                <c:pt idx="86">
                  <c:v>431.43347519999998</c:v>
                </c:pt>
                <c:pt idx="87">
                  <c:v>437.15730239999999</c:v>
                </c:pt>
                <c:pt idx="88">
                  <c:v>443.05999919999999</c:v>
                </c:pt>
                <c:pt idx="89">
                  <c:v>448.06834800000001</c:v>
                </c:pt>
                <c:pt idx="90">
                  <c:v>452.54008800000003</c:v>
                </c:pt>
                <c:pt idx="91">
                  <c:v>457.01182799999998</c:v>
                </c:pt>
                <c:pt idx="92">
                  <c:v>460.94695919999998</c:v>
                </c:pt>
                <c:pt idx="93">
                  <c:v>464.34548160000003</c:v>
                </c:pt>
                <c:pt idx="94">
                  <c:v>466.6707864</c:v>
                </c:pt>
                <c:pt idx="95">
                  <c:v>468.28061279999997</c:v>
                </c:pt>
                <c:pt idx="96">
                  <c:v>470.06930879999999</c:v>
                </c:pt>
                <c:pt idx="97">
                  <c:v>472.21574399999997</c:v>
                </c:pt>
                <c:pt idx="98">
                  <c:v>472.5734832</c:v>
                </c:pt>
                <c:pt idx="99">
                  <c:v>472.39461360000001</c:v>
                </c:pt>
                <c:pt idx="100">
                  <c:v>474.36217920000001</c:v>
                </c:pt>
                <c:pt idx="101">
                  <c:v>473.28896159999999</c:v>
                </c:pt>
                <c:pt idx="102">
                  <c:v>472.5734832</c:v>
                </c:pt>
                <c:pt idx="103">
                  <c:v>474.00443999999999</c:v>
                </c:pt>
                <c:pt idx="104">
                  <c:v>474.36217920000001</c:v>
                </c:pt>
                <c:pt idx="105">
                  <c:v>475.61426640000002</c:v>
                </c:pt>
                <c:pt idx="106">
                  <c:v>474.18330959999997</c:v>
                </c:pt>
                <c:pt idx="107">
                  <c:v>475.43539679999998</c:v>
                </c:pt>
                <c:pt idx="108">
                  <c:v>475.43539679999998</c:v>
                </c:pt>
                <c:pt idx="109">
                  <c:v>474.71991839999998</c:v>
                </c:pt>
                <c:pt idx="110">
                  <c:v>475.07765760000001</c:v>
                </c:pt>
                <c:pt idx="111">
                  <c:v>474.18330959999997</c:v>
                </c:pt>
                <c:pt idx="112">
                  <c:v>474.5410488</c:v>
                </c:pt>
                <c:pt idx="113">
                  <c:v>475.97200559999999</c:v>
                </c:pt>
                <c:pt idx="114">
                  <c:v>476.32974480000001</c:v>
                </c:pt>
                <c:pt idx="115">
                  <c:v>478.65504959999998</c:v>
                </c:pt>
                <c:pt idx="116">
                  <c:v>485.27322479999998</c:v>
                </c:pt>
                <c:pt idx="117">
                  <c:v>487.95626879999998</c:v>
                </c:pt>
                <c:pt idx="118">
                  <c:v>490.46044319999999</c:v>
                </c:pt>
                <c:pt idx="119">
                  <c:v>492.2491392</c:v>
                </c:pt>
                <c:pt idx="120">
                  <c:v>494.39557439999999</c:v>
                </c:pt>
                <c:pt idx="121">
                  <c:v>496.1842704</c:v>
                </c:pt>
                <c:pt idx="122">
                  <c:v>498.33070559999999</c:v>
                </c:pt>
                <c:pt idx="123">
                  <c:v>500.1194016</c:v>
                </c:pt>
                <c:pt idx="124">
                  <c:v>502.0869672</c:v>
                </c:pt>
                <c:pt idx="125">
                  <c:v>503.87566320000002</c:v>
                </c:pt>
                <c:pt idx="126">
                  <c:v>505.84322880000002</c:v>
                </c:pt>
                <c:pt idx="127">
                  <c:v>507.45305519999999</c:v>
                </c:pt>
                <c:pt idx="128">
                  <c:v>509.42062079999999</c:v>
                </c:pt>
                <c:pt idx="129">
                  <c:v>511.20931680000001</c:v>
                </c:pt>
                <c:pt idx="130">
                  <c:v>512.99801279999997</c:v>
                </c:pt>
                <c:pt idx="131">
                  <c:v>514.78670880000004</c:v>
                </c:pt>
                <c:pt idx="132">
                  <c:v>516.75427439999999</c:v>
                </c:pt>
                <c:pt idx="133">
                  <c:v>518.18523119999998</c:v>
                </c:pt>
                <c:pt idx="134">
                  <c:v>520.15279680000003</c:v>
                </c:pt>
                <c:pt idx="135">
                  <c:v>521.58375360000002</c:v>
                </c:pt>
                <c:pt idx="136">
                  <c:v>523.37244959999998</c:v>
                </c:pt>
                <c:pt idx="137">
                  <c:v>524.98227599999996</c:v>
                </c:pt>
                <c:pt idx="138">
                  <c:v>526.59210240000004</c:v>
                </c:pt>
                <c:pt idx="139">
                  <c:v>528.20192880000002</c:v>
                </c:pt>
                <c:pt idx="140">
                  <c:v>529.81175519999999</c:v>
                </c:pt>
                <c:pt idx="141">
                  <c:v>531.42158159999997</c:v>
                </c:pt>
                <c:pt idx="142">
                  <c:v>533.03140800000006</c:v>
                </c:pt>
                <c:pt idx="143">
                  <c:v>534.28349519999995</c:v>
                </c:pt>
                <c:pt idx="144">
                  <c:v>535.89332160000004</c:v>
                </c:pt>
                <c:pt idx="145">
                  <c:v>537.32427840000003</c:v>
                </c:pt>
                <c:pt idx="146">
                  <c:v>538.57636560000003</c:v>
                </c:pt>
                <c:pt idx="147">
                  <c:v>540.18619200000001</c:v>
                </c:pt>
                <c:pt idx="148">
                  <c:v>541.25940960000003</c:v>
                </c:pt>
                <c:pt idx="149">
                  <c:v>542.69036640000002</c:v>
                </c:pt>
                <c:pt idx="150">
                  <c:v>543.94245360000002</c:v>
                </c:pt>
                <c:pt idx="151">
                  <c:v>545.37341040000001</c:v>
                </c:pt>
                <c:pt idx="152">
                  <c:v>546.62549760000002</c:v>
                </c:pt>
                <c:pt idx="153">
                  <c:v>547.69871520000004</c:v>
                </c:pt>
                <c:pt idx="154">
                  <c:v>549.12967200000003</c:v>
                </c:pt>
                <c:pt idx="155">
                  <c:v>550.38175920000003</c:v>
                </c:pt>
                <c:pt idx="156">
                  <c:v>551.63384640000004</c:v>
                </c:pt>
                <c:pt idx="157">
                  <c:v>552.52819439999996</c:v>
                </c:pt>
                <c:pt idx="158">
                  <c:v>553.60141199999998</c:v>
                </c:pt>
                <c:pt idx="159">
                  <c:v>554.85349919999999</c:v>
                </c:pt>
                <c:pt idx="160">
                  <c:v>555.92671680000001</c:v>
                </c:pt>
                <c:pt idx="161">
                  <c:v>556.99993440000003</c:v>
                </c:pt>
                <c:pt idx="162">
                  <c:v>558.25202160000003</c:v>
                </c:pt>
                <c:pt idx="163">
                  <c:v>559.14636959999996</c:v>
                </c:pt>
                <c:pt idx="164">
                  <c:v>559.86184800000001</c:v>
                </c:pt>
                <c:pt idx="165">
                  <c:v>560.93506560000003</c:v>
                </c:pt>
                <c:pt idx="166">
                  <c:v>561.82941359999995</c:v>
                </c:pt>
                <c:pt idx="167">
                  <c:v>562.90263119999997</c:v>
                </c:pt>
                <c:pt idx="168">
                  <c:v>563.79697920000001</c:v>
                </c:pt>
                <c:pt idx="169">
                  <c:v>564.51245759999995</c:v>
                </c:pt>
                <c:pt idx="170">
                  <c:v>565.227936</c:v>
                </c:pt>
                <c:pt idx="171">
                  <c:v>566.12228400000004</c:v>
                </c:pt>
                <c:pt idx="172">
                  <c:v>566.83776239999997</c:v>
                </c:pt>
                <c:pt idx="173">
                  <c:v>567.73211040000001</c:v>
                </c:pt>
                <c:pt idx="174">
                  <c:v>568.80532800000003</c:v>
                </c:pt>
                <c:pt idx="175">
                  <c:v>569.1630672</c:v>
                </c:pt>
                <c:pt idx="176">
                  <c:v>570.05741520000004</c:v>
                </c:pt>
                <c:pt idx="177">
                  <c:v>570.77289359999997</c:v>
                </c:pt>
                <c:pt idx="178">
                  <c:v>571.30950240000004</c:v>
                </c:pt>
                <c:pt idx="179">
                  <c:v>572.02498079999998</c:v>
                </c:pt>
                <c:pt idx="180">
                  <c:v>572.56158960000005</c:v>
                </c:pt>
                <c:pt idx="181">
                  <c:v>573.27706799999999</c:v>
                </c:pt>
                <c:pt idx="182">
                  <c:v>573.81367680000005</c:v>
                </c:pt>
                <c:pt idx="183">
                  <c:v>574.35028560000001</c:v>
                </c:pt>
                <c:pt idx="184">
                  <c:v>575.24463360000004</c:v>
                </c:pt>
                <c:pt idx="185">
                  <c:v>575.7812424</c:v>
                </c:pt>
                <c:pt idx="186">
                  <c:v>576.13898159999997</c:v>
                </c:pt>
                <c:pt idx="187">
                  <c:v>576.67559040000003</c:v>
                </c:pt>
                <c:pt idx="188">
                  <c:v>577.0333296</c:v>
                </c:pt>
                <c:pt idx="189">
                  <c:v>577.39106879999997</c:v>
                </c:pt>
                <c:pt idx="190">
                  <c:v>577.92767760000004</c:v>
                </c:pt>
                <c:pt idx="191">
                  <c:v>578.64315599999998</c:v>
                </c:pt>
                <c:pt idx="192">
                  <c:v>578.82202559999996</c:v>
                </c:pt>
                <c:pt idx="193">
                  <c:v>579.35863440000003</c:v>
                </c:pt>
                <c:pt idx="194">
                  <c:v>579.7163736</c:v>
                </c:pt>
                <c:pt idx="195">
                  <c:v>580.07411279999997</c:v>
                </c:pt>
                <c:pt idx="196">
                  <c:v>580.43185200000005</c:v>
                </c:pt>
                <c:pt idx="197">
                  <c:v>580.61072160000003</c:v>
                </c:pt>
                <c:pt idx="198">
                  <c:v>581.14733039999999</c:v>
                </c:pt>
                <c:pt idx="199">
                  <c:v>581.32619999999997</c:v>
                </c:pt>
                <c:pt idx="200">
                  <c:v>581.50506959999996</c:v>
                </c:pt>
                <c:pt idx="201">
                  <c:v>582.04167840000002</c:v>
                </c:pt>
                <c:pt idx="202">
                  <c:v>582.22054800000001</c:v>
                </c:pt>
                <c:pt idx="203">
                  <c:v>582.39941759999999</c:v>
                </c:pt>
                <c:pt idx="204">
                  <c:v>582.57828719999998</c:v>
                </c:pt>
                <c:pt idx="205">
                  <c:v>583.11489600000004</c:v>
                </c:pt>
                <c:pt idx="206">
                  <c:v>583.29376560000003</c:v>
                </c:pt>
                <c:pt idx="207">
                  <c:v>583.29376560000003</c:v>
                </c:pt>
                <c:pt idx="208">
                  <c:v>583.47263520000001</c:v>
                </c:pt>
                <c:pt idx="209">
                  <c:v>583.6515048</c:v>
                </c:pt>
                <c:pt idx="210">
                  <c:v>583.83037439999998</c:v>
                </c:pt>
                <c:pt idx="211">
                  <c:v>583.83037439999998</c:v>
                </c:pt>
                <c:pt idx="212">
                  <c:v>584.00924399999997</c:v>
                </c:pt>
                <c:pt idx="213">
                  <c:v>584.18811359999995</c:v>
                </c:pt>
                <c:pt idx="214">
                  <c:v>584.18811359999995</c:v>
                </c:pt>
                <c:pt idx="215">
                  <c:v>584.36698320000005</c:v>
                </c:pt>
                <c:pt idx="216">
                  <c:v>584.36698320000005</c:v>
                </c:pt>
                <c:pt idx="217">
                  <c:v>584.54585280000003</c:v>
                </c:pt>
                <c:pt idx="218">
                  <c:v>584.54585280000003</c:v>
                </c:pt>
                <c:pt idx="219">
                  <c:v>584.36698320000005</c:v>
                </c:pt>
                <c:pt idx="220">
                  <c:v>584.72472240000002</c:v>
                </c:pt>
                <c:pt idx="221">
                  <c:v>584.54585280000003</c:v>
                </c:pt>
                <c:pt idx="222">
                  <c:v>584.54585280000003</c:v>
                </c:pt>
                <c:pt idx="223">
                  <c:v>584.36698320000005</c:v>
                </c:pt>
                <c:pt idx="224">
                  <c:v>584.36698320000005</c:v>
                </c:pt>
                <c:pt idx="225">
                  <c:v>584.36698320000005</c:v>
                </c:pt>
                <c:pt idx="226">
                  <c:v>584.18811359999995</c:v>
                </c:pt>
                <c:pt idx="227">
                  <c:v>584.18811359999995</c:v>
                </c:pt>
                <c:pt idx="228">
                  <c:v>584.00924399999997</c:v>
                </c:pt>
                <c:pt idx="229">
                  <c:v>583.83037439999998</c:v>
                </c:pt>
                <c:pt idx="230">
                  <c:v>583.83037439999998</c:v>
                </c:pt>
                <c:pt idx="231">
                  <c:v>583.6515048</c:v>
                </c:pt>
                <c:pt idx="232">
                  <c:v>583.47263520000001</c:v>
                </c:pt>
                <c:pt idx="233">
                  <c:v>583.47263520000001</c:v>
                </c:pt>
                <c:pt idx="234">
                  <c:v>583.11489600000004</c:v>
                </c:pt>
                <c:pt idx="235">
                  <c:v>582.93602639999995</c:v>
                </c:pt>
                <c:pt idx="236">
                  <c:v>582.39941759999999</c:v>
                </c:pt>
                <c:pt idx="237">
                  <c:v>582.22054800000001</c:v>
                </c:pt>
                <c:pt idx="238">
                  <c:v>581.68393920000005</c:v>
                </c:pt>
                <c:pt idx="239">
                  <c:v>581.32619999999997</c:v>
                </c:pt>
                <c:pt idx="240">
                  <c:v>580.61072160000003</c:v>
                </c:pt>
                <c:pt idx="241">
                  <c:v>579.7163736</c:v>
                </c:pt>
                <c:pt idx="242">
                  <c:v>579.00089519999995</c:v>
                </c:pt>
                <c:pt idx="243">
                  <c:v>577.74880800000005</c:v>
                </c:pt>
                <c:pt idx="244">
                  <c:v>576.49672080000005</c:v>
                </c:pt>
                <c:pt idx="245">
                  <c:v>574.88689439999996</c:v>
                </c:pt>
                <c:pt idx="246">
                  <c:v>573.27706799999999</c:v>
                </c:pt>
                <c:pt idx="247">
                  <c:v>571.13063279999994</c:v>
                </c:pt>
                <c:pt idx="248">
                  <c:v>568.62645840000005</c:v>
                </c:pt>
                <c:pt idx="249">
                  <c:v>565.94341440000005</c:v>
                </c:pt>
                <c:pt idx="250">
                  <c:v>562.72376159999999</c:v>
                </c:pt>
                <c:pt idx="251">
                  <c:v>559.50410880000004</c:v>
                </c:pt>
                <c:pt idx="252">
                  <c:v>555.92671680000001</c:v>
                </c:pt>
                <c:pt idx="253">
                  <c:v>551.99158560000001</c:v>
                </c:pt>
                <c:pt idx="254">
                  <c:v>547.69871520000004</c:v>
                </c:pt>
                <c:pt idx="255">
                  <c:v>543.22697519999997</c:v>
                </c:pt>
                <c:pt idx="256">
                  <c:v>538.75523520000002</c:v>
                </c:pt>
                <c:pt idx="257">
                  <c:v>533.92575599999998</c:v>
                </c:pt>
                <c:pt idx="258">
                  <c:v>528.3807984</c:v>
                </c:pt>
                <c:pt idx="259">
                  <c:v>522.83584080000003</c:v>
                </c:pt>
                <c:pt idx="260">
                  <c:v>516.75427439999999</c:v>
                </c:pt>
                <c:pt idx="261">
                  <c:v>509.24175120000001</c:v>
                </c:pt>
                <c:pt idx="262">
                  <c:v>500.1194016</c:v>
                </c:pt>
                <c:pt idx="263">
                  <c:v>489.38722560000002</c:v>
                </c:pt>
                <c:pt idx="264">
                  <c:v>477.7607016</c:v>
                </c:pt>
                <c:pt idx="265">
                  <c:v>463.63000319999998</c:v>
                </c:pt>
                <c:pt idx="266">
                  <c:v>443.596608</c:v>
                </c:pt>
                <c:pt idx="267">
                  <c:v>404.06642640000001</c:v>
                </c:pt>
              </c:numCache>
            </c:numRef>
          </c:yVal>
          <c:smooth val="1"/>
          <c:extLst>
            <c:ext xmlns:c16="http://schemas.microsoft.com/office/drawing/2014/chart" uri="{C3380CC4-5D6E-409C-BE32-E72D297353CC}">
              <c16:uniqueId val="{00000005-442C-44F5-B1A3-67F17A509871}"/>
            </c:ext>
          </c:extLst>
        </c:ser>
        <c:ser>
          <c:idx val="6"/>
          <c:order val="6"/>
          <c:tx>
            <c:v>BT7</c:v>
          </c:tx>
          <c:spPr>
            <a:ln w="19047" cap="rnd">
              <a:solidFill>
                <a:schemeClr val="accent1">
                  <a:lumMod val="60000"/>
                </a:schemeClr>
              </a:solidFill>
              <a:round/>
            </a:ln>
            <a:effectLst/>
          </c:spPr>
          <c:marker>
            <c:symbol val="none"/>
          </c:marker>
          <c:xVal>
            <c:numRef>
              <c:f>'final graphs'!$M$3:$M$249</c:f>
              <c:numCache>
                <c:formatCode>General</c:formatCode>
                <c:ptCount val="247"/>
                <c:pt idx="0">
                  <c:v>0</c:v>
                </c:pt>
                <c:pt idx="1">
                  <c:v>2.16E-3</c:v>
                </c:pt>
                <c:pt idx="2">
                  <c:v>2.16E-3</c:v>
                </c:pt>
                <c:pt idx="3">
                  <c:v>2.16E-3</c:v>
                </c:pt>
                <c:pt idx="4">
                  <c:v>2.16E-3</c:v>
                </c:pt>
                <c:pt idx="5">
                  <c:v>2.16E-3</c:v>
                </c:pt>
                <c:pt idx="6">
                  <c:v>2.16E-3</c:v>
                </c:pt>
                <c:pt idx="7">
                  <c:v>2.16E-3</c:v>
                </c:pt>
                <c:pt idx="8">
                  <c:v>4.3200000000000001E-3</c:v>
                </c:pt>
                <c:pt idx="9">
                  <c:v>4.3200000000000001E-3</c:v>
                </c:pt>
                <c:pt idx="10">
                  <c:v>4.3200000000000001E-3</c:v>
                </c:pt>
                <c:pt idx="11">
                  <c:v>4.3200000000000001E-3</c:v>
                </c:pt>
                <c:pt idx="12">
                  <c:v>4.3200000000000001E-3</c:v>
                </c:pt>
                <c:pt idx="13">
                  <c:v>4.3200000000000001E-3</c:v>
                </c:pt>
                <c:pt idx="14">
                  <c:v>6.4799999999999996E-3</c:v>
                </c:pt>
                <c:pt idx="15">
                  <c:v>6.4799999999999996E-3</c:v>
                </c:pt>
                <c:pt idx="16">
                  <c:v>6.4799999999999996E-3</c:v>
                </c:pt>
                <c:pt idx="17">
                  <c:v>6.4799999999999996E-3</c:v>
                </c:pt>
                <c:pt idx="18">
                  <c:v>6.4799999999999996E-3</c:v>
                </c:pt>
                <c:pt idx="19">
                  <c:v>6.4799999999999996E-3</c:v>
                </c:pt>
                <c:pt idx="20">
                  <c:v>8.6400000000000001E-3</c:v>
                </c:pt>
                <c:pt idx="21">
                  <c:v>8.6400000000000001E-3</c:v>
                </c:pt>
                <c:pt idx="22">
                  <c:v>8.6400000000000001E-3</c:v>
                </c:pt>
                <c:pt idx="23">
                  <c:v>8.6400000000000001E-3</c:v>
                </c:pt>
                <c:pt idx="24">
                  <c:v>8.6400000000000001E-3</c:v>
                </c:pt>
                <c:pt idx="25">
                  <c:v>8.6400000000000001E-3</c:v>
                </c:pt>
                <c:pt idx="26">
                  <c:v>8.6400000000000001E-3</c:v>
                </c:pt>
                <c:pt idx="27">
                  <c:v>8.6400000000000001E-3</c:v>
                </c:pt>
                <c:pt idx="28">
                  <c:v>8.6400000000000001E-3</c:v>
                </c:pt>
                <c:pt idx="29">
                  <c:v>8.6400000000000001E-3</c:v>
                </c:pt>
                <c:pt idx="30">
                  <c:v>8.6400000000000001E-3</c:v>
                </c:pt>
                <c:pt idx="31">
                  <c:v>8.6400000000000001E-3</c:v>
                </c:pt>
                <c:pt idx="32">
                  <c:v>8.6400000000000001E-3</c:v>
                </c:pt>
                <c:pt idx="33">
                  <c:v>1.0800000000000001E-2</c:v>
                </c:pt>
                <c:pt idx="34">
                  <c:v>1.0800000000000001E-2</c:v>
                </c:pt>
                <c:pt idx="35">
                  <c:v>1.0800000000000001E-2</c:v>
                </c:pt>
                <c:pt idx="36">
                  <c:v>1.0800000000000001E-2</c:v>
                </c:pt>
                <c:pt idx="37">
                  <c:v>1.0800000000000001E-2</c:v>
                </c:pt>
                <c:pt idx="38">
                  <c:v>1.0800000000000001E-2</c:v>
                </c:pt>
                <c:pt idx="39">
                  <c:v>1.2959999999999999E-2</c:v>
                </c:pt>
                <c:pt idx="40">
                  <c:v>1.2959999999999999E-2</c:v>
                </c:pt>
                <c:pt idx="41">
                  <c:v>1.2959999999999999E-2</c:v>
                </c:pt>
                <c:pt idx="42">
                  <c:v>1.2959999999999999E-2</c:v>
                </c:pt>
                <c:pt idx="43">
                  <c:v>1.2959999999999999E-2</c:v>
                </c:pt>
                <c:pt idx="44">
                  <c:v>1.2959999999999999E-2</c:v>
                </c:pt>
                <c:pt idx="45">
                  <c:v>1.2959999999999999E-2</c:v>
                </c:pt>
                <c:pt idx="46">
                  <c:v>1.512E-2</c:v>
                </c:pt>
                <c:pt idx="47">
                  <c:v>1.512E-2</c:v>
                </c:pt>
                <c:pt idx="48">
                  <c:v>1.512E-2</c:v>
                </c:pt>
                <c:pt idx="49">
                  <c:v>1.512E-2</c:v>
                </c:pt>
                <c:pt idx="50">
                  <c:v>1.512E-2</c:v>
                </c:pt>
                <c:pt idx="51">
                  <c:v>1.512E-2</c:v>
                </c:pt>
                <c:pt idx="52">
                  <c:v>1.728E-2</c:v>
                </c:pt>
                <c:pt idx="53">
                  <c:v>1.728E-2</c:v>
                </c:pt>
                <c:pt idx="54">
                  <c:v>1.728E-2</c:v>
                </c:pt>
                <c:pt idx="55">
                  <c:v>1.728E-2</c:v>
                </c:pt>
                <c:pt idx="56">
                  <c:v>1.728E-2</c:v>
                </c:pt>
                <c:pt idx="57">
                  <c:v>1.728E-2</c:v>
                </c:pt>
                <c:pt idx="58">
                  <c:v>1.728E-2</c:v>
                </c:pt>
                <c:pt idx="59">
                  <c:v>1.728E-2</c:v>
                </c:pt>
                <c:pt idx="60">
                  <c:v>1.728E-2</c:v>
                </c:pt>
                <c:pt idx="61">
                  <c:v>1.9439999999999999E-2</c:v>
                </c:pt>
                <c:pt idx="62">
                  <c:v>1.9439999999999999E-2</c:v>
                </c:pt>
                <c:pt idx="63">
                  <c:v>2.1600000000000001E-2</c:v>
                </c:pt>
                <c:pt idx="64">
                  <c:v>2.1600000000000001E-2</c:v>
                </c:pt>
                <c:pt idx="65">
                  <c:v>2.376E-2</c:v>
                </c:pt>
                <c:pt idx="66">
                  <c:v>2.376E-2</c:v>
                </c:pt>
                <c:pt idx="67">
                  <c:v>2.5919999999999999E-2</c:v>
                </c:pt>
                <c:pt idx="68">
                  <c:v>2.5919999999999999E-2</c:v>
                </c:pt>
                <c:pt idx="69">
                  <c:v>2.5919999999999999E-2</c:v>
                </c:pt>
                <c:pt idx="70">
                  <c:v>2.5919999999999999E-2</c:v>
                </c:pt>
                <c:pt idx="71">
                  <c:v>2.8080000000000001E-2</c:v>
                </c:pt>
                <c:pt idx="72">
                  <c:v>2.8080000000000001E-2</c:v>
                </c:pt>
                <c:pt idx="73">
                  <c:v>2.8080000000000001E-2</c:v>
                </c:pt>
                <c:pt idx="74">
                  <c:v>3.024E-2</c:v>
                </c:pt>
                <c:pt idx="75">
                  <c:v>3.024E-2</c:v>
                </c:pt>
                <c:pt idx="76">
                  <c:v>3.2399999999999998E-2</c:v>
                </c:pt>
                <c:pt idx="77">
                  <c:v>3.2399999999999998E-2</c:v>
                </c:pt>
                <c:pt idx="78">
                  <c:v>3.456E-2</c:v>
                </c:pt>
                <c:pt idx="79">
                  <c:v>3.456E-2</c:v>
                </c:pt>
                <c:pt idx="80">
                  <c:v>3.456E-2</c:v>
                </c:pt>
                <c:pt idx="81">
                  <c:v>3.456E-2</c:v>
                </c:pt>
                <c:pt idx="82">
                  <c:v>3.456E-2</c:v>
                </c:pt>
                <c:pt idx="83">
                  <c:v>3.6720000000000003E-2</c:v>
                </c:pt>
                <c:pt idx="84">
                  <c:v>3.6720000000000003E-2</c:v>
                </c:pt>
                <c:pt idx="85">
                  <c:v>3.8879999999999998E-2</c:v>
                </c:pt>
                <c:pt idx="86">
                  <c:v>3.8879999999999998E-2</c:v>
                </c:pt>
                <c:pt idx="87">
                  <c:v>4.104E-2</c:v>
                </c:pt>
                <c:pt idx="88">
                  <c:v>4.104E-2</c:v>
                </c:pt>
                <c:pt idx="89">
                  <c:v>4.3200000000000002E-2</c:v>
                </c:pt>
                <c:pt idx="90">
                  <c:v>4.3200000000000002E-2</c:v>
                </c:pt>
                <c:pt idx="91">
                  <c:v>4.3200000000000002E-2</c:v>
                </c:pt>
                <c:pt idx="92">
                  <c:v>4.3200000000000002E-2</c:v>
                </c:pt>
                <c:pt idx="93">
                  <c:v>4.3200000000000002E-2</c:v>
                </c:pt>
                <c:pt idx="94">
                  <c:v>4.5359999999999998E-2</c:v>
                </c:pt>
                <c:pt idx="95">
                  <c:v>4.5359999999999998E-2</c:v>
                </c:pt>
                <c:pt idx="96">
                  <c:v>4.752E-2</c:v>
                </c:pt>
                <c:pt idx="97">
                  <c:v>4.9680000000000002E-2</c:v>
                </c:pt>
                <c:pt idx="98">
                  <c:v>4.9680000000000002E-2</c:v>
                </c:pt>
                <c:pt idx="99">
                  <c:v>5.1839999999999997E-2</c:v>
                </c:pt>
                <c:pt idx="100">
                  <c:v>5.1839999999999997E-2</c:v>
                </c:pt>
                <c:pt idx="101">
                  <c:v>5.1839999999999997E-2</c:v>
                </c:pt>
                <c:pt idx="102">
                  <c:v>5.1839999999999997E-2</c:v>
                </c:pt>
                <c:pt idx="103">
                  <c:v>5.3999999999999999E-2</c:v>
                </c:pt>
                <c:pt idx="104">
                  <c:v>5.6160000000000002E-2</c:v>
                </c:pt>
                <c:pt idx="105">
                  <c:v>5.6160000000000002E-2</c:v>
                </c:pt>
                <c:pt idx="106">
                  <c:v>5.8319999999999997E-2</c:v>
                </c:pt>
                <c:pt idx="107">
                  <c:v>5.8319999999999997E-2</c:v>
                </c:pt>
                <c:pt idx="108">
                  <c:v>6.0479999999999999E-2</c:v>
                </c:pt>
                <c:pt idx="109">
                  <c:v>6.0479999999999999E-2</c:v>
                </c:pt>
                <c:pt idx="110">
                  <c:v>6.0479999999999999E-2</c:v>
                </c:pt>
                <c:pt idx="111">
                  <c:v>6.2640000000000001E-2</c:v>
                </c:pt>
                <c:pt idx="112">
                  <c:v>6.2640000000000001E-2</c:v>
                </c:pt>
                <c:pt idx="113">
                  <c:v>6.4799999999999996E-2</c:v>
                </c:pt>
                <c:pt idx="114">
                  <c:v>6.4799999999999996E-2</c:v>
                </c:pt>
                <c:pt idx="115">
                  <c:v>6.6960000000000006E-2</c:v>
                </c:pt>
                <c:pt idx="116">
                  <c:v>6.6960000000000006E-2</c:v>
                </c:pt>
                <c:pt idx="117">
                  <c:v>6.9120000000000001E-2</c:v>
                </c:pt>
                <c:pt idx="118">
                  <c:v>6.9120000000000001E-2</c:v>
                </c:pt>
                <c:pt idx="119">
                  <c:v>6.9120000000000001E-2</c:v>
                </c:pt>
                <c:pt idx="120">
                  <c:v>7.1279999999999996E-2</c:v>
                </c:pt>
                <c:pt idx="121">
                  <c:v>7.1279999999999996E-2</c:v>
                </c:pt>
                <c:pt idx="122">
                  <c:v>7.3440000000000005E-2</c:v>
                </c:pt>
                <c:pt idx="123">
                  <c:v>7.5600000000000001E-2</c:v>
                </c:pt>
                <c:pt idx="124">
                  <c:v>7.5600000000000001E-2</c:v>
                </c:pt>
                <c:pt idx="125">
                  <c:v>7.7759999999999996E-2</c:v>
                </c:pt>
                <c:pt idx="126">
                  <c:v>7.7759999999999996E-2</c:v>
                </c:pt>
                <c:pt idx="127">
                  <c:v>7.7759999999999996E-2</c:v>
                </c:pt>
                <c:pt idx="128">
                  <c:v>7.9920000000000005E-2</c:v>
                </c:pt>
                <c:pt idx="129">
                  <c:v>7.9920000000000005E-2</c:v>
                </c:pt>
                <c:pt idx="130">
                  <c:v>8.208E-2</c:v>
                </c:pt>
                <c:pt idx="131">
                  <c:v>8.208E-2</c:v>
                </c:pt>
                <c:pt idx="132">
                  <c:v>8.4239999999999995E-2</c:v>
                </c:pt>
                <c:pt idx="133">
                  <c:v>8.6400000000000005E-2</c:v>
                </c:pt>
                <c:pt idx="134">
                  <c:v>8.6400000000000005E-2</c:v>
                </c:pt>
                <c:pt idx="135">
                  <c:v>8.6400000000000005E-2</c:v>
                </c:pt>
                <c:pt idx="136">
                  <c:v>8.6400000000000005E-2</c:v>
                </c:pt>
                <c:pt idx="137">
                  <c:v>8.856E-2</c:v>
                </c:pt>
                <c:pt idx="138">
                  <c:v>8.856E-2</c:v>
                </c:pt>
                <c:pt idx="139">
                  <c:v>9.0719999999999995E-2</c:v>
                </c:pt>
                <c:pt idx="140">
                  <c:v>9.2880000000000004E-2</c:v>
                </c:pt>
                <c:pt idx="141">
                  <c:v>9.2880000000000004E-2</c:v>
                </c:pt>
                <c:pt idx="142">
                  <c:v>9.5039999999999999E-2</c:v>
                </c:pt>
                <c:pt idx="143">
                  <c:v>9.5039999999999999E-2</c:v>
                </c:pt>
                <c:pt idx="144">
                  <c:v>9.5039999999999999E-2</c:v>
                </c:pt>
                <c:pt idx="145">
                  <c:v>9.7199999999999995E-2</c:v>
                </c:pt>
                <c:pt idx="146">
                  <c:v>9.7199999999999995E-2</c:v>
                </c:pt>
                <c:pt idx="147">
                  <c:v>9.9360000000000004E-2</c:v>
                </c:pt>
                <c:pt idx="148">
                  <c:v>9.9360000000000004E-2</c:v>
                </c:pt>
                <c:pt idx="149">
                  <c:v>0.10152</c:v>
                </c:pt>
                <c:pt idx="150">
                  <c:v>0.10152</c:v>
                </c:pt>
                <c:pt idx="151">
                  <c:v>0.10367999999999999</c:v>
                </c:pt>
                <c:pt idx="152">
                  <c:v>0.10367999999999999</c:v>
                </c:pt>
                <c:pt idx="153">
                  <c:v>0.10367999999999999</c:v>
                </c:pt>
                <c:pt idx="154">
                  <c:v>0.10584</c:v>
                </c:pt>
                <c:pt idx="155">
                  <c:v>0.10584</c:v>
                </c:pt>
                <c:pt idx="156">
                  <c:v>0.108</c:v>
                </c:pt>
                <c:pt idx="157">
                  <c:v>0.11015999999999999</c:v>
                </c:pt>
                <c:pt idx="158">
                  <c:v>0.11015999999999999</c:v>
                </c:pt>
                <c:pt idx="159">
                  <c:v>0.11232</c:v>
                </c:pt>
                <c:pt idx="160">
                  <c:v>0.11232</c:v>
                </c:pt>
                <c:pt idx="161">
                  <c:v>0.11232</c:v>
                </c:pt>
                <c:pt idx="162">
                  <c:v>0.11448</c:v>
                </c:pt>
                <c:pt idx="163">
                  <c:v>0.11448</c:v>
                </c:pt>
                <c:pt idx="164">
                  <c:v>0.11663999999999999</c:v>
                </c:pt>
                <c:pt idx="165">
                  <c:v>0.11663999999999999</c:v>
                </c:pt>
                <c:pt idx="166">
                  <c:v>0.1188</c:v>
                </c:pt>
                <c:pt idx="167">
                  <c:v>0.1188</c:v>
                </c:pt>
                <c:pt idx="168">
                  <c:v>0.12096</c:v>
                </c:pt>
                <c:pt idx="169">
                  <c:v>0.12096</c:v>
                </c:pt>
                <c:pt idx="170">
                  <c:v>0.12096</c:v>
                </c:pt>
                <c:pt idx="171">
                  <c:v>0.12311999999999999</c:v>
                </c:pt>
                <c:pt idx="172">
                  <c:v>0.12311999999999999</c:v>
                </c:pt>
                <c:pt idx="173">
                  <c:v>0.12528</c:v>
                </c:pt>
                <c:pt idx="174">
                  <c:v>0.12744</c:v>
                </c:pt>
                <c:pt idx="175">
                  <c:v>0.12744</c:v>
                </c:pt>
                <c:pt idx="176">
                  <c:v>0.12959999999999999</c:v>
                </c:pt>
                <c:pt idx="177">
                  <c:v>0.12959999999999999</c:v>
                </c:pt>
                <c:pt idx="178">
                  <c:v>0.12959999999999999</c:v>
                </c:pt>
                <c:pt idx="179">
                  <c:v>0.13175999999999999</c:v>
                </c:pt>
                <c:pt idx="180">
                  <c:v>0.13175999999999999</c:v>
                </c:pt>
                <c:pt idx="181">
                  <c:v>0.13392000000000001</c:v>
                </c:pt>
                <c:pt idx="182">
                  <c:v>0.13392000000000001</c:v>
                </c:pt>
                <c:pt idx="183">
                  <c:v>0.13608000000000001</c:v>
                </c:pt>
                <c:pt idx="184">
                  <c:v>0.13608000000000001</c:v>
                </c:pt>
                <c:pt idx="185">
                  <c:v>0.13824</c:v>
                </c:pt>
                <c:pt idx="186">
                  <c:v>0.13824</c:v>
                </c:pt>
                <c:pt idx="187">
                  <c:v>0.13824</c:v>
                </c:pt>
                <c:pt idx="188">
                  <c:v>0.1404</c:v>
                </c:pt>
                <c:pt idx="189">
                  <c:v>0.1404</c:v>
                </c:pt>
                <c:pt idx="190">
                  <c:v>0.14255999999999999</c:v>
                </c:pt>
                <c:pt idx="191">
                  <c:v>0.14471999999999999</c:v>
                </c:pt>
                <c:pt idx="192">
                  <c:v>0.14471999999999999</c:v>
                </c:pt>
                <c:pt idx="193">
                  <c:v>0.14688000000000001</c:v>
                </c:pt>
                <c:pt idx="194">
                  <c:v>0.14688000000000001</c:v>
                </c:pt>
                <c:pt idx="195">
                  <c:v>0.14688000000000001</c:v>
                </c:pt>
                <c:pt idx="196">
                  <c:v>0.14904000000000001</c:v>
                </c:pt>
                <c:pt idx="197">
                  <c:v>0.14904000000000001</c:v>
                </c:pt>
                <c:pt idx="198">
                  <c:v>0.1512</c:v>
                </c:pt>
                <c:pt idx="199">
                  <c:v>0.1512</c:v>
                </c:pt>
                <c:pt idx="200">
                  <c:v>0.15336</c:v>
                </c:pt>
                <c:pt idx="201">
                  <c:v>0.15336</c:v>
                </c:pt>
                <c:pt idx="202">
                  <c:v>0.15551999999999999</c:v>
                </c:pt>
                <c:pt idx="203">
                  <c:v>0.15551999999999999</c:v>
                </c:pt>
                <c:pt idx="204">
                  <c:v>0.15551999999999999</c:v>
                </c:pt>
                <c:pt idx="205">
                  <c:v>0.15767999999999999</c:v>
                </c:pt>
                <c:pt idx="206">
                  <c:v>0.15767999999999999</c:v>
                </c:pt>
                <c:pt idx="207">
                  <c:v>0.15984000000000001</c:v>
                </c:pt>
                <c:pt idx="208">
                  <c:v>0.16200000000000001</c:v>
                </c:pt>
                <c:pt idx="209">
                  <c:v>0.16200000000000001</c:v>
                </c:pt>
                <c:pt idx="210">
                  <c:v>0.16416</c:v>
                </c:pt>
                <c:pt idx="211">
                  <c:v>0.16416</c:v>
                </c:pt>
                <c:pt idx="212">
                  <c:v>0.16416</c:v>
                </c:pt>
                <c:pt idx="213">
                  <c:v>0.16632</c:v>
                </c:pt>
                <c:pt idx="214">
                  <c:v>0.16632</c:v>
                </c:pt>
                <c:pt idx="215">
                  <c:v>0.16847999999999999</c:v>
                </c:pt>
                <c:pt idx="216">
                  <c:v>0.16847999999999999</c:v>
                </c:pt>
                <c:pt idx="217">
                  <c:v>0.17063999999999999</c:v>
                </c:pt>
                <c:pt idx="218">
                  <c:v>0.17280000000000001</c:v>
                </c:pt>
                <c:pt idx="219">
                  <c:v>0.17280000000000001</c:v>
                </c:pt>
                <c:pt idx="220">
                  <c:v>0.17280000000000001</c:v>
                </c:pt>
                <c:pt idx="221">
                  <c:v>0.17280000000000001</c:v>
                </c:pt>
                <c:pt idx="222">
                  <c:v>0.17496</c:v>
                </c:pt>
                <c:pt idx="223">
                  <c:v>0.17712</c:v>
                </c:pt>
                <c:pt idx="224">
                  <c:v>0.17712</c:v>
                </c:pt>
                <c:pt idx="225">
                  <c:v>0.17927999999999999</c:v>
                </c:pt>
                <c:pt idx="226">
                  <c:v>0.17927999999999999</c:v>
                </c:pt>
                <c:pt idx="227">
                  <c:v>0.18143999999999999</c:v>
                </c:pt>
                <c:pt idx="228">
                  <c:v>0.18143999999999999</c:v>
                </c:pt>
                <c:pt idx="229">
                  <c:v>0.18143999999999999</c:v>
                </c:pt>
                <c:pt idx="230">
                  <c:v>0.18360000000000001</c:v>
                </c:pt>
                <c:pt idx="231">
                  <c:v>0.18360000000000001</c:v>
                </c:pt>
                <c:pt idx="232">
                  <c:v>0.18576000000000001</c:v>
                </c:pt>
                <c:pt idx="233">
                  <c:v>0.18792</c:v>
                </c:pt>
                <c:pt idx="234">
                  <c:v>0.18792</c:v>
                </c:pt>
                <c:pt idx="235">
                  <c:v>0.19008</c:v>
                </c:pt>
                <c:pt idx="236">
                  <c:v>0.19008</c:v>
                </c:pt>
                <c:pt idx="237">
                  <c:v>0.19008</c:v>
                </c:pt>
                <c:pt idx="238">
                  <c:v>0.19223999999999999</c:v>
                </c:pt>
                <c:pt idx="239">
                  <c:v>0.19223999999999999</c:v>
                </c:pt>
                <c:pt idx="240">
                  <c:v>0.19439999999999999</c:v>
                </c:pt>
                <c:pt idx="241">
                  <c:v>0.19656000000000001</c:v>
                </c:pt>
                <c:pt idx="242">
                  <c:v>0.19656000000000001</c:v>
                </c:pt>
                <c:pt idx="243">
                  <c:v>0.19872000000000001</c:v>
                </c:pt>
                <c:pt idx="244">
                  <c:v>0.19872000000000001</c:v>
                </c:pt>
                <c:pt idx="245">
                  <c:v>0.19872000000000001</c:v>
                </c:pt>
                <c:pt idx="246">
                  <c:v>0.20088</c:v>
                </c:pt>
              </c:numCache>
            </c:numRef>
          </c:xVal>
          <c:yVal>
            <c:numRef>
              <c:f>'final graphs'!$N$3:$N$249</c:f>
              <c:numCache>
                <c:formatCode>General</c:formatCode>
                <c:ptCount val="247"/>
                <c:pt idx="0">
                  <c:v>0</c:v>
                </c:pt>
                <c:pt idx="1">
                  <c:v>36.847137600000003</c:v>
                </c:pt>
                <c:pt idx="2">
                  <c:v>37.741485599999997</c:v>
                </c:pt>
                <c:pt idx="3">
                  <c:v>39.351312</c:v>
                </c:pt>
                <c:pt idx="4">
                  <c:v>40.066790400000002</c:v>
                </c:pt>
                <c:pt idx="5">
                  <c:v>41.140008000000002</c:v>
                </c:pt>
                <c:pt idx="6">
                  <c:v>42.213225600000001</c:v>
                </c:pt>
                <c:pt idx="7">
                  <c:v>42.928704000000003</c:v>
                </c:pt>
                <c:pt idx="8">
                  <c:v>44.001921600000003</c:v>
                </c:pt>
                <c:pt idx="9">
                  <c:v>45.075139200000002</c:v>
                </c:pt>
                <c:pt idx="10">
                  <c:v>45.790617599999997</c:v>
                </c:pt>
                <c:pt idx="11">
                  <c:v>46.863835199999997</c:v>
                </c:pt>
                <c:pt idx="12">
                  <c:v>47.758183199999998</c:v>
                </c:pt>
                <c:pt idx="13">
                  <c:v>49.010270400000003</c:v>
                </c:pt>
                <c:pt idx="14">
                  <c:v>49.725748799999998</c:v>
                </c:pt>
                <c:pt idx="15">
                  <c:v>50.620096799999999</c:v>
                </c:pt>
                <c:pt idx="16">
                  <c:v>51.693314399999998</c:v>
                </c:pt>
                <c:pt idx="17">
                  <c:v>52.766531999999998</c:v>
                </c:pt>
                <c:pt idx="18">
                  <c:v>53.839749599999998</c:v>
                </c:pt>
                <c:pt idx="19">
                  <c:v>55.091836800000003</c:v>
                </c:pt>
                <c:pt idx="20">
                  <c:v>55.986184799999997</c:v>
                </c:pt>
                <c:pt idx="21">
                  <c:v>57.238272000000002</c:v>
                </c:pt>
                <c:pt idx="22">
                  <c:v>58.132620000000003</c:v>
                </c:pt>
                <c:pt idx="23">
                  <c:v>59.205837600000002</c:v>
                </c:pt>
                <c:pt idx="24">
                  <c:v>60.457924800000001</c:v>
                </c:pt>
                <c:pt idx="25">
                  <c:v>61.5311424</c:v>
                </c:pt>
                <c:pt idx="26">
                  <c:v>62.783229599999999</c:v>
                </c:pt>
                <c:pt idx="27">
                  <c:v>63.856447199999998</c:v>
                </c:pt>
                <c:pt idx="28">
                  <c:v>64.929664799999998</c:v>
                </c:pt>
                <c:pt idx="29">
                  <c:v>65.824012800000006</c:v>
                </c:pt>
                <c:pt idx="30">
                  <c:v>66.897230399999998</c:v>
                </c:pt>
                <c:pt idx="31">
                  <c:v>68.149317600000003</c:v>
                </c:pt>
                <c:pt idx="32">
                  <c:v>69.401404799999995</c:v>
                </c:pt>
                <c:pt idx="33">
                  <c:v>70.295752800000002</c:v>
                </c:pt>
                <c:pt idx="34">
                  <c:v>71.368970399999995</c:v>
                </c:pt>
                <c:pt idx="35">
                  <c:v>70.832361599999999</c:v>
                </c:pt>
                <c:pt idx="36">
                  <c:v>70.474622400000001</c:v>
                </c:pt>
                <c:pt idx="37">
                  <c:v>70.295752800000002</c:v>
                </c:pt>
                <c:pt idx="38">
                  <c:v>68.864795999999998</c:v>
                </c:pt>
                <c:pt idx="39">
                  <c:v>67.254969599999995</c:v>
                </c:pt>
                <c:pt idx="40">
                  <c:v>64.929664799999998</c:v>
                </c:pt>
                <c:pt idx="41">
                  <c:v>71.011231199999997</c:v>
                </c:pt>
                <c:pt idx="42">
                  <c:v>74.230884000000003</c:v>
                </c:pt>
                <c:pt idx="43">
                  <c:v>75.125231999999997</c:v>
                </c:pt>
                <c:pt idx="44">
                  <c:v>76.377319200000002</c:v>
                </c:pt>
                <c:pt idx="45">
                  <c:v>77.808276000000006</c:v>
                </c:pt>
                <c:pt idx="46">
                  <c:v>79.060363199999998</c:v>
                </c:pt>
                <c:pt idx="47">
                  <c:v>80.6701896</c:v>
                </c:pt>
                <c:pt idx="48">
                  <c:v>82.101146400000005</c:v>
                </c:pt>
                <c:pt idx="49">
                  <c:v>83.353233599999996</c:v>
                </c:pt>
                <c:pt idx="50">
                  <c:v>84.068712000000005</c:v>
                </c:pt>
                <c:pt idx="51">
                  <c:v>85.678538399999994</c:v>
                </c:pt>
                <c:pt idx="52">
                  <c:v>87.288364799999997</c:v>
                </c:pt>
                <c:pt idx="53">
                  <c:v>89.255930399999997</c:v>
                </c:pt>
                <c:pt idx="54">
                  <c:v>90.686887200000001</c:v>
                </c:pt>
                <c:pt idx="55">
                  <c:v>92.8333224</c:v>
                </c:pt>
                <c:pt idx="56">
                  <c:v>94.979757599999999</c:v>
                </c:pt>
                <c:pt idx="57">
                  <c:v>96.768453600000001</c:v>
                </c:pt>
                <c:pt idx="58">
                  <c:v>99.093758399999999</c:v>
                </c:pt>
                <c:pt idx="59">
                  <c:v>101.95567200000001</c:v>
                </c:pt>
                <c:pt idx="60">
                  <c:v>106.427412</c:v>
                </c:pt>
                <c:pt idx="61">
                  <c:v>110.7202824</c:v>
                </c:pt>
                <c:pt idx="62">
                  <c:v>115.5497616</c:v>
                </c:pt>
                <c:pt idx="63">
                  <c:v>120.37924080000001</c:v>
                </c:pt>
                <c:pt idx="64">
                  <c:v>125.5664592</c:v>
                </c:pt>
                <c:pt idx="65">
                  <c:v>130.21706879999999</c:v>
                </c:pt>
                <c:pt idx="66">
                  <c:v>134.6888088</c:v>
                </c:pt>
                <c:pt idx="67">
                  <c:v>138.9816792</c:v>
                </c:pt>
                <c:pt idx="68">
                  <c:v>143.09567999999999</c:v>
                </c:pt>
                <c:pt idx="69">
                  <c:v>147.03081119999999</c:v>
                </c:pt>
                <c:pt idx="70">
                  <c:v>151.32368159999999</c:v>
                </c:pt>
                <c:pt idx="71">
                  <c:v>156.15316079999999</c:v>
                </c:pt>
                <c:pt idx="72">
                  <c:v>160.98264</c:v>
                </c:pt>
                <c:pt idx="73">
                  <c:v>166.16985840000001</c:v>
                </c:pt>
                <c:pt idx="74">
                  <c:v>171.1782072</c:v>
                </c:pt>
                <c:pt idx="75">
                  <c:v>176.72316480000001</c:v>
                </c:pt>
                <c:pt idx="76">
                  <c:v>181.91038320000001</c:v>
                </c:pt>
                <c:pt idx="77">
                  <c:v>187.45534079999999</c:v>
                </c:pt>
                <c:pt idx="78">
                  <c:v>193.00029839999999</c:v>
                </c:pt>
                <c:pt idx="79">
                  <c:v>198.54525599999999</c:v>
                </c:pt>
                <c:pt idx="80">
                  <c:v>204.62682240000001</c:v>
                </c:pt>
                <c:pt idx="81">
                  <c:v>210.52951920000001</c:v>
                </c:pt>
                <c:pt idx="82">
                  <c:v>216.6110856</c:v>
                </c:pt>
                <c:pt idx="83">
                  <c:v>222.87152159999999</c:v>
                </c:pt>
                <c:pt idx="84">
                  <c:v>229.13195759999999</c:v>
                </c:pt>
                <c:pt idx="85">
                  <c:v>235.5712632</c:v>
                </c:pt>
                <c:pt idx="86">
                  <c:v>242.1894384</c:v>
                </c:pt>
                <c:pt idx="87">
                  <c:v>249.16535279999999</c:v>
                </c:pt>
                <c:pt idx="88">
                  <c:v>255.9623976</c:v>
                </c:pt>
                <c:pt idx="89">
                  <c:v>263.11718159999998</c:v>
                </c:pt>
                <c:pt idx="90">
                  <c:v>269.73535679999998</c:v>
                </c:pt>
                <c:pt idx="91">
                  <c:v>275.81692320000002</c:v>
                </c:pt>
                <c:pt idx="92">
                  <c:v>282.25622879999997</c:v>
                </c:pt>
                <c:pt idx="93">
                  <c:v>288.33779520000002</c:v>
                </c:pt>
                <c:pt idx="94">
                  <c:v>296.56579679999999</c:v>
                </c:pt>
                <c:pt idx="95">
                  <c:v>304.61492879999997</c:v>
                </c:pt>
                <c:pt idx="96">
                  <c:v>312.8429304</c:v>
                </c:pt>
                <c:pt idx="97">
                  <c:v>321.4286712</c:v>
                </c:pt>
                <c:pt idx="98">
                  <c:v>329.65667280000002</c:v>
                </c:pt>
                <c:pt idx="99">
                  <c:v>338.06354399999998</c:v>
                </c:pt>
                <c:pt idx="100">
                  <c:v>346.11267600000002</c:v>
                </c:pt>
                <c:pt idx="101">
                  <c:v>354.51954719999998</c:v>
                </c:pt>
                <c:pt idx="102">
                  <c:v>362.38980959999998</c:v>
                </c:pt>
                <c:pt idx="103">
                  <c:v>370.0812024</c:v>
                </c:pt>
                <c:pt idx="104">
                  <c:v>377.41485599999999</c:v>
                </c:pt>
                <c:pt idx="105">
                  <c:v>384.74850959999998</c:v>
                </c:pt>
                <c:pt idx="106">
                  <c:v>392.08216320000002</c:v>
                </c:pt>
                <c:pt idx="107">
                  <c:v>399.05807759999999</c:v>
                </c:pt>
                <c:pt idx="108">
                  <c:v>406.74947040000001</c:v>
                </c:pt>
                <c:pt idx="109">
                  <c:v>413.18877600000002</c:v>
                </c:pt>
                <c:pt idx="110">
                  <c:v>419.62808159999997</c:v>
                </c:pt>
                <c:pt idx="111">
                  <c:v>425.8885176</c:v>
                </c:pt>
                <c:pt idx="112">
                  <c:v>431.7912144</c:v>
                </c:pt>
                <c:pt idx="113">
                  <c:v>437.15730239999999</c:v>
                </c:pt>
                <c:pt idx="114">
                  <c:v>442.16565120000001</c:v>
                </c:pt>
                <c:pt idx="115">
                  <c:v>446.99513039999999</c:v>
                </c:pt>
                <c:pt idx="116">
                  <c:v>451.4668704</c:v>
                </c:pt>
                <c:pt idx="117">
                  <c:v>455.93861040000002</c:v>
                </c:pt>
                <c:pt idx="118">
                  <c:v>460.0526112</c:v>
                </c:pt>
                <c:pt idx="119">
                  <c:v>463.63000319999998</c:v>
                </c:pt>
                <c:pt idx="120">
                  <c:v>466.13417759999999</c:v>
                </c:pt>
                <c:pt idx="121">
                  <c:v>466.84965599999998</c:v>
                </c:pt>
                <c:pt idx="122">
                  <c:v>467.9228736</c:v>
                </c:pt>
                <c:pt idx="123">
                  <c:v>470.42704800000001</c:v>
                </c:pt>
                <c:pt idx="124">
                  <c:v>473.8255704</c:v>
                </c:pt>
                <c:pt idx="125">
                  <c:v>473.28896159999999</c:v>
                </c:pt>
                <c:pt idx="126">
                  <c:v>472.03687439999999</c:v>
                </c:pt>
                <c:pt idx="127">
                  <c:v>471.32139599999999</c:v>
                </c:pt>
                <c:pt idx="128">
                  <c:v>473.64670080000002</c:v>
                </c:pt>
                <c:pt idx="129">
                  <c:v>472.75235279999998</c:v>
                </c:pt>
                <c:pt idx="130">
                  <c:v>473.8255704</c:v>
                </c:pt>
                <c:pt idx="131">
                  <c:v>473.28896159999999</c:v>
                </c:pt>
                <c:pt idx="132">
                  <c:v>472.93122240000002</c:v>
                </c:pt>
                <c:pt idx="133">
                  <c:v>470.24817839999997</c:v>
                </c:pt>
                <c:pt idx="134">
                  <c:v>470.06930879999999</c:v>
                </c:pt>
                <c:pt idx="135">
                  <c:v>466.84965599999998</c:v>
                </c:pt>
                <c:pt idx="136">
                  <c:v>481.51696320000002</c:v>
                </c:pt>
                <c:pt idx="137">
                  <c:v>485.80983359999999</c:v>
                </c:pt>
                <c:pt idx="138">
                  <c:v>489.20835599999998</c:v>
                </c:pt>
                <c:pt idx="139">
                  <c:v>491.89139999999998</c:v>
                </c:pt>
                <c:pt idx="140">
                  <c:v>494.39557439999999</c:v>
                </c:pt>
                <c:pt idx="141">
                  <c:v>496.8997488</c:v>
                </c:pt>
                <c:pt idx="142">
                  <c:v>499.40392320000001</c:v>
                </c:pt>
                <c:pt idx="143">
                  <c:v>501.72922799999998</c:v>
                </c:pt>
                <c:pt idx="144">
                  <c:v>504.0545328</c:v>
                </c:pt>
                <c:pt idx="145">
                  <c:v>506.37983759999997</c:v>
                </c:pt>
                <c:pt idx="146">
                  <c:v>508.7051424</c:v>
                </c:pt>
                <c:pt idx="147">
                  <c:v>511.03044720000003</c:v>
                </c:pt>
                <c:pt idx="148">
                  <c:v>513.17688239999995</c:v>
                </c:pt>
                <c:pt idx="149">
                  <c:v>515.3233176</c:v>
                </c:pt>
                <c:pt idx="150">
                  <c:v>517.64862240000002</c:v>
                </c:pt>
                <c:pt idx="151">
                  <c:v>519.79505759999995</c:v>
                </c:pt>
                <c:pt idx="152">
                  <c:v>521.94149279999999</c:v>
                </c:pt>
                <c:pt idx="153">
                  <c:v>524.08792800000003</c:v>
                </c:pt>
                <c:pt idx="154">
                  <c:v>526.23436319999996</c:v>
                </c:pt>
                <c:pt idx="155">
                  <c:v>528.20192880000002</c:v>
                </c:pt>
                <c:pt idx="156">
                  <c:v>530.16949439999996</c:v>
                </c:pt>
                <c:pt idx="157">
                  <c:v>532.13706000000002</c:v>
                </c:pt>
                <c:pt idx="158">
                  <c:v>534.28349519999995</c:v>
                </c:pt>
                <c:pt idx="159">
                  <c:v>536.07219120000002</c:v>
                </c:pt>
                <c:pt idx="160">
                  <c:v>537.86088719999998</c:v>
                </c:pt>
                <c:pt idx="161">
                  <c:v>539.47071359999995</c:v>
                </c:pt>
                <c:pt idx="162">
                  <c:v>541.43827920000001</c:v>
                </c:pt>
                <c:pt idx="163">
                  <c:v>543.22697519999997</c:v>
                </c:pt>
                <c:pt idx="164">
                  <c:v>544.83680159999994</c:v>
                </c:pt>
                <c:pt idx="165">
                  <c:v>546.44662800000003</c:v>
                </c:pt>
                <c:pt idx="166">
                  <c:v>548.05645440000001</c:v>
                </c:pt>
                <c:pt idx="167">
                  <c:v>549.66628079999998</c:v>
                </c:pt>
                <c:pt idx="168">
                  <c:v>551.09723759999997</c:v>
                </c:pt>
                <c:pt idx="169">
                  <c:v>552.52819439999996</c:v>
                </c:pt>
                <c:pt idx="170">
                  <c:v>553.95915119999995</c:v>
                </c:pt>
                <c:pt idx="171">
                  <c:v>555.39010800000005</c:v>
                </c:pt>
                <c:pt idx="172">
                  <c:v>556.82106480000004</c:v>
                </c:pt>
                <c:pt idx="173">
                  <c:v>558.25202160000003</c:v>
                </c:pt>
                <c:pt idx="174">
                  <c:v>559.68297840000002</c:v>
                </c:pt>
                <c:pt idx="175">
                  <c:v>560.75619600000005</c:v>
                </c:pt>
                <c:pt idx="176">
                  <c:v>562.00828320000005</c:v>
                </c:pt>
                <c:pt idx="177">
                  <c:v>563.08150079999996</c:v>
                </c:pt>
                <c:pt idx="178">
                  <c:v>564.33358799999996</c:v>
                </c:pt>
                <c:pt idx="179">
                  <c:v>565.227936</c:v>
                </c:pt>
                <c:pt idx="180">
                  <c:v>566.48002320000001</c:v>
                </c:pt>
                <c:pt idx="181">
                  <c:v>567.55324080000003</c:v>
                </c:pt>
                <c:pt idx="182">
                  <c:v>568.44758879999995</c:v>
                </c:pt>
                <c:pt idx="183">
                  <c:v>569.52080639999997</c:v>
                </c:pt>
                <c:pt idx="184">
                  <c:v>570.41515440000001</c:v>
                </c:pt>
                <c:pt idx="185">
                  <c:v>571.13063279999994</c:v>
                </c:pt>
                <c:pt idx="186">
                  <c:v>572.02498079999998</c:v>
                </c:pt>
                <c:pt idx="187">
                  <c:v>572.91932880000002</c:v>
                </c:pt>
                <c:pt idx="188">
                  <c:v>573.63480719999995</c:v>
                </c:pt>
                <c:pt idx="189">
                  <c:v>574.35028560000001</c:v>
                </c:pt>
                <c:pt idx="190">
                  <c:v>575.24463360000004</c:v>
                </c:pt>
                <c:pt idx="191">
                  <c:v>575.7812424</c:v>
                </c:pt>
                <c:pt idx="192">
                  <c:v>576.49672080000005</c:v>
                </c:pt>
                <c:pt idx="193">
                  <c:v>577.0333296</c:v>
                </c:pt>
                <c:pt idx="194">
                  <c:v>577.39106879999997</c:v>
                </c:pt>
                <c:pt idx="195">
                  <c:v>578.10654720000002</c:v>
                </c:pt>
                <c:pt idx="196">
                  <c:v>578.82202559999996</c:v>
                </c:pt>
                <c:pt idx="197">
                  <c:v>579.17976480000004</c:v>
                </c:pt>
                <c:pt idx="198">
                  <c:v>579.7163736</c:v>
                </c:pt>
                <c:pt idx="199">
                  <c:v>580.25298239999995</c:v>
                </c:pt>
                <c:pt idx="200">
                  <c:v>580.78959120000002</c:v>
                </c:pt>
                <c:pt idx="201">
                  <c:v>581.32619999999997</c:v>
                </c:pt>
                <c:pt idx="202">
                  <c:v>581.50506959999996</c:v>
                </c:pt>
                <c:pt idx="203">
                  <c:v>581.86280880000004</c:v>
                </c:pt>
                <c:pt idx="204">
                  <c:v>582.22054800000001</c:v>
                </c:pt>
                <c:pt idx="205">
                  <c:v>582.39941759999999</c:v>
                </c:pt>
                <c:pt idx="206">
                  <c:v>582.57828719999998</c:v>
                </c:pt>
                <c:pt idx="207">
                  <c:v>582.93602639999995</c:v>
                </c:pt>
                <c:pt idx="208">
                  <c:v>583.29376560000003</c:v>
                </c:pt>
                <c:pt idx="209">
                  <c:v>583.29376560000003</c:v>
                </c:pt>
                <c:pt idx="210">
                  <c:v>583.47263520000001</c:v>
                </c:pt>
                <c:pt idx="211">
                  <c:v>583.47263520000001</c:v>
                </c:pt>
                <c:pt idx="212">
                  <c:v>583.6515048</c:v>
                </c:pt>
                <c:pt idx="213">
                  <c:v>583.83037439999998</c:v>
                </c:pt>
                <c:pt idx="214">
                  <c:v>583.83037439999998</c:v>
                </c:pt>
                <c:pt idx="215">
                  <c:v>584.00924399999997</c:v>
                </c:pt>
                <c:pt idx="216">
                  <c:v>583.83037439999998</c:v>
                </c:pt>
                <c:pt idx="217">
                  <c:v>583.83037439999998</c:v>
                </c:pt>
                <c:pt idx="218">
                  <c:v>583.83037439999998</c:v>
                </c:pt>
                <c:pt idx="219">
                  <c:v>583.47263520000001</c:v>
                </c:pt>
                <c:pt idx="220">
                  <c:v>583.47263520000001</c:v>
                </c:pt>
                <c:pt idx="221">
                  <c:v>583.29376560000003</c:v>
                </c:pt>
                <c:pt idx="222">
                  <c:v>583.11489600000004</c:v>
                </c:pt>
                <c:pt idx="223">
                  <c:v>583.11489600000004</c:v>
                </c:pt>
                <c:pt idx="224">
                  <c:v>582.57828719999998</c:v>
                </c:pt>
                <c:pt idx="225">
                  <c:v>582.39941759999999</c:v>
                </c:pt>
                <c:pt idx="226">
                  <c:v>581.86280880000004</c:v>
                </c:pt>
                <c:pt idx="227">
                  <c:v>581.50506959999996</c:v>
                </c:pt>
                <c:pt idx="228">
                  <c:v>581.14733039999999</c:v>
                </c:pt>
                <c:pt idx="229">
                  <c:v>580.25298239999995</c:v>
                </c:pt>
                <c:pt idx="230">
                  <c:v>579.53750400000001</c:v>
                </c:pt>
                <c:pt idx="231">
                  <c:v>578.28541680000001</c:v>
                </c:pt>
                <c:pt idx="232">
                  <c:v>576.85446000000002</c:v>
                </c:pt>
                <c:pt idx="233">
                  <c:v>574.70802479999998</c:v>
                </c:pt>
                <c:pt idx="234">
                  <c:v>572.02498079999998</c:v>
                </c:pt>
                <c:pt idx="235">
                  <c:v>568.08984959999998</c:v>
                </c:pt>
                <c:pt idx="236">
                  <c:v>563.43924000000004</c:v>
                </c:pt>
                <c:pt idx="237">
                  <c:v>557.89428239999995</c:v>
                </c:pt>
                <c:pt idx="238">
                  <c:v>552.17045519999999</c:v>
                </c:pt>
                <c:pt idx="239">
                  <c:v>545.19454080000003</c:v>
                </c:pt>
                <c:pt idx="240">
                  <c:v>537.86088719999998</c:v>
                </c:pt>
                <c:pt idx="241">
                  <c:v>529.81175519999999</c:v>
                </c:pt>
                <c:pt idx="242">
                  <c:v>520.86827519999997</c:v>
                </c:pt>
                <c:pt idx="243">
                  <c:v>509.24175120000001</c:v>
                </c:pt>
                <c:pt idx="244">
                  <c:v>493.68009599999999</c:v>
                </c:pt>
                <c:pt idx="245">
                  <c:v>474.00443999999999</c:v>
                </c:pt>
                <c:pt idx="246">
                  <c:v>451.82460959999997</c:v>
                </c:pt>
              </c:numCache>
            </c:numRef>
          </c:yVal>
          <c:smooth val="1"/>
          <c:extLst>
            <c:ext xmlns:c16="http://schemas.microsoft.com/office/drawing/2014/chart" uri="{C3380CC4-5D6E-409C-BE32-E72D297353CC}">
              <c16:uniqueId val="{00000006-442C-44F5-B1A3-67F17A509871}"/>
            </c:ext>
          </c:extLst>
        </c:ser>
        <c:ser>
          <c:idx val="7"/>
          <c:order val="7"/>
          <c:tx>
            <c:v>0.2 % offset</c:v>
          </c:tx>
          <c:spPr>
            <a:ln w="19047" cap="rnd">
              <a:solidFill>
                <a:schemeClr val="accent2">
                  <a:lumMod val="60000"/>
                </a:schemeClr>
              </a:solidFill>
              <a:round/>
            </a:ln>
            <a:effectLst/>
          </c:spPr>
          <c:marker>
            <c:symbol val="none"/>
          </c:marker>
          <c:xVal>
            <c:numRef>
              <c:f>'final graphs'!$O$3:$O$140</c:f>
              <c:numCache>
                <c:formatCode>General</c:formatCode>
                <c:ptCount val="138"/>
                <c:pt idx="0">
                  <c:v>2E-3</c:v>
                </c:pt>
                <c:pt idx="1">
                  <c:v>4.1600000000000005E-3</c:v>
                </c:pt>
                <c:pt idx="2">
                  <c:v>4.1600000000000005E-3</c:v>
                </c:pt>
                <c:pt idx="3">
                  <c:v>4.1600000000000005E-3</c:v>
                </c:pt>
                <c:pt idx="4">
                  <c:v>4.1600000000000005E-3</c:v>
                </c:pt>
                <c:pt idx="5">
                  <c:v>4.1600000000000005E-3</c:v>
                </c:pt>
                <c:pt idx="6">
                  <c:v>4.1600000000000005E-3</c:v>
                </c:pt>
                <c:pt idx="7">
                  <c:v>4.1600000000000005E-3</c:v>
                </c:pt>
                <c:pt idx="8">
                  <c:v>6.3200000000000001E-3</c:v>
                </c:pt>
                <c:pt idx="9">
                  <c:v>6.3200000000000001E-3</c:v>
                </c:pt>
                <c:pt idx="10">
                  <c:v>6.3200000000000001E-3</c:v>
                </c:pt>
                <c:pt idx="11">
                  <c:v>6.3200000000000001E-3</c:v>
                </c:pt>
                <c:pt idx="12">
                  <c:v>6.3200000000000001E-3</c:v>
                </c:pt>
                <c:pt idx="13">
                  <c:v>6.3200000000000001E-3</c:v>
                </c:pt>
                <c:pt idx="14">
                  <c:v>8.4799999999999997E-3</c:v>
                </c:pt>
                <c:pt idx="15">
                  <c:v>8.4799999999999997E-3</c:v>
                </c:pt>
                <c:pt idx="16">
                  <c:v>8.4799999999999997E-3</c:v>
                </c:pt>
                <c:pt idx="17">
                  <c:v>8.4799999999999997E-3</c:v>
                </c:pt>
                <c:pt idx="18">
                  <c:v>8.4799999999999997E-3</c:v>
                </c:pt>
                <c:pt idx="19">
                  <c:v>8.4799999999999997E-3</c:v>
                </c:pt>
                <c:pt idx="20">
                  <c:v>1.064E-2</c:v>
                </c:pt>
                <c:pt idx="21">
                  <c:v>1.064E-2</c:v>
                </c:pt>
                <c:pt idx="22">
                  <c:v>1.064E-2</c:v>
                </c:pt>
                <c:pt idx="23">
                  <c:v>1.064E-2</c:v>
                </c:pt>
                <c:pt idx="24">
                  <c:v>1.064E-2</c:v>
                </c:pt>
                <c:pt idx="25">
                  <c:v>1.064E-2</c:v>
                </c:pt>
                <c:pt idx="26">
                  <c:v>1.064E-2</c:v>
                </c:pt>
                <c:pt idx="27">
                  <c:v>1.064E-2</c:v>
                </c:pt>
                <c:pt idx="28">
                  <c:v>1.064E-2</c:v>
                </c:pt>
                <c:pt idx="29">
                  <c:v>1.064E-2</c:v>
                </c:pt>
                <c:pt idx="30">
                  <c:v>1.064E-2</c:v>
                </c:pt>
                <c:pt idx="31">
                  <c:v>1.064E-2</c:v>
                </c:pt>
                <c:pt idx="32">
                  <c:v>1.064E-2</c:v>
                </c:pt>
                <c:pt idx="33">
                  <c:v>1.2800000000000001E-2</c:v>
                </c:pt>
                <c:pt idx="34">
                  <c:v>1.2800000000000001E-2</c:v>
                </c:pt>
                <c:pt idx="35">
                  <c:v>1.2800000000000001E-2</c:v>
                </c:pt>
                <c:pt idx="36">
                  <c:v>1.2800000000000001E-2</c:v>
                </c:pt>
                <c:pt idx="37">
                  <c:v>1.2800000000000001E-2</c:v>
                </c:pt>
                <c:pt idx="38">
                  <c:v>1.2800000000000001E-2</c:v>
                </c:pt>
                <c:pt idx="39">
                  <c:v>1.4959999999999999E-2</c:v>
                </c:pt>
                <c:pt idx="40">
                  <c:v>1.4959999999999999E-2</c:v>
                </c:pt>
                <c:pt idx="41">
                  <c:v>1.4959999999999999E-2</c:v>
                </c:pt>
                <c:pt idx="42">
                  <c:v>1.4959999999999999E-2</c:v>
                </c:pt>
                <c:pt idx="43">
                  <c:v>1.4959999999999999E-2</c:v>
                </c:pt>
                <c:pt idx="44">
                  <c:v>1.4959999999999999E-2</c:v>
                </c:pt>
                <c:pt idx="45">
                  <c:v>1.4959999999999999E-2</c:v>
                </c:pt>
                <c:pt idx="46">
                  <c:v>1.712E-2</c:v>
                </c:pt>
                <c:pt idx="47">
                  <c:v>1.712E-2</c:v>
                </c:pt>
                <c:pt idx="48">
                  <c:v>1.712E-2</c:v>
                </c:pt>
                <c:pt idx="49">
                  <c:v>1.712E-2</c:v>
                </c:pt>
                <c:pt idx="50">
                  <c:v>1.712E-2</c:v>
                </c:pt>
                <c:pt idx="51">
                  <c:v>1.712E-2</c:v>
                </c:pt>
                <c:pt idx="52">
                  <c:v>1.9279999999999999E-2</c:v>
                </c:pt>
                <c:pt idx="53">
                  <c:v>1.9279999999999999E-2</c:v>
                </c:pt>
                <c:pt idx="54">
                  <c:v>1.9279999999999999E-2</c:v>
                </c:pt>
                <c:pt idx="55">
                  <c:v>1.9279999999999999E-2</c:v>
                </c:pt>
                <c:pt idx="56">
                  <c:v>1.9279999999999999E-2</c:v>
                </c:pt>
                <c:pt idx="57">
                  <c:v>1.9279999999999999E-2</c:v>
                </c:pt>
                <c:pt idx="58">
                  <c:v>1.9279999999999999E-2</c:v>
                </c:pt>
                <c:pt idx="59">
                  <c:v>1.9279999999999999E-2</c:v>
                </c:pt>
                <c:pt idx="60">
                  <c:v>1.9279999999999999E-2</c:v>
                </c:pt>
                <c:pt idx="61">
                  <c:v>2.1440000000000001E-2</c:v>
                </c:pt>
                <c:pt idx="62">
                  <c:v>2.1440000000000001E-2</c:v>
                </c:pt>
                <c:pt idx="63">
                  <c:v>2.3600000000000003E-2</c:v>
                </c:pt>
                <c:pt idx="64">
                  <c:v>2.3600000000000003E-2</c:v>
                </c:pt>
                <c:pt idx="65">
                  <c:v>2.5759999999999998E-2</c:v>
                </c:pt>
                <c:pt idx="66">
                  <c:v>2.5759999999999998E-2</c:v>
                </c:pt>
                <c:pt idx="67">
                  <c:v>2.792E-2</c:v>
                </c:pt>
                <c:pt idx="68">
                  <c:v>2.792E-2</c:v>
                </c:pt>
                <c:pt idx="69">
                  <c:v>2.792E-2</c:v>
                </c:pt>
                <c:pt idx="70">
                  <c:v>2.792E-2</c:v>
                </c:pt>
                <c:pt idx="71">
                  <c:v>3.0080000000000003E-2</c:v>
                </c:pt>
                <c:pt idx="72">
                  <c:v>3.0080000000000003E-2</c:v>
                </c:pt>
                <c:pt idx="73">
                  <c:v>3.0080000000000003E-2</c:v>
                </c:pt>
                <c:pt idx="74">
                  <c:v>3.2239999999999998E-2</c:v>
                </c:pt>
                <c:pt idx="75">
                  <c:v>3.2239999999999998E-2</c:v>
                </c:pt>
                <c:pt idx="76">
                  <c:v>3.44E-2</c:v>
                </c:pt>
                <c:pt idx="77">
                  <c:v>3.44E-2</c:v>
                </c:pt>
                <c:pt idx="78">
                  <c:v>3.6560000000000002E-2</c:v>
                </c:pt>
                <c:pt idx="79">
                  <c:v>3.6560000000000002E-2</c:v>
                </c:pt>
                <c:pt idx="80">
                  <c:v>3.6560000000000002E-2</c:v>
                </c:pt>
                <c:pt idx="81">
                  <c:v>3.6560000000000002E-2</c:v>
                </c:pt>
                <c:pt idx="82">
                  <c:v>3.6560000000000002E-2</c:v>
                </c:pt>
                <c:pt idx="83">
                  <c:v>3.8720000000000004E-2</c:v>
                </c:pt>
                <c:pt idx="84">
                  <c:v>3.8720000000000004E-2</c:v>
                </c:pt>
                <c:pt idx="85">
                  <c:v>4.088E-2</c:v>
                </c:pt>
                <c:pt idx="86">
                  <c:v>4.088E-2</c:v>
                </c:pt>
                <c:pt idx="87">
                  <c:v>4.3040000000000002E-2</c:v>
                </c:pt>
                <c:pt idx="88">
                  <c:v>4.3040000000000002E-2</c:v>
                </c:pt>
                <c:pt idx="89">
                  <c:v>4.5200000000000004E-2</c:v>
                </c:pt>
                <c:pt idx="90">
                  <c:v>4.5200000000000004E-2</c:v>
                </c:pt>
                <c:pt idx="91">
                  <c:v>4.5200000000000004E-2</c:v>
                </c:pt>
                <c:pt idx="92">
                  <c:v>4.5200000000000004E-2</c:v>
                </c:pt>
                <c:pt idx="93">
                  <c:v>4.5200000000000004E-2</c:v>
                </c:pt>
                <c:pt idx="94">
                  <c:v>4.7359999999999999E-2</c:v>
                </c:pt>
                <c:pt idx="95">
                  <c:v>4.7359999999999999E-2</c:v>
                </c:pt>
                <c:pt idx="96">
                  <c:v>4.9520000000000002E-2</c:v>
                </c:pt>
                <c:pt idx="97">
                  <c:v>5.1680000000000004E-2</c:v>
                </c:pt>
                <c:pt idx="98">
                  <c:v>5.1680000000000004E-2</c:v>
                </c:pt>
                <c:pt idx="99">
                  <c:v>5.3839999999999999E-2</c:v>
                </c:pt>
                <c:pt idx="100">
                  <c:v>5.3839999999999999E-2</c:v>
                </c:pt>
                <c:pt idx="101">
                  <c:v>5.3839999999999999E-2</c:v>
                </c:pt>
                <c:pt idx="102">
                  <c:v>5.3839999999999999E-2</c:v>
                </c:pt>
                <c:pt idx="103">
                  <c:v>5.6000000000000001E-2</c:v>
                </c:pt>
                <c:pt idx="104">
                  <c:v>5.8160000000000003E-2</c:v>
                </c:pt>
                <c:pt idx="105">
                  <c:v>5.8160000000000003E-2</c:v>
                </c:pt>
                <c:pt idx="106">
                  <c:v>6.0319999999999999E-2</c:v>
                </c:pt>
                <c:pt idx="107">
                  <c:v>6.0319999999999999E-2</c:v>
                </c:pt>
                <c:pt idx="108">
                  <c:v>6.2480000000000001E-2</c:v>
                </c:pt>
                <c:pt idx="109">
                  <c:v>6.2480000000000001E-2</c:v>
                </c:pt>
                <c:pt idx="110">
                  <c:v>6.2480000000000001E-2</c:v>
                </c:pt>
                <c:pt idx="111">
                  <c:v>6.4640000000000003E-2</c:v>
                </c:pt>
                <c:pt idx="112">
                  <c:v>6.4640000000000003E-2</c:v>
                </c:pt>
                <c:pt idx="113">
                  <c:v>6.6799999999999998E-2</c:v>
                </c:pt>
                <c:pt idx="114">
                  <c:v>6.6799999999999998E-2</c:v>
                </c:pt>
                <c:pt idx="115">
                  <c:v>6.8960000000000007E-2</c:v>
                </c:pt>
                <c:pt idx="116">
                  <c:v>6.8960000000000007E-2</c:v>
                </c:pt>
                <c:pt idx="117">
                  <c:v>7.1120000000000003E-2</c:v>
                </c:pt>
                <c:pt idx="118">
                  <c:v>7.1120000000000003E-2</c:v>
                </c:pt>
                <c:pt idx="119">
                  <c:v>7.1120000000000003E-2</c:v>
                </c:pt>
                <c:pt idx="120">
                  <c:v>7.3279999999999998E-2</c:v>
                </c:pt>
                <c:pt idx="121">
                  <c:v>7.3279999999999998E-2</c:v>
                </c:pt>
                <c:pt idx="122">
                  <c:v>7.5440000000000007E-2</c:v>
                </c:pt>
                <c:pt idx="123">
                  <c:v>7.7600000000000002E-2</c:v>
                </c:pt>
                <c:pt idx="124">
                  <c:v>7.7600000000000002E-2</c:v>
                </c:pt>
                <c:pt idx="125">
                  <c:v>7.9759999999999998E-2</c:v>
                </c:pt>
                <c:pt idx="126">
                  <c:v>7.9759999999999998E-2</c:v>
                </c:pt>
                <c:pt idx="127">
                  <c:v>7.9759999999999998E-2</c:v>
                </c:pt>
                <c:pt idx="128">
                  <c:v>8.1920000000000007E-2</c:v>
                </c:pt>
                <c:pt idx="129">
                  <c:v>8.1920000000000007E-2</c:v>
                </c:pt>
                <c:pt idx="130">
                  <c:v>8.4080000000000002E-2</c:v>
                </c:pt>
                <c:pt idx="131">
                  <c:v>8.4080000000000002E-2</c:v>
                </c:pt>
                <c:pt idx="132">
                  <c:v>8.6239999999999997E-2</c:v>
                </c:pt>
                <c:pt idx="133">
                  <c:v>8.8400000000000006E-2</c:v>
                </c:pt>
                <c:pt idx="134">
                  <c:v>8.8400000000000006E-2</c:v>
                </c:pt>
                <c:pt idx="135">
                  <c:v>8.8400000000000006E-2</c:v>
                </c:pt>
                <c:pt idx="136">
                  <c:v>8.8400000000000006E-2</c:v>
                </c:pt>
                <c:pt idx="137">
                  <c:v>9.0560000000000002E-2</c:v>
                </c:pt>
              </c:numCache>
            </c:numRef>
          </c:xVal>
          <c:yVal>
            <c:numRef>
              <c:f>'final graphs'!$P$3:$P$140</c:f>
              <c:numCache>
                <c:formatCode>General</c:formatCode>
                <c:ptCount val="138"/>
                <c:pt idx="0">
                  <c:v>0</c:v>
                </c:pt>
                <c:pt idx="1">
                  <c:v>13.87908</c:v>
                </c:pt>
                <c:pt idx="2">
                  <c:v>13.87908</c:v>
                </c:pt>
                <c:pt idx="3">
                  <c:v>13.87908</c:v>
                </c:pt>
                <c:pt idx="4">
                  <c:v>13.87908</c:v>
                </c:pt>
                <c:pt idx="5">
                  <c:v>13.87908</c:v>
                </c:pt>
                <c:pt idx="6">
                  <c:v>13.87908</c:v>
                </c:pt>
                <c:pt idx="7">
                  <c:v>13.87908</c:v>
                </c:pt>
                <c:pt idx="8">
                  <c:v>27.75816</c:v>
                </c:pt>
                <c:pt idx="9">
                  <c:v>27.75816</c:v>
                </c:pt>
                <c:pt idx="10">
                  <c:v>27.75816</c:v>
                </c:pt>
                <c:pt idx="11">
                  <c:v>27.75816</c:v>
                </c:pt>
                <c:pt idx="12">
                  <c:v>27.75816</c:v>
                </c:pt>
                <c:pt idx="13">
                  <c:v>27.75816</c:v>
                </c:pt>
                <c:pt idx="14">
                  <c:v>41.637239999999998</c:v>
                </c:pt>
                <c:pt idx="15">
                  <c:v>41.637239999999998</c:v>
                </c:pt>
                <c:pt idx="16">
                  <c:v>41.637239999999998</c:v>
                </c:pt>
                <c:pt idx="17">
                  <c:v>41.637239999999998</c:v>
                </c:pt>
                <c:pt idx="18">
                  <c:v>41.637239999999998</c:v>
                </c:pt>
                <c:pt idx="19">
                  <c:v>41.637239999999998</c:v>
                </c:pt>
                <c:pt idx="20">
                  <c:v>55.51632</c:v>
                </c:pt>
                <c:pt idx="21">
                  <c:v>55.51632</c:v>
                </c:pt>
                <c:pt idx="22">
                  <c:v>55.51632</c:v>
                </c:pt>
                <c:pt idx="23">
                  <c:v>55.51632</c:v>
                </c:pt>
                <c:pt idx="24">
                  <c:v>55.51632</c:v>
                </c:pt>
                <c:pt idx="25">
                  <c:v>55.51632</c:v>
                </c:pt>
                <c:pt idx="26">
                  <c:v>55.51632</c:v>
                </c:pt>
                <c:pt idx="27">
                  <c:v>55.51632</c:v>
                </c:pt>
                <c:pt idx="28">
                  <c:v>55.51632</c:v>
                </c:pt>
                <c:pt idx="29">
                  <c:v>55.51632</c:v>
                </c:pt>
                <c:pt idx="30">
                  <c:v>55.51632</c:v>
                </c:pt>
                <c:pt idx="31">
                  <c:v>55.51632</c:v>
                </c:pt>
                <c:pt idx="32">
                  <c:v>55.51632</c:v>
                </c:pt>
                <c:pt idx="33">
                  <c:v>69.395400000000009</c:v>
                </c:pt>
                <c:pt idx="34">
                  <c:v>69.395400000000009</c:v>
                </c:pt>
                <c:pt idx="35">
                  <c:v>69.395400000000009</c:v>
                </c:pt>
                <c:pt idx="36">
                  <c:v>69.395400000000009</c:v>
                </c:pt>
                <c:pt idx="37">
                  <c:v>69.395400000000009</c:v>
                </c:pt>
                <c:pt idx="38">
                  <c:v>69.395400000000009</c:v>
                </c:pt>
                <c:pt idx="39">
                  <c:v>83.274479999999997</c:v>
                </c:pt>
                <c:pt idx="40">
                  <c:v>83.274479999999997</c:v>
                </c:pt>
                <c:pt idx="41">
                  <c:v>83.274479999999997</c:v>
                </c:pt>
                <c:pt idx="42">
                  <c:v>83.274479999999997</c:v>
                </c:pt>
                <c:pt idx="43">
                  <c:v>83.274479999999997</c:v>
                </c:pt>
                <c:pt idx="44">
                  <c:v>83.274479999999997</c:v>
                </c:pt>
                <c:pt idx="45">
                  <c:v>83.274479999999997</c:v>
                </c:pt>
                <c:pt idx="46">
                  <c:v>97.153559999999999</c:v>
                </c:pt>
                <c:pt idx="47">
                  <c:v>97.153559999999999</c:v>
                </c:pt>
                <c:pt idx="48">
                  <c:v>97.153559999999999</c:v>
                </c:pt>
                <c:pt idx="49">
                  <c:v>97.153559999999999</c:v>
                </c:pt>
                <c:pt idx="50">
                  <c:v>97.153559999999999</c:v>
                </c:pt>
                <c:pt idx="51">
                  <c:v>97.153559999999999</c:v>
                </c:pt>
                <c:pt idx="52">
                  <c:v>111.03264</c:v>
                </c:pt>
                <c:pt idx="53">
                  <c:v>111.03264</c:v>
                </c:pt>
                <c:pt idx="54">
                  <c:v>111.03264</c:v>
                </c:pt>
                <c:pt idx="55">
                  <c:v>111.03264</c:v>
                </c:pt>
                <c:pt idx="56">
                  <c:v>111.03264</c:v>
                </c:pt>
                <c:pt idx="57">
                  <c:v>111.03264</c:v>
                </c:pt>
                <c:pt idx="58">
                  <c:v>111.03264</c:v>
                </c:pt>
                <c:pt idx="59">
                  <c:v>111.03264</c:v>
                </c:pt>
                <c:pt idx="60">
                  <c:v>111.03264</c:v>
                </c:pt>
                <c:pt idx="61">
                  <c:v>124.91171999999999</c:v>
                </c:pt>
                <c:pt idx="62">
                  <c:v>124.91171999999999</c:v>
                </c:pt>
                <c:pt idx="63">
                  <c:v>138.79080000000002</c:v>
                </c:pt>
                <c:pt idx="64">
                  <c:v>138.79080000000002</c:v>
                </c:pt>
                <c:pt idx="65">
                  <c:v>152.66988000000001</c:v>
                </c:pt>
                <c:pt idx="66">
                  <c:v>152.66988000000001</c:v>
                </c:pt>
                <c:pt idx="67">
                  <c:v>166.54895999999999</c:v>
                </c:pt>
                <c:pt idx="68">
                  <c:v>166.54895999999999</c:v>
                </c:pt>
                <c:pt idx="69">
                  <c:v>166.54895999999999</c:v>
                </c:pt>
                <c:pt idx="70">
                  <c:v>166.54895999999999</c:v>
                </c:pt>
                <c:pt idx="71">
                  <c:v>180.42804000000001</c:v>
                </c:pt>
                <c:pt idx="72">
                  <c:v>180.42804000000001</c:v>
                </c:pt>
                <c:pt idx="73">
                  <c:v>180.42804000000001</c:v>
                </c:pt>
                <c:pt idx="74">
                  <c:v>194.30712</c:v>
                </c:pt>
                <c:pt idx="75">
                  <c:v>194.30712</c:v>
                </c:pt>
                <c:pt idx="76">
                  <c:v>208.18619999999999</c:v>
                </c:pt>
                <c:pt idx="77">
                  <c:v>208.18619999999999</c:v>
                </c:pt>
                <c:pt idx="78">
                  <c:v>222.06528</c:v>
                </c:pt>
                <c:pt idx="79">
                  <c:v>222.06528</c:v>
                </c:pt>
                <c:pt idx="80">
                  <c:v>222.06528</c:v>
                </c:pt>
                <c:pt idx="81">
                  <c:v>222.06528</c:v>
                </c:pt>
                <c:pt idx="82">
                  <c:v>222.06528</c:v>
                </c:pt>
                <c:pt idx="83">
                  <c:v>235.94436000000002</c:v>
                </c:pt>
                <c:pt idx="84">
                  <c:v>235.94436000000002</c:v>
                </c:pt>
                <c:pt idx="85">
                  <c:v>249.82343999999998</c:v>
                </c:pt>
                <c:pt idx="86">
                  <c:v>249.82343999999998</c:v>
                </c:pt>
                <c:pt idx="87">
                  <c:v>263.70251999999999</c:v>
                </c:pt>
                <c:pt idx="88">
                  <c:v>263.70251999999999</c:v>
                </c:pt>
                <c:pt idx="89">
                  <c:v>277.58160000000004</c:v>
                </c:pt>
                <c:pt idx="90">
                  <c:v>277.58160000000004</c:v>
                </c:pt>
                <c:pt idx="91">
                  <c:v>277.58160000000004</c:v>
                </c:pt>
                <c:pt idx="92">
                  <c:v>277.58160000000004</c:v>
                </c:pt>
                <c:pt idx="93">
                  <c:v>277.58160000000004</c:v>
                </c:pt>
                <c:pt idx="94">
                  <c:v>291.46067999999997</c:v>
                </c:pt>
                <c:pt idx="95">
                  <c:v>291.46067999999997</c:v>
                </c:pt>
                <c:pt idx="96">
                  <c:v>305.33976000000001</c:v>
                </c:pt>
                <c:pt idx="97">
                  <c:v>319.21884</c:v>
                </c:pt>
                <c:pt idx="98">
                  <c:v>319.21884</c:v>
                </c:pt>
                <c:pt idx="99">
                  <c:v>333.09791999999999</c:v>
                </c:pt>
                <c:pt idx="100">
                  <c:v>333.09791999999999</c:v>
                </c:pt>
                <c:pt idx="101">
                  <c:v>333.09791999999999</c:v>
                </c:pt>
                <c:pt idx="102">
                  <c:v>333.09791999999999</c:v>
                </c:pt>
                <c:pt idx="103">
                  <c:v>346.97699999999998</c:v>
                </c:pt>
                <c:pt idx="104">
                  <c:v>360.85608000000002</c:v>
                </c:pt>
                <c:pt idx="105">
                  <c:v>360.85608000000002</c:v>
                </c:pt>
                <c:pt idx="106">
                  <c:v>374.73516000000001</c:v>
                </c:pt>
                <c:pt idx="107">
                  <c:v>374.73516000000001</c:v>
                </c:pt>
                <c:pt idx="108">
                  <c:v>388.61424</c:v>
                </c:pt>
                <c:pt idx="109">
                  <c:v>388.61424</c:v>
                </c:pt>
                <c:pt idx="110">
                  <c:v>388.61424</c:v>
                </c:pt>
                <c:pt idx="111">
                  <c:v>402.49331999999998</c:v>
                </c:pt>
                <c:pt idx="112">
                  <c:v>402.49331999999998</c:v>
                </c:pt>
                <c:pt idx="113">
                  <c:v>416.37239999999997</c:v>
                </c:pt>
                <c:pt idx="114">
                  <c:v>416.37239999999997</c:v>
                </c:pt>
                <c:pt idx="115">
                  <c:v>430.25148000000002</c:v>
                </c:pt>
                <c:pt idx="116">
                  <c:v>430.25148000000002</c:v>
                </c:pt>
                <c:pt idx="117">
                  <c:v>444.13056</c:v>
                </c:pt>
                <c:pt idx="118">
                  <c:v>444.13056</c:v>
                </c:pt>
                <c:pt idx="119">
                  <c:v>444.13056</c:v>
                </c:pt>
                <c:pt idx="120">
                  <c:v>458.00963999999999</c:v>
                </c:pt>
                <c:pt idx="121">
                  <c:v>458.00963999999999</c:v>
                </c:pt>
                <c:pt idx="122">
                  <c:v>471.88872000000003</c:v>
                </c:pt>
                <c:pt idx="123">
                  <c:v>485.76780000000002</c:v>
                </c:pt>
                <c:pt idx="124">
                  <c:v>485.76780000000002</c:v>
                </c:pt>
                <c:pt idx="125">
                  <c:v>499.64687999999995</c:v>
                </c:pt>
                <c:pt idx="126">
                  <c:v>499.64687999999995</c:v>
                </c:pt>
                <c:pt idx="127">
                  <c:v>499.64687999999995</c:v>
                </c:pt>
                <c:pt idx="128">
                  <c:v>513.52596000000005</c:v>
                </c:pt>
                <c:pt idx="129">
                  <c:v>513.52596000000005</c:v>
                </c:pt>
                <c:pt idx="130">
                  <c:v>527.40503999999999</c:v>
                </c:pt>
                <c:pt idx="131">
                  <c:v>527.40503999999999</c:v>
                </c:pt>
                <c:pt idx="132">
                  <c:v>541.28411999999992</c:v>
                </c:pt>
                <c:pt idx="133">
                  <c:v>555.16320000000007</c:v>
                </c:pt>
                <c:pt idx="134">
                  <c:v>555.16320000000007</c:v>
                </c:pt>
                <c:pt idx="135">
                  <c:v>555.16320000000007</c:v>
                </c:pt>
                <c:pt idx="136">
                  <c:v>555.16320000000007</c:v>
                </c:pt>
                <c:pt idx="137">
                  <c:v>569.04228000000001</c:v>
                </c:pt>
              </c:numCache>
            </c:numRef>
          </c:yVal>
          <c:smooth val="1"/>
          <c:extLst>
            <c:ext xmlns:c16="http://schemas.microsoft.com/office/drawing/2014/chart" uri="{C3380CC4-5D6E-409C-BE32-E72D297353CC}">
              <c16:uniqueId val="{00000007-442C-44F5-B1A3-67F17A509871}"/>
            </c:ext>
          </c:extLst>
        </c:ser>
        <c:dLbls>
          <c:showLegendKey val="0"/>
          <c:showVal val="0"/>
          <c:showCatName val="0"/>
          <c:showSerName val="0"/>
          <c:showPercent val="0"/>
          <c:showBubbleSize val="0"/>
        </c:dLbls>
        <c:axId val="-1869512144"/>
        <c:axId val="-1869511056"/>
      </c:scatterChart>
      <c:valAx>
        <c:axId val="-1869512144"/>
        <c:scaling>
          <c:orientation val="minMax"/>
        </c:scaling>
        <c:delete val="0"/>
        <c:axPos val="b"/>
        <c:majorGridlines>
          <c:spPr>
            <a:ln w="9524" cap="flat" cmpd="sng" algn="ctr">
              <a:solidFill>
                <a:schemeClr val="tx1">
                  <a:lumMod val="15000"/>
                  <a:lumOff val="85000"/>
                </a:schemeClr>
              </a:solidFill>
              <a:round/>
            </a:ln>
            <a:effectLst/>
          </c:spPr>
        </c:majorGridlines>
        <c:title>
          <c:tx>
            <c:rich>
              <a:bodyPr/>
              <a:lstStyle/>
              <a:p>
                <a:pPr>
                  <a:defRPr sz="900" b="0" i="0" u="none" strike="noStrike" baseline="0">
                    <a:solidFill>
                      <a:sysClr val="windowText" lastClr="000000"/>
                    </a:solidFill>
                    <a:latin typeface="Times New Roman" panose="02020603050405020304" pitchFamily="18" charset="0"/>
                    <a:ea typeface="Calibri"/>
                    <a:cs typeface="Times New Roman" panose="02020603050405020304" pitchFamily="18" charset="0"/>
                  </a:defRPr>
                </a:pPr>
                <a:r>
                  <a:rPr lang="en-US" sz="900">
                    <a:solidFill>
                      <a:sysClr val="windowText" lastClr="000000"/>
                    </a:solidFill>
                    <a:latin typeface="Times New Roman" panose="02020603050405020304" pitchFamily="18" charset="0"/>
                    <a:cs typeface="Times New Roman" panose="02020603050405020304" pitchFamily="18" charset="0"/>
                  </a:rPr>
                  <a:t>Strain</a:t>
                </a:r>
              </a:p>
            </c:rich>
          </c:tx>
          <c:overlay val="0"/>
          <c:spPr>
            <a:noFill/>
            <a:ln w="25396">
              <a:noFill/>
            </a:ln>
          </c:spPr>
        </c:title>
        <c:numFmt formatCode="General" sourceLinked="1"/>
        <c:majorTickMark val="none"/>
        <c:minorTickMark val="none"/>
        <c:tickLblPos val="nextTo"/>
        <c:spPr>
          <a:noFill/>
          <a:ln w="9524" cap="flat" cmpd="sng" algn="ctr">
            <a:solidFill>
              <a:schemeClr val="tx1">
                <a:lumMod val="25000"/>
                <a:lumOff val="75000"/>
              </a:schemeClr>
            </a:solidFill>
            <a:round/>
          </a:ln>
          <a:effectLst/>
        </c:spPr>
        <c:txPr>
          <a:bodyPr rot="0" vert="horz"/>
          <a:lstStyle/>
          <a:p>
            <a:pPr>
              <a:defRPr sz="900" b="0" i="0" u="none" strike="noStrike" baseline="0">
                <a:solidFill>
                  <a:sysClr val="windowText" lastClr="000000"/>
                </a:solidFill>
                <a:latin typeface="Times New Roman" panose="02020603050405020304" pitchFamily="18" charset="0"/>
                <a:ea typeface="Calibri"/>
                <a:cs typeface="Times New Roman" panose="02020603050405020304" pitchFamily="18" charset="0"/>
              </a:defRPr>
            </a:pPr>
            <a:endParaRPr lang="en-US"/>
          </a:p>
        </c:txPr>
        <c:crossAx val="-1869511056"/>
        <c:crosses val="autoZero"/>
        <c:crossBetween val="midCat"/>
      </c:valAx>
      <c:valAx>
        <c:axId val="-1869511056"/>
        <c:scaling>
          <c:orientation val="minMax"/>
        </c:scaling>
        <c:delete val="0"/>
        <c:axPos val="l"/>
        <c:majorGridlines>
          <c:spPr>
            <a:ln w="9524" cap="flat" cmpd="sng" algn="ctr">
              <a:solidFill>
                <a:schemeClr val="tx1">
                  <a:lumMod val="15000"/>
                  <a:lumOff val="85000"/>
                </a:schemeClr>
              </a:solidFill>
              <a:round/>
            </a:ln>
            <a:effectLst/>
          </c:spPr>
        </c:majorGridlines>
        <c:title>
          <c:tx>
            <c:rich>
              <a:bodyPr/>
              <a:lstStyle/>
              <a:p>
                <a:pPr>
                  <a:defRPr sz="900" b="0" i="0" u="none" strike="noStrike" baseline="0">
                    <a:solidFill>
                      <a:sysClr val="windowText" lastClr="000000"/>
                    </a:solidFill>
                    <a:latin typeface="Times New Roman" panose="02020603050405020304" pitchFamily="18" charset="0"/>
                    <a:ea typeface="Calibri"/>
                    <a:cs typeface="Times New Roman" panose="02020603050405020304" pitchFamily="18" charset="0"/>
                  </a:defRPr>
                </a:pPr>
                <a:r>
                  <a:rPr lang="en-US" sz="900">
                    <a:solidFill>
                      <a:sysClr val="windowText" lastClr="000000"/>
                    </a:solidFill>
                    <a:latin typeface="Times New Roman" panose="02020603050405020304" pitchFamily="18" charset="0"/>
                    <a:cs typeface="Times New Roman" panose="02020603050405020304" pitchFamily="18" charset="0"/>
                  </a:rPr>
                  <a:t>Stress (Mpa)</a:t>
                </a:r>
              </a:p>
            </c:rich>
          </c:tx>
          <c:overlay val="0"/>
          <c:spPr>
            <a:noFill/>
            <a:ln w="25396">
              <a:noFill/>
            </a:ln>
          </c:spPr>
        </c:title>
        <c:numFmt formatCode="General" sourceLinked="1"/>
        <c:majorTickMark val="none"/>
        <c:minorTickMark val="none"/>
        <c:tickLblPos val="nextTo"/>
        <c:spPr>
          <a:noFill/>
          <a:ln w="9524"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69512144"/>
        <c:crosses val="autoZero"/>
        <c:crossBetween val="midCat"/>
      </c:valAx>
      <c:spPr>
        <a:noFill/>
        <a:ln w="25396">
          <a:noFill/>
        </a:ln>
      </c:spPr>
    </c:plotArea>
    <c:legend>
      <c:legendPos val="b"/>
      <c:overlay val="0"/>
      <c:spPr>
        <a:noFill/>
        <a:ln w="25396">
          <a:noFill/>
        </a:ln>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4"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Stress-Strain curves for steel samples from manufacturer C</a:t>
            </a:r>
          </a:p>
        </c:rich>
      </c:tx>
      <c:overlay val="0"/>
      <c:spPr>
        <a:noFill/>
        <a:ln>
          <a:noFill/>
        </a:ln>
        <a:effectLst/>
      </c:spPr>
      <c:txPr>
        <a:bodyPr rot="0" spcFirstLastPara="1" vertOverflow="ellipsis" vert="horz" wrap="square" anchor="ctr" anchorCtr="1"/>
        <a:lstStyle/>
        <a:p>
          <a:pPr>
            <a:defRPr sz="11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2186771025436578"/>
          <c:y val="0.12027318485140473"/>
          <c:w val="0.84846712342775332"/>
          <c:h val="0.77870118218191331"/>
        </c:manualLayout>
      </c:layout>
      <c:scatterChart>
        <c:scatterStyle val="smoothMarker"/>
        <c:varyColors val="0"/>
        <c:ser>
          <c:idx val="0"/>
          <c:order val="0"/>
          <c:tx>
            <c:v>CT1</c:v>
          </c:tx>
          <c:spPr>
            <a:ln w="12700" cap="rnd">
              <a:solidFill>
                <a:schemeClr val="tx1"/>
              </a:solidFill>
              <a:round/>
            </a:ln>
            <a:effectLst/>
          </c:spPr>
          <c:marker>
            <c:symbol val="none"/>
          </c:marker>
          <c:xVal>
            <c:numRef>
              <c:f>'CWR  C1-C7'!$A$3:$A$668</c:f>
              <c:numCache>
                <c:formatCode>General</c:formatCode>
                <c:ptCount val="666"/>
                <c:pt idx="0">
                  <c:v>0</c:v>
                </c:pt>
                <c:pt idx="1">
                  <c:v>2E-3</c:v>
                </c:pt>
                <c:pt idx="2">
                  <c:v>2E-3</c:v>
                </c:pt>
                <c:pt idx="3">
                  <c:v>2E-3</c:v>
                </c:pt>
                <c:pt idx="4">
                  <c:v>2E-3</c:v>
                </c:pt>
                <c:pt idx="5">
                  <c:v>2E-3</c:v>
                </c:pt>
                <c:pt idx="6">
                  <c:v>2E-3</c:v>
                </c:pt>
                <c:pt idx="7">
                  <c:v>2E-3</c:v>
                </c:pt>
                <c:pt idx="8">
                  <c:v>2E-3</c:v>
                </c:pt>
                <c:pt idx="9">
                  <c:v>2E-3</c:v>
                </c:pt>
                <c:pt idx="10">
                  <c:v>2E-3</c:v>
                </c:pt>
                <c:pt idx="11">
                  <c:v>2E-3</c:v>
                </c:pt>
                <c:pt idx="12">
                  <c:v>2E-3</c:v>
                </c:pt>
                <c:pt idx="13">
                  <c:v>2E-3</c:v>
                </c:pt>
                <c:pt idx="14">
                  <c:v>2E-3</c:v>
                </c:pt>
                <c:pt idx="15">
                  <c:v>2E-3</c:v>
                </c:pt>
                <c:pt idx="16">
                  <c:v>2E-3</c:v>
                </c:pt>
                <c:pt idx="17">
                  <c:v>2E-3</c:v>
                </c:pt>
                <c:pt idx="18">
                  <c:v>2E-3</c:v>
                </c:pt>
                <c:pt idx="19">
                  <c:v>2E-3</c:v>
                </c:pt>
                <c:pt idx="20">
                  <c:v>2E-3</c:v>
                </c:pt>
                <c:pt idx="21">
                  <c:v>2E-3</c:v>
                </c:pt>
                <c:pt idx="22">
                  <c:v>2E-3</c:v>
                </c:pt>
                <c:pt idx="23">
                  <c:v>2E-3</c:v>
                </c:pt>
                <c:pt idx="24">
                  <c:v>2E-3</c:v>
                </c:pt>
                <c:pt idx="25">
                  <c:v>2E-3</c:v>
                </c:pt>
                <c:pt idx="26">
                  <c:v>2E-3</c:v>
                </c:pt>
                <c:pt idx="27">
                  <c:v>2E-3</c:v>
                </c:pt>
                <c:pt idx="28">
                  <c:v>2E-3</c:v>
                </c:pt>
                <c:pt idx="29">
                  <c:v>2E-3</c:v>
                </c:pt>
                <c:pt idx="30">
                  <c:v>2E-3</c:v>
                </c:pt>
                <c:pt idx="31">
                  <c:v>2E-3</c:v>
                </c:pt>
                <c:pt idx="32">
                  <c:v>2E-3</c:v>
                </c:pt>
                <c:pt idx="33">
                  <c:v>2E-3</c:v>
                </c:pt>
                <c:pt idx="34">
                  <c:v>2E-3</c:v>
                </c:pt>
                <c:pt idx="35">
                  <c:v>2E-3</c:v>
                </c:pt>
                <c:pt idx="36">
                  <c:v>2E-3</c:v>
                </c:pt>
                <c:pt idx="37">
                  <c:v>2E-3</c:v>
                </c:pt>
                <c:pt idx="38">
                  <c:v>2E-3</c:v>
                </c:pt>
                <c:pt idx="39">
                  <c:v>2E-3</c:v>
                </c:pt>
                <c:pt idx="40">
                  <c:v>2E-3</c:v>
                </c:pt>
                <c:pt idx="41">
                  <c:v>2E-3</c:v>
                </c:pt>
                <c:pt idx="42">
                  <c:v>2E-3</c:v>
                </c:pt>
                <c:pt idx="43">
                  <c:v>2E-3</c:v>
                </c:pt>
                <c:pt idx="44">
                  <c:v>2E-3</c:v>
                </c:pt>
                <c:pt idx="45">
                  <c:v>2E-3</c:v>
                </c:pt>
                <c:pt idx="46">
                  <c:v>2E-3</c:v>
                </c:pt>
                <c:pt idx="47">
                  <c:v>2E-3</c:v>
                </c:pt>
                <c:pt idx="48">
                  <c:v>2E-3</c:v>
                </c:pt>
                <c:pt idx="49">
                  <c:v>2E-3</c:v>
                </c:pt>
                <c:pt idx="50">
                  <c:v>2E-3</c:v>
                </c:pt>
                <c:pt idx="51">
                  <c:v>2E-3</c:v>
                </c:pt>
                <c:pt idx="52">
                  <c:v>2E-3</c:v>
                </c:pt>
                <c:pt idx="53">
                  <c:v>2E-3</c:v>
                </c:pt>
                <c:pt idx="54">
                  <c:v>2E-3</c:v>
                </c:pt>
                <c:pt idx="55">
                  <c:v>2E-3</c:v>
                </c:pt>
                <c:pt idx="56">
                  <c:v>2E-3</c:v>
                </c:pt>
                <c:pt idx="57">
                  <c:v>2E-3</c:v>
                </c:pt>
                <c:pt idx="58">
                  <c:v>2E-3</c:v>
                </c:pt>
                <c:pt idx="59">
                  <c:v>2E-3</c:v>
                </c:pt>
                <c:pt idx="60">
                  <c:v>4.0000000000000001E-3</c:v>
                </c:pt>
                <c:pt idx="61">
                  <c:v>4.0000000000000001E-3</c:v>
                </c:pt>
                <c:pt idx="62">
                  <c:v>4.0000000000000001E-3</c:v>
                </c:pt>
                <c:pt idx="63">
                  <c:v>4.0000000000000001E-3</c:v>
                </c:pt>
                <c:pt idx="64">
                  <c:v>4.0000000000000001E-3</c:v>
                </c:pt>
                <c:pt idx="65">
                  <c:v>4.0000000000000001E-3</c:v>
                </c:pt>
                <c:pt idx="66">
                  <c:v>4.0000000000000001E-3</c:v>
                </c:pt>
                <c:pt idx="67">
                  <c:v>4.0000000000000001E-3</c:v>
                </c:pt>
                <c:pt idx="68">
                  <c:v>4.0000000000000001E-3</c:v>
                </c:pt>
                <c:pt idx="69">
                  <c:v>4.0000000000000001E-3</c:v>
                </c:pt>
                <c:pt idx="70">
                  <c:v>4.0000000000000001E-3</c:v>
                </c:pt>
                <c:pt idx="71">
                  <c:v>4.0000000000000001E-3</c:v>
                </c:pt>
                <c:pt idx="72">
                  <c:v>4.0000000000000001E-3</c:v>
                </c:pt>
                <c:pt idx="73">
                  <c:v>4.0000000000000001E-3</c:v>
                </c:pt>
                <c:pt idx="74">
                  <c:v>4.0000000000000001E-3</c:v>
                </c:pt>
                <c:pt idx="75">
                  <c:v>4.0000000000000001E-3</c:v>
                </c:pt>
                <c:pt idx="76">
                  <c:v>4.0000000000000001E-3</c:v>
                </c:pt>
                <c:pt idx="77">
                  <c:v>4.0000000000000001E-3</c:v>
                </c:pt>
                <c:pt idx="78">
                  <c:v>4.0000000000000001E-3</c:v>
                </c:pt>
                <c:pt idx="79">
                  <c:v>6.0000000000000001E-3</c:v>
                </c:pt>
                <c:pt idx="80">
                  <c:v>6.0000000000000001E-3</c:v>
                </c:pt>
                <c:pt idx="81">
                  <c:v>6.0000000000000001E-3</c:v>
                </c:pt>
                <c:pt idx="82">
                  <c:v>6.0000000000000001E-3</c:v>
                </c:pt>
                <c:pt idx="83">
                  <c:v>6.0000000000000001E-3</c:v>
                </c:pt>
                <c:pt idx="84">
                  <c:v>6.0000000000000001E-3</c:v>
                </c:pt>
                <c:pt idx="85">
                  <c:v>6.0000000000000001E-3</c:v>
                </c:pt>
                <c:pt idx="86">
                  <c:v>6.0000000000000001E-3</c:v>
                </c:pt>
                <c:pt idx="87">
                  <c:v>6.0000000000000001E-3</c:v>
                </c:pt>
                <c:pt idx="88">
                  <c:v>6.0000000000000001E-3</c:v>
                </c:pt>
                <c:pt idx="89">
                  <c:v>6.0000000000000001E-3</c:v>
                </c:pt>
                <c:pt idx="90">
                  <c:v>6.0000000000000001E-3</c:v>
                </c:pt>
                <c:pt idx="91">
                  <c:v>6.0000000000000001E-3</c:v>
                </c:pt>
                <c:pt idx="92">
                  <c:v>6.0000000000000001E-3</c:v>
                </c:pt>
                <c:pt idx="93">
                  <c:v>6.0000000000000001E-3</c:v>
                </c:pt>
                <c:pt idx="94">
                  <c:v>6.0000000000000001E-3</c:v>
                </c:pt>
                <c:pt idx="95">
                  <c:v>6.0000000000000001E-3</c:v>
                </c:pt>
                <c:pt idx="96">
                  <c:v>6.0000000000000001E-3</c:v>
                </c:pt>
                <c:pt idx="97">
                  <c:v>8.0000000000000002E-3</c:v>
                </c:pt>
                <c:pt idx="98">
                  <c:v>8.0000000000000002E-3</c:v>
                </c:pt>
                <c:pt idx="99">
                  <c:v>8.0000000000000002E-3</c:v>
                </c:pt>
                <c:pt idx="100">
                  <c:v>8.0000000000000002E-3</c:v>
                </c:pt>
                <c:pt idx="101">
                  <c:v>8.0000000000000002E-3</c:v>
                </c:pt>
                <c:pt idx="102">
                  <c:v>8.0000000000000002E-3</c:v>
                </c:pt>
                <c:pt idx="103">
                  <c:v>8.0000000000000002E-3</c:v>
                </c:pt>
                <c:pt idx="104">
                  <c:v>8.0000000000000002E-3</c:v>
                </c:pt>
                <c:pt idx="105">
                  <c:v>8.0000000000000002E-3</c:v>
                </c:pt>
                <c:pt idx="106">
                  <c:v>8.0000000000000002E-3</c:v>
                </c:pt>
                <c:pt idx="107">
                  <c:v>8.0000000000000002E-3</c:v>
                </c:pt>
                <c:pt idx="108">
                  <c:v>8.0000000000000002E-3</c:v>
                </c:pt>
                <c:pt idx="109">
                  <c:v>8.0000000000000002E-3</c:v>
                </c:pt>
                <c:pt idx="110">
                  <c:v>8.0000000000000002E-3</c:v>
                </c:pt>
                <c:pt idx="111">
                  <c:v>8.0000000000000002E-3</c:v>
                </c:pt>
                <c:pt idx="112">
                  <c:v>8.0000000000000002E-3</c:v>
                </c:pt>
                <c:pt idx="113">
                  <c:v>8.0000000000000002E-3</c:v>
                </c:pt>
                <c:pt idx="114">
                  <c:v>0.01</c:v>
                </c:pt>
                <c:pt idx="115">
                  <c:v>0.01</c:v>
                </c:pt>
                <c:pt idx="116">
                  <c:v>0.01</c:v>
                </c:pt>
                <c:pt idx="117">
                  <c:v>0.01</c:v>
                </c:pt>
                <c:pt idx="118">
                  <c:v>0.01</c:v>
                </c:pt>
                <c:pt idx="119">
                  <c:v>1.2E-2</c:v>
                </c:pt>
                <c:pt idx="120">
                  <c:v>1.2E-2</c:v>
                </c:pt>
                <c:pt idx="121">
                  <c:v>1.2E-2</c:v>
                </c:pt>
                <c:pt idx="122">
                  <c:v>1.2E-2</c:v>
                </c:pt>
                <c:pt idx="123">
                  <c:v>1.4E-2</c:v>
                </c:pt>
                <c:pt idx="124">
                  <c:v>1.4E-2</c:v>
                </c:pt>
                <c:pt idx="125">
                  <c:v>1.4E-2</c:v>
                </c:pt>
                <c:pt idx="126">
                  <c:v>1.4E-2</c:v>
                </c:pt>
                <c:pt idx="127">
                  <c:v>1.6E-2</c:v>
                </c:pt>
                <c:pt idx="128">
                  <c:v>1.6E-2</c:v>
                </c:pt>
                <c:pt idx="129">
                  <c:v>1.6E-2</c:v>
                </c:pt>
                <c:pt idx="130">
                  <c:v>1.6E-2</c:v>
                </c:pt>
                <c:pt idx="131">
                  <c:v>1.6E-2</c:v>
                </c:pt>
                <c:pt idx="132">
                  <c:v>1.6E-2</c:v>
                </c:pt>
                <c:pt idx="133">
                  <c:v>1.6E-2</c:v>
                </c:pt>
                <c:pt idx="134">
                  <c:v>1.6E-2</c:v>
                </c:pt>
                <c:pt idx="135">
                  <c:v>1.6E-2</c:v>
                </c:pt>
                <c:pt idx="136">
                  <c:v>1.6E-2</c:v>
                </c:pt>
                <c:pt idx="137">
                  <c:v>1.7999999999999999E-2</c:v>
                </c:pt>
                <c:pt idx="138">
                  <c:v>1.7999999999999999E-2</c:v>
                </c:pt>
                <c:pt idx="139">
                  <c:v>1.7999999999999999E-2</c:v>
                </c:pt>
                <c:pt idx="140">
                  <c:v>1.7999999999999999E-2</c:v>
                </c:pt>
                <c:pt idx="141">
                  <c:v>0.02</c:v>
                </c:pt>
                <c:pt idx="142">
                  <c:v>0.02</c:v>
                </c:pt>
                <c:pt idx="143">
                  <c:v>0.02</c:v>
                </c:pt>
                <c:pt idx="144">
                  <c:v>0.02</c:v>
                </c:pt>
                <c:pt idx="145">
                  <c:v>0.02</c:v>
                </c:pt>
                <c:pt idx="146">
                  <c:v>2.1999999999999999E-2</c:v>
                </c:pt>
                <c:pt idx="147">
                  <c:v>2.1999999999999999E-2</c:v>
                </c:pt>
                <c:pt idx="148">
                  <c:v>2.1999999999999999E-2</c:v>
                </c:pt>
                <c:pt idx="149">
                  <c:v>2.1999999999999999E-2</c:v>
                </c:pt>
                <c:pt idx="150">
                  <c:v>2.1999999999999999E-2</c:v>
                </c:pt>
                <c:pt idx="151">
                  <c:v>2.4E-2</c:v>
                </c:pt>
                <c:pt idx="152">
                  <c:v>2.4E-2</c:v>
                </c:pt>
                <c:pt idx="153">
                  <c:v>2.4E-2</c:v>
                </c:pt>
                <c:pt idx="154">
                  <c:v>2.4E-2</c:v>
                </c:pt>
                <c:pt idx="155">
                  <c:v>2.4E-2</c:v>
                </c:pt>
                <c:pt idx="156">
                  <c:v>2.4E-2</c:v>
                </c:pt>
                <c:pt idx="157">
                  <c:v>2.4E-2</c:v>
                </c:pt>
                <c:pt idx="158">
                  <c:v>2.4E-2</c:v>
                </c:pt>
                <c:pt idx="159">
                  <c:v>2.4E-2</c:v>
                </c:pt>
                <c:pt idx="160">
                  <c:v>2.5999999999999999E-2</c:v>
                </c:pt>
                <c:pt idx="161">
                  <c:v>2.5999999999999999E-2</c:v>
                </c:pt>
                <c:pt idx="162">
                  <c:v>2.5999999999999999E-2</c:v>
                </c:pt>
                <c:pt idx="163">
                  <c:v>2.5999999999999999E-2</c:v>
                </c:pt>
                <c:pt idx="164">
                  <c:v>2.5999999999999999E-2</c:v>
                </c:pt>
                <c:pt idx="165">
                  <c:v>2.8000000000000001E-2</c:v>
                </c:pt>
                <c:pt idx="166">
                  <c:v>2.8000000000000001E-2</c:v>
                </c:pt>
                <c:pt idx="167">
                  <c:v>2.8000000000000001E-2</c:v>
                </c:pt>
                <c:pt idx="168">
                  <c:v>2.8000000000000001E-2</c:v>
                </c:pt>
                <c:pt idx="169">
                  <c:v>2.8000000000000001E-2</c:v>
                </c:pt>
                <c:pt idx="170">
                  <c:v>0.03</c:v>
                </c:pt>
                <c:pt idx="171">
                  <c:v>0.03</c:v>
                </c:pt>
                <c:pt idx="172">
                  <c:v>0.03</c:v>
                </c:pt>
                <c:pt idx="173">
                  <c:v>0.03</c:v>
                </c:pt>
                <c:pt idx="174">
                  <c:v>0.03</c:v>
                </c:pt>
                <c:pt idx="175">
                  <c:v>3.2000000000000001E-2</c:v>
                </c:pt>
                <c:pt idx="176">
                  <c:v>3.2000000000000001E-2</c:v>
                </c:pt>
                <c:pt idx="177">
                  <c:v>3.2000000000000001E-2</c:v>
                </c:pt>
                <c:pt idx="178">
                  <c:v>3.2000000000000001E-2</c:v>
                </c:pt>
                <c:pt idx="179">
                  <c:v>3.2000000000000001E-2</c:v>
                </c:pt>
                <c:pt idx="180">
                  <c:v>3.2000000000000001E-2</c:v>
                </c:pt>
                <c:pt idx="181">
                  <c:v>3.2000000000000001E-2</c:v>
                </c:pt>
                <c:pt idx="182">
                  <c:v>3.2000000000000001E-2</c:v>
                </c:pt>
                <c:pt idx="183">
                  <c:v>3.2000000000000001E-2</c:v>
                </c:pt>
                <c:pt idx="184">
                  <c:v>3.2000000000000001E-2</c:v>
                </c:pt>
                <c:pt idx="185">
                  <c:v>3.4000000000000002E-2</c:v>
                </c:pt>
                <c:pt idx="186">
                  <c:v>3.4000000000000002E-2</c:v>
                </c:pt>
                <c:pt idx="187">
                  <c:v>3.4000000000000002E-2</c:v>
                </c:pt>
                <c:pt idx="188">
                  <c:v>3.4000000000000002E-2</c:v>
                </c:pt>
                <c:pt idx="189">
                  <c:v>3.4000000000000002E-2</c:v>
                </c:pt>
                <c:pt idx="190">
                  <c:v>3.5999999999999997E-2</c:v>
                </c:pt>
                <c:pt idx="191">
                  <c:v>3.5999999999999997E-2</c:v>
                </c:pt>
                <c:pt idx="192">
                  <c:v>3.5999999999999997E-2</c:v>
                </c:pt>
                <c:pt idx="193">
                  <c:v>3.5999999999999997E-2</c:v>
                </c:pt>
                <c:pt idx="194">
                  <c:v>3.7999999999999999E-2</c:v>
                </c:pt>
                <c:pt idx="195">
                  <c:v>3.7999999999999999E-2</c:v>
                </c:pt>
                <c:pt idx="196">
                  <c:v>3.7999999999999999E-2</c:v>
                </c:pt>
                <c:pt idx="197">
                  <c:v>3.7999999999999999E-2</c:v>
                </c:pt>
                <c:pt idx="198">
                  <c:v>3.7999999999999999E-2</c:v>
                </c:pt>
                <c:pt idx="199">
                  <c:v>0.04</c:v>
                </c:pt>
                <c:pt idx="200">
                  <c:v>0.04</c:v>
                </c:pt>
                <c:pt idx="201">
                  <c:v>0.04</c:v>
                </c:pt>
                <c:pt idx="202">
                  <c:v>0.04</c:v>
                </c:pt>
                <c:pt idx="203">
                  <c:v>0.04</c:v>
                </c:pt>
                <c:pt idx="204">
                  <c:v>0.04</c:v>
                </c:pt>
                <c:pt idx="205">
                  <c:v>0.04</c:v>
                </c:pt>
                <c:pt idx="206">
                  <c:v>0.04</c:v>
                </c:pt>
                <c:pt idx="207">
                  <c:v>0.04</c:v>
                </c:pt>
                <c:pt idx="208">
                  <c:v>0.04</c:v>
                </c:pt>
                <c:pt idx="209">
                  <c:v>4.2000000000000003E-2</c:v>
                </c:pt>
                <c:pt idx="210">
                  <c:v>4.2000000000000003E-2</c:v>
                </c:pt>
                <c:pt idx="211">
                  <c:v>4.2000000000000003E-2</c:v>
                </c:pt>
                <c:pt idx="212">
                  <c:v>4.2000000000000003E-2</c:v>
                </c:pt>
                <c:pt idx="213">
                  <c:v>4.2000000000000003E-2</c:v>
                </c:pt>
                <c:pt idx="214">
                  <c:v>4.3999999999999997E-2</c:v>
                </c:pt>
                <c:pt idx="215">
                  <c:v>4.3999999999999997E-2</c:v>
                </c:pt>
                <c:pt idx="216">
                  <c:v>4.3999999999999997E-2</c:v>
                </c:pt>
                <c:pt idx="217">
                  <c:v>4.3999999999999997E-2</c:v>
                </c:pt>
                <c:pt idx="218">
                  <c:v>4.3999999999999997E-2</c:v>
                </c:pt>
                <c:pt idx="219">
                  <c:v>4.5999999999999999E-2</c:v>
                </c:pt>
                <c:pt idx="220">
                  <c:v>4.5999999999999999E-2</c:v>
                </c:pt>
                <c:pt idx="221">
                  <c:v>4.5999999999999999E-2</c:v>
                </c:pt>
                <c:pt idx="222">
                  <c:v>4.5999999999999999E-2</c:v>
                </c:pt>
                <c:pt idx="223">
                  <c:v>4.5999999999999999E-2</c:v>
                </c:pt>
                <c:pt idx="224">
                  <c:v>4.5999999999999999E-2</c:v>
                </c:pt>
                <c:pt idx="225">
                  <c:v>4.8000000000000001E-2</c:v>
                </c:pt>
                <c:pt idx="226">
                  <c:v>4.8000000000000001E-2</c:v>
                </c:pt>
                <c:pt idx="227">
                  <c:v>4.8000000000000001E-2</c:v>
                </c:pt>
                <c:pt idx="228">
                  <c:v>4.8000000000000001E-2</c:v>
                </c:pt>
                <c:pt idx="229">
                  <c:v>4.8000000000000001E-2</c:v>
                </c:pt>
                <c:pt idx="230">
                  <c:v>4.8000000000000001E-2</c:v>
                </c:pt>
                <c:pt idx="231">
                  <c:v>4.8000000000000001E-2</c:v>
                </c:pt>
                <c:pt idx="232">
                  <c:v>4.8000000000000001E-2</c:v>
                </c:pt>
                <c:pt idx="233">
                  <c:v>4.8000000000000001E-2</c:v>
                </c:pt>
                <c:pt idx="234">
                  <c:v>4.8000000000000001E-2</c:v>
                </c:pt>
                <c:pt idx="235">
                  <c:v>0.05</c:v>
                </c:pt>
                <c:pt idx="236">
                  <c:v>0.05</c:v>
                </c:pt>
                <c:pt idx="237">
                  <c:v>0.05</c:v>
                </c:pt>
                <c:pt idx="238">
                  <c:v>0.05</c:v>
                </c:pt>
                <c:pt idx="239">
                  <c:v>0.05</c:v>
                </c:pt>
                <c:pt idx="240">
                  <c:v>5.1999999999999998E-2</c:v>
                </c:pt>
                <c:pt idx="241">
                  <c:v>5.1999999999999998E-2</c:v>
                </c:pt>
                <c:pt idx="242">
                  <c:v>5.1999999999999998E-2</c:v>
                </c:pt>
                <c:pt idx="243">
                  <c:v>5.1999999999999998E-2</c:v>
                </c:pt>
                <c:pt idx="244">
                  <c:v>5.1999999999999998E-2</c:v>
                </c:pt>
                <c:pt idx="245">
                  <c:v>5.3999999999999999E-2</c:v>
                </c:pt>
                <c:pt idx="246">
                  <c:v>5.3999999999999999E-2</c:v>
                </c:pt>
                <c:pt idx="247">
                  <c:v>5.3999999999999999E-2</c:v>
                </c:pt>
                <c:pt idx="248">
                  <c:v>5.3999999999999999E-2</c:v>
                </c:pt>
                <c:pt idx="249">
                  <c:v>5.3999999999999999E-2</c:v>
                </c:pt>
                <c:pt idx="250">
                  <c:v>5.6000000000000001E-2</c:v>
                </c:pt>
                <c:pt idx="251">
                  <c:v>5.6000000000000001E-2</c:v>
                </c:pt>
                <c:pt idx="252">
                  <c:v>5.6000000000000001E-2</c:v>
                </c:pt>
                <c:pt idx="253">
                  <c:v>5.6000000000000001E-2</c:v>
                </c:pt>
                <c:pt idx="254">
                  <c:v>5.6000000000000001E-2</c:v>
                </c:pt>
                <c:pt idx="255">
                  <c:v>5.6000000000000001E-2</c:v>
                </c:pt>
                <c:pt idx="256">
                  <c:v>5.6000000000000001E-2</c:v>
                </c:pt>
                <c:pt idx="257">
                  <c:v>5.6000000000000001E-2</c:v>
                </c:pt>
                <c:pt idx="258">
                  <c:v>5.6000000000000001E-2</c:v>
                </c:pt>
                <c:pt idx="259">
                  <c:v>5.6000000000000001E-2</c:v>
                </c:pt>
                <c:pt idx="260">
                  <c:v>5.8000000000000003E-2</c:v>
                </c:pt>
                <c:pt idx="261">
                  <c:v>5.8000000000000003E-2</c:v>
                </c:pt>
                <c:pt idx="262">
                  <c:v>5.8000000000000003E-2</c:v>
                </c:pt>
                <c:pt idx="263">
                  <c:v>5.8000000000000003E-2</c:v>
                </c:pt>
                <c:pt idx="264">
                  <c:v>5.8000000000000003E-2</c:v>
                </c:pt>
                <c:pt idx="265">
                  <c:v>0.06</c:v>
                </c:pt>
                <c:pt idx="266">
                  <c:v>0.06</c:v>
                </c:pt>
                <c:pt idx="267">
                  <c:v>0.06</c:v>
                </c:pt>
                <c:pt idx="268">
                  <c:v>0.06</c:v>
                </c:pt>
                <c:pt idx="269">
                  <c:v>0.06</c:v>
                </c:pt>
                <c:pt idx="270">
                  <c:v>6.2E-2</c:v>
                </c:pt>
                <c:pt idx="271">
                  <c:v>6.2E-2</c:v>
                </c:pt>
                <c:pt idx="272">
                  <c:v>6.2E-2</c:v>
                </c:pt>
                <c:pt idx="273">
                  <c:v>6.2E-2</c:v>
                </c:pt>
                <c:pt idx="274">
                  <c:v>6.2E-2</c:v>
                </c:pt>
                <c:pt idx="275">
                  <c:v>6.4000000000000001E-2</c:v>
                </c:pt>
                <c:pt idx="276">
                  <c:v>6.4000000000000001E-2</c:v>
                </c:pt>
                <c:pt idx="277">
                  <c:v>6.4000000000000001E-2</c:v>
                </c:pt>
                <c:pt idx="278">
                  <c:v>6.4000000000000001E-2</c:v>
                </c:pt>
                <c:pt idx="279">
                  <c:v>6.4000000000000001E-2</c:v>
                </c:pt>
                <c:pt idx="280">
                  <c:v>6.4000000000000001E-2</c:v>
                </c:pt>
                <c:pt idx="281">
                  <c:v>6.4000000000000001E-2</c:v>
                </c:pt>
                <c:pt idx="282">
                  <c:v>6.4000000000000001E-2</c:v>
                </c:pt>
                <c:pt idx="283">
                  <c:v>6.4000000000000001E-2</c:v>
                </c:pt>
                <c:pt idx="284">
                  <c:v>6.4000000000000001E-2</c:v>
                </c:pt>
                <c:pt idx="285">
                  <c:v>6.6000000000000003E-2</c:v>
                </c:pt>
                <c:pt idx="286">
                  <c:v>6.6000000000000003E-2</c:v>
                </c:pt>
                <c:pt idx="287">
                  <c:v>6.6000000000000003E-2</c:v>
                </c:pt>
                <c:pt idx="288">
                  <c:v>6.6000000000000003E-2</c:v>
                </c:pt>
                <c:pt idx="289">
                  <c:v>6.6000000000000003E-2</c:v>
                </c:pt>
                <c:pt idx="290">
                  <c:v>6.8000000000000005E-2</c:v>
                </c:pt>
                <c:pt idx="291">
                  <c:v>6.8000000000000005E-2</c:v>
                </c:pt>
                <c:pt idx="292">
                  <c:v>6.8000000000000005E-2</c:v>
                </c:pt>
                <c:pt idx="293">
                  <c:v>6.8000000000000005E-2</c:v>
                </c:pt>
                <c:pt idx="294">
                  <c:v>6.8000000000000005E-2</c:v>
                </c:pt>
                <c:pt idx="295">
                  <c:v>7.0000000000000007E-2</c:v>
                </c:pt>
                <c:pt idx="296">
                  <c:v>7.0000000000000007E-2</c:v>
                </c:pt>
                <c:pt idx="297">
                  <c:v>7.0000000000000007E-2</c:v>
                </c:pt>
                <c:pt idx="298">
                  <c:v>7.0000000000000007E-2</c:v>
                </c:pt>
                <c:pt idx="299">
                  <c:v>7.0000000000000007E-2</c:v>
                </c:pt>
                <c:pt idx="300">
                  <c:v>7.1999999999999995E-2</c:v>
                </c:pt>
                <c:pt idx="301">
                  <c:v>7.1999999999999995E-2</c:v>
                </c:pt>
                <c:pt idx="302">
                  <c:v>7.1999999999999995E-2</c:v>
                </c:pt>
                <c:pt idx="303">
                  <c:v>7.1999999999999995E-2</c:v>
                </c:pt>
                <c:pt idx="304">
                  <c:v>7.1999999999999995E-2</c:v>
                </c:pt>
                <c:pt idx="305">
                  <c:v>7.1999999999999995E-2</c:v>
                </c:pt>
                <c:pt idx="306">
                  <c:v>7.1999999999999995E-2</c:v>
                </c:pt>
                <c:pt idx="307">
                  <c:v>7.1999999999999995E-2</c:v>
                </c:pt>
                <c:pt idx="308">
                  <c:v>7.1999999999999995E-2</c:v>
                </c:pt>
                <c:pt idx="309">
                  <c:v>7.3999999999999996E-2</c:v>
                </c:pt>
                <c:pt idx="310">
                  <c:v>7.3999999999999996E-2</c:v>
                </c:pt>
                <c:pt idx="311">
                  <c:v>7.3999999999999996E-2</c:v>
                </c:pt>
                <c:pt idx="312">
                  <c:v>7.3999999999999996E-2</c:v>
                </c:pt>
                <c:pt idx="313">
                  <c:v>7.3999999999999996E-2</c:v>
                </c:pt>
                <c:pt idx="314">
                  <c:v>7.5999999999999998E-2</c:v>
                </c:pt>
                <c:pt idx="315">
                  <c:v>7.5999999999999998E-2</c:v>
                </c:pt>
                <c:pt idx="316">
                  <c:v>7.5999999999999998E-2</c:v>
                </c:pt>
                <c:pt idx="317">
                  <c:v>7.5999999999999998E-2</c:v>
                </c:pt>
                <c:pt idx="318">
                  <c:v>7.5999999999999998E-2</c:v>
                </c:pt>
                <c:pt idx="319">
                  <c:v>7.8E-2</c:v>
                </c:pt>
                <c:pt idx="320">
                  <c:v>7.8E-2</c:v>
                </c:pt>
                <c:pt idx="321">
                  <c:v>7.8E-2</c:v>
                </c:pt>
                <c:pt idx="322">
                  <c:v>7.8E-2</c:v>
                </c:pt>
                <c:pt idx="323">
                  <c:v>7.8E-2</c:v>
                </c:pt>
                <c:pt idx="324">
                  <c:v>0.08</c:v>
                </c:pt>
                <c:pt idx="325">
                  <c:v>0.08</c:v>
                </c:pt>
                <c:pt idx="326">
                  <c:v>0.08</c:v>
                </c:pt>
                <c:pt idx="327">
                  <c:v>0.08</c:v>
                </c:pt>
                <c:pt idx="328">
                  <c:v>0.08</c:v>
                </c:pt>
                <c:pt idx="329">
                  <c:v>0.08</c:v>
                </c:pt>
                <c:pt idx="330">
                  <c:v>0.08</c:v>
                </c:pt>
                <c:pt idx="331">
                  <c:v>0.08</c:v>
                </c:pt>
                <c:pt idx="332">
                  <c:v>0.08</c:v>
                </c:pt>
                <c:pt idx="333">
                  <c:v>8.2000000000000003E-2</c:v>
                </c:pt>
                <c:pt idx="334">
                  <c:v>8.2000000000000003E-2</c:v>
                </c:pt>
                <c:pt idx="335">
                  <c:v>8.2000000000000003E-2</c:v>
                </c:pt>
                <c:pt idx="336">
                  <c:v>8.2000000000000003E-2</c:v>
                </c:pt>
                <c:pt idx="337">
                  <c:v>8.2000000000000003E-2</c:v>
                </c:pt>
                <c:pt idx="338">
                  <c:v>8.4000000000000005E-2</c:v>
                </c:pt>
                <c:pt idx="339">
                  <c:v>8.4000000000000005E-2</c:v>
                </c:pt>
                <c:pt idx="340">
                  <c:v>8.4000000000000005E-2</c:v>
                </c:pt>
                <c:pt idx="341">
                  <c:v>8.4000000000000005E-2</c:v>
                </c:pt>
                <c:pt idx="342">
                  <c:v>8.4000000000000005E-2</c:v>
                </c:pt>
                <c:pt idx="343">
                  <c:v>8.5999999999999993E-2</c:v>
                </c:pt>
                <c:pt idx="344">
                  <c:v>8.5999999999999993E-2</c:v>
                </c:pt>
                <c:pt idx="345">
                  <c:v>8.5999999999999993E-2</c:v>
                </c:pt>
                <c:pt idx="346">
                  <c:v>8.5999999999999993E-2</c:v>
                </c:pt>
                <c:pt idx="347">
                  <c:v>8.5999999999999993E-2</c:v>
                </c:pt>
                <c:pt idx="348">
                  <c:v>8.7999999999999995E-2</c:v>
                </c:pt>
                <c:pt idx="349">
                  <c:v>8.7999999999999995E-2</c:v>
                </c:pt>
                <c:pt idx="350">
                  <c:v>8.7999999999999995E-2</c:v>
                </c:pt>
                <c:pt idx="351">
                  <c:v>8.7999999999999995E-2</c:v>
                </c:pt>
                <c:pt idx="352">
                  <c:v>8.7999999999999995E-2</c:v>
                </c:pt>
                <c:pt idx="353">
                  <c:v>8.7999999999999995E-2</c:v>
                </c:pt>
                <c:pt idx="354">
                  <c:v>8.7999999999999995E-2</c:v>
                </c:pt>
                <c:pt idx="355">
                  <c:v>8.7999999999999995E-2</c:v>
                </c:pt>
                <c:pt idx="356">
                  <c:v>8.7999999999999995E-2</c:v>
                </c:pt>
                <c:pt idx="357">
                  <c:v>0.09</c:v>
                </c:pt>
                <c:pt idx="358">
                  <c:v>0.09</c:v>
                </c:pt>
                <c:pt idx="359">
                  <c:v>0.09</c:v>
                </c:pt>
                <c:pt idx="360">
                  <c:v>0.09</c:v>
                </c:pt>
                <c:pt idx="361">
                  <c:v>0.09</c:v>
                </c:pt>
                <c:pt idx="362">
                  <c:v>9.1999999999999998E-2</c:v>
                </c:pt>
                <c:pt idx="363">
                  <c:v>9.1999999999999998E-2</c:v>
                </c:pt>
                <c:pt idx="364">
                  <c:v>9.1999999999999998E-2</c:v>
                </c:pt>
                <c:pt idx="365">
                  <c:v>9.1999999999999998E-2</c:v>
                </c:pt>
                <c:pt idx="366">
                  <c:v>9.1999999999999998E-2</c:v>
                </c:pt>
                <c:pt idx="367">
                  <c:v>9.4E-2</c:v>
                </c:pt>
                <c:pt idx="368">
                  <c:v>9.4E-2</c:v>
                </c:pt>
                <c:pt idx="369">
                  <c:v>9.4E-2</c:v>
                </c:pt>
                <c:pt idx="370">
                  <c:v>9.4E-2</c:v>
                </c:pt>
                <c:pt idx="371">
                  <c:v>9.4E-2</c:v>
                </c:pt>
                <c:pt idx="372">
                  <c:v>9.6000000000000002E-2</c:v>
                </c:pt>
                <c:pt idx="373">
                  <c:v>9.6000000000000002E-2</c:v>
                </c:pt>
                <c:pt idx="374">
                  <c:v>9.6000000000000002E-2</c:v>
                </c:pt>
                <c:pt idx="375">
                  <c:v>9.6000000000000002E-2</c:v>
                </c:pt>
                <c:pt idx="376">
                  <c:v>9.6000000000000002E-2</c:v>
                </c:pt>
                <c:pt idx="377">
                  <c:v>9.6000000000000002E-2</c:v>
                </c:pt>
                <c:pt idx="378">
                  <c:v>9.6000000000000002E-2</c:v>
                </c:pt>
                <c:pt idx="379">
                  <c:v>9.6000000000000002E-2</c:v>
                </c:pt>
                <c:pt idx="380">
                  <c:v>9.6000000000000002E-2</c:v>
                </c:pt>
                <c:pt idx="381">
                  <c:v>9.8000000000000004E-2</c:v>
                </c:pt>
                <c:pt idx="382">
                  <c:v>9.8000000000000004E-2</c:v>
                </c:pt>
                <c:pt idx="383">
                  <c:v>9.8000000000000004E-2</c:v>
                </c:pt>
                <c:pt idx="384">
                  <c:v>9.8000000000000004E-2</c:v>
                </c:pt>
                <c:pt idx="385">
                  <c:v>9.8000000000000004E-2</c:v>
                </c:pt>
                <c:pt idx="386">
                  <c:v>0.1</c:v>
                </c:pt>
                <c:pt idx="387">
                  <c:v>0.1</c:v>
                </c:pt>
                <c:pt idx="388">
                  <c:v>0.1</c:v>
                </c:pt>
                <c:pt idx="389">
                  <c:v>0.1</c:v>
                </c:pt>
                <c:pt idx="390">
                  <c:v>0.1</c:v>
                </c:pt>
                <c:pt idx="391">
                  <c:v>0.10199999999999999</c:v>
                </c:pt>
                <c:pt idx="392">
                  <c:v>0.10199999999999999</c:v>
                </c:pt>
                <c:pt idx="393">
                  <c:v>0.10199999999999999</c:v>
                </c:pt>
                <c:pt idx="394">
                  <c:v>0.10199999999999999</c:v>
                </c:pt>
                <c:pt idx="395">
                  <c:v>0.10199999999999999</c:v>
                </c:pt>
                <c:pt idx="396">
                  <c:v>0.104</c:v>
                </c:pt>
                <c:pt idx="397">
                  <c:v>0.104</c:v>
                </c:pt>
                <c:pt idx="398">
                  <c:v>0.104</c:v>
                </c:pt>
                <c:pt idx="399">
                  <c:v>0.104</c:v>
                </c:pt>
                <c:pt idx="400">
                  <c:v>0.104</c:v>
                </c:pt>
                <c:pt idx="401">
                  <c:v>0.104</c:v>
                </c:pt>
                <c:pt idx="402">
                  <c:v>0.104</c:v>
                </c:pt>
                <c:pt idx="403">
                  <c:v>0.104</c:v>
                </c:pt>
                <c:pt idx="404">
                  <c:v>0.104</c:v>
                </c:pt>
                <c:pt idx="405">
                  <c:v>0.104</c:v>
                </c:pt>
                <c:pt idx="406">
                  <c:v>0.106</c:v>
                </c:pt>
                <c:pt idx="407">
                  <c:v>0.106</c:v>
                </c:pt>
                <c:pt idx="408">
                  <c:v>0.106</c:v>
                </c:pt>
                <c:pt idx="409">
                  <c:v>0.106</c:v>
                </c:pt>
                <c:pt idx="410">
                  <c:v>0.106</c:v>
                </c:pt>
                <c:pt idx="411">
                  <c:v>0.108</c:v>
                </c:pt>
                <c:pt idx="412">
                  <c:v>0.108</c:v>
                </c:pt>
                <c:pt idx="413">
                  <c:v>0.108</c:v>
                </c:pt>
                <c:pt idx="414">
                  <c:v>0.108</c:v>
                </c:pt>
                <c:pt idx="415">
                  <c:v>0.108</c:v>
                </c:pt>
                <c:pt idx="416">
                  <c:v>0.11</c:v>
                </c:pt>
                <c:pt idx="417">
                  <c:v>0.11</c:v>
                </c:pt>
                <c:pt idx="418">
                  <c:v>0.11</c:v>
                </c:pt>
                <c:pt idx="419">
                  <c:v>0.11</c:v>
                </c:pt>
                <c:pt idx="420">
                  <c:v>0.112</c:v>
                </c:pt>
                <c:pt idx="421">
                  <c:v>0.112</c:v>
                </c:pt>
                <c:pt idx="422">
                  <c:v>0.112</c:v>
                </c:pt>
                <c:pt idx="423">
                  <c:v>0.112</c:v>
                </c:pt>
                <c:pt idx="424">
                  <c:v>0.112</c:v>
                </c:pt>
                <c:pt idx="425">
                  <c:v>0.112</c:v>
                </c:pt>
                <c:pt idx="426">
                  <c:v>0.112</c:v>
                </c:pt>
                <c:pt idx="427">
                  <c:v>0.112</c:v>
                </c:pt>
                <c:pt idx="428">
                  <c:v>0.112</c:v>
                </c:pt>
                <c:pt idx="429">
                  <c:v>0.112</c:v>
                </c:pt>
                <c:pt idx="430">
                  <c:v>0.114</c:v>
                </c:pt>
                <c:pt idx="431">
                  <c:v>0.114</c:v>
                </c:pt>
                <c:pt idx="432">
                  <c:v>0.114</c:v>
                </c:pt>
                <c:pt idx="433">
                  <c:v>0.114</c:v>
                </c:pt>
                <c:pt idx="434">
                  <c:v>0.114</c:v>
                </c:pt>
                <c:pt idx="435">
                  <c:v>0.11600000000000001</c:v>
                </c:pt>
                <c:pt idx="436">
                  <c:v>0.11600000000000001</c:v>
                </c:pt>
                <c:pt idx="437">
                  <c:v>0.11600000000000001</c:v>
                </c:pt>
                <c:pt idx="438">
                  <c:v>0.11600000000000001</c:v>
                </c:pt>
                <c:pt idx="439">
                  <c:v>0.11600000000000001</c:v>
                </c:pt>
                <c:pt idx="440">
                  <c:v>0.11799999999999999</c:v>
                </c:pt>
                <c:pt idx="441">
                  <c:v>0.11799999999999999</c:v>
                </c:pt>
                <c:pt idx="442">
                  <c:v>0.11799999999999999</c:v>
                </c:pt>
                <c:pt idx="443">
                  <c:v>0.11799999999999999</c:v>
                </c:pt>
                <c:pt idx="444">
                  <c:v>0.11799999999999999</c:v>
                </c:pt>
                <c:pt idx="445">
                  <c:v>0.12</c:v>
                </c:pt>
                <c:pt idx="446">
                  <c:v>0.12</c:v>
                </c:pt>
                <c:pt idx="447">
                  <c:v>0.12</c:v>
                </c:pt>
                <c:pt idx="448">
                  <c:v>0.12</c:v>
                </c:pt>
                <c:pt idx="449">
                  <c:v>0.12</c:v>
                </c:pt>
                <c:pt idx="450">
                  <c:v>0.12</c:v>
                </c:pt>
                <c:pt idx="451">
                  <c:v>0.12</c:v>
                </c:pt>
                <c:pt idx="452">
                  <c:v>0.12</c:v>
                </c:pt>
                <c:pt idx="453">
                  <c:v>0.12</c:v>
                </c:pt>
                <c:pt idx="454">
                  <c:v>0.122</c:v>
                </c:pt>
                <c:pt idx="455">
                  <c:v>0.122</c:v>
                </c:pt>
                <c:pt idx="456">
                  <c:v>0.122</c:v>
                </c:pt>
                <c:pt idx="457">
                  <c:v>0.122</c:v>
                </c:pt>
                <c:pt idx="458">
                  <c:v>0.122</c:v>
                </c:pt>
                <c:pt idx="459">
                  <c:v>0.124</c:v>
                </c:pt>
                <c:pt idx="460">
                  <c:v>0.124</c:v>
                </c:pt>
                <c:pt idx="461">
                  <c:v>0.124</c:v>
                </c:pt>
                <c:pt idx="462">
                  <c:v>0.124</c:v>
                </c:pt>
                <c:pt idx="463">
                  <c:v>0.124</c:v>
                </c:pt>
                <c:pt idx="464">
                  <c:v>0.126</c:v>
                </c:pt>
                <c:pt idx="465">
                  <c:v>0.126</c:v>
                </c:pt>
                <c:pt idx="466">
                  <c:v>0.126</c:v>
                </c:pt>
                <c:pt idx="467">
                  <c:v>0.126</c:v>
                </c:pt>
                <c:pt idx="468">
                  <c:v>0.126</c:v>
                </c:pt>
                <c:pt idx="469">
                  <c:v>0.128</c:v>
                </c:pt>
                <c:pt idx="470">
                  <c:v>0.128</c:v>
                </c:pt>
                <c:pt idx="471">
                  <c:v>0.128</c:v>
                </c:pt>
                <c:pt idx="472">
                  <c:v>0.128</c:v>
                </c:pt>
                <c:pt idx="473">
                  <c:v>0.128</c:v>
                </c:pt>
                <c:pt idx="474">
                  <c:v>0.128</c:v>
                </c:pt>
                <c:pt idx="475">
                  <c:v>0.128</c:v>
                </c:pt>
                <c:pt idx="476">
                  <c:v>0.128</c:v>
                </c:pt>
                <c:pt idx="477">
                  <c:v>0.128</c:v>
                </c:pt>
                <c:pt idx="478">
                  <c:v>0.13</c:v>
                </c:pt>
                <c:pt idx="479">
                  <c:v>0.13</c:v>
                </c:pt>
                <c:pt idx="480">
                  <c:v>0.13</c:v>
                </c:pt>
                <c:pt idx="481">
                  <c:v>0.13</c:v>
                </c:pt>
                <c:pt idx="482">
                  <c:v>0.13</c:v>
                </c:pt>
                <c:pt idx="483">
                  <c:v>0.13200000000000001</c:v>
                </c:pt>
                <c:pt idx="484">
                  <c:v>0.13200000000000001</c:v>
                </c:pt>
                <c:pt idx="485">
                  <c:v>0.13200000000000001</c:v>
                </c:pt>
                <c:pt idx="486">
                  <c:v>0.13200000000000001</c:v>
                </c:pt>
                <c:pt idx="487">
                  <c:v>0.13200000000000001</c:v>
                </c:pt>
                <c:pt idx="488">
                  <c:v>0.13400000000000001</c:v>
                </c:pt>
                <c:pt idx="489">
                  <c:v>0.13400000000000001</c:v>
                </c:pt>
                <c:pt idx="490">
                  <c:v>0.13400000000000001</c:v>
                </c:pt>
                <c:pt idx="491">
                  <c:v>0.13400000000000001</c:v>
                </c:pt>
                <c:pt idx="492">
                  <c:v>0.13400000000000001</c:v>
                </c:pt>
                <c:pt idx="493">
                  <c:v>0.13600000000000001</c:v>
                </c:pt>
                <c:pt idx="494">
                  <c:v>0.13600000000000001</c:v>
                </c:pt>
                <c:pt idx="495">
                  <c:v>0.13600000000000001</c:v>
                </c:pt>
                <c:pt idx="496">
                  <c:v>0.13600000000000001</c:v>
                </c:pt>
                <c:pt idx="497">
                  <c:v>0.13600000000000001</c:v>
                </c:pt>
                <c:pt idx="498">
                  <c:v>0.13600000000000001</c:v>
                </c:pt>
                <c:pt idx="499">
                  <c:v>0.13600000000000001</c:v>
                </c:pt>
                <c:pt idx="500">
                  <c:v>0.13600000000000001</c:v>
                </c:pt>
                <c:pt idx="501">
                  <c:v>0.13600000000000001</c:v>
                </c:pt>
                <c:pt idx="502">
                  <c:v>0.13600000000000001</c:v>
                </c:pt>
                <c:pt idx="503">
                  <c:v>0.13800000000000001</c:v>
                </c:pt>
                <c:pt idx="504">
                  <c:v>0.13800000000000001</c:v>
                </c:pt>
                <c:pt idx="505">
                  <c:v>0.13800000000000001</c:v>
                </c:pt>
                <c:pt idx="506">
                  <c:v>0.13800000000000001</c:v>
                </c:pt>
                <c:pt idx="507">
                  <c:v>0.14000000000000001</c:v>
                </c:pt>
                <c:pt idx="508">
                  <c:v>0.14000000000000001</c:v>
                </c:pt>
                <c:pt idx="509">
                  <c:v>0.14000000000000001</c:v>
                </c:pt>
                <c:pt idx="510">
                  <c:v>0.14000000000000001</c:v>
                </c:pt>
                <c:pt idx="511">
                  <c:v>0.14000000000000001</c:v>
                </c:pt>
                <c:pt idx="512">
                  <c:v>0.14199999999999999</c:v>
                </c:pt>
                <c:pt idx="513">
                  <c:v>0.14199999999999999</c:v>
                </c:pt>
                <c:pt idx="514">
                  <c:v>0.14199999999999999</c:v>
                </c:pt>
                <c:pt idx="515">
                  <c:v>0.14199999999999999</c:v>
                </c:pt>
                <c:pt idx="516">
                  <c:v>0.14399999999999999</c:v>
                </c:pt>
                <c:pt idx="517">
                  <c:v>0.14399999999999999</c:v>
                </c:pt>
                <c:pt idx="518">
                  <c:v>0.14399999999999999</c:v>
                </c:pt>
                <c:pt idx="519">
                  <c:v>0.14399999999999999</c:v>
                </c:pt>
                <c:pt idx="520">
                  <c:v>0.14399999999999999</c:v>
                </c:pt>
                <c:pt idx="521">
                  <c:v>0.14399999999999999</c:v>
                </c:pt>
                <c:pt idx="522">
                  <c:v>0.14399999999999999</c:v>
                </c:pt>
                <c:pt idx="523">
                  <c:v>0.14399999999999999</c:v>
                </c:pt>
                <c:pt idx="524">
                  <c:v>0.14399999999999999</c:v>
                </c:pt>
                <c:pt idx="525">
                  <c:v>0.14399999999999999</c:v>
                </c:pt>
                <c:pt idx="526">
                  <c:v>0.14599999999999999</c:v>
                </c:pt>
                <c:pt idx="527">
                  <c:v>0.14599999999999999</c:v>
                </c:pt>
                <c:pt idx="528">
                  <c:v>0.14599999999999999</c:v>
                </c:pt>
                <c:pt idx="529">
                  <c:v>0.14599999999999999</c:v>
                </c:pt>
                <c:pt idx="530">
                  <c:v>0.14799999999999999</c:v>
                </c:pt>
                <c:pt idx="531">
                  <c:v>0.14799999999999999</c:v>
                </c:pt>
                <c:pt idx="532">
                  <c:v>0.14799999999999999</c:v>
                </c:pt>
                <c:pt idx="533">
                  <c:v>0.14799999999999999</c:v>
                </c:pt>
                <c:pt idx="534">
                  <c:v>0.14799999999999999</c:v>
                </c:pt>
                <c:pt idx="535">
                  <c:v>0.15</c:v>
                </c:pt>
                <c:pt idx="536">
                  <c:v>0.15</c:v>
                </c:pt>
                <c:pt idx="537">
                  <c:v>0.15</c:v>
                </c:pt>
                <c:pt idx="538">
                  <c:v>0.15</c:v>
                </c:pt>
                <c:pt idx="539">
                  <c:v>0.15</c:v>
                </c:pt>
                <c:pt idx="540">
                  <c:v>0.152</c:v>
                </c:pt>
                <c:pt idx="541">
                  <c:v>0.152</c:v>
                </c:pt>
                <c:pt idx="542">
                  <c:v>0.152</c:v>
                </c:pt>
                <c:pt idx="543">
                  <c:v>0.152</c:v>
                </c:pt>
                <c:pt idx="544">
                  <c:v>0.152</c:v>
                </c:pt>
                <c:pt idx="545">
                  <c:v>0.152</c:v>
                </c:pt>
                <c:pt idx="546">
                  <c:v>0.152</c:v>
                </c:pt>
                <c:pt idx="547">
                  <c:v>0.152</c:v>
                </c:pt>
                <c:pt idx="548">
                  <c:v>0.152</c:v>
                </c:pt>
                <c:pt idx="549">
                  <c:v>0.152</c:v>
                </c:pt>
                <c:pt idx="550">
                  <c:v>0.154</c:v>
                </c:pt>
                <c:pt idx="551">
                  <c:v>0.154</c:v>
                </c:pt>
                <c:pt idx="552">
                  <c:v>0.154</c:v>
                </c:pt>
                <c:pt idx="553">
                  <c:v>0.154</c:v>
                </c:pt>
                <c:pt idx="554">
                  <c:v>0.156</c:v>
                </c:pt>
                <c:pt idx="555">
                  <c:v>0.156</c:v>
                </c:pt>
                <c:pt idx="556">
                  <c:v>0.156</c:v>
                </c:pt>
                <c:pt idx="557">
                  <c:v>0.156</c:v>
                </c:pt>
                <c:pt idx="558">
                  <c:v>0.156</c:v>
                </c:pt>
                <c:pt idx="559">
                  <c:v>0.158</c:v>
                </c:pt>
                <c:pt idx="560">
                  <c:v>0.158</c:v>
                </c:pt>
                <c:pt idx="561">
                  <c:v>0.158</c:v>
                </c:pt>
                <c:pt idx="562">
                  <c:v>0.158</c:v>
                </c:pt>
                <c:pt idx="563">
                  <c:v>0.158</c:v>
                </c:pt>
                <c:pt idx="564">
                  <c:v>0.16</c:v>
                </c:pt>
                <c:pt idx="565">
                  <c:v>0.16</c:v>
                </c:pt>
                <c:pt idx="566">
                  <c:v>0.16</c:v>
                </c:pt>
                <c:pt idx="567">
                  <c:v>0.16</c:v>
                </c:pt>
                <c:pt idx="568">
                  <c:v>0.16</c:v>
                </c:pt>
                <c:pt idx="569">
                  <c:v>0.16</c:v>
                </c:pt>
                <c:pt idx="570">
                  <c:v>0.16</c:v>
                </c:pt>
                <c:pt idx="571">
                  <c:v>0.16</c:v>
                </c:pt>
                <c:pt idx="572">
                  <c:v>0.16</c:v>
                </c:pt>
                <c:pt idx="573">
                  <c:v>0.16</c:v>
                </c:pt>
                <c:pt idx="574">
                  <c:v>0.16200000000000001</c:v>
                </c:pt>
                <c:pt idx="575">
                  <c:v>0.16200000000000001</c:v>
                </c:pt>
                <c:pt idx="576">
                  <c:v>0.16200000000000001</c:v>
                </c:pt>
                <c:pt idx="577">
                  <c:v>0.16200000000000001</c:v>
                </c:pt>
                <c:pt idx="578">
                  <c:v>0.16400000000000001</c:v>
                </c:pt>
                <c:pt idx="579">
                  <c:v>0.16400000000000001</c:v>
                </c:pt>
                <c:pt idx="580">
                  <c:v>0.16400000000000001</c:v>
                </c:pt>
                <c:pt idx="581">
                  <c:v>0.16400000000000001</c:v>
                </c:pt>
                <c:pt idx="582">
                  <c:v>0.16400000000000001</c:v>
                </c:pt>
                <c:pt idx="583">
                  <c:v>0.16600000000000001</c:v>
                </c:pt>
                <c:pt idx="584">
                  <c:v>0.16600000000000001</c:v>
                </c:pt>
                <c:pt idx="585">
                  <c:v>0.16600000000000001</c:v>
                </c:pt>
                <c:pt idx="586">
                  <c:v>0.16600000000000001</c:v>
                </c:pt>
                <c:pt idx="587">
                  <c:v>0.16600000000000001</c:v>
                </c:pt>
                <c:pt idx="588">
                  <c:v>0.16800000000000001</c:v>
                </c:pt>
                <c:pt idx="589">
                  <c:v>0.16800000000000001</c:v>
                </c:pt>
                <c:pt idx="590">
                  <c:v>0.16800000000000001</c:v>
                </c:pt>
                <c:pt idx="591">
                  <c:v>0.16800000000000001</c:v>
                </c:pt>
                <c:pt idx="592">
                  <c:v>0.16800000000000001</c:v>
                </c:pt>
                <c:pt idx="593">
                  <c:v>0.16800000000000001</c:v>
                </c:pt>
                <c:pt idx="594">
                  <c:v>0.16800000000000001</c:v>
                </c:pt>
                <c:pt idx="595">
                  <c:v>0.16800000000000001</c:v>
                </c:pt>
                <c:pt idx="596">
                  <c:v>0.16800000000000001</c:v>
                </c:pt>
                <c:pt idx="597">
                  <c:v>0.17</c:v>
                </c:pt>
                <c:pt idx="598">
                  <c:v>0.17</c:v>
                </c:pt>
                <c:pt idx="599">
                  <c:v>0.17</c:v>
                </c:pt>
                <c:pt idx="600">
                  <c:v>0.17</c:v>
                </c:pt>
                <c:pt idx="601">
                  <c:v>0.17</c:v>
                </c:pt>
                <c:pt idx="602">
                  <c:v>0.17199999999999999</c:v>
                </c:pt>
                <c:pt idx="603">
                  <c:v>0.17199999999999999</c:v>
                </c:pt>
                <c:pt idx="604">
                  <c:v>0.17199999999999999</c:v>
                </c:pt>
                <c:pt idx="605">
                  <c:v>0.17199999999999999</c:v>
                </c:pt>
                <c:pt idx="606">
                  <c:v>0.17199999999999999</c:v>
                </c:pt>
                <c:pt idx="607">
                  <c:v>0.17399999999999999</c:v>
                </c:pt>
                <c:pt idx="608">
                  <c:v>0.17399999999999999</c:v>
                </c:pt>
                <c:pt idx="609">
                  <c:v>0.17399999999999999</c:v>
                </c:pt>
                <c:pt idx="610">
                  <c:v>0.17399999999999999</c:v>
                </c:pt>
                <c:pt idx="611">
                  <c:v>0.17399999999999999</c:v>
                </c:pt>
                <c:pt idx="612">
                  <c:v>0.17599999999999999</c:v>
                </c:pt>
                <c:pt idx="613">
                  <c:v>0.17599999999999999</c:v>
                </c:pt>
                <c:pt idx="614">
                  <c:v>0.17599999999999999</c:v>
                </c:pt>
                <c:pt idx="615">
                  <c:v>0.17599999999999999</c:v>
                </c:pt>
                <c:pt idx="616">
                  <c:v>0.17599999999999999</c:v>
                </c:pt>
                <c:pt idx="617">
                  <c:v>0.17599999999999999</c:v>
                </c:pt>
                <c:pt idx="618">
                  <c:v>0.17599999999999999</c:v>
                </c:pt>
                <c:pt idx="619">
                  <c:v>0.17599999999999999</c:v>
                </c:pt>
                <c:pt idx="620">
                  <c:v>0.17599999999999999</c:v>
                </c:pt>
                <c:pt idx="621">
                  <c:v>0.17799999999999999</c:v>
                </c:pt>
                <c:pt idx="622">
                  <c:v>0.17799999999999999</c:v>
                </c:pt>
                <c:pt idx="623">
                  <c:v>0.17799999999999999</c:v>
                </c:pt>
                <c:pt idx="624">
                  <c:v>0.17799999999999999</c:v>
                </c:pt>
                <c:pt idx="625">
                  <c:v>0.17799999999999999</c:v>
                </c:pt>
                <c:pt idx="626">
                  <c:v>0.18</c:v>
                </c:pt>
                <c:pt idx="627">
                  <c:v>0.18</c:v>
                </c:pt>
                <c:pt idx="628">
                  <c:v>0.18</c:v>
                </c:pt>
                <c:pt idx="629">
                  <c:v>0.18</c:v>
                </c:pt>
                <c:pt idx="630">
                  <c:v>0.18</c:v>
                </c:pt>
                <c:pt idx="631">
                  <c:v>0.182</c:v>
                </c:pt>
                <c:pt idx="632">
                  <c:v>0.182</c:v>
                </c:pt>
                <c:pt idx="633">
                  <c:v>0.182</c:v>
                </c:pt>
                <c:pt idx="634">
                  <c:v>0.182</c:v>
                </c:pt>
                <c:pt idx="635">
                  <c:v>0.184</c:v>
                </c:pt>
                <c:pt idx="636">
                  <c:v>0.184</c:v>
                </c:pt>
                <c:pt idx="637">
                  <c:v>0.184</c:v>
                </c:pt>
                <c:pt idx="638">
                  <c:v>0.184</c:v>
                </c:pt>
                <c:pt idx="639">
                  <c:v>0.184</c:v>
                </c:pt>
                <c:pt idx="640">
                  <c:v>0.184</c:v>
                </c:pt>
                <c:pt idx="641">
                  <c:v>0.184</c:v>
                </c:pt>
                <c:pt idx="642">
                  <c:v>0.184</c:v>
                </c:pt>
                <c:pt idx="643">
                  <c:v>0.184</c:v>
                </c:pt>
                <c:pt idx="644">
                  <c:v>0.186</c:v>
                </c:pt>
                <c:pt idx="645">
                  <c:v>0.186</c:v>
                </c:pt>
                <c:pt idx="646">
                  <c:v>0.186</c:v>
                </c:pt>
                <c:pt idx="647">
                  <c:v>0.186</c:v>
                </c:pt>
                <c:pt idx="648">
                  <c:v>0.186</c:v>
                </c:pt>
                <c:pt idx="649">
                  <c:v>0.188</c:v>
                </c:pt>
                <c:pt idx="650">
                  <c:v>0.188</c:v>
                </c:pt>
                <c:pt idx="651">
                  <c:v>0.188</c:v>
                </c:pt>
                <c:pt idx="652">
                  <c:v>0.188</c:v>
                </c:pt>
                <c:pt idx="653">
                  <c:v>0.188</c:v>
                </c:pt>
                <c:pt idx="654">
                  <c:v>0.19</c:v>
                </c:pt>
                <c:pt idx="655">
                  <c:v>0.19</c:v>
                </c:pt>
                <c:pt idx="656">
                  <c:v>0.19</c:v>
                </c:pt>
                <c:pt idx="657">
                  <c:v>0.19</c:v>
                </c:pt>
                <c:pt idx="658">
                  <c:v>0.192</c:v>
                </c:pt>
                <c:pt idx="659">
                  <c:v>0.192</c:v>
                </c:pt>
                <c:pt idx="660">
                  <c:v>0.192</c:v>
                </c:pt>
                <c:pt idx="661">
                  <c:v>0.192</c:v>
                </c:pt>
                <c:pt idx="662">
                  <c:v>0.192</c:v>
                </c:pt>
                <c:pt idx="663">
                  <c:v>0.192</c:v>
                </c:pt>
                <c:pt idx="664">
                  <c:v>0.192</c:v>
                </c:pt>
                <c:pt idx="665">
                  <c:v>0.19400000000000001</c:v>
                </c:pt>
              </c:numCache>
            </c:numRef>
          </c:xVal>
          <c:yVal>
            <c:numRef>
              <c:f>'CWR  C1-C7'!$B$3:$B$668</c:f>
              <c:numCache>
                <c:formatCode>General</c:formatCode>
                <c:ptCount val="666"/>
                <c:pt idx="0">
                  <c:v>0</c:v>
                </c:pt>
                <c:pt idx="1">
                  <c:v>27.059760000000001</c:v>
                </c:pt>
                <c:pt idx="2">
                  <c:v>27.059760000000001</c:v>
                </c:pt>
                <c:pt idx="3">
                  <c:v>27.36552</c:v>
                </c:pt>
                <c:pt idx="4">
                  <c:v>27.36552</c:v>
                </c:pt>
                <c:pt idx="5">
                  <c:v>27.5184</c:v>
                </c:pt>
                <c:pt idx="6">
                  <c:v>27.36552</c:v>
                </c:pt>
                <c:pt idx="7">
                  <c:v>27.671279999999999</c:v>
                </c:pt>
                <c:pt idx="8">
                  <c:v>27.671279999999999</c:v>
                </c:pt>
                <c:pt idx="9">
                  <c:v>27.671279999999999</c:v>
                </c:pt>
                <c:pt idx="10">
                  <c:v>27.824159999999999</c:v>
                </c:pt>
                <c:pt idx="11">
                  <c:v>27.824159999999999</c:v>
                </c:pt>
                <c:pt idx="12">
                  <c:v>27.977039999999999</c:v>
                </c:pt>
                <c:pt idx="13">
                  <c:v>28.129919999999998</c:v>
                </c:pt>
                <c:pt idx="14">
                  <c:v>28.129919999999998</c:v>
                </c:pt>
                <c:pt idx="15">
                  <c:v>28.282800000000002</c:v>
                </c:pt>
                <c:pt idx="16">
                  <c:v>28.435680000000001</c:v>
                </c:pt>
                <c:pt idx="17">
                  <c:v>28.435680000000001</c:v>
                </c:pt>
                <c:pt idx="18">
                  <c:v>28.435680000000001</c:v>
                </c:pt>
                <c:pt idx="19">
                  <c:v>28.588560000000001</c:v>
                </c:pt>
                <c:pt idx="20">
                  <c:v>28.741440000000001</c:v>
                </c:pt>
                <c:pt idx="21">
                  <c:v>28.741440000000001</c:v>
                </c:pt>
                <c:pt idx="22">
                  <c:v>28.741440000000001</c:v>
                </c:pt>
                <c:pt idx="23">
                  <c:v>28.89432</c:v>
                </c:pt>
                <c:pt idx="24">
                  <c:v>29.0472</c:v>
                </c:pt>
                <c:pt idx="25">
                  <c:v>29.0472</c:v>
                </c:pt>
                <c:pt idx="26">
                  <c:v>29.0472</c:v>
                </c:pt>
                <c:pt idx="27">
                  <c:v>29.20008</c:v>
                </c:pt>
                <c:pt idx="28">
                  <c:v>29.505839999999999</c:v>
                </c:pt>
                <c:pt idx="29">
                  <c:v>29.505839999999999</c:v>
                </c:pt>
                <c:pt idx="30">
                  <c:v>29.505839999999999</c:v>
                </c:pt>
                <c:pt idx="31">
                  <c:v>29.658719999999999</c:v>
                </c:pt>
                <c:pt idx="32">
                  <c:v>29.811599999999999</c:v>
                </c:pt>
                <c:pt idx="33">
                  <c:v>29.811599999999999</c:v>
                </c:pt>
                <c:pt idx="34">
                  <c:v>29.964479999999998</c:v>
                </c:pt>
                <c:pt idx="35">
                  <c:v>29.964479999999998</c:v>
                </c:pt>
                <c:pt idx="36">
                  <c:v>30.117360000000001</c:v>
                </c:pt>
                <c:pt idx="37">
                  <c:v>30.270240000000001</c:v>
                </c:pt>
                <c:pt idx="38">
                  <c:v>30.270240000000001</c:v>
                </c:pt>
                <c:pt idx="39">
                  <c:v>30.423120000000001</c:v>
                </c:pt>
                <c:pt idx="40">
                  <c:v>30.576000000000001</c:v>
                </c:pt>
                <c:pt idx="41">
                  <c:v>30.576000000000001</c:v>
                </c:pt>
                <c:pt idx="42">
                  <c:v>30.72888</c:v>
                </c:pt>
                <c:pt idx="43">
                  <c:v>30.88176</c:v>
                </c:pt>
                <c:pt idx="44">
                  <c:v>30.88176</c:v>
                </c:pt>
                <c:pt idx="45">
                  <c:v>31.03464</c:v>
                </c:pt>
                <c:pt idx="46">
                  <c:v>31.187519999999999</c:v>
                </c:pt>
                <c:pt idx="47">
                  <c:v>31.340399999999999</c:v>
                </c:pt>
                <c:pt idx="48">
                  <c:v>31.187519999999999</c:v>
                </c:pt>
                <c:pt idx="49">
                  <c:v>31.340399999999999</c:v>
                </c:pt>
                <c:pt idx="50">
                  <c:v>31.493279999999999</c:v>
                </c:pt>
                <c:pt idx="51">
                  <c:v>31.799040000000002</c:v>
                </c:pt>
                <c:pt idx="52">
                  <c:v>31.493279999999999</c:v>
                </c:pt>
                <c:pt idx="53">
                  <c:v>31.493279999999999</c:v>
                </c:pt>
                <c:pt idx="54">
                  <c:v>31.493279999999999</c:v>
                </c:pt>
                <c:pt idx="55">
                  <c:v>32.56344</c:v>
                </c:pt>
                <c:pt idx="56">
                  <c:v>33.327840000000002</c:v>
                </c:pt>
                <c:pt idx="57">
                  <c:v>33.633600000000001</c:v>
                </c:pt>
                <c:pt idx="58">
                  <c:v>33.786479999999997</c:v>
                </c:pt>
                <c:pt idx="59">
                  <c:v>34.092239999999997</c:v>
                </c:pt>
                <c:pt idx="60">
                  <c:v>34.24512</c:v>
                </c:pt>
                <c:pt idx="61">
                  <c:v>34.398000000000003</c:v>
                </c:pt>
                <c:pt idx="62">
                  <c:v>34.703760000000003</c:v>
                </c:pt>
                <c:pt idx="63">
                  <c:v>35.009520000000002</c:v>
                </c:pt>
                <c:pt idx="64">
                  <c:v>35.162399999999998</c:v>
                </c:pt>
                <c:pt idx="65">
                  <c:v>35.315280000000001</c:v>
                </c:pt>
                <c:pt idx="66">
                  <c:v>35.773919999999997</c:v>
                </c:pt>
                <c:pt idx="67">
                  <c:v>35.9268</c:v>
                </c:pt>
                <c:pt idx="68">
                  <c:v>36.232559999999999</c:v>
                </c:pt>
                <c:pt idx="69">
                  <c:v>36.538319999999999</c:v>
                </c:pt>
                <c:pt idx="70">
                  <c:v>36.691200000000002</c:v>
                </c:pt>
                <c:pt idx="71">
                  <c:v>37.149839999999998</c:v>
                </c:pt>
                <c:pt idx="72">
                  <c:v>37.455599999999997</c:v>
                </c:pt>
                <c:pt idx="73">
                  <c:v>37.60848</c:v>
                </c:pt>
                <c:pt idx="74">
                  <c:v>38.067120000000003</c:v>
                </c:pt>
                <c:pt idx="75">
                  <c:v>38.525759999999998</c:v>
                </c:pt>
                <c:pt idx="76">
                  <c:v>38.831519999999998</c:v>
                </c:pt>
                <c:pt idx="77">
                  <c:v>39.137279999999997</c:v>
                </c:pt>
                <c:pt idx="78">
                  <c:v>39.59592</c:v>
                </c:pt>
                <c:pt idx="79">
                  <c:v>39.901679999999999</c:v>
                </c:pt>
                <c:pt idx="80">
                  <c:v>40.207439999999998</c:v>
                </c:pt>
                <c:pt idx="81">
                  <c:v>40.513199999999998</c:v>
                </c:pt>
                <c:pt idx="82">
                  <c:v>40.818959999999997</c:v>
                </c:pt>
                <c:pt idx="83">
                  <c:v>41.2776</c:v>
                </c:pt>
                <c:pt idx="84">
                  <c:v>41.583359999999999</c:v>
                </c:pt>
                <c:pt idx="85">
                  <c:v>41.889119999999998</c:v>
                </c:pt>
                <c:pt idx="86">
                  <c:v>42.194879999999998</c:v>
                </c:pt>
                <c:pt idx="87">
                  <c:v>42.65352</c:v>
                </c:pt>
                <c:pt idx="88">
                  <c:v>42.95928</c:v>
                </c:pt>
                <c:pt idx="89">
                  <c:v>43.265039999999999</c:v>
                </c:pt>
                <c:pt idx="90">
                  <c:v>43.570799999999998</c:v>
                </c:pt>
                <c:pt idx="91">
                  <c:v>43.876559999999998</c:v>
                </c:pt>
                <c:pt idx="92">
                  <c:v>44.3352</c:v>
                </c:pt>
                <c:pt idx="93">
                  <c:v>44.64096</c:v>
                </c:pt>
                <c:pt idx="94">
                  <c:v>45.099600000000002</c:v>
                </c:pt>
                <c:pt idx="95">
                  <c:v>45.252479999999998</c:v>
                </c:pt>
                <c:pt idx="96">
                  <c:v>45.711120000000001</c:v>
                </c:pt>
                <c:pt idx="97">
                  <c:v>46.01688</c:v>
                </c:pt>
                <c:pt idx="98">
                  <c:v>46.32264</c:v>
                </c:pt>
                <c:pt idx="99">
                  <c:v>46.628399999999999</c:v>
                </c:pt>
                <c:pt idx="100">
                  <c:v>47.392800000000001</c:v>
                </c:pt>
                <c:pt idx="101">
                  <c:v>47.698560000000001</c:v>
                </c:pt>
                <c:pt idx="102">
                  <c:v>48.157200000000003</c:v>
                </c:pt>
                <c:pt idx="103">
                  <c:v>48.462960000000002</c:v>
                </c:pt>
                <c:pt idx="104">
                  <c:v>48.921599999999998</c:v>
                </c:pt>
                <c:pt idx="105">
                  <c:v>48.921599999999998</c:v>
                </c:pt>
                <c:pt idx="106">
                  <c:v>49.380240000000001</c:v>
                </c:pt>
                <c:pt idx="107">
                  <c:v>49.838880000000003</c:v>
                </c:pt>
                <c:pt idx="108">
                  <c:v>51.36768</c:v>
                </c:pt>
                <c:pt idx="109">
                  <c:v>53.04936</c:v>
                </c:pt>
                <c:pt idx="110">
                  <c:v>54.119520000000001</c:v>
                </c:pt>
                <c:pt idx="111">
                  <c:v>55.495440000000002</c:v>
                </c:pt>
                <c:pt idx="112">
                  <c:v>56.565600000000003</c:v>
                </c:pt>
                <c:pt idx="113">
                  <c:v>57.941519999999997</c:v>
                </c:pt>
                <c:pt idx="114">
                  <c:v>59.623199999999997</c:v>
                </c:pt>
                <c:pt idx="115">
                  <c:v>60.999119999999998</c:v>
                </c:pt>
                <c:pt idx="116">
                  <c:v>62.375039999999998</c:v>
                </c:pt>
                <c:pt idx="117">
                  <c:v>64.056719999999999</c:v>
                </c:pt>
                <c:pt idx="118">
                  <c:v>65.891279999999995</c:v>
                </c:pt>
                <c:pt idx="119">
                  <c:v>67.420079999999999</c:v>
                </c:pt>
                <c:pt idx="120">
                  <c:v>66.502799999999993</c:v>
                </c:pt>
                <c:pt idx="121">
                  <c:v>65.432640000000006</c:v>
                </c:pt>
                <c:pt idx="122">
                  <c:v>63.4452</c:v>
                </c:pt>
                <c:pt idx="123">
                  <c:v>62.680799999999998</c:v>
                </c:pt>
                <c:pt idx="124">
                  <c:v>69.713279999999997</c:v>
                </c:pt>
                <c:pt idx="125">
                  <c:v>71.242080000000001</c:v>
                </c:pt>
                <c:pt idx="126">
                  <c:v>73.229519999999994</c:v>
                </c:pt>
                <c:pt idx="127">
                  <c:v>75.21696</c:v>
                </c:pt>
                <c:pt idx="128">
                  <c:v>77.051519999999996</c:v>
                </c:pt>
                <c:pt idx="129">
                  <c:v>79.038960000000003</c:v>
                </c:pt>
                <c:pt idx="130">
                  <c:v>81.026399999999995</c:v>
                </c:pt>
                <c:pt idx="131">
                  <c:v>82.708079999999995</c:v>
                </c:pt>
                <c:pt idx="132">
                  <c:v>84.695520000000002</c:v>
                </c:pt>
                <c:pt idx="133">
                  <c:v>86.530079999999998</c:v>
                </c:pt>
                <c:pt idx="134">
                  <c:v>88.517520000000005</c:v>
                </c:pt>
                <c:pt idx="135">
                  <c:v>90.504959999999997</c:v>
                </c:pt>
                <c:pt idx="136">
                  <c:v>92.492400000000004</c:v>
                </c:pt>
                <c:pt idx="137">
                  <c:v>94.32696</c:v>
                </c:pt>
                <c:pt idx="138">
                  <c:v>96.467280000000002</c:v>
                </c:pt>
                <c:pt idx="139">
                  <c:v>98.454719999999995</c:v>
                </c:pt>
                <c:pt idx="140">
                  <c:v>100.59504</c:v>
                </c:pt>
                <c:pt idx="141">
                  <c:v>102.58248</c:v>
                </c:pt>
                <c:pt idx="142">
                  <c:v>104.41704</c:v>
                </c:pt>
                <c:pt idx="143">
                  <c:v>106.55736</c:v>
                </c:pt>
                <c:pt idx="144">
                  <c:v>109.3092</c:v>
                </c:pt>
                <c:pt idx="145">
                  <c:v>111.75528</c:v>
                </c:pt>
                <c:pt idx="146">
                  <c:v>114.20135999999999</c:v>
                </c:pt>
                <c:pt idx="147">
                  <c:v>116.34168</c:v>
                </c:pt>
                <c:pt idx="148">
                  <c:v>118.78776000000001</c:v>
                </c:pt>
                <c:pt idx="149">
                  <c:v>121.08096</c:v>
                </c:pt>
                <c:pt idx="150">
                  <c:v>123.22127999999999</c:v>
                </c:pt>
                <c:pt idx="151">
                  <c:v>125.3616</c:v>
                </c:pt>
                <c:pt idx="152">
                  <c:v>127.65479999999999</c:v>
                </c:pt>
                <c:pt idx="153">
                  <c:v>129.79512</c:v>
                </c:pt>
                <c:pt idx="154">
                  <c:v>131.78255999999999</c:v>
                </c:pt>
                <c:pt idx="155">
                  <c:v>133.46423999999999</c:v>
                </c:pt>
                <c:pt idx="156">
                  <c:v>134.99304000000001</c:v>
                </c:pt>
                <c:pt idx="157">
                  <c:v>136.82759999999999</c:v>
                </c:pt>
                <c:pt idx="158">
                  <c:v>138.96791999999999</c:v>
                </c:pt>
                <c:pt idx="159">
                  <c:v>141.26112000000001</c:v>
                </c:pt>
                <c:pt idx="160">
                  <c:v>143.86008000000001</c:v>
                </c:pt>
                <c:pt idx="161">
                  <c:v>146.30616000000001</c:v>
                </c:pt>
                <c:pt idx="162">
                  <c:v>148.75224</c:v>
                </c:pt>
                <c:pt idx="163">
                  <c:v>151.35120000000001</c:v>
                </c:pt>
                <c:pt idx="164">
                  <c:v>154.10303999999999</c:v>
                </c:pt>
                <c:pt idx="165">
                  <c:v>157.16064</c:v>
                </c:pt>
                <c:pt idx="166">
                  <c:v>160.06536</c:v>
                </c:pt>
                <c:pt idx="167">
                  <c:v>163.12296000000001</c:v>
                </c:pt>
                <c:pt idx="168">
                  <c:v>166.18056000000001</c:v>
                </c:pt>
                <c:pt idx="169">
                  <c:v>169.39104</c:v>
                </c:pt>
                <c:pt idx="170">
                  <c:v>172.44864000000001</c:v>
                </c:pt>
                <c:pt idx="171">
                  <c:v>175.35336000000001</c:v>
                </c:pt>
                <c:pt idx="172">
                  <c:v>178.1052</c:v>
                </c:pt>
                <c:pt idx="173">
                  <c:v>181.00991999999999</c:v>
                </c:pt>
                <c:pt idx="174">
                  <c:v>183.91463999999999</c:v>
                </c:pt>
                <c:pt idx="175">
                  <c:v>186.81935999999999</c:v>
                </c:pt>
                <c:pt idx="176">
                  <c:v>190.02984000000001</c:v>
                </c:pt>
                <c:pt idx="177">
                  <c:v>193.24032</c:v>
                </c:pt>
                <c:pt idx="178">
                  <c:v>196.45079999999999</c:v>
                </c:pt>
                <c:pt idx="179">
                  <c:v>199.50839999999999</c:v>
                </c:pt>
                <c:pt idx="180">
                  <c:v>202.71888000000001</c:v>
                </c:pt>
                <c:pt idx="181">
                  <c:v>206.08224000000001</c:v>
                </c:pt>
                <c:pt idx="182">
                  <c:v>209.29272</c:v>
                </c:pt>
                <c:pt idx="183">
                  <c:v>212.65608</c:v>
                </c:pt>
                <c:pt idx="184">
                  <c:v>216.3252</c:v>
                </c:pt>
                <c:pt idx="185">
                  <c:v>219.84144000000001</c:v>
                </c:pt>
                <c:pt idx="186">
                  <c:v>223.20480000000001</c:v>
                </c:pt>
                <c:pt idx="187">
                  <c:v>226.87392</c:v>
                </c:pt>
                <c:pt idx="188">
                  <c:v>230.39016000000001</c:v>
                </c:pt>
                <c:pt idx="189">
                  <c:v>233.90639999999999</c:v>
                </c:pt>
                <c:pt idx="190">
                  <c:v>237.26975999999999</c:v>
                </c:pt>
                <c:pt idx="191">
                  <c:v>240.786</c:v>
                </c:pt>
                <c:pt idx="192">
                  <c:v>244.14936</c:v>
                </c:pt>
                <c:pt idx="193">
                  <c:v>247.20696000000001</c:v>
                </c:pt>
                <c:pt idx="194">
                  <c:v>250.72319999999999</c:v>
                </c:pt>
                <c:pt idx="195">
                  <c:v>253.93368000000001</c:v>
                </c:pt>
                <c:pt idx="196">
                  <c:v>257.44992000000002</c:v>
                </c:pt>
                <c:pt idx="197">
                  <c:v>260.81328000000002</c:v>
                </c:pt>
                <c:pt idx="198">
                  <c:v>264.32952</c:v>
                </c:pt>
                <c:pt idx="199">
                  <c:v>267.99864000000002</c:v>
                </c:pt>
                <c:pt idx="200">
                  <c:v>271.36200000000002</c:v>
                </c:pt>
                <c:pt idx="201">
                  <c:v>274.87824000000001</c:v>
                </c:pt>
                <c:pt idx="202">
                  <c:v>278.39447999999999</c:v>
                </c:pt>
                <c:pt idx="203">
                  <c:v>281.91072000000003</c:v>
                </c:pt>
                <c:pt idx="204">
                  <c:v>285.42696000000001</c:v>
                </c:pt>
                <c:pt idx="205">
                  <c:v>289.09607999999997</c:v>
                </c:pt>
                <c:pt idx="206">
                  <c:v>292.61232000000001</c:v>
                </c:pt>
                <c:pt idx="207">
                  <c:v>296.12855999999999</c:v>
                </c:pt>
                <c:pt idx="208">
                  <c:v>299.95056</c:v>
                </c:pt>
                <c:pt idx="209">
                  <c:v>303.46679999999998</c:v>
                </c:pt>
                <c:pt idx="210">
                  <c:v>307.13592</c:v>
                </c:pt>
                <c:pt idx="211">
                  <c:v>310.65215999999998</c:v>
                </c:pt>
                <c:pt idx="212">
                  <c:v>314.47415999999998</c:v>
                </c:pt>
                <c:pt idx="213">
                  <c:v>318.14328</c:v>
                </c:pt>
                <c:pt idx="214">
                  <c:v>321.81240000000003</c:v>
                </c:pt>
                <c:pt idx="215">
                  <c:v>325.63440000000003</c:v>
                </c:pt>
                <c:pt idx="216">
                  <c:v>329.15064000000001</c:v>
                </c:pt>
                <c:pt idx="217">
                  <c:v>332.97264000000001</c:v>
                </c:pt>
                <c:pt idx="218">
                  <c:v>336.94752</c:v>
                </c:pt>
                <c:pt idx="219">
                  <c:v>340.61664000000002</c:v>
                </c:pt>
                <c:pt idx="220">
                  <c:v>344.43864000000002</c:v>
                </c:pt>
                <c:pt idx="221">
                  <c:v>348.26064000000002</c:v>
                </c:pt>
                <c:pt idx="222">
                  <c:v>352.08264000000003</c:v>
                </c:pt>
                <c:pt idx="223">
                  <c:v>355.90463999999997</c:v>
                </c:pt>
                <c:pt idx="224">
                  <c:v>359.87952000000001</c:v>
                </c:pt>
                <c:pt idx="225">
                  <c:v>363.8544</c:v>
                </c:pt>
                <c:pt idx="226">
                  <c:v>367.82927999999998</c:v>
                </c:pt>
                <c:pt idx="227">
                  <c:v>371.80416000000002</c:v>
                </c:pt>
                <c:pt idx="228">
                  <c:v>375.77904000000001</c:v>
                </c:pt>
                <c:pt idx="229">
                  <c:v>379.90679999999998</c:v>
                </c:pt>
                <c:pt idx="230">
                  <c:v>383.88168000000002</c:v>
                </c:pt>
                <c:pt idx="231">
                  <c:v>387.55079999999998</c:v>
                </c:pt>
                <c:pt idx="232">
                  <c:v>391.06704000000002</c:v>
                </c:pt>
                <c:pt idx="233">
                  <c:v>394.58328</c:v>
                </c:pt>
                <c:pt idx="234">
                  <c:v>398.25240000000002</c:v>
                </c:pt>
                <c:pt idx="235">
                  <c:v>401.76864</c:v>
                </c:pt>
                <c:pt idx="236">
                  <c:v>405.28487999999999</c:v>
                </c:pt>
                <c:pt idx="237">
                  <c:v>408.80112000000003</c:v>
                </c:pt>
                <c:pt idx="238">
                  <c:v>412.16448000000003</c:v>
                </c:pt>
                <c:pt idx="239">
                  <c:v>415.68072000000001</c:v>
                </c:pt>
                <c:pt idx="240">
                  <c:v>419.50272000000001</c:v>
                </c:pt>
                <c:pt idx="241">
                  <c:v>422.71319999999997</c:v>
                </c:pt>
                <c:pt idx="242">
                  <c:v>425.92367999999999</c:v>
                </c:pt>
                <c:pt idx="243">
                  <c:v>429.28703999999999</c:v>
                </c:pt>
                <c:pt idx="244">
                  <c:v>432.49752000000001</c:v>
                </c:pt>
                <c:pt idx="245">
                  <c:v>435.70800000000003</c:v>
                </c:pt>
                <c:pt idx="246">
                  <c:v>438.91847999999999</c:v>
                </c:pt>
                <c:pt idx="247">
                  <c:v>441.97608000000002</c:v>
                </c:pt>
                <c:pt idx="248">
                  <c:v>444.88080000000002</c:v>
                </c:pt>
                <c:pt idx="249">
                  <c:v>447.9384</c:v>
                </c:pt>
                <c:pt idx="250">
                  <c:v>450.69024000000002</c:v>
                </c:pt>
                <c:pt idx="251">
                  <c:v>453.44207999999998</c:v>
                </c:pt>
                <c:pt idx="252">
                  <c:v>456.34679999999997</c:v>
                </c:pt>
                <c:pt idx="253">
                  <c:v>459.25152000000003</c:v>
                </c:pt>
                <c:pt idx="254">
                  <c:v>462.15624000000003</c:v>
                </c:pt>
                <c:pt idx="255">
                  <c:v>464.60232000000002</c:v>
                </c:pt>
                <c:pt idx="256">
                  <c:v>467.50704000000002</c:v>
                </c:pt>
                <c:pt idx="257">
                  <c:v>469.95312000000001</c:v>
                </c:pt>
                <c:pt idx="258">
                  <c:v>472.70496000000003</c:v>
                </c:pt>
                <c:pt idx="259">
                  <c:v>475.30392000000001</c:v>
                </c:pt>
                <c:pt idx="260">
                  <c:v>477.90287999999998</c:v>
                </c:pt>
                <c:pt idx="261">
                  <c:v>480.65472</c:v>
                </c:pt>
                <c:pt idx="262">
                  <c:v>483.10079999999999</c:v>
                </c:pt>
                <c:pt idx="263">
                  <c:v>485.24112000000002</c:v>
                </c:pt>
                <c:pt idx="264">
                  <c:v>487.99295999999998</c:v>
                </c:pt>
                <c:pt idx="265">
                  <c:v>490.13328000000001</c:v>
                </c:pt>
                <c:pt idx="266">
                  <c:v>492.27359999999999</c:v>
                </c:pt>
                <c:pt idx="267">
                  <c:v>494.71967999999998</c:v>
                </c:pt>
                <c:pt idx="268">
                  <c:v>496.86</c:v>
                </c:pt>
                <c:pt idx="269">
                  <c:v>499.30608000000001</c:v>
                </c:pt>
                <c:pt idx="270">
                  <c:v>501.44639999999998</c:v>
                </c:pt>
                <c:pt idx="271">
                  <c:v>503.58672000000001</c:v>
                </c:pt>
                <c:pt idx="272">
                  <c:v>505.87992000000003</c:v>
                </c:pt>
                <c:pt idx="273">
                  <c:v>507.86736000000002</c:v>
                </c:pt>
                <c:pt idx="274">
                  <c:v>510.16055999999998</c:v>
                </c:pt>
                <c:pt idx="275">
                  <c:v>512.30088000000001</c:v>
                </c:pt>
                <c:pt idx="276">
                  <c:v>514.28832</c:v>
                </c:pt>
                <c:pt idx="277">
                  <c:v>516.12288000000001</c:v>
                </c:pt>
                <c:pt idx="278">
                  <c:v>518.11032</c:v>
                </c:pt>
                <c:pt idx="279">
                  <c:v>520.09775999999999</c:v>
                </c:pt>
                <c:pt idx="280">
                  <c:v>522.08519999999999</c:v>
                </c:pt>
                <c:pt idx="281">
                  <c:v>524.07263999999998</c:v>
                </c:pt>
                <c:pt idx="282">
                  <c:v>525.75432000000001</c:v>
                </c:pt>
                <c:pt idx="283">
                  <c:v>527.74176</c:v>
                </c:pt>
                <c:pt idx="284">
                  <c:v>529.72919999999999</c:v>
                </c:pt>
                <c:pt idx="285">
                  <c:v>531.56376</c:v>
                </c:pt>
                <c:pt idx="286">
                  <c:v>533.70407999999998</c:v>
                </c:pt>
                <c:pt idx="287">
                  <c:v>535.38576</c:v>
                </c:pt>
                <c:pt idx="288">
                  <c:v>537.22032000000002</c:v>
                </c:pt>
                <c:pt idx="289">
                  <c:v>539.20776000000001</c:v>
                </c:pt>
                <c:pt idx="290">
                  <c:v>540.73656000000005</c:v>
                </c:pt>
                <c:pt idx="291">
                  <c:v>542.72400000000005</c:v>
                </c:pt>
                <c:pt idx="292">
                  <c:v>544.25279999999998</c:v>
                </c:pt>
                <c:pt idx="293">
                  <c:v>546.08735999999999</c:v>
                </c:pt>
                <c:pt idx="294">
                  <c:v>547.92192</c:v>
                </c:pt>
                <c:pt idx="295">
                  <c:v>549.45072000000005</c:v>
                </c:pt>
                <c:pt idx="296">
                  <c:v>551.13239999999996</c:v>
                </c:pt>
                <c:pt idx="297">
                  <c:v>552.81407999999999</c:v>
                </c:pt>
                <c:pt idx="298">
                  <c:v>554.64864</c:v>
                </c:pt>
                <c:pt idx="299">
                  <c:v>556.17744000000005</c:v>
                </c:pt>
                <c:pt idx="300">
                  <c:v>557.70623999999998</c:v>
                </c:pt>
                <c:pt idx="301">
                  <c:v>559.08216000000004</c:v>
                </c:pt>
                <c:pt idx="302">
                  <c:v>560.30520000000001</c:v>
                </c:pt>
                <c:pt idx="303">
                  <c:v>561.52823999999998</c:v>
                </c:pt>
                <c:pt idx="304">
                  <c:v>562.75127999999995</c:v>
                </c:pt>
                <c:pt idx="305">
                  <c:v>563.51567999999997</c:v>
                </c:pt>
                <c:pt idx="306">
                  <c:v>564.43295999999998</c:v>
                </c:pt>
                <c:pt idx="307">
                  <c:v>565.65599999999995</c:v>
                </c:pt>
                <c:pt idx="308">
                  <c:v>566.87904000000003</c:v>
                </c:pt>
                <c:pt idx="309">
                  <c:v>567.64344000000006</c:v>
                </c:pt>
                <c:pt idx="310">
                  <c:v>568.71360000000004</c:v>
                </c:pt>
                <c:pt idx="311">
                  <c:v>569.47799999999995</c:v>
                </c:pt>
                <c:pt idx="312">
                  <c:v>569.47799999999995</c:v>
                </c:pt>
                <c:pt idx="313">
                  <c:v>568.25495999999998</c:v>
                </c:pt>
                <c:pt idx="314">
                  <c:v>566.87904000000003</c:v>
                </c:pt>
                <c:pt idx="315">
                  <c:v>566.87904000000003</c:v>
                </c:pt>
                <c:pt idx="316">
                  <c:v>567.49055999999996</c:v>
                </c:pt>
                <c:pt idx="317">
                  <c:v>566.72616000000005</c:v>
                </c:pt>
                <c:pt idx="318">
                  <c:v>568.10208</c:v>
                </c:pt>
                <c:pt idx="319">
                  <c:v>570.54816000000005</c:v>
                </c:pt>
                <c:pt idx="320">
                  <c:v>572.07695999999999</c:v>
                </c:pt>
                <c:pt idx="321">
                  <c:v>572.68848000000003</c:v>
                </c:pt>
                <c:pt idx="322">
                  <c:v>572.99423999999999</c:v>
                </c:pt>
                <c:pt idx="323">
                  <c:v>573.91152</c:v>
                </c:pt>
                <c:pt idx="324">
                  <c:v>575.13455999999996</c:v>
                </c:pt>
                <c:pt idx="325">
                  <c:v>575.74608000000001</c:v>
                </c:pt>
                <c:pt idx="326">
                  <c:v>575.59320000000002</c:v>
                </c:pt>
                <c:pt idx="327">
                  <c:v>573.60576000000003</c:v>
                </c:pt>
                <c:pt idx="328">
                  <c:v>572.38271999999995</c:v>
                </c:pt>
                <c:pt idx="329">
                  <c:v>573.45288000000005</c:v>
                </c:pt>
                <c:pt idx="330">
                  <c:v>575.44032000000004</c:v>
                </c:pt>
                <c:pt idx="331">
                  <c:v>576.81623999999999</c:v>
                </c:pt>
                <c:pt idx="332">
                  <c:v>577.27488000000005</c:v>
                </c:pt>
                <c:pt idx="333">
                  <c:v>576.05183999999997</c:v>
                </c:pt>
                <c:pt idx="334">
                  <c:v>575.74608000000001</c:v>
                </c:pt>
                <c:pt idx="335">
                  <c:v>576.66336000000001</c:v>
                </c:pt>
                <c:pt idx="336">
                  <c:v>577.88639999999998</c:v>
                </c:pt>
                <c:pt idx="337">
                  <c:v>577.58064000000002</c:v>
                </c:pt>
                <c:pt idx="338">
                  <c:v>576.81623999999999</c:v>
                </c:pt>
                <c:pt idx="339">
                  <c:v>577.12199999999996</c:v>
                </c:pt>
                <c:pt idx="340">
                  <c:v>577.73352</c:v>
                </c:pt>
                <c:pt idx="341">
                  <c:v>578.80367999999999</c:v>
                </c:pt>
                <c:pt idx="342">
                  <c:v>580.33248000000003</c:v>
                </c:pt>
                <c:pt idx="343">
                  <c:v>581.86127999999997</c:v>
                </c:pt>
                <c:pt idx="344">
                  <c:v>582.01415999999995</c:v>
                </c:pt>
                <c:pt idx="345">
                  <c:v>582.01415999999995</c:v>
                </c:pt>
                <c:pt idx="346">
                  <c:v>581.86127999999997</c:v>
                </c:pt>
                <c:pt idx="347">
                  <c:v>582.16704000000004</c:v>
                </c:pt>
                <c:pt idx="348">
                  <c:v>583.23720000000003</c:v>
                </c:pt>
                <c:pt idx="349">
                  <c:v>582.77855999999997</c:v>
                </c:pt>
                <c:pt idx="350">
                  <c:v>582.47280000000001</c:v>
                </c:pt>
                <c:pt idx="351">
                  <c:v>583.23720000000003</c:v>
                </c:pt>
                <c:pt idx="352">
                  <c:v>583.84871999999996</c:v>
                </c:pt>
                <c:pt idx="353">
                  <c:v>583.39008000000001</c:v>
                </c:pt>
                <c:pt idx="354">
                  <c:v>582.77855999999997</c:v>
                </c:pt>
                <c:pt idx="355">
                  <c:v>579.56808000000001</c:v>
                </c:pt>
                <c:pt idx="356">
                  <c:v>571.31255999999996</c:v>
                </c:pt>
                <c:pt idx="357">
                  <c:v>574.06439999999998</c:v>
                </c:pt>
                <c:pt idx="358">
                  <c:v>580.63824</c:v>
                </c:pt>
                <c:pt idx="359">
                  <c:v>586.14192000000003</c:v>
                </c:pt>
                <c:pt idx="360">
                  <c:v>589.81104000000005</c:v>
                </c:pt>
                <c:pt idx="361">
                  <c:v>592.10424</c:v>
                </c:pt>
                <c:pt idx="362">
                  <c:v>593.63304000000005</c:v>
                </c:pt>
                <c:pt idx="363">
                  <c:v>594.85608000000002</c:v>
                </c:pt>
                <c:pt idx="364">
                  <c:v>595.92624000000001</c:v>
                </c:pt>
                <c:pt idx="365">
                  <c:v>596.69064000000003</c:v>
                </c:pt>
                <c:pt idx="366">
                  <c:v>597.91368</c:v>
                </c:pt>
                <c:pt idx="367">
                  <c:v>598.98383999999999</c:v>
                </c:pt>
                <c:pt idx="368">
                  <c:v>599.90111999999999</c:v>
                </c:pt>
                <c:pt idx="369">
                  <c:v>600.8184</c:v>
                </c:pt>
                <c:pt idx="370">
                  <c:v>601.73568</c:v>
                </c:pt>
                <c:pt idx="371">
                  <c:v>602.95871999999997</c:v>
                </c:pt>
                <c:pt idx="372">
                  <c:v>603.72311999999999</c:v>
                </c:pt>
                <c:pt idx="373">
                  <c:v>604.6404</c:v>
                </c:pt>
                <c:pt idx="374">
                  <c:v>605.55768</c:v>
                </c:pt>
                <c:pt idx="375">
                  <c:v>606.32208000000003</c:v>
                </c:pt>
                <c:pt idx="376">
                  <c:v>607.39224000000002</c:v>
                </c:pt>
                <c:pt idx="377">
                  <c:v>608.4624</c:v>
                </c:pt>
                <c:pt idx="378">
                  <c:v>609.07392000000004</c:v>
                </c:pt>
                <c:pt idx="379">
                  <c:v>610.14408000000003</c:v>
                </c:pt>
                <c:pt idx="380">
                  <c:v>611.21424000000002</c:v>
                </c:pt>
                <c:pt idx="381">
                  <c:v>612.13152000000002</c:v>
                </c:pt>
                <c:pt idx="382">
                  <c:v>612.89592000000005</c:v>
                </c:pt>
                <c:pt idx="383">
                  <c:v>613.81320000000005</c:v>
                </c:pt>
                <c:pt idx="384">
                  <c:v>614.73047999999994</c:v>
                </c:pt>
                <c:pt idx="385">
                  <c:v>615.64775999999995</c:v>
                </c:pt>
                <c:pt idx="386">
                  <c:v>616.56503999999995</c:v>
                </c:pt>
                <c:pt idx="387">
                  <c:v>617.48231999999996</c:v>
                </c:pt>
                <c:pt idx="388">
                  <c:v>618.09384</c:v>
                </c:pt>
                <c:pt idx="389">
                  <c:v>619.16399999999999</c:v>
                </c:pt>
                <c:pt idx="390">
                  <c:v>619.92840000000001</c:v>
                </c:pt>
                <c:pt idx="391">
                  <c:v>620.84568000000002</c:v>
                </c:pt>
                <c:pt idx="392">
                  <c:v>621.76296000000002</c:v>
                </c:pt>
                <c:pt idx="393">
                  <c:v>622.52736000000004</c:v>
                </c:pt>
                <c:pt idx="394">
                  <c:v>623.44464000000005</c:v>
                </c:pt>
                <c:pt idx="395">
                  <c:v>624.20903999999996</c:v>
                </c:pt>
                <c:pt idx="396">
                  <c:v>625.12631999999996</c:v>
                </c:pt>
                <c:pt idx="397">
                  <c:v>625.73784000000001</c:v>
                </c:pt>
                <c:pt idx="398">
                  <c:v>626.50224000000003</c:v>
                </c:pt>
                <c:pt idx="399">
                  <c:v>627.26664000000005</c:v>
                </c:pt>
                <c:pt idx="400">
                  <c:v>628.18391999999994</c:v>
                </c:pt>
                <c:pt idx="401">
                  <c:v>629.10119999999995</c:v>
                </c:pt>
                <c:pt idx="402">
                  <c:v>629.86559999999997</c:v>
                </c:pt>
                <c:pt idx="403">
                  <c:v>630.63</c:v>
                </c:pt>
                <c:pt idx="404">
                  <c:v>631.39440000000002</c:v>
                </c:pt>
                <c:pt idx="405">
                  <c:v>632.15880000000004</c:v>
                </c:pt>
                <c:pt idx="406">
                  <c:v>632.77031999999997</c:v>
                </c:pt>
                <c:pt idx="407">
                  <c:v>633.53471999999999</c:v>
                </c:pt>
                <c:pt idx="408">
                  <c:v>634.452</c:v>
                </c:pt>
                <c:pt idx="409">
                  <c:v>635.06352000000004</c:v>
                </c:pt>
                <c:pt idx="410">
                  <c:v>635.98080000000004</c:v>
                </c:pt>
                <c:pt idx="411">
                  <c:v>636.59231999999997</c:v>
                </c:pt>
                <c:pt idx="412">
                  <c:v>637.20384000000001</c:v>
                </c:pt>
                <c:pt idx="413">
                  <c:v>637.96824000000004</c:v>
                </c:pt>
                <c:pt idx="414">
                  <c:v>638.57975999999996</c:v>
                </c:pt>
                <c:pt idx="415">
                  <c:v>639.64991999999995</c:v>
                </c:pt>
                <c:pt idx="416">
                  <c:v>640.10856000000001</c:v>
                </c:pt>
                <c:pt idx="417">
                  <c:v>640.72008000000005</c:v>
                </c:pt>
                <c:pt idx="418">
                  <c:v>641.48447999999996</c:v>
                </c:pt>
                <c:pt idx="419">
                  <c:v>642.24887999999999</c:v>
                </c:pt>
                <c:pt idx="420">
                  <c:v>642.86040000000003</c:v>
                </c:pt>
                <c:pt idx="421">
                  <c:v>643.47191999999995</c:v>
                </c:pt>
                <c:pt idx="422">
                  <c:v>644.08344</c:v>
                </c:pt>
                <c:pt idx="423">
                  <c:v>644.69496000000004</c:v>
                </c:pt>
                <c:pt idx="424">
                  <c:v>645.45935999999995</c:v>
                </c:pt>
                <c:pt idx="425">
                  <c:v>646.22375999999997</c:v>
                </c:pt>
                <c:pt idx="426">
                  <c:v>646.83528000000001</c:v>
                </c:pt>
                <c:pt idx="427">
                  <c:v>647.44680000000005</c:v>
                </c:pt>
                <c:pt idx="428">
                  <c:v>648.05831999999998</c:v>
                </c:pt>
                <c:pt idx="429">
                  <c:v>648.66984000000002</c:v>
                </c:pt>
                <c:pt idx="430">
                  <c:v>649.43424000000005</c:v>
                </c:pt>
                <c:pt idx="431">
                  <c:v>650.04575999999997</c:v>
                </c:pt>
                <c:pt idx="432">
                  <c:v>650.65728000000001</c:v>
                </c:pt>
                <c:pt idx="433">
                  <c:v>651.26880000000006</c:v>
                </c:pt>
                <c:pt idx="434">
                  <c:v>651.88031999999998</c:v>
                </c:pt>
                <c:pt idx="435">
                  <c:v>652.49184000000002</c:v>
                </c:pt>
                <c:pt idx="436">
                  <c:v>653.10335999999995</c:v>
                </c:pt>
                <c:pt idx="437">
                  <c:v>653.71487999999999</c:v>
                </c:pt>
                <c:pt idx="438">
                  <c:v>654.32640000000004</c:v>
                </c:pt>
                <c:pt idx="439">
                  <c:v>654.93791999999996</c:v>
                </c:pt>
                <c:pt idx="440">
                  <c:v>655.54944</c:v>
                </c:pt>
                <c:pt idx="441">
                  <c:v>656.00807999999995</c:v>
                </c:pt>
                <c:pt idx="442">
                  <c:v>656.77247999999997</c:v>
                </c:pt>
                <c:pt idx="443">
                  <c:v>657.23112000000003</c:v>
                </c:pt>
                <c:pt idx="444">
                  <c:v>657.84263999999996</c:v>
                </c:pt>
                <c:pt idx="445">
                  <c:v>658.45416</c:v>
                </c:pt>
                <c:pt idx="446">
                  <c:v>658.91279999999995</c:v>
                </c:pt>
                <c:pt idx="447">
                  <c:v>659.52431999999999</c:v>
                </c:pt>
                <c:pt idx="448">
                  <c:v>660.13584000000003</c:v>
                </c:pt>
                <c:pt idx="449">
                  <c:v>660.59447999999998</c:v>
                </c:pt>
                <c:pt idx="450">
                  <c:v>661.20600000000002</c:v>
                </c:pt>
                <c:pt idx="451">
                  <c:v>661.66463999999996</c:v>
                </c:pt>
                <c:pt idx="452">
                  <c:v>662.12328000000002</c:v>
                </c:pt>
                <c:pt idx="453">
                  <c:v>663.04056000000003</c:v>
                </c:pt>
                <c:pt idx="454">
                  <c:v>663.34631999999999</c:v>
                </c:pt>
                <c:pt idx="455">
                  <c:v>663.95784000000003</c:v>
                </c:pt>
                <c:pt idx="456">
                  <c:v>664.41647999999998</c:v>
                </c:pt>
                <c:pt idx="457">
                  <c:v>665.02800000000002</c:v>
                </c:pt>
                <c:pt idx="458">
                  <c:v>665.48663999999997</c:v>
                </c:pt>
                <c:pt idx="459">
                  <c:v>665.94528000000003</c:v>
                </c:pt>
                <c:pt idx="460">
                  <c:v>666.40391999999997</c:v>
                </c:pt>
                <c:pt idx="461">
                  <c:v>666.86256000000003</c:v>
                </c:pt>
                <c:pt idx="462">
                  <c:v>667.32119999999998</c:v>
                </c:pt>
                <c:pt idx="463">
                  <c:v>667.93272000000002</c:v>
                </c:pt>
                <c:pt idx="464">
                  <c:v>668.23847999999998</c:v>
                </c:pt>
                <c:pt idx="465">
                  <c:v>668.85</c:v>
                </c:pt>
                <c:pt idx="466">
                  <c:v>669.30863999999997</c:v>
                </c:pt>
                <c:pt idx="467">
                  <c:v>669.76728000000003</c:v>
                </c:pt>
                <c:pt idx="468">
                  <c:v>670.22591999999997</c:v>
                </c:pt>
                <c:pt idx="469">
                  <c:v>670.68456000000003</c:v>
                </c:pt>
                <c:pt idx="470">
                  <c:v>671.29607999999996</c:v>
                </c:pt>
                <c:pt idx="471">
                  <c:v>671.60184000000004</c:v>
                </c:pt>
                <c:pt idx="472">
                  <c:v>672.06047999999998</c:v>
                </c:pt>
                <c:pt idx="473">
                  <c:v>672.67200000000003</c:v>
                </c:pt>
                <c:pt idx="474">
                  <c:v>672.97775999999999</c:v>
                </c:pt>
                <c:pt idx="475">
                  <c:v>673.43640000000005</c:v>
                </c:pt>
                <c:pt idx="476">
                  <c:v>673.74216000000001</c:v>
                </c:pt>
                <c:pt idx="477">
                  <c:v>674.35368000000005</c:v>
                </c:pt>
                <c:pt idx="478">
                  <c:v>674.81232</c:v>
                </c:pt>
                <c:pt idx="479">
                  <c:v>675.11807999999996</c:v>
                </c:pt>
                <c:pt idx="480">
                  <c:v>675.42384000000004</c:v>
                </c:pt>
                <c:pt idx="481">
                  <c:v>675.88247999999999</c:v>
                </c:pt>
                <c:pt idx="482">
                  <c:v>676.49400000000003</c:v>
                </c:pt>
                <c:pt idx="483">
                  <c:v>676.79975999999999</c:v>
                </c:pt>
                <c:pt idx="484">
                  <c:v>677.25840000000005</c:v>
                </c:pt>
                <c:pt idx="485">
                  <c:v>677.41128000000003</c:v>
                </c:pt>
                <c:pt idx="486">
                  <c:v>677.86991999999998</c:v>
                </c:pt>
                <c:pt idx="487">
                  <c:v>678.17568000000006</c:v>
                </c:pt>
                <c:pt idx="488">
                  <c:v>678.63432</c:v>
                </c:pt>
                <c:pt idx="489">
                  <c:v>679.09295999999995</c:v>
                </c:pt>
                <c:pt idx="490">
                  <c:v>679.39872000000003</c:v>
                </c:pt>
                <c:pt idx="491">
                  <c:v>679.85735999999997</c:v>
                </c:pt>
                <c:pt idx="492">
                  <c:v>680.31600000000003</c:v>
                </c:pt>
                <c:pt idx="493">
                  <c:v>680.62175999999999</c:v>
                </c:pt>
                <c:pt idx="494">
                  <c:v>680.92751999999996</c:v>
                </c:pt>
                <c:pt idx="495">
                  <c:v>681.23328000000004</c:v>
                </c:pt>
                <c:pt idx="496">
                  <c:v>681.53904</c:v>
                </c:pt>
                <c:pt idx="497">
                  <c:v>681.84479999999996</c:v>
                </c:pt>
                <c:pt idx="498">
                  <c:v>682.15056000000004</c:v>
                </c:pt>
                <c:pt idx="499">
                  <c:v>682.45632000000001</c:v>
                </c:pt>
                <c:pt idx="500">
                  <c:v>682.91495999999995</c:v>
                </c:pt>
                <c:pt idx="501">
                  <c:v>683.06784000000005</c:v>
                </c:pt>
                <c:pt idx="502">
                  <c:v>683.52647999999999</c:v>
                </c:pt>
                <c:pt idx="503">
                  <c:v>683.98512000000005</c:v>
                </c:pt>
                <c:pt idx="504">
                  <c:v>684.13800000000003</c:v>
                </c:pt>
                <c:pt idx="505">
                  <c:v>684.44376</c:v>
                </c:pt>
                <c:pt idx="506">
                  <c:v>685.20816000000002</c:v>
                </c:pt>
                <c:pt idx="507">
                  <c:v>685.36104</c:v>
                </c:pt>
                <c:pt idx="508">
                  <c:v>685.51391999999998</c:v>
                </c:pt>
                <c:pt idx="509">
                  <c:v>685.97256000000004</c:v>
                </c:pt>
                <c:pt idx="510">
                  <c:v>686.43119999999999</c:v>
                </c:pt>
                <c:pt idx="511">
                  <c:v>686.58407999999997</c:v>
                </c:pt>
                <c:pt idx="512">
                  <c:v>686.88984000000005</c:v>
                </c:pt>
                <c:pt idx="513">
                  <c:v>687.19560000000001</c:v>
                </c:pt>
                <c:pt idx="514">
                  <c:v>687.34848</c:v>
                </c:pt>
                <c:pt idx="515">
                  <c:v>687.65423999999996</c:v>
                </c:pt>
                <c:pt idx="516">
                  <c:v>687.96</c:v>
                </c:pt>
                <c:pt idx="517">
                  <c:v>688.11288000000002</c:v>
                </c:pt>
                <c:pt idx="518">
                  <c:v>688.41863999999998</c:v>
                </c:pt>
                <c:pt idx="519">
                  <c:v>688.57151999999996</c:v>
                </c:pt>
                <c:pt idx="520">
                  <c:v>689.03016000000002</c:v>
                </c:pt>
                <c:pt idx="521">
                  <c:v>689.18304000000001</c:v>
                </c:pt>
                <c:pt idx="522">
                  <c:v>689.33591999999999</c:v>
                </c:pt>
                <c:pt idx="523">
                  <c:v>689.64167999999995</c:v>
                </c:pt>
                <c:pt idx="524">
                  <c:v>690.10032000000001</c:v>
                </c:pt>
                <c:pt idx="525">
                  <c:v>690.25319999999999</c:v>
                </c:pt>
                <c:pt idx="526">
                  <c:v>690.40607999999997</c:v>
                </c:pt>
                <c:pt idx="527">
                  <c:v>690.55895999999996</c:v>
                </c:pt>
                <c:pt idx="528">
                  <c:v>690.86472000000003</c:v>
                </c:pt>
                <c:pt idx="529">
                  <c:v>691.17048</c:v>
                </c:pt>
                <c:pt idx="530">
                  <c:v>691.47623999999996</c:v>
                </c:pt>
                <c:pt idx="531">
                  <c:v>691.47623999999996</c:v>
                </c:pt>
                <c:pt idx="532">
                  <c:v>691.62911999999994</c:v>
                </c:pt>
                <c:pt idx="533">
                  <c:v>691.93488000000002</c:v>
                </c:pt>
                <c:pt idx="534">
                  <c:v>692.08776</c:v>
                </c:pt>
                <c:pt idx="535">
                  <c:v>692.39351999999997</c:v>
                </c:pt>
                <c:pt idx="536">
                  <c:v>692.54639999999995</c:v>
                </c:pt>
                <c:pt idx="537">
                  <c:v>692.54639999999995</c:v>
                </c:pt>
                <c:pt idx="538">
                  <c:v>692.85216000000003</c:v>
                </c:pt>
                <c:pt idx="539">
                  <c:v>693.15791999999999</c:v>
                </c:pt>
                <c:pt idx="540">
                  <c:v>693.31079999999997</c:v>
                </c:pt>
                <c:pt idx="541">
                  <c:v>693.46367999999995</c:v>
                </c:pt>
                <c:pt idx="542">
                  <c:v>693.61656000000005</c:v>
                </c:pt>
                <c:pt idx="543">
                  <c:v>693.92232000000001</c:v>
                </c:pt>
                <c:pt idx="544">
                  <c:v>694.0752</c:v>
                </c:pt>
                <c:pt idx="545">
                  <c:v>694.22807999999998</c:v>
                </c:pt>
                <c:pt idx="546">
                  <c:v>694.38095999999996</c:v>
                </c:pt>
                <c:pt idx="547">
                  <c:v>694.53384000000005</c:v>
                </c:pt>
                <c:pt idx="548">
                  <c:v>694.53384000000005</c:v>
                </c:pt>
                <c:pt idx="549">
                  <c:v>694.83960000000002</c:v>
                </c:pt>
                <c:pt idx="550">
                  <c:v>694.99248</c:v>
                </c:pt>
                <c:pt idx="551">
                  <c:v>694.99248</c:v>
                </c:pt>
                <c:pt idx="552">
                  <c:v>695.29823999999996</c:v>
                </c:pt>
                <c:pt idx="553">
                  <c:v>695.29823999999996</c:v>
                </c:pt>
                <c:pt idx="554">
                  <c:v>695.60400000000004</c:v>
                </c:pt>
                <c:pt idx="555">
                  <c:v>695.60400000000004</c:v>
                </c:pt>
                <c:pt idx="556">
                  <c:v>695.60400000000004</c:v>
                </c:pt>
                <c:pt idx="557">
                  <c:v>695.75688000000002</c:v>
                </c:pt>
                <c:pt idx="558">
                  <c:v>695.90976000000001</c:v>
                </c:pt>
                <c:pt idx="559">
                  <c:v>696.06263999999999</c:v>
                </c:pt>
                <c:pt idx="560">
                  <c:v>696.21551999999997</c:v>
                </c:pt>
                <c:pt idx="561">
                  <c:v>696.36839999999995</c:v>
                </c:pt>
                <c:pt idx="562">
                  <c:v>696.36839999999995</c:v>
                </c:pt>
                <c:pt idx="563">
                  <c:v>696.52128000000005</c:v>
                </c:pt>
                <c:pt idx="564">
                  <c:v>696.67416000000003</c:v>
                </c:pt>
                <c:pt idx="565">
                  <c:v>696.67416000000003</c:v>
                </c:pt>
                <c:pt idx="566">
                  <c:v>696.82704000000001</c:v>
                </c:pt>
                <c:pt idx="567">
                  <c:v>696.67416000000003</c:v>
                </c:pt>
                <c:pt idx="568">
                  <c:v>696.97991999999999</c:v>
                </c:pt>
                <c:pt idx="569">
                  <c:v>696.97991999999999</c:v>
                </c:pt>
                <c:pt idx="570">
                  <c:v>696.97991999999999</c:v>
                </c:pt>
                <c:pt idx="571">
                  <c:v>697.13279999999997</c:v>
                </c:pt>
                <c:pt idx="572">
                  <c:v>697.13279999999997</c:v>
                </c:pt>
                <c:pt idx="573">
                  <c:v>697.43856000000005</c:v>
                </c:pt>
                <c:pt idx="574">
                  <c:v>697.43856000000005</c:v>
                </c:pt>
                <c:pt idx="575">
                  <c:v>697.43856000000005</c:v>
                </c:pt>
                <c:pt idx="576">
                  <c:v>697.43856000000005</c:v>
                </c:pt>
                <c:pt idx="577">
                  <c:v>697.74432000000002</c:v>
                </c:pt>
                <c:pt idx="578">
                  <c:v>697.74432000000002</c:v>
                </c:pt>
                <c:pt idx="579">
                  <c:v>697.74432000000002</c:v>
                </c:pt>
                <c:pt idx="580">
                  <c:v>697.74432000000002</c:v>
                </c:pt>
                <c:pt idx="581">
                  <c:v>697.74432000000002</c:v>
                </c:pt>
                <c:pt idx="582">
                  <c:v>697.74432000000002</c:v>
                </c:pt>
                <c:pt idx="583">
                  <c:v>697.74432000000002</c:v>
                </c:pt>
                <c:pt idx="584">
                  <c:v>697.74432000000002</c:v>
                </c:pt>
                <c:pt idx="585">
                  <c:v>697.74432000000002</c:v>
                </c:pt>
                <c:pt idx="586">
                  <c:v>697.74432000000002</c:v>
                </c:pt>
                <c:pt idx="587">
                  <c:v>697.8972</c:v>
                </c:pt>
                <c:pt idx="588">
                  <c:v>697.74432000000002</c:v>
                </c:pt>
                <c:pt idx="589">
                  <c:v>697.8972</c:v>
                </c:pt>
                <c:pt idx="590">
                  <c:v>697.74432000000002</c:v>
                </c:pt>
                <c:pt idx="591">
                  <c:v>697.74432000000002</c:v>
                </c:pt>
                <c:pt idx="592">
                  <c:v>697.8972</c:v>
                </c:pt>
                <c:pt idx="593">
                  <c:v>697.8972</c:v>
                </c:pt>
                <c:pt idx="594">
                  <c:v>697.74432000000002</c:v>
                </c:pt>
                <c:pt idx="595">
                  <c:v>697.74432000000002</c:v>
                </c:pt>
                <c:pt idx="596">
                  <c:v>697.74432000000002</c:v>
                </c:pt>
                <c:pt idx="597">
                  <c:v>697.74432000000002</c:v>
                </c:pt>
                <c:pt idx="598">
                  <c:v>697.74432000000002</c:v>
                </c:pt>
                <c:pt idx="599">
                  <c:v>697.59144000000003</c:v>
                </c:pt>
                <c:pt idx="600">
                  <c:v>697.43856000000005</c:v>
                </c:pt>
                <c:pt idx="601">
                  <c:v>697.43856000000005</c:v>
                </c:pt>
                <c:pt idx="602">
                  <c:v>697.43856000000005</c:v>
                </c:pt>
                <c:pt idx="603">
                  <c:v>697.28567999999996</c:v>
                </c:pt>
                <c:pt idx="604">
                  <c:v>697.28567999999996</c:v>
                </c:pt>
                <c:pt idx="605">
                  <c:v>696.97991999999999</c:v>
                </c:pt>
                <c:pt idx="606">
                  <c:v>696.97991999999999</c:v>
                </c:pt>
                <c:pt idx="607">
                  <c:v>696.82704000000001</c:v>
                </c:pt>
                <c:pt idx="608">
                  <c:v>696.67416000000003</c:v>
                </c:pt>
                <c:pt idx="609">
                  <c:v>696.67416000000003</c:v>
                </c:pt>
                <c:pt idx="610">
                  <c:v>696.67416000000003</c:v>
                </c:pt>
                <c:pt idx="611">
                  <c:v>696.36839999999995</c:v>
                </c:pt>
                <c:pt idx="612">
                  <c:v>696.06263999999999</c:v>
                </c:pt>
                <c:pt idx="613">
                  <c:v>695.90976000000001</c:v>
                </c:pt>
                <c:pt idx="614">
                  <c:v>695.60400000000004</c:v>
                </c:pt>
                <c:pt idx="615">
                  <c:v>695.45111999999995</c:v>
                </c:pt>
                <c:pt idx="616">
                  <c:v>695.29823999999996</c:v>
                </c:pt>
                <c:pt idx="617">
                  <c:v>694.83960000000002</c:v>
                </c:pt>
                <c:pt idx="618">
                  <c:v>694.53384000000005</c:v>
                </c:pt>
                <c:pt idx="619">
                  <c:v>694.22807999999998</c:v>
                </c:pt>
                <c:pt idx="620">
                  <c:v>694.0752</c:v>
                </c:pt>
                <c:pt idx="621">
                  <c:v>693.61656000000005</c:v>
                </c:pt>
                <c:pt idx="622">
                  <c:v>693.31079999999997</c:v>
                </c:pt>
                <c:pt idx="623">
                  <c:v>692.85216000000003</c:v>
                </c:pt>
                <c:pt idx="624">
                  <c:v>692.54639999999995</c:v>
                </c:pt>
                <c:pt idx="625">
                  <c:v>692.08776</c:v>
                </c:pt>
                <c:pt idx="626">
                  <c:v>691.47623999999996</c:v>
                </c:pt>
                <c:pt idx="627">
                  <c:v>690.86472000000003</c:v>
                </c:pt>
                <c:pt idx="628">
                  <c:v>690.40607999999997</c:v>
                </c:pt>
                <c:pt idx="629">
                  <c:v>689.79456000000005</c:v>
                </c:pt>
                <c:pt idx="630">
                  <c:v>689.33591999999999</c:v>
                </c:pt>
                <c:pt idx="631">
                  <c:v>688.57151999999996</c:v>
                </c:pt>
                <c:pt idx="632">
                  <c:v>687.96</c:v>
                </c:pt>
                <c:pt idx="633">
                  <c:v>687.04272000000003</c:v>
                </c:pt>
                <c:pt idx="634">
                  <c:v>686.43119999999999</c:v>
                </c:pt>
                <c:pt idx="635">
                  <c:v>685.51391999999998</c:v>
                </c:pt>
                <c:pt idx="636">
                  <c:v>684.44376</c:v>
                </c:pt>
                <c:pt idx="637">
                  <c:v>683.67935999999997</c:v>
                </c:pt>
                <c:pt idx="638">
                  <c:v>682.76207999999997</c:v>
                </c:pt>
                <c:pt idx="639">
                  <c:v>681.69191999999998</c:v>
                </c:pt>
                <c:pt idx="640">
                  <c:v>680.46888000000001</c:v>
                </c:pt>
                <c:pt idx="641">
                  <c:v>679.39872000000003</c:v>
                </c:pt>
                <c:pt idx="642">
                  <c:v>678.17568000000006</c:v>
                </c:pt>
                <c:pt idx="643">
                  <c:v>676.95263999999997</c:v>
                </c:pt>
                <c:pt idx="644">
                  <c:v>675.7296</c:v>
                </c:pt>
                <c:pt idx="645">
                  <c:v>674.35368000000005</c:v>
                </c:pt>
                <c:pt idx="646">
                  <c:v>673.13063999999997</c:v>
                </c:pt>
                <c:pt idx="647">
                  <c:v>671.44896000000006</c:v>
                </c:pt>
                <c:pt idx="648">
                  <c:v>669.92016000000001</c:v>
                </c:pt>
                <c:pt idx="649">
                  <c:v>668.23847999999998</c:v>
                </c:pt>
                <c:pt idx="650">
                  <c:v>666.55679999999995</c:v>
                </c:pt>
                <c:pt idx="651">
                  <c:v>664.41647999999998</c:v>
                </c:pt>
                <c:pt idx="652">
                  <c:v>661.97040000000004</c:v>
                </c:pt>
                <c:pt idx="653">
                  <c:v>659.52431999999999</c:v>
                </c:pt>
                <c:pt idx="654">
                  <c:v>656.61959999999999</c:v>
                </c:pt>
                <c:pt idx="655">
                  <c:v>653.40912000000003</c:v>
                </c:pt>
                <c:pt idx="656">
                  <c:v>650.35152000000005</c:v>
                </c:pt>
                <c:pt idx="657">
                  <c:v>646.98815999999999</c:v>
                </c:pt>
                <c:pt idx="658">
                  <c:v>643.31903999999997</c:v>
                </c:pt>
                <c:pt idx="659">
                  <c:v>639.34415999999999</c:v>
                </c:pt>
                <c:pt idx="660">
                  <c:v>634.60487999999998</c:v>
                </c:pt>
                <c:pt idx="661">
                  <c:v>628.79543999999999</c:v>
                </c:pt>
                <c:pt idx="662">
                  <c:v>617.78808000000004</c:v>
                </c:pt>
                <c:pt idx="663">
                  <c:v>606.16920000000005</c:v>
                </c:pt>
                <c:pt idx="664">
                  <c:v>591.03408000000002</c:v>
                </c:pt>
                <c:pt idx="665">
                  <c:v>569.47799999999995</c:v>
                </c:pt>
              </c:numCache>
            </c:numRef>
          </c:yVal>
          <c:smooth val="1"/>
          <c:extLst>
            <c:ext xmlns:c16="http://schemas.microsoft.com/office/drawing/2014/chart" uri="{C3380CC4-5D6E-409C-BE32-E72D297353CC}">
              <c16:uniqueId val="{00000000-178F-4A09-A7F1-5E3D9ED66438}"/>
            </c:ext>
          </c:extLst>
        </c:ser>
        <c:ser>
          <c:idx val="1"/>
          <c:order val="1"/>
          <c:tx>
            <c:v>CT2</c:v>
          </c:tx>
          <c:spPr>
            <a:ln w="19050" cap="rnd">
              <a:solidFill>
                <a:schemeClr val="accent2"/>
              </a:solidFill>
              <a:round/>
            </a:ln>
            <a:effectLst/>
          </c:spPr>
          <c:marker>
            <c:symbol val="none"/>
          </c:marker>
          <c:xVal>
            <c:numRef>
              <c:f>'CWR  C1-C7'!$C$3:$C$512</c:f>
              <c:numCache>
                <c:formatCode>General</c:formatCode>
                <c:ptCount val="510"/>
                <c:pt idx="0">
                  <c:v>0</c:v>
                </c:pt>
                <c:pt idx="1">
                  <c:v>2E-3</c:v>
                </c:pt>
                <c:pt idx="2">
                  <c:v>2E-3</c:v>
                </c:pt>
                <c:pt idx="3">
                  <c:v>2E-3</c:v>
                </c:pt>
                <c:pt idx="4">
                  <c:v>2E-3</c:v>
                </c:pt>
                <c:pt idx="5">
                  <c:v>2E-3</c:v>
                </c:pt>
                <c:pt idx="6">
                  <c:v>2E-3</c:v>
                </c:pt>
                <c:pt idx="7">
                  <c:v>2E-3</c:v>
                </c:pt>
                <c:pt idx="8">
                  <c:v>2E-3</c:v>
                </c:pt>
                <c:pt idx="9">
                  <c:v>2E-3</c:v>
                </c:pt>
                <c:pt idx="10">
                  <c:v>2E-3</c:v>
                </c:pt>
                <c:pt idx="11">
                  <c:v>2E-3</c:v>
                </c:pt>
                <c:pt idx="12">
                  <c:v>2E-3</c:v>
                </c:pt>
                <c:pt idx="13">
                  <c:v>2E-3</c:v>
                </c:pt>
                <c:pt idx="14">
                  <c:v>2E-3</c:v>
                </c:pt>
                <c:pt idx="15">
                  <c:v>2E-3</c:v>
                </c:pt>
                <c:pt idx="16">
                  <c:v>2E-3</c:v>
                </c:pt>
                <c:pt idx="17">
                  <c:v>2E-3</c:v>
                </c:pt>
                <c:pt idx="18">
                  <c:v>2E-3</c:v>
                </c:pt>
                <c:pt idx="19">
                  <c:v>2E-3</c:v>
                </c:pt>
                <c:pt idx="20">
                  <c:v>4.0000000000000001E-3</c:v>
                </c:pt>
                <c:pt idx="21">
                  <c:v>4.0000000000000001E-3</c:v>
                </c:pt>
                <c:pt idx="22">
                  <c:v>4.0000000000000001E-3</c:v>
                </c:pt>
                <c:pt idx="23">
                  <c:v>4.0000000000000001E-3</c:v>
                </c:pt>
                <c:pt idx="24">
                  <c:v>4.0000000000000001E-3</c:v>
                </c:pt>
                <c:pt idx="25">
                  <c:v>4.0000000000000001E-3</c:v>
                </c:pt>
                <c:pt idx="26">
                  <c:v>4.0000000000000001E-3</c:v>
                </c:pt>
                <c:pt idx="27">
                  <c:v>4.0000000000000001E-3</c:v>
                </c:pt>
                <c:pt idx="28">
                  <c:v>4.0000000000000001E-3</c:v>
                </c:pt>
                <c:pt idx="29">
                  <c:v>4.0000000000000001E-3</c:v>
                </c:pt>
                <c:pt idx="30">
                  <c:v>4.0000000000000001E-3</c:v>
                </c:pt>
                <c:pt idx="31">
                  <c:v>4.0000000000000001E-3</c:v>
                </c:pt>
                <c:pt idx="32">
                  <c:v>4.0000000000000001E-3</c:v>
                </c:pt>
                <c:pt idx="33">
                  <c:v>4.0000000000000001E-3</c:v>
                </c:pt>
                <c:pt idx="34">
                  <c:v>6.0000000000000001E-3</c:v>
                </c:pt>
                <c:pt idx="35">
                  <c:v>6.0000000000000001E-3</c:v>
                </c:pt>
                <c:pt idx="36">
                  <c:v>6.0000000000000001E-3</c:v>
                </c:pt>
                <c:pt idx="37">
                  <c:v>6.0000000000000001E-3</c:v>
                </c:pt>
                <c:pt idx="38">
                  <c:v>6.0000000000000001E-3</c:v>
                </c:pt>
                <c:pt idx="39">
                  <c:v>8.0000000000000002E-3</c:v>
                </c:pt>
                <c:pt idx="40">
                  <c:v>8.0000000000000002E-3</c:v>
                </c:pt>
                <c:pt idx="41">
                  <c:v>8.0000000000000002E-3</c:v>
                </c:pt>
                <c:pt idx="42">
                  <c:v>8.0000000000000002E-3</c:v>
                </c:pt>
                <c:pt idx="43">
                  <c:v>8.0000000000000002E-3</c:v>
                </c:pt>
                <c:pt idx="44">
                  <c:v>8.0000000000000002E-3</c:v>
                </c:pt>
                <c:pt idx="45">
                  <c:v>8.0000000000000002E-3</c:v>
                </c:pt>
                <c:pt idx="46">
                  <c:v>8.0000000000000002E-3</c:v>
                </c:pt>
                <c:pt idx="47">
                  <c:v>8.0000000000000002E-3</c:v>
                </c:pt>
                <c:pt idx="48">
                  <c:v>8.0000000000000002E-3</c:v>
                </c:pt>
                <c:pt idx="49">
                  <c:v>8.0000000000000002E-3</c:v>
                </c:pt>
                <c:pt idx="50">
                  <c:v>0.01</c:v>
                </c:pt>
                <c:pt idx="51">
                  <c:v>0.01</c:v>
                </c:pt>
                <c:pt idx="52">
                  <c:v>0.01</c:v>
                </c:pt>
                <c:pt idx="53">
                  <c:v>0.01</c:v>
                </c:pt>
                <c:pt idx="54">
                  <c:v>0.01</c:v>
                </c:pt>
                <c:pt idx="55">
                  <c:v>0.01</c:v>
                </c:pt>
                <c:pt idx="56">
                  <c:v>1.2E-2</c:v>
                </c:pt>
                <c:pt idx="57">
                  <c:v>1.2E-2</c:v>
                </c:pt>
                <c:pt idx="58">
                  <c:v>1.2E-2</c:v>
                </c:pt>
                <c:pt idx="59">
                  <c:v>1.4E-2</c:v>
                </c:pt>
                <c:pt idx="60">
                  <c:v>1.4E-2</c:v>
                </c:pt>
                <c:pt idx="61">
                  <c:v>1.4E-2</c:v>
                </c:pt>
                <c:pt idx="62">
                  <c:v>1.6E-2</c:v>
                </c:pt>
                <c:pt idx="63">
                  <c:v>1.6E-2</c:v>
                </c:pt>
                <c:pt idx="64">
                  <c:v>1.6E-2</c:v>
                </c:pt>
                <c:pt idx="65">
                  <c:v>1.6E-2</c:v>
                </c:pt>
                <c:pt idx="66">
                  <c:v>1.6E-2</c:v>
                </c:pt>
                <c:pt idx="67">
                  <c:v>1.6E-2</c:v>
                </c:pt>
                <c:pt idx="68">
                  <c:v>1.7999999999999999E-2</c:v>
                </c:pt>
                <c:pt idx="69">
                  <c:v>1.7999999999999999E-2</c:v>
                </c:pt>
                <c:pt idx="70">
                  <c:v>1.7999999999999999E-2</c:v>
                </c:pt>
                <c:pt idx="71">
                  <c:v>0.02</c:v>
                </c:pt>
                <c:pt idx="72">
                  <c:v>0.02</c:v>
                </c:pt>
                <c:pt idx="73">
                  <c:v>0.02</c:v>
                </c:pt>
                <c:pt idx="74">
                  <c:v>2.1999999999999999E-2</c:v>
                </c:pt>
                <c:pt idx="75">
                  <c:v>2.1999999999999999E-2</c:v>
                </c:pt>
                <c:pt idx="76">
                  <c:v>2.1999999999999999E-2</c:v>
                </c:pt>
                <c:pt idx="77">
                  <c:v>2.4E-2</c:v>
                </c:pt>
                <c:pt idx="78">
                  <c:v>2.4E-2</c:v>
                </c:pt>
                <c:pt idx="79">
                  <c:v>2.4E-2</c:v>
                </c:pt>
                <c:pt idx="80">
                  <c:v>2.4E-2</c:v>
                </c:pt>
                <c:pt idx="81">
                  <c:v>2.4E-2</c:v>
                </c:pt>
                <c:pt idx="82">
                  <c:v>2.4E-2</c:v>
                </c:pt>
                <c:pt idx="83">
                  <c:v>2.5999999999999999E-2</c:v>
                </c:pt>
                <c:pt idx="84">
                  <c:v>2.5999999999999999E-2</c:v>
                </c:pt>
                <c:pt idx="85">
                  <c:v>2.5999999999999999E-2</c:v>
                </c:pt>
                <c:pt idx="86">
                  <c:v>2.5999999999999999E-2</c:v>
                </c:pt>
                <c:pt idx="87">
                  <c:v>2.8000000000000001E-2</c:v>
                </c:pt>
                <c:pt idx="88">
                  <c:v>2.8000000000000001E-2</c:v>
                </c:pt>
                <c:pt idx="89">
                  <c:v>2.8000000000000001E-2</c:v>
                </c:pt>
                <c:pt idx="90">
                  <c:v>0.03</c:v>
                </c:pt>
                <c:pt idx="91">
                  <c:v>0.03</c:v>
                </c:pt>
                <c:pt idx="92">
                  <c:v>0.03</c:v>
                </c:pt>
                <c:pt idx="93">
                  <c:v>3.2000000000000001E-2</c:v>
                </c:pt>
                <c:pt idx="94">
                  <c:v>3.2000000000000001E-2</c:v>
                </c:pt>
                <c:pt idx="95">
                  <c:v>3.2000000000000001E-2</c:v>
                </c:pt>
                <c:pt idx="96">
                  <c:v>3.2000000000000001E-2</c:v>
                </c:pt>
                <c:pt idx="97">
                  <c:v>3.2000000000000001E-2</c:v>
                </c:pt>
                <c:pt idx="98">
                  <c:v>3.2000000000000001E-2</c:v>
                </c:pt>
                <c:pt idx="99">
                  <c:v>3.4000000000000002E-2</c:v>
                </c:pt>
                <c:pt idx="100">
                  <c:v>3.4000000000000002E-2</c:v>
                </c:pt>
                <c:pt idx="101">
                  <c:v>3.4000000000000002E-2</c:v>
                </c:pt>
                <c:pt idx="102">
                  <c:v>3.5999999999999997E-2</c:v>
                </c:pt>
                <c:pt idx="103">
                  <c:v>3.5999999999999997E-2</c:v>
                </c:pt>
                <c:pt idx="104">
                  <c:v>3.5999999999999997E-2</c:v>
                </c:pt>
                <c:pt idx="105">
                  <c:v>3.5999999999999997E-2</c:v>
                </c:pt>
                <c:pt idx="106">
                  <c:v>3.7999999999999999E-2</c:v>
                </c:pt>
                <c:pt idx="107">
                  <c:v>3.7999999999999999E-2</c:v>
                </c:pt>
                <c:pt idx="108">
                  <c:v>3.7999999999999999E-2</c:v>
                </c:pt>
                <c:pt idx="109">
                  <c:v>0.04</c:v>
                </c:pt>
                <c:pt idx="110">
                  <c:v>0.04</c:v>
                </c:pt>
                <c:pt idx="111">
                  <c:v>0.04</c:v>
                </c:pt>
                <c:pt idx="112">
                  <c:v>0.04</c:v>
                </c:pt>
                <c:pt idx="113">
                  <c:v>0.04</c:v>
                </c:pt>
                <c:pt idx="114">
                  <c:v>0.04</c:v>
                </c:pt>
                <c:pt idx="115">
                  <c:v>4.2000000000000003E-2</c:v>
                </c:pt>
                <c:pt idx="116">
                  <c:v>4.2000000000000003E-2</c:v>
                </c:pt>
                <c:pt idx="117">
                  <c:v>4.2000000000000003E-2</c:v>
                </c:pt>
                <c:pt idx="118">
                  <c:v>4.3999999999999997E-2</c:v>
                </c:pt>
                <c:pt idx="119">
                  <c:v>4.3999999999999997E-2</c:v>
                </c:pt>
                <c:pt idx="120">
                  <c:v>4.3999999999999997E-2</c:v>
                </c:pt>
                <c:pt idx="121">
                  <c:v>4.3999999999999997E-2</c:v>
                </c:pt>
                <c:pt idx="122">
                  <c:v>4.5999999999999999E-2</c:v>
                </c:pt>
                <c:pt idx="123">
                  <c:v>4.5999999999999999E-2</c:v>
                </c:pt>
                <c:pt idx="124">
                  <c:v>4.5999999999999999E-2</c:v>
                </c:pt>
                <c:pt idx="125">
                  <c:v>4.8000000000000001E-2</c:v>
                </c:pt>
                <c:pt idx="126">
                  <c:v>4.8000000000000001E-2</c:v>
                </c:pt>
                <c:pt idx="127">
                  <c:v>4.8000000000000001E-2</c:v>
                </c:pt>
                <c:pt idx="128">
                  <c:v>4.8000000000000001E-2</c:v>
                </c:pt>
                <c:pt idx="129">
                  <c:v>4.8000000000000001E-2</c:v>
                </c:pt>
                <c:pt idx="130">
                  <c:v>4.8000000000000001E-2</c:v>
                </c:pt>
                <c:pt idx="131">
                  <c:v>0.05</c:v>
                </c:pt>
                <c:pt idx="132">
                  <c:v>0.05</c:v>
                </c:pt>
                <c:pt idx="133">
                  <c:v>0.05</c:v>
                </c:pt>
                <c:pt idx="134">
                  <c:v>5.1999999999999998E-2</c:v>
                </c:pt>
                <c:pt idx="135">
                  <c:v>5.1999999999999998E-2</c:v>
                </c:pt>
                <c:pt idx="136">
                  <c:v>5.1999999999999998E-2</c:v>
                </c:pt>
                <c:pt idx="137">
                  <c:v>5.1999999999999998E-2</c:v>
                </c:pt>
                <c:pt idx="138">
                  <c:v>5.3999999999999999E-2</c:v>
                </c:pt>
                <c:pt idx="139">
                  <c:v>5.3999999999999999E-2</c:v>
                </c:pt>
                <c:pt idx="140">
                  <c:v>5.3999999999999999E-2</c:v>
                </c:pt>
                <c:pt idx="141">
                  <c:v>5.6000000000000001E-2</c:v>
                </c:pt>
                <c:pt idx="142">
                  <c:v>5.6000000000000001E-2</c:v>
                </c:pt>
                <c:pt idx="143">
                  <c:v>5.6000000000000001E-2</c:v>
                </c:pt>
                <c:pt idx="144">
                  <c:v>5.6000000000000001E-2</c:v>
                </c:pt>
                <c:pt idx="145">
                  <c:v>5.6000000000000001E-2</c:v>
                </c:pt>
                <c:pt idx="146">
                  <c:v>5.6000000000000001E-2</c:v>
                </c:pt>
                <c:pt idx="147">
                  <c:v>5.8000000000000003E-2</c:v>
                </c:pt>
                <c:pt idx="148">
                  <c:v>5.8000000000000003E-2</c:v>
                </c:pt>
                <c:pt idx="149">
                  <c:v>5.8000000000000003E-2</c:v>
                </c:pt>
                <c:pt idx="150">
                  <c:v>5.8000000000000003E-2</c:v>
                </c:pt>
                <c:pt idx="151">
                  <c:v>0.06</c:v>
                </c:pt>
                <c:pt idx="152">
                  <c:v>0.06</c:v>
                </c:pt>
                <c:pt idx="153">
                  <c:v>0.06</c:v>
                </c:pt>
                <c:pt idx="154">
                  <c:v>6.2E-2</c:v>
                </c:pt>
                <c:pt idx="155">
                  <c:v>6.2E-2</c:v>
                </c:pt>
                <c:pt idx="156">
                  <c:v>6.2E-2</c:v>
                </c:pt>
                <c:pt idx="157">
                  <c:v>6.4000000000000001E-2</c:v>
                </c:pt>
                <c:pt idx="158">
                  <c:v>6.4000000000000001E-2</c:v>
                </c:pt>
                <c:pt idx="159">
                  <c:v>6.4000000000000001E-2</c:v>
                </c:pt>
                <c:pt idx="160">
                  <c:v>6.4000000000000001E-2</c:v>
                </c:pt>
                <c:pt idx="161">
                  <c:v>6.4000000000000001E-2</c:v>
                </c:pt>
                <c:pt idx="162">
                  <c:v>6.4000000000000001E-2</c:v>
                </c:pt>
                <c:pt idx="163">
                  <c:v>6.4000000000000001E-2</c:v>
                </c:pt>
                <c:pt idx="164">
                  <c:v>6.6000000000000003E-2</c:v>
                </c:pt>
                <c:pt idx="165">
                  <c:v>6.6000000000000003E-2</c:v>
                </c:pt>
                <c:pt idx="166">
                  <c:v>6.6000000000000003E-2</c:v>
                </c:pt>
                <c:pt idx="167">
                  <c:v>6.8000000000000005E-2</c:v>
                </c:pt>
                <c:pt idx="168">
                  <c:v>6.8000000000000005E-2</c:v>
                </c:pt>
                <c:pt idx="169">
                  <c:v>6.8000000000000005E-2</c:v>
                </c:pt>
                <c:pt idx="170">
                  <c:v>6.8000000000000005E-2</c:v>
                </c:pt>
                <c:pt idx="171">
                  <c:v>7.0000000000000007E-2</c:v>
                </c:pt>
                <c:pt idx="172">
                  <c:v>7.0000000000000007E-2</c:v>
                </c:pt>
                <c:pt idx="173">
                  <c:v>7.0000000000000007E-2</c:v>
                </c:pt>
                <c:pt idx="174">
                  <c:v>7.1999999999999995E-2</c:v>
                </c:pt>
                <c:pt idx="175">
                  <c:v>7.1999999999999995E-2</c:v>
                </c:pt>
                <c:pt idx="176">
                  <c:v>7.1999999999999995E-2</c:v>
                </c:pt>
                <c:pt idx="177">
                  <c:v>7.1999999999999995E-2</c:v>
                </c:pt>
                <c:pt idx="178">
                  <c:v>7.1999999999999995E-2</c:v>
                </c:pt>
                <c:pt idx="179">
                  <c:v>7.1999999999999995E-2</c:v>
                </c:pt>
                <c:pt idx="180">
                  <c:v>7.1999999999999995E-2</c:v>
                </c:pt>
                <c:pt idx="181">
                  <c:v>7.3999999999999996E-2</c:v>
                </c:pt>
                <c:pt idx="182">
                  <c:v>7.3999999999999996E-2</c:v>
                </c:pt>
                <c:pt idx="183">
                  <c:v>7.3999999999999996E-2</c:v>
                </c:pt>
                <c:pt idx="184">
                  <c:v>7.5999999999999998E-2</c:v>
                </c:pt>
                <c:pt idx="185">
                  <c:v>7.5999999999999998E-2</c:v>
                </c:pt>
                <c:pt idx="186">
                  <c:v>7.5999999999999998E-2</c:v>
                </c:pt>
                <c:pt idx="187">
                  <c:v>7.8E-2</c:v>
                </c:pt>
                <c:pt idx="188">
                  <c:v>7.8E-2</c:v>
                </c:pt>
                <c:pt idx="189">
                  <c:v>7.8E-2</c:v>
                </c:pt>
                <c:pt idx="190">
                  <c:v>7.8E-2</c:v>
                </c:pt>
                <c:pt idx="191">
                  <c:v>0.08</c:v>
                </c:pt>
                <c:pt idx="192">
                  <c:v>0.08</c:v>
                </c:pt>
                <c:pt idx="193">
                  <c:v>0.08</c:v>
                </c:pt>
                <c:pt idx="194">
                  <c:v>0.08</c:v>
                </c:pt>
                <c:pt idx="195">
                  <c:v>0.08</c:v>
                </c:pt>
                <c:pt idx="196">
                  <c:v>0.08</c:v>
                </c:pt>
                <c:pt idx="197">
                  <c:v>8.2000000000000003E-2</c:v>
                </c:pt>
                <c:pt idx="198">
                  <c:v>8.2000000000000003E-2</c:v>
                </c:pt>
                <c:pt idx="199">
                  <c:v>8.2000000000000003E-2</c:v>
                </c:pt>
                <c:pt idx="200">
                  <c:v>8.4000000000000005E-2</c:v>
                </c:pt>
                <c:pt idx="201">
                  <c:v>8.4000000000000005E-2</c:v>
                </c:pt>
                <c:pt idx="202">
                  <c:v>8.4000000000000005E-2</c:v>
                </c:pt>
                <c:pt idx="203">
                  <c:v>8.4000000000000005E-2</c:v>
                </c:pt>
                <c:pt idx="204">
                  <c:v>8.5999999999999993E-2</c:v>
                </c:pt>
                <c:pt idx="205">
                  <c:v>8.5999999999999993E-2</c:v>
                </c:pt>
                <c:pt idx="206">
                  <c:v>8.7999999999999995E-2</c:v>
                </c:pt>
                <c:pt idx="207">
                  <c:v>8.7999999999999995E-2</c:v>
                </c:pt>
                <c:pt idx="208">
                  <c:v>8.7999999999999995E-2</c:v>
                </c:pt>
                <c:pt idx="209">
                  <c:v>8.7999999999999995E-2</c:v>
                </c:pt>
                <c:pt idx="210">
                  <c:v>8.7999999999999995E-2</c:v>
                </c:pt>
                <c:pt idx="211">
                  <c:v>8.7999999999999995E-2</c:v>
                </c:pt>
                <c:pt idx="212">
                  <c:v>8.7999999999999995E-2</c:v>
                </c:pt>
                <c:pt idx="213">
                  <c:v>0.09</c:v>
                </c:pt>
                <c:pt idx="214">
                  <c:v>0.09</c:v>
                </c:pt>
                <c:pt idx="215">
                  <c:v>0.09</c:v>
                </c:pt>
                <c:pt idx="216">
                  <c:v>9.1999999999999998E-2</c:v>
                </c:pt>
                <c:pt idx="217">
                  <c:v>9.1999999999999998E-2</c:v>
                </c:pt>
                <c:pt idx="218">
                  <c:v>9.1999999999999998E-2</c:v>
                </c:pt>
                <c:pt idx="219">
                  <c:v>9.4E-2</c:v>
                </c:pt>
                <c:pt idx="220">
                  <c:v>9.4E-2</c:v>
                </c:pt>
                <c:pt idx="221">
                  <c:v>9.4E-2</c:v>
                </c:pt>
                <c:pt idx="222">
                  <c:v>9.6000000000000002E-2</c:v>
                </c:pt>
                <c:pt idx="223">
                  <c:v>9.6000000000000002E-2</c:v>
                </c:pt>
                <c:pt idx="224">
                  <c:v>9.6000000000000002E-2</c:v>
                </c:pt>
                <c:pt idx="225">
                  <c:v>9.6000000000000002E-2</c:v>
                </c:pt>
                <c:pt idx="226">
                  <c:v>9.6000000000000002E-2</c:v>
                </c:pt>
                <c:pt idx="227">
                  <c:v>9.6000000000000002E-2</c:v>
                </c:pt>
                <c:pt idx="228">
                  <c:v>9.6000000000000002E-2</c:v>
                </c:pt>
                <c:pt idx="229">
                  <c:v>9.8000000000000004E-2</c:v>
                </c:pt>
                <c:pt idx="230">
                  <c:v>9.8000000000000004E-2</c:v>
                </c:pt>
                <c:pt idx="231">
                  <c:v>9.8000000000000004E-2</c:v>
                </c:pt>
                <c:pt idx="232">
                  <c:v>0.1</c:v>
                </c:pt>
                <c:pt idx="233">
                  <c:v>0.1</c:v>
                </c:pt>
                <c:pt idx="234">
                  <c:v>0.1</c:v>
                </c:pt>
                <c:pt idx="235">
                  <c:v>0.10199999999999999</c:v>
                </c:pt>
                <c:pt idx="236">
                  <c:v>0.10199999999999999</c:v>
                </c:pt>
                <c:pt idx="237">
                  <c:v>0.10199999999999999</c:v>
                </c:pt>
                <c:pt idx="238">
                  <c:v>0.104</c:v>
                </c:pt>
                <c:pt idx="239">
                  <c:v>0.104</c:v>
                </c:pt>
                <c:pt idx="240">
                  <c:v>0.104</c:v>
                </c:pt>
                <c:pt idx="241">
                  <c:v>0.104</c:v>
                </c:pt>
                <c:pt idx="242">
                  <c:v>0.104</c:v>
                </c:pt>
                <c:pt idx="243">
                  <c:v>0.104</c:v>
                </c:pt>
                <c:pt idx="244">
                  <c:v>0.104</c:v>
                </c:pt>
                <c:pt idx="245">
                  <c:v>0.106</c:v>
                </c:pt>
                <c:pt idx="246">
                  <c:v>0.106</c:v>
                </c:pt>
                <c:pt idx="247">
                  <c:v>0.106</c:v>
                </c:pt>
                <c:pt idx="248">
                  <c:v>0.108</c:v>
                </c:pt>
                <c:pt idx="249">
                  <c:v>0.108</c:v>
                </c:pt>
                <c:pt idx="250">
                  <c:v>0.108</c:v>
                </c:pt>
                <c:pt idx="251">
                  <c:v>0.11</c:v>
                </c:pt>
                <c:pt idx="252">
                  <c:v>0.11</c:v>
                </c:pt>
                <c:pt idx="253">
                  <c:v>0.11</c:v>
                </c:pt>
                <c:pt idx="254">
                  <c:v>0.112</c:v>
                </c:pt>
                <c:pt idx="255">
                  <c:v>0.112</c:v>
                </c:pt>
                <c:pt idx="256">
                  <c:v>0.112</c:v>
                </c:pt>
                <c:pt idx="257">
                  <c:v>0.112</c:v>
                </c:pt>
                <c:pt idx="258">
                  <c:v>0.112</c:v>
                </c:pt>
                <c:pt idx="259">
                  <c:v>0.112</c:v>
                </c:pt>
                <c:pt idx="260">
                  <c:v>0.114</c:v>
                </c:pt>
                <c:pt idx="261">
                  <c:v>0.114</c:v>
                </c:pt>
                <c:pt idx="262">
                  <c:v>0.114</c:v>
                </c:pt>
                <c:pt idx="263">
                  <c:v>0.114</c:v>
                </c:pt>
                <c:pt idx="264">
                  <c:v>0.11600000000000001</c:v>
                </c:pt>
                <c:pt idx="265">
                  <c:v>0.11600000000000001</c:v>
                </c:pt>
                <c:pt idx="266">
                  <c:v>0.11600000000000001</c:v>
                </c:pt>
                <c:pt idx="267">
                  <c:v>0.11799999999999999</c:v>
                </c:pt>
                <c:pt idx="268">
                  <c:v>0.11799999999999999</c:v>
                </c:pt>
                <c:pt idx="269">
                  <c:v>0.11799999999999999</c:v>
                </c:pt>
                <c:pt idx="270">
                  <c:v>0.12</c:v>
                </c:pt>
                <c:pt idx="271">
                  <c:v>0.12</c:v>
                </c:pt>
                <c:pt idx="272">
                  <c:v>0.12</c:v>
                </c:pt>
                <c:pt idx="273">
                  <c:v>0.12</c:v>
                </c:pt>
                <c:pt idx="274">
                  <c:v>0.12</c:v>
                </c:pt>
                <c:pt idx="275">
                  <c:v>0.12</c:v>
                </c:pt>
                <c:pt idx="276">
                  <c:v>0.122</c:v>
                </c:pt>
                <c:pt idx="277">
                  <c:v>0.122</c:v>
                </c:pt>
                <c:pt idx="278">
                  <c:v>0.122</c:v>
                </c:pt>
                <c:pt idx="279">
                  <c:v>0.122</c:v>
                </c:pt>
                <c:pt idx="280">
                  <c:v>0.124</c:v>
                </c:pt>
                <c:pt idx="281">
                  <c:v>0.124</c:v>
                </c:pt>
                <c:pt idx="282">
                  <c:v>0.124</c:v>
                </c:pt>
                <c:pt idx="283">
                  <c:v>0.126</c:v>
                </c:pt>
                <c:pt idx="284">
                  <c:v>0.126</c:v>
                </c:pt>
                <c:pt idx="285">
                  <c:v>0.126</c:v>
                </c:pt>
                <c:pt idx="286">
                  <c:v>0.128</c:v>
                </c:pt>
                <c:pt idx="287">
                  <c:v>0.128</c:v>
                </c:pt>
                <c:pt idx="288">
                  <c:v>0.128</c:v>
                </c:pt>
                <c:pt idx="289">
                  <c:v>0.128</c:v>
                </c:pt>
                <c:pt idx="290">
                  <c:v>0.128</c:v>
                </c:pt>
                <c:pt idx="291">
                  <c:v>0.128</c:v>
                </c:pt>
                <c:pt idx="292">
                  <c:v>0.13</c:v>
                </c:pt>
                <c:pt idx="293">
                  <c:v>0.13</c:v>
                </c:pt>
                <c:pt idx="294">
                  <c:v>0.13</c:v>
                </c:pt>
                <c:pt idx="295">
                  <c:v>0.13</c:v>
                </c:pt>
                <c:pt idx="296">
                  <c:v>0.13200000000000001</c:v>
                </c:pt>
                <c:pt idx="297">
                  <c:v>0.13200000000000001</c:v>
                </c:pt>
                <c:pt idx="298">
                  <c:v>0.13200000000000001</c:v>
                </c:pt>
                <c:pt idx="299">
                  <c:v>0.13400000000000001</c:v>
                </c:pt>
                <c:pt idx="300">
                  <c:v>0.13400000000000001</c:v>
                </c:pt>
                <c:pt idx="301">
                  <c:v>0.13400000000000001</c:v>
                </c:pt>
                <c:pt idx="302">
                  <c:v>0.13600000000000001</c:v>
                </c:pt>
                <c:pt idx="303">
                  <c:v>0.13600000000000001</c:v>
                </c:pt>
                <c:pt idx="304">
                  <c:v>0.13600000000000001</c:v>
                </c:pt>
                <c:pt idx="305">
                  <c:v>0.13600000000000001</c:v>
                </c:pt>
                <c:pt idx="306">
                  <c:v>0.13600000000000001</c:v>
                </c:pt>
                <c:pt idx="307">
                  <c:v>0.13600000000000001</c:v>
                </c:pt>
                <c:pt idx="308">
                  <c:v>0.13600000000000001</c:v>
                </c:pt>
                <c:pt idx="309">
                  <c:v>0.13800000000000001</c:v>
                </c:pt>
                <c:pt idx="310">
                  <c:v>0.13800000000000001</c:v>
                </c:pt>
                <c:pt idx="311">
                  <c:v>0.13800000000000001</c:v>
                </c:pt>
                <c:pt idx="312">
                  <c:v>0.14000000000000001</c:v>
                </c:pt>
                <c:pt idx="313">
                  <c:v>0.14000000000000001</c:v>
                </c:pt>
                <c:pt idx="314">
                  <c:v>0.14000000000000001</c:v>
                </c:pt>
                <c:pt idx="315">
                  <c:v>0.14199999999999999</c:v>
                </c:pt>
                <c:pt idx="316">
                  <c:v>0.14199999999999999</c:v>
                </c:pt>
                <c:pt idx="317">
                  <c:v>0.14199999999999999</c:v>
                </c:pt>
                <c:pt idx="318">
                  <c:v>0.14399999999999999</c:v>
                </c:pt>
                <c:pt idx="319">
                  <c:v>0.14399999999999999</c:v>
                </c:pt>
                <c:pt idx="320">
                  <c:v>0.14399999999999999</c:v>
                </c:pt>
                <c:pt idx="321">
                  <c:v>0.14399999999999999</c:v>
                </c:pt>
                <c:pt idx="322">
                  <c:v>0.14399999999999999</c:v>
                </c:pt>
                <c:pt idx="323">
                  <c:v>0.14399999999999999</c:v>
                </c:pt>
                <c:pt idx="324">
                  <c:v>0.14399999999999999</c:v>
                </c:pt>
                <c:pt idx="325">
                  <c:v>0.14599999999999999</c:v>
                </c:pt>
                <c:pt idx="326">
                  <c:v>0.14599999999999999</c:v>
                </c:pt>
                <c:pt idx="327">
                  <c:v>0.14599999999999999</c:v>
                </c:pt>
                <c:pt idx="328">
                  <c:v>0.14799999999999999</c:v>
                </c:pt>
                <c:pt idx="329">
                  <c:v>0.14799999999999999</c:v>
                </c:pt>
                <c:pt idx="330">
                  <c:v>0.14799999999999999</c:v>
                </c:pt>
                <c:pt idx="331">
                  <c:v>0.15</c:v>
                </c:pt>
                <c:pt idx="332">
                  <c:v>0.15</c:v>
                </c:pt>
                <c:pt idx="333">
                  <c:v>0.15</c:v>
                </c:pt>
                <c:pt idx="334">
                  <c:v>0.152</c:v>
                </c:pt>
                <c:pt idx="335">
                  <c:v>0.152</c:v>
                </c:pt>
                <c:pt idx="336">
                  <c:v>0.152</c:v>
                </c:pt>
                <c:pt idx="337">
                  <c:v>0.152</c:v>
                </c:pt>
                <c:pt idx="338">
                  <c:v>0.152</c:v>
                </c:pt>
                <c:pt idx="339">
                  <c:v>0.152</c:v>
                </c:pt>
                <c:pt idx="340">
                  <c:v>0.154</c:v>
                </c:pt>
                <c:pt idx="341">
                  <c:v>0.154</c:v>
                </c:pt>
                <c:pt idx="342">
                  <c:v>0.154</c:v>
                </c:pt>
                <c:pt idx="343">
                  <c:v>0.154</c:v>
                </c:pt>
                <c:pt idx="344">
                  <c:v>0.156</c:v>
                </c:pt>
                <c:pt idx="345">
                  <c:v>0.156</c:v>
                </c:pt>
                <c:pt idx="346">
                  <c:v>0.156</c:v>
                </c:pt>
                <c:pt idx="347">
                  <c:v>0.158</c:v>
                </c:pt>
                <c:pt idx="348">
                  <c:v>0.158</c:v>
                </c:pt>
                <c:pt idx="349">
                  <c:v>0.158</c:v>
                </c:pt>
                <c:pt idx="350">
                  <c:v>0.16</c:v>
                </c:pt>
                <c:pt idx="351">
                  <c:v>0.16</c:v>
                </c:pt>
                <c:pt idx="352">
                  <c:v>0.16</c:v>
                </c:pt>
                <c:pt idx="353">
                  <c:v>0.16</c:v>
                </c:pt>
                <c:pt idx="354">
                  <c:v>0.16</c:v>
                </c:pt>
                <c:pt idx="355">
                  <c:v>0.16</c:v>
                </c:pt>
                <c:pt idx="356">
                  <c:v>0.16200000000000001</c:v>
                </c:pt>
                <c:pt idx="357">
                  <c:v>0.16200000000000001</c:v>
                </c:pt>
                <c:pt idx="358">
                  <c:v>0.16200000000000001</c:v>
                </c:pt>
                <c:pt idx="359">
                  <c:v>0.16400000000000001</c:v>
                </c:pt>
                <c:pt idx="360">
                  <c:v>0.16400000000000001</c:v>
                </c:pt>
                <c:pt idx="361">
                  <c:v>0.16400000000000001</c:v>
                </c:pt>
                <c:pt idx="362">
                  <c:v>0.16400000000000001</c:v>
                </c:pt>
                <c:pt idx="363">
                  <c:v>0.16600000000000001</c:v>
                </c:pt>
                <c:pt idx="364">
                  <c:v>0.16600000000000001</c:v>
                </c:pt>
                <c:pt idx="365">
                  <c:v>0.16600000000000001</c:v>
                </c:pt>
                <c:pt idx="366">
                  <c:v>0.16800000000000001</c:v>
                </c:pt>
                <c:pt idx="367">
                  <c:v>0.16800000000000001</c:v>
                </c:pt>
                <c:pt idx="368">
                  <c:v>0.16800000000000001</c:v>
                </c:pt>
                <c:pt idx="369">
                  <c:v>0.16800000000000001</c:v>
                </c:pt>
                <c:pt idx="370">
                  <c:v>0.16800000000000001</c:v>
                </c:pt>
                <c:pt idx="371">
                  <c:v>0.16800000000000001</c:v>
                </c:pt>
                <c:pt idx="372">
                  <c:v>0.17</c:v>
                </c:pt>
                <c:pt idx="373">
                  <c:v>0.17</c:v>
                </c:pt>
                <c:pt idx="374">
                  <c:v>0.17</c:v>
                </c:pt>
                <c:pt idx="375">
                  <c:v>0.17199999999999999</c:v>
                </c:pt>
                <c:pt idx="376">
                  <c:v>0.17199999999999999</c:v>
                </c:pt>
                <c:pt idx="377">
                  <c:v>0.17199999999999999</c:v>
                </c:pt>
                <c:pt idx="378">
                  <c:v>0.17199999999999999</c:v>
                </c:pt>
                <c:pt idx="379">
                  <c:v>0.17399999999999999</c:v>
                </c:pt>
                <c:pt idx="380">
                  <c:v>0.17399999999999999</c:v>
                </c:pt>
                <c:pt idx="381">
                  <c:v>0.17399999999999999</c:v>
                </c:pt>
                <c:pt idx="382">
                  <c:v>0.17599999999999999</c:v>
                </c:pt>
                <c:pt idx="383">
                  <c:v>0.17599999999999999</c:v>
                </c:pt>
                <c:pt idx="384">
                  <c:v>0.17599999999999999</c:v>
                </c:pt>
                <c:pt idx="385">
                  <c:v>0.17599999999999999</c:v>
                </c:pt>
                <c:pt idx="386">
                  <c:v>0.17599999999999999</c:v>
                </c:pt>
                <c:pt idx="387">
                  <c:v>0.17599999999999999</c:v>
                </c:pt>
                <c:pt idx="388">
                  <c:v>0.17799999999999999</c:v>
                </c:pt>
                <c:pt idx="389">
                  <c:v>0.17799999999999999</c:v>
                </c:pt>
                <c:pt idx="390">
                  <c:v>0.17799999999999999</c:v>
                </c:pt>
                <c:pt idx="391">
                  <c:v>0.18</c:v>
                </c:pt>
                <c:pt idx="392">
                  <c:v>0.18</c:v>
                </c:pt>
                <c:pt idx="393">
                  <c:v>0.18</c:v>
                </c:pt>
                <c:pt idx="394">
                  <c:v>0.18</c:v>
                </c:pt>
                <c:pt idx="395">
                  <c:v>0.182</c:v>
                </c:pt>
                <c:pt idx="396">
                  <c:v>0.182</c:v>
                </c:pt>
                <c:pt idx="397">
                  <c:v>0.182</c:v>
                </c:pt>
                <c:pt idx="398">
                  <c:v>0.184</c:v>
                </c:pt>
                <c:pt idx="399">
                  <c:v>0.184</c:v>
                </c:pt>
                <c:pt idx="400">
                  <c:v>0.184</c:v>
                </c:pt>
                <c:pt idx="401">
                  <c:v>0.184</c:v>
                </c:pt>
                <c:pt idx="402">
                  <c:v>0.184</c:v>
                </c:pt>
                <c:pt idx="403">
                  <c:v>0.184</c:v>
                </c:pt>
                <c:pt idx="404">
                  <c:v>0.186</c:v>
                </c:pt>
                <c:pt idx="405">
                  <c:v>0.186</c:v>
                </c:pt>
                <c:pt idx="406">
                  <c:v>0.186</c:v>
                </c:pt>
                <c:pt idx="407">
                  <c:v>0.188</c:v>
                </c:pt>
                <c:pt idx="408">
                  <c:v>0.188</c:v>
                </c:pt>
                <c:pt idx="409">
                  <c:v>0.188</c:v>
                </c:pt>
                <c:pt idx="410">
                  <c:v>0.188</c:v>
                </c:pt>
                <c:pt idx="411">
                  <c:v>0.19</c:v>
                </c:pt>
                <c:pt idx="412">
                  <c:v>0.19</c:v>
                </c:pt>
                <c:pt idx="413">
                  <c:v>0.19</c:v>
                </c:pt>
                <c:pt idx="414">
                  <c:v>0.192</c:v>
                </c:pt>
                <c:pt idx="415">
                  <c:v>0.192</c:v>
                </c:pt>
                <c:pt idx="416">
                  <c:v>0.192</c:v>
                </c:pt>
                <c:pt idx="417">
                  <c:v>0.192</c:v>
                </c:pt>
                <c:pt idx="418">
                  <c:v>0.192</c:v>
                </c:pt>
                <c:pt idx="419">
                  <c:v>0.192</c:v>
                </c:pt>
                <c:pt idx="420">
                  <c:v>0.19400000000000001</c:v>
                </c:pt>
                <c:pt idx="421">
                  <c:v>0.19400000000000001</c:v>
                </c:pt>
                <c:pt idx="422">
                  <c:v>0.19400000000000001</c:v>
                </c:pt>
                <c:pt idx="423">
                  <c:v>0.19600000000000001</c:v>
                </c:pt>
                <c:pt idx="424">
                  <c:v>0.19600000000000001</c:v>
                </c:pt>
                <c:pt idx="425">
                  <c:v>0.19600000000000001</c:v>
                </c:pt>
                <c:pt idx="426">
                  <c:v>0.19600000000000001</c:v>
                </c:pt>
                <c:pt idx="427">
                  <c:v>0.19800000000000001</c:v>
                </c:pt>
                <c:pt idx="428">
                  <c:v>0.19800000000000001</c:v>
                </c:pt>
                <c:pt idx="429">
                  <c:v>0.19800000000000001</c:v>
                </c:pt>
                <c:pt idx="430">
                  <c:v>0.2</c:v>
                </c:pt>
                <c:pt idx="431">
                  <c:v>0.2</c:v>
                </c:pt>
                <c:pt idx="432">
                  <c:v>0.2</c:v>
                </c:pt>
                <c:pt idx="433">
                  <c:v>0.2</c:v>
                </c:pt>
                <c:pt idx="434">
                  <c:v>0.2</c:v>
                </c:pt>
                <c:pt idx="435">
                  <c:v>0.2</c:v>
                </c:pt>
                <c:pt idx="436">
                  <c:v>0.20200000000000001</c:v>
                </c:pt>
                <c:pt idx="437">
                  <c:v>0.20200000000000001</c:v>
                </c:pt>
                <c:pt idx="438">
                  <c:v>0.20200000000000001</c:v>
                </c:pt>
                <c:pt idx="439">
                  <c:v>0.20399999999999999</c:v>
                </c:pt>
                <c:pt idx="440">
                  <c:v>0.20399999999999999</c:v>
                </c:pt>
                <c:pt idx="441">
                  <c:v>0.20399999999999999</c:v>
                </c:pt>
                <c:pt idx="442">
                  <c:v>0.20599999999999999</c:v>
                </c:pt>
                <c:pt idx="443">
                  <c:v>0.20599999999999999</c:v>
                </c:pt>
                <c:pt idx="444">
                  <c:v>0.20599999999999999</c:v>
                </c:pt>
                <c:pt idx="445">
                  <c:v>0.20599999999999999</c:v>
                </c:pt>
                <c:pt idx="446">
                  <c:v>0.20799999999999999</c:v>
                </c:pt>
                <c:pt idx="447">
                  <c:v>0.20799999999999999</c:v>
                </c:pt>
                <c:pt idx="448">
                  <c:v>0.20799999999999999</c:v>
                </c:pt>
                <c:pt idx="449">
                  <c:v>0.20799999999999999</c:v>
                </c:pt>
                <c:pt idx="450">
                  <c:v>0.20799999999999999</c:v>
                </c:pt>
                <c:pt idx="451">
                  <c:v>0.20799999999999999</c:v>
                </c:pt>
                <c:pt idx="452">
                  <c:v>0.21</c:v>
                </c:pt>
                <c:pt idx="453">
                  <c:v>0.21</c:v>
                </c:pt>
                <c:pt idx="454">
                  <c:v>0.21</c:v>
                </c:pt>
                <c:pt idx="455">
                  <c:v>0.21199999999999999</c:v>
                </c:pt>
                <c:pt idx="456">
                  <c:v>0.21199999999999999</c:v>
                </c:pt>
                <c:pt idx="457">
                  <c:v>0.21199999999999999</c:v>
                </c:pt>
                <c:pt idx="458">
                  <c:v>0.214</c:v>
                </c:pt>
                <c:pt idx="459">
                  <c:v>0.214</c:v>
                </c:pt>
                <c:pt idx="460">
                  <c:v>0.214</c:v>
                </c:pt>
                <c:pt idx="461">
                  <c:v>0.214</c:v>
                </c:pt>
                <c:pt idx="462">
                  <c:v>0.216</c:v>
                </c:pt>
                <c:pt idx="463">
                  <c:v>0.216</c:v>
                </c:pt>
                <c:pt idx="464">
                  <c:v>0.216</c:v>
                </c:pt>
                <c:pt idx="465">
                  <c:v>0.216</c:v>
                </c:pt>
                <c:pt idx="466">
                  <c:v>0.216</c:v>
                </c:pt>
                <c:pt idx="467">
                  <c:v>0.216</c:v>
                </c:pt>
                <c:pt idx="468">
                  <c:v>0.218</c:v>
                </c:pt>
                <c:pt idx="469">
                  <c:v>0.218</c:v>
                </c:pt>
                <c:pt idx="470">
                  <c:v>0.218</c:v>
                </c:pt>
                <c:pt idx="471">
                  <c:v>0.22</c:v>
                </c:pt>
                <c:pt idx="472">
                  <c:v>0.22</c:v>
                </c:pt>
                <c:pt idx="473">
                  <c:v>0.22</c:v>
                </c:pt>
                <c:pt idx="474">
                  <c:v>0.222</c:v>
                </c:pt>
                <c:pt idx="475">
                  <c:v>0.222</c:v>
                </c:pt>
                <c:pt idx="476">
                  <c:v>0.222</c:v>
                </c:pt>
                <c:pt idx="477">
                  <c:v>0.224</c:v>
                </c:pt>
                <c:pt idx="478">
                  <c:v>0.224</c:v>
                </c:pt>
                <c:pt idx="479">
                  <c:v>0.224</c:v>
                </c:pt>
                <c:pt idx="480">
                  <c:v>0.224</c:v>
                </c:pt>
                <c:pt idx="481">
                  <c:v>0.224</c:v>
                </c:pt>
                <c:pt idx="482">
                  <c:v>0.224</c:v>
                </c:pt>
                <c:pt idx="483">
                  <c:v>0.224</c:v>
                </c:pt>
                <c:pt idx="484">
                  <c:v>0.22600000000000001</c:v>
                </c:pt>
                <c:pt idx="485">
                  <c:v>0.22600000000000001</c:v>
                </c:pt>
                <c:pt idx="486">
                  <c:v>0.22600000000000001</c:v>
                </c:pt>
                <c:pt idx="487">
                  <c:v>0.22800000000000001</c:v>
                </c:pt>
                <c:pt idx="488">
                  <c:v>0.22800000000000001</c:v>
                </c:pt>
                <c:pt idx="489">
                  <c:v>0.22800000000000001</c:v>
                </c:pt>
                <c:pt idx="490">
                  <c:v>0.23</c:v>
                </c:pt>
                <c:pt idx="491">
                  <c:v>0.23</c:v>
                </c:pt>
                <c:pt idx="492">
                  <c:v>0.23</c:v>
                </c:pt>
                <c:pt idx="493">
                  <c:v>0.23200000000000001</c:v>
                </c:pt>
                <c:pt idx="494">
                  <c:v>0.23200000000000001</c:v>
                </c:pt>
                <c:pt idx="495">
                  <c:v>0.23200000000000001</c:v>
                </c:pt>
                <c:pt idx="496">
                  <c:v>0.23200000000000001</c:v>
                </c:pt>
                <c:pt idx="497">
                  <c:v>0.23200000000000001</c:v>
                </c:pt>
                <c:pt idx="498">
                  <c:v>0.23200000000000001</c:v>
                </c:pt>
                <c:pt idx="499">
                  <c:v>0.23400000000000001</c:v>
                </c:pt>
                <c:pt idx="500">
                  <c:v>0.23400000000000001</c:v>
                </c:pt>
                <c:pt idx="501">
                  <c:v>0.23400000000000001</c:v>
                </c:pt>
                <c:pt idx="502">
                  <c:v>0.23599999999999999</c:v>
                </c:pt>
                <c:pt idx="503">
                  <c:v>0.23599999999999999</c:v>
                </c:pt>
                <c:pt idx="504">
                  <c:v>0.23599999999999999</c:v>
                </c:pt>
                <c:pt idx="505">
                  <c:v>0.23799999999999999</c:v>
                </c:pt>
                <c:pt idx="506">
                  <c:v>0.23799999999999999</c:v>
                </c:pt>
                <c:pt idx="507">
                  <c:v>0.23799999999999999</c:v>
                </c:pt>
                <c:pt idx="508">
                  <c:v>0.24</c:v>
                </c:pt>
                <c:pt idx="509">
                  <c:v>0.24</c:v>
                </c:pt>
              </c:numCache>
            </c:numRef>
          </c:xVal>
          <c:yVal>
            <c:numRef>
              <c:f>'CWR  C1-C7'!$D$3:$D$512</c:f>
              <c:numCache>
                <c:formatCode>General</c:formatCode>
                <c:ptCount val="510"/>
                <c:pt idx="0">
                  <c:v>0</c:v>
                </c:pt>
                <c:pt idx="1">
                  <c:v>26.601120000000002</c:v>
                </c:pt>
                <c:pt idx="2">
                  <c:v>27.059760000000001</c:v>
                </c:pt>
                <c:pt idx="3">
                  <c:v>27.21264</c:v>
                </c:pt>
                <c:pt idx="4">
                  <c:v>27.36552</c:v>
                </c:pt>
                <c:pt idx="5">
                  <c:v>27.671279999999999</c:v>
                </c:pt>
                <c:pt idx="6">
                  <c:v>27.824159999999999</c:v>
                </c:pt>
                <c:pt idx="7">
                  <c:v>27.977039999999999</c:v>
                </c:pt>
                <c:pt idx="8">
                  <c:v>28.129919999999998</c:v>
                </c:pt>
                <c:pt idx="9">
                  <c:v>28.282800000000002</c:v>
                </c:pt>
                <c:pt idx="10">
                  <c:v>28.435680000000001</c:v>
                </c:pt>
                <c:pt idx="11">
                  <c:v>28.588560000000001</c:v>
                </c:pt>
                <c:pt idx="12">
                  <c:v>28.741440000000001</c:v>
                </c:pt>
                <c:pt idx="13">
                  <c:v>28.89432</c:v>
                </c:pt>
                <c:pt idx="14">
                  <c:v>29.0472</c:v>
                </c:pt>
                <c:pt idx="15">
                  <c:v>29.352959999999999</c:v>
                </c:pt>
                <c:pt idx="16">
                  <c:v>29.505839999999999</c:v>
                </c:pt>
                <c:pt idx="17">
                  <c:v>29.811599999999999</c:v>
                </c:pt>
                <c:pt idx="18">
                  <c:v>29.811599999999999</c:v>
                </c:pt>
                <c:pt idx="19">
                  <c:v>29.964479999999998</c:v>
                </c:pt>
                <c:pt idx="20">
                  <c:v>30.117360000000001</c:v>
                </c:pt>
                <c:pt idx="21">
                  <c:v>30.270240000000001</c:v>
                </c:pt>
                <c:pt idx="22">
                  <c:v>30.423120000000001</c:v>
                </c:pt>
                <c:pt idx="23">
                  <c:v>30.576000000000001</c:v>
                </c:pt>
                <c:pt idx="24">
                  <c:v>30.72888</c:v>
                </c:pt>
                <c:pt idx="25">
                  <c:v>30.88176</c:v>
                </c:pt>
                <c:pt idx="26">
                  <c:v>31.03464</c:v>
                </c:pt>
                <c:pt idx="27">
                  <c:v>31.187519999999999</c:v>
                </c:pt>
                <c:pt idx="28">
                  <c:v>31.187519999999999</c:v>
                </c:pt>
                <c:pt idx="29">
                  <c:v>31.493279999999999</c:v>
                </c:pt>
                <c:pt idx="30">
                  <c:v>31.493279999999999</c:v>
                </c:pt>
                <c:pt idx="31">
                  <c:v>32.257680000000001</c:v>
                </c:pt>
                <c:pt idx="32">
                  <c:v>33.327840000000002</c:v>
                </c:pt>
                <c:pt idx="33">
                  <c:v>33.327840000000002</c:v>
                </c:pt>
                <c:pt idx="34">
                  <c:v>33.633600000000001</c:v>
                </c:pt>
                <c:pt idx="35">
                  <c:v>33.939360000000001</c:v>
                </c:pt>
                <c:pt idx="36">
                  <c:v>34.24512</c:v>
                </c:pt>
                <c:pt idx="37">
                  <c:v>34.550879999999999</c:v>
                </c:pt>
                <c:pt idx="38">
                  <c:v>35.009520000000002</c:v>
                </c:pt>
                <c:pt idx="39">
                  <c:v>35.162399999999998</c:v>
                </c:pt>
                <c:pt idx="40">
                  <c:v>35.621040000000001</c:v>
                </c:pt>
                <c:pt idx="41">
                  <c:v>35.9268</c:v>
                </c:pt>
                <c:pt idx="42">
                  <c:v>36.538319999999999</c:v>
                </c:pt>
                <c:pt idx="43">
                  <c:v>37.302720000000001</c:v>
                </c:pt>
                <c:pt idx="44">
                  <c:v>38.067120000000003</c:v>
                </c:pt>
                <c:pt idx="45">
                  <c:v>38.525759999999998</c:v>
                </c:pt>
                <c:pt idx="46">
                  <c:v>39.29016</c:v>
                </c:pt>
                <c:pt idx="47">
                  <c:v>39.901679999999999</c:v>
                </c:pt>
                <c:pt idx="48">
                  <c:v>40.513199999999998</c:v>
                </c:pt>
                <c:pt idx="49">
                  <c:v>41.124720000000003</c:v>
                </c:pt>
                <c:pt idx="50">
                  <c:v>41.889119999999998</c:v>
                </c:pt>
                <c:pt idx="51">
                  <c:v>42.65352</c:v>
                </c:pt>
                <c:pt idx="52">
                  <c:v>43.265039999999999</c:v>
                </c:pt>
                <c:pt idx="53">
                  <c:v>43.876559999999998</c:v>
                </c:pt>
                <c:pt idx="54">
                  <c:v>44.64096</c:v>
                </c:pt>
                <c:pt idx="55">
                  <c:v>45.558239999999998</c:v>
                </c:pt>
                <c:pt idx="56">
                  <c:v>46.475520000000003</c:v>
                </c:pt>
                <c:pt idx="57">
                  <c:v>47.698560000000001</c:v>
                </c:pt>
                <c:pt idx="58">
                  <c:v>48.615839999999999</c:v>
                </c:pt>
                <c:pt idx="59">
                  <c:v>49.838880000000003</c:v>
                </c:pt>
                <c:pt idx="60">
                  <c:v>51.061920000000001</c:v>
                </c:pt>
                <c:pt idx="61">
                  <c:v>52.284959999999998</c:v>
                </c:pt>
                <c:pt idx="62">
                  <c:v>53.966639999999998</c:v>
                </c:pt>
                <c:pt idx="63">
                  <c:v>55.036799999999999</c:v>
                </c:pt>
                <c:pt idx="64">
                  <c:v>56.259839999999997</c:v>
                </c:pt>
                <c:pt idx="65">
                  <c:v>57.33</c:v>
                </c:pt>
                <c:pt idx="66">
                  <c:v>58.705919999999999</c:v>
                </c:pt>
                <c:pt idx="67">
                  <c:v>60.08184</c:v>
                </c:pt>
                <c:pt idx="68">
                  <c:v>61.152000000000001</c:v>
                </c:pt>
                <c:pt idx="69">
                  <c:v>62.375039999999998</c:v>
                </c:pt>
                <c:pt idx="70">
                  <c:v>63.4452</c:v>
                </c:pt>
                <c:pt idx="71">
                  <c:v>64.209599999999995</c:v>
                </c:pt>
                <c:pt idx="72">
                  <c:v>64.821119999999993</c:v>
                </c:pt>
                <c:pt idx="73">
                  <c:v>65.891279999999995</c:v>
                </c:pt>
                <c:pt idx="74">
                  <c:v>64.515360000000001</c:v>
                </c:pt>
                <c:pt idx="75">
                  <c:v>61.304879999999997</c:v>
                </c:pt>
                <c:pt idx="76">
                  <c:v>65.432640000000006</c:v>
                </c:pt>
                <c:pt idx="77">
                  <c:v>67.725840000000005</c:v>
                </c:pt>
                <c:pt idx="78">
                  <c:v>68.796000000000006</c:v>
                </c:pt>
                <c:pt idx="79">
                  <c:v>70.324799999999996</c:v>
                </c:pt>
                <c:pt idx="80">
                  <c:v>71.547839999999994</c:v>
                </c:pt>
                <c:pt idx="81">
                  <c:v>72.923760000000001</c:v>
                </c:pt>
                <c:pt idx="82">
                  <c:v>74.299679999999995</c:v>
                </c:pt>
                <c:pt idx="83">
                  <c:v>75.828479999999999</c:v>
                </c:pt>
                <c:pt idx="84">
                  <c:v>77.510159999999999</c:v>
                </c:pt>
                <c:pt idx="85">
                  <c:v>79.497600000000006</c:v>
                </c:pt>
                <c:pt idx="86">
                  <c:v>81.637919999999994</c:v>
                </c:pt>
                <c:pt idx="87">
                  <c:v>83.319599999999994</c:v>
                </c:pt>
                <c:pt idx="88">
                  <c:v>85.307040000000001</c:v>
                </c:pt>
                <c:pt idx="89">
                  <c:v>87.294479999999993</c:v>
                </c:pt>
                <c:pt idx="90">
                  <c:v>89.434799999999996</c:v>
                </c:pt>
                <c:pt idx="91">
                  <c:v>91.269360000000006</c:v>
                </c:pt>
                <c:pt idx="92">
                  <c:v>93.562560000000005</c:v>
                </c:pt>
                <c:pt idx="93">
                  <c:v>95.702879999999993</c:v>
                </c:pt>
                <c:pt idx="94">
                  <c:v>97.69032</c:v>
                </c:pt>
                <c:pt idx="95">
                  <c:v>99.830640000000002</c:v>
                </c:pt>
                <c:pt idx="96">
                  <c:v>101.97096000000001</c:v>
                </c:pt>
                <c:pt idx="97">
                  <c:v>103.80552</c:v>
                </c:pt>
                <c:pt idx="98">
                  <c:v>105.64008</c:v>
                </c:pt>
                <c:pt idx="99">
                  <c:v>107.62752</c:v>
                </c:pt>
                <c:pt idx="100">
                  <c:v>109.61496</c:v>
                </c:pt>
                <c:pt idx="101">
                  <c:v>112.06104000000001</c:v>
                </c:pt>
                <c:pt idx="102">
                  <c:v>114.20135999999999</c:v>
                </c:pt>
                <c:pt idx="103">
                  <c:v>116.34168</c:v>
                </c:pt>
                <c:pt idx="104">
                  <c:v>118.32912</c:v>
                </c:pt>
                <c:pt idx="105">
                  <c:v>120.46944000000001</c:v>
                </c:pt>
                <c:pt idx="106">
                  <c:v>122.304</c:v>
                </c:pt>
                <c:pt idx="107">
                  <c:v>124.29143999999999</c:v>
                </c:pt>
                <c:pt idx="108">
                  <c:v>126.73752</c:v>
                </c:pt>
                <c:pt idx="109">
                  <c:v>129.18360000000001</c:v>
                </c:pt>
                <c:pt idx="110">
                  <c:v>131.93544</c:v>
                </c:pt>
                <c:pt idx="111">
                  <c:v>134.53440000000001</c:v>
                </c:pt>
                <c:pt idx="112">
                  <c:v>136.98048</c:v>
                </c:pt>
                <c:pt idx="113">
                  <c:v>138.81504000000001</c:v>
                </c:pt>
                <c:pt idx="114">
                  <c:v>141.41399999999999</c:v>
                </c:pt>
                <c:pt idx="115">
                  <c:v>144.01295999999999</c:v>
                </c:pt>
                <c:pt idx="116">
                  <c:v>146.76480000000001</c:v>
                </c:pt>
                <c:pt idx="117">
                  <c:v>149.51664</c:v>
                </c:pt>
                <c:pt idx="118">
                  <c:v>152.42135999999999</c:v>
                </c:pt>
                <c:pt idx="119">
                  <c:v>155.32607999999999</c:v>
                </c:pt>
                <c:pt idx="120">
                  <c:v>158.68943999999999</c:v>
                </c:pt>
                <c:pt idx="121">
                  <c:v>162.05279999999999</c:v>
                </c:pt>
                <c:pt idx="122">
                  <c:v>165.56904</c:v>
                </c:pt>
                <c:pt idx="123">
                  <c:v>169.08528000000001</c:v>
                </c:pt>
                <c:pt idx="124">
                  <c:v>173.21304000000001</c:v>
                </c:pt>
                <c:pt idx="125">
                  <c:v>177.03504000000001</c:v>
                </c:pt>
                <c:pt idx="126">
                  <c:v>180.85704000000001</c:v>
                </c:pt>
                <c:pt idx="127">
                  <c:v>184.52616</c:v>
                </c:pt>
                <c:pt idx="128">
                  <c:v>188.34816000000001</c:v>
                </c:pt>
                <c:pt idx="129">
                  <c:v>192.01728</c:v>
                </c:pt>
                <c:pt idx="130">
                  <c:v>195.83928</c:v>
                </c:pt>
                <c:pt idx="131">
                  <c:v>199.66128</c:v>
                </c:pt>
                <c:pt idx="132">
                  <c:v>203.48328000000001</c:v>
                </c:pt>
                <c:pt idx="133">
                  <c:v>207.30528000000001</c:v>
                </c:pt>
                <c:pt idx="134">
                  <c:v>211.12728000000001</c:v>
                </c:pt>
                <c:pt idx="135">
                  <c:v>215.10216</c:v>
                </c:pt>
                <c:pt idx="136">
                  <c:v>219.07704000000001</c:v>
                </c:pt>
                <c:pt idx="137">
                  <c:v>223.20480000000001</c:v>
                </c:pt>
                <c:pt idx="138">
                  <c:v>227.17967999999999</c:v>
                </c:pt>
                <c:pt idx="139">
                  <c:v>231.15456</c:v>
                </c:pt>
                <c:pt idx="140">
                  <c:v>235.43520000000001</c:v>
                </c:pt>
                <c:pt idx="141">
                  <c:v>239.56296</c:v>
                </c:pt>
                <c:pt idx="142">
                  <c:v>243.69072</c:v>
                </c:pt>
                <c:pt idx="143">
                  <c:v>247.97136</c:v>
                </c:pt>
                <c:pt idx="144">
                  <c:v>252.09912</c:v>
                </c:pt>
                <c:pt idx="145">
                  <c:v>256.37975999999998</c:v>
                </c:pt>
                <c:pt idx="146">
                  <c:v>260.81328000000002</c:v>
                </c:pt>
                <c:pt idx="147">
                  <c:v>265.24680000000001</c:v>
                </c:pt>
                <c:pt idx="148">
                  <c:v>269.52744000000001</c:v>
                </c:pt>
                <c:pt idx="149">
                  <c:v>273.96096</c:v>
                </c:pt>
                <c:pt idx="150">
                  <c:v>278.54736000000003</c:v>
                </c:pt>
                <c:pt idx="151">
                  <c:v>282.67511999999999</c:v>
                </c:pt>
                <c:pt idx="152">
                  <c:v>287.10863999999998</c:v>
                </c:pt>
                <c:pt idx="153">
                  <c:v>291.69504000000001</c:v>
                </c:pt>
                <c:pt idx="154">
                  <c:v>296.28143999999998</c:v>
                </c:pt>
                <c:pt idx="155">
                  <c:v>301.02071999999998</c:v>
                </c:pt>
                <c:pt idx="156">
                  <c:v>305.60712000000001</c:v>
                </c:pt>
                <c:pt idx="157">
                  <c:v>310.34640000000002</c:v>
                </c:pt>
                <c:pt idx="158">
                  <c:v>315.08568000000002</c:v>
                </c:pt>
                <c:pt idx="159">
                  <c:v>319.82495999999998</c:v>
                </c:pt>
                <c:pt idx="160">
                  <c:v>324.87</c:v>
                </c:pt>
                <c:pt idx="161">
                  <c:v>329.91503999999998</c:v>
                </c:pt>
                <c:pt idx="162">
                  <c:v>334.65431999999998</c:v>
                </c:pt>
                <c:pt idx="163">
                  <c:v>339.85223999999999</c:v>
                </c:pt>
                <c:pt idx="164">
                  <c:v>344.74439999999998</c:v>
                </c:pt>
                <c:pt idx="165">
                  <c:v>349.78944000000001</c:v>
                </c:pt>
                <c:pt idx="166">
                  <c:v>354.6816</c:v>
                </c:pt>
                <c:pt idx="167">
                  <c:v>359.87952000000001</c:v>
                </c:pt>
                <c:pt idx="168">
                  <c:v>364.77168</c:v>
                </c:pt>
                <c:pt idx="169">
                  <c:v>369.66383999999999</c:v>
                </c:pt>
                <c:pt idx="170">
                  <c:v>374.70888000000002</c:v>
                </c:pt>
                <c:pt idx="171">
                  <c:v>379.60104000000001</c:v>
                </c:pt>
                <c:pt idx="172">
                  <c:v>384.34032000000002</c:v>
                </c:pt>
                <c:pt idx="173">
                  <c:v>389.38535999999999</c:v>
                </c:pt>
                <c:pt idx="174">
                  <c:v>394.12464</c:v>
                </c:pt>
                <c:pt idx="175">
                  <c:v>398.71104000000003</c:v>
                </c:pt>
                <c:pt idx="176">
                  <c:v>403.45031999999998</c:v>
                </c:pt>
                <c:pt idx="177">
                  <c:v>408.03672</c:v>
                </c:pt>
                <c:pt idx="178">
                  <c:v>412.92887999999999</c:v>
                </c:pt>
                <c:pt idx="179">
                  <c:v>417.51528000000002</c:v>
                </c:pt>
                <c:pt idx="180">
                  <c:v>422.10167999999999</c:v>
                </c:pt>
                <c:pt idx="181">
                  <c:v>426.38231999999999</c:v>
                </c:pt>
                <c:pt idx="182">
                  <c:v>430.81583999999998</c:v>
                </c:pt>
                <c:pt idx="183">
                  <c:v>435.09647999999999</c:v>
                </c:pt>
                <c:pt idx="184">
                  <c:v>439.22424000000001</c:v>
                </c:pt>
                <c:pt idx="185">
                  <c:v>443.35199999999998</c:v>
                </c:pt>
                <c:pt idx="186">
                  <c:v>447.32688000000002</c:v>
                </c:pt>
                <c:pt idx="187">
                  <c:v>451.45463999999998</c:v>
                </c:pt>
                <c:pt idx="188">
                  <c:v>455.27663999999999</c:v>
                </c:pt>
                <c:pt idx="189">
                  <c:v>459.25152000000003</c:v>
                </c:pt>
                <c:pt idx="190">
                  <c:v>462.92063999999999</c:v>
                </c:pt>
                <c:pt idx="191">
                  <c:v>466.74263999999999</c:v>
                </c:pt>
                <c:pt idx="192">
                  <c:v>470.41176000000002</c:v>
                </c:pt>
                <c:pt idx="193">
                  <c:v>474.08087999999998</c:v>
                </c:pt>
                <c:pt idx="194">
                  <c:v>477.44423999999998</c:v>
                </c:pt>
                <c:pt idx="195">
                  <c:v>480.80759999999998</c:v>
                </c:pt>
                <c:pt idx="196">
                  <c:v>484.17095999999998</c:v>
                </c:pt>
                <c:pt idx="197">
                  <c:v>490.7448</c:v>
                </c:pt>
                <c:pt idx="198">
                  <c:v>493.95528000000002</c:v>
                </c:pt>
                <c:pt idx="199">
                  <c:v>497.31864000000002</c:v>
                </c:pt>
                <c:pt idx="200">
                  <c:v>500.22336000000001</c:v>
                </c:pt>
                <c:pt idx="201">
                  <c:v>503.43383999999998</c:v>
                </c:pt>
                <c:pt idx="202">
                  <c:v>506.49144000000001</c:v>
                </c:pt>
                <c:pt idx="203">
                  <c:v>509.70191999999997</c:v>
                </c:pt>
                <c:pt idx="204">
                  <c:v>512.60663999999997</c:v>
                </c:pt>
                <c:pt idx="205">
                  <c:v>515.66423999999995</c:v>
                </c:pt>
                <c:pt idx="206">
                  <c:v>518.87472000000002</c:v>
                </c:pt>
                <c:pt idx="207">
                  <c:v>521.62656000000004</c:v>
                </c:pt>
                <c:pt idx="208">
                  <c:v>524.53128000000004</c:v>
                </c:pt>
                <c:pt idx="209">
                  <c:v>527.43600000000004</c:v>
                </c:pt>
                <c:pt idx="210">
                  <c:v>530.18784000000005</c:v>
                </c:pt>
                <c:pt idx="211">
                  <c:v>532.78679999999997</c:v>
                </c:pt>
                <c:pt idx="212">
                  <c:v>535.53863999999999</c:v>
                </c:pt>
                <c:pt idx="213">
                  <c:v>538.29048</c:v>
                </c:pt>
                <c:pt idx="214">
                  <c:v>540.88944000000004</c:v>
                </c:pt>
                <c:pt idx="215">
                  <c:v>543.33551999999997</c:v>
                </c:pt>
                <c:pt idx="216">
                  <c:v>545.78160000000003</c:v>
                </c:pt>
                <c:pt idx="217">
                  <c:v>548.22767999999996</c:v>
                </c:pt>
                <c:pt idx="218">
                  <c:v>550.67376000000002</c:v>
                </c:pt>
                <c:pt idx="219">
                  <c:v>552.96695999999997</c:v>
                </c:pt>
                <c:pt idx="220">
                  <c:v>555.71879999999999</c:v>
                </c:pt>
                <c:pt idx="221">
                  <c:v>557.70623999999998</c:v>
                </c:pt>
                <c:pt idx="222">
                  <c:v>560.15232000000003</c:v>
                </c:pt>
                <c:pt idx="223">
                  <c:v>562.13976000000002</c:v>
                </c:pt>
                <c:pt idx="224">
                  <c:v>564.28008</c:v>
                </c:pt>
                <c:pt idx="225">
                  <c:v>566.11464000000001</c:v>
                </c:pt>
                <c:pt idx="226">
                  <c:v>567.79632000000004</c:v>
                </c:pt>
                <c:pt idx="227">
                  <c:v>569.47799999999995</c:v>
                </c:pt>
                <c:pt idx="228">
                  <c:v>571.0068</c:v>
                </c:pt>
                <c:pt idx="229">
                  <c:v>572.38271999999995</c:v>
                </c:pt>
                <c:pt idx="230">
                  <c:v>573.29999999999995</c:v>
                </c:pt>
                <c:pt idx="231">
                  <c:v>574.37016000000006</c:v>
                </c:pt>
                <c:pt idx="232">
                  <c:v>575.44032000000004</c:v>
                </c:pt>
                <c:pt idx="233">
                  <c:v>575.28743999999995</c:v>
                </c:pt>
                <c:pt idx="234">
                  <c:v>574.8288</c:v>
                </c:pt>
                <c:pt idx="235">
                  <c:v>576.51048000000003</c:v>
                </c:pt>
                <c:pt idx="236">
                  <c:v>577.88639999999998</c:v>
                </c:pt>
                <c:pt idx="237">
                  <c:v>578.34504000000004</c:v>
                </c:pt>
                <c:pt idx="238">
                  <c:v>576.51048000000003</c:v>
                </c:pt>
                <c:pt idx="239">
                  <c:v>578.6508</c:v>
                </c:pt>
                <c:pt idx="240">
                  <c:v>580.94399999999996</c:v>
                </c:pt>
                <c:pt idx="241">
                  <c:v>581.70839999999998</c:v>
                </c:pt>
                <c:pt idx="242">
                  <c:v>581.70839999999998</c:v>
                </c:pt>
                <c:pt idx="243">
                  <c:v>581.70839999999998</c:v>
                </c:pt>
                <c:pt idx="244">
                  <c:v>581.70839999999998</c:v>
                </c:pt>
                <c:pt idx="245">
                  <c:v>582.01415999999995</c:v>
                </c:pt>
                <c:pt idx="246">
                  <c:v>582.16704000000004</c:v>
                </c:pt>
                <c:pt idx="247">
                  <c:v>581.86127999999997</c:v>
                </c:pt>
                <c:pt idx="248">
                  <c:v>582.47280000000001</c:v>
                </c:pt>
                <c:pt idx="249">
                  <c:v>583.69583999999998</c:v>
                </c:pt>
                <c:pt idx="250">
                  <c:v>582.47280000000001</c:v>
                </c:pt>
                <c:pt idx="251">
                  <c:v>579.87383999999997</c:v>
                </c:pt>
                <c:pt idx="252">
                  <c:v>579.56808000000001</c:v>
                </c:pt>
                <c:pt idx="253">
                  <c:v>581.09688000000006</c:v>
                </c:pt>
                <c:pt idx="254">
                  <c:v>580.48536000000001</c:v>
                </c:pt>
                <c:pt idx="255">
                  <c:v>580.94399999999996</c:v>
                </c:pt>
                <c:pt idx="256">
                  <c:v>581.86127999999997</c:v>
                </c:pt>
                <c:pt idx="257">
                  <c:v>578.80367999999999</c:v>
                </c:pt>
                <c:pt idx="258">
                  <c:v>582.16704000000004</c:v>
                </c:pt>
                <c:pt idx="259">
                  <c:v>585.22464000000002</c:v>
                </c:pt>
                <c:pt idx="260">
                  <c:v>586.90632000000005</c:v>
                </c:pt>
                <c:pt idx="261">
                  <c:v>582.31992000000002</c:v>
                </c:pt>
                <c:pt idx="262">
                  <c:v>575.59320000000002</c:v>
                </c:pt>
                <c:pt idx="263">
                  <c:v>586.29480000000001</c:v>
                </c:pt>
                <c:pt idx="264">
                  <c:v>593.02152000000001</c:v>
                </c:pt>
                <c:pt idx="265">
                  <c:v>596.07911999999999</c:v>
                </c:pt>
                <c:pt idx="266">
                  <c:v>597.60792000000004</c:v>
                </c:pt>
                <c:pt idx="267">
                  <c:v>598.98383999999999</c:v>
                </c:pt>
                <c:pt idx="268">
                  <c:v>600.35976000000005</c:v>
                </c:pt>
                <c:pt idx="269">
                  <c:v>601.73568</c:v>
                </c:pt>
                <c:pt idx="270">
                  <c:v>602.95871999999997</c:v>
                </c:pt>
                <c:pt idx="271">
                  <c:v>604.33464000000004</c:v>
                </c:pt>
                <c:pt idx="272">
                  <c:v>605.71055999999999</c:v>
                </c:pt>
                <c:pt idx="273">
                  <c:v>606.93359999999996</c:v>
                </c:pt>
                <c:pt idx="274">
                  <c:v>608.30952000000002</c:v>
                </c:pt>
                <c:pt idx="275">
                  <c:v>609.53255999999999</c:v>
                </c:pt>
                <c:pt idx="276">
                  <c:v>610.90848000000005</c:v>
                </c:pt>
                <c:pt idx="277">
                  <c:v>612.28440000000001</c:v>
                </c:pt>
                <c:pt idx="278">
                  <c:v>613.50743999999997</c:v>
                </c:pt>
                <c:pt idx="279">
                  <c:v>615.03624000000002</c:v>
                </c:pt>
                <c:pt idx="280">
                  <c:v>616.10640000000001</c:v>
                </c:pt>
                <c:pt idx="281">
                  <c:v>617.02368000000001</c:v>
                </c:pt>
                <c:pt idx="282">
                  <c:v>618.39959999999996</c:v>
                </c:pt>
                <c:pt idx="283">
                  <c:v>619.46975999999995</c:v>
                </c:pt>
                <c:pt idx="284">
                  <c:v>620.69280000000003</c:v>
                </c:pt>
                <c:pt idx="285">
                  <c:v>621.91584</c:v>
                </c:pt>
                <c:pt idx="286">
                  <c:v>622.98599999999999</c:v>
                </c:pt>
                <c:pt idx="287">
                  <c:v>624.20903999999996</c:v>
                </c:pt>
                <c:pt idx="288">
                  <c:v>625.27919999999995</c:v>
                </c:pt>
                <c:pt idx="289">
                  <c:v>626.34936000000005</c:v>
                </c:pt>
                <c:pt idx="290">
                  <c:v>627.57240000000002</c:v>
                </c:pt>
                <c:pt idx="291">
                  <c:v>628.64256</c:v>
                </c:pt>
                <c:pt idx="292">
                  <c:v>630.01847999999995</c:v>
                </c:pt>
                <c:pt idx="293">
                  <c:v>631.08864000000005</c:v>
                </c:pt>
                <c:pt idx="294">
                  <c:v>631.85303999999996</c:v>
                </c:pt>
                <c:pt idx="295">
                  <c:v>633.07608000000005</c:v>
                </c:pt>
                <c:pt idx="296">
                  <c:v>634.14624000000003</c:v>
                </c:pt>
                <c:pt idx="297">
                  <c:v>635.21640000000002</c:v>
                </c:pt>
                <c:pt idx="298">
                  <c:v>636.28656000000001</c:v>
                </c:pt>
                <c:pt idx="299">
                  <c:v>637.20384000000001</c:v>
                </c:pt>
                <c:pt idx="300">
                  <c:v>638.274</c:v>
                </c:pt>
                <c:pt idx="301">
                  <c:v>639.34415999999999</c:v>
                </c:pt>
                <c:pt idx="302">
                  <c:v>640.41431999999998</c:v>
                </c:pt>
                <c:pt idx="303">
                  <c:v>641.17872</c:v>
                </c:pt>
                <c:pt idx="304">
                  <c:v>642.24887999999999</c:v>
                </c:pt>
                <c:pt idx="305">
                  <c:v>643.16615999999999</c:v>
                </c:pt>
                <c:pt idx="306">
                  <c:v>644.23631999999998</c:v>
                </c:pt>
                <c:pt idx="307">
                  <c:v>645.30647999999997</c:v>
                </c:pt>
                <c:pt idx="308">
                  <c:v>646.37663999999995</c:v>
                </c:pt>
                <c:pt idx="309">
                  <c:v>647.14103999999998</c:v>
                </c:pt>
                <c:pt idx="310">
                  <c:v>648.05831999999998</c:v>
                </c:pt>
                <c:pt idx="311">
                  <c:v>649.12847999999997</c:v>
                </c:pt>
                <c:pt idx="312">
                  <c:v>650.04575999999997</c:v>
                </c:pt>
                <c:pt idx="313">
                  <c:v>650.96303999999998</c:v>
                </c:pt>
                <c:pt idx="314">
                  <c:v>651.88031999999998</c:v>
                </c:pt>
                <c:pt idx="315">
                  <c:v>652.79759999999999</c:v>
                </c:pt>
                <c:pt idx="316">
                  <c:v>653.71487999999999</c:v>
                </c:pt>
                <c:pt idx="317">
                  <c:v>654.63216</c:v>
                </c:pt>
                <c:pt idx="318">
                  <c:v>655.39656000000002</c:v>
                </c:pt>
                <c:pt idx="319">
                  <c:v>656.31384000000003</c:v>
                </c:pt>
                <c:pt idx="320">
                  <c:v>657.07824000000005</c:v>
                </c:pt>
                <c:pt idx="321">
                  <c:v>657.99552000000006</c:v>
                </c:pt>
                <c:pt idx="322">
                  <c:v>658.75991999999997</c:v>
                </c:pt>
                <c:pt idx="323">
                  <c:v>659.52431999999999</c:v>
                </c:pt>
                <c:pt idx="324">
                  <c:v>660.59447999999998</c:v>
                </c:pt>
                <c:pt idx="325">
                  <c:v>661.35888</c:v>
                </c:pt>
                <c:pt idx="326">
                  <c:v>661.97040000000004</c:v>
                </c:pt>
                <c:pt idx="327">
                  <c:v>662.88768000000005</c:v>
                </c:pt>
                <c:pt idx="328">
                  <c:v>663.65207999999996</c:v>
                </c:pt>
                <c:pt idx="329">
                  <c:v>664.56935999999996</c:v>
                </c:pt>
                <c:pt idx="330">
                  <c:v>665.33375999999998</c:v>
                </c:pt>
                <c:pt idx="331">
                  <c:v>666.09816000000001</c:v>
                </c:pt>
                <c:pt idx="332">
                  <c:v>666.70968000000005</c:v>
                </c:pt>
                <c:pt idx="333">
                  <c:v>667.62696000000005</c:v>
                </c:pt>
                <c:pt idx="334">
                  <c:v>668.0856</c:v>
                </c:pt>
                <c:pt idx="335">
                  <c:v>668.85</c:v>
                </c:pt>
                <c:pt idx="336">
                  <c:v>669.61440000000005</c:v>
                </c:pt>
                <c:pt idx="337">
                  <c:v>670.22591999999997</c:v>
                </c:pt>
                <c:pt idx="338">
                  <c:v>670.83744000000002</c:v>
                </c:pt>
                <c:pt idx="339">
                  <c:v>671.60184000000004</c:v>
                </c:pt>
                <c:pt idx="340">
                  <c:v>672.36623999999995</c:v>
                </c:pt>
                <c:pt idx="341">
                  <c:v>673.13063999999997</c:v>
                </c:pt>
                <c:pt idx="342">
                  <c:v>673.74216000000001</c:v>
                </c:pt>
                <c:pt idx="343">
                  <c:v>674.50656000000004</c:v>
                </c:pt>
                <c:pt idx="344">
                  <c:v>675.11807999999996</c:v>
                </c:pt>
                <c:pt idx="345">
                  <c:v>675.7296</c:v>
                </c:pt>
                <c:pt idx="346">
                  <c:v>676.34112000000005</c:v>
                </c:pt>
                <c:pt idx="347">
                  <c:v>676.95263999999997</c:v>
                </c:pt>
                <c:pt idx="348">
                  <c:v>677.41128000000003</c:v>
                </c:pt>
                <c:pt idx="349">
                  <c:v>678.17568000000006</c:v>
                </c:pt>
                <c:pt idx="350">
                  <c:v>678.63432</c:v>
                </c:pt>
                <c:pt idx="351">
                  <c:v>679.09295999999995</c:v>
                </c:pt>
                <c:pt idx="352">
                  <c:v>679.70447999999999</c:v>
                </c:pt>
                <c:pt idx="353">
                  <c:v>680.31600000000003</c:v>
                </c:pt>
                <c:pt idx="354">
                  <c:v>680.62175999999999</c:v>
                </c:pt>
                <c:pt idx="355">
                  <c:v>681.38616000000002</c:v>
                </c:pt>
                <c:pt idx="356">
                  <c:v>681.99767999999995</c:v>
                </c:pt>
                <c:pt idx="357">
                  <c:v>682.45632000000001</c:v>
                </c:pt>
                <c:pt idx="358">
                  <c:v>682.76207999999997</c:v>
                </c:pt>
                <c:pt idx="359">
                  <c:v>683.52647999999999</c:v>
                </c:pt>
                <c:pt idx="360">
                  <c:v>684.13800000000003</c:v>
                </c:pt>
                <c:pt idx="361">
                  <c:v>684.44376</c:v>
                </c:pt>
                <c:pt idx="362">
                  <c:v>684.90239999999994</c:v>
                </c:pt>
                <c:pt idx="363">
                  <c:v>685.36104</c:v>
                </c:pt>
                <c:pt idx="364">
                  <c:v>685.81967999999995</c:v>
                </c:pt>
                <c:pt idx="365">
                  <c:v>686.27832000000001</c:v>
                </c:pt>
                <c:pt idx="366">
                  <c:v>686.73695999999995</c:v>
                </c:pt>
                <c:pt idx="367">
                  <c:v>687.19560000000001</c:v>
                </c:pt>
                <c:pt idx="368">
                  <c:v>687.65423999999996</c:v>
                </c:pt>
                <c:pt idx="369">
                  <c:v>688.11288000000002</c:v>
                </c:pt>
                <c:pt idx="370">
                  <c:v>688.57151999999996</c:v>
                </c:pt>
                <c:pt idx="371">
                  <c:v>689.03016000000002</c:v>
                </c:pt>
                <c:pt idx="372">
                  <c:v>689.33591999999999</c:v>
                </c:pt>
                <c:pt idx="373">
                  <c:v>689.64167999999995</c:v>
                </c:pt>
                <c:pt idx="374">
                  <c:v>690.25319999999999</c:v>
                </c:pt>
                <c:pt idx="375">
                  <c:v>690.71184000000005</c:v>
                </c:pt>
                <c:pt idx="376">
                  <c:v>691.01760000000002</c:v>
                </c:pt>
                <c:pt idx="377">
                  <c:v>691.32335999999998</c:v>
                </c:pt>
                <c:pt idx="378">
                  <c:v>691.78200000000004</c:v>
                </c:pt>
                <c:pt idx="379">
                  <c:v>692.08776</c:v>
                </c:pt>
                <c:pt idx="380">
                  <c:v>692.54639999999995</c:v>
                </c:pt>
                <c:pt idx="381">
                  <c:v>692.85216000000003</c:v>
                </c:pt>
                <c:pt idx="382">
                  <c:v>693.15791999999999</c:v>
                </c:pt>
                <c:pt idx="383">
                  <c:v>693.61656000000005</c:v>
                </c:pt>
                <c:pt idx="384">
                  <c:v>693.92232000000001</c:v>
                </c:pt>
                <c:pt idx="385">
                  <c:v>694.22807999999998</c:v>
                </c:pt>
                <c:pt idx="386">
                  <c:v>694.53384000000005</c:v>
                </c:pt>
                <c:pt idx="387">
                  <c:v>694.99248</c:v>
                </c:pt>
                <c:pt idx="388">
                  <c:v>695.14535999999998</c:v>
                </c:pt>
                <c:pt idx="389">
                  <c:v>695.60400000000004</c:v>
                </c:pt>
                <c:pt idx="390">
                  <c:v>695.75688000000002</c:v>
                </c:pt>
                <c:pt idx="391">
                  <c:v>696.36839999999995</c:v>
                </c:pt>
                <c:pt idx="392">
                  <c:v>696.36839999999995</c:v>
                </c:pt>
                <c:pt idx="393">
                  <c:v>696.67416000000003</c:v>
                </c:pt>
                <c:pt idx="394">
                  <c:v>697.13279999999997</c:v>
                </c:pt>
                <c:pt idx="395">
                  <c:v>697.28567999999996</c:v>
                </c:pt>
                <c:pt idx="396">
                  <c:v>697.74432000000002</c:v>
                </c:pt>
                <c:pt idx="397">
                  <c:v>697.8972</c:v>
                </c:pt>
                <c:pt idx="398">
                  <c:v>698.05007999999998</c:v>
                </c:pt>
                <c:pt idx="399">
                  <c:v>698.20295999999996</c:v>
                </c:pt>
                <c:pt idx="400">
                  <c:v>698.66160000000002</c:v>
                </c:pt>
                <c:pt idx="401">
                  <c:v>698.81448</c:v>
                </c:pt>
                <c:pt idx="402">
                  <c:v>699.12023999999997</c:v>
                </c:pt>
                <c:pt idx="403">
                  <c:v>699.27311999999995</c:v>
                </c:pt>
                <c:pt idx="404">
                  <c:v>699.42600000000004</c:v>
                </c:pt>
                <c:pt idx="405">
                  <c:v>699.73176000000001</c:v>
                </c:pt>
                <c:pt idx="406">
                  <c:v>700.03751999999997</c:v>
                </c:pt>
                <c:pt idx="407">
                  <c:v>700.19039999999995</c:v>
                </c:pt>
                <c:pt idx="408">
                  <c:v>700.34328000000005</c:v>
                </c:pt>
                <c:pt idx="409">
                  <c:v>700.49616000000003</c:v>
                </c:pt>
                <c:pt idx="410">
                  <c:v>700.64904000000001</c:v>
                </c:pt>
                <c:pt idx="411">
                  <c:v>700.80192</c:v>
                </c:pt>
                <c:pt idx="412">
                  <c:v>700.95479999999998</c:v>
                </c:pt>
                <c:pt idx="413">
                  <c:v>701.26056000000005</c:v>
                </c:pt>
                <c:pt idx="414">
                  <c:v>701.26056000000005</c:v>
                </c:pt>
                <c:pt idx="415">
                  <c:v>701.41344000000004</c:v>
                </c:pt>
                <c:pt idx="416">
                  <c:v>701.56632000000002</c:v>
                </c:pt>
                <c:pt idx="417">
                  <c:v>701.7192</c:v>
                </c:pt>
                <c:pt idx="418">
                  <c:v>701.87207999999998</c:v>
                </c:pt>
                <c:pt idx="419">
                  <c:v>702.02495999999996</c:v>
                </c:pt>
                <c:pt idx="420">
                  <c:v>702.17783999999995</c:v>
                </c:pt>
                <c:pt idx="421">
                  <c:v>702.33072000000004</c:v>
                </c:pt>
                <c:pt idx="422">
                  <c:v>702.63648000000001</c:v>
                </c:pt>
                <c:pt idx="423">
                  <c:v>702.63648000000001</c:v>
                </c:pt>
                <c:pt idx="424">
                  <c:v>702.63648000000001</c:v>
                </c:pt>
                <c:pt idx="425">
                  <c:v>702.78935999999999</c:v>
                </c:pt>
                <c:pt idx="426">
                  <c:v>702.94223999999997</c:v>
                </c:pt>
                <c:pt idx="427">
                  <c:v>702.94223999999997</c:v>
                </c:pt>
                <c:pt idx="428">
                  <c:v>702.94223999999997</c:v>
                </c:pt>
                <c:pt idx="429">
                  <c:v>703.24800000000005</c:v>
                </c:pt>
                <c:pt idx="430">
                  <c:v>703.24800000000005</c:v>
                </c:pt>
                <c:pt idx="431">
                  <c:v>703.40088000000003</c:v>
                </c:pt>
                <c:pt idx="432">
                  <c:v>703.55376000000001</c:v>
                </c:pt>
                <c:pt idx="433">
                  <c:v>703.55376000000001</c:v>
                </c:pt>
                <c:pt idx="434">
                  <c:v>703.55376000000001</c:v>
                </c:pt>
                <c:pt idx="435">
                  <c:v>703.70663999999999</c:v>
                </c:pt>
                <c:pt idx="436">
                  <c:v>703.70663999999999</c:v>
                </c:pt>
                <c:pt idx="437">
                  <c:v>703.85951999999997</c:v>
                </c:pt>
                <c:pt idx="438">
                  <c:v>704.01239999999996</c:v>
                </c:pt>
                <c:pt idx="439">
                  <c:v>704.01239999999996</c:v>
                </c:pt>
                <c:pt idx="440">
                  <c:v>704.01239999999996</c:v>
                </c:pt>
                <c:pt idx="441">
                  <c:v>704.01239999999996</c:v>
                </c:pt>
                <c:pt idx="442">
                  <c:v>704.01239999999996</c:v>
                </c:pt>
                <c:pt idx="443">
                  <c:v>704.01239999999996</c:v>
                </c:pt>
                <c:pt idx="444">
                  <c:v>704.01239999999996</c:v>
                </c:pt>
                <c:pt idx="445">
                  <c:v>704.16528000000005</c:v>
                </c:pt>
                <c:pt idx="446">
                  <c:v>704.01239999999996</c:v>
                </c:pt>
                <c:pt idx="447">
                  <c:v>704.16528000000005</c:v>
                </c:pt>
                <c:pt idx="448">
                  <c:v>704.16528000000005</c:v>
                </c:pt>
                <c:pt idx="449">
                  <c:v>704.16528000000005</c:v>
                </c:pt>
                <c:pt idx="450">
                  <c:v>704.01239999999996</c:v>
                </c:pt>
                <c:pt idx="451">
                  <c:v>704.16528000000005</c:v>
                </c:pt>
                <c:pt idx="452">
                  <c:v>704.16528000000005</c:v>
                </c:pt>
                <c:pt idx="453">
                  <c:v>704.01239999999996</c:v>
                </c:pt>
                <c:pt idx="454">
                  <c:v>704.01239999999996</c:v>
                </c:pt>
                <c:pt idx="455">
                  <c:v>704.01239999999996</c:v>
                </c:pt>
                <c:pt idx="456">
                  <c:v>703.85951999999997</c:v>
                </c:pt>
                <c:pt idx="457">
                  <c:v>703.70663999999999</c:v>
                </c:pt>
                <c:pt idx="458">
                  <c:v>703.85951999999997</c:v>
                </c:pt>
                <c:pt idx="459">
                  <c:v>703.70663999999999</c:v>
                </c:pt>
                <c:pt idx="460">
                  <c:v>703.55376000000001</c:v>
                </c:pt>
                <c:pt idx="461">
                  <c:v>703.55376000000001</c:v>
                </c:pt>
                <c:pt idx="462">
                  <c:v>703.55376000000001</c:v>
                </c:pt>
                <c:pt idx="463">
                  <c:v>703.24800000000005</c:v>
                </c:pt>
                <c:pt idx="464">
                  <c:v>703.24800000000005</c:v>
                </c:pt>
                <c:pt idx="465">
                  <c:v>703.09511999999995</c:v>
                </c:pt>
                <c:pt idx="466">
                  <c:v>702.94223999999997</c:v>
                </c:pt>
                <c:pt idx="467">
                  <c:v>702.94223999999997</c:v>
                </c:pt>
                <c:pt idx="468">
                  <c:v>702.63648000000001</c:v>
                </c:pt>
                <c:pt idx="469">
                  <c:v>702.63648000000001</c:v>
                </c:pt>
                <c:pt idx="470">
                  <c:v>702.33072000000004</c:v>
                </c:pt>
                <c:pt idx="471">
                  <c:v>702.17783999999995</c:v>
                </c:pt>
                <c:pt idx="472">
                  <c:v>702.02495999999996</c:v>
                </c:pt>
                <c:pt idx="473">
                  <c:v>701.87207999999998</c:v>
                </c:pt>
                <c:pt idx="474">
                  <c:v>701.87207999999998</c:v>
                </c:pt>
                <c:pt idx="475">
                  <c:v>701.56632000000002</c:v>
                </c:pt>
                <c:pt idx="476">
                  <c:v>700.95479999999998</c:v>
                </c:pt>
                <c:pt idx="477">
                  <c:v>700.80192</c:v>
                </c:pt>
                <c:pt idx="478">
                  <c:v>700.19039999999995</c:v>
                </c:pt>
                <c:pt idx="479">
                  <c:v>699.73176000000001</c:v>
                </c:pt>
                <c:pt idx="480">
                  <c:v>699.42600000000004</c:v>
                </c:pt>
                <c:pt idx="481">
                  <c:v>698.81448</c:v>
                </c:pt>
                <c:pt idx="482">
                  <c:v>698.05007999999998</c:v>
                </c:pt>
                <c:pt idx="483">
                  <c:v>697.28567999999996</c:v>
                </c:pt>
                <c:pt idx="484">
                  <c:v>696.52128000000005</c:v>
                </c:pt>
                <c:pt idx="485">
                  <c:v>695.45111999999995</c:v>
                </c:pt>
                <c:pt idx="486">
                  <c:v>694.53384000000005</c:v>
                </c:pt>
                <c:pt idx="487">
                  <c:v>693.15791999999999</c:v>
                </c:pt>
                <c:pt idx="488">
                  <c:v>691.78200000000004</c:v>
                </c:pt>
                <c:pt idx="489">
                  <c:v>690.40607999999997</c:v>
                </c:pt>
                <c:pt idx="490">
                  <c:v>688.57151999999996</c:v>
                </c:pt>
                <c:pt idx="491">
                  <c:v>686.88984000000005</c:v>
                </c:pt>
                <c:pt idx="492">
                  <c:v>684.90239999999994</c:v>
                </c:pt>
                <c:pt idx="493">
                  <c:v>682.76207999999997</c:v>
                </c:pt>
                <c:pt idx="494">
                  <c:v>680.46888000000001</c:v>
                </c:pt>
                <c:pt idx="495">
                  <c:v>678.32856000000004</c:v>
                </c:pt>
                <c:pt idx="496">
                  <c:v>675.88247999999999</c:v>
                </c:pt>
                <c:pt idx="497">
                  <c:v>673.28351999999995</c:v>
                </c:pt>
                <c:pt idx="498">
                  <c:v>670.37879999999996</c:v>
                </c:pt>
                <c:pt idx="499">
                  <c:v>667.47407999999996</c:v>
                </c:pt>
                <c:pt idx="500">
                  <c:v>664.11072000000001</c:v>
                </c:pt>
                <c:pt idx="501">
                  <c:v>660.74735999999996</c:v>
                </c:pt>
                <c:pt idx="502">
                  <c:v>656.46672000000001</c:v>
                </c:pt>
                <c:pt idx="503">
                  <c:v>651.57456000000002</c:v>
                </c:pt>
                <c:pt idx="504">
                  <c:v>646.07087999999999</c:v>
                </c:pt>
                <c:pt idx="505">
                  <c:v>639.03840000000002</c:v>
                </c:pt>
                <c:pt idx="506">
                  <c:v>631.54728</c:v>
                </c:pt>
                <c:pt idx="507">
                  <c:v>622.98599999999999</c:v>
                </c:pt>
                <c:pt idx="508">
                  <c:v>611.67287999999996</c:v>
                </c:pt>
                <c:pt idx="509">
                  <c:v>595.46759999999995</c:v>
                </c:pt>
              </c:numCache>
            </c:numRef>
          </c:yVal>
          <c:smooth val="1"/>
          <c:extLst>
            <c:ext xmlns:c16="http://schemas.microsoft.com/office/drawing/2014/chart" uri="{C3380CC4-5D6E-409C-BE32-E72D297353CC}">
              <c16:uniqueId val="{00000001-178F-4A09-A7F1-5E3D9ED66438}"/>
            </c:ext>
          </c:extLst>
        </c:ser>
        <c:ser>
          <c:idx val="2"/>
          <c:order val="2"/>
          <c:tx>
            <c:v>CT3</c:v>
          </c:tx>
          <c:spPr>
            <a:ln w="19050" cap="rnd">
              <a:solidFill>
                <a:schemeClr val="accent3"/>
              </a:solidFill>
              <a:round/>
            </a:ln>
            <a:effectLst/>
          </c:spPr>
          <c:marker>
            <c:symbol val="none"/>
          </c:marker>
          <c:xVal>
            <c:numRef>
              <c:f>'CWR  C1-C7'!$E$3:$E$360</c:f>
              <c:numCache>
                <c:formatCode>General</c:formatCode>
                <c:ptCount val="358"/>
                <c:pt idx="0">
                  <c:v>0</c:v>
                </c:pt>
                <c:pt idx="1">
                  <c:v>2E-3</c:v>
                </c:pt>
                <c:pt idx="2">
                  <c:v>2E-3</c:v>
                </c:pt>
                <c:pt idx="3">
                  <c:v>2E-3</c:v>
                </c:pt>
                <c:pt idx="4">
                  <c:v>2E-3</c:v>
                </c:pt>
                <c:pt idx="5">
                  <c:v>2E-3</c:v>
                </c:pt>
                <c:pt idx="6">
                  <c:v>2E-3</c:v>
                </c:pt>
                <c:pt idx="7">
                  <c:v>2E-3</c:v>
                </c:pt>
                <c:pt idx="8">
                  <c:v>2E-3</c:v>
                </c:pt>
                <c:pt idx="9">
                  <c:v>2E-3</c:v>
                </c:pt>
                <c:pt idx="10">
                  <c:v>2E-3</c:v>
                </c:pt>
                <c:pt idx="11">
                  <c:v>2E-3</c:v>
                </c:pt>
                <c:pt idx="12">
                  <c:v>2E-3</c:v>
                </c:pt>
                <c:pt idx="13">
                  <c:v>2E-3</c:v>
                </c:pt>
                <c:pt idx="14">
                  <c:v>2E-3</c:v>
                </c:pt>
                <c:pt idx="15">
                  <c:v>2E-3</c:v>
                </c:pt>
                <c:pt idx="16">
                  <c:v>2E-3</c:v>
                </c:pt>
                <c:pt idx="17">
                  <c:v>2E-3</c:v>
                </c:pt>
                <c:pt idx="18">
                  <c:v>2E-3</c:v>
                </c:pt>
                <c:pt idx="19">
                  <c:v>2E-3</c:v>
                </c:pt>
                <c:pt idx="20">
                  <c:v>2E-3</c:v>
                </c:pt>
                <c:pt idx="21">
                  <c:v>2E-3</c:v>
                </c:pt>
                <c:pt idx="22">
                  <c:v>2E-3</c:v>
                </c:pt>
                <c:pt idx="23">
                  <c:v>2E-3</c:v>
                </c:pt>
                <c:pt idx="24">
                  <c:v>2E-3</c:v>
                </c:pt>
                <c:pt idx="25">
                  <c:v>2E-3</c:v>
                </c:pt>
                <c:pt idx="26">
                  <c:v>2E-3</c:v>
                </c:pt>
                <c:pt idx="27">
                  <c:v>2E-3</c:v>
                </c:pt>
                <c:pt idx="28">
                  <c:v>2E-3</c:v>
                </c:pt>
                <c:pt idx="29">
                  <c:v>2E-3</c:v>
                </c:pt>
                <c:pt idx="30">
                  <c:v>2E-3</c:v>
                </c:pt>
                <c:pt idx="31">
                  <c:v>2E-3</c:v>
                </c:pt>
                <c:pt idx="32">
                  <c:v>2E-3</c:v>
                </c:pt>
                <c:pt idx="33">
                  <c:v>2E-3</c:v>
                </c:pt>
                <c:pt idx="34">
                  <c:v>2E-3</c:v>
                </c:pt>
                <c:pt idx="35">
                  <c:v>2E-3</c:v>
                </c:pt>
                <c:pt idx="36">
                  <c:v>2E-3</c:v>
                </c:pt>
                <c:pt idx="37">
                  <c:v>2E-3</c:v>
                </c:pt>
                <c:pt idx="38">
                  <c:v>2E-3</c:v>
                </c:pt>
                <c:pt idx="39">
                  <c:v>2E-3</c:v>
                </c:pt>
                <c:pt idx="40">
                  <c:v>2E-3</c:v>
                </c:pt>
                <c:pt idx="41">
                  <c:v>2E-3</c:v>
                </c:pt>
                <c:pt idx="42">
                  <c:v>2E-3</c:v>
                </c:pt>
                <c:pt idx="43">
                  <c:v>2E-3</c:v>
                </c:pt>
                <c:pt idx="44">
                  <c:v>2E-3</c:v>
                </c:pt>
                <c:pt idx="45">
                  <c:v>2E-3</c:v>
                </c:pt>
                <c:pt idx="46">
                  <c:v>2E-3</c:v>
                </c:pt>
                <c:pt idx="47">
                  <c:v>2E-3</c:v>
                </c:pt>
                <c:pt idx="48">
                  <c:v>2E-3</c:v>
                </c:pt>
                <c:pt idx="49">
                  <c:v>2E-3</c:v>
                </c:pt>
                <c:pt idx="50">
                  <c:v>4.0000000000000001E-3</c:v>
                </c:pt>
                <c:pt idx="51">
                  <c:v>4.0000000000000001E-3</c:v>
                </c:pt>
                <c:pt idx="52">
                  <c:v>4.0000000000000001E-3</c:v>
                </c:pt>
                <c:pt idx="53">
                  <c:v>4.0000000000000001E-3</c:v>
                </c:pt>
                <c:pt idx="54">
                  <c:v>4.0000000000000001E-3</c:v>
                </c:pt>
                <c:pt idx="55">
                  <c:v>4.0000000000000001E-3</c:v>
                </c:pt>
                <c:pt idx="56">
                  <c:v>6.0000000000000001E-3</c:v>
                </c:pt>
                <c:pt idx="57">
                  <c:v>6.0000000000000001E-3</c:v>
                </c:pt>
                <c:pt idx="58">
                  <c:v>6.0000000000000001E-3</c:v>
                </c:pt>
                <c:pt idx="59">
                  <c:v>6.0000000000000001E-3</c:v>
                </c:pt>
                <c:pt idx="60">
                  <c:v>6.0000000000000001E-3</c:v>
                </c:pt>
                <c:pt idx="61">
                  <c:v>8.0000000000000002E-3</c:v>
                </c:pt>
                <c:pt idx="62">
                  <c:v>8.0000000000000002E-3</c:v>
                </c:pt>
                <c:pt idx="63">
                  <c:v>8.0000000000000002E-3</c:v>
                </c:pt>
                <c:pt idx="64">
                  <c:v>8.0000000000000002E-3</c:v>
                </c:pt>
                <c:pt idx="65">
                  <c:v>8.0000000000000002E-3</c:v>
                </c:pt>
                <c:pt idx="66">
                  <c:v>8.0000000000000002E-3</c:v>
                </c:pt>
                <c:pt idx="67">
                  <c:v>8.0000000000000002E-3</c:v>
                </c:pt>
                <c:pt idx="68">
                  <c:v>0.01</c:v>
                </c:pt>
                <c:pt idx="69">
                  <c:v>0.01</c:v>
                </c:pt>
                <c:pt idx="70">
                  <c:v>0.01</c:v>
                </c:pt>
                <c:pt idx="71">
                  <c:v>1.2E-2</c:v>
                </c:pt>
                <c:pt idx="72">
                  <c:v>1.2E-2</c:v>
                </c:pt>
                <c:pt idx="73">
                  <c:v>1.2E-2</c:v>
                </c:pt>
                <c:pt idx="74">
                  <c:v>1.4E-2</c:v>
                </c:pt>
                <c:pt idx="75">
                  <c:v>1.4E-2</c:v>
                </c:pt>
                <c:pt idx="76">
                  <c:v>1.4E-2</c:v>
                </c:pt>
                <c:pt idx="77">
                  <c:v>1.6E-2</c:v>
                </c:pt>
                <c:pt idx="78">
                  <c:v>1.6E-2</c:v>
                </c:pt>
                <c:pt idx="79">
                  <c:v>1.6E-2</c:v>
                </c:pt>
                <c:pt idx="80">
                  <c:v>1.6E-2</c:v>
                </c:pt>
                <c:pt idx="81">
                  <c:v>1.7999999999999999E-2</c:v>
                </c:pt>
                <c:pt idx="82">
                  <c:v>1.7999999999999999E-2</c:v>
                </c:pt>
                <c:pt idx="83">
                  <c:v>0.02</c:v>
                </c:pt>
                <c:pt idx="84">
                  <c:v>0.02</c:v>
                </c:pt>
                <c:pt idx="85">
                  <c:v>0.02</c:v>
                </c:pt>
                <c:pt idx="86">
                  <c:v>2.1999999999999999E-2</c:v>
                </c:pt>
                <c:pt idx="87">
                  <c:v>2.1999999999999999E-2</c:v>
                </c:pt>
                <c:pt idx="88">
                  <c:v>2.4E-2</c:v>
                </c:pt>
                <c:pt idx="89">
                  <c:v>2.4E-2</c:v>
                </c:pt>
                <c:pt idx="90">
                  <c:v>2.4E-2</c:v>
                </c:pt>
                <c:pt idx="91">
                  <c:v>2.4E-2</c:v>
                </c:pt>
                <c:pt idx="92">
                  <c:v>2.5999999999999999E-2</c:v>
                </c:pt>
                <c:pt idx="93">
                  <c:v>2.5999999999999999E-2</c:v>
                </c:pt>
                <c:pt idx="94">
                  <c:v>2.5999999999999999E-2</c:v>
                </c:pt>
                <c:pt idx="95">
                  <c:v>2.8000000000000001E-2</c:v>
                </c:pt>
                <c:pt idx="96">
                  <c:v>2.8000000000000001E-2</c:v>
                </c:pt>
                <c:pt idx="97">
                  <c:v>0.03</c:v>
                </c:pt>
                <c:pt idx="98">
                  <c:v>0.03</c:v>
                </c:pt>
                <c:pt idx="99">
                  <c:v>3.2000000000000001E-2</c:v>
                </c:pt>
                <c:pt idx="100">
                  <c:v>3.2000000000000001E-2</c:v>
                </c:pt>
                <c:pt idx="101">
                  <c:v>3.2000000000000001E-2</c:v>
                </c:pt>
                <c:pt idx="102">
                  <c:v>3.2000000000000001E-2</c:v>
                </c:pt>
                <c:pt idx="103">
                  <c:v>3.2000000000000001E-2</c:v>
                </c:pt>
                <c:pt idx="104">
                  <c:v>3.4000000000000002E-2</c:v>
                </c:pt>
                <c:pt idx="105">
                  <c:v>3.4000000000000002E-2</c:v>
                </c:pt>
                <c:pt idx="106">
                  <c:v>3.5999999999999997E-2</c:v>
                </c:pt>
                <c:pt idx="107">
                  <c:v>3.5999999999999997E-2</c:v>
                </c:pt>
                <c:pt idx="108">
                  <c:v>3.5999999999999997E-2</c:v>
                </c:pt>
                <c:pt idx="109">
                  <c:v>3.7999999999999999E-2</c:v>
                </c:pt>
                <c:pt idx="110">
                  <c:v>3.7999999999999999E-2</c:v>
                </c:pt>
                <c:pt idx="111">
                  <c:v>0.04</c:v>
                </c:pt>
                <c:pt idx="112">
                  <c:v>0.04</c:v>
                </c:pt>
                <c:pt idx="113">
                  <c:v>0.04</c:v>
                </c:pt>
                <c:pt idx="114">
                  <c:v>0.04</c:v>
                </c:pt>
                <c:pt idx="115">
                  <c:v>0.04</c:v>
                </c:pt>
                <c:pt idx="116">
                  <c:v>4.2000000000000003E-2</c:v>
                </c:pt>
                <c:pt idx="117">
                  <c:v>4.2000000000000003E-2</c:v>
                </c:pt>
                <c:pt idx="118">
                  <c:v>4.3999999999999997E-2</c:v>
                </c:pt>
                <c:pt idx="119">
                  <c:v>4.3999999999999997E-2</c:v>
                </c:pt>
                <c:pt idx="120">
                  <c:v>4.3999999999999997E-2</c:v>
                </c:pt>
                <c:pt idx="121">
                  <c:v>4.5999999999999999E-2</c:v>
                </c:pt>
                <c:pt idx="122">
                  <c:v>4.5999999999999999E-2</c:v>
                </c:pt>
                <c:pt idx="123">
                  <c:v>4.8000000000000001E-2</c:v>
                </c:pt>
                <c:pt idx="124">
                  <c:v>4.8000000000000001E-2</c:v>
                </c:pt>
                <c:pt idx="125">
                  <c:v>4.8000000000000001E-2</c:v>
                </c:pt>
                <c:pt idx="126">
                  <c:v>4.8000000000000001E-2</c:v>
                </c:pt>
                <c:pt idx="127">
                  <c:v>0.05</c:v>
                </c:pt>
                <c:pt idx="128">
                  <c:v>0.05</c:v>
                </c:pt>
                <c:pt idx="129">
                  <c:v>5.1999999999999998E-2</c:v>
                </c:pt>
                <c:pt idx="130">
                  <c:v>5.1999999999999998E-2</c:v>
                </c:pt>
                <c:pt idx="131">
                  <c:v>5.1999999999999998E-2</c:v>
                </c:pt>
                <c:pt idx="132">
                  <c:v>5.3999999999999999E-2</c:v>
                </c:pt>
                <c:pt idx="133">
                  <c:v>5.3999999999999999E-2</c:v>
                </c:pt>
                <c:pt idx="134">
                  <c:v>5.6000000000000001E-2</c:v>
                </c:pt>
                <c:pt idx="135">
                  <c:v>5.6000000000000001E-2</c:v>
                </c:pt>
                <c:pt idx="136">
                  <c:v>5.6000000000000001E-2</c:v>
                </c:pt>
                <c:pt idx="137">
                  <c:v>5.6000000000000001E-2</c:v>
                </c:pt>
                <c:pt idx="138">
                  <c:v>5.6000000000000001E-2</c:v>
                </c:pt>
                <c:pt idx="139">
                  <c:v>5.8000000000000003E-2</c:v>
                </c:pt>
                <c:pt idx="140">
                  <c:v>5.8000000000000003E-2</c:v>
                </c:pt>
                <c:pt idx="141">
                  <c:v>0.06</c:v>
                </c:pt>
                <c:pt idx="142">
                  <c:v>0.06</c:v>
                </c:pt>
                <c:pt idx="143">
                  <c:v>0.06</c:v>
                </c:pt>
                <c:pt idx="144">
                  <c:v>6.2E-2</c:v>
                </c:pt>
                <c:pt idx="145">
                  <c:v>6.2E-2</c:v>
                </c:pt>
                <c:pt idx="146">
                  <c:v>6.4000000000000001E-2</c:v>
                </c:pt>
                <c:pt idx="147">
                  <c:v>6.4000000000000001E-2</c:v>
                </c:pt>
                <c:pt idx="148">
                  <c:v>6.4000000000000001E-2</c:v>
                </c:pt>
                <c:pt idx="149">
                  <c:v>6.4000000000000001E-2</c:v>
                </c:pt>
                <c:pt idx="150">
                  <c:v>6.4000000000000001E-2</c:v>
                </c:pt>
                <c:pt idx="151">
                  <c:v>6.6000000000000003E-2</c:v>
                </c:pt>
                <c:pt idx="152">
                  <c:v>6.6000000000000003E-2</c:v>
                </c:pt>
                <c:pt idx="153">
                  <c:v>6.6000000000000003E-2</c:v>
                </c:pt>
                <c:pt idx="154">
                  <c:v>6.8000000000000005E-2</c:v>
                </c:pt>
                <c:pt idx="155">
                  <c:v>6.8000000000000005E-2</c:v>
                </c:pt>
                <c:pt idx="156">
                  <c:v>7.0000000000000007E-2</c:v>
                </c:pt>
                <c:pt idx="157">
                  <c:v>7.0000000000000007E-2</c:v>
                </c:pt>
                <c:pt idx="158">
                  <c:v>7.1999999999999995E-2</c:v>
                </c:pt>
                <c:pt idx="159">
                  <c:v>7.1999999999999995E-2</c:v>
                </c:pt>
                <c:pt idx="160">
                  <c:v>7.1999999999999995E-2</c:v>
                </c:pt>
                <c:pt idx="161">
                  <c:v>7.1999999999999995E-2</c:v>
                </c:pt>
                <c:pt idx="162">
                  <c:v>7.1999999999999995E-2</c:v>
                </c:pt>
                <c:pt idx="163">
                  <c:v>7.3999999999999996E-2</c:v>
                </c:pt>
                <c:pt idx="164">
                  <c:v>7.3999999999999996E-2</c:v>
                </c:pt>
                <c:pt idx="165">
                  <c:v>7.3999999999999996E-2</c:v>
                </c:pt>
                <c:pt idx="166">
                  <c:v>7.5999999999999998E-2</c:v>
                </c:pt>
                <c:pt idx="167">
                  <c:v>7.5999999999999998E-2</c:v>
                </c:pt>
                <c:pt idx="168">
                  <c:v>7.8E-2</c:v>
                </c:pt>
                <c:pt idx="169">
                  <c:v>7.8E-2</c:v>
                </c:pt>
                <c:pt idx="170">
                  <c:v>0.08</c:v>
                </c:pt>
                <c:pt idx="171">
                  <c:v>0.08</c:v>
                </c:pt>
                <c:pt idx="172">
                  <c:v>0.08</c:v>
                </c:pt>
                <c:pt idx="173">
                  <c:v>0.08</c:v>
                </c:pt>
                <c:pt idx="174">
                  <c:v>0.08</c:v>
                </c:pt>
                <c:pt idx="175">
                  <c:v>8.2000000000000003E-2</c:v>
                </c:pt>
                <c:pt idx="176">
                  <c:v>8.2000000000000003E-2</c:v>
                </c:pt>
                <c:pt idx="177">
                  <c:v>8.4000000000000005E-2</c:v>
                </c:pt>
                <c:pt idx="178">
                  <c:v>8.4000000000000005E-2</c:v>
                </c:pt>
                <c:pt idx="179">
                  <c:v>8.5999999999999993E-2</c:v>
                </c:pt>
                <c:pt idx="180">
                  <c:v>8.5999999999999993E-2</c:v>
                </c:pt>
                <c:pt idx="181">
                  <c:v>8.5999999999999993E-2</c:v>
                </c:pt>
                <c:pt idx="182">
                  <c:v>8.7999999999999995E-2</c:v>
                </c:pt>
                <c:pt idx="183">
                  <c:v>8.7999999999999995E-2</c:v>
                </c:pt>
                <c:pt idx="184">
                  <c:v>8.7999999999999995E-2</c:v>
                </c:pt>
                <c:pt idx="185">
                  <c:v>8.7999999999999995E-2</c:v>
                </c:pt>
                <c:pt idx="186">
                  <c:v>0.09</c:v>
                </c:pt>
                <c:pt idx="187">
                  <c:v>0.09</c:v>
                </c:pt>
                <c:pt idx="188">
                  <c:v>9.1999999999999998E-2</c:v>
                </c:pt>
                <c:pt idx="189">
                  <c:v>9.1999999999999998E-2</c:v>
                </c:pt>
                <c:pt idx="190">
                  <c:v>9.1999999999999998E-2</c:v>
                </c:pt>
                <c:pt idx="191">
                  <c:v>9.4E-2</c:v>
                </c:pt>
                <c:pt idx="192">
                  <c:v>9.4E-2</c:v>
                </c:pt>
                <c:pt idx="193">
                  <c:v>9.6000000000000002E-2</c:v>
                </c:pt>
                <c:pt idx="194">
                  <c:v>9.6000000000000002E-2</c:v>
                </c:pt>
                <c:pt idx="195">
                  <c:v>9.6000000000000002E-2</c:v>
                </c:pt>
                <c:pt idx="196">
                  <c:v>9.6000000000000002E-2</c:v>
                </c:pt>
                <c:pt idx="197">
                  <c:v>9.6000000000000002E-2</c:v>
                </c:pt>
                <c:pt idx="198">
                  <c:v>9.8000000000000004E-2</c:v>
                </c:pt>
                <c:pt idx="199">
                  <c:v>9.8000000000000004E-2</c:v>
                </c:pt>
                <c:pt idx="200">
                  <c:v>0.1</c:v>
                </c:pt>
                <c:pt idx="201">
                  <c:v>0.1</c:v>
                </c:pt>
                <c:pt idx="202">
                  <c:v>0.10199999999999999</c:v>
                </c:pt>
                <c:pt idx="203">
                  <c:v>0.10199999999999999</c:v>
                </c:pt>
                <c:pt idx="204">
                  <c:v>0.10199999999999999</c:v>
                </c:pt>
                <c:pt idx="205">
                  <c:v>0.104</c:v>
                </c:pt>
                <c:pt idx="206">
                  <c:v>0.104</c:v>
                </c:pt>
                <c:pt idx="207">
                  <c:v>0.104</c:v>
                </c:pt>
                <c:pt idx="208">
                  <c:v>0.104</c:v>
                </c:pt>
                <c:pt idx="209">
                  <c:v>0.106</c:v>
                </c:pt>
                <c:pt idx="210">
                  <c:v>0.106</c:v>
                </c:pt>
                <c:pt idx="211">
                  <c:v>0.108</c:v>
                </c:pt>
                <c:pt idx="212">
                  <c:v>0.108</c:v>
                </c:pt>
                <c:pt idx="213">
                  <c:v>0.108</c:v>
                </c:pt>
                <c:pt idx="214">
                  <c:v>0.11</c:v>
                </c:pt>
                <c:pt idx="215">
                  <c:v>0.11</c:v>
                </c:pt>
                <c:pt idx="216">
                  <c:v>0.112</c:v>
                </c:pt>
                <c:pt idx="217">
                  <c:v>0.112</c:v>
                </c:pt>
                <c:pt idx="218">
                  <c:v>0.112</c:v>
                </c:pt>
                <c:pt idx="219">
                  <c:v>0.112</c:v>
                </c:pt>
                <c:pt idx="220">
                  <c:v>0.112</c:v>
                </c:pt>
                <c:pt idx="221">
                  <c:v>0.114</c:v>
                </c:pt>
                <c:pt idx="222">
                  <c:v>0.114</c:v>
                </c:pt>
                <c:pt idx="223">
                  <c:v>0.11600000000000001</c:v>
                </c:pt>
                <c:pt idx="224">
                  <c:v>0.11600000000000001</c:v>
                </c:pt>
                <c:pt idx="225">
                  <c:v>0.11799999999999999</c:v>
                </c:pt>
                <c:pt idx="226">
                  <c:v>0.11799999999999999</c:v>
                </c:pt>
                <c:pt idx="227">
                  <c:v>0.11799999999999999</c:v>
                </c:pt>
                <c:pt idx="228">
                  <c:v>0.12</c:v>
                </c:pt>
                <c:pt idx="229">
                  <c:v>0.12</c:v>
                </c:pt>
                <c:pt idx="230">
                  <c:v>0.12</c:v>
                </c:pt>
                <c:pt idx="231">
                  <c:v>0.12</c:v>
                </c:pt>
                <c:pt idx="232">
                  <c:v>0.122</c:v>
                </c:pt>
                <c:pt idx="233">
                  <c:v>0.122</c:v>
                </c:pt>
                <c:pt idx="234">
                  <c:v>0.124</c:v>
                </c:pt>
                <c:pt idx="235">
                  <c:v>0.124</c:v>
                </c:pt>
                <c:pt idx="236">
                  <c:v>0.124</c:v>
                </c:pt>
                <c:pt idx="237">
                  <c:v>0.126</c:v>
                </c:pt>
                <c:pt idx="238">
                  <c:v>0.126</c:v>
                </c:pt>
                <c:pt idx="239">
                  <c:v>0.128</c:v>
                </c:pt>
                <c:pt idx="240">
                  <c:v>0.128</c:v>
                </c:pt>
                <c:pt idx="241">
                  <c:v>0.128</c:v>
                </c:pt>
                <c:pt idx="242">
                  <c:v>0.128</c:v>
                </c:pt>
                <c:pt idx="243">
                  <c:v>0.128</c:v>
                </c:pt>
                <c:pt idx="244">
                  <c:v>0.13</c:v>
                </c:pt>
                <c:pt idx="245">
                  <c:v>0.13</c:v>
                </c:pt>
                <c:pt idx="246">
                  <c:v>0.13200000000000001</c:v>
                </c:pt>
                <c:pt idx="247">
                  <c:v>0.13200000000000001</c:v>
                </c:pt>
                <c:pt idx="248">
                  <c:v>0.13400000000000001</c:v>
                </c:pt>
                <c:pt idx="249">
                  <c:v>0.13400000000000001</c:v>
                </c:pt>
                <c:pt idx="250">
                  <c:v>0.13600000000000001</c:v>
                </c:pt>
                <c:pt idx="251">
                  <c:v>0.13600000000000001</c:v>
                </c:pt>
                <c:pt idx="252">
                  <c:v>0.13600000000000001</c:v>
                </c:pt>
                <c:pt idx="253">
                  <c:v>0.13600000000000001</c:v>
                </c:pt>
                <c:pt idx="254">
                  <c:v>0.13600000000000001</c:v>
                </c:pt>
                <c:pt idx="255">
                  <c:v>0.13800000000000001</c:v>
                </c:pt>
                <c:pt idx="256">
                  <c:v>0.13800000000000001</c:v>
                </c:pt>
                <c:pt idx="257">
                  <c:v>0.14000000000000001</c:v>
                </c:pt>
                <c:pt idx="258">
                  <c:v>0.14000000000000001</c:v>
                </c:pt>
                <c:pt idx="259">
                  <c:v>0.14000000000000001</c:v>
                </c:pt>
                <c:pt idx="260">
                  <c:v>0.14199999999999999</c:v>
                </c:pt>
                <c:pt idx="261">
                  <c:v>0.14199999999999999</c:v>
                </c:pt>
                <c:pt idx="262">
                  <c:v>0.14399999999999999</c:v>
                </c:pt>
                <c:pt idx="263">
                  <c:v>0.14399999999999999</c:v>
                </c:pt>
                <c:pt idx="264">
                  <c:v>0.14399999999999999</c:v>
                </c:pt>
                <c:pt idx="265">
                  <c:v>0.14399999999999999</c:v>
                </c:pt>
                <c:pt idx="266">
                  <c:v>0.14599999999999999</c:v>
                </c:pt>
                <c:pt idx="267">
                  <c:v>0.14599999999999999</c:v>
                </c:pt>
                <c:pt idx="268">
                  <c:v>0.14599999999999999</c:v>
                </c:pt>
                <c:pt idx="269">
                  <c:v>0.14799999999999999</c:v>
                </c:pt>
                <c:pt idx="270">
                  <c:v>0.14799999999999999</c:v>
                </c:pt>
                <c:pt idx="271">
                  <c:v>0.15</c:v>
                </c:pt>
                <c:pt idx="272">
                  <c:v>0.15</c:v>
                </c:pt>
                <c:pt idx="273">
                  <c:v>0.152</c:v>
                </c:pt>
                <c:pt idx="274">
                  <c:v>0.152</c:v>
                </c:pt>
                <c:pt idx="275">
                  <c:v>0.152</c:v>
                </c:pt>
                <c:pt idx="276">
                  <c:v>0.152</c:v>
                </c:pt>
                <c:pt idx="277">
                  <c:v>0.152</c:v>
                </c:pt>
                <c:pt idx="278">
                  <c:v>0.154</c:v>
                </c:pt>
                <c:pt idx="279">
                  <c:v>0.154</c:v>
                </c:pt>
                <c:pt idx="280">
                  <c:v>0.156</c:v>
                </c:pt>
                <c:pt idx="281">
                  <c:v>0.156</c:v>
                </c:pt>
                <c:pt idx="282">
                  <c:v>0.158</c:v>
                </c:pt>
                <c:pt idx="283">
                  <c:v>0.158</c:v>
                </c:pt>
                <c:pt idx="284">
                  <c:v>0.158</c:v>
                </c:pt>
                <c:pt idx="285">
                  <c:v>0.16</c:v>
                </c:pt>
                <c:pt idx="286">
                  <c:v>0.16</c:v>
                </c:pt>
                <c:pt idx="287">
                  <c:v>0.16</c:v>
                </c:pt>
                <c:pt idx="288">
                  <c:v>0.16</c:v>
                </c:pt>
                <c:pt idx="289">
                  <c:v>0.16200000000000001</c:v>
                </c:pt>
                <c:pt idx="290">
                  <c:v>0.16200000000000001</c:v>
                </c:pt>
                <c:pt idx="291">
                  <c:v>0.16400000000000001</c:v>
                </c:pt>
                <c:pt idx="292">
                  <c:v>0.16400000000000001</c:v>
                </c:pt>
                <c:pt idx="293">
                  <c:v>0.16400000000000001</c:v>
                </c:pt>
                <c:pt idx="294">
                  <c:v>0.16600000000000001</c:v>
                </c:pt>
                <c:pt idx="295">
                  <c:v>0.16600000000000001</c:v>
                </c:pt>
                <c:pt idx="296">
                  <c:v>0.16800000000000001</c:v>
                </c:pt>
                <c:pt idx="297">
                  <c:v>0.16800000000000001</c:v>
                </c:pt>
                <c:pt idx="298">
                  <c:v>0.16800000000000001</c:v>
                </c:pt>
                <c:pt idx="299">
                  <c:v>0.16800000000000001</c:v>
                </c:pt>
                <c:pt idx="300">
                  <c:v>0.17</c:v>
                </c:pt>
                <c:pt idx="301">
                  <c:v>0.17</c:v>
                </c:pt>
                <c:pt idx="302">
                  <c:v>0.17</c:v>
                </c:pt>
                <c:pt idx="303">
                  <c:v>0.17199999999999999</c:v>
                </c:pt>
                <c:pt idx="304">
                  <c:v>0.17199999999999999</c:v>
                </c:pt>
                <c:pt idx="305">
                  <c:v>0.17399999999999999</c:v>
                </c:pt>
                <c:pt idx="306">
                  <c:v>0.17399999999999999</c:v>
                </c:pt>
                <c:pt idx="307">
                  <c:v>0.17599999999999999</c:v>
                </c:pt>
                <c:pt idx="308">
                  <c:v>0.17599999999999999</c:v>
                </c:pt>
                <c:pt idx="309">
                  <c:v>0.17599999999999999</c:v>
                </c:pt>
                <c:pt idx="310">
                  <c:v>0.17599999999999999</c:v>
                </c:pt>
                <c:pt idx="311">
                  <c:v>0.17599999999999999</c:v>
                </c:pt>
                <c:pt idx="312">
                  <c:v>0.17799999999999999</c:v>
                </c:pt>
                <c:pt idx="313">
                  <c:v>0.17799999999999999</c:v>
                </c:pt>
                <c:pt idx="314">
                  <c:v>0.18</c:v>
                </c:pt>
                <c:pt idx="315">
                  <c:v>0.18</c:v>
                </c:pt>
                <c:pt idx="316">
                  <c:v>0.182</c:v>
                </c:pt>
                <c:pt idx="317">
                  <c:v>0.182</c:v>
                </c:pt>
                <c:pt idx="318">
                  <c:v>0.184</c:v>
                </c:pt>
                <c:pt idx="319">
                  <c:v>0.184</c:v>
                </c:pt>
                <c:pt idx="320">
                  <c:v>0.184</c:v>
                </c:pt>
                <c:pt idx="321">
                  <c:v>0.184</c:v>
                </c:pt>
                <c:pt idx="322">
                  <c:v>0.184</c:v>
                </c:pt>
                <c:pt idx="323">
                  <c:v>0.186</c:v>
                </c:pt>
                <c:pt idx="324">
                  <c:v>0.186</c:v>
                </c:pt>
                <c:pt idx="325">
                  <c:v>0.188</c:v>
                </c:pt>
                <c:pt idx="326">
                  <c:v>0.188</c:v>
                </c:pt>
                <c:pt idx="327">
                  <c:v>0.19</c:v>
                </c:pt>
                <c:pt idx="328">
                  <c:v>0.19</c:v>
                </c:pt>
                <c:pt idx="329">
                  <c:v>0.192</c:v>
                </c:pt>
                <c:pt idx="330">
                  <c:v>0.192</c:v>
                </c:pt>
                <c:pt idx="331">
                  <c:v>0.192</c:v>
                </c:pt>
                <c:pt idx="332">
                  <c:v>0.192</c:v>
                </c:pt>
                <c:pt idx="333">
                  <c:v>0.192</c:v>
                </c:pt>
                <c:pt idx="334">
                  <c:v>0.19400000000000001</c:v>
                </c:pt>
                <c:pt idx="335">
                  <c:v>0.19400000000000001</c:v>
                </c:pt>
                <c:pt idx="336">
                  <c:v>0.19600000000000001</c:v>
                </c:pt>
                <c:pt idx="337">
                  <c:v>0.19600000000000001</c:v>
                </c:pt>
                <c:pt idx="338">
                  <c:v>0.19800000000000001</c:v>
                </c:pt>
                <c:pt idx="339">
                  <c:v>0.19800000000000001</c:v>
                </c:pt>
                <c:pt idx="340">
                  <c:v>0.2</c:v>
                </c:pt>
                <c:pt idx="341">
                  <c:v>0.2</c:v>
                </c:pt>
                <c:pt idx="342">
                  <c:v>0.2</c:v>
                </c:pt>
                <c:pt idx="343">
                  <c:v>0.2</c:v>
                </c:pt>
                <c:pt idx="344">
                  <c:v>0.2</c:v>
                </c:pt>
                <c:pt idx="345">
                  <c:v>0.20200000000000001</c:v>
                </c:pt>
                <c:pt idx="346">
                  <c:v>0.20200000000000001</c:v>
                </c:pt>
                <c:pt idx="347">
                  <c:v>0.20399999999999999</c:v>
                </c:pt>
                <c:pt idx="348">
                  <c:v>0.20399999999999999</c:v>
                </c:pt>
                <c:pt idx="349">
                  <c:v>0.20599999999999999</c:v>
                </c:pt>
                <c:pt idx="350">
                  <c:v>0.20599999999999999</c:v>
                </c:pt>
                <c:pt idx="351">
                  <c:v>0.20799999999999999</c:v>
                </c:pt>
                <c:pt idx="352">
                  <c:v>0.20799999999999999</c:v>
                </c:pt>
                <c:pt idx="353">
                  <c:v>0.20799999999999999</c:v>
                </c:pt>
                <c:pt idx="354">
                  <c:v>0.20799999999999999</c:v>
                </c:pt>
                <c:pt idx="355">
                  <c:v>0.21</c:v>
                </c:pt>
                <c:pt idx="356">
                  <c:v>0.21</c:v>
                </c:pt>
                <c:pt idx="357">
                  <c:v>0.21199999999999999</c:v>
                </c:pt>
              </c:numCache>
            </c:numRef>
          </c:xVal>
          <c:yVal>
            <c:numRef>
              <c:f>'CWR  C1-C7'!$F$3:$F$360</c:f>
              <c:numCache>
                <c:formatCode>General</c:formatCode>
                <c:ptCount val="358"/>
                <c:pt idx="0">
                  <c:v>0</c:v>
                </c:pt>
                <c:pt idx="1">
                  <c:v>28.435680000000001</c:v>
                </c:pt>
                <c:pt idx="2">
                  <c:v>28.435680000000001</c:v>
                </c:pt>
                <c:pt idx="3">
                  <c:v>28.588560000000001</c:v>
                </c:pt>
                <c:pt idx="4">
                  <c:v>28.741440000000001</c:v>
                </c:pt>
                <c:pt idx="5">
                  <c:v>28.741440000000001</c:v>
                </c:pt>
                <c:pt idx="6">
                  <c:v>28.741440000000001</c:v>
                </c:pt>
                <c:pt idx="7">
                  <c:v>28.741440000000001</c:v>
                </c:pt>
                <c:pt idx="8">
                  <c:v>28.89432</c:v>
                </c:pt>
                <c:pt idx="9">
                  <c:v>29.0472</c:v>
                </c:pt>
                <c:pt idx="10">
                  <c:v>29.0472</c:v>
                </c:pt>
                <c:pt idx="11">
                  <c:v>29.20008</c:v>
                </c:pt>
                <c:pt idx="12">
                  <c:v>29.505839999999999</c:v>
                </c:pt>
                <c:pt idx="13">
                  <c:v>29.352959999999999</c:v>
                </c:pt>
                <c:pt idx="14">
                  <c:v>29.505839999999999</c:v>
                </c:pt>
                <c:pt idx="15">
                  <c:v>29.505839999999999</c:v>
                </c:pt>
                <c:pt idx="16">
                  <c:v>29.658719999999999</c:v>
                </c:pt>
                <c:pt idx="17">
                  <c:v>29.811599999999999</c:v>
                </c:pt>
                <c:pt idx="18">
                  <c:v>29.811599999999999</c:v>
                </c:pt>
                <c:pt idx="19">
                  <c:v>29.811599999999999</c:v>
                </c:pt>
                <c:pt idx="20">
                  <c:v>29.811599999999999</c:v>
                </c:pt>
                <c:pt idx="21">
                  <c:v>29.811599999999999</c:v>
                </c:pt>
                <c:pt idx="22">
                  <c:v>29.964479999999998</c:v>
                </c:pt>
                <c:pt idx="23">
                  <c:v>30.117360000000001</c:v>
                </c:pt>
                <c:pt idx="24">
                  <c:v>30.117360000000001</c:v>
                </c:pt>
                <c:pt idx="25">
                  <c:v>30.270240000000001</c:v>
                </c:pt>
                <c:pt idx="26">
                  <c:v>30.270240000000001</c:v>
                </c:pt>
                <c:pt idx="27">
                  <c:v>30.270240000000001</c:v>
                </c:pt>
                <c:pt idx="28">
                  <c:v>30.423120000000001</c:v>
                </c:pt>
                <c:pt idx="29">
                  <c:v>30.576000000000001</c:v>
                </c:pt>
                <c:pt idx="30">
                  <c:v>30.576000000000001</c:v>
                </c:pt>
                <c:pt idx="31">
                  <c:v>30.576000000000001</c:v>
                </c:pt>
                <c:pt idx="32">
                  <c:v>30.576000000000001</c:v>
                </c:pt>
                <c:pt idx="33">
                  <c:v>30.72888</c:v>
                </c:pt>
                <c:pt idx="34">
                  <c:v>30.88176</c:v>
                </c:pt>
                <c:pt idx="35">
                  <c:v>30.88176</c:v>
                </c:pt>
                <c:pt idx="36">
                  <c:v>30.88176</c:v>
                </c:pt>
                <c:pt idx="37">
                  <c:v>31.187519999999999</c:v>
                </c:pt>
                <c:pt idx="38">
                  <c:v>30.88176</c:v>
                </c:pt>
                <c:pt idx="39">
                  <c:v>30.88176</c:v>
                </c:pt>
                <c:pt idx="40">
                  <c:v>30.88176</c:v>
                </c:pt>
                <c:pt idx="41">
                  <c:v>31.03464</c:v>
                </c:pt>
                <c:pt idx="42">
                  <c:v>31.03464</c:v>
                </c:pt>
                <c:pt idx="43">
                  <c:v>31.03464</c:v>
                </c:pt>
                <c:pt idx="44">
                  <c:v>31.187519999999999</c:v>
                </c:pt>
                <c:pt idx="45">
                  <c:v>31.187519999999999</c:v>
                </c:pt>
                <c:pt idx="46">
                  <c:v>31.493279999999999</c:v>
                </c:pt>
                <c:pt idx="47">
                  <c:v>32.869199999999999</c:v>
                </c:pt>
                <c:pt idx="48">
                  <c:v>33.633600000000001</c:v>
                </c:pt>
                <c:pt idx="49">
                  <c:v>33.633600000000001</c:v>
                </c:pt>
                <c:pt idx="50">
                  <c:v>33.786479999999997</c:v>
                </c:pt>
                <c:pt idx="51">
                  <c:v>34.092239999999997</c:v>
                </c:pt>
                <c:pt idx="52">
                  <c:v>34.550879999999999</c:v>
                </c:pt>
                <c:pt idx="53">
                  <c:v>35.315280000000001</c:v>
                </c:pt>
                <c:pt idx="54">
                  <c:v>35.773919999999997</c:v>
                </c:pt>
                <c:pt idx="55">
                  <c:v>36.079680000000003</c:v>
                </c:pt>
                <c:pt idx="56">
                  <c:v>36.691200000000002</c:v>
                </c:pt>
                <c:pt idx="57">
                  <c:v>37.149839999999998</c:v>
                </c:pt>
                <c:pt idx="58">
                  <c:v>37.761360000000003</c:v>
                </c:pt>
                <c:pt idx="59">
                  <c:v>38.372880000000002</c:v>
                </c:pt>
                <c:pt idx="60">
                  <c:v>39.137279999999997</c:v>
                </c:pt>
                <c:pt idx="61">
                  <c:v>39.748800000000003</c:v>
                </c:pt>
                <c:pt idx="62">
                  <c:v>40.818959999999997</c:v>
                </c:pt>
                <c:pt idx="63">
                  <c:v>41.889119999999998</c:v>
                </c:pt>
                <c:pt idx="64">
                  <c:v>43.112160000000003</c:v>
                </c:pt>
                <c:pt idx="65">
                  <c:v>44.029440000000001</c:v>
                </c:pt>
                <c:pt idx="66">
                  <c:v>45.099600000000002</c:v>
                </c:pt>
                <c:pt idx="67">
                  <c:v>46.32264</c:v>
                </c:pt>
                <c:pt idx="68">
                  <c:v>47.545679999999997</c:v>
                </c:pt>
                <c:pt idx="69">
                  <c:v>48.768720000000002</c:v>
                </c:pt>
                <c:pt idx="70">
                  <c:v>49.991759999999999</c:v>
                </c:pt>
                <c:pt idx="71">
                  <c:v>51.214799999999997</c:v>
                </c:pt>
                <c:pt idx="72">
                  <c:v>52.437840000000001</c:v>
                </c:pt>
                <c:pt idx="73">
                  <c:v>54.119520000000001</c:v>
                </c:pt>
                <c:pt idx="74">
                  <c:v>55.801200000000001</c:v>
                </c:pt>
                <c:pt idx="75">
                  <c:v>57.788640000000001</c:v>
                </c:pt>
                <c:pt idx="76">
                  <c:v>59.317439999999998</c:v>
                </c:pt>
                <c:pt idx="77">
                  <c:v>58.247280000000003</c:v>
                </c:pt>
                <c:pt idx="78">
                  <c:v>59.164560000000002</c:v>
                </c:pt>
                <c:pt idx="79">
                  <c:v>63.4452</c:v>
                </c:pt>
                <c:pt idx="80">
                  <c:v>66.197040000000001</c:v>
                </c:pt>
                <c:pt idx="81">
                  <c:v>69.101759999999999</c:v>
                </c:pt>
                <c:pt idx="82">
                  <c:v>72.159360000000007</c:v>
                </c:pt>
                <c:pt idx="83">
                  <c:v>75.369839999999996</c:v>
                </c:pt>
                <c:pt idx="84">
                  <c:v>78.58032</c:v>
                </c:pt>
                <c:pt idx="85">
                  <c:v>81.943680000000001</c:v>
                </c:pt>
                <c:pt idx="86">
                  <c:v>84.695520000000002</c:v>
                </c:pt>
                <c:pt idx="87">
                  <c:v>87.753119999999996</c:v>
                </c:pt>
                <c:pt idx="88">
                  <c:v>90.9636</c:v>
                </c:pt>
                <c:pt idx="89">
                  <c:v>94.174080000000004</c:v>
                </c:pt>
                <c:pt idx="90">
                  <c:v>97.843199999999996</c:v>
                </c:pt>
                <c:pt idx="91">
                  <c:v>101.35944000000001</c:v>
                </c:pt>
                <c:pt idx="92">
                  <c:v>105.18143999999999</c:v>
                </c:pt>
                <c:pt idx="93">
                  <c:v>108.85056</c:v>
                </c:pt>
                <c:pt idx="94">
                  <c:v>113.13120000000001</c:v>
                </c:pt>
                <c:pt idx="95">
                  <c:v>117.10608000000001</c:v>
                </c:pt>
                <c:pt idx="96">
                  <c:v>121.08096</c:v>
                </c:pt>
                <c:pt idx="97">
                  <c:v>124.90295999999999</c:v>
                </c:pt>
                <c:pt idx="98">
                  <c:v>128.41919999999999</c:v>
                </c:pt>
                <c:pt idx="99">
                  <c:v>132.08832000000001</c:v>
                </c:pt>
                <c:pt idx="100">
                  <c:v>135.75744</c:v>
                </c:pt>
                <c:pt idx="101">
                  <c:v>139.57944000000001</c:v>
                </c:pt>
                <c:pt idx="102">
                  <c:v>144.01295999999999</c:v>
                </c:pt>
                <c:pt idx="103">
                  <c:v>148.59935999999999</c:v>
                </c:pt>
                <c:pt idx="104">
                  <c:v>153.03288000000001</c:v>
                </c:pt>
                <c:pt idx="105">
                  <c:v>157.46639999999999</c:v>
                </c:pt>
                <c:pt idx="106">
                  <c:v>162.05279999999999</c:v>
                </c:pt>
                <c:pt idx="107">
                  <c:v>166.33344</c:v>
                </c:pt>
                <c:pt idx="108">
                  <c:v>170.91983999999999</c:v>
                </c:pt>
                <c:pt idx="109">
                  <c:v>175.96487999999999</c:v>
                </c:pt>
                <c:pt idx="110">
                  <c:v>181.1628</c:v>
                </c:pt>
                <c:pt idx="111">
                  <c:v>186.36071999999999</c:v>
                </c:pt>
                <c:pt idx="112">
                  <c:v>191.71152000000001</c:v>
                </c:pt>
                <c:pt idx="113">
                  <c:v>197.21520000000001</c:v>
                </c:pt>
                <c:pt idx="114">
                  <c:v>202.71888000000001</c:v>
                </c:pt>
                <c:pt idx="115">
                  <c:v>208.52832000000001</c:v>
                </c:pt>
                <c:pt idx="116">
                  <c:v>220.1472</c:v>
                </c:pt>
                <c:pt idx="117">
                  <c:v>225.95663999999999</c:v>
                </c:pt>
                <c:pt idx="118">
                  <c:v>231.76607999999999</c:v>
                </c:pt>
                <c:pt idx="119">
                  <c:v>237.88128</c:v>
                </c:pt>
                <c:pt idx="120">
                  <c:v>243.69072</c:v>
                </c:pt>
                <c:pt idx="121">
                  <c:v>249.9588</c:v>
                </c:pt>
                <c:pt idx="122">
                  <c:v>256.22687999999999</c:v>
                </c:pt>
                <c:pt idx="123">
                  <c:v>262.49495999999999</c:v>
                </c:pt>
                <c:pt idx="124">
                  <c:v>269.06880000000001</c:v>
                </c:pt>
                <c:pt idx="125">
                  <c:v>275.64263999999997</c:v>
                </c:pt>
                <c:pt idx="126">
                  <c:v>282.36935999999997</c:v>
                </c:pt>
                <c:pt idx="127">
                  <c:v>289.24896000000001</c:v>
                </c:pt>
                <c:pt idx="128">
                  <c:v>295.82279999999997</c:v>
                </c:pt>
                <c:pt idx="129">
                  <c:v>302.85527999999999</c:v>
                </c:pt>
                <c:pt idx="130">
                  <c:v>310.04064</c:v>
                </c:pt>
                <c:pt idx="131">
                  <c:v>317.226</c:v>
                </c:pt>
                <c:pt idx="132">
                  <c:v>324.56423999999998</c:v>
                </c:pt>
                <c:pt idx="133">
                  <c:v>331.90248000000003</c:v>
                </c:pt>
                <c:pt idx="134">
                  <c:v>339.54647999999997</c:v>
                </c:pt>
                <c:pt idx="135">
                  <c:v>346.88472000000002</c:v>
                </c:pt>
                <c:pt idx="136">
                  <c:v>354.37583999999998</c:v>
                </c:pt>
                <c:pt idx="137">
                  <c:v>362.01983999999999</c:v>
                </c:pt>
                <c:pt idx="138">
                  <c:v>369.51096000000001</c:v>
                </c:pt>
                <c:pt idx="139">
                  <c:v>377.15496000000002</c:v>
                </c:pt>
                <c:pt idx="140">
                  <c:v>384.95184</c:v>
                </c:pt>
                <c:pt idx="141">
                  <c:v>392.90159999999997</c:v>
                </c:pt>
                <c:pt idx="142">
                  <c:v>401.00423999999998</c:v>
                </c:pt>
                <c:pt idx="143">
                  <c:v>409.41264000000001</c:v>
                </c:pt>
                <c:pt idx="144">
                  <c:v>417.97392000000002</c:v>
                </c:pt>
                <c:pt idx="145">
                  <c:v>426.53519999999997</c:v>
                </c:pt>
                <c:pt idx="146">
                  <c:v>434.9436</c:v>
                </c:pt>
                <c:pt idx="147">
                  <c:v>443.19911999999999</c:v>
                </c:pt>
                <c:pt idx="148">
                  <c:v>449.92583999999999</c:v>
                </c:pt>
                <c:pt idx="149">
                  <c:v>458.02848</c:v>
                </c:pt>
                <c:pt idx="150">
                  <c:v>465.97824000000003</c:v>
                </c:pt>
                <c:pt idx="151">
                  <c:v>473.928</c:v>
                </c:pt>
                <c:pt idx="152">
                  <c:v>481.572</c:v>
                </c:pt>
                <c:pt idx="153">
                  <c:v>488.91023999999999</c:v>
                </c:pt>
                <c:pt idx="154">
                  <c:v>495.78984000000003</c:v>
                </c:pt>
                <c:pt idx="155">
                  <c:v>502.21080000000001</c:v>
                </c:pt>
                <c:pt idx="156">
                  <c:v>508.47888</c:v>
                </c:pt>
                <c:pt idx="157">
                  <c:v>514.59407999999996</c:v>
                </c:pt>
                <c:pt idx="158">
                  <c:v>520.40351999999996</c:v>
                </c:pt>
                <c:pt idx="159">
                  <c:v>525.90719999999999</c:v>
                </c:pt>
                <c:pt idx="160">
                  <c:v>531.25800000000004</c:v>
                </c:pt>
                <c:pt idx="161">
                  <c:v>536.45591999999999</c:v>
                </c:pt>
                <c:pt idx="162">
                  <c:v>541.34807999999998</c:v>
                </c:pt>
                <c:pt idx="163">
                  <c:v>546.54600000000005</c:v>
                </c:pt>
                <c:pt idx="164">
                  <c:v>551.13239999999996</c:v>
                </c:pt>
                <c:pt idx="165">
                  <c:v>555.41304000000002</c:v>
                </c:pt>
                <c:pt idx="166">
                  <c:v>559.54079999999999</c:v>
                </c:pt>
                <c:pt idx="167">
                  <c:v>563.20992000000001</c:v>
                </c:pt>
                <c:pt idx="168">
                  <c:v>566.87904000000003</c:v>
                </c:pt>
                <c:pt idx="169">
                  <c:v>570.24239999999998</c:v>
                </c:pt>
                <c:pt idx="170">
                  <c:v>573.60576000000003</c:v>
                </c:pt>
                <c:pt idx="171">
                  <c:v>575.44032000000004</c:v>
                </c:pt>
                <c:pt idx="172">
                  <c:v>576.35760000000005</c:v>
                </c:pt>
                <c:pt idx="173">
                  <c:v>578.03927999999996</c:v>
                </c:pt>
                <c:pt idx="174">
                  <c:v>580.79111999999998</c:v>
                </c:pt>
                <c:pt idx="175">
                  <c:v>582.01415999999995</c:v>
                </c:pt>
                <c:pt idx="176">
                  <c:v>581.70839999999998</c:v>
                </c:pt>
                <c:pt idx="177">
                  <c:v>580.94399999999996</c:v>
                </c:pt>
                <c:pt idx="178">
                  <c:v>578.6508</c:v>
                </c:pt>
                <c:pt idx="179">
                  <c:v>578.80367999999999</c:v>
                </c:pt>
                <c:pt idx="180">
                  <c:v>581.70839999999998</c:v>
                </c:pt>
                <c:pt idx="181">
                  <c:v>581.40264000000002</c:v>
                </c:pt>
                <c:pt idx="182">
                  <c:v>582.47280000000001</c:v>
                </c:pt>
                <c:pt idx="183">
                  <c:v>580.79111999999998</c:v>
                </c:pt>
                <c:pt idx="184">
                  <c:v>579.56808000000001</c:v>
                </c:pt>
                <c:pt idx="185">
                  <c:v>581.24976000000004</c:v>
                </c:pt>
                <c:pt idx="186">
                  <c:v>581.40264000000002</c:v>
                </c:pt>
                <c:pt idx="187">
                  <c:v>581.55552</c:v>
                </c:pt>
                <c:pt idx="188">
                  <c:v>582.31992000000002</c:v>
                </c:pt>
                <c:pt idx="189">
                  <c:v>582.77855999999997</c:v>
                </c:pt>
                <c:pt idx="190">
                  <c:v>584.76599999999996</c:v>
                </c:pt>
                <c:pt idx="191">
                  <c:v>585.37752</c:v>
                </c:pt>
                <c:pt idx="192">
                  <c:v>577.73352</c:v>
                </c:pt>
                <c:pt idx="193">
                  <c:v>590.57543999999996</c:v>
                </c:pt>
                <c:pt idx="194">
                  <c:v>595.77336000000003</c:v>
                </c:pt>
                <c:pt idx="195">
                  <c:v>598.52520000000004</c:v>
                </c:pt>
                <c:pt idx="196">
                  <c:v>600.8184</c:v>
                </c:pt>
                <c:pt idx="197">
                  <c:v>602.80583999999999</c:v>
                </c:pt>
                <c:pt idx="198">
                  <c:v>604.6404</c:v>
                </c:pt>
                <c:pt idx="199">
                  <c:v>607.08648000000005</c:v>
                </c:pt>
                <c:pt idx="200">
                  <c:v>609.53255999999999</c:v>
                </c:pt>
                <c:pt idx="201">
                  <c:v>611.52</c:v>
                </c:pt>
                <c:pt idx="202">
                  <c:v>613.81320000000005</c:v>
                </c:pt>
                <c:pt idx="203">
                  <c:v>616.10640000000001</c:v>
                </c:pt>
                <c:pt idx="204">
                  <c:v>618.24671999999998</c:v>
                </c:pt>
                <c:pt idx="205">
                  <c:v>620.23415999999997</c:v>
                </c:pt>
                <c:pt idx="206">
                  <c:v>622.22159999999997</c:v>
                </c:pt>
                <c:pt idx="207">
                  <c:v>624.05615999999998</c:v>
                </c:pt>
                <c:pt idx="208">
                  <c:v>625.89071999999999</c:v>
                </c:pt>
                <c:pt idx="209">
                  <c:v>627.87815999999998</c:v>
                </c:pt>
                <c:pt idx="210">
                  <c:v>630.01847999999995</c:v>
                </c:pt>
                <c:pt idx="211">
                  <c:v>631.70015999999998</c:v>
                </c:pt>
                <c:pt idx="212">
                  <c:v>633.38184000000001</c:v>
                </c:pt>
                <c:pt idx="213">
                  <c:v>635.52215999999999</c:v>
                </c:pt>
                <c:pt idx="214">
                  <c:v>637.35672</c:v>
                </c:pt>
                <c:pt idx="215">
                  <c:v>638.88552000000004</c:v>
                </c:pt>
                <c:pt idx="216">
                  <c:v>640.41431999999998</c:v>
                </c:pt>
                <c:pt idx="217">
                  <c:v>641.94312000000002</c:v>
                </c:pt>
                <c:pt idx="218">
                  <c:v>643.47191999999995</c:v>
                </c:pt>
                <c:pt idx="219">
                  <c:v>645.00072</c:v>
                </c:pt>
                <c:pt idx="220">
                  <c:v>646.83528000000001</c:v>
                </c:pt>
                <c:pt idx="221">
                  <c:v>648.51696000000004</c:v>
                </c:pt>
                <c:pt idx="222">
                  <c:v>650.04575999999997</c:v>
                </c:pt>
                <c:pt idx="223">
                  <c:v>651.57456000000002</c:v>
                </c:pt>
                <c:pt idx="224">
                  <c:v>652.95047999999997</c:v>
                </c:pt>
                <c:pt idx="225">
                  <c:v>654.32640000000004</c:v>
                </c:pt>
                <c:pt idx="226">
                  <c:v>655.70231999999999</c:v>
                </c:pt>
                <c:pt idx="227">
                  <c:v>657.38400000000001</c:v>
                </c:pt>
                <c:pt idx="228">
                  <c:v>659.06568000000004</c:v>
                </c:pt>
                <c:pt idx="229">
                  <c:v>660.59447999999998</c:v>
                </c:pt>
                <c:pt idx="230">
                  <c:v>661.97040000000004</c:v>
                </c:pt>
                <c:pt idx="231">
                  <c:v>662.58191999999997</c:v>
                </c:pt>
                <c:pt idx="232">
                  <c:v>663.49919999999997</c:v>
                </c:pt>
                <c:pt idx="233">
                  <c:v>664.72224000000006</c:v>
                </c:pt>
                <c:pt idx="234">
                  <c:v>665.94528000000003</c:v>
                </c:pt>
                <c:pt idx="235">
                  <c:v>667.32119999999998</c:v>
                </c:pt>
                <c:pt idx="236">
                  <c:v>668.69712000000004</c:v>
                </c:pt>
                <c:pt idx="237">
                  <c:v>670.07303999999999</c:v>
                </c:pt>
                <c:pt idx="238">
                  <c:v>670.99032</c:v>
                </c:pt>
                <c:pt idx="239">
                  <c:v>672.06047999999998</c:v>
                </c:pt>
                <c:pt idx="240">
                  <c:v>673.13063999999997</c:v>
                </c:pt>
                <c:pt idx="241">
                  <c:v>674.50656000000004</c:v>
                </c:pt>
                <c:pt idx="242">
                  <c:v>675.88247999999999</c:v>
                </c:pt>
                <c:pt idx="243">
                  <c:v>677.10551999999996</c:v>
                </c:pt>
                <c:pt idx="244">
                  <c:v>678.02279999999996</c:v>
                </c:pt>
                <c:pt idx="245">
                  <c:v>678.63432</c:v>
                </c:pt>
                <c:pt idx="246">
                  <c:v>679.09295999999995</c:v>
                </c:pt>
                <c:pt idx="247">
                  <c:v>680.01023999999995</c:v>
                </c:pt>
                <c:pt idx="248">
                  <c:v>680.62175999999999</c:v>
                </c:pt>
                <c:pt idx="249">
                  <c:v>681.69191999999998</c:v>
                </c:pt>
                <c:pt idx="250">
                  <c:v>682.76207999999997</c:v>
                </c:pt>
                <c:pt idx="251">
                  <c:v>683.52647999999999</c:v>
                </c:pt>
                <c:pt idx="252">
                  <c:v>684.74951999999996</c:v>
                </c:pt>
                <c:pt idx="253">
                  <c:v>685.36104</c:v>
                </c:pt>
                <c:pt idx="254">
                  <c:v>686.27832000000001</c:v>
                </c:pt>
                <c:pt idx="255">
                  <c:v>687.19560000000001</c:v>
                </c:pt>
                <c:pt idx="256">
                  <c:v>688.11288000000002</c:v>
                </c:pt>
                <c:pt idx="257">
                  <c:v>689.03016000000002</c:v>
                </c:pt>
                <c:pt idx="258">
                  <c:v>690.10032000000001</c:v>
                </c:pt>
                <c:pt idx="259">
                  <c:v>690.86472000000003</c:v>
                </c:pt>
                <c:pt idx="260">
                  <c:v>691.17048</c:v>
                </c:pt>
                <c:pt idx="261">
                  <c:v>691.01760000000002</c:v>
                </c:pt>
                <c:pt idx="262">
                  <c:v>691.17048</c:v>
                </c:pt>
                <c:pt idx="263">
                  <c:v>692.08776</c:v>
                </c:pt>
                <c:pt idx="264">
                  <c:v>692.85216000000003</c:v>
                </c:pt>
                <c:pt idx="265">
                  <c:v>693.61656000000005</c:v>
                </c:pt>
                <c:pt idx="266">
                  <c:v>694.38095999999996</c:v>
                </c:pt>
                <c:pt idx="267">
                  <c:v>694.83960000000002</c:v>
                </c:pt>
                <c:pt idx="268">
                  <c:v>695.29823999999996</c:v>
                </c:pt>
                <c:pt idx="269">
                  <c:v>695.90976000000001</c:v>
                </c:pt>
                <c:pt idx="270">
                  <c:v>696.67416000000003</c:v>
                </c:pt>
                <c:pt idx="271">
                  <c:v>697.43856000000005</c:v>
                </c:pt>
                <c:pt idx="272">
                  <c:v>698.05007999999998</c:v>
                </c:pt>
                <c:pt idx="273">
                  <c:v>698.35583999999994</c:v>
                </c:pt>
                <c:pt idx="274">
                  <c:v>698.66160000000002</c:v>
                </c:pt>
                <c:pt idx="275">
                  <c:v>698.35583999999994</c:v>
                </c:pt>
                <c:pt idx="276">
                  <c:v>697.8972</c:v>
                </c:pt>
                <c:pt idx="277">
                  <c:v>698.35583999999994</c:v>
                </c:pt>
                <c:pt idx="278">
                  <c:v>699.12023999999997</c:v>
                </c:pt>
                <c:pt idx="279">
                  <c:v>699.73176000000001</c:v>
                </c:pt>
                <c:pt idx="280">
                  <c:v>700.49616000000003</c:v>
                </c:pt>
                <c:pt idx="281">
                  <c:v>700.64904000000001</c:v>
                </c:pt>
                <c:pt idx="282">
                  <c:v>700.95479999999998</c:v>
                </c:pt>
                <c:pt idx="283">
                  <c:v>701.26056000000005</c:v>
                </c:pt>
                <c:pt idx="284">
                  <c:v>701.87207999999998</c:v>
                </c:pt>
                <c:pt idx="285">
                  <c:v>702.48360000000002</c:v>
                </c:pt>
                <c:pt idx="286">
                  <c:v>702.94223999999997</c:v>
                </c:pt>
                <c:pt idx="287">
                  <c:v>703.24800000000005</c:v>
                </c:pt>
                <c:pt idx="288">
                  <c:v>703.24800000000005</c:v>
                </c:pt>
                <c:pt idx="289">
                  <c:v>703.24800000000005</c:v>
                </c:pt>
                <c:pt idx="290">
                  <c:v>702.17783999999995</c:v>
                </c:pt>
                <c:pt idx="291">
                  <c:v>702.17783999999995</c:v>
                </c:pt>
                <c:pt idx="292">
                  <c:v>702.02495999999996</c:v>
                </c:pt>
                <c:pt idx="293">
                  <c:v>702.63648000000001</c:v>
                </c:pt>
                <c:pt idx="294">
                  <c:v>702.94223999999997</c:v>
                </c:pt>
                <c:pt idx="295">
                  <c:v>703.40088000000003</c:v>
                </c:pt>
                <c:pt idx="296">
                  <c:v>703.70663999999999</c:v>
                </c:pt>
                <c:pt idx="297">
                  <c:v>703.70663999999999</c:v>
                </c:pt>
                <c:pt idx="298">
                  <c:v>704.01239999999996</c:v>
                </c:pt>
                <c:pt idx="299">
                  <c:v>704.31816000000003</c:v>
                </c:pt>
                <c:pt idx="300">
                  <c:v>704.77679999999998</c:v>
                </c:pt>
                <c:pt idx="301">
                  <c:v>704.92967999999996</c:v>
                </c:pt>
                <c:pt idx="302">
                  <c:v>704.92967999999996</c:v>
                </c:pt>
                <c:pt idx="303">
                  <c:v>704.16528000000005</c:v>
                </c:pt>
                <c:pt idx="304">
                  <c:v>703.70663999999999</c:v>
                </c:pt>
                <c:pt idx="305">
                  <c:v>703.24800000000005</c:v>
                </c:pt>
                <c:pt idx="306">
                  <c:v>703.24800000000005</c:v>
                </c:pt>
                <c:pt idx="307">
                  <c:v>703.40088000000003</c:v>
                </c:pt>
                <c:pt idx="308">
                  <c:v>703.85951999999997</c:v>
                </c:pt>
                <c:pt idx="309">
                  <c:v>704.01239999999996</c:v>
                </c:pt>
                <c:pt idx="310">
                  <c:v>704.01239999999996</c:v>
                </c:pt>
                <c:pt idx="311">
                  <c:v>703.85951999999997</c:v>
                </c:pt>
                <c:pt idx="312">
                  <c:v>704.01239999999996</c:v>
                </c:pt>
                <c:pt idx="313">
                  <c:v>704.16528000000005</c:v>
                </c:pt>
                <c:pt idx="314">
                  <c:v>704.16528000000005</c:v>
                </c:pt>
                <c:pt idx="315">
                  <c:v>704.01239999999996</c:v>
                </c:pt>
                <c:pt idx="316">
                  <c:v>703.24800000000005</c:v>
                </c:pt>
                <c:pt idx="317">
                  <c:v>702.78935999999999</c:v>
                </c:pt>
                <c:pt idx="318">
                  <c:v>702.17783999999995</c:v>
                </c:pt>
                <c:pt idx="319">
                  <c:v>701.56632000000002</c:v>
                </c:pt>
                <c:pt idx="320">
                  <c:v>701.56632000000002</c:v>
                </c:pt>
                <c:pt idx="321">
                  <c:v>701.56632000000002</c:v>
                </c:pt>
                <c:pt idx="322">
                  <c:v>701.41344000000004</c:v>
                </c:pt>
                <c:pt idx="323">
                  <c:v>701.26056000000005</c:v>
                </c:pt>
                <c:pt idx="324">
                  <c:v>700.64904000000001</c:v>
                </c:pt>
                <c:pt idx="325">
                  <c:v>700.49616000000003</c:v>
                </c:pt>
                <c:pt idx="326">
                  <c:v>700.19039999999995</c:v>
                </c:pt>
                <c:pt idx="327">
                  <c:v>699.73176000000001</c:v>
                </c:pt>
                <c:pt idx="328">
                  <c:v>698.81448</c:v>
                </c:pt>
                <c:pt idx="329">
                  <c:v>697.74432000000002</c:v>
                </c:pt>
                <c:pt idx="330">
                  <c:v>696.82704000000001</c:v>
                </c:pt>
                <c:pt idx="331">
                  <c:v>695.90976000000001</c:v>
                </c:pt>
                <c:pt idx="332">
                  <c:v>693.92232000000001</c:v>
                </c:pt>
                <c:pt idx="333">
                  <c:v>692.85216000000003</c:v>
                </c:pt>
                <c:pt idx="334">
                  <c:v>691.78200000000004</c:v>
                </c:pt>
                <c:pt idx="335">
                  <c:v>690.40607999999997</c:v>
                </c:pt>
                <c:pt idx="336">
                  <c:v>689.03016000000002</c:v>
                </c:pt>
                <c:pt idx="337">
                  <c:v>686.88984000000005</c:v>
                </c:pt>
                <c:pt idx="338">
                  <c:v>684.90239999999994</c:v>
                </c:pt>
                <c:pt idx="339">
                  <c:v>682.76207999999997</c:v>
                </c:pt>
                <c:pt idx="340">
                  <c:v>680.46888000000001</c:v>
                </c:pt>
                <c:pt idx="341">
                  <c:v>677.86991999999998</c:v>
                </c:pt>
                <c:pt idx="342">
                  <c:v>674.81232</c:v>
                </c:pt>
                <c:pt idx="343">
                  <c:v>671.60184000000004</c:v>
                </c:pt>
                <c:pt idx="344">
                  <c:v>667.93272000000002</c:v>
                </c:pt>
                <c:pt idx="345">
                  <c:v>663.95784000000003</c:v>
                </c:pt>
                <c:pt idx="346">
                  <c:v>660.13584000000003</c:v>
                </c:pt>
                <c:pt idx="347">
                  <c:v>655.70231999999999</c:v>
                </c:pt>
                <c:pt idx="348">
                  <c:v>650.50440000000003</c:v>
                </c:pt>
                <c:pt idx="349">
                  <c:v>645.30647999999997</c:v>
                </c:pt>
                <c:pt idx="350">
                  <c:v>639.95568000000003</c:v>
                </c:pt>
                <c:pt idx="351">
                  <c:v>633.84047999999996</c:v>
                </c:pt>
                <c:pt idx="352">
                  <c:v>627.57240000000002</c:v>
                </c:pt>
                <c:pt idx="353">
                  <c:v>620.08127999999999</c:v>
                </c:pt>
                <c:pt idx="354">
                  <c:v>610.60271999999998</c:v>
                </c:pt>
                <c:pt idx="355">
                  <c:v>599.28959999999995</c:v>
                </c:pt>
                <c:pt idx="356">
                  <c:v>584.30736000000002</c:v>
                </c:pt>
                <c:pt idx="357">
                  <c:v>561.52823999999998</c:v>
                </c:pt>
              </c:numCache>
            </c:numRef>
          </c:yVal>
          <c:smooth val="1"/>
          <c:extLst>
            <c:ext xmlns:c16="http://schemas.microsoft.com/office/drawing/2014/chart" uri="{C3380CC4-5D6E-409C-BE32-E72D297353CC}">
              <c16:uniqueId val="{00000002-178F-4A09-A7F1-5E3D9ED66438}"/>
            </c:ext>
          </c:extLst>
        </c:ser>
        <c:ser>
          <c:idx val="3"/>
          <c:order val="3"/>
          <c:tx>
            <c:v>CT4</c:v>
          </c:tx>
          <c:spPr>
            <a:ln w="19050" cap="rnd">
              <a:solidFill>
                <a:schemeClr val="accent4"/>
              </a:solidFill>
              <a:round/>
            </a:ln>
            <a:effectLst/>
          </c:spPr>
          <c:marker>
            <c:symbol val="none"/>
          </c:marker>
          <c:xVal>
            <c:numRef>
              <c:f>'CWR  C1-C7'!$G$3:$G$734</c:f>
              <c:numCache>
                <c:formatCode>General</c:formatCode>
                <c:ptCount val="732"/>
                <c:pt idx="0">
                  <c:v>0</c:v>
                </c:pt>
                <c:pt idx="1">
                  <c:v>2E-3</c:v>
                </c:pt>
                <c:pt idx="2">
                  <c:v>2E-3</c:v>
                </c:pt>
                <c:pt idx="3">
                  <c:v>2E-3</c:v>
                </c:pt>
                <c:pt idx="4">
                  <c:v>2E-3</c:v>
                </c:pt>
                <c:pt idx="5">
                  <c:v>2E-3</c:v>
                </c:pt>
                <c:pt idx="6">
                  <c:v>2E-3</c:v>
                </c:pt>
                <c:pt idx="7">
                  <c:v>2E-3</c:v>
                </c:pt>
                <c:pt idx="8">
                  <c:v>2E-3</c:v>
                </c:pt>
                <c:pt idx="9">
                  <c:v>2E-3</c:v>
                </c:pt>
                <c:pt idx="10">
                  <c:v>2E-3</c:v>
                </c:pt>
                <c:pt idx="11">
                  <c:v>2E-3</c:v>
                </c:pt>
                <c:pt idx="12">
                  <c:v>2E-3</c:v>
                </c:pt>
                <c:pt idx="13">
                  <c:v>2E-3</c:v>
                </c:pt>
                <c:pt idx="14">
                  <c:v>2E-3</c:v>
                </c:pt>
                <c:pt idx="15">
                  <c:v>2E-3</c:v>
                </c:pt>
                <c:pt idx="16">
                  <c:v>2E-3</c:v>
                </c:pt>
                <c:pt idx="17">
                  <c:v>2E-3</c:v>
                </c:pt>
                <c:pt idx="18">
                  <c:v>2E-3</c:v>
                </c:pt>
                <c:pt idx="19">
                  <c:v>2E-3</c:v>
                </c:pt>
                <c:pt idx="20">
                  <c:v>2E-3</c:v>
                </c:pt>
                <c:pt idx="21">
                  <c:v>2E-3</c:v>
                </c:pt>
                <c:pt idx="22">
                  <c:v>2E-3</c:v>
                </c:pt>
                <c:pt idx="23">
                  <c:v>4.0000000000000001E-3</c:v>
                </c:pt>
                <c:pt idx="24">
                  <c:v>4.0000000000000001E-3</c:v>
                </c:pt>
                <c:pt idx="25">
                  <c:v>4.0000000000000001E-3</c:v>
                </c:pt>
                <c:pt idx="26">
                  <c:v>4.0000000000000001E-3</c:v>
                </c:pt>
                <c:pt idx="27">
                  <c:v>4.0000000000000001E-3</c:v>
                </c:pt>
                <c:pt idx="28">
                  <c:v>4.0000000000000001E-3</c:v>
                </c:pt>
                <c:pt idx="29">
                  <c:v>4.0000000000000001E-3</c:v>
                </c:pt>
                <c:pt idx="30">
                  <c:v>4.0000000000000001E-3</c:v>
                </c:pt>
                <c:pt idx="31">
                  <c:v>4.0000000000000001E-3</c:v>
                </c:pt>
                <c:pt idx="32">
                  <c:v>4.0000000000000001E-3</c:v>
                </c:pt>
                <c:pt idx="33">
                  <c:v>4.0000000000000001E-3</c:v>
                </c:pt>
                <c:pt idx="34">
                  <c:v>4.0000000000000001E-3</c:v>
                </c:pt>
                <c:pt idx="35">
                  <c:v>4.0000000000000001E-3</c:v>
                </c:pt>
                <c:pt idx="36">
                  <c:v>4.0000000000000001E-3</c:v>
                </c:pt>
                <c:pt idx="37">
                  <c:v>4.0000000000000001E-3</c:v>
                </c:pt>
                <c:pt idx="38">
                  <c:v>4.0000000000000001E-3</c:v>
                </c:pt>
                <c:pt idx="39">
                  <c:v>4.0000000000000001E-3</c:v>
                </c:pt>
                <c:pt idx="40">
                  <c:v>4.0000000000000001E-3</c:v>
                </c:pt>
                <c:pt idx="41">
                  <c:v>4.0000000000000001E-3</c:v>
                </c:pt>
                <c:pt idx="42">
                  <c:v>4.0000000000000001E-3</c:v>
                </c:pt>
                <c:pt idx="43">
                  <c:v>4.0000000000000001E-3</c:v>
                </c:pt>
                <c:pt idx="44">
                  <c:v>4.0000000000000001E-3</c:v>
                </c:pt>
                <c:pt idx="45">
                  <c:v>6.0000000000000001E-3</c:v>
                </c:pt>
                <c:pt idx="46">
                  <c:v>6.0000000000000001E-3</c:v>
                </c:pt>
                <c:pt idx="47">
                  <c:v>6.0000000000000001E-3</c:v>
                </c:pt>
                <c:pt idx="48">
                  <c:v>6.0000000000000001E-3</c:v>
                </c:pt>
                <c:pt idx="49">
                  <c:v>6.0000000000000001E-3</c:v>
                </c:pt>
                <c:pt idx="50">
                  <c:v>6.0000000000000001E-3</c:v>
                </c:pt>
                <c:pt idx="51">
                  <c:v>6.0000000000000001E-3</c:v>
                </c:pt>
                <c:pt idx="52">
                  <c:v>8.0000000000000002E-3</c:v>
                </c:pt>
                <c:pt idx="53">
                  <c:v>8.0000000000000002E-3</c:v>
                </c:pt>
                <c:pt idx="54">
                  <c:v>8.0000000000000002E-3</c:v>
                </c:pt>
                <c:pt idx="55">
                  <c:v>8.0000000000000002E-3</c:v>
                </c:pt>
                <c:pt idx="56">
                  <c:v>8.0000000000000002E-3</c:v>
                </c:pt>
                <c:pt idx="57">
                  <c:v>8.0000000000000002E-3</c:v>
                </c:pt>
                <c:pt idx="58">
                  <c:v>8.0000000000000002E-3</c:v>
                </c:pt>
                <c:pt idx="59">
                  <c:v>8.0000000000000002E-3</c:v>
                </c:pt>
                <c:pt idx="60">
                  <c:v>8.0000000000000002E-3</c:v>
                </c:pt>
                <c:pt idx="61">
                  <c:v>0.01</c:v>
                </c:pt>
                <c:pt idx="62">
                  <c:v>0.01</c:v>
                </c:pt>
                <c:pt idx="63">
                  <c:v>0.01</c:v>
                </c:pt>
                <c:pt idx="64">
                  <c:v>0.01</c:v>
                </c:pt>
                <c:pt idx="65">
                  <c:v>0.01</c:v>
                </c:pt>
                <c:pt idx="66">
                  <c:v>1.2E-2</c:v>
                </c:pt>
                <c:pt idx="67">
                  <c:v>1.2E-2</c:v>
                </c:pt>
                <c:pt idx="68">
                  <c:v>1.2E-2</c:v>
                </c:pt>
                <c:pt idx="69">
                  <c:v>1.2E-2</c:v>
                </c:pt>
                <c:pt idx="70">
                  <c:v>1.2E-2</c:v>
                </c:pt>
                <c:pt idx="71">
                  <c:v>1.2E-2</c:v>
                </c:pt>
                <c:pt idx="72">
                  <c:v>1.4E-2</c:v>
                </c:pt>
                <c:pt idx="73">
                  <c:v>1.4E-2</c:v>
                </c:pt>
                <c:pt idx="74">
                  <c:v>1.4E-2</c:v>
                </c:pt>
                <c:pt idx="75">
                  <c:v>1.4E-2</c:v>
                </c:pt>
                <c:pt idx="76">
                  <c:v>1.4E-2</c:v>
                </c:pt>
                <c:pt idx="77">
                  <c:v>1.6E-2</c:v>
                </c:pt>
                <c:pt idx="78">
                  <c:v>1.6E-2</c:v>
                </c:pt>
                <c:pt idx="79">
                  <c:v>1.6E-2</c:v>
                </c:pt>
                <c:pt idx="80">
                  <c:v>1.6E-2</c:v>
                </c:pt>
                <c:pt idx="81">
                  <c:v>1.6E-2</c:v>
                </c:pt>
                <c:pt idx="82">
                  <c:v>1.6E-2</c:v>
                </c:pt>
                <c:pt idx="83">
                  <c:v>1.6E-2</c:v>
                </c:pt>
                <c:pt idx="84">
                  <c:v>1.6E-2</c:v>
                </c:pt>
                <c:pt idx="85">
                  <c:v>1.6E-2</c:v>
                </c:pt>
                <c:pt idx="86">
                  <c:v>1.6E-2</c:v>
                </c:pt>
                <c:pt idx="87">
                  <c:v>1.6E-2</c:v>
                </c:pt>
                <c:pt idx="88">
                  <c:v>1.7999999999999999E-2</c:v>
                </c:pt>
                <c:pt idx="89">
                  <c:v>1.7999999999999999E-2</c:v>
                </c:pt>
                <c:pt idx="90">
                  <c:v>1.7999999999999999E-2</c:v>
                </c:pt>
                <c:pt idx="91">
                  <c:v>1.7999999999999999E-2</c:v>
                </c:pt>
                <c:pt idx="92">
                  <c:v>1.7999999999999999E-2</c:v>
                </c:pt>
                <c:pt idx="93">
                  <c:v>1.7999999999999999E-2</c:v>
                </c:pt>
                <c:pt idx="94">
                  <c:v>0.02</c:v>
                </c:pt>
                <c:pt idx="95">
                  <c:v>0.02</c:v>
                </c:pt>
                <c:pt idx="96">
                  <c:v>0.02</c:v>
                </c:pt>
                <c:pt idx="97">
                  <c:v>0.02</c:v>
                </c:pt>
                <c:pt idx="98">
                  <c:v>0.02</c:v>
                </c:pt>
                <c:pt idx="99">
                  <c:v>0.02</c:v>
                </c:pt>
                <c:pt idx="100">
                  <c:v>2.1999999999999999E-2</c:v>
                </c:pt>
                <c:pt idx="101">
                  <c:v>2.1999999999999999E-2</c:v>
                </c:pt>
                <c:pt idx="102">
                  <c:v>2.1999999999999999E-2</c:v>
                </c:pt>
                <c:pt idx="103">
                  <c:v>2.1999999999999999E-2</c:v>
                </c:pt>
                <c:pt idx="104">
                  <c:v>2.1999999999999999E-2</c:v>
                </c:pt>
                <c:pt idx="105">
                  <c:v>2.4E-2</c:v>
                </c:pt>
                <c:pt idx="106">
                  <c:v>2.4E-2</c:v>
                </c:pt>
                <c:pt idx="107">
                  <c:v>2.4E-2</c:v>
                </c:pt>
                <c:pt idx="108">
                  <c:v>2.4E-2</c:v>
                </c:pt>
                <c:pt idx="109">
                  <c:v>2.4E-2</c:v>
                </c:pt>
                <c:pt idx="110">
                  <c:v>2.4E-2</c:v>
                </c:pt>
                <c:pt idx="111">
                  <c:v>2.4E-2</c:v>
                </c:pt>
                <c:pt idx="112">
                  <c:v>2.4E-2</c:v>
                </c:pt>
                <c:pt idx="113">
                  <c:v>2.4E-2</c:v>
                </c:pt>
                <c:pt idx="114">
                  <c:v>2.4E-2</c:v>
                </c:pt>
                <c:pt idx="115">
                  <c:v>2.4E-2</c:v>
                </c:pt>
                <c:pt idx="116">
                  <c:v>2.4E-2</c:v>
                </c:pt>
                <c:pt idx="117">
                  <c:v>2.5999999999999999E-2</c:v>
                </c:pt>
                <c:pt idx="118">
                  <c:v>2.5999999999999999E-2</c:v>
                </c:pt>
                <c:pt idx="119">
                  <c:v>2.5999999999999999E-2</c:v>
                </c:pt>
                <c:pt idx="120">
                  <c:v>2.5999999999999999E-2</c:v>
                </c:pt>
                <c:pt idx="121">
                  <c:v>2.5999999999999999E-2</c:v>
                </c:pt>
                <c:pt idx="122">
                  <c:v>2.8000000000000001E-2</c:v>
                </c:pt>
                <c:pt idx="123">
                  <c:v>2.8000000000000001E-2</c:v>
                </c:pt>
                <c:pt idx="124">
                  <c:v>2.8000000000000001E-2</c:v>
                </c:pt>
                <c:pt idx="125">
                  <c:v>2.8000000000000001E-2</c:v>
                </c:pt>
                <c:pt idx="126">
                  <c:v>2.8000000000000001E-2</c:v>
                </c:pt>
                <c:pt idx="127">
                  <c:v>2.8000000000000001E-2</c:v>
                </c:pt>
                <c:pt idx="128">
                  <c:v>0.03</c:v>
                </c:pt>
                <c:pt idx="129">
                  <c:v>0.03</c:v>
                </c:pt>
                <c:pt idx="130">
                  <c:v>0.03</c:v>
                </c:pt>
                <c:pt idx="131">
                  <c:v>0.03</c:v>
                </c:pt>
                <c:pt idx="132">
                  <c:v>0.03</c:v>
                </c:pt>
                <c:pt idx="133">
                  <c:v>0.03</c:v>
                </c:pt>
                <c:pt idx="134">
                  <c:v>3.2000000000000001E-2</c:v>
                </c:pt>
                <c:pt idx="135">
                  <c:v>3.2000000000000001E-2</c:v>
                </c:pt>
                <c:pt idx="136">
                  <c:v>3.2000000000000001E-2</c:v>
                </c:pt>
                <c:pt idx="137">
                  <c:v>3.2000000000000001E-2</c:v>
                </c:pt>
                <c:pt idx="138">
                  <c:v>3.2000000000000001E-2</c:v>
                </c:pt>
                <c:pt idx="139">
                  <c:v>3.2000000000000001E-2</c:v>
                </c:pt>
                <c:pt idx="140">
                  <c:v>3.2000000000000001E-2</c:v>
                </c:pt>
                <c:pt idx="141">
                  <c:v>3.2000000000000001E-2</c:v>
                </c:pt>
                <c:pt idx="142">
                  <c:v>3.2000000000000001E-2</c:v>
                </c:pt>
                <c:pt idx="143">
                  <c:v>3.2000000000000001E-2</c:v>
                </c:pt>
                <c:pt idx="144">
                  <c:v>3.2000000000000001E-2</c:v>
                </c:pt>
                <c:pt idx="145">
                  <c:v>3.2000000000000001E-2</c:v>
                </c:pt>
                <c:pt idx="146">
                  <c:v>3.4000000000000002E-2</c:v>
                </c:pt>
                <c:pt idx="147">
                  <c:v>3.4000000000000002E-2</c:v>
                </c:pt>
                <c:pt idx="148">
                  <c:v>3.4000000000000002E-2</c:v>
                </c:pt>
                <c:pt idx="149">
                  <c:v>3.4000000000000002E-2</c:v>
                </c:pt>
                <c:pt idx="150">
                  <c:v>3.4000000000000002E-2</c:v>
                </c:pt>
                <c:pt idx="151">
                  <c:v>3.4000000000000002E-2</c:v>
                </c:pt>
                <c:pt idx="152">
                  <c:v>3.5999999999999997E-2</c:v>
                </c:pt>
                <c:pt idx="153">
                  <c:v>3.5999999999999997E-2</c:v>
                </c:pt>
                <c:pt idx="154">
                  <c:v>3.5999999999999997E-2</c:v>
                </c:pt>
                <c:pt idx="155">
                  <c:v>3.5999999999999997E-2</c:v>
                </c:pt>
                <c:pt idx="156">
                  <c:v>3.5999999999999997E-2</c:v>
                </c:pt>
                <c:pt idx="157">
                  <c:v>3.5999999999999997E-2</c:v>
                </c:pt>
                <c:pt idx="158">
                  <c:v>3.7999999999999999E-2</c:v>
                </c:pt>
                <c:pt idx="159">
                  <c:v>3.7999999999999999E-2</c:v>
                </c:pt>
                <c:pt idx="160">
                  <c:v>3.7999999999999999E-2</c:v>
                </c:pt>
                <c:pt idx="161">
                  <c:v>3.7999999999999999E-2</c:v>
                </c:pt>
                <c:pt idx="162">
                  <c:v>3.7999999999999999E-2</c:v>
                </c:pt>
                <c:pt idx="163">
                  <c:v>3.7999999999999999E-2</c:v>
                </c:pt>
                <c:pt idx="164">
                  <c:v>0.04</c:v>
                </c:pt>
                <c:pt idx="165">
                  <c:v>0.04</c:v>
                </c:pt>
                <c:pt idx="166">
                  <c:v>0.04</c:v>
                </c:pt>
                <c:pt idx="167">
                  <c:v>0.04</c:v>
                </c:pt>
                <c:pt idx="168">
                  <c:v>0.04</c:v>
                </c:pt>
                <c:pt idx="169">
                  <c:v>0.04</c:v>
                </c:pt>
                <c:pt idx="170">
                  <c:v>0.04</c:v>
                </c:pt>
                <c:pt idx="171">
                  <c:v>0.04</c:v>
                </c:pt>
                <c:pt idx="172">
                  <c:v>0.04</c:v>
                </c:pt>
                <c:pt idx="173">
                  <c:v>0.04</c:v>
                </c:pt>
                <c:pt idx="174">
                  <c:v>0.04</c:v>
                </c:pt>
                <c:pt idx="175">
                  <c:v>0.04</c:v>
                </c:pt>
                <c:pt idx="176">
                  <c:v>4.2000000000000003E-2</c:v>
                </c:pt>
                <c:pt idx="177">
                  <c:v>4.2000000000000003E-2</c:v>
                </c:pt>
                <c:pt idx="178">
                  <c:v>4.2000000000000003E-2</c:v>
                </c:pt>
                <c:pt idx="179">
                  <c:v>4.2000000000000003E-2</c:v>
                </c:pt>
                <c:pt idx="180">
                  <c:v>4.2000000000000003E-2</c:v>
                </c:pt>
                <c:pt idx="181">
                  <c:v>4.2000000000000003E-2</c:v>
                </c:pt>
                <c:pt idx="182">
                  <c:v>4.3999999999999997E-2</c:v>
                </c:pt>
                <c:pt idx="183">
                  <c:v>4.3999999999999997E-2</c:v>
                </c:pt>
                <c:pt idx="184">
                  <c:v>4.3999999999999997E-2</c:v>
                </c:pt>
                <c:pt idx="185">
                  <c:v>4.3999999999999997E-2</c:v>
                </c:pt>
                <c:pt idx="186">
                  <c:v>4.3999999999999997E-2</c:v>
                </c:pt>
                <c:pt idx="187">
                  <c:v>4.3999999999999997E-2</c:v>
                </c:pt>
                <c:pt idx="188">
                  <c:v>4.5999999999999999E-2</c:v>
                </c:pt>
                <c:pt idx="189">
                  <c:v>4.5999999999999999E-2</c:v>
                </c:pt>
                <c:pt idx="190">
                  <c:v>4.5999999999999999E-2</c:v>
                </c:pt>
                <c:pt idx="191">
                  <c:v>4.5999999999999999E-2</c:v>
                </c:pt>
                <c:pt idx="192">
                  <c:v>4.5999999999999999E-2</c:v>
                </c:pt>
                <c:pt idx="193">
                  <c:v>4.8000000000000001E-2</c:v>
                </c:pt>
                <c:pt idx="194">
                  <c:v>4.8000000000000001E-2</c:v>
                </c:pt>
                <c:pt idx="195">
                  <c:v>4.8000000000000001E-2</c:v>
                </c:pt>
                <c:pt idx="196">
                  <c:v>4.8000000000000001E-2</c:v>
                </c:pt>
                <c:pt idx="197">
                  <c:v>4.8000000000000001E-2</c:v>
                </c:pt>
                <c:pt idx="198">
                  <c:v>4.8000000000000001E-2</c:v>
                </c:pt>
                <c:pt idx="199">
                  <c:v>4.8000000000000001E-2</c:v>
                </c:pt>
                <c:pt idx="200">
                  <c:v>4.8000000000000001E-2</c:v>
                </c:pt>
                <c:pt idx="201">
                  <c:v>4.8000000000000001E-2</c:v>
                </c:pt>
                <c:pt idx="202">
                  <c:v>4.8000000000000001E-2</c:v>
                </c:pt>
                <c:pt idx="203">
                  <c:v>4.8000000000000001E-2</c:v>
                </c:pt>
                <c:pt idx="204">
                  <c:v>4.8000000000000001E-2</c:v>
                </c:pt>
                <c:pt idx="205">
                  <c:v>0.05</c:v>
                </c:pt>
                <c:pt idx="206">
                  <c:v>0.05</c:v>
                </c:pt>
                <c:pt idx="207">
                  <c:v>0.05</c:v>
                </c:pt>
                <c:pt idx="208">
                  <c:v>0.05</c:v>
                </c:pt>
                <c:pt idx="209">
                  <c:v>0.05</c:v>
                </c:pt>
                <c:pt idx="210">
                  <c:v>0.05</c:v>
                </c:pt>
                <c:pt idx="211">
                  <c:v>5.1999999999999998E-2</c:v>
                </c:pt>
                <c:pt idx="212">
                  <c:v>5.1999999999999998E-2</c:v>
                </c:pt>
                <c:pt idx="213">
                  <c:v>5.1999999999999998E-2</c:v>
                </c:pt>
                <c:pt idx="214">
                  <c:v>5.1999999999999998E-2</c:v>
                </c:pt>
                <c:pt idx="215">
                  <c:v>5.1999999999999998E-2</c:v>
                </c:pt>
                <c:pt idx="216">
                  <c:v>5.1999999999999998E-2</c:v>
                </c:pt>
                <c:pt idx="217">
                  <c:v>5.3999999999999999E-2</c:v>
                </c:pt>
                <c:pt idx="218">
                  <c:v>5.3999999999999999E-2</c:v>
                </c:pt>
                <c:pt idx="219">
                  <c:v>5.3999999999999999E-2</c:v>
                </c:pt>
                <c:pt idx="220">
                  <c:v>5.3999999999999999E-2</c:v>
                </c:pt>
                <c:pt idx="221">
                  <c:v>5.3999999999999999E-2</c:v>
                </c:pt>
                <c:pt idx="222">
                  <c:v>5.6000000000000001E-2</c:v>
                </c:pt>
                <c:pt idx="223">
                  <c:v>5.6000000000000001E-2</c:v>
                </c:pt>
                <c:pt idx="224">
                  <c:v>5.6000000000000001E-2</c:v>
                </c:pt>
                <c:pt idx="225">
                  <c:v>5.6000000000000001E-2</c:v>
                </c:pt>
                <c:pt idx="226">
                  <c:v>5.6000000000000001E-2</c:v>
                </c:pt>
                <c:pt idx="227">
                  <c:v>5.6000000000000001E-2</c:v>
                </c:pt>
                <c:pt idx="228">
                  <c:v>5.6000000000000001E-2</c:v>
                </c:pt>
                <c:pt idx="229">
                  <c:v>5.6000000000000001E-2</c:v>
                </c:pt>
                <c:pt idx="230">
                  <c:v>5.6000000000000001E-2</c:v>
                </c:pt>
                <c:pt idx="231">
                  <c:v>5.6000000000000001E-2</c:v>
                </c:pt>
                <c:pt idx="232">
                  <c:v>5.6000000000000001E-2</c:v>
                </c:pt>
                <c:pt idx="233">
                  <c:v>5.6000000000000001E-2</c:v>
                </c:pt>
                <c:pt idx="234">
                  <c:v>5.8000000000000003E-2</c:v>
                </c:pt>
                <c:pt idx="235">
                  <c:v>5.8000000000000003E-2</c:v>
                </c:pt>
                <c:pt idx="236">
                  <c:v>5.8000000000000003E-2</c:v>
                </c:pt>
                <c:pt idx="237">
                  <c:v>5.8000000000000003E-2</c:v>
                </c:pt>
                <c:pt idx="238">
                  <c:v>5.8000000000000003E-2</c:v>
                </c:pt>
                <c:pt idx="239">
                  <c:v>5.8000000000000003E-2</c:v>
                </c:pt>
                <c:pt idx="240">
                  <c:v>0.06</c:v>
                </c:pt>
                <c:pt idx="241">
                  <c:v>0.06</c:v>
                </c:pt>
                <c:pt idx="242">
                  <c:v>0.06</c:v>
                </c:pt>
                <c:pt idx="243">
                  <c:v>0.06</c:v>
                </c:pt>
                <c:pt idx="244">
                  <c:v>0.06</c:v>
                </c:pt>
                <c:pt idx="245">
                  <c:v>0.06</c:v>
                </c:pt>
                <c:pt idx="246">
                  <c:v>6.2E-2</c:v>
                </c:pt>
                <c:pt idx="247">
                  <c:v>6.2E-2</c:v>
                </c:pt>
                <c:pt idx="248">
                  <c:v>6.2E-2</c:v>
                </c:pt>
                <c:pt idx="249">
                  <c:v>6.2E-2</c:v>
                </c:pt>
                <c:pt idx="250">
                  <c:v>6.2E-2</c:v>
                </c:pt>
                <c:pt idx="251">
                  <c:v>6.4000000000000001E-2</c:v>
                </c:pt>
                <c:pt idx="252">
                  <c:v>6.4000000000000001E-2</c:v>
                </c:pt>
                <c:pt idx="253">
                  <c:v>6.4000000000000001E-2</c:v>
                </c:pt>
                <c:pt idx="254">
                  <c:v>6.4000000000000001E-2</c:v>
                </c:pt>
                <c:pt idx="255">
                  <c:v>6.4000000000000001E-2</c:v>
                </c:pt>
                <c:pt idx="256">
                  <c:v>6.4000000000000001E-2</c:v>
                </c:pt>
                <c:pt idx="257">
                  <c:v>6.4000000000000001E-2</c:v>
                </c:pt>
                <c:pt idx="258">
                  <c:v>6.4000000000000001E-2</c:v>
                </c:pt>
                <c:pt idx="259">
                  <c:v>6.4000000000000001E-2</c:v>
                </c:pt>
                <c:pt idx="260">
                  <c:v>6.4000000000000001E-2</c:v>
                </c:pt>
                <c:pt idx="261">
                  <c:v>6.4000000000000001E-2</c:v>
                </c:pt>
                <c:pt idx="262">
                  <c:v>6.4000000000000001E-2</c:v>
                </c:pt>
                <c:pt idx="263">
                  <c:v>6.6000000000000003E-2</c:v>
                </c:pt>
                <c:pt idx="264">
                  <c:v>6.6000000000000003E-2</c:v>
                </c:pt>
                <c:pt idx="265">
                  <c:v>6.6000000000000003E-2</c:v>
                </c:pt>
                <c:pt idx="266">
                  <c:v>6.6000000000000003E-2</c:v>
                </c:pt>
                <c:pt idx="267">
                  <c:v>6.6000000000000003E-2</c:v>
                </c:pt>
                <c:pt idx="268">
                  <c:v>6.6000000000000003E-2</c:v>
                </c:pt>
                <c:pt idx="269">
                  <c:v>6.8000000000000005E-2</c:v>
                </c:pt>
                <c:pt idx="270">
                  <c:v>6.8000000000000005E-2</c:v>
                </c:pt>
                <c:pt idx="271">
                  <c:v>6.8000000000000005E-2</c:v>
                </c:pt>
                <c:pt idx="272">
                  <c:v>6.8000000000000005E-2</c:v>
                </c:pt>
                <c:pt idx="273">
                  <c:v>6.8000000000000005E-2</c:v>
                </c:pt>
                <c:pt idx="274">
                  <c:v>7.0000000000000007E-2</c:v>
                </c:pt>
                <c:pt idx="275">
                  <c:v>7.0000000000000007E-2</c:v>
                </c:pt>
                <c:pt idx="276">
                  <c:v>7.0000000000000007E-2</c:v>
                </c:pt>
                <c:pt idx="277">
                  <c:v>7.0000000000000007E-2</c:v>
                </c:pt>
                <c:pt idx="278">
                  <c:v>7.0000000000000007E-2</c:v>
                </c:pt>
                <c:pt idx="279">
                  <c:v>7.0000000000000007E-2</c:v>
                </c:pt>
                <c:pt idx="280">
                  <c:v>7.1999999999999995E-2</c:v>
                </c:pt>
                <c:pt idx="281">
                  <c:v>7.1999999999999995E-2</c:v>
                </c:pt>
                <c:pt idx="282">
                  <c:v>7.1999999999999995E-2</c:v>
                </c:pt>
                <c:pt idx="283">
                  <c:v>7.1999999999999995E-2</c:v>
                </c:pt>
                <c:pt idx="284">
                  <c:v>7.1999999999999995E-2</c:v>
                </c:pt>
                <c:pt idx="285">
                  <c:v>7.1999999999999995E-2</c:v>
                </c:pt>
                <c:pt idx="286">
                  <c:v>7.1999999999999995E-2</c:v>
                </c:pt>
                <c:pt idx="287">
                  <c:v>7.1999999999999995E-2</c:v>
                </c:pt>
                <c:pt idx="288">
                  <c:v>7.1999999999999995E-2</c:v>
                </c:pt>
                <c:pt idx="289">
                  <c:v>7.1999999999999995E-2</c:v>
                </c:pt>
                <c:pt idx="290">
                  <c:v>7.1999999999999995E-2</c:v>
                </c:pt>
                <c:pt idx="291">
                  <c:v>7.3999999999999996E-2</c:v>
                </c:pt>
                <c:pt idx="292">
                  <c:v>7.3999999999999996E-2</c:v>
                </c:pt>
                <c:pt idx="293">
                  <c:v>7.3999999999999996E-2</c:v>
                </c:pt>
                <c:pt idx="294">
                  <c:v>7.3999999999999996E-2</c:v>
                </c:pt>
                <c:pt idx="295">
                  <c:v>7.3999999999999996E-2</c:v>
                </c:pt>
                <c:pt idx="296">
                  <c:v>7.3999999999999996E-2</c:v>
                </c:pt>
                <c:pt idx="297">
                  <c:v>7.5999999999999998E-2</c:v>
                </c:pt>
                <c:pt idx="298">
                  <c:v>7.5999999999999998E-2</c:v>
                </c:pt>
                <c:pt idx="299">
                  <c:v>7.5999999999999998E-2</c:v>
                </c:pt>
                <c:pt idx="300">
                  <c:v>7.5999999999999998E-2</c:v>
                </c:pt>
                <c:pt idx="301">
                  <c:v>7.5999999999999998E-2</c:v>
                </c:pt>
                <c:pt idx="302">
                  <c:v>7.8E-2</c:v>
                </c:pt>
                <c:pt idx="303">
                  <c:v>7.8E-2</c:v>
                </c:pt>
                <c:pt idx="304">
                  <c:v>7.8E-2</c:v>
                </c:pt>
                <c:pt idx="305">
                  <c:v>7.8E-2</c:v>
                </c:pt>
                <c:pt idx="306">
                  <c:v>7.8E-2</c:v>
                </c:pt>
                <c:pt idx="307">
                  <c:v>7.8E-2</c:v>
                </c:pt>
                <c:pt idx="308">
                  <c:v>0.08</c:v>
                </c:pt>
                <c:pt idx="309">
                  <c:v>0.08</c:v>
                </c:pt>
                <c:pt idx="310">
                  <c:v>0.08</c:v>
                </c:pt>
                <c:pt idx="311">
                  <c:v>0.08</c:v>
                </c:pt>
                <c:pt idx="312">
                  <c:v>0.08</c:v>
                </c:pt>
                <c:pt idx="313">
                  <c:v>0.08</c:v>
                </c:pt>
                <c:pt idx="314">
                  <c:v>0.08</c:v>
                </c:pt>
                <c:pt idx="315">
                  <c:v>0.08</c:v>
                </c:pt>
                <c:pt idx="316">
                  <c:v>0.08</c:v>
                </c:pt>
                <c:pt idx="317">
                  <c:v>0.08</c:v>
                </c:pt>
                <c:pt idx="318">
                  <c:v>0.08</c:v>
                </c:pt>
                <c:pt idx="319">
                  <c:v>0.08</c:v>
                </c:pt>
                <c:pt idx="320">
                  <c:v>8.2000000000000003E-2</c:v>
                </c:pt>
                <c:pt idx="321">
                  <c:v>8.2000000000000003E-2</c:v>
                </c:pt>
                <c:pt idx="322">
                  <c:v>8.2000000000000003E-2</c:v>
                </c:pt>
                <c:pt idx="323">
                  <c:v>8.2000000000000003E-2</c:v>
                </c:pt>
                <c:pt idx="324">
                  <c:v>8.2000000000000003E-2</c:v>
                </c:pt>
                <c:pt idx="325">
                  <c:v>8.4000000000000005E-2</c:v>
                </c:pt>
                <c:pt idx="326">
                  <c:v>8.4000000000000005E-2</c:v>
                </c:pt>
                <c:pt idx="327">
                  <c:v>8.4000000000000005E-2</c:v>
                </c:pt>
                <c:pt idx="328">
                  <c:v>8.4000000000000005E-2</c:v>
                </c:pt>
                <c:pt idx="329">
                  <c:v>8.4000000000000005E-2</c:v>
                </c:pt>
                <c:pt idx="330">
                  <c:v>8.4000000000000005E-2</c:v>
                </c:pt>
                <c:pt idx="331">
                  <c:v>8.5999999999999993E-2</c:v>
                </c:pt>
                <c:pt idx="332">
                  <c:v>8.5999999999999993E-2</c:v>
                </c:pt>
                <c:pt idx="333">
                  <c:v>8.5999999999999993E-2</c:v>
                </c:pt>
                <c:pt idx="334">
                  <c:v>8.5999999999999993E-2</c:v>
                </c:pt>
                <c:pt idx="335">
                  <c:v>8.5999999999999993E-2</c:v>
                </c:pt>
                <c:pt idx="336">
                  <c:v>8.5999999999999993E-2</c:v>
                </c:pt>
                <c:pt idx="337">
                  <c:v>8.7999999999999995E-2</c:v>
                </c:pt>
                <c:pt idx="338">
                  <c:v>8.7999999999999995E-2</c:v>
                </c:pt>
                <c:pt idx="339">
                  <c:v>8.7999999999999995E-2</c:v>
                </c:pt>
                <c:pt idx="340">
                  <c:v>8.7999999999999995E-2</c:v>
                </c:pt>
                <c:pt idx="341">
                  <c:v>8.7999999999999995E-2</c:v>
                </c:pt>
                <c:pt idx="342">
                  <c:v>8.7999999999999995E-2</c:v>
                </c:pt>
                <c:pt idx="343">
                  <c:v>8.7999999999999995E-2</c:v>
                </c:pt>
                <c:pt idx="344">
                  <c:v>8.7999999999999995E-2</c:v>
                </c:pt>
                <c:pt idx="345">
                  <c:v>8.7999999999999995E-2</c:v>
                </c:pt>
                <c:pt idx="346">
                  <c:v>8.7999999999999995E-2</c:v>
                </c:pt>
                <c:pt idx="347">
                  <c:v>8.7999999999999995E-2</c:v>
                </c:pt>
                <c:pt idx="348">
                  <c:v>8.7999999999999995E-2</c:v>
                </c:pt>
                <c:pt idx="349">
                  <c:v>0.09</c:v>
                </c:pt>
                <c:pt idx="350">
                  <c:v>0.09</c:v>
                </c:pt>
                <c:pt idx="351">
                  <c:v>0.09</c:v>
                </c:pt>
                <c:pt idx="352">
                  <c:v>0.09</c:v>
                </c:pt>
                <c:pt idx="353">
                  <c:v>0.09</c:v>
                </c:pt>
                <c:pt idx="354">
                  <c:v>9.1999999999999998E-2</c:v>
                </c:pt>
                <c:pt idx="355">
                  <c:v>9.1999999999999998E-2</c:v>
                </c:pt>
                <c:pt idx="356">
                  <c:v>9.1999999999999998E-2</c:v>
                </c:pt>
                <c:pt idx="357">
                  <c:v>9.1999999999999998E-2</c:v>
                </c:pt>
                <c:pt idx="358">
                  <c:v>9.1999999999999998E-2</c:v>
                </c:pt>
                <c:pt idx="359">
                  <c:v>9.1999999999999998E-2</c:v>
                </c:pt>
                <c:pt idx="360">
                  <c:v>9.4E-2</c:v>
                </c:pt>
                <c:pt idx="361">
                  <c:v>9.4E-2</c:v>
                </c:pt>
                <c:pt idx="362">
                  <c:v>9.4E-2</c:v>
                </c:pt>
                <c:pt idx="363">
                  <c:v>9.4E-2</c:v>
                </c:pt>
                <c:pt idx="364">
                  <c:v>9.4E-2</c:v>
                </c:pt>
                <c:pt idx="365">
                  <c:v>9.4E-2</c:v>
                </c:pt>
                <c:pt idx="366">
                  <c:v>9.6000000000000002E-2</c:v>
                </c:pt>
                <c:pt idx="367">
                  <c:v>9.6000000000000002E-2</c:v>
                </c:pt>
                <c:pt idx="368">
                  <c:v>9.6000000000000002E-2</c:v>
                </c:pt>
                <c:pt idx="369">
                  <c:v>9.6000000000000002E-2</c:v>
                </c:pt>
                <c:pt idx="370">
                  <c:v>9.6000000000000002E-2</c:v>
                </c:pt>
                <c:pt idx="371">
                  <c:v>9.6000000000000002E-2</c:v>
                </c:pt>
                <c:pt idx="372">
                  <c:v>9.6000000000000002E-2</c:v>
                </c:pt>
                <c:pt idx="373">
                  <c:v>9.6000000000000002E-2</c:v>
                </c:pt>
                <c:pt idx="374">
                  <c:v>9.6000000000000002E-2</c:v>
                </c:pt>
                <c:pt idx="375">
                  <c:v>9.6000000000000002E-2</c:v>
                </c:pt>
                <c:pt idx="376">
                  <c:v>9.6000000000000002E-2</c:v>
                </c:pt>
                <c:pt idx="377">
                  <c:v>9.8000000000000004E-2</c:v>
                </c:pt>
                <c:pt idx="378">
                  <c:v>9.8000000000000004E-2</c:v>
                </c:pt>
                <c:pt idx="379">
                  <c:v>9.8000000000000004E-2</c:v>
                </c:pt>
                <c:pt idx="380">
                  <c:v>9.8000000000000004E-2</c:v>
                </c:pt>
                <c:pt idx="381">
                  <c:v>9.8000000000000004E-2</c:v>
                </c:pt>
                <c:pt idx="382">
                  <c:v>9.8000000000000004E-2</c:v>
                </c:pt>
                <c:pt idx="383">
                  <c:v>0.1</c:v>
                </c:pt>
                <c:pt idx="384">
                  <c:v>0.1</c:v>
                </c:pt>
                <c:pt idx="385">
                  <c:v>0.1</c:v>
                </c:pt>
                <c:pt idx="386">
                  <c:v>0.1</c:v>
                </c:pt>
                <c:pt idx="387">
                  <c:v>0.1</c:v>
                </c:pt>
                <c:pt idx="388">
                  <c:v>0.1</c:v>
                </c:pt>
                <c:pt idx="389">
                  <c:v>0.10199999999999999</c:v>
                </c:pt>
                <c:pt idx="390">
                  <c:v>0.10199999999999999</c:v>
                </c:pt>
                <c:pt idx="391">
                  <c:v>0.10199999999999999</c:v>
                </c:pt>
                <c:pt idx="392">
                  <c:v>0.10199999999999999</c:v>
                </c:pt>
                <c:pt idx="393">
                  <c:v>0.10199999999999999</c:v>
                </c:pt>
                <c:pt idx="394">
                  <c:v>0.10199999999999999</c:v>
                </c:pt>
                <c:pt idx="395">
                  <c:v>0.104</c:v>
                </c:pt>
                <c:pt idx="396">
                  <c:v>0.104</c:v>
                </c:pt>
                <c:pt idx="397">
                  <c:v>0.104</c:v>
                </c:pt>
                <c:pt idx="398">
                  <c:v>0.104</c:v>
                </c:pt>
                <c:pt idx="399">
                  <c:v>0.104</c:v>
                </c:pt>
                <c:pt idx="400">
                  <c:v>0.104</c:v>
                </c:pt>
                <c:pt idx="401">
                  <c:v>0.104</c:v>
                </c:pt>
                <c:pt idx="402">
                  <c:v>0.104</c:v>
                </c:pt>
                <c:pt idx="403">
                  <c:v>0.104</c:v>
                </c:pt>
                <c:pt idx="404">
                  <c:v>0.104</c:v>
                </c:pt>
                <c:pt idx="405">
                  <c:v>0.104</c:v>
                </c:pt>
                <c:pt idx="406">
                  <c:v>0.106</c:v>
                </c:pt>
                <c:pt idx="407">
                  <c:v>0.106</c:v>
                </c:pt>
                <c:pt idx="408">
                  <c:v>0.106</c:v>
                </c:pt>
                <c:pt idx="409">
                  <c:v>0.106</c:v>
                </c:pt>
                <c:pt idx="410">
                  <c:v>0.106</c:v>
                </c:pt>
                <c:pt idx="411">
                  <c:v>0.106</c:v>
                </c:pt>
                <c:pt idx="412">
                  <c:v>0.108</c:v>
                </c:pt>
                <c:pt idx="413">
                  <c:v>0.108</c:v>
                </c:pt>
                <c:pt idx="414">
                  <c:v>0.108</c:v>
                </c:pt>
                <c:pt idx="415">
                  <c:v>0.108</c:v>
                </c:pt>
                <c:pt idx="416">
                  <c:v>0.108</c:v>
                </c:pt>
                <c:pt idx="417">
                  <c:v>0.108</c:v>
                </c:pt>
                <c:pt idx="418">
                  <c:v>0.11</c:v>
                </c:pt>
                <c:pt idx="419">
                  <c:v>0.11</c:v>
                </c:pt>
                <c:pt idx="420">
                  <c:v>0.11</c:v>
                </c:pt>
                <c:pt idx="421">
                  <c:v>0.11</c:v>
                </c:pt>
                <c:pt idx="422">
                  <c:v>0.11</c:v>
                </c:pt>
                <c:pt idx="423">
                  <c:v>0.112</c:v>
                </c:pt>
                <c:pt idx="424">
                  <c:v>0.112</c:v>
                </c:pt>
                <c:pt idx="425">
                  <c:v>0.112</c:v>
                </c:pt>
                <c:pt idx="426">
                  <c:v>0.112</c:v>
                </c:pt>
                <c:pt idx="427">
                  <c:v>0.112</c:v>
                </c:pt>
                <c:pt idx="428">
                  <c:v>0.112</c:v>
                </c:pt>
                <c:pt idx="429">
                  <c:v>0.112</c:v>
                </c:pt>
                <c:pt idx="430">
                  <c:v>0.112</c:v>
                </c:pt>
                <c:pt idx="431">
                  <c:v>0.112</c:v>
                </c:pt>
                <c:pt idx="432">
                  <c:v>0.112</c:v>
                </c:pt>
                <c:pt idx="433">
                  <c:v>0.112</c:v>
                </c:pt>
                <c:pt idx="434">
                  <c:v>0.112</c:v>
                </c:pt>
                <c:pt idx="435">
                  <c:v>0.114</c:v>
                </c:pt>
                <c:pt idx="436">
                  <c:v>0.114</c:v>
                </c:pt>
                <c:pt idx="437">
                  <c:v>0.114</c:v>
                </c:pt>
                <c:pt idx="438">
                  <c:v>0.114</c:v>
                </c:pt>
                <c:pt idx="439">
                  <c:v>0.114</c:v>
                </c:pt>
                <c:pt idx="440">
                  <c:v>0.11600000000000001</c:v>
                </c:pt>
                <c:pt idx="441">
                  <c:v>0.11600000000000001</c:v>
                </c:pt>
                <c:pt idx="442">
                  <c:v>0.11600000000000001</c:v>
                </c:pt>
                <c:pt idx="443">
                  <c:v>0.11600000000000001</c:v>
                </c:pt>
                <c:pt idx="444">
                  <c:v>0.11600000000000001</c:v>
                </c:pt>
                <c:pt idx="445">
                  <c:v>0.11600000000000001</c:v>
                </c:pt>
                <c:pt idx="446">
                  <c:v>0.11799999999999999</c:v>
                </c:pt>
                <c:pt idx="447">
                  <c:v>0.11799999999999999</c:v>
                </c:pt>
                <c:pt idx="448">
                  <c:v>0.11799999999999999</c:v>
                </c:pt>
                <c:pt idx="449">
                  <c:v>0.11799999999999999</c:v>
                </c:pt>
                <c:pt idx="450">
                  <c:v>0.11799999999999999</c:v>
                </c:pt>
                <c:pt idx="451">
                  <c:v>0.11799999999999999</c:v>
                </c:pt>
                <c:pt idx="452">
                  <c:v>0.12</c:v>
                </c:pt>
                <c:pt idx="453">
                  <c:v>0.12</c:v>
                </c:pt>
                <c:pt idx="454">
                  <c:v>0.12</c:v>
                </c:pt>
                <c:pt idx="455">
                  <c:v>0.12</c:v>
                </c:pt>
                <c:pt idx="456">
                  <c:v>0.12</c:v>
                </c:pt>
                <c:pt idx="457">
                  <c:v>0.12</c:v>
                </c:pt>
                <c:pt idx="458">
                  <c:v>0.12</c:v>
                </c:pt>
                <c:pt idx="459">
                  <c:v>0.12</c:v>
                </c:pt>
                <c:pt idx="460">
                  <c:v>0.12</c:v>
                </c:pt>
                <c:pt idx="461">
                  <c:v>0.12</c:v>
                </c:pt>
                <c:pt idx="462">
                  <c:v>0.12</c:v>
                </c:pt>
                <c:pt idx="463">
                  <c:v>0.122</c:v>
                </c:pt>
                <c:pt idx="464">
                  <c:v>0.122</c:v>
                </c:pt>
                <c:pt idx="465">
                  <c:v>0.122</c:v>
                </c:pt>
                <c:pt idx="466">
                  <c:v>0.122</c:v>
                </c:pt>
                <c:pt idx="467">
                  <c:v>0.122</c:v>
                </c:pt>
                <c:pt idx="468">
                  <c:v>0.122</c:v>
                </c:pt>
                <c:pt idx="469">
                  <c:v>0.124</c:v>
                </c:pt>
                <c:pt idx="470">
                  <c:v>0.124</c:v>
                </c:pt>
                <c:pt idx="471">
                  <c:v>0.124</c:v>
                </c:pt>
                <c:pt idx="472">
                  <c:v>0.124</c:v>
                </c:pt>
                <c:pt idx="473">
                  <c:v>0.124</c:v>
                </c:pt>
                <c:pt idx="474">
                  <c:v>0.124</c:v>
                </c:pt>
                <c:pt idx="475">
                  <c:v>0.126</c:v>
                </c:pt>
                <c:pt idx="476">
                  <c:v>0.126</c:v>
                </c:pt>
                <c:pt idx="477">
                  <c:v>0.126</c:v>
                </c:pt>
                <c:pt idx="478">
                  <c:v>0.126</c:v>
                </c:pt>
                <c:pt idx="479">
                  <c:v>0.126</c:v>
                </c:pt>
                <c:pt idx="480">
                  <c:v>0.128</c:v>
                </c:pt>
                <c:pt idx="481">
                  <c:v>0.128</c:v>
                </c:pt>
                <c:pt idx="482">
                  <c:v>0.128</c:v>
                </c:pt>
                <c:pt idx="483">
                  <c:v>0.128</c:v>
                </c:pt>
                <c:pt idx="484">
                  <c:v>0.128</c:v>
                </c:pt>
                <c:pt idx="485">
                  <c:v>0.128</c:v>
                </c:pt>
                <c:pt idx="486">
                  <c:v>0.128</c:v>
                </c:pt>
                <c:pt idx="487">
                  <c:v>0.128</c:v>
                </c:pt>
                <c:pt idx="488">
                  <c:v>0.128</c:v>
                </c:pt>
                <c:pt idx="489">
                  <c:v>0.128</c:v>
                </c:pt>
                <c:pt idx="490">
                  <c:v>0.128</c:v>
                </c:pt>
                <c:pt idx="491">
                  <c:v>0.128</c:v>
                </c:pt>
                <c:pt idx="492">
                  <c:v>0.13</c:v>
                </c:pt>
                <c:pt idx="493">
                  <c:v>0.13</c:v>
                </c:pt>
                <c:pt idx="494">
                  <c:v>0.13</c:v>
                </c:pt>
                <c:pt idx="495">
                  <c:v>0.13</c:v>
                </c:pt>
                <c:pt idx="496">
                  <c:v>0.13</c:v>
                </c:pt>
                <c:pt idx="497">
                  <c:v>0.13200000000000001</c:v>
                </c:pt>
                <c:pt idx="498">
                  <c:v>0.13200000000000001</c:v>
                </c:pt>
                <c:pt idx="499">
                  <c:v>0.13200000000000001</c:v>
                </c:pt>
                <c:pt idx="500">
                  <c:v>0.13200000000000001</c:v>
                </c:pt>
                <c:pt idx="501">
                  <c:v>0.13200000000000001</c:v>
                </c:pt>
                <c:pt idx="502">
                  <c:v>0.13200000000000001</c:v>
                </c:pt>
                <c:pt idx="503">
                  <c:v>0.13400000000000001</c:v>
                </c:pt>
                <c:pt idx="504">
                  <c:v>0.13400000000000001</c:v>
                </c:pt>
                <c:pt idx="505">
                  <c:v>0.13400000000000001</c:v>
                </c:pt>
                <c:pt idx="506">
                  <c:v>0.13400000000000001</c:v>
                </c:pt>
                <c:pt idx="507">
                  <c:v>0.13400000000000001</c:v>
                </c:pt>
                <c:pt idx="508">
                  <c:v>0.13400000000000001</c:v>
                </c:pt>
                <c:pt idx="509">
                  <c:v>0.13600000000000001</c:v>
                </c:pt>
                <c:pt idx="510">
                  <c:v>0.13600000000000001</c:v>
                </c:pt>
                <c:pt idx="511">
                  <c:v>0.13600000000000001</c:v>
                </c:pt>
                <c:pt idx="512">
                  <c:v>0.13600000000000001</c:v>
                </c:pt>
                <c:pt idx="513">
                  <c:v>0.13600000000000001</c:v>
                </c:pt>
                <c:pt idx="514">
                  <c:v>0.13600000000000001</c:v>
                </c:pt>
                <c:pt idx="515">
                  <c:v>0.13600000000000001</c:v>
                </c:pt>
                <c:pt idx="516">
                  <c:v>0.13600000000000001</c:v>
                </c:pt>
                <c:pt idx="517">
                  <c:v>0.13600000000000001</c:v>
                </c:pt>
                <c:pt idx="518">
                  <c:v>0.13600000000000001</c:v>
                </c:pt>
                <c:pt idx="519">
                  <c:v>0.13600000000000001</c:v>
                </c:pt>
                <c:pt idx="520">
                  <c:v>0.13800000000000001</c:v>
                </c:pt>
                <c:pt idx="521">
                  <c:v>0.13800000000000001</c:v>
                </c:pt>
                <c:pt idx="522">
                  <c:v>0.13800000000000001</c:v>
                </c:pt>
                <c:pt idx="523">
                  <c:v>0.13800000000000001</c:v>
                </c:pt>
                <c:pt idx="524">
                  <c:v>0.13800000000000001</c:v>
                </c:pt>
                <c:pt idx="525">
                  <c:v>0.13800000000000001</c:v>
                </c:pt>
                <c:pt idx="526">
                  <c:v>0.14000000000000001</c:v>
                </c:pt>
                <c:pt idx="527">
                  <c:v>0.14000000000000001</c:v>
                </c:pt>
                <c:pt idx="528">
                  <c:v>0.14000000000000001</c:v>
                </c:pt>
                <c:pt idx="529">
                  <c:v>0.14000000000000001</c:v>
                </c:pt>
                <c:pt idx="530">
                  <c:v>0.14000000000000001</c:v>
                </c:pt>
                <c:pt idx="531">
                  <c:v>0.14000000000000001</c:v>
                </c:pt>
                <c:pt idx="532">
                  <c:v>0.14199999999999999</c:v>
                </c:pt>
                <c:pt idx="533">
                  <c:v>0.14199999999999999</c:v>
                </c:pt>
                <c:pt idx="534">
                  <c:v>0.14199999999999999</c:v>
                </c:pt>
                <c:pt idx="535">
                  <c:v>0.14199999999999999</c:v>
                </c:pt>
                <c:pt idx="536">
                  <c:v>0.14199999999999999</c:v>
                </c:pt>
                <c:pt idx="537">
                  <c:v>0.14399999999999999</c:v>
                </c:pt>
                <c:pt idx="538">
                  <c:v>0.14399999999999999</c:v>
                </c:pt>
                <c:pt idx="539">
                  <c:v>0.14399999999999999</c:v>
                </c:pt>
                <c:pt idx="540">
                  <c:v>0.14399999999999999</c:v>
                </c:pt>
                <c:pt idx="541">
                  <c:v>0.14399999999999999</c:v>
                </c:pt>
                <c:pt idx="542">
                  <c:v>0.14399999999999999</c:v>
                </c:pt>
                <c:pt idx="543">
                  <c:v>0.14399999999999999</c:v>
                </c:pt>
                <c:pt idx="544">
                  <c:v>0.14399999999999999</c:v>
                </c:pt>
                <c:pt idx="545">
                  <c:v>0.14399999999999999</c:v>
                </c:pt>
                <c:pt idx="546">
                  <c:v>0.14399999999999999</c:v>
                </c:pt>
                <c:pt idx="547">
                  <c:v>0.14399999999999999</c:v>
                </c:pt>
                <c:pt idx="548">
                  <c:v>0.14399999999999999</c:v>
                </c:pt>
                <c:pt idx="549">
                  <c:v>0.14599999999999999</c:v>
                </c:pt>
                <c:pt idx="550">
                  <c:v>0.14599999999999999</c:v>
                </c:pt>
                <c:pt idx="551">
                  <c:v>0.14599999999999999</c:v>
                </c:pt>
                <c:pt idx="552">
                  <c:v>0.14599999999999999</c:v>
                </c:pt>
                <c:pt idx="553">
                  <c:v>0.14599999999999999</c:v>
                </c:pt>
                <c:pt idx="554">
                  <c:v>0.14799999999999999</c:v>
                </c:pt>
                <c:pt idx="555">
                  <c:v>0.14799999999999999</c:v>
                </c:pt>
                <c:pt idx="556">
                  <c:v>0.14799999999999999</c:v>
                </c:pt>
                <c:pt idx="557">
                  <c:v>0.14799999999999999</c:v>
                </c:pt>
                <c:pt idx="558">
                  <c:v>0.14799999999999999</c:v>
                </c:pt>
                <c:pt idx="559">
                  <c:v>0.14799999999999999</c:v>
                </c:pt>
                <c:pt idx="560">
                  <c:v>0.15</c:v>
                </c:pt>
                <c:pt idx="561">
                  <c:v>0.15</c:v>
                </c:pt>
                <c:pt idx="562">
                  <c:v>0.15</c:v>
                </c:pt>
                <c:pt idx="563">
                  <c:v>0.15</c:v>
                </c:pt>
                <c:pt idx="564">
                  <c:v>0.15</c:v>
                </c:pt>
                <c:pt idx="565">
                  <c:v>0.15</c:v>
                </c:pt>
                <c:pt idx="566">
                  <c:v>0.152</c:v>
                </c:pt>
                <c:pt idx="567">
                  <c:v>0.152</c:v>
                </c:pt>
                <c:pt idx="568">
                  <c:v>0.152</c:v>
                </c:pt>
                <c:pt idx="569">
                  <c:v>0.152</c:v>
                </c:pt>
                <c:pt idx="570">
                  <c:v>0.152</c:v>
                </c:pt>
                <c:pt idx="571">
                  <c:v>0.152</c:v>
                </c:pt>
                <c:pt idx="572">
                  <c:v>0.152</c:v>
                </c:pt>
                <c:pt idx="573">
                  <c:v>0.152</c:v>
                </c:pt>
                <c:pt idx="574">
                  <c:v>0.152</c:v>
                </c:pt>
                <c:pt idx="575">
                  <c:v>0.152</c:v>
                </c:pt>
                <c:pt idx="576">
                  <c:v>0.152</c:v>
                </c:pt>
                <c:pt idx="577">
                  <c:v>0.154</c:v>
                </c:pt>
                <c:pt idx="578">
                  <c:v>0.154</c:v>
                </c:pt>
                <c:pt idx="579">
                  <c:v>0.154</c:v>
                </c:pt>
                <c:pt idx="580">
                  <c:v>0.154</c:v>
                </c:pt>
                <c:pt idx="581">
                  <c:v>0.154</c:v>
                </c:pt>
                <c:pt idx="582">
                  <c:v>0.154</c:v>
                </c:pt>
                <c:pt idx="583">
                  <c:v>0.156</c:v>
                </c:pt>
                <c:pt idx="584">
                  <c:v>0.156</c:v>
                </c:pt>
                <c:pt idx="585">
                  <c:v>0.156</c:v>
                </c:pt>
                <c:pt idx="586">
                  <c:v>0.156</c:v>
                </c:pt>
                <c:pt idx="587">
                  <c:v>0.156</c:v>
                </c:pt>
                <c:pt idx="588">
                  <c:v>0.158</c:v>
                </c:pt>
                <c:pt idx="589">
                  <c:v>0.158</c:v>
                </c:pt>
                <c:pt idx="590">
                  <c:v>0.158</c:v>
                </c:pt>
                <c:pt idx="591">
                  <c:v>0.158</c:v>
                </c:pt>
                <c:pt idx="592">
                  <c:v>0.158</c:v>
                </c:pt>
                <c:pt idx="593">
                  <c:v>0.158</c:v>
                </c:pt>
                <c:pt idx="594">
                  <c:v>0.16</c:v>
                </c:pt>
                <c:pt idx="595">
                  <c:v>0.16</c:v>
                </c:pt>
                <c:pt idx="596">
                  <c:v>0.16</c:v>
                </c:pt>
                <c:pt idx="597">
                  <c:v>0.16</c:v>
                </c:pt>
                <c:pt idx="598">
                  <c:v>0.16</c:v>
                </c:pt>
                <c:pt idx="599">
                  <c:v>0.16</c:v>
                </c:pt>
                <c:pt idx="600">
                  <c:v>0.16</c:v>
                </c:pt>
                <c:pt idx="601">
                  <c:v>0.16</c:v>
                </c:pt>
                <c:pt idx="602">
                  <c:v>0.16</c:v>
                </c:pt>
                <c:pt idx="603">
                  <c:v>0.16</c:v>
                </c:pt>
                <c:pt idx="604">
                  <c:v>0.16200000000000001</c:v>
                </c:pt>
                <c:pt idx="605">
                  <c:v>0.16200000000000001</c:v>
                </c:pt>
                <c:pt idx="606">
                  <c:v>0.16200000000000001</c:v>
                </c:pt>
                <c:pt idx="607">
                  <c:v>0.16200000000000001</c:v>
                </c:pt>
                <c:pt idx="608">
                  <c:v>0.16200000000000001</c:v>
                </c:pt>
                <c:pt idx="609">
                  <c:v>0.16200000000000001</c:v>
                </c:pt>
                <c:pt idx="610">
                  <c:v>0.16400000000000001</c:v>
                </c:pt>
                <c:pt idx="611">
                  <c:v>0.16400000000000001</c:v>
                </c:pt>
                <c:pt idx="612">
                  <c:v>0.16400000000000001</c:v>
                </c:pt>
                <c:pt idx="613">
                  <c:v>0.16400000000000001</c:v>
                </c:pt>
                <c:pt idx="614">
                  <c:v>0.16400000000000001</c:v>
                </c:pt>
                <c:pt idx="615">
                  <c:v>0.16400000000000001</c:v>
                </c:pt>
                <c:pt idx="616">
                  <c:v>0.16600000000000001</c:v>
                </c:pt>
                <c:pt idx="617">
                  <c:v>0.16600000000000001</c:v>
                </c:pt>
                <c:pt idx="618">
                  <c:v>0.16600000000000001</c:v>
                </c:pt>
                <c:pt idx="619">
                  <c:v>0.16600000000000001</c:v>
                </c:pt>
                <c:pt idx="620">
                  <c:v>0.16600000000000001</c:v>
                </c:pt>
                <c:pt idx="621">
                  <c:v>0.16800000000000001</c:v>
                </c:pt>
                <c:pt idx="622">
                  <c:v>0.16800000000000001</c:v>
                </c:pt>
                <c:pt idx="623">
                  <c:v>0.16800000000000001</c:v>
                </c:pt>
                <c:pt idx="624">
                  <c:v>0.16800000000000001</c:v>
                </c:pt>
                <c:pt idx="625">
                  <c:v>0.16800000000000001</c:v>
                </c:pt>
                <c:pt idx="626">
                  <c:v>0.16800000000000001</c:v>
                </c:pt>
                <c:pt idx="627">
                  <c:v>0.16800000000000001</c:v>
                </c:pt>
                <c:pt idx="628">
                  <c:v>0.16800000000000001</c:v>
                </c:pt>
                <c:pt idx="629">
                  <c:v>0.16800000000000001</c:v>
                </c:pt>
                <c:pt idx="630">
                  <c:v>0.16800000000000001</c:v>
                </c:pt>
                <c:pt idx="631">
                  <c:v>0.16800000000000001</c:v>
                </c:pt>
                <c:pt idx="632">
                  <c:v>0.16800000000000001</c:v>
                </c:pt>
                <c:pt idx="633">
                  <c:v>0.17</c:v>
                </c:pt>
                <c:pt idx="634">
                  <c:v>0.17</c:v>
                </c:pt>
                <c:pt idx="635">
                  <c:v>0.17</c:v>
                </c:pt>
                <c:pt idx="636">
                  <c:v>0.17</c:v>
                </c:pt>
                <c:pt idx="637">
                  <c:v>0.17</c:v>
                </c:pt>
                <c:pt idx="638">
                  <c:v>0.17199999999999999</c:v>
                </c:pt>
                <c:pt idx="639">
                  <c:v>0.17199999999999999</c:v>
                </c:pt>
                <c:pt idx="640">
                  <c:v>0.17199999999999999</c:v>
                </c:pt>
                <c:pt idx="641">
                  <c:v>0.17199999999999999</c:v>
                </c:pt>
                <c:pt idx="642">
                  <c:v>0.17199999999999999</c:v>
                </c:pt>
                <c:pt idx="643">
                  <c:v>0.17199999999999999</c:v>
                </c:pt>
                <c:pt idx="644">
                  <c:v>0.17399999999999999</c:v>
                </c:pt>
                <c:pt idx="645">
                  <c:v>0.17399999999999999</c:v>
                </c:pt>
                <c:pt idx="646">
                  <c:v>0.17399999999999999</c:v>
                </c:pt>
                <c:pt idx="647">
                  <c:v>0.17399999999999999</c:v>
                </c:pt>
                <c:pt idx="648">
                  <c:v>0.17399999999999999</c:v>
                </c:pt>
                <c:pt idx="649">
                  <c:v>0.17599999999999999</c:v>
                </c:pt>
                <c:pt idx="650">
                  <c:v>0.17599999999999999</c:v>
                </c:pt>
                <c:pt idx="651">
                  <c:v>0.17599999999999999</c:v>
                </c:pt>
                <c:pt idx="652">
                  <c:v>0.17599999999999999</c:v>
                </c:pt>
                <c:pt idx="653">
                  <c:v>0.17599999999999999</c:v>
                </c:pt>
                <c:pt idx="654">
                  <c:v>0.17599999999999999</c:v>
                </c:pt>
                <c:pt idx="655">
                  <c:v>0.17599999999999999</c:v>
                </c:pt>
                <c:pt idx="656">
                  <c:v>0.17599999999999999</c:v>
                </c:pt>
                <c:pt idx="657">
                  <c:v>0.17599999999999999</c:v>
                </c:pt>
                <c:pt idx="658">
                  <c:v>0.17599999999999999</c:v>
                </c:pt>
                <c:pt idx="659">
                  <c:v>0.17599999999999999</c:v>
                </c:pt>
                <c:pt idx="660">
                  <c:v>0.17599999999999999</c:v>
                </c:pt>
                <c:pt idx="661">
                  <c:v>0.17799999999999999</c:v>
                </c:pt>
                <c:pt idx="662">
                  <c:v>0.17799999999999999</c:v>
                </c:pt>
                <c:pt idx="663">
                  <c:v>0.17799999999999999</c:v>
                </c:pt>
                <c:pt idx="664">
                  <c:v>0.17799999999999999</c:v>
                </c:pt>
                <c:pt idx="665">
                  <c:v>0.17799999999999999</c:v>
                </c:pt>
                <c:pt idx="666">
                  <c:v>0.18</c:v>
                </c:pt>
                <c:pt idx="667">
                  <c:v>0.18</c:v>
                </c:pt>
                <c:pt idx="668">
                  <c:v>0.18</c:v>
                </c:pt>
                <c:pt idx="669">
                  <c:v>0.18</c:v>
                </c:pt>
                <c:pt idx="670">
                  <c:v>0.18</c:v>
                </c:pt>
                <c:pt idx="671">
                  <c:v>0.18</c:v>
                </c:pt>
                <c:pt idx="672">
                  <c:v>0.182</c:v>
                </c:pt>
                <c:pt idx="673">
                  <c:v>0.182</c:v>
                </c:pt>
                <c:pt idx="674">
                  <c:v>0.182</c:v>
                </c:pt>
                <c:pt idx="675">
                  <c:v>0.182</c:v>
                </c:pt>
                <c:pt idx="676">
                  <c:v>0.182</c:v>
                </c:pt>
                <c:pt idx="677">
                  <c:v>0.184</c:v>
                </c:pt>
                <c:pt idx="678">
                  <c:v>0.184</c:v>
                </c:pt>
                <c:pt idx="679">
                  <c:v>0.184</c:v>
                </c:pt>
                <c:pt idx="680">
                  <c:v>0.184</c:v>
                </c:pt>
                <c:pt idx="681">
                  <c:v>0.184</c:v>
                </c:pt>
                <c:pt idx="682">
                  <c:v>0.184</c:v>
                </c:pt>
                <c:pt idx="683">
                  <c:v>0.184</c:v>
                </c:pt>
                <c:pt idx="684">
                  <c:v>0.184</c:v>
                </c:pt>
                <c:pt idx="685">
                  <c:v>0.184</c:v>
                </c:pt>
                <c:pt idx="686">
                  <c:v>0.184</c:v>
                </c:pt>
                <c:pt idx="687">
                  <c:v>0.184</c:v>
                </c:pt>
                <c:pt idx="688">
                  <c:v>0.186</c:v>
                </c:pt>
                <c:pt idx="689">
                  <c:v>0.186</c:v>
                </c:pt>
                <c:pt idx="690">
                  <c:v>0.186</c:v>
                </c:pt>
                <c:pt idx="691">
                  <c:v>0.186</c:v>
                </c:pt>
                <c:pt idx="692">
                  <c:v>0.186</c:v>
                </c:pt>
                <c:pt idx="693">
                  <c:v>0.188</c:v>
                </c:pt>
                <c:pt idx="694">
                  <c:v>0.188</c:v>
                </c:pt>
                <c:pt idx="695">
                  <c:v>0.188</c:v>
                </c:pt>
                <c:pt idx="696">
                  <c:v>0.188</c:v>
                </c:pt>
                <c:pt idx="697">
                  <c:v>0.188</c:v>
                </c:pt>
                <c:pt idx="698">
                  <c:v>0.188</c:v>
                </c:pt>
                <c:pt idx="699">
                  <c:v>0.19</c:v>
                </c:pt>
                <c:pt idx="700">
                  <c:v>0.19</c:v>
                </c:pt>
                <c:pt idx="701">
                  <c:v>0.19</c:v>
                </c:pt>
                <c:pt idx="702">
                  <c:v>0.19</c:v>
                </c:pt>
                <c:pt idx="703">
                  <c:v>0.19</c:v>
                </c:pt>
                <c:pt idx="704">
                  <c:v>0.192</c:v>
                </c:pt>
                <c:pt idx="705">
                  <c:v>0.192</c:v>
                </c:pt>
                <c:pt idx="706">
                  <c:v>0.192</c:v>
                </c:pt>
                <c:pt idx="707">
                  <c:v>0.192</c:v>
                </c:pt>
                <c:pt idx="708">
                  <c:v>0.192</c:v>
                </c:pt>
                <c:pt idx="709">
                  <c:v>0.192</c:v>
                </c:pt>
                <c:pt idx="710">
                  <c:v>0.192</c:v>
                </c:pt>
                <c:pt idx="711">
                  <c:v>0.192</c:v>
                </c:pt>
                <c:pt idx="712">
                  <c:v>0.192</c:v>
                </c:pt>
                <c:pt idx="713">
                  <c:v>0.192</c:v>
                </c:pt>
                <c:pt idx="714">
                  <c:v>0.19400000000000001</c:v>
                </c:pt>
                <c:pt idx="715">
                  <c:v>0.19400000000000001</c:v>
                </c:pt>
                <c:pt idx="716">
                  <c:v>0.19400000000000001</c:v>
                </c:pt>
                <c:pt idx="717">
                  <c:v>0.19400000000000001</c:v>
                </c:pt>
                <c:pt idx="718">
                  <c:v>0.19400000000000001</c:v>
                </c:pt>
                <c:pt idx="719">
                  <c:v>0.19400000000000001</c:v>
                </c:pt>
                <c:pt idx="720">
                  <c:v>0.19600000000000001</c:v>
                </c:pt>
                <c:pt idx="721">
                  <c:v>0.19600000000000001</c:v>
                </c:pt>
                <c:pt idx="722">
                  <c:v>0.19600000000000001</c:v>
                </c:pt>
                <c:pt idx="723">
                  <c:v>0.19600000000000001</c:v>
                </c:pt>
                <c:pt idx="724">
                  <c:v>0.19800000000000001</c:v>
                </c:pt>
                <c:pt idx="725">
                  <c:v>0.19800000000000001</c:v>
                </c:pt>
                <c:pt idx="726">
                  <c:v>0.19800000000000001</c:v>
                </c:pt>
                <c:pt idx="727">
                  <c:v>0.19800000000000001</c:v>
                </c:pt>
                <c:pt idx="728">
                  <c:v>0.19800000000000001</c:v>
                </c:pt>
                <c:pt idx="729">
                  <c:v>0.2</c:v>
                </c:pt>
                <c:pt idx="730">
                  <c:v>0.2</c:v>
                </c:pt>
                <c:pt idx="731">
                  <c:v>0.216</c:v>
                </c:pt>
              </c:numCache>
            </c:numRef>
          </c:xVal>
          <c:yVal>
            <c:numRef>
              <c:f>'CWR  C1-C7'!$H$3:$H$734</c:f>
              <c:numCache>
                <c:formatCode>General</c:formatCode>
                <c:ptCount val="732"/>
                <c:pt idx="0">
                  <c:v>0</c:v>
                </c:pt>
                <c:pt idx="1">
                  <c:v>34.703760000000003</c:v>
                </c:pt>
                <c:pt idx="2">
                  <c:v>35.009520000000002</c:v>
                </c:pt>
                <c:pt idx="3">
                  <c:v>35.468159999999997</c:v>
                </c:pt>
                <c:pt idx="4">
                  <c:v>35.9268</c:v>
                </c:pt>
                <c:pt idx="5">
                  <c:v>36.385440000000003</c:v>
                </c:pt>
                <c:pt idx="6">
                  <c:v>36.691200000000002</c:v>
                </c:pt>
                <c:pt idx="7">
                  <c:v>37.149839999999998</c:v>
                </c:pt>
                <c:pt idx="8">
                  <c:v>37.60848</c:v>
                </c:pt>
                <c:pt idx="9">
                  <c:v>37.914239999999999</c:v>
                </c:pt>
                <c:pt idx="10">
                  <c:v>38.372880000000002</c:v>
                </c:pt>
                <c:pt idx="11">
                  <c:v>38.831519999999998</c:v>
                </c:pt>
                <c:pt idx="12">
                  <c:v>39.137279999999997</c:v>
                </c:pt>
                <c:pt idx="13">
                  <c:v>39.443040000000003</c:v>
                </c:pt>
                <c:pt idx="14">
                  <c:v>39.901679999999999</c:v>
                </c:pt>
                <c:pt idx="15">
                  <c:v>40.360320000000002</c:v>
                </c:pt>
                <c:pt idx="16">
                  <c:v>40.818959999999997</c:v>
                </c:pt>
                <c:pt idx="17">
                  <c:v>41.2776</c:v>
                </c:pt>
                <c:pt idx="18">
                  <c:v>41.583359999999999</c:v>
                </c:pt>
                <c:pt idx="19">
                  <c:v>42.042000000000002</c:v>
                </c:pt>
                <c:pt idx="20">
                  <c:v>42.500639999999997</c:v>
                </c:pt>
                <c:pt idx="21">
                  <c:v>42.806399999999996</c:v>
                </c:pt>
                <c:pt idx="22">
                  <c:v>43.265039999999999</c:v>
                </c:pt>
                <c:pt idx="23">
                  <c:v>43.570799999999998</c:v>
                </c:pt>
                <c:pt idx="24">
                  <c:v>44.029440000000001</c:v>
                </c:pt>
                <c:pt idx="25">
                  <c:v>44.3352</c:v>
                </c:pt>
                <c:pt idx="26">
                  <c:v>44.793840000000003</c:v>
                </c:pt>
                <c:pt idx="27">
                  <c:v>45.252479999999998</c:v>
                </c:pt>
                <c:pt idx="28">
                  <c:v>45.711120000000001</c:v>
                </c:pt>
                <c:pt idx="29">
                  <c:v>46.169759999999997</c:v>
                </c:pt>
                <c:pt idx="30">
                  <c:v>46.475520000000003</c:v>
                </c:pt>
                <c:pt idx="31">
                  <c:v>46.781280000000002</c:v>
                </c:pt>
                <c:pt idx="32">
                  <c:v>47.239919999999998</c:v>
                </c:pt>
                <c:pt idx="33">
                  <c:v>47.698560000000001</c:v>
                </c:pt>
                <c:pt idx="34">
                  <c:v>48.157200000000003</c:v>
                </c:pt>
                <c:pt idx="35">
                  <c:v>48.615839999999999</c:v>
                </c:pt>
                <c:pt idx="36">
                  <c:v>49.074480000000001</c:v>
                </c:pt>
                <c:pt idx="37">
                  <c:v>49.533119999999997</c:v>
                </c:pt>
                <c:pt idx="38">
                  <c:v>49.991759999999999</c:v>
                </c:pt>
                <c:pt idx="39">
                  <c:v>50.297519999999999</c:v>
                </c:pt>
                <c:pt idx="40">
                  <c:v>50.756160000000001</c:v>
                </c:pt>
                <c:pt idx="41">
                  <c:v>51.214799999999997</c:v>
                </c:pt>
                <c:pt idx="42">
                  <c:v>51.673439999999999</c:v>
                </c:pt>
                <c:pt idx="43">
                  <c:v>51.979199999999999</c:v>
                </c:pt>
                <c:pt idx="44">
                  <c:v>52.437840000000001</c:v>
                </c:pt>
                <c:pt idx="45">
                  <c:v>52.896479999999997</c:v>
                </c:pt>
                <c:pt idx="46">
                  <c:v>53.660879999999999</c:v>
                </c:pt>
                <c:pt idx="47">
                  <c:v>55.189680000000003</c:v>
                </c:pt>
                <c:pt idx="48">
                  <c:v>56.565600000000003</c:v>
                </c:pt>
                <c:pt idx="49">
                  <c:v>57.941519999999997</c:v>
                </c:pt>
                <c:pt idx="50">
                  <c:v>59.317439999999998</c:v>
                </c:pt>
                <c:pt idx="51">
                  <c:v>60.693359999999998</c:v>
                </c:pt>
                <c:pt idx="52">
                  <c:v>62.222160000000002</c:v>
                </c:pt>
                <c:pt idx="53">
                  <c:v>63.750959999999999</c:v>
                </c:pt>
                <c:pt idx="54">
                  <c:v>65.12688</c:v>
                </c:pt>
                <c:pt idx="55">
                  <c:v>66.349919999999997</c:v>
                </c:pt>
                <c:pt idx="56">
                  <c:v>66.961439999999996</c:v>
                </c:pt>
                <c:pt idx="57">
                  <c:v>66.197040000000001</c:v>
                </c:pt>
                <c:pt idx="58">
                  <c:v>65.279759999999996</c:v>
                </c:pt>
                <c:pt idx="59">
                  <c:v>63.4452</c:v>
                </c:pt>
                <c:pt idx="60">
                  <c:v>61.76352</c:v>
                </c:pt>
                <c:pt idx="61">
                  <c:v>68.337360000000004</c:v>
                </c:pt>
                <c:pt idx="62">
                  <c:v>70.477680000000007</c:v>
                </c:pt>
                <c:pt idx="63">
                  <c:v>71.8536</c:v>
                </c:pt>
                <c:pt idx="64">
                  <c:v>73.382400000000004</c:v>
                </c:pt>
                <c:pt idx="65">
                  <c:v>75.064080000000004</c:v>
                </c:pt>
                <c:pt idx="66">
                  <c:v>76.89864</c:v>
                </c:pt>
                <c:pt idx="67">
                  <c:v>78.427440000000004</c:v>
                </c:pt>
                <c:pt idx="68">
                  <c:v>80.262</c:v>
                </c:pt>
                <c:pt idx="69">
                  <c:v>82.249440000000007</c:v>
                </c:pt>
                <c:pt idx="70">
                  <c:v>83.931120000000007</c:v>
                </c:pt>
                <c:pt idx="71">
                  <c:v>86.071439999999996</c:v>
                </c:pt>
                <c:pt idx="72">
                  <c:v>88.211759999999998</c:v>
                </c:pt>
                <c:pt idx="73">
                  <c:v>90.352080000000001</c:v>
                </c:pt>
                <c:pt idx="74">
                  <c:v>92.492400000000004</c:v>
                </c:pt>
                <c:pt idx="75">
                  <c:v>94.632720000000006</c:v>
                </c:pt>
                <c:pt idx="76">
                  <c:v>96.925920000000005</c:v>
                </c:pt>
                <c:pt idx="77">
                  <c:v>99.219120000000004</c:v>
                </c:pt>
                <c:pt idx="78">
                  <c:v>101.35944000000001</c:v>
                </c:pt>
                <c:pt idx="79">
                  <c:v>103.65264000000001</c:v>
                </c:pt>
                <c:pt idx="80">
                  <c:v>106.09872</c:v>
                </c:pt>
                <c:pt idx="81">
                  <c:v>108.39192</c:v>
                </c:pt>
                <c:pt idx="82">
                  <c:v>110.83799999999999</c:v>
                </c:pt>
                <c:pt idx="83">
                  <c:v>111.6024</c:v>
                </c:pt>
                <c:pt idx="84">
                  <c:v>114.50712</c:v>
                </c:pt>
                <c:pt idx="85">
                  <c:v>116.9532</c:v>
                </c:pt>
                <c:pt idx="86">
                  <c:v>119.09352</c:v>
                </c:pt>
                <c:pt idx="87">
                  <c:v>121.53959999999999</c:v>
                </c:pt>
                <c:pt idx="88">
                  <c:v>123.83280000000001</c:v>
                </c:pt>
                <c:pt idx="89">
                  <c:v>126.43176</c:v>
                </c:pt>
                <c:pt idx="90">
                  <c:v>129.18360000000001</c:v>
                </c:pt>
                <c:pt idx="91">
                  <c:v>131.93544</c:v>
                </c:pt>
                <c:pt idx="92">
                  <c:v>134.38151999999999</c:v>
                </c:pt>
                <c:pt idx="93">
                  <c:v>136.82759999999999</c:v>
                </c:pt>
                <c:pt idx="94">
                  <c:v>139.42655999999999</c:v>
                </c:pt>
                <c:pt idx="95">
                  <c:v>142.17840000000001</c:v>
                </c:pt>
                <c:pt idx="96">
                  <c:v>144.77735999999999</c:v>
                </c:pt>
                <c:pt idx="97">
                  <c:v>147.5292</c:v>
                </c:pt>
                <c:pt idx="98">
                  <c:v>150.12816000000001</c:v>
                </c:pt>
                <c:pt idx="99">
                  <c:v>152.88</c:v>
                </c:pt>
                <c:pt idx="100">
                  <c:v>155.63184000000001</c:v>
                </c:pt>
                <c:pt idx="101">
                  <c:v>158.68943999999999</c:v>
                </c:pt>
                <c:pt idx="102">
                  <c:v>161.44128000000001</c:v>
                </c:pt>
                <c:pt idx="103">
                  <c:v>164.04024000000001</c:v>
                </c:pt>
                <c:pt idx="104">
                  <c:v>166.94496000000001</c:v>
                </c:pt>
                <c:pt idx="105">
                  <c:v>169.54392000000001</c:v>
                </c:pt>
                <c:pt idx="106">
                  <c:v>172.14287999999999</c:v>
                </c:pt>
                <c:pt idx="107">
                  <c:v>175.04759999999999</c:v>
                </c:pt>
                <c:pt idx="108">
                  <c:v>177.95231999999999</c:v>
                </c:pt>
                <c:pt idx="109">
                  <c:v>180.70416</c:v>
                </c:pt>
                <c:pt idx="110">
                  <c:v>183.60888</c:v>
                </c:pt>
                <c:pt idx="111">
                  <c:v>186.20784</c:v>
                </c:pt>
                <c:pt idx="112">
                  <c:v>188.65392</c:v>
                </c:pt>
                <c:pt idx="113">
                  <c:v>190.02984000000001</c:v>
                </c:pt>
                <c:pt idx="114">
                  <c:v>191.25288</c:v>
                </c:pt>
                <c:pt idx="115">
                  <c:v>193.69896</c:v>
                </c:pt>
                <c:pt idx="116">
                  <c:v>196.14503999999999</c:v>
                </c:pt>
                <c:pt idx="117">
                  <c:v>198.59111999999999</c:v>
                </c:pt>
                <c:pt idx="118">
                  <c:v>201.03720000000001</c:v>
                </c:pt>
                <c:pt idx="119">
                  <c:v>203.78904</c:v>
                </c:pt>
                <c:pt idx="120">
                  <c:v>206.38800000000001</c:v>
                </c:pt>
                <c:pt idx="121">
                  <c:v>208.98696000000001</c:v>
                </c:pt>
                <c:pt idx="122">
                  <c:v>211.43304000000001</c:v>
                </c:pt>
                <c:pt idx="123">
                  <c:v>214.03200000000001</c:v>
                </c:pt>
                <c:pt idx="124">
                  <c:v>216.63095999999999</c:v>
                </c:pt>
                <c:pt idx="125">
                  <c:v>219.3828</c:v>
                </c:pt>
                <c:pt idx="126">
                  <c:v>221.98176000000001</c:v>
                </c:pt>
                <c:pt idx="127">
                  <c:v>224.88648000000001</c:v>
                </c:pt>
                <c:pt idx="128">
                  <c:v>227.63831999999999</c:v>
                </c:pt>
                <c:pt idx="129">
                  <c:v>230.23728</c:v>
                </c:pt>
                <c:pt idx="130">
                  <c:v>232.98912000000001</c:v>
                </c:pt>
                <c:pt idx="131">
                  <c:v>235.89384000000001</c:v>
                </c:pt>
                <c:pt idx="132">
                  <c:v>238.95143999999999</c:v>
                </c:pt>
                <c:pt idx="133">
                  <c:v>241.70328000000001</c:v>
                </c:pt>
                <c:pt idx="134">
                  <c:v>244.608</c:v>
                </c:pt>
                <c:pt idx="135">
                  <c:v>247.51272</c:v>
                </c:pt>
                <c:pt idx="136">
                  <c:v>250.72319999999999</c:v>
                </c:pt>
                <c:pt idx="137">
                  <c:v>253.7808</c:v>
                </c:pt>
                <c:pt idx="138">
                  <c:v>256.83839999999998</c:v>
                </c:pt>
                <c:pt idx="139">
                  <c:v>260.04888</c:v>
                </c:pt>
                <c:pt idx="140">
                  <c:v>263.41224</c:v>
                </c:pt>
                <c:pt idx="141">
                  <c:v>266.62272000000002</c:v>
                </c:pt>
                <c:pt idx="142">
                  <c:v>269.83319999999998</c:v>
                </c:pt>
                <c:pt idx="143">
                  <c:v>273.19655999999998</c:v>
                </c:pt>
                <c:pt idx="144">
                  <c:v>276.86568</c:v>
                </c:pt>
                <c:pt idx="145">
                  <c:v>280.38191999999998</c:v>
                </c:pt>
                <c:pt idx="146">
                  <c:v>283.74527999999998</c:v>
                </c:pt>
                <c:pt idx="147">
                  <c:v>287.4144</c:v>
                </c:pt>
                <c:pt idx="148">
                  <c:v>290.93063999999998</c:v>
                </c:pt>
                <c:pt idx="149">
                  <c:v>294.59976</c:v>
                </c:pt>
                <c:pt idx="150">
                  <c:v>298.26888000000002</c:v>
                </c:pt>
                <c:pt idx="151">
                  <c:v>301.93799999999999</c:v>
                </c:pt>
                <c:pt idx="152">
                  <c:v>305.60712000000001</c:v>
                </c:pt>
                <c:pt idx="153">
                  <c:v>309.12335999999999</c:v>
                </c:pt>
                <c:pt idx="154">
                  <c:v>312.79248000000001</c:v>
                </c:pt>
                <c:pt idx="155">
                  <c:v>316.30871999999999</c:v>
                </c:pt>
                <c:pt idx="156">
                  <c:v>320.13072</c:v>
                </c:pt>
                <c:pt idx="157">
                  <c:v>323.95272</c:v>
                </c:pt>
                <c:pt idx="158">
                  <c:v>327.77472</c:v>
                </c:pt>
                <c:pt idx="159">
                  <c:v>331.59672</c:v>
                </c:pt>
                <c:pt idx="160">
                  <c:v>335.41872000000001</c:v>
                </c:pt>
                <c:pt idx="161">
                  <c:v>339.24072000000001</c:v>
                </c:pt>
                <c:pt idx="162">
                  <c:v>343.21559999999999</c:v>
                </c:pt>
                <c:pt idx="163">
                  <c:v>347.19047999999998</c:v>
                </c:pt>
                <c:pt idx="164">
                  <c:v>351.01247999999998</c:v>
                </c:pt>
                <c:pt idx="165">
                  <c:v>354.52872000000002</c:v>
                </c:pt>
                <c:pt idx="166">
                  <c:v>358.35072000000002</c:v>
                </c:pt>
                <c:pt idx="167">
                  <c:v>362.01983999999999</c:v>
                </c:pt>
                <c:pt idx="168">
                  <c:v>365.84183999999999</c:v>
                </c:pt>
                <c:pt idx="169">
                  <c:v>369.51096000000001</c:v>
                </c:pt>
                <c:pt idx="170">
                  <c:v>373.33296000000001</c:v>
                </c:pt>
                <c:pt idx="171">
                  <c:v>377.00207999999998</c:v>
                </c:pt>
                <c:pt idx="172">
                  <c:v>380.51832000000002</c:v>
                </c:pt>
                <c:pt idx="173">
                  <c:v>384.34032000000002</c:v>
                </c:pt>
                <c:pt idx="174">
                  <c:v>388.00943999999998</c:v>
                </c:pt>
                <c:pt idx="175">
                  <c:v>391.67856</c:v>
                </c:pt>
                <c:pt idx="176">
                  <c:v>395.19479999999999</c:v>
                </c:pt>
                <c:pt idx="177">
                  <c:v>398.71104000000003</c:v>
                </c:pt>
                <c:pt idx="178">
                  <c:v>402.07440000000003</c:v>
                </c:pt>
                <c:pt idx="179">
                  <c:v>405.59064000000001</c:v>
                </c:pt>
                <c:pt idx="180">
                  <c:v>409.10687999999999</c:v>
                </c:pt>
                <c:pt idx="181">
                  <c:v>412.47023999999999</c:v>
                </c:pt>
                <c:pt idx="182">
                  <c:v>415.68072000000001</c:v>
                </c:pt>
                <c:pt idx="183">
                  <c:v>419.19695999999999</c:v>
                </c:pt>
                <c:pt idx="184">
                  <c:v>425.77080000000001</c:v>
                </c:pt>
                <c:pt idx="185">
                  <c:v>428.98128000000003</c:v>
                </c:pt>
                <c:pt idx="186">
                  <c:v>432.19175999999999</c:v>
                </c:pt>
                <c:pt idx="187">
                  <c:v>435.40224000000001</c:v>
                </c:pt>
                <c:pt idx="188">
                  <c:v>438.61272000000002</c:v>
                </c:pt>
                <c:pt idx="189">
                  <c:v>441.67032</c:v>
                </c:pt>
                <c:pt idx="190">
                  <c:v>444.88080000000002</c:v>
                </c:pt>
                <c:pt idx="191">
                  <c:v>448.09127999999998</c:v>
                </c:pt>
                <c:pt idx="192">
                  <c:v>451.30176</c:v>
                </c:pt>
                <c:pt idx="193">
                  <c:v>454.20648</c:v>
                </c:pt>
                <c:pt idx="194">
                  <c:v>457.41696000000002</c:v>
                </c:pt>
                <c:pt idx="195">
                  <c:v>460.32168000000001</c:v>
                </c:pt>
                <c:pt idx="196">
                  <c:v>463.53215999999998</c:v>
                </c:pt>
                <c:pt idx="197">
                  <c:v>466.43687999999997</c:v>
                </c:pt>
                <c:pt idx="198">
                  <c:v>469.49448000000001</c:v>
                </c:pt>
                <c:pt idx="199">
                  <c:v>472.24632000000003</c:v>
                </c:pt>
                <c:pt idx="200">
                  <c:v>475.15104000000002</c:v>
                </c:pt>
                <c:pt idx="201">
                  <c:v>477.90287999999998</c:v>
                </c:pt>
                <c:pt idx="202">
                  <c:v>480.50184000000002</c:v>
                </c:pt>
                <c:pt idx="203">
                  <c:v>483.40656000000001</c:v>
                </c:pt>
                <c:pt idx="204">
                  <c:v>485.85264000000001</c:v>
                </c:pt>
                <c:pt idx="205">
                  <c:v>488.60448000000002</c:v>
                </c:pt>
                <c:pt idx="206">
                  <c:v>491.20344</c:v>
                </c:pt>
                <c:pt idx="207">
                  <c:v>493.80239999999998</c:v>
                </c:pt>
                <c:pt idx="208">
                  <c:v>496.24847999999997</c:v>
                </c:pt>
                <c:pt idx="209">
                  <c:v>498.69456000000002</c:v>
                </c:pt>
                <c:pt idx="210">
                  <c:v>501.14064000000002</c:v>
                </c:pt>
                <c:pt idx="211">
                  <c:v>503.28095999999999</c:v>
                </c:pt>
                <c:pt idx="212">
                  <c:v>505.57416000000001</c:v>
                </c:pt>
                <c:pt idx="213">
                  <c:v>507.86736000000002</c:v>
                </c:pt>
                <c:pt idx="214">
                  <c:v>510.00767999999999</c:v>
                </c:pt>
                <c:pt idx="215">
                  <c:v>512.30088000000001</c:v>
                </c:pt>
                <c:pt idx="216">
                  <c:v>514.44119999999998</c:v>
                </c:pt>
                <c:pt idx="217">
                  <c:v>516.42863999999997</c:v>
                </c:pt>
                <c:pt idx="218">
                  <c:v>518.26319999999998</c:v>
                </c:pt>
                <c:pt idx="219">
                  <c:v>520.09775999999999</c:v>
                </c:pt>
                <c:pt idx="220">
                  <c:v>522.08519999999999</c:v>
                </c:pt>
                <c:pt idx="221">
                  <c:v>524.07263999999998</c:v>
                </c:pt>
                <c:pt idx="222">
                  <c:v>525.75432000000001</c:v>
                </c:pt>
                <c:pt idx="223">
                  <c:v>527.43600000000004</c:v>
                </c:pt>
                <c:pt idx="224">
                  <c:v>529.11767999999995</c:v>
                </c:pt>
                <c:pt idx="225">
                  <c:v>530.95223999999996</c:v>
                </c:pt>
                <c:pt idx="226">
                  <c:v>532.63391999999999</c:v>
                </c:pt>
                <c:pt idx="227">
                  <c:v>534.31560000000002</c:v>
                </c:pt>
                <c:pt idx="228">
                  <c:v>535.99728000000005</c:v>
                </c:pt>
                <c:pt idx="229">
                  <c:v>537.52607999999998</c:v>
                </c:pt>
                <c:pt idx="230">
                  <c:v>539.05488000000003</c:v>
                </c:pt>
                <c:pt idx="231">
                  <c:v>540.73656000000005</c:v>
                </c:pt>
                <c:pt idx="232">
                  <c:v>542.41823999999997</c:v>
                </c:pt>
                <c:pt idx="233">
                  <c:v>543.94704000000002</c:v>
                </c:pt>
                <c:pt idx="234">
                  <c:v>545.62872000000004</c:v>
                </c:pt>
                <c:pt idx="235">
                  <c:v>547.00463999999999</c:v>
                </c:pt>
                <c:pt idx="236">
                  <c:v>548.38055999999995</c:v>
                </c:pt>
                <c:pt idx="237">
                  <c:v>550.06223999999997</c:v>
                </c:pt>
                <c:pt idx="238">
                  <c:v>551.43816000000004</c:v>
                </c:pt>
                <c:pt idx="239">
                  <c:v>552.96695999999997</c:v>
                </c:pt>
                <c:pt idx="240">
                  <c:v>554.49576000000002</c:v>
                </c:pt>
                <c:pt idx="241">
                  <c:v>555.87167999999997</c:v>
                </c:pt>
                <c:pt idx="242">
                  <c:v>557.09472000000005</c:v>
                </c:pt>
                <c:pt idx="243">
                  <c:v>558.47064</c:v>
                </c:pt>
                <c:pt idx="244">
                  <c:v>559.84655999999995</c:v>
                </c:pt>
                <c:pt idx="245">
                  <c:v>561.22248000000002</c:v>
                </c:pt>
                <c:pt idx="246">
                  <c:v>562.59839999999997</c:v>
                </c:pt>
                <c:pt idx="247">
                  <c:v>563.66855999999996</c:v>
                </c:pt>
                <c:pt idx="248">
                  <c:v>564.89160000000004</c:v>
                </c:pt>
                <c:pt idx="249">
                  <c:v>566.11464000000001</c:v>
                </c:pt>
                <c:pt idx="250">
                  <c:v>567.33767999999998</c:v>
                </c:pt>
                <c:pt idx="251">
                  <c:v>568.56071999999995</c:v>
                </c:pt>
                <c:pt idx="252">
                  <c:v>569.47799999999995</c:v>
                </c:pt>
                <c:pt idx="253">
                  <c:v>570.54816000000005</c:v>
                </c:pt>
                <c:pt idx="254">
                  <c:v>571.46543999999994</c:v>
                </c:pt>
                <c:pt idx="255">
                  <c:v>572.22983999999997</c:v>
                </c:pt>
                <c:pt idx="256">
                  <c:v>573.29999999999995</c:v>
                </c:pt>
                <c:pt idx="257">
                  <c:v>574.06439999999998</c:v>
                </c:pt>
                <c:pt idx="258">
                  <c:v>574.67592000000002</c:v>
                </c:pt>
                <c:pt idx="259">
                  <c:v>575.13455999999996</c:v>
                </c:pt>
                <c:pt idx="260">
                  <c:v>574.8288</c:v>
                </c:pt>
                <c:pt idx="261">
                  <c:v>574.67592000000002</c:v>
                </c:pt>
                <c:pt idx="262">
                  <c:v>575.44032000000004</c:v>
                </c:pt>
                <c:pt idx="263">
                  <c:v>576.96911999999998</c:v>
                </c:pt>
                <c:pt idx="264">
                  <c:v>578.6508</c:v>
                </c:pt>
                <c:pt idx="265">
                  <c:v>579.41520000000003</c:v>
                </c:pt>
                <c:pt idx="266">
                  <c:v>580.17960000000005</c:v>
                </c:pt>
                <c:pt idx="267">
                  <c:v>581.09688000000006</c:v>
                </c:pt>
                <c:pt idx="268">
                  <c:v>581.86127999999997</c:v>
                </c:pt>
                <c:pt idx="269">
                  <c:v>582.47280000000001</c:v>
                </c:pt>
                <c:pt idx="270">
                  <c:v>582.47280000000001</c:v>
                </c:pt>
                <c:pt idx="271">
                  <c:v>582.62567999999999</c:v>
                </c:pt>
                <c:pt idx="272">
                  <c:v>581.70839999999998</c:v>
                </c:pt>
                <c:pt idx="273">
                  <c:v>581.09688000000006</c:v>
                </c:pt>
                <c:pt idx="274">
                  <c:v>581.40264000000002</c:v>
                </c:pt>
                <c:pt idx="275">
                  <c:v>580.94399999999996</c:v>
                </c:pt>
                <c:pt idx="276">
                  <c:v>580.94399999999996</c:v>
                </c:pt>
                <c:pt idx="277">
                  <c:v>581.55552</c:v>
                </c:pt>
                <c:pt idx="278">
                  <c:v>582.47280000000001</c:v>
                </c:pt>
                <c:pt idx="279">
                  <c:v>583.23720000000003</c:v>
                </c:pt>
                <c:pt idx="280">
                  <c:v>582.93143999999995</c:v>
                </c:pt>
                <c:pt idx="281">
                  <c:v>582.31992000000002</c:v>
                </c:pt>
                <c:pt idx="282">
                  <c:v>580.33248000000003</c:v>
                </c:pt>
                <c:pt idx="283">
                  <c:v>580.63824</c:v>
                </c:pt>
                <c:pt idx="284">
                  <c:v>580.94399999999996</c:v>
                </c:pt>
                <c:pt idx="285">
                  <c:v>580.02671999999995</c:v>
                </c:pt>
                <c:pt idx="286">
                  <c:v>580.33248000000003</c:v>
                </c:pt>
                <c:pt idx="287">
                  <c:v>581.70839999999998</c:v>
                </c:pt>
                <c:pt idx="288">
                  <c:v>582.62567999999999</c:v>
                </c:pt>
                <c:pt idx="289">
                  <c:v>582.77855999999997</c:v>
                </c:pt>
                <c:pt idx="290">
                  <c:v>582.47280000000001</c:v>
                </c:pt>
                <c:pt idx="291">
                  <c:v>583.08432000000005</c:v>
                </c:pt>
                <c:pt idx="292">
                  <c:v>584.15448000000004</c:v>
                </c:pt>
                <c:pt idx="293">
                  <c:v>584.00160000000005</c:v>
                </c:pt>
                <c:pt idx="294">
                  <c:v>583.84871999999996</c:v>
                </c:pt>
                <c:pt idx="295">
                  <c:v>584.30736000000002</c:v>
                </c:pt>
                <c:pt idx="296">
                  <c:v>585.22464000000002</c:v>
                </c:pt>
                <c:pt idx="297">
                  <c:v>585.22464000000002</c:v>
                </c:pt>
                <c:pt idx="298">
                  <c:v>584.46024</c:v>
                </c:pt>
                <c:pt idx="299">
                  <c:v>584.30736000000002</c:v>
                </c:pt>
                <c:pt idx="300">
                  <c:v>584.15448000000004</c:v>
                </c:pt>
                <c:pt idx="301">
                  <c:v>584.30736000000002</c:v>
                </c:pt>
                <c:pt idx="302">
                  <c:v>584.30736000000002</c:v>
                </c:pt>
                <c:pt idx="303">
                  <c:v>584.46024</c:v>
                </c:pt>
                <c:pt idx="304">
                  <c:v>584.61311999999998</c:v>
                </c:pt>
                <c:pt idx="305">
                  <c:v>584.15448000000004</c:v>
                </c:pt>
                <c:pt idx="306">
                  <c:v>584.76599999999996</c:v>
                </c:pt>
                <c:pt idx="307">
                  <c:v>586.90632000000005</c:v>
                </c:pt>
                <c:pt idx="308">
                  <c:v>588.43511999999998</c:v>
                </c:pt>
                <c:pt idx="309">
                  <c:v>589.04664000000002</c:v>
                </c:pt>
                <c:pt idx="310">
                  <c:v>584.76599999999996</c:v>
                </c:pt>
                <c:pt idx="311">
                  <c:v>576.20471999999995</c:v>
                </c:pt>
                <c:pt idx="312">
                  <c:v>582.31992000000002</c:v>
                </c:pt>
                <c:pt idx="313">
                  <c:v>588.28224</c:v>
                </c:pt>
                <c:pt idx="314">
                  <c:v>592.86864000000003</c:v>
                </c:pt>
                <c:pt idx="315">
                  <c:v>595.77336000000003</c:v>
                </c:pt>
                <c:pt idx="316">
                  <c:v>597.45504000000005</c:v>
                </c:pt>
                <c:pt idx="317">
                  <c:v>598.67808000000002</c:v>
                </c:pt>
                <c:pt idx="318">
                  <c:v>599.74824000000001</c:v>
                </c:pt>
                <c:pt idx="319">
                  <c:v>600.8184</c:v>
                </c:pt>
                <c:pt idx="320">
                  <c:v>601.58280000000002</c:v>
                </c:pt>
                <c:pt idx="321">
                  <c:v>602.50008000000003</c:v>
                </c:pt>
                <c:pt idx="322">
                  <c:v>603.26448000000005</c:v>
                </c:pt>
                <c:pt idx="323">
                  <c:v>604.02887999999996</c:v>
                </c:pt>
                <c:pt idx="324">
                  <c:v>604.94615999999996</c:v>
                </c:pt>
                <c:pt idx="325">
                  <c:v>605.71055999999999</c:v>
                </c:pt>
                <c:pt idx="326">
                  <c:v>606.32208000000003</c:v>
                </c:pt>
                <c:pt idx="327">
                  <c:v>607.39224000000002</c:v>
                </c:pt>
                <c:pt idx="328">
                  <c:v>608.15664000000004</c:v>
                </c:pt>
                <c:pt idx="329">
                  <c:v>608.92103999999995</c:v>
                </c:pt>
                <c:pt idx="330">
                  <c:v>609.83831999999995</c:v>
                </c:pt>
                <c:pt idx="331">
                  <c:v>610.60271999999998</c:v>
                </c:pt>
                <c:pt idx="332">
                  <c:v>611.52</c:v>
                </c:pt>
                <c:pt idx="333">
                  <c:v>612.28440000000001</c:v>
                </c:pt>
                <c:pt idx="334">
                  <c:v>613.20168000000001</c:v>
                </c:pt>
                <c:pt idx="335">
                  <c:v>613.96608000000003</c:v>
                </c:pt>
                <c:pt idx="336">
                  <c:v>614.73047999999994</c:v>
                </c:pt>
                <c:pt idx="337">
                  <c:v>615.64775999999995</c:v>
                </c:pt>
                <c:pt idx="338">
                  <c:v>616.56503999999995</c:v>
                </c:pt>
                <c:pt idx="339">
                  <c:v>617.17655999999999</c:v>
                </c:pt>
                <c:pt idx="340">
                  <c:v>618.09384</c:v>
                </c:pt>
                <c:pt idx="341">
                  <c:v>618.85824000000002</c:v>
                </c:pt>
                <c:pt idx="342">
                  <c:v>619.62264000000005</c:v>
                </c:pt>
                <c:pt idx="343">
                  <c:v>620.38703999999996</c:v>
                </c:pt>
                <c:pt idx="344">
                  <c:v>621.15143999999998</c:v>
                </c:pt>
                <c:pt idx="345">
                  <c:v>622.06871999999998</c:v>
                </c:pt>
                <c:pt idx="346">
                  <c:v>622.68024000000003</c:v>
                </c:pt>
                <c:pt idx="347">
                  <c:v>623.75040000000001</c:v>
                </c:pt>
                <c:pt idx="348">
                  <c:v>624.36192000000005</c:v>
                </c:pt>
                <c:pt idx="349">
                  <c:v>625.12631999999996</c:v>
                </c:pt>
                <c:pt idx="350">
                  <c:v>625.73784000000001</c:v>
                </c:pt>
                <c:pt idx="351">
                  <c:v>626.50224000000003</c:v>
                </c:pt>
                <c:pt idx="352">
                  <c:v>627.26664000000005</c:v>
                </c:pt>
                <c:pt idx="353">
                  <c:v>628.18391999999994</c:v>
                </c:pt>
                <c:pt idx="354">
                  <c:v>628.94831999999997</c:v>
                </c:pt>
                <c:pt idx="355">
                  <c:v>629.71271999999999</c:v>
                </c:pt>
                <c:pt idx="356">
                  <c:v>630.47712000000001</c:v>
                </c:pt>
                <c:pt idx="357">
                  <c:v>631.08864000000005</c:v>
                </c:pt>
                <c:pt idx="358">
                  <c:v>631.70015999999998</c:v>
                </c:pt>
                <c:pt idx="359">
                  <c:v>632.61743999999999</c:v>
                </c:pt>
                <c:pt idx="360">
                  <c:v>633.38184000000001</c:v>
                </c:pt>
                <c:pt idx="361">
                  <c:v>634.14624000000003</c:v>
                </c:pt>
                <c:pt idx="362">
                  <c:v>634.91063999999994</c:v>
                </c:pt>
                <c:pt idx="363">
                  <c:v>635.52215999999999</c:v>
                </c:pt>
                <c:pt idx="364">
                  <c:v>636.28656000000001</c:v>
                </c:pt>
                <c:pt idx="365">
                  <c:v>636.89808000000005</c:v>
                </c:pt>
                <c:pt idx="366">
                  <c:v>637.66247999999996</c:v>
                </c:pt>
                <c:pt idx="367">
                  <c:v>638.42687999999998</c:v>
                </c:pt>
                <c:pt idx="368">
                  <c:v>639.03840000000002</c:v>
                </c:pt>
                <c:pt idx="369">
                  <c:v>639.64991999999995</c:v>
                </c:pt>
                <c:pt idx="370">
                  <c:v>640.41431999999998</c:v>
                </c:pt>
                <c:pt idx="371">
                  <c:v>641.02584000000002</c:v>
                </c:pt>
                <c:pt idx="372">
                  <c:v>641.63735999999994</c:v>
                </c:pt>
                <c:pt idx="373">
                  <c:v>642.40175999999997</c:v>
                </c:pt>
                <c:pt idx="374">
                  <c:v>642.86040000000003</c:v>
                </c:pt>
                <c:pt idx="375">
                  <c:v>643.47191999999995</c:v>
                </c:pt>
                <c:pt idx="376">
                  <c:v>644.23631999999998</c:v>
                </c:pt>
                <c:pt idx="377">
                  <c:v>645.00072</c:v>
                </c:pt>
                <c:pt idx="378">
                  <c:v>645.61224000000004</c:v>
                </c:pt>
                <c:pt idx="379">
                  <c:v>646.37663999999995</c:v>
                </c:pt>
                <c:pt idx="380">
                  <c:v>646.68240000000003</c:v>
                </c:pt>
                <c:pt idx="381">
                  <c:v>647.44680000000005</c:v>
                </c:pt>
                <c:pt idx="382">
                  <c:v>648.21119999999996</c:v>
                </c:pt>
                <c:pt idx="383">
                  <c:v>648.66984000000002</c:v>
                </c:pt>
                <c:pt idx="384">
                  <c:v>649.43424000000005</c:v>
                </c:pt>
                <c:pt idx="385">
                  <c:v>649.89287999999999</c:v>
                </c:pt>
                <c:pt idx="386">
                  <c:v>650.65728000000001</c:v>
                </c:pt>
                <c:pt idx="387">
                  <c:v>651.11591999999996</c:v>
                </c:pt>
                <c:pt idx="388">
                  <c:v>651.88031999999998</c:v>
                </c:pt>
                <c:pt idx="389">
                  <c:v>652.49184000000002</c:v>
                </c:pt>
                <c:pt idx="390">
                  <c:v>652.95047999999997</c:v>
                </c:pt>
                <c:pt idx="391">
                  <c:v>653.86775999999998</c:v>
                </c:pt>
                <c:pt idx="392">
                  <c:v>654.32640000000004</c:v>
                </c:pt>
                <c:pt idx="393">
                  <c:v>654.93791999999996</c:v>
                </c:pt>
                <c:pt idx="394">
                  <c:v>655.54944</c:v>
                </c:pt>
                <c:pt idx="395">
                  <c:v>656.00807999999995</c:v>
                </c:pt>
                <c:pt idx="396">
                  <c:v>656.46672000000001</c:v>
                </c:pt>
                <c:pt idx="397">
                  <c:v>657.07824000000005</c:v>
                </c:pt>
                <c:pt idx="398">
                  <c:v>657.68975999999998</c:v>
                </c:pt>
                <c:pt idx="399">
                  <c:v>658.30128000000002</c:v>
                </c:pt>
                <c:pt idx="400">
                  <c:v>658.91279999999995</c:v>
                </c:pt>
                <c:pt idx="401">
                  <c:v>659.52431999999999</c:v>
                </c:pt>
                <c:pt idx="402">
                  <c:v>660.13584000000003</c:v>
                </c:pt>
                <c:pt idx="403">
                  <c:v>660.59447999999998</c:v>
                </c:pt>
                <c:pt idx="404">
                  <c:v>661.20600000000002</c:v>
                </c:pt>
                <c:pt idx="405">
                  <c:v>661.51175999999998</c:v>
                </c:pt>
                <c:pt idx="406">
                  <c:v>662.27616</c:v>
                </c:pt>
                <c:pt idx="407">
                  <c:v>662.58191999999997</c:v>
                </c:pt>
                <c:pt idx="408">
                  <c:v>663.19344000000001</c:v>
                </c:pt>
                <c:pt idx="409">
                  <c:v>663.65207999999996</c:v>
                </c:pt>
                <c:pt idx="410">
                  <c:v>664.41647999999998</c:v>
                </c:pt>
                <c:pt idx="411">
                  <c:v>664.87512000000004</c:v>
                </c:pt>
                <c:pt idx="412">
                  <c:v>665.33375999999998</c:v>
                </c:pt>
                <c:pt idx="413">
                  <c:v>665.94528000000003</c:v>
                </c:pt>
                <c:pt idx="414">
                  <c:v>666.40391999999997</c:v>
                </c:pt>
                <c:pt idx="415">
                  <c:v>666.86256000000003</c:v>
                </c:pt>
                <c:pt idx="416">
                  <c:v>667.47407999999996</c:v>
                </c:pt>
                <c:pt idx="417">
                  <c:v>667.93272000000002</c:v>
                </c:pt>
                <c:pt idx="418">
                  <c:v>668.39135999999996</c:v>
                </c:pt>
                <c:pt idx="419">
                  <c:v>668.85</c:v>
                </c:pt>
                <c:pt idx="420">
                  <c:v>669.46151999999995</c:v>
                </c:pt>
                <c:pt idx="421">
                  <c:v>669.92016000000001</c:v>
                </c:pt>
                <c:pt idx="422">
                  <c:v>670.37879999999996</c:v>
                </c:pt>
                <c:pt idx="423">
                  <c:v>670.83744000000002</c:v>
                </c:pt>
                <c:pt idx="424">
                  <c:v>671.29607999999996</c:v>
                </c:pt>
                <c:pt idx="425">
                  <c:v>671.9076</c:v>
                </c:pt>
                <c:pt idx="426">
                  <c:v>672.36623999999995</c:v>
                </c:pt>
                <c:pt idx="427">
                  <c:v>672.67200000000003</c:v>
                </c:pt>
                <c:pt idx="428">
                  <c:v>673.28351999999995</c:v>
                </c:pt>
                <c:pt idx="429">
                  <c:v>673.74216000000001</c:v>
                </c:pt>
                <c:pt idx="430">
                  <c:v>674.20079999999996</c:v>
                </c:pt>
                <c:pt idx="431">
                  <c:v>674.65944000000002</c:v>
                </c:pt>
                <c:pt idx="432">
                  <c:v>675.11807999999996</c:v>
                </c:pt>
                <c:pt idx="433">
                  <c:v>675.57672000000002</c:v>
                </c:pt>
                <c:pt idx="434">
                  <c:v>676.03535999999997</c:v>
                </c:pt>
                <c:pt idx="435">
                  <c:v>676.49400000000003</c:v>
                </c:pt>
                <c:pt idx="436">
                  <c:v>676.95263999999997</c:v>
                </c:pt>
                <c:pt idx="437">
                  <c:v>677.25840000000005</c:v>
                </c:pt>
                <c:pt idx="438">
                  <c:v>677.71704</c:v>
                </c:pt>
                <c:pt idx="439">
                  <c:v>678.17568000000006</c:v>
                </c:pt>
                <c:pt idx="440">
                  <c:v>678.63432</c:v>
                </c:pt>
                <c:pt idx="441">
                  <c:v>678.94007999999997</c:v>
                </c:pt>
                <c:pt idx="442">
                  <c:v>679.55160000000001</c:v>
                </c:pt>
                <c:pt idx="443">
                  <c:v>679.70447999999999</c:v>
                </c:pt>
                <c:pt idx="444">
                  <c:v>680.16312000000005</c:v>
                </c:pt>
                <c:pt idx="445">
                  <c:v>680.62175999999999</c:v>
                </c:pt>
                <c:pt idx="446">
                  <c:v>680.92751999999996</c:v>
                </c:pt>
                <c:pt idx="447">
                  <c:v>681.38616000000002</c:v>
                </c:pt>
                <c:pt idx="448">
                  <c:v>681.69191999999998</c:v>
                </c:pt>
                <c:pt idx="449">
                  <c:v>681.99767999999995</c:v>
                </c:pt>
                <c:pt idx="450">
                  <c:v>682.45632000000001</c:v>
                </c:pt>
                <c:pt idx="451">
                  <c:v>682.91495999999995</c:v>
                </c:pt>
                <c:pt idx="452">
                  <c:v>683.22072000000003</c:v>
                </c:pt>
                <c:pt idx="453">
                  <c:v>683.67935999999997</c:v>
                </c:pt>
                <c:pt idx="454">
                  <c:v>683.98512000000005</c:v>
                </c:pt>
                <c:pt idx="455">
                  <c:v>684.44376</c:v>
                </c:pt>
                <c:pt idx="456">
                  <c:v>684.74951999999996</c:v>
                </c:pt>
                <c:pt idx="457">
                  <c:v>685.05528000000004</c:v>
                </c:pt>
                <c:pt idx="458">
                  <c:v>685.36104</c:v>
                </c:pt>
                <c:pt idx="459">
                  <c:v>685.51391999999998</c:v>
                </c:pt>
                <c:pt idx="460">
                  <c:v>685.97256000000004</c:v>
                </c:pt>
                <c:pt idx="461">
                  <c:v>686.27832000000001</c:v>
                </c:pt>
                <c:pt idx="462">
                  <c:v>686.58407999999997</c:v>
                </c:pt>
                <c:pt idx="463">
                  <c:v>687.04272000000003</c:v>
                </c:pt>
                <c:pt idx="464">
                  <c:v>687.50135999999998</c:v>
                </c:pt>
                <c:pt idx="465">
                  <c:v>687.80712000000005</c:v>
                </c:pt>
                <c:pt idx="466">
                  <c:v>688.11288000000002</c:v>
                </c:pt>
                <c:pt idx="467">
                  <c:v>688.26576</c:v>
                </c:pt>
                <c:pt idx="468">
                  <c:v>688.72439999999995</c:v>
                </c:pt>
                <c:pt idx="469">
                  <c:v>689.03016000000002</c:v>
                </c:pt>
                <c:pt idx="470">
                  <c:v>689.33591999999999</c:v>
                </c:pt>
                <c:pt idx="471">
                  <c:v>689.33591999999999</c:v>
                </c:pt>
                <c:pt idx="472">
                  <c:v>689.79456000000005</c:v>
                </c:pt>
                <c:pt idx="473">
                  <c:v>690.10032000000001</c:v>
                </c:pt>
                <c:pt idx="474">
                  <c:v>690.40607999999997</c:v>
                </c:pt>
                <c:pt idx="475">
                  <c:v>690.71184000000005</c:v>
                </c:pt>
                <c:pt idx="476">
                  <c:v>691.17048</c:v>
                </c:pt>
                <c:pt idx="477">
                  <c:v>691.47623999999996</c:v>
                </c:pt>
                <c:pt idx="478">
                  <c:v>691.47623999999996</c:v>
                </c:pt>
                <c:pt idx="479">
                  <c:v>691.93488000000002</c:v>
                </c:pt>
                <c:pt idx="480">
                  <c:v>692.24063999999998</c:v>
                </c:pt>
                <c:pt idx="481">
                  <c:v>692.39351999999997</c:v>
                </c:pt>
                <c:pt idx="482">
                  <c:v>692.69928000000004</c:v>
                </c:pt>
                <c:pt idx="483">
                  <c:v>693.00504000000001</c:v>
                </c:pt>
                <c:pt idx="484">
                  <c:v>693.15791999999999</c:v>
                </c:pt>
                <c:pt idx="485">
                  <c:v>693.61656000000005</c:v>
                </c:pt>
                <c:pt idx="486">
                  <c:v>693.92232000000001</c:v>
                </c:pt>
                <c:pt idx="487">
                  <c:v>694.0752</c:v>
                </c:pt>
                <c:pt idx="488">
                  <c:v>694.22807999999998</c:v>
                </c:pt>
                <c:pt idx="489">
                  <c:v>694.53384000000005</c:v>
                </c:pt>
                <c:pt idx="490">
                  <c:v>694.83960000000002</c:v>
                </c:pt>
                <c:pt idx="491">
                  <c:v>695.14535999999998</c:v>
                </c:pt>
                <c:pt idx="492">
                  <c:v>695.29823999999996</c:v>
                </c:pt>
                <c:pt idx="493">
                  <c:v>695.60400000000004</c:v>
                </c:pt>
                <c:pt idx="494">
                  <c:v>695.60400000000004</c:v>
                </c:pt>
                <c:pt idx="495">
                  <c:v>695.90976000000001</c:v>
                </c:pt>
                <c:pt idx="496">
                  <c:v>696.36839999999995</c:v>
                </c:pt>
                <c:pt idx="497">
                  <c:v>696.52128000000005</c:v>
                </c:pt>
                <c:pt idx="498">
                  <c:v>696.67416000000003</c:v>
                </c:pt>
                <c:pt idx="499">
                  <c:v>696.97991999999999</c:v>
                </c:pt>
                <c:pt idx="500">
                  <c:v>696.97991999999999</c:v>
                </c:pt>
                <c:pt idx="501">
                  <c:v>697.28567999999996</c:v>
                </c:pt>
                <c:pt idx="502">
                  <c:v>697.59144000000003</c:v>
                </c:pt>
                <c:pt idx="503">
                  <c:v>697.74432000000002</c:v>
                </c:pt>
                <c:pt idx="504">
                  <c:v>697.8972</c:v>
                </c:pt>
                <c:pt idx="505">
                  <c:v>698.05007999999998</c:v>
                </c:pt>
                <c:pt idx="506">
                  <c:v>698.20295999999996</c:v>
                </c:pt>
                <c:pt idx="507">
                  <c:v>698.50872000000004</c:v>
                </c:pt>
                <c:pt idx="508">
                  <c:v>698.81448</c:v>
                </c:pt>
                <c:pt idx="509">
                  <c:v>699.12023999999997</c:v>
                </c:pt>
                <c:pt idx="510">
                  <c:v>699.12023999999997</c:v>
                </c:pt>
                <c:pt idx="511">
                  <c:v>699.12023999999997</c:v>
                </c:pt>
                <c:pt idx="512">
                  <c:v>699.42600000000004</c:v>
                </c:pt>
                <c:pt idx="513">
                  <c:v>699.57888000000003</c:v>
                </c:pt>
                <c:pt idx="514">
                  <c:v>699.73176000000001</c:v>
                </c:pt>
                <c:pt idx="515">
                  <c:v>700.03751999999997</c:v>
                </c:pt>
                <c:pt idx="516">
                  <c:v>700.19039999999995</c:v>
                </c:pt>
                <c:pt idx="517">
                  <c:v>700.19039999999995</c:v>
                </c:pt>
                <c:pt idx="518">
                  <c:v>700.34328000000005</c:v>
                </c:pt>
                <c:pt idx="519">
                  <c:v>700.64904000000001</c:v>
                </c:pt>
                <c:pt idx="520">
                  <c:v>700.80192</c:v>
                </c:pt>
                <c:pt idx="521">
                  <c:v>700.95479999999998</c:v>
                </c:pt>
                <c:pt idx="522">
                  <c:v>701.10767999999996</c:v>
                </c:pt>
                <c:pt idx="523">
                  <c:v>701.26056000000005</c:v>
                </c:pt>
                <c:pt idx="524">
                  <c:v>701.41344000000004</c:v>
                </c:pt>
                <c:pt idx="525">
                  <c:v>701.7192</c:v>
                </c:pt>
                <c:pt idx="526">
                  <c:v>701.87207999999998</c:v>
                </c:pt>
                <c:pt idx="527">
                  <c:v>702.17783999999995</c:v>
                </c:pt>
                <c:pt idx="528">
                  <c:v>702.17783999999995</c:v>
                </c:pt>
                <c:pt idx="529">
                  <c:v>702.33072000000004</c:v>
                </c:pt>
                <c:pt idx="530">
                  <c:v>702.63648000000001</c:v>
                </c:pt>
                <c:pt idx="531">
                  <c:v>702.63648000000001</c:v>
                </c:pt>
                <c:pt idx="532">
                  <c:v>702.63648000000001</c:v>
                </c:pt>
                <c:pt idx="533">
                  <c:v>702.94223999999997</c:v>
                </c:pt>
                <c:pt idx="534">
                  <c:v>702.94223999999997</c:v>
                </c:pt>
                <c:pt idx="535">
                  <c:v>703.24800000000005</c:v>
                </c:pt>
                <c:pt idx="536">
                  <c:v>703.40088000000003</c:v>
                </c:pt>
                <c:pt idx="537">
                  <c:v>703.55376000000001</c:v>
                </c:pt>
                <c:pt idx="538">
                  <c:v>703.55376000000001</c:v>
                </c:pt>
                <c:pt idx="539">
                  <c:v>703.70663999999999</c:v>
                </c:pt>
                <c:pt idx="540">
                  <c:v>703.85951999999997</c:v>
                </c:pt>
                <c:pt idx="541">
                  <c:v>704.01239999999996</c:v>
                </c:pt>
                <c:pt idx="542">
                  <c:v>704.16528000000005</c:v>
                </c:pt>
                <c:pt idx="543">
                  <c:v>704.16528000000005</c:v>
                </c:pt>
                <c:pt idx="544">
                  <c:v>704.31816000000003</c:v>
                </c:pt>
                <c:pt idx="545">
                  <c:v>704.31816000000003</c:v>
                </c:pt>
                <c:pt idx="546">
                  <c:v>704.62392</c:v>
                </c:pt>
                <c:pt idx="547">
                  <c:v>704.62392</c:v>
                </c:pt>
                <c:pt idx="548">
                  <c:v>704.77679999999998</c:v>
                </c:pt>
                <c:pt idx="549">
                  <c:v>704.92967999999996</c:v>
                </c:pt>
                <c:pt idx="550">
                  <c:v>705.08255999999994</c:v>
                </c:pt>
                <c:pt idx="551">
                  <c:v>705.08255999999994</c:v>
                </c:pt>
                <c:pt idx="552">
                  <c:v>705.23544000000004</c:v>
                </c:pt>
                <c:pt idx="553">
                  <c:v>705.38832000000002</c:v>
                </c:pt>
                <c:pt idx="554">
                  <c:v>705.5412</c:v>
                </c:pt>
                <c:pt idx="555">
                  <c:v>705.5412</c:v>
                </c:pt>
                <c:pt idx="556">
                  <c:v>705.69407999999999</c:v>
                </c:pt>
                <c:pt idx="557">
                  <c:v>705.69407999999999</c:v>
                </c:pt>
                <c:pt idx="558">
                  <c:v>705.69407999999999</c:v>
                </c:pt>
                <c:pt idx="559">
                  <c:v>705.84695999999997</c:v>
                </c:pt>
                <c:pt idx="560">
                  <c:v>705.99983999999995</c:v>
                </c:pt>
                <c:pt idx="561">
                  <c:v>705.99983999999995</c:v>
                </c:pt>
                <c:pt idx="562">
                  <c:v>705.99983999999995</c:v>
                </c:pt>
                <c:pt idx="563">
                  <c:v>705.99983999999995</c:v>
                </c:pt>
                <c:pt idx="564">
                  <c:v>705.99983999999995</c:v>
                </c:pt>
                <c:pt idx="565">
                  <c:v>706.30560000000003</c:v>
                </c:pt>
                <c:pt idx="566">
                  <c:v>706.30560000000003</c:v>
                </c:pt>
                <c:pt idx="567">
                  <c:v>706.30560000000003</c:v>
                </c:pt>
                <c:pt idx="568">
                  <c:v>706.30560000000003</c:v>
                </c:pt>
                <c:pt idx="569">
                  <c:v>706.45848000000001</c:v>
                </c:pt>
                <c:pt idx="570">
                  <c:v>706.61135999999999</c:v>
                </c:pt>
                <c:pt idx="571">
                  <c:v>706.76423999999997</c:v>
                </c:pt>
                <c:pt idx="572">
                  <c:v>706.76423999999997</c:v>
                </c:pt>
                <c:pt idx="573">
                  <c:v>706.76423999999997</c:v>
                </c:pt>
                <c:pt idx="574">
                  <c:v>706.76423999999997</c:v>
                </c:pt>
                <c:pt idx="575">
                  <c:v>706.76423999999997</c:v>
                </c:pt>
                <c:pt idx="576">
                  <c:v>706.91711999999995</c:v>
                </c:pt>
                <c:pt idx="577">
                  <c:v>706.91711999999995</c:v>
                </c:pt>
                <c:pt idx="578">
                  <c:v>707.07</c:v>
                </c:pt>
                <c:pt idx="579">
                  <c:v>707.07</c:v>
                </c:pt>
                <c:pt idx="580">
                  <c:v>707.07</c:v>
                </c:pt>
                <c:pt idx="581">
                  <c:v>707.07</c:v>
                </c:pt>
                <c:pt idx="582">
                  <c:v>707.22288000000003</c:v>
                </c:pt>
                <c:pt idx="583">
                  <c:v>707.22288000000003</c:v>
                </c:pt>
                <c:pt idx="584">
                  <c:v>707.22288000000003</c:v>
                </c:pt>
                <c:pt idx="585">
                  <c:v>707.07</c:v>
                </c:pt>
                <c:pt idx="586">
                  <c:v>707.22288000000003</c:v>
                </c:pt>
                <c:pt idx="587">
                  <c:v>707.37576000000001</c:v>
                </c:pt>
                <c:pt idx="588">
                  <c:v>707.37576000000001</c:v>
                </c:pt>
                <c:pt idx="589">
                  <c:v>707.52864</c:v>
                </c:pt>
                <c:pt idx="590">
                  <c:v>707.37576000000001</c:v>
                </c:pt>
                <c:pt idx="591">
                  <c:v>707.52864</c:v>
                </c:pt>
                <c:pt idx="592">
                  <c:v>707.37576000000001</c:v>
                </c:pt>
                <c:pt idx="593">
                  <c:v>707.52864</c:v>
                </c:pt>
                <c:pt idx="594">
                  <c:v>707.37576000000001</c:v>
                </c:pt>
                <c:pt idx="595">
                  <c:v>707.37576000000001</c:v>
                </c:pt>
                <c:pt idx="596">
                  <c:v>707.37576000000001</c:v>
                </c:pt>
                <c:pt idx="597">
                  <c:v>707.52864</c:v>
                </c:pt>
                <c:pt idx="598">
                  <c:v>707.37576000000001</c:v>
                </c:pt>
                <c:pt idx="599">
                  <c:v>707.52864</c:v>
                </c:pt>
                <c:pt idx="600">
                  <c:v>707.37576000000001</c:v>
                </c:pt>
                <c:pt idx="601">
                  <c:v>707.37576000000001</c:v>
                </c:pt>
                <c:pt idx="602">
                  <c:v>707.37576000000001</c:v>
                </c:pt>
                <c:pt idx="603">
                  <c:v>707.37576000000001</c:v>
                </c:pt>
                <c:pt idx="604">
                  <c:v>707.52864</c:v>
                </c:pt>
                <c:pt idx="605">
                  <c:v>707.37576000000001</c:v>
                </c:pt>
                <c:pt idx="606">
                  <c:v>707.52864</c:v>
                </c:pt>
                <c:pt idx="607">
                  <c:v>707.37576000000001</c:v>
                </c:pt>
                <c:pt idx="608">
                  <c:v>707.52864</c:v>
                </c:pt>
                <c:pt idx="609">
                  <c:v>707.37576000000001</c:v>
                </c:pt>
                <c:pt idx="610">
                  <c:v>707.52864</c:v>
                </c:pt>
                <c:pt idx="611">
                  <c:v>707.37576000000001</c:v>
                </c:pt>
                <c:pt idx="612">
                  <c:v>707.37576000000001</c:v>
                </c:pt>
                <c:pt idx="613">
                  <c:v>707.37576000000001</c:v>
                </c:pt>
                <c:pt idx="614">
                  <c:v>707.37576000000001</c:v>
                </c:pt>
                <c:pt idx="615">
                  <c:v>707.37576000000001</c:v>
                </c:pt>
                <c:pt idx="616">
                  <c:v>707.37576000000001</c:v>
                </c:pt>
                <c:pt idx="617">
                  <c:v>707.37576000000001</c:v>
                </c:pt>
                <c:pt idx="618">
                  <c:v>707.22288000000003</c:v>
                </c:pt>
                <c:pt idx="619">
                  <c:v>707.07</c:v>
                </c:pt>
                <c:pt idx="620">
                  <c:v>707.07</c:v>
                </c:pt>
                <c:pt idx="621">
                  <c:v>707.07</c:v>
                </c:pt>
                <c:pt idx="622">
                  <c:v>707.07</c:v>
                </c:pt>
                <c:pt idx="623">
                  <c:v>707.07</c:v>
                </c:pt>
                <c:pt idx="624">
                  <c:v>706.91711999999995</c:v>
                </c:pt>
                <c:pt idx="625">
                  <c:v>706.91711999999995</c:v>
                </c:pt>
                <c:pt idx="626">
                  <c:v>706.76423999999997</c:v>
                </c:pt>
                <c:pt idx="627">
                  <c:v>706.76423999999997</c:v>
                </c:pt>
                <c:pt idx="628">
                  <c:v>706.76423999999997</c:v>
                </c:pt>
                <c:pt idx="629">
                  <c:v>706.76423999999997</c:v>
                </c:pt>
                <c:pt idx="630">
                  <c:v>706.45848000000001</c:v>
                </c:pt>
                <c:pt idx="631">
                  <c:v>706.45848000000001</c:v>
                </c:pt>
                <c:pt idx="632">
                  <c:v>706.45848000000001</c:v>
                </c:pt>
                <c:pt idx="633">
                  <c:v>706.30560000000003</c:v>
                </c:pt>
                <c:pt idx="634">
                  <c:v>706.15272000000004</c:v>
                </c:pt>
                <c:pt idx="635">
                  <c:v>705.99983999999995</c:v>
                </c:pt>
                <c:pt idx="636">
                  <c:v>705.99983999999995</c:v>
                </c:pt>
                <c:pt idx="637">
                  <c:v>705.99983999999995</c:v>
                </c:pt>
                <c:pt idx="638">
                  <c:v>705.84695999999997</c:v>
                </c:pt>
                <c:pt idx="639">
                  <c:v>705.69407999999999</c:v>
                </c:pt>
                <c:pt idx="640">
                  <c:v>705.5412</c:v>
                </c:pt>
                <c:pt idx="641">
                  <c:v>705.38832000000002</c:v>
                </c:pt>
                <c:pt idx="642">
                  <c:v>705.38832000000002</c:v>
                </c:pt>
                <c:pt idx="643">
                  <c:v>705.23544000000004</c:v>
                </c:pt>
                <c:pt idx="644">
                  <c:v>704.92967999999996</c:v>
                </c:pt>
                <c:pt idx="645">
                  <c:v>704.92967999999996</c:v>
                </c:pt>
                <c:pt idx="646">
                  <c:v>704.77679999999998</c:v>
                </c:pt>
                <c:pt idx="647">
                  <c:v>704.62392</c:v>
                </c:pt>
                <c:pt idx="648">
                  <c:v>704.31816000000003</c:v>
                </c:pt>
                <c:pt idx="649">
                  <c:v>704.16528000000005</c:v>
                </c:pt>
                <c:pt idx="650">
                  <c:v>703.70663999999999</c:v>
                </c:pt>
                <c:pt idx="651">
                  <c:v>703.55376000000001</c:v>
                </c:pt>
                <c:pt idx="652">
                  <c:v>703.24800000000005</c:v>
                </c:pt>
                <c:pt idx="653">
                  <c:v>702.94223999999997</c:v>
                </c:pt>
                <c:pt idx="654">
                  <c:v>702.78935999999999</c:v>
                </c:pt>
                <c:pt idx="655">
                  <c:v>702.63648000000001</c:v>
                </c:pt>
                <c:pt idx="656">
                  <c:v>702.17783999999995</c:v>
                </c:pt>
                <c:pt idx="657">
                  <c:v>701.7192</c:v>
                </c:pt>
                <c:pt idx="658">
                  <c:v>701.41344000000004</c:v>
                </c:pt>
                <c:pt idx="659">
                  <c:v>700.80192</c:v>
                </c:pt>
                <c:pt idx="660">
                  <c:v>700.64904000000001</c:v>
                </c:pt>
                <c:pt idx="661">
                  <c:v>700.19039999999995</c:v>
                </c:pt>
                <c:pt idx="662">
                  <c:v>699.73176000000001</c:v>
                </c:pt>
                <c:pt idx="663">
                  <c:v>699.27311999999995</c:v>
                </c:pt>
                <c:pt idx="664">
                  <c:v>698.81448</c:v>
                </c:pt>
                <c:pt idx="665">
                  <c:v>698.20295999999996</c:v>
                </c:pt>
                <c:pt idx="666">
                  <c:v>697.59144000000003</c:v>
                </c:pt>
                <c:pt idx="667">
                  <c:v>696.97991999999999</c:v>
                </c:pt>
                <c:pt idx="668">
                  <c:v>696.21551999999997</c:v>
                </c:pt>
                <c:pt idx="669">
                  <c:v>695.60400000000004</c:v>
                </c:pt>
                <c:pt idx="670">
                  <c:v>694.83960000000002</c:v>
                </c:pt>
                <c:pt idx="671">
                  <c:v>694.22807999999998</c:v>
                </c:pt>
                <c:pt idx="672">
                  <c:v>693.46367999999995</c:v>
                </c:pt>
                <c:pt idx="673">
                  <c:v>692.54639999999995</c:v>
                </c:pt>
                <c:pt idx="674">
                  <c:v>691.78200000000004</c:v>
                </c:pt>
                <c:pt idx="675">
                  <c:v>690.86472000000003</c:v>
                </c:pt>
                <c:pt idx="676">
                  <c:v>690.10032000000001</c:v>
                </c:pt>
                <c:pt idx="677">
                  <c:v>689.03016000000002</c:v>
                </c:pt>
                <c:pt idx="678">
                  <c:v>687.96</c:v>
                </c:pt>
                <c:pt idx="679">
                  <c:v>686.88984000000005</c:v>
                </c:pt>
                <c:pt idx="680">
                  <c:v>685.81967999999995</c:v>
                </c:pt>
                <c:pt idx="681">
                  <c:v>684.74951999999996</c:v>
                </c:pt>
                <c:pt idx="682">
                  <c:v>683.83223999999996</c:v>
                </c:pt>
                <c:pt idx="683">
                  <c:v>682.76207999999997</c:v>
                </c:pt>
                <c:pt idx="684">
                  <c:v>681.38616000000002</c:v>
                </c:pt>
                <c:pt idx="685">
                  <c:v>680.31600000000003</c:v>
                </c:pt>
                <c:pt idx="686">
                  <c:v>678.94007999999997</c:v>
                </c:pt>
                <c:pt idx="687">
                  <c:v>677.86991999999998</c:v>
                </c:pt>
                <c:pt idx="688">
                  <c:v>676.49400000000003</c:v>
                </c:pt>
                <c:pt idx="689">
                  <c:v>675.11807999999996</c:v>
                </c:pt>
                <c:pt idx="690">
                  <c:v>673.74216000000001</c:v>
                </c:pt>
                <c:pt idx="691">
                  <c:v>672.36623999999995</c:v>
                </c:pt>
                <c:pt idx="692">
                  <c:v>670.83744000000002</c:v>
                </c:pt>
                <c:pt idx="693">
                  <c:v>669.30863999999997</c:v>
                </c:pt>
                <c:pt idx="694">
                  <c:v>667.93272000000002</c:v>
                </c:pt>
                <c:pt idx="695">
                  <c:v>666.40391999999997</c:v>
                </c:pt>
                <c:pt idx="696">
                  <c:v>664.72224000000006</c:v>
                </c:pt>
                <c:pt idx="697">
                  <c:v>663.04056000000003</c:v>
                </c:pt>
                <c:pt idx="698">
                  <c:v>661.51175999999998</c:v>
                </c:pt>
                <c:pt idx="699">
                  <c:v>659.83007999999995</c:v>
                </c:pt>
                <c:pt idx="700">
                  <c:v>658.14840000000004</c:v>
                </c:pt>
                <c:pt idx="701">
                  <c:v>656.16096000000005</c:v>
                </c:pt>
                <c:pt idx="702">
                  <c:v>654.32640000000004</c:v>
                </c:pt>
                <c:pt idx="703">
                  <c:v>652.33896000000004</c:v>
                </c:pt>
                <c:pt idx="704">
                  <c:v>650.50440000000003</c:v>
                </c:pt>
                <c:pt idx="705">
                  <c:v>648.05831999999998</c:v>
                </c:pt>
                <c:pt idx="706">
                  <c:v>645.76512000000002</c:v>
                </c:pt>
                <c:pt idx="707">
                  <c:v>643.47191999999995</c:v>
                </c:pt>
                <c:pt idx="708">
                  <c:v>641.02584000000002</c:v>
                </c:pt>
                <c:pt idx="709">
                  <c:v>638.57975999999996</c:v>
                </c:pt>
                <c:pt idx="710">
                  <c:v>636.28656000000001</c:v>
                </c:pt>
                <c:pt idx="711">
                  <c:v>633.38184000000001</c:v>
                </c:pt>
                <c:pt idx="712">
                  <c:v>630.78287999999998</c:v>
                </c:pt>
                <c:pt idx="713">
                  <c:v>628.03103999999996</c:v>
                </c:pt>
                <c:pt idx="714">
                  <c:v>625.12631999999996</c:v>
                </c:pt>
                <c:pt idx="715">
                  <c:v>622.22159999999997</c:v>
                </c:pt>
                <c:pt idx="716">
                  <c:v>619.46975999999995</c:v>
                </c:pt>
                <c:pt idx="717">
                  <c:v>616.41215999999997</c:v>
                </c:pt>
                <c:pt idx="718">
                  <c:v>613.20168000000001</c:v>
                </c:pt>
                <c:pt idx="719">
                  <c:v>609.99120000000005</c:v>
                </c:pt>
                <c:pt idx="720">
                  <c:v>606.32208000000003</c:v>
                </c:pt>
                <c:pt idx="721">
                  <c:v>602.50008000000003</c:v>
                </c:pt>
                <c:pt idx="722">
                  <c:v>598.83096</c:v>
                </c:pt>
                <c:pt idx="723">
                  <c:v>594.70320000000004</c:v>
                </c:pt>
                <c:pt idx="724">
                  <c:v>590.11680000000001</c:v>
                </c:pt>
                <c:pt idx="725">
                  <c:v>584.91887999999994</c:v>
                </c:pt>
                <c:pt idx="726">
                  <c:v>578.6508</c:v>
                </c:pt>
                <c:pt idx="727">
                  <c:v>571.77120000000002</c:v>
                </c:pt>
                <c:pt idx="728">
                  <c:v>562.90416000000005</c:v>
                </c:pt>
                <c:pt idx="729">
                  <c:v>551.13239999999996</c:v>
                </c:pt>
                <c:pt idx="730">
                  <c:v>533.39832000000001</c:v>
                </c:pt>
                <c:pt idx="731">
                  <c:v>502.82231999999999</c:v>
                </c:pt>
              </c:numCache>
            </c:numRef>
          </c:yVal>
          <c:smooth val="1"/>
          <c:extLst>
            <c:ext xmlns:c16="http://schemas.microsoft.com/office/drawing/2014/chart" uri="{C3380CC4-5D6E-409C-BE32-E72D297353CC}">
              <c16:uniqueId val="{00000003-178F-4A09-A7F1-5E3D9ED66438}"/>
            </c:ext>
          </c:extLst>
        </c:ser>
        <c:ser>
          <c:idx val="5"/>
          <c:order val="5"/>
          <c:tx>
            <c:v>CT6</c:v>
          </c:tx>
          <c:spPr>
            <a:ln w="12700" cap="rnd">
              <a:solidFill>
                <a:srgbClr val="00B050"/>
              </a:solidFill>
              <a:round/>
            </a:ln>
            <a:effectLst/>
          </c:spPr>
          <c:marker>
            <c:symbol val="none"/>
          </c:marker>
          <c:xVal>
            <c:numRef>
              <c:f>'CWR  C1-C7'!$K$3:$K$512</c:f>
              <c:numCache>
                <c:formatCode>General</c:formatCode>
                <c:ptCount val="510"/>
                <c:pt idx="0">
                  <c:v>0</c:v>
                </c:pt>
                <c:pt idx="1">
                  <c:v>2.0999999999999999E-3</c:v>
                </c:pt>
                <c:pt idx="2">
                  <c:v>2.0999999999999999E-3</c:v>
                </c:pt>
                <c:pt idx="3">
                  <c:v>2.0999999999999999E-3</c:v>
                </c:pt>
                <c:pt idx="4">
                  <c:v>2.0999999999999999E-3</c:v>
                </c:pt>
                <c:pt idx="5">
                  <c:v>2.0999999999999999E-3</c:v>
                </c:pt>
                <c:pt idx="6">
                  <c:v>2.0999999999999999E-3</c:v>
                </c:pt>
                <c:pt idx="7">
                  <c:v>2.0999999999999999E-3</c:v>
                </c:pt>
                <c:pt idx="8">
                  <c:v>2.0999999999999999E-3</c:v>
                </c:pt>
                <c:pt idx="9">
                  <c:v>2.0999999999999999E-3</c:v>
                </c:pt>
                <c:pt idx="10">
                  <c:v>2.0999999999999999E-3</c:v>
                </c:pt>
                <c:pt idx="11">
                  <c:v>2.0999999999999999E-3</c:v>
                </c:pt>
                <c:pt idx="12">
                  <c:v>2.0999999999999999E-3</c:v>
                </c:pt>
                <c:pt idx="13">
                  <c:v>2.0999999999999999E-3</c:v>
                </c:pt>
                <c:pt idx="14">
                  <c:v>2.0999999999999999E-3</c:v>
                </c:pt>
                <c:pt idx="15">
                  <c:v>2.0999999999999999E-3</c:v>
                </c:pt>
                <c:pt idx="16">
                  <c:v>2.0999999999999999E-3</c:v>
                </c:pt>
                <c:pt idx="17">
                  <c:v>2.0999999999999999E-3</c:v>
                </c:pt>
                <c:pt idx="18">
                  <c:v>2.0999999999999999E-3</c:v>
                </c:pt>
                <c:pt idx="19">
                  <c:v>2.0999999999999999E-3</c:v>
                </c:pt>
                <c:pt idx="20">
                  <c:v>4.1999999999999997E-3</c:v>
                </c:pt>
                <c:pt idx="21">
                  <c:v>4.1999999999999997E-3</c:v>
                </c:pt>
                <c:pt idx="22">
                  <c:v>4.1999999999999997E-3</c:v>
                </c:pt>
                <c:pt idx="23">
                  <c:v>4.1999999999999997E-3</c:v>
                </c:pt>
                <c:pt idx="24">
                  <c:v>4.1999999999999997E-3</c:v>
                </c:pt>
                <c:pt idx="25">
                  <c:v>4.1999999999999997E-3</c:v>
                </c:pt>
                <c:pt idx="26">
                  <c:v>4.1999999999999997E-3</c:v>
                </c:pt>
                <c:pt idx="27">
                  <c:v>4.1999999999999997E-3</c:v>
                </c:pt>
                <c:pt idx="28">
                  <c:v>4.1999999999999997E-3</c:v>
                </c:pt>
                <c:pt idx="29">
                  <c:v>4.1999999999999997E-3</c:v>
                </c:pt>
                <c:pt idx="30">
                  <c:v>4.1999999999999997E-3</c:v>
                </c:pt>
                <c:pt idx="31">
                  <c:v>4.1999999999999997E-3</c:v>
                </c:pt>
                <c:pt idx="32">
                  <c:v>4.1999999999999997E-3</c:v>
                </c:pt>
                <c:pt idx="33">
                  <c:v>4.1999999999999997E-3</c:v>
                </c:pt>
                <c:pt idx="34">
                  <c:v>6.3E-3</c:v>
                </c:pt>
                <c:pt idx="35">
                  <c:v>6.3E-3</c:v>
                </c:pt>
                <c:pt idx="36">
                  <c:v>6.3E-3</c:v>
                </c:pt>
                <c:pt idx="37">
                  <c:v>6.3E-3</c:v>
                </c:pt>
                <c:pt idx="38">
                  <c:v>6.3E-3</c:v>
                </c:pt>
                <c:pt idx="39">
                  <c:v>8.3999999999999995E-3</c:v>
                </c:pt>
                <c:pt idx="40">
                  <c:v>8.3999999999999995E-3</c:v>
                </c:pt>
                <c:pt idx="41">
                  <c:v>8.3999999999999995E-3</c:v>
                </c:pt>
                <c:pt idx="42">
                  <c:v>8.3999999999999995E-3</c:v>
                </c:pt>
                <c:pt idx="43">
                  <c:v>8.3999999999999995E-3</c:v>
                </c:pt>
                <c:pt idx="44">
                  <c:v>8.3999999999999995E-3</c:v>
                </c:pt>
                <c:pt idx="45">
                  <c:v>8.3999999999999995E-3</c:v>
                </c:pt>
                <c:pt idx="46">
                  <c:v>8.3999999999999995E-3</c:v>
                </c:pt>
                <c:pt idx="47">
                  <c:v>8.3999999999999995E-3</c:v>
                </c:pt>
                <c:pt idx="48">
                  <c:v>8.3999999999999995E-3</c:v>
                </c:pt>
                <c:pt idx="49">
                  <c:v>8.3999999999999995E-3</c:v>
                </c:pt>
                <c:pt idx="50">
                  <c:v>1.0500000000000001E-2</c:v>
                </c:pt>
                <c:pt idx="51">
                  <c:v>1.0500000000000001E-2</c:v>
                </c:pt>
                <c:pt idx="52">
                  <c:v>1.0500000000000001E-2</c:v>
                </c:pt>
                <c:pt idx="53">
                  <c:v>1.0500000000000001E-2</c:v>
                </c:pt>
                <c:pt idx="54">
                  <c:v>1.0500000000000001E-2</c:v>
                </c:pt>
                <c:pt idx="55">
                  <c:v>1.0500000000000001E-2</c:v>
                </c:pt>
                <c:pt idx="56">
                  <c:v>1.26E-2</c:v>
                </c:pt>
                <c:pt idx="57">
                  <c:v>1.26E-2</c:v>
                </c:pt>
                <c:pt idx="58">
                  <c:v>1.26E-2</c:v>
                </c:pt>
                <c:pt idx="59">
                  <c:v>1.47E-2</c:v>
                </c:pt>
                <c:pt idx="60">
                  <c:v>1.47E-2</c:v>
                </c:pt>
                <c:pt idx="61">
                  <c:v>1.47E-2</c:v>
                </c:pt>
                <c:pt idx="62">
                  <c:v>1.6799999999999999E-2</c:v>
                </c:pt>
                <c:pt idx="63">
                  <c:v>1.6799999999999999E-2</c:v>
                </c:pt>
                <c:pt idx="64">
                  <c:v>1.6799999999999999E-2</c:v>
                </c:pt>
                <c:pt idx="65">
                  <c:v>1.6799999999999999E-2</c:v>
                </c:pt>
                <c:pt idx="66">
                  <c:v>1.6799999999999999E-2</c:v>
                </c:pt>
                <c:pt idx="67">
                  <c:v>1.6799999999999999E-2</c:v>
                </c:pt>
                <c:pt idx="68">
                  <c:v>1.89E-2</c:v>
                </c:pt>
                <c:pt idx="69">
                  <c:v>1.89E-2</c:v>
                </c:pt>
                <c:pt idx="70">
                  <c:v>1.89E-2</c:v>
                </c:pt>
                <c:pt idx="71">
                  <c:v>2.1000000000000001E-2</c:v>
                </c:pt>
                <c:pt idx="72">
                  <c:v>2.1000000000000001E-2</c:v>
                </c:pt>
                <c:pt idx="73">
                  <c:v>2.1000000000000001E-2</c:v>
                </c:pt>
                <c:pt idx="74">
                  <c:v>2.3099999999999999E-2</c:v>
                </c:pt>
                <c:pt idx="75">
                  <c:v>2.3099999999999999E-2</c:v>
                </c:pt>
                <c:pt idx="76">
                  <c:v>2.3099999999999999E-2</c:v>
                </c:pt>
                <c:pt idx="77">
                  <c:v>2.52E-2</c:v>
                </c:pt>
                <c:pt idx="78">
                  <c:v>2.52E-2</c:v>
                </c:pt>
                <c:pt idx="79">
                  <c:v>2.52E-2</c:v>
                </c:pt>
                <c:pt idx="80">
                  <c:v>2.52E-2</c:v>
                </c:pt>
                <c:pt idx="81">
                  <c:v>2.52E-2</c:v>
                </c:pt>
                <c:pt idx="82">
                  <c:v>2.52E-2</c:v>
                </c:pt>
                <c:pt idx="83">
                  <c:v>2.7300000000000001E-2</c:v>
                </c:pt>
                <c:pt idx="84">
                  <c:v>2.7300000000000001E-2</c:v>
                </c:pt>
                <c:pt idx="85">
                  <c:v>2.7300000000000001E-2</c:v>
                </c:pt>
                <c:pt idx="86">
                  <c:v>2.7300000000000001E-2</c:v>
                </c:pt>
                <c:pt idx="87">
                  <c:v>2.9399999999999999E-2</c:v>
                </c:pt>
                <c:pt idx="88">
                  <c:v>2.9399999999999999E-2</c:v>
                </c:pt>
                <c:pt idx="89">
                  <c:v>2.9399999999999999E-2</c:v>
                </c:pt>
                <c:pt idx="90">
                  <c:v>3.15E-2</c:v>
                </c:pt>
                <c:pt idx="91">
                  <c:v>3.15E-2</c:v>
                </c:pt>
                <c:pt idx="92">
                  <c:v>3.15E-2</c:v>
                </c:pt>
                <c:pt idx="93">
                  <c:v>3.3599999999999998E-2</c:v>
                </c:pt>
                <c:pt idx="94">
                  <c:v>3.3599999999999998E-2</c:v>
                </c:pt>
                <c:pt idx="95">
                  <c:v>3.3599999999999998E-2</c:v>
                </c:pt>
                <c:pt idx="96">
                  <c:v>3.3599999999999998E-2</c:v>
                </c:pt>
                <c:pt idx="97">
                  <c:v>3.3599999999999998E-2</c:v>
                </c:pt>
                <c:pt idx="98">
                  <c:v>3.3599999999999998E-2</c:v>
                </c:pt>
                <c:pt idx="99">
                  <c:v>3.5700000000000003E-2</c:v>
                </c:pt>
                <c:pt idx="100">
                  <c:v>3.5700000000000003E-2</c:v>
                </c:pt>
                <c:pt idx="101">
                  <c:v>3.5700000000000003E-2</c:v>
                </c:pt>
                <c:pt idx="102">
                  <c:v>3.78E-2</c:v>
                </c:pt>
                <c:pt idx="103">
                  <c:v>3.78E-2</c:v>
                </c:pt>
                <c:pt idx="104">
                  <c:v>3.78E-2</c:v>
                </c:pt>
                <c:pt idx="105">
                  <c:v>3.78E-2</c:v>
                </c:pt>
                <c:pt idx="106">
                  <c:v>3.9899999999999998E-2</c:v>
                </c:pt>
                <c:pt idx="107">
                  <c:v>3.9899999999999998E-2</c:v>
                </c:pt>
                <c:pt idx="108">
                  <c:v>3.9899999999999998E-2</c:v>
                </c:pt>
                <c:pt idx="109">
                  <c:v>4.2000000000000003E-2</c:v>
                </c:pt>
                <c:pt idx="110">
                  <c:v>4.2000000000000003E-2</c:v>
                </c:pt>
                <c:pt idx="111">
                  <c:v>4.2000000000000003E-2</c:v>
                </c:pt>
                <c:pt idx="112">
                  <c:v>4.2000000000000003E-2</c:v>
                </c:pt>
                <c:pt idx="113">
                  <c:v>4.2000000000000003E-2</c:v>
                </c:pt>
                <c:pt idx="114">
                  <c:v>4.2000000000000003E-2</c:v>
                </c:pt>
                <c:pt idx="115">
                  <c:v>4.41E-2</c:v>
                </c:pt>
                <c:pt idx="116">
                  <c:v>4.41E-2</c:v>
                </c:pt>
                <c:pt idx="117">
                  <c:v>4.41E-2</c:v>
                </c:pt>
                <c:pt idx="118">
                  <c:v>4.6199999999999998E-2</c:v>
                </c:pt>
                <c:pt idx="119">
                  <c:v>4.6199999999999998E-2</c:v>
                </c:pt>
                <c:pt idx="120">
                  <c:v>4.6199999999999998E-2</c:v>
                </c:pt>
                <c:pt idx="121">
                  <c:v>4.6199999999999998E-2</c:v>
                </c:pt>
                <c:pt idx="122">
                  <c:v>4.8300000000000003E-2</c:v>
                </c:pt>
                <c:pt idx="123">
                  <c:v>4.8300000000000003E-2</c:v>
                </c:pt>
                <c:pt idx="124">
                  <c:v>4.8300000000000003E-2</c:v>
                </c:pt>
                <c:pt idx="125">
                  <c:v>5.04E-2</c:v>
                </c:pt>
                <c:pt idx="126">
                  <c:v>5.04E-2</c:v>
                </c:pt>
                <c:pt idx="127">
                  <c:v>5.04E-2</c:v>
                </c:pt>
                <c:pt idx="128">
                  <c:v>5.04E-2</c:v>
                </c:pt>
                <c:pt idx="129">
                  <c:v>5.04E-2</c:v>
                </c:pt>
                <c:pt idx="130">
                  <c:v>5.04E-2</c:v>
                </c:pt>
                <c:pt idx="131">
                  <c:v>5.2499999999999998E-2</c:v>
                </c:pt>
                <c:pt idx="132">
                  <c:v>5.2499999999999998E-2</c:v>
                </c:pt>
                <c:pt idx="133">
                  <c:v>5.2499999999999998E-2</c:v>
                </c:pt>
                <c:pt idx="134">
                  <c:v>5.4600000000000003E-2</c:v>
                </c:pt>
                <c:pt idx="135">
                  <c:v>5.4600000000000003E-2</c:v>
                </c:pt>
                <c:pt idx="136">
                  <c:v>5.4600000000000003E-2</c:v>
                </c:pt>
                <c:pt idx="137">
                  <c:v>5.4600000000000003E-2</c:v>
                </c:pt>
                <c:pt idx="138">
                  <c:v>5.67E-2</c:v>
                </c:pt>
                <c:pt idx="139">
                  <c:v>5.67E-2</c:v>
                </c:pt>
                <c:pt idx="140">
                  <c:v>5.67E-2</c:v>
                </c:pt>
                <c:pt idx="141">
                  <c:v>5.8799999999999998E-2</c:v>
                </c:pt>
                <c:pt idx="142">
                  <c:v>5.8799999999999998E-2</c:v>
                </c:pt>
                <c:pt idx="143">
                  <c:v>5.8799999999999998E-2</c:v>
                </c:pt>
                <c:pt idx="144">
                  <c:v>5.8799999999999998E-2</c:v>
                </c:pt>
                <c:pt idx="145">
                  <c:v>5.8799999999999998E-2</c:v>
                </c:pt>
                <c:pt idx="146">
                  <c:v>5.8799999999999998E-2</c:v>
                </c:pt>
                <c:pt idx="147">
                  <c:v>6.0900000000000003E-2</c:v>
                </c:pt>
                <c:pt idx="148">
                  <c:v>6.0900000000000003E-2</c:v>
                </c:pt>
                <c:pt idx="149">
                  <c:v>6.0900000000000003E-2</c:v>
                </c:pt>
                <c:pt idx="150">
                  <c:v>6.0900000000000003E-2</c:v>
                </c:pt>
                <c:pt idx="151">
                  <c:v>6.3E-2</c:v>
                </c:pt>
                <c:pt idx="152">
                  <c:v>6.3E-2</c:v>
                </c:pt>
                <c:pt idx="153">
                  <c:v>6.3E-2</c:v>
                </c:pt>
                <c:pt idx="154">
                  <c:v>6.5100000000000005E-2</c:v>
                </c:pt>
                <c:pt idx="155">
                  <c:v>6.5100000000000005E-2</c:v>
                </c:pt>
                <c:pt idx="156">
                  <c:v>6.5100000000000005E-2</c:v>
                </c:pt>
                <c:pt idx="157">
                  <c:v>6.7199999999999996E-2</c:v>
                </c:pt>
                <c:pt idx="158">
                  <c:v>6.7199999999999996E-2</c:v>
                </c:pt>
                <c:pt idx="159">
                  <c:v>6.7199999999999996E-2</c:v>
                </c:pt>
                <c:pt idx="160">
                  <c:v>6.7199999999999996E-2</c:v>
                </c:pt>
                <c:pt idx="161">
                  <c:v>6.7199999999999996E-2</c:v>
                </c:pt>
                <c:pt idx="162">
                  <c:v>6.7199999999999996E-2</c:v>
                </c:pt>
                <c:pt idx="163">
                  <c:v>6.7199999999999996E-2</c:v>
                </c:pt>
                <c:pt idx="164">
                  <c:v>6.93E-2</c:v>
                </c:pt>
                <c:pt idx="165">
                  <c:v>6.93E-2</c:v>
                </c:pt>
                <c:pt idx="166">
                  <c:v>6.93E-2</c:v>
                </c:pt>
                <c:pt idx="167">
                  <c:v>7.1400000000000005E-2</c:v>
                </c:pt>
                <c:pt idx="168">
                  <c:v>7.1400000000000005E-2</c:v>
                </c:pt>
                <c:pt idx="169">
                  <c:v>7.1400000000000005E-2</c:v>
                </c:pt>
                <c:pt idx="170">
                  <c:v>7.1400000000000005E-2</c:v>
                </c:pt>
                <c:pt idx="171">
                  <c:v>7.3499999999999996E-2</c:v>
                </c:pt>
                <c:pt idx="172">
                  <c:v>7.3499999999999996E-2</c:v>
                </c:pt>
                <c:pt idx="173">
                  <c:v>7.3499999999999996E-2</c:v>
                </c:pt>
                <c:pt idx="174">
                  <c:v>7.5600000000000001E-2</c:v>
                </c:pt>
                <c:pt idx="175">
                  <c:v>7.5600000000000001E-2</c:v>
                </c:pt>
                <c:pt idx="176">
                  <c:v>7.5600000000000001E-2</c:v>
                </c:pt>
                <c:pt idx="177">
                  <c:v>7.5600000000000001E-2</c:v>
                </c:pt>
                <c:pt idx="178">
                  <c:v>7.5600000000000001E-2</c:v>
                </c:pt>
                <c:pt idx="179">
                  <c:v>7.5600000000000001E-2</c:v>
                </c:pt>
                <c:pt idx="180">
                  <c:v>7.5600000000000001E-2</c:v>
                </c:pt>
                <c:pt idx="181">
                  <c:v>7.7700000000000005E-2</c:v>
                </c:pt>
                <c:pt idx="182">
                  <c:v>7.7700000000000005E-2</c:v>
                </c:pt>
                <c:pt idx="183">
                  <c:v>7.7700000000000005E-2</c:v>
                </c:pt>
                <c:pt idx="184">
                  <c:v>7.9799999999999996E-2</c:v>
                </c:pt>
                <c:pt idx="185">
                  <c:v>7.9799999999999996E-2</c:v>
                </c:pt>
                <c:pt idx="186">
                  <c:v>7.9799999999999996E-2</c:v>
                </c:pt>
                <c:pt idx="187">
                  <c:v>8.1900000000000001E-2</c:v>
                </c:pt>
                <c:pt idx="188">
                  <c:v>8.1900000000000001E-2</c:v>
                </c:pt>
                <c:pt idx="189">
                  <c:v>8.1900000000000001E-2</c:v>
                </c:pt>
                <c:pt idx="190">
                  <c:v>8.1900000000000001E-2</c:v>
                </c:pt>
                <c:pt idx="191">
                  <c:v>8.4000000000000005E-2</c:v>
                </c:pt>
                <c:pt idx="192">
                  <c:v>8.4000000000000005E-2</c:v>
                </c:pt>
                <c:pt idx="193">
                  <c:v>8.4000000000000005E-2</c:v>
                </c:pt>
                <c:pt idx="194">
                  <c:v>8.4000000000000005E-2</c:v>
                </c:pt>
                <c:pt idx="195">
                  <c:v>8.4000000000000005E-2</c:v>
                </c:pt>
                <c:pt idx="196">
                  <c:v>8.4000000000000005E-2</c:v>
                </c:pt>
                <c:pt idx="197">
                  <c:v>8.6099999999999996E-2</c:v>
                </c:pt>
                <c:pt idx="198">
                  <c:v>8.6099999999999996E-2</c:v>
                </c:pt>
                <c:pt idx="199">
                  <c:v>8.6099999999999996E-2</c:v>
                </c:pt>
                <c:pt idx="200">
                  <c:v>8.8200000000000001E-2</c:v>
                </c:pt>
                <c:pt idx="201">
                  <c:v>8.8200000000000001E-2</c:v>
                </c:pt>
                <c:pt idx="202">
                  <c:v>8.8200000000000001E-2</c:v>
                </c:pt>
                <c:pt idx="203">
                  <c:v>8.8200000000000001E-2</c:v>
                </c:pt>
                <c:pt idx="204">
                  <c:v>9.0300000000000005E-2</c:v>
                </c:pt>
                <c:pt idx="205">
                  <c:v>9.0300000000000005E-2</c:v>
                </c:pt>
                <c:pt idx="206">
                  <c:v>9.2399999999999996E-2</c:v>
                </c:pt>
                <c:pt idx="207">
                  <c:v>9.2399999999999996E-2</c:v>
                </c:pt>
                <c:pt idx="208">
                  <c:v>9.2399999999999996E-2</c:v>
                </c:pt>
                <c:pt idx="209">
                  <c:v>9.2399999999999996E-2</c:v>
                </c:pt>
                <c:pt idx="210">
                  <c:v>9.2399999999999996E-2</c:v>
                </c:pt>
                <c:pt idx="211">
                  <c:v>9.2399999999999996E-2</c:v>
                </c:pt>
                <c:pt idx="212">
                  <c:v>9.2399999999999996E-2</c:v>
                </c:pt>
                <c:pt idx="213">
                  <c:v>9.4500000000000001E-2</c:v>
                </c:pt>
                <c:pt idx="214">
                  <c:v>9.4500000000000001E-2</c:v>
                </c:pt>
                <c:pt idx="215">
                  <c:v>9.4500000000000001E-2</c:v>
                </c:pt>
                <c:pt idx="216">
                  <c:v>9.6600000000000005E-2</c:v>
                </c:pt>
                <c:pt idx="217">
                  <c:v>9.6600000000000005E-2</c:v>
                </c:pt>
                <c:pt idx="218">
                  <c:v>9.6600000000000005E-2</c:v>
                </c:pt>
                <c:pt idx="219">
                  <c:v>9.8699999999999996E-2</c:v>
                </c:pt>
                <c:pt idx="220">
                  <c:v>9.8699999999999996E-2</c:v>
                </c:pt>
                <c:pt idx="221">
                  <c:v>9.8699999999999996E-2</c:v>
                </c:pt>
                <c:pt idx="222">
                  <c:v>0.1008</c:v>
                </c:pt>
                <c:pt idx="223">
                  <c:v>0.1008</c:v>
                </c:pt>
                <c:pt idx="224">
                  <c:v>0.1008</c:v>
                </c:pt>
                <c:pt idx="225">
                  <c:v>0.1008</c:v>
                </c:pt>
                <c:pt idx="226">
                  <c:v>0.1008</c:v>
                </c:pt>
                <c:pt idx="227">
                  <c:v>0.1008</c:v>
                </c:pt>
                <c:pt idx="228">
                  <c:v>0.1008</c:v>
                </c:pt>
                <c:pt idx="229">
                  <c:v>0.10290000000000001</c:v>
                </c:pt>
                <c:pt idx="230">
                  <c:v>0.10290000000000001</c:v>
                </c:pt>
                <c:pt idx="231">
                  <c:v>0.10290000000000001</c:v>
                </c:pt>
                <c:pt idx="232">
                  <c:v>0.105</c:v>
                </c:pt>
                <c:pt idx="233">
                  <c:v>0.105</c:v>
                </c:pt>
                <c:pt idx="234">
                  <c:v>0.105</c:v>
                </c:pt>
                <c:pt idx="235">
                  <c:v>0.1071</c:v>
                </c:pt>
                <c:pt idx="236">
                  <c:v>0.1071</c:v>
                </c:pt>
                <c:pt idx="237">
                  <c:v>0.1071</c:v>
                </c:pt>
                <c:pt idx="238">
                  <c:v>0.10920000000000001</c:v>
                </c:pt>
                <c:pt idx="239">
                  <c:v>0.10920000000000001</c:v>
                </c:pt>
                <c:pt idx="240">
                  <c:v>0.10920000000000001</c:v>
                </c:pt>
                <c:pt idx="241">
                  <c:v>0.10920000000000001</c:v>
                </c:pt>
                <c:pt idx="242">
                  <c:v>0.10920000000000001</c:v>
                </c:pt>
                <c:pt idx="243">
                  <c:v>0.10920000000000001</c:v>
                </c:pt>
                <c:pt idx="244">
                  <c:v>0.10920000000000001</c:v>
                </c:pt>
                <c:pt idx="245">
                  <c:v>0.1113</c:v>
                </c:pt>
                <c:pt idx="246">
                  <c:v>0.1113</c:v>
                </c:pt>
                <c:pt idx="247">
                  <c:v>0.1113</c:v>
                </c:pt>
                <c:pt idx="248">
                  <c:v>0.1134</c:v>
                </c:pt>
                <c:pt idx="249">
                  <c:v>0.1134</c:v>
                </c:pt>
                <c:pt idx="250">
                  <c:v>0.1134</c:v>
                </c:pt>
                <c:pt idx="251">
                  <c:v>0.11550000000000001</c:v>
                </c:pt>
                <c:pt idx="252">
                  <c:v>0.11550000000000001</c:v>
                </c:pt>
                <c:pt idx="253">
                  <c:v>0.11550000000000001</c:v>
                </c:pt>
                <c:pt idx="254">
                  <c:v>0.1176</c:v>
                </c:pt>
                <c:pt idx="255">
                  <c:v>0.1176</c:v>
                </c:pt>
                <c:pt idx="256">
                  <c:v>0.1176</c:v>
                </c:pt>
                <c:pt idx="257">
                  <c:v>0.1176</c:v>
                </c:pt>
                <c:pt idx="258">
                  <c:v>0.1176</c:v>
                </c:pt>
                <c:pt idx="259">
                  <c:v>0.1176</c:v>
                </c:pt>
                <c:pt idx="260">
                  <c:v>0.1197</c:v>
                </c:pt>
                <c:pt idx="261">
                  <c:v>0.1197</c:v>
                </c:pt>
                <c:pt idx="262">
                  <c:v>0.1197</c:v>
                </c:pt>
                <c:pt idx="263">
                  <c:v>0.1197</c:v>
                </c:pt>
                <c:pt idx="264">
                  <c:v>0.12180000000000001</c:v>
                </c:pt>
                <c:pt idx="265">
                  <c:v>0.12180000000000001</c:v>
                </c:pt>
                <c:pt idx="266">
                  <c:v>0.12180000000000001</c:v>
                </c:pt>
                <c:pt idx="267">
                  <c:v>0.1239</c:v>
                </c:pt>
                <c:pt idx="268">
                  <c:v>0.1239</c:v>
                </c:pt>
                <c:pt idx="269">
                  <c:v>0.1239</c:v>
                </c:pt>
                <c:pt idx="270">
                  <c:v>0.126</c:v>
                </c:pt>
                <c:pt idx="271">
                  <c:v>0.126</c:v>
                </c:pt>
                <c:pt idx="272">
                  <c:v>0.126</c:v>
                </c:pt>
                <c:pt idx="273">
                  <c:v>0.126</c:v>
                </c:pt>
                <c:pt idx="274">
                  <c:v>0.126</c:v>
                </c:pt>
                <c:pt idx="275">
                  <c:v>0.126</c:v>
                </c:pt>
                <c:pt idx="276">
                  <c:v>0.12809999999999999</c:v>
                </c:pt>
                <c:pt idx="277">
                  <c:v>0.12809999999999999</c:v>
                </c:pt>
                <c:pt idx="278">
                  <c:v>0.12809999999999999</c:v>
                </c:pt>
                <c:pt idx="279">
                  <c:v>0.12809999999999999</c:v>
                </c:pt>
                <c:pt idx="280">
                  <c:v>0.13020000000000001</c:v>
                </c:pt>
                <c:pt idx="281">
                  <c:v>0.13020000000000001</c:v>
                </c:pt>
                <c:pt idx="282">
                  <c:v>0.13020000000000001</c:v>
                </c:pt>
                <c:pt idx="283">
                  <c:v>0.1323</c:v>
                </c:pt>
                <c:pt idx="284">
                  <c:v>0.1323</c:v>
                </c:pt>
                <c:pt idx="285">
                  <c:v>0.1323</c:v>
                </c:pt>
                <c:pt idx="286">
                  <c:v>0.13439999999999999</c:v>
                </c:pt>
                <c:pt idx="287">
                  <c:v>0.13439999999999999</c:v>
                </c:pt>
                <c:pt idx="288">
                  <c:v>0.13439999999999999</c:v>
                </c:pt>
                <c:pt idx="289">
                  <c:v>0.13439999999999999</c:v>
                </c:pt>
                <c:pt idx="290">
                  <c:v>0.13439999999999999</c:v>
                </c:pt>
                <c:pt idx="291">
                  <c:v>0.13439999999999999</c:v>
                </c:pt>
                <c:pt idx="292">
                  <c:v>0.13650000000000001</c:v>
                </c:pt>
                <c:pt idx="293">
                  <c:v>0.13650000000000001</c:v>
                </c:pt>
                <c:pt idx="294">
                  <c:v>0.13650000000000001</c:v>
                </c:pt>
                <c:pt idx="295">
                  <c:v>0.13650000000000001</c:v>
                </c:pt>
                <c:pt idx="296">
                  <c:v>0.1386</c:v>
                </c:pt>
                <c:pt idx="297">
                  <c:v>0.1386</c:v>
                </c:pt>
                <c:pt idx="298">
                  <c:v>0.1386</c:v>
                </c:pt>
                <c:pt idx="299">
                  <c:v>0.14069999999999999</c:v>
                </c:pt>
                <c:pt idx="300">
                  <c:v>0.14069999999999999</c:v>
                </c:pt>
                <c:pt idx="301">
                  <c:v>0.14069999999999999</c:v>
                </c:pt>
                <c:pt idx="302">
                  <c:v>0.14280000000000001</c:v>
                </c:pt>
                <c:pt idx="303">
                  <c:v>0.14280000000000001</c:v>
                </c:pt>
                <c:pt idx="304">
                  <c:v>0.14280000000000001</c:v>
                </c:pt>
                <c:pt idx="305">
                  <c:v>0.14280000000000001</c:v>
                </c:pt>
                <c:pt idx="306">
                  <c:v>0.14280000000000001</c:v>
                </c:pt>
                <c:pt idx="307">
                  <c:v>0.14280000000000001</c:v>
                </c:pt>
                <c:pt idx="308">
                  <c:v>0.14280000000000001</c:v>
                </c:pt>
                <c:pt idx="309">
                  <c:v>0.1449</c:v>
                </c:pt>
                <c:pt idx="310">
                  <c:v>0.1449</c:v>
                </c:pt>
                <c:pt idx="311">
                  <c:v>0.1449</c:v>
                </c:pt>
                <c:pt idx="312">
                  <c:v>0.14699999999999999</c:v>
                </c:pt>
                <c:pt idx="313">
                  <c:v>0.14699999999999999</c:v>
                </c:pt>
                <c:pt idx="314">
                  <c:v>0.14699999999999999</c:v>
                </c:pt>
                <c:pt idx="315">
                  <c:v>0.14910000000000001</c:v>
                </c:pt>
                <c:pt idx="316">
                  <c:v>0.14910000000000001</c:v>
                </c:pt>
                <c:pt idx="317">
                  <c:v>0.14910000000000001</c:v>
                </c:pt>
                <c:pt idx="318">
                  <c:v>0.1512</c:v>
                </c:pt>
                <c:pt idx="319">
                  <c:v>0.1512</c:v>
                </c:pt>
                <c:pt idx="320">
                  <c:v>0.1512</c:v>
                </c:pt>
                <c:pt idx="321">
                  <c:v>0.1512</c:v>
                </c:pt>
                <c:pt idx="322">
                  <c:v>0.1512</c:v>
                </c:pt>
                <c:pt idx="323">
                  <c:v>0.1512</c:v>
                </c:pt>
                <c:pt idx="324">
                  <c:v>0.1512</c:v>
                </c:pt>
                <c:pt idx="325">
                  <c:v>0.15329999999999999</c:v>
                </c:pt>
                <c:pt idx="326">
                  <c:v>0.15329999999999999</c:v>
                </c:pt>
                <c:pt idx="327">
                  <c:v>0.15329999999999999</c:v>
                </c:pt>
                <c:pt idx="328">
                  <c:v>0.15540000000000001</c:v>
                </c:pt>
                <c:pt idx="329">
                  <c:v>0.15540000000000001</c:v>
                </c:pt>
                <c:pt idx="330">
                  <c:v>0.15540000000000001</c:v>
                </c:pt>
                <c:pt idx="331">
                  <c:v>0.1575</c:v>
                </c:pt>
                <c:pt idx="332">
                  <c:v>0.1575</c:v>
                </c:pt>
                <c:pt idx="333">
                  <c:v>0.1575</c:v>
                </c:pt>
                <c:pt idx="334">
                  <c:v>0.15959999999999999</c:v>
                </c:pt>
                <c:pt idx="335">
                  <c:v>0.15959999999999999</c:v>
                </c:pt>
                <c:pt idx="336">
                  <c:v>0.15959999999999999</c:v>
                </c:pt>
                <c:pt idx="337">
                  <c:v>0.15959999999999999</c:v>
                </c:pt>
                <c:pt idx="338">
                  <c:v>0.15959999999999999</c:v>
                </c:pt>
                <c:pt idx="339">
                  <c:v>0.15959999999999999</c:v>
                </c:pt>
                <c:pt idx="340">
                  <c:v>0.16170000000000001</c:v>
                </c:pt>
                <c:pt idx="341">
                  <c:v>0.16170000000000001</c:v>
                </c:pt>
                <c:pt idx="342">
                  <c:v>0.16170000000000001</c:v>
                </c:pt>
                <c:pt idx="343">
                  <c:v>0.16170000000000001</c:v>
                </c:pt>
                <c:pt idx="344">
                  <c:v>0.1638</c:v>
                </c:pt>
                <c:pt idx="345">
                  <c:v>0.1638</c:v>
                </c:pt>
                <c:pt idx="346">
                  <c:v>0.1638</c:v>
                </c:pt>
                <c:pt idx="347">
                  <c:v>0.16589999999999999</c:v>
                </c:pt>
                <c:pt idx="348">
                  <c:v>0.16589999999999999</c:v>
                </c:pt>
                <c:pt idx="349">
                  <c:v>0.16589999999999999</c:v>
                </c:pt>
                <c:pt idx="350">
                  <c:v>0.16800000000000001</c:v>
                </c:pt>
                <c:pt idx="351">
                  <c:v>0.16800000000000001</c:v>
                </c:pt>
                <c:pt idx="352">
                  <c:v>0.16800000000000001</c:v>
                </c:pt>
                <c:pt idx="353">
                  <c:v>0.16800000000000001</c:v>
                </c:pt>
                <c:pt idx="354">
                  <c:v>0.16800000000000001</c:v>
                </c:pt>
                <c:pt idx="355">
                  <c:v>0.16800000000000001</c:v>
                </c:pt>
                <c:pt idx="356">
                  <c:v>0.1701</c:v>
                </c:pt>
                <c:pt idx="357">
                  <c:v>0.1701</c:v>
                </c:pt>
                <c:pt idx="358">
                  <c:v>0.1701</c:v>
                </c:pt>
                <c:pt idx="359">
                  <c:v>0.17219999999999999</c:v>
                </c:pt>
                <c:pt idx="360">
                  <c:v>0.17219999999999999</c:v>
                </c:pt>
                <c:pt idx="361">
                  <c:v>0.17219999999999999</c:v>
                </c:pt>
                <c:pt idx="362">
                  <c:v>0.17219999999999999</c:v>
                </c:pt>
                <c:pt idx="363">
                  <c:v>0.17430000000000001</c:v>
                </c:pt>
                <c:pt idx="364">
                  <c:v>0.17430000000000001</c:v>
                </c:pt>
                <c:pt idx="365">
                  <c:v>0.17430000000000001</c:v>
                </c:pt>
                <c:pt idx="366">
                  <c:v>0.1764</c:v>
                </c:pt>
                <c:pt idx="367">
                  <c:v>0.1764</c:v>
                </c:pt>
                <c:pt idx="368">
                  <c:v>0.1764</c:v>
                </c:pt>
                <c:pt idx="369">
                  <c:v>0.1764</c:v>
                </c:pt>
                <c:pt idx="370">
                  <c:v>0.1764</c:v>
                </c:pt>
                <c:pt idx="371">
                  <c:v>0.1764</c:v>
                </c:pt>
                <c:pt idx="372">
                  <c:v>0.17849999999999999</c:v>
                </c:pt>
                <c:pt idx="373">
                  <c:v>0.17849999999999999</c:v>
                </c:pt>
                <c:pt idx="374">
                  <c:v>0.17849999999999999</c:v>
                </c:pt>
                <c:pt idx="375">
                  <c:v>0.18060000000000001</c:v>
                </c:pt>
                <c:pt idx="376">
                  <c:v>0.18060000000000001</c:v>
                </c:pt>
                <c:pt idx="377">
                  <c:v>0.18060000000000001</c:v>
                </c:pt>
                <c:pt idx="378">
                  <c:v>0.18060000000000001</c:v>
                </c:pt>
                <c:pt idx="379">
                  <c:v>0.1827</c:v>
                </c:pt>
                <c:pt idx="380">
                  <c:v>0.1827</c:v>
                </c:pt>
                <c:pt idx="381">
                  <c:v>0.1827</c:v>
                </c:pt>
                <c:pt idx="382">
                  <c:v>0.18479999999999999</c:v>
                </c:pt>
                <c:pt idx="383">
                  <c:v>0.18479999999999999</c:v>
                </c:pt>
                <c:pt idx="384">
                  <c:v>0.18479999999999999</c:v>
                </c:pt>
                <c:pt idx="385">
                  <c:v>0.18479999999999999</c:v>
                </c:pt>
                <c:pt idx="386">
                  <c:v>0.18479999999999999</c:v>
                </c:pt>
                <c:pt idx="387">
                  <c:v>0.18479999999999999</c:v>
                </c:pt>
                <c:pt idx="388">
                  <c:v>0.18690000000000001</c:v>
                </c:pt>
                <c:pt idx="389">
                  <c:v>0.18690000000000001</c:v>
                </c:pt>
                <c:pt idx="390">
                  <c:v>0.18690000000000001</c:v>
                </c:pt>
                <c:pt idx="391">
                  <c:v>0.189</c:v>
                </c:pt>
                <c:pt idx="392">
                  <c:v>0.189</c:v>
                </c:pt>
                <c:pt idx="393">
                  <c:v>0.189</c:v>
                </c:pt>
                <c:pt idx="394">
                  <c:v>0.189</c:v>
                </c:pt>
                <c:pt idx="395">
                  <c:v>0.19109999999999999</c:v>
                </c:pt>
                <c:pt idx="396">
                  <c:v>0.19109999999999999</c:v>
                </c:pt>
                <c:pt idx="397">
                  <c:v>0.19109999999999999</c:v>
                </c:pt>
                <c:pt idx="398">
                  <c:v>0.19320000000000001</c:v>
                </c:pt>
                <c:pt idx="399">
                  <c:v>0.19320000000000001</c:v>
                </c:pt>
                <c:pt idx="400">
                  <c:v>0.19320000000000001</c:v>
                </c:pt>
                <c:pt idx="401">
                  <c:v>0.19320000000000001</c:v>
                </c:pt>
                <c:pt idx="402">
                  <c:v>0.19320000000000001</c:v>
                </c:pt>
                <c:pt idx="403">
                  <c:v>0.19320000000000001</c:v>
                </c:pt>
                <c:pt idx="404">
                  <c:v>0.1953</c:v>
                </c:pt>
                <c:pt idx="405">
                  <c:v>0.1953</c:v>
                </c:pt>
                <c:pt idx="406">
                  <c:v>0.1953</c:v>
                </c:pt>
                <c:pt idx="407">
                  <c:v>0.19739999999999999</c:v>
                </c:pt>
                <c:pt idx="408">
                  <c:v>0.19739999999999999</c:v>
                </c:pt>
                <c:pt idx="409">
                  <c:v>0.19739999999999999</c:v>
                </c:pt>
                <c:pt idx="410">
                  <c:v>0.19739999999999999</c:v>
                </c:pt>
                <c:pt idx="411">
                  <c:v>0.19950000000000001</c:v>
                </c:pt>
                <c:pt idx="412">
                  <c:v>0.19950000000000001</c:v>
                </c:pt>
                <c:pt idx="413">
                  <c:v>0.19950000000000001</c:v>
                </c:pt>
                <c:pt idx="414">
                  <c:v>0.2016</c:v>
                </c:pt>
                <c:pt idx="415">
                  <c:v>0.2016</c:v>
                </c:pt>
                <c:pt idx="416">
                  <c:v>0.2016</c:v>
                </c:pt>
                <c:pt idx="417">
                  <c:v>0.2016</c:v>
                </c:pt>
                <c:pt idx="418">
                  <c:v>0.2016</c:v>
                </c:pt>
                <c:pt idx="419">
                  <c:v>0.2016</c:v>
                </c:pt>
                <c:pt idx="420">
                  <c:v>0.20369999999999999</c:v>
                </c:pt>
                <c:pt idx="421">
                  <c:v>0.20369999999999999</c:v>
                </c:pt>
                <c:pt idx="422">
                  <c:v>0.20369999999999999</c:v>
                </c:pt>
                <c:pt idx="423">
                  <c:v>0.20580000000000001</c:v>
                </c:pt>
                <c:pt idx="424">
                  <c:v>0.20580000000000001</c:v>
                </c:pt>
                <c:pt idx="425">
                  <c:v>0.20580000000000001</c:v>
                </c:pt>
                <c:pt idx="426">
                  <c:v>0.20580000000000001</c:v>
                </c:pt>
                <c:pt idx="427">
                  <c:v>0.2079</c:v>
                </c:pt>
                <c:pt idx="428">
                  <c:v>0.2079</c:v>
                </c:pt>
                <c:pt idx="429">
                  <c:v>0.2079</c:v>
                </c:pt>
                <c:pt idx="430">
                  <c:v>0.21</c:v>
                </c:pt>
                <c:pt idx="431">
                  <c:v>0.21</c:v>
                </c:pt>
                <c:pt idx="432">
                  <c:v>0.21</c:v>
                </c:pt>
                <c:pt idx="433">
                  <c:v>0.21</c:v>
                </c:pt>
                <c:pt idx="434">
                  <c:v>0.21</c:v>
                </c:pt>
                <c:pt idx="435">
                  <c:v>0.21</c:v>
                </c:pt>
                <c:pt idx="436">
                  <c:v>0.21210000000000001</c:v>
                </c:pt>
                <c:pt idx="437">
                  <c:v>0.21210000000000001</c:v>
                </c:pt>
                <c:pt idx="438">
                  <c:v>0.21210000000000001</c:v>
                </c:pt>
                <c:pt idx="439">
                  <c:v>0.2142</c:v>
                </c:pt>
                <c:pt idx="440">
                  <c:v>0.2142</c:v>
                </c:pt>
                <c:pt idx="441">
                  <c:v>0.2142</c:v>
                </c:pt>
                <c:pt idx="442">
                  <c:v>0.21629999999999999</c:v>
                </c:pt>
                <c:pt idx="443">
                  <c:v>0.21629999999999999</c:v>
                </c:pt>
                <c:pt idx="444">
                  <c:v>0.21629999999999999</c:v>
                </c:pt>
                <c:pt idx="445">
                  <c:v>0.21629999999999999</c:v>
                </c:pt>
                <c:pt idx="446">
                  <c:v>0.21840000000000001</c:v>
                </c:pt>
                <c:pt idx="447">
                  <c:v>0.21840000000000001</c:v>
                </c:pt>
                <c:pt idx="448">
                  <c:v>0.21840000000000001</c:v>
                </c:pt>
                <c:pt idx="449">
                  <c:v>0.21840000000000001</c:v>
                </c:pt>
                <c:pt idx="450">
                  <c:v>0.21840000000000001</c:v>
                </c:pt>
                <c:pt idx="451">
                  <c:v>0.21840000000000001</c:v>
                </c:pt>
                <c:pt idx="452">
                  <c:v>0.2205</c:v>
                </c:pt>
                <c:pt idx="453">
                  <c:v>0.2205</c:v>
                </c:pt>
                <c:pt idx="454">
                  <c:v>0.2205</c:v>
                </c:pt>
                <c:pt idx="455">
                  <c:v>0.22259999999999999</c:v>
                </c:pt>
                <c:pt idx="456">
                  <c:v>0.22259999999999999</c:v>
                </c:pt>
                <c:pt idx="457">
                  <c:v>0.22259999999999999</c:v>
                </c:pt>
                <c:pt idx="458">
                  <c:v>0.22470000000000001</c:v>
                </c:pt>
                <c:pt idx="459">
                  <c:v>0.22470000000000001</c:v>
                </c:pt>
                <c:pt idx="460">
                  <c:v>0.22470000000000001</c:v>
                </c:pt>
                <c:pt idx="461">
                  <c:v>0.22470000000000001</c:v>
                </c:pt>
                <c:pt idx="462">
                  <c:v>0.2268</c:v>
                </c:pt>
                <c:pt idx="463">
                  <c:v>0.2268</c:v>
                </c:pt>
                <c:pt idx="464">
                  <c:v>0.2268</c:v>
                </c:pt>
                <c:pt idx="465">
                  <c:v>0.2268</c:v>
                </c:pt>
                <c:pt idx="466">
                  <c:v>0.2268</c:v>
                </c:pt>
                <c:pt idx="467">
                  <c:v>0.2268</c:v>
                </c:pt>
                <c:pt idx="468">
                  <c:v>0.22889999999999999</c:v>
                </c:pt>
                <c:pt idx="469">
                  <c:v>0.22889999999999999</c:v>
                </c:pt>
                <c:pt idx="470">
                  <c:v>0.22889999999999999</c:v>
                </c:pt>
                <c:pt idx="471">
                  <c:v>0.23100000000000001</c:v>
                </c:pt>
                <c:pt idx="472">
                  <c:v>0.23100000000000001</c:v>
                </c:pt>
                <c:pt idx="473">
                  <c:v>0.23100000000000001</c:v>
                </c:pt>
                <c:pt idx="474">
                  <c:v>0.2331</c:v>
                </c:pt>
                <c:pt idx="475">
                  <c:v>0.2331</c:v>
                </c:pt>
                <c:pt idx="476">
                  <c:v>0.2331</c:v>
                </c:pt>
                <c:pt idx="477">
                  <c:v>0.23519999999999999</c:v>
                </c:pt>
                <c:pt idx="478">
                  <c:v>0.23519999999999999</c:v>
                </c:pt>
                <c:pt idx="479">
                  <c:v>0.23519999999999999</c:v>
                </c:pt>
                <c:pt idx="480">
                  <c:v>0.23519999999999999</c:v>
                </c:pt>
                <c:pt idx="481">
                  <c:v>0.23519999999999999</c:v>
                </c:pt>
                <c:pt idx="482">
                  <c:v>0.23519999999999999</c:v>
                </c:pt>
                <c:pt idx="483">
                  <c:v>0.23519999999999999</c:v>
                </c:pt>
                <c:pt idx="484">
                  <c:v>0.23730000000000001</c:v>
                </c:pt>
                <c:pt idx="485">
                  <c:v>0.23730000000000001</c:v>
                </c:pt>
                <c:pt idx="486">
                  <c:v>0.23730000000000001</c:v>
                </c:pt>
                <c:pt idx="487">
                  <c:v>0.2394</c:v>
                </c:pt>
                <c:pt idx="488">
                  <c:v>0.2394</c:v>
                </c:pt>
                <c:pt idx="489">
                  <c:v>0.2394</c:v>
                </c:pt>
                <c:pt idx="490">
                  <c:v>0.24149999999999999</c:v>
                </c:pt>
                <c:pt idx="491">
                  <c:v>0.24149999999999999</c:v>
                </c:pt>
                <c:pt idx="492">
                  <c:v>0.24149999999999999</c:v>
                </c:pt>
                <c:pt idx="493">
                  <c:v>0.24360000000000001</c:v>
                </c:pt>
                <c:pt idx="494">
                  <c:v>0.24360000000000001</c:v>
                </c:pt>
                <c:pt idx="495">
                  <c:v>0.24360000000000001</c:v>
                </c:pt>
                <c:pt idx="496">
                  <c:v>0.24360000000000001</c:v>
                </c:pt>
                <c:pt idx="497">
                  <c:v>0.24360000000000001</c:v>
                </c:pt>
                <c:pt idx="498">
                  <c:v>0.24360000000000001</c:v>
                </c:pt>
                <c:pt idx="499">
                  <c:v>0.2457</c:v>
                </c:pt>
                <c:pt idx="500">
                  <c:v>0.2457</c:v>
                </c:pt>
                <c:pt idx="501">
                  <c:v>0.2457</c:v>
                </c:pt>
                <c:pt idx="502">
                  <c:v>0.24779999999999999</c:v>
                </c:pt>
                <c:pt idx="503">
                  <c:v>0.24779999999999999</c:v>
                </c:pt>
                <c:pt idx="504">
                  <c:v>0.24779999999999999</c:v>
                </c:pt>
                <c:pt idx="505">
                  <c:v>0.24990000000000001</c:v>
                </c:pt>
                <c:pt idx="506">
                  <c:v>0.24990000000000001</c:v>
                </c:pt>
                <c:pt idx="507">
                  <c:v>0.24990000000000001</c:v>
                </c:pt>
                <c:pt idx="508">
                  <c:v>0.252</c:v>
                </c:pt>
                <c:pt idx="509">
                  <c:v>0.252</c:v>
                </c:pt>
              </c:numCache>
            </c:numRef>
          </c:xVal>
          <c:yVal>
            <c:numRef>
              <c:f>'CWR  C1-C7'!$L$3:$L$512</c:f>
              <c:numCache>
                <c:formatCode>General</c:formatCode>
                <c:ptCount val="510"/>
                <c:pt idx="0">
                  <c:v>0</c:v>
                </c:pt>
                <c:pt idx="1">
                  <c:v>27.931176000000001</c:v>
                </c:pt>
                <c:pt idx="2">
                  <c:v>28.412748000000001</c:v>
                </c:pt>
                <c:pt idx="3">
                  <c:v>28.573271999999999</c:v>
                </c:pt>
                <c:pt idx="4">
                  <c:v>28.733796000000002</c:v>
                </c:pt>
                <c:pt idx="5">
                  <c:v>29.054843999999999</c:v>
                </c:pt>
                <c:pt idx="6">
                  <c:v>29.215368000000002</c:v>
                </c:pt>
                <c:pt idx="7">
                  <c:v>29.375892</c:v>
                </c:pt>
                <c:pt idx="8">
                  <c:v>29.536415999999999</c:v>
                </c:pt>
                <c:pt idx="9">
                  <c:v>29.696940000000001</c:v>
                </c:pt>
                <c:pt idx="10">
                  <c:v>29.857464</c:v>
                </c:pt>
                <c:pt idx="11">
                  <c:v>30.017987999999999</c:v>
                </c:pt>
                <c:pt idx="12">
                  <c:v>30.178512000000001</c:v>
                </c:pt>
                <c:pt idx="13">
                  <c:v>30.339036</c:v>
                </c:pt>
                <c:pt idx="14">
                  <c:v>30.499559999999999</c:v>
                </c:pt>
                <c:pt idx="15">
                  <c:v>30.820608</c:v>
                </c:pt>
                <c:pt idx="16">
                  <c:v>30.981131999999999</c:v>
                </c:pt>
                <c:pt idx="17">
                  <c:v>31.30218</c:v>
                </c:pt>
                <c:pt idx="18">
                  <c:v>31.30218</c:v>
                </c:pt>
                <c:pt idx="19">
                  <c:v>31.462703999999999</c:v>
                </c:pt>
                <c:pt idx="20">
                  <c:v>31.623228000000001</c:v>
                </c:pt>
                <c:pt idx="21">
                  <c:v>31.783752</c:v>
                </c:pt>
                <c:pt idx="22">
                  <c:v>31.944275999999999</c:v>
                </c:pt>
                <c:pt idx="23">
                  <c:v>32.104799999999997</c:v>
                </c:pt>
                <c:pt idx="24">
                  <c:v>32.265324</c:v>
                </c:pt>
                <c:pt idx="25">
                  <c:v>32.425848000000002</c:v>
                </c:pt>
                <c:pt idx="26">
                  <c:v>32.586371999999997</c:v>
                </c:pt>
                <c:pt idx="27">
                  <c:v>32.746896</c:v>
                </c:pt>
                <c:pt idx="28">
                  <c:v>32.746896</c:v>
                </c:pt>
                <c:pt idx="29">
                  <c:v>33.067943999999997</c:v>
                </c:pt>
                <c:pt idx="30">
                  <c:v>33.067943999999997</c:v>
                </c:pt>
                <c:pt idx="31">
                  <c:v>33.870564000000002</c:v>
                </c:pt>
                <c:pt idx="32">
                  <c:v>34.994231999999997</c:v>
                </c:pt>
                <c:pt idx="33">
                  <c:v>34.994231999999997</c:v>
                </c:pt>
                <c:pt idx="34">
                  <c:v>35.315280000000001</c:v>
                </c:pt>
                <c:pt idx="35">
                  <c:v>35.636327999999999</c:v>
                </c:pt>
                <c:pt idx="36">
                  <c:v>35.957375999999996</c:v>
                </c:pt>
                <c:pt idx="37">
                  <c:v>36.278424000000001</c:v>
                </c:pt>
                <c:pt idx="38">
                  <c:v>36.759996000000001</c:v>
                </c:pt>
                <c:pt idx="39">
                  <c:v>36.920520000000003</c:v>
                </c:pt>
                <c:pt idx="40">
                  <c:v>37.402092000000003</c:v>
                </c:pt>
                <c:pt idx="41">
                  <c:v>37.723140000000001</c:v>
                </c:pt>
                <c:pt idx="42">
                  <c:v>38.365236000000003</c:v>
                </c:pt>
                <c:pt idx="43">
                  <c:v>39.167856</c:v>
                </c:pt>
                <c:pt idx="44">
                  <c:v>39.970475999999998</c:v>
                </c:pt>
                <c:pt idx="45">
                  <c:v>40.452047999999998</c:v>
                </c:pt>
                <c:pt idx="46">
                  <c:v>41.254668000000002</c:v>
                </c:pt>
                <c:pt idx="47">
                  <c:v>41.896763999999997</c:v>
                </c:pt>
                <c:pt idx="48">
                  <c:v>42.53886</c:v>
                </c:pt>
                <c:pt idx="49">
                  <c:v>43.180956000000002</c:v>
                </c:pt>
                <c:pt idx="50">
                  <c:v>43.983575999999999</c:v>
                </c:pt>
                <c:pt idx="51">
                  <c:v>44.786195999999997</c:v>
                </c:pt>
                <c:pt idx="52">
                  <c:v>45.428291999999999</c:v>
                </c:pt>
                <c:pt idx="53">
                  <c:v>46.070388000000001</c:v>
                </c:pt>
                <c:pt idx="54">
                  <c:v>46.873007999999999</c:v>
                </c:pt>
                <c:pt idx="55">
                  <c:v>47.836151999999998</c:v>
                </c:pt>
                <c:pt idx="56">
                  <c:v>48.799295999999998</c:v>
                </c:pt>
                <c:pt idx="57">
                  <c:v>50.083488000000003</c:v>
                </c:pt>
                <c:pt idx="58">
                  <c:v>51.046632000000002</c:v>
                </c:pt>
                <c:pt idx="59">
                  <c:v>52.330824</c:v>
                </c:pt>
                <c:pt idx="60">
                  <c:v>53.615015999999997</c:v>
                </c:pt>
                <c:pt idx="61">
                  <c:v>54.899208000000002</c:v>
                </c:pt>
                <c:pt idx="62">
                  <c:v>56.664971999999999</c:v>
                </c:pt>
                <c:pt idx="63">
                  <c:v>57.788640000000001</c:v>
                </c:pt>
                <c:pt idx="64">
                  <c:v>59.072831999999998</c:v>
                </c:pt>
                <c:pt idx="65">
                  <c:v>60.1965</c:v>
                </c:pt>
                <c:pt idx="66">
                  <c:v>61.641216</c:v>
                </c:pt>
                <c:pt idx="67">
                  <c:v>63.085932</c:v>
                </c:pt>
                <c:pt idx="68">
                  <c:v>64.209599999999995</c:v>
                </c:pt>
                <c:pt idx="69">
                  <c:v>65.493791999999999</c:v>
                </c:pt>
                <c:pt idx="70">
                  <c:v>66.617459999999994</c:v>
                </c:pt>
                <c:pt idx="71">
                  <c:v>67.420079999999999</c:v>
                </c:pt>
                <c:pt idx="72">
                  <c:v>68.062175999999994</c:v>
                </c:pt>
                <c:pt idx="73">
                  <c:v>69.185844000000003</c:v>
                </c:pt>
                <c:pt idx="74">
                  <c:v>67.741128000000003</c:v>
                </c:pt>
                <c:pt idx="75">
                  <c:v>64.370124000000004</c:v>
                </c:pt>
                <c:pt idx="76">
                  <c:v>68.704272000000003</c:v>
                </c:pt>
                <c:pt idx="77">
                  <c:v>71.112132000000003</c:v>
                </c:pt>
                <c:pt idx="78">
                  <c:v>72.235799999999998</c:v>
                </c:pt>
                <c:pt idx="79">
                  <c:v>73.841040000000007</c:v>
                </c:pt>
                <c:pt idx="80">
                  <c:v>75.125231999999997</c:v>
                </c:pt>
                <c:pt idx="81">
                  <c:v>76.569947999999997</c:v>
                </c:pt>
                <c:pt idx="82">
                  <c:v>78.014663999999996</c:v>
                </c:pt>
                <c:pt idx="83">
                  <c:v>79.619904000000005</c:v>
                </c:pt>
                <c:pt idx="84">
                  <c:v>81.385667999999995</c:v>
                </c:pt>
                <c:pt idx="85">
                  <c:v>83.472480000000004</c:v>
                </c:pt>
                <c:pt idx="86">
                  <c:v>85.719815999999994</c:v>
                </c:pt>
                <c:pt idx="87">
                  <c:v>87.485579999999999</c:v>
                </c:pt>
                <c:pt idx="88">
                  <c:v>89.572391999999994</c:v>
                </c:pt>
                <c:pt idx="89">
                  <c:v>91.659204000000003</c:v>
                </c:pt>
                <c:pt idx="90">
                  <c:v>93.906540000000007</c:v>
                </c:pt>
                <c:pt idx="91">
                  <c:v>95.832828000000006</c:v>
                </c:pt>
                <c:pt idx="92">
                  <c:v>98.240688000000006</c:v>
                </c:pt>
                <c:pt idx="93">
                  <c:v>100.488024</c:v>
                </c:pt>
                <c:pt idx="94">
                  <c:v>102.574836</c:v>
                </c:pt>
                <c:pt idx="95">
                  <c:v>104.82217199999999</c:v>
                </c:pt>
                <c:pt idx="96">
                  <c:v>107.069508</c:v>
                </c:pt>
                <c:pt idx="97">
                  <c:v>108.995796</c:v>
                </c:pt>
                <c:pt idx="98">
                  <c:v>110.922084</c:v>
                </c:pt>
                <c:pt idx="99">
                  <c:v>113.00889599999999</c:v>
                </c:pt>
                <c:pt idx="100">
                  <c:v>115.095708</c:v>
                </c:pt>
                <c:pt idx="101">
                  <c:v>117.664092</c:v>
                </c:pt>
                <c:pt idx="102">
                  <c:v>119.911428</c:v>
                </c:pt>
                <c:pt idx="103">
                  <c:v>122.15876400000001</c:v>
                </c:pt>
                <c:pt idx="104">
                  <c:v>124.245576</c:v>
                </c:pt>
                <c:pt idx="105">
                  <c:v>126.492912</c:v>
                </c:pt>
                <c:pt idx="106">
                  <c:v>128.41919999999999</c:v>
                </c:pt>
                <c:pt idx="107">
                  <c:v>130.506012</c:v>
                </c:pt>
                <c:pt idx="108">
                  <c:v>133.07439600000001</c:v>
                </c:pt>
                <c:pt idx="109">
                  <c:v>135.64277999999999</c:v>
                </c:pt>
                <c:pt idx="110">
                  <c:v>138.53221199999999</c:v>
                </c:pt>
                <c:pt idx="111">
                  <c:v>141.26112000000001</c:v>
                </c:pt>
                <c:pt idx="112">
                  <c:v>143.82950399999999</c:v>
                </c:pt>
                <c:pt idx="113">
                  <c:v>145.75579200000001</c:v>
                </c:pt>
                <c:pt idx="114">
                  <c:v>148.4847</c:v>
                </c:pt>
                <c:pt idx="115">
                  <c:v>151.21360799999999</c:v>
                </c:pt>
                <c:pt idx="116">
                  <c:v>154.10303999999999</c:v>
                </c:pt>
                <c:pt idx="117">
                  <c:v>156.99247199999999</c:v>
                </c:pt>
                <c:pt idx="118">
                  <c:v>160.042428</c:v>
                </c:pt>
                <c:pt idx="119">
                  <c:v>163.09238400000001</c:v>
                </c:pt>
                <c:pt idx="120">
                  <c:v>166.62391199999999</c:v>
                </c:pt>
                <c:pt idx="121">
                  <c:v>170.15544</c:v>
                </c:pt>
                <c:pt idx="122">
                  <c:v>173.84749199999999</c:v>
                </c:pt>
                <c:pt idx="123">
                  <c:v>177.53954400000001</c:v>
                </c:pt>
                <c:pt idx="124">
                  <c:v>181.87369200000001</c:v>
                </c:pt>
                <c:pt idx="125">
                  <c:v>185.88679200000001</c:v>
                </c:pt>
                <c:pt idx="126">
                  <c:v>189.89989199999999</c:v>
                </c:pt>
                <c:pt idx="127">
                  <c:v>193.75246799999999</c:v>
                </c:pt>
                <c:pt idx="128">
                  <c:v>197.765568</c:v>
                </c:pt>
                <c:pt idx="129">
                  <c:v>201.618144</c:v>
                </c:pt>
                <c:pt idx="130">
                  <c:v>205.63124400000001</c:v>
                </c:pt>
                <c:pt idx="131">
                  <c:v>209.64434399999999</c:v>
                </c:pt>
                <c:pt idx="132">
                  <c:v>213.657444</c:v>
                </c:pt>
                <c:pt idx="133">
                  <c:v>217.67054400000001</c:v>
                </c:pt>
                <c:pt idx="134">
                  <c:v>221.68364399999999</c:v>
                </c:pt>
                <c:pt idx="135">
                  <c:v>225.857268</c:v>
                </c:pt>
                <c:pt idx="136">
                  <c:v>230.03089199999999</c:v>
                </c:pt>
                <c:pt idx="137">
                  <c:v>234.36503999999999</c:v>
                </c:pt>
                <c:pt idx="138">
                  <c:v>238.53866400000001</c:v>
                </c:pt>
                <c:pt idx="139">
                  <c:v>242.712288</c:v>
                </c:pt>
                <c:pt idx="140">
                  <c:v>247.20696000000001</c:v>
                </c:pt>
                <c:pt idx="141">
                  <c:v>251.54110800000001</c:v>
                </c:pt>
                <c:pt idx="142">
                  <c:v>255.87525600000001</c:v>
                </c:pt>
                <c:pt idx="143">
                  <c:v>260.36992800000002</c:v>
                </c:pt>
                <c:pt idx="144">
                  <c:v>264.70407599999999</c:v>
                </c:pt>
                <c:pt idx="145">
                  <c:v>269.19874800000002</c:v>
                </c:pt>
                <c:pt idx="146">
                  <c:v>273.85394400000001</c:v>
                </c:pt>
                <c:pt idx="147">
                  <c:v>278.50914</c:v>
                </c:pt>
                <c:pt idx="148">
                  <c:v>283.00381199999998</c:v>
                </c:pt>
                <c:pt idx="149">
                  <c:v>287.65900799999997</c:v>
                </c:pt>
                <c:pt idx="150">
                  <c:v>292.47472800000003</c:v>
                </c:pt>
                <c:pt idx="151">
                  <c:v>296.808876</c:v>
                </c:pt>
                <c:pt idx="152">
                  <c:v>301.46407199999999</c:v>
                </c:pt>
                <c:pt idx="153">
                  <c:v>306.27979199999999</c:v>
                </c:pt>
                <c:pt idx="154">
                  <c:v>311.09551199999999</c:v>
                </c:pt>
                <c:pt idx="155">
                  <c:v>316.07175599999999</c:v>
                </c:pt>
                <c:pt idx="156">
                  <c:v>320.88747599999999</c:v>
                </c:pt>
                <c:pt idx="157">
                  <c:v>325.86372</c:v>
                </c:pt>
                <c:pt idx="158">
                  <c:v>330.83996400000001</c:v>
                </c:pt>
                <c:pt idx="159">
                  <c:v>335.81620800000002</c:v>
                </c:pt>
                <c:pt idx="160">
                  <c:v>341.11349999999999</c:v>
                </c:pt>
                <c:pt idx="161">
                  <c:v>346.41079200000001</c:v>
                </c:pt>
                <c:pt idx="162">
                  <c:v>351.38703600000002</c:v>
                </c:pt>
                <c:pt idx="163">
                  <c:v>356.844852</c:v>
                </c:pt>
                <c:pt idx="164">
                  <c:v>361.98162000000002</c:v>
                </c:pt>
                <c:pt idx="165">
                  <c:v>367.27891199999999</c:v>
                </c:pt>
                <c:pt idx="166">
                  <c:v>372.41568000000001</c:v>
                </c:pt>
                <c:pt idx="167">
                  <c:v>377.87349599999999</c:v>
                </c:pt>
                <c:pt idx="168">
                  <c:v>383.01026400000001</c:v>
                </c:pt>
                <c:pt idx="169">
                  <c:v>388.14703200000002</c:v>
                </c:pt>
                <c:pt idx="170">
                  <c:v>393.44432399999999</c:v>
                </c:pt>
                <c:pt idx="171">
                  <c:v>398.58109200000001</c:v>
                </c:pt>
                <c:pt idx="172">
                  <c:v>403.55733600000002</c:v>
                </c:pt>
                <c:pt idx="173">
                  <c:v>408.85462799999999</c:v>
                </c:pt>
                <c:pt idx="174">
                  <c:v>413.830872</c:v>
                </c:pt>
                <c:pt idx="175">
                  <c:v>418.646592</c:v>
                </c:pt>
                <c:pt idx="176">
                  <c:v>423.62283600000001</c:v>
                </c:pt>
                <c:pt idx="177">
                  <c:v>428.43855600000001</c:v>
                </c:pt>
                <c:pt idx="178">
                  <c:v>433.57532400000002</c:v>
                </c:pt>
                <c:pt idx="179">
                  <c:v>438.39104400000002</c:v>
                </c:pt>
                <c:pt idx="180">
                  <c:v>443.20676400000002</c:v>
                </c:pt>
                <c:pt idx="181">
                  <c:v>447.701436</c:v>
                </c:pt>
                <c:pt idx="182">
                  <c:v>452.35663199999999</c:v>
                </c:pt>
                <c:pt idx="183">
                  <c:v>456.85130400000003</c:v>
                </c:pt>
                <c:pt idx="184">
                  <c:v>461.185452</c:v>
                </c:pt>
                <c:pt idx="185">
                  <c:v>465.51960000000003</c:v>
                </c:pt>
                <c:pt idx="186">
                  <c:v>469.69322399999999</c:v>
                </c:pt>
                <c:pt idx="187">
                  <c:v>474.02737200000001</c:v>
                </c:pt>
                <c:pt idx="188">
                  <c:v>478.04047200000002</c:v>
                </c:pt>
                <c:pt idx="189">
                  <c:v>482.21409599999998</c:v>
                </c:pt>
                <c:pt idx="190">
                  <c:v>486.06667199999998</c:v>
                </c:pt>
                <c:pt idx="191">
                  <c:v>490.07977199999999</c:v>
                </c:pt>
                <c:pt idx="192">
                  <c:v>493.93234799999999</c:v>
                </c:pt>
                <c:pt idx="193">
                  <c:v>497.78492399999999</c:v>
                </c:pt>
                <c:pt idx="194">
                  <c:v>501.31645200000003</c:v>
                </c:pt>
                <c:pt idx="195">
                  <c:v>504.84798000000001</c:v>
                </c:pt>
                <c:pt idx="196">
                  <c:v>508.37950799999999</c:v>
                </c:pt>
                <c:pt idx="197">
                  <c:v>515.28204000000005</c:v>
                </c:pt>
                <c:pt idx="198">
                  <c:v>518.65304400000002</c:v>
                </c:pt>
                <c:pt idx="199">
                  <c:v>522.184572</c:v>
                </c:pt>
                <c:pt idx="200">
                  <c:v>525.23452799999995</c:v>
                </c:pt>
                <c:pt idx="201">
                  <c:v>528.60553200000004</c:v>
                </c:pt>
                <c:pt idx="202">
                  <c:v>531.816012</c:v>
                </c:pt>
                <c:pt idx="203">
                  <c:v>535.18701599999997</c:v>
                </c:pt>
                <c:pt idx="204">
                  <c:v>538.23697200000004</c:v>
                </c:pt>
                <c:pt idx="205">
                  <c:v>541.447452</c:v>
                </c:pt>
                <c:pt idx="206">
                  <c:v>544.81845599999997</c:v>
                </c:pt>
                <c:pt idx="207">
                  <c:v>547.70788800000003</c:v>
                </c:pt>
                <c:pt idx="208">
                  <c:v>550.75784399999998</c:v>
                </c:pt>
                <c:pt idx="209">
                  <c:v>553.80780000000004</c:v>
                </c:pt>
                <c:pt idx="210">
                  <c:v>556.69723199999999</c:v>
                </c:pt>
                <c:pt idx="211">
                  <c:v>559.42614000000003</c:v>
                </c:pt>
                <c:pt idx="212">
                  <c:v>562.31557199999997</c:v>
                </c:pt>
                <c:pt idx="213">
                  <c:v>565.20500400000003</c:v>
                </c:pt>
                <c:pt idx="214">
                  <c:v>567.93391199999996</c:v>
                </c:pt>
                <c:pt idx="215">
                  <c:v>570.502296</c:v>
                </c:pt>
                <c:pt idx="216">
                  <c:v>573.07068000000004</c:v>
                </c:pt>
                <c:pt idx="217">
                  <c:v>575.63906399999996</c:v>
                </c:pt>
                <c:pt idx="218">
                  <c:v>578.207448</c:v>
                </c:pt>
                <c:pt idx="219">
                  <c:v>580.61530800000003</c:v>
                </c:pt>
                <c:pt idx="220">
                  <c:v>583.50473999999997</c:v>
                </c:pt>
                <c:pt idx="221">
                  <c:v>585.59155199999998</c:v>
                </c:pt>
                <c:pt idx="222">
                  <c:v>588.15993600000002</c:v>
                </c:pt>
                <c:pt idx="223">
                  <c:v>590.24674800000003</c:v>
                </c:pt>
                <c:pt idx="224">
                  <c:v>592.49408400000004</c:v>
                </c:pt>
                <c:pt idx="225">
                  <c:v>594.42037200000004</c:v>
                </c:pt>
                <c:pt idx="226">
                  <c:v>596.18613600000003</c:v>
                </c:pt>
                <c:pt idx="227">
                  <c:v>597.95190000000002</c:v>
                </c:pt>
                <c:pt idx="228">
                  <c:v>599.55714</c:v>
                </c:pt>
                <c:pt idx="229">
                  <c:v>601.00185599999998</c:v>
                </c:pt>
                <c:pt idx="230">
                  <c:v>601.96500000000003</c:v>
                </c:pt>
                <c:pt idx="231">
                  <c:v>603.08866799999998</c:v>
                </c:pt>
                <c:pt idx="232">
                  <c:v>604.21233600000005</c:v>
                </c:pt>
                <c:pt idx="233">
                  <c:v>604.05181200000004</c:v>
                </c:pt>
                <c:pt idx="234">
                  <c:v>603.57024000000001</c:v>
                </c:pt>
                <c:pt idx="235">
                  <c:v>605.336004</c:v>
                </c:pt>
                <c:pt idx="236">
                  <c:v>606.78071999999997</c:v>
                </c:pt>
                <c:pt idx="237">
                  <c:v>607.262292</c:v>
                </c:pt>
                <c:pt idx="238">
                  <c:v>605.336004</c:v>
                </c:pt>
                <c:pt idx="239">
                  <c:v>607.58334000000002</c:v>
                </c:pt>
                <c:pt idx="240">
                  <c:v>609.99120000000005</c:v>
                </c:pt>
                <c:pt idx="241">
                  <c:v>610.79381999999998</c:v>
                </c:pt>
                <c:pt idx="242">
                  <c:v>610.79381999999998</c:v>
                </c:pt>
                <c:pt idx="243">
                  <c:v>610.79381999999998</c:v>
                </c:pt>
                <c:pt idx="244">
                  <c:v>610.79381999999998</c:v>
                </c:pt>
                <c:pt idx="245">
                  <c:v>611.114868</c:v>
                </c:pt>
                <c:pt idx="246">
                  <c:v>611.27539200000001</c:v>
                </c:pt>
                <c:pt idx="247">
                  <c:v>610.95434399999999</c:v>
                </c:pt>
                <c:pt idx="248">
                  <c:v>611.59644000000003</c:v>
                </c:pt>
                <c:pt idx="249">
                  <c:v>612.88063199999999</c:v>
                </c:pt>
                <c:pt idx="250">
                  <c:v>611.59644000000003</c:v>
                </c:pt>
                <c:pt idx="251">
                  <c:v>608.86753199999998</c:v>
                </c:pt>
                <c:pt idx="252">
                  <c:v>608.54648399999996</c:v>
                </c:pt>
                <c:pt idx="253">
                  <c:v>610.15172399999994</c:v>
                </c:pt>
                <c:pt idx="254">
                  <c:v>609.50962800000002</c:v>
                </c:pt>
                <c:pt idx="255">
                  <c:v>609.99120000000005</c:v>
                </c:pt>
                <c:pt idx="256">
                  <c:v>610.95434399999999</c:v>
                </c:pt>
                <c:pt idx="257">
                  <c:v>607.74386400000003</c:v>
                </c:pt>
                <c:pt idx="258">
                  <c:v>611.27539200000001</c:v>
                </c:pt>
                <c:pt idx="259">
                  <c:v>614.48587199999997</c:v>
                </c:pt>
                <c:pt idx="260">
                  <c:v>616.25163599999996</c:v>
                </c:pt>
                <c:pt idx="261">
                  <c:v>611.43591600000002</c:v>
                </c:pt>
                <c:pt idx="262">
                  <c:v>604.37285999999995</c:v>
                </c:pt>
                <c:pt idx="263">
                  <c:v>615.60954000000004</c:v>
                </c:pt>
                <c:pt idx="264">
                  <c:v>622.672596</c:v>
                </c:pt>
                <c:pt idx="265">
                  <c:v>625.88307599999996</c:v>
                </c:pt>
                <c:pt idx="266">
                  <c:v>627.48831600000005</c:v>
                </c:pt>
                <c:pt idx="267">
                  <c:v>628.93303200000003</c:v>
                </c:pt>
                <c:pt idx="268">
                  <c:v>630.377748</c:v>
                </c:pt>
                <c:pt idx="269">
                  <c:v>631.82246399999997</c:v>
                </c:pt>
                <c:pt idx="270">
                  <c:v>633.10665600000004</c:v>
                </c:pt>
                <c:pt idx="271">
                  <c:v>634.55137200000001</c:v>
                </c:pt>
                <c:pt idx="272">
                  <c:v>635.99608799999999</c:v>
                </c:pt>
                <c:pt idx="273">
                  <c:v>637.28027999999995</c:v>
                </c:pt>
                <c:pt idx="274">
                  <c:v>638.72499600000003</c:v>
                </c:pt>
                <c:pt idx="275">
                  <c:v>640.00918799999999</c:v>
                </c:pt>
                <c:pt idx="276">
                  <c:v>641.45390399999997</c:v>
                </c:pt>
                <c:pt idx="277">
                  <c:v>642.89862000000005</c:v>
                </c:pt>
                <c:pt idx="278">
                  <c:v>644.18281200000001</c:v>
                </c:pt>
                <c:pt idx="279">
                  <c:v>645.78805199999999</c:v>
                </c:pt>
                <c:pt idx="280">
                  <c:v>646.91171999999995</c:v>
                </c:pt>
                <c:pt idx="281">
                  <c:v>647.874864</c:v>
                </c:pt>
                <c:pt idx="282">
                  <c:v>649.31957999999997</c:v>
                </c:pt>
                <c:pt idx="283">
                  <c:v>650.44324800000004</c:v>
                </c:pt>
                <c:pt idx="284">
                  <c:v>651.72744</c:v>
                </c:pt>
                <c:pt idx="285">
                  <c:v>653.01163199999996</c:v>
                </c:pt>
                <c:pt idx="286">
                  <c:v>654.13530000000003</c:v>
                </c:pt>
                <c:pt idx="287">
                  <c:v>655.41949199999999</c:v>
                </c:pt>
                <c:pt idx="288">
                  <c:v>656.54315999999994</c:v>
                </c:pt>
                <c:pt idx="289">
                  <c:v>657.66682800000001</c:v>
                </c:pt>
                <c:pt idx="290">
                  <c:v>658.95101999999997</c:v>
                </c:pt>
                <c:pt idx="291">
                  <c:v>660.07468800000004</c:v>
                </c:pt>
                <c:pt idx="292">
                  <c:v>661.51940400000001</c:v>
                </c:pt>
                <c:pt idx="293">
                  <c:v>662.64307199999996</c:v>
                </c:pt>
                <c:pt idx="294">
                  <c:v>663.44569200000001</c:v>
                </c:pt>
                <c:pt idx="295">
                  <c:v>664.72988399999997</c:v>
                </c:pt>
                <c:pt idx="296">
                  <c:v>665.85355200000004</c:v>
                </c:pt>
                <c:pt idx="297">
                  <c:v>666.97721999999999</c:v>
                </c:pt>
                <c:pt idx="298">
                  <c:v>668.10088800000005</c:v>
                </c:pt>
                <c:pt idx="299">
                  <c:v>669.064032</c:v>
                </c:pt>
                <c:pt idx="300">
                  <c:v>670.18769999999995</c:v>
                </c:pt>
                <c:pt idx="301">
                  <c:v>671.31136800000002</c:v>
                </c:pt>
                <c:pt idx="302">
                  <c:v>672.43503599999997</c:v>
                </c:pt>
                <c:pt idx="303">
                  <c:v>673.23765600000002</c:v>
                </c:pt>
                <c:pt idx="304">
                  <c:v>674.36132399999997</c:v>
                </c:pt>
                <c:pt idx="305">
                  <c:v>675.32446800000002</c:v>
                </c:pt>
                <c:pt idx="306">
                  <c:v>676.44813599999998</c:v>
                </c:pt>
                <c:pt idx="307">
                  <c:v>677.57180400000004</c:v>
                </c:pt>
                <c:pt idx="308">
                  <c:v>678.695472</c:v>
                </c:pt>
                <c:pt idx="309">
                  <c:v>679.49809200000004</c:v>
                </c:pt>
                <c:pt idx="310">
                  <c:v>680.46123599999999</c:v>
                </c:pt>
                <c:pt idx="311">
                  <c:v>681.58490400000005</c:v>
                </c:pt>
                <c:pt idx="312">
                  <c:v>682.54804799999999</c:v>
                </c:pt>
                <c:pt idx="313">
                  <c:v>683.51119200000005</c:v>
                </c:pt>
                <c:pt idx="314">
                  <c:v>684.47433599999999</c:v>
                </c:pt>
                <c:pt idx="315">
                  <c:v>685.43748000000005</c:v>
                </c:pt>
                <c:pt idx="316">
                  <c:v>686.40062399999999</c:v>
                </c:pt>
                <c:pt idx="317">
                  <c:v>687.36376800000005</c:v>
                </c:pt>
                <c:pt idx="318">
                  <c:v>688.16638799999998</c:v>
                </c:pt>
                <c:pt idx="319">
                  <c:v>689.12953200000004</c:v>
                </c:pt>
                <c:pt idx="320">
                  <c:v>689.93215199999997</c:v>
                </c:pt>
                <c:pt idx="321">
                  <c:v>690.89529600000003</c:v>
                </c:pt>
                <c:pt idx="322">
                  <c:v>691.69791599999996</c:v>
                </c:pt>
                <c:pt idx="323">
                  <c:v>692.50053600000001</c:v>
                </c:pt>
                <c:pt idx="324">
                  <c:v>693.62420399999996</c:v>
                </c:pt>
                <c:pt idx="325">
                  <c:v>694.42682400000001</c:v>
                </c:pt>
                <c:pt idx="326">
                  <c:v>695.06892000000005</c:v>
                </c:pt>
                <c:pt idx="327">
                  <c:v>696.03206399999999</c:v>
                </c:pt>
                <c:pt idx="328">
                  <c:v>696.83468400000004</c:v>
                </c:pt>
                <c:pt idx="329">
                  <c:v>697.79782799999998</c:v>
                </c:pt>
                <c:pt idx="330">
                  <c:v>698.60044800000003</c:v>
                </c:pt>
                <c:pt idx="331">
                  <c:v>699.40306799999996</c:v>
                </c:pt>
                <c:pt idx="332">
                  <c:v>700.045164</c:v>
                </c:pt>
                <c:pt idx="333">
                  <c:v>701.00830800000006</c:v>
                </c:pt>
                <c:pt idx="334">
                  <c:v>701.48987999999997</c:v>
                </c:pt>
                <c:pt idx="335">
                  <c:v>702.29250000000002</c:v>
                </c:pt>
                <c:pt idx="336">
                  <c:v>703.09511999999995</c:v>
                </c:pt>
                <c:pt idx="337">
                  <c:v>703.73721599999999</c:v>
                </c:pt>
                <c:pt idx="338">
                  <c:v>704.37931200000003</c:v>
                </c:pt>
                <c:pt idx="339">
                  <c:v>705.18193199999996</c:v>
                </c:pt>
                <c:pt idx="340">
                  <c:v>705.98455200000001</c:v>
                </c:pt>
                <c:pt idx="341">
                  <c:v>706.78717200000006</c:v>
                </c:pt>
                <c:pt idx="342">
                  <c:v>707.42926799999998</c:v>
                </c:pt>
                <c:pt idx="343">
                  <c:v>708.23188800000003</c:v>
                </c:pt>
                <c:pt idx="344">
                  <c:v>708.87398399999995</c:v>
                </c:pt>
                <c:pt idx="345">
                  <c:v>709.51607999999999</c:v>
                </c:pt>
                <c:pt idx="346">
                  <c:v>710.15817600000003</c:v>
                </c:pt>
                <c:pt idx="347">
                  <c:v>710.80027199999995</c:v>
                </c:pt>
                <c:pt idx="348">
                  <c:v>711.28184399999998</c:v>
                </c:pt>
                <c:pt idx="349">
                  <c:v>712.08446400000003</c:v>
                </c:pt>
                <c:pt idx="350">
                  <c:v>712.56603600000005</c:v>
                </c:pt>
                <c:pt idx="351">
                  <c:v>713.04760799999997</c:v>
                </c:pt>
                <c:pt idx="352">
                  <c:v>713.68970400000001</c:v>
                </c:pt>
                <c:pt idx="353">
                  <c:v>714.33180000000004</c:v>
                </c:pt>
                <c:pt idx="354">
                  <c:v>714.65284799999995</c:v>
                </c:pt>
                <c:pt idx="355">
                  <c:v>715.455468</c:v>
                </c:pt>
                <c:pt idx="356">
                  <c:v>716.09756400000003</c:v>
                </c:pt>
                <c:pt idx="357">
                  <c:v>716.57913599999995</c:v>
                </c:pt>
                <c:pt idx="358">
                  <c:v>716.90018399999997</c:v>
                </c:pt>
                <c:pt idx="359">
                  <c:v>717.70280400000001</c:v>
                </c:pt>
                <c:pt idx="360">
                  <c:v>718.34490000000005</c:v>
                </c:pt>
                <c:pt idx="361">
                  <c:v>718.66594799999996</c:v>
                </c:pt>
                <c:pt idx="362">
                  <c:v>719.14751999999999</c:v>
                </c:pt>
                <c:pt idx="363">
                  <c:v>719.62909200000001</c:v>
                </c:pt>
                <c:pt idx="364">
                  <c:v>720.11066400000004</c:v>
                </c:pt>
                <c:pt idx="365">
                  <c:v>720.59223599999996</c:v>
                </c:pt>
                <c:pt idx="366">
                  <c:v>721.07380799999999</c:v>
                </c:pt>
                <c:pt idx="367">
                  <c:v>721.55538000000001</c:v>
                </c:pt>
                <c:pt idx="368">
                  <c:v>722.03695200000004</c:v>
                </c:pt>
                <c:pt idx="369">
                  <c:v>722.51852399999996</c:v>
                </c:pt>
                <c:pt idx="370">
                  <c:v>723.00009599999998</c:v>
                </c:pt>
                <c:pt idx="371">
                  <c:v>723.48166800000001</c:v>
                </c:pt>
                <c:pt idx="372">
                  <c:v>723.80271600000003</c:v>
                </c:pt>
                <c:pt idx="373">
                  <c:v>724.12376400000005</c:v>
                </c:pt>
                <c:pt idx="374">
                  <c:v>724.76585999999998</c:v>
                </c:pt>
                <c:pt idx="375">
                  <c:v>725.247432</c:v>
                </c:pt>
                <c:pt idx="376">
                  <c:v>725.56848000000002</c:v>
                </c:pt>
                <c:pt idx="377">
                  <c:v>725.88952800000004</c:v>
                </c:pt>
                <c:pt idx="378">
                  <c:v>726.37109999999996</c:v>
                </c:pt>
                <c:pt idx="379">
                  <c:v>726.69214799999997</c:v>
                </c:pt>
                <c:pt idx="380">
                  <c:v>727.17372</c:v>
                </c:pt>
                <c:pt idx="381">
                  <c:v>727.49476800000002</c:v>
                </c:pt>
                <c:pt idx="382">
                  <c:v>727.81581600000004</c:v>
                </c:pt>
                <c:pt idx="383">
                  <c:v>728.29738799999996</c:v>
                </c:pt>
                <c:pt idx="384">
                  <c:v>728.61843599999997</c:v>
                </c:pt>
                <c:pt idx="385">
                  <c:v>728.93948399999999</c:v>
                </c:pt>
                <c:pt idx="386">
                  <c:v>729.26053200000001</c:v>
                </c:pt>
                <c:pt idx="387">
                  <c:v>729.74210400000004</c:v>
                </c:pt>
                <c:pt idx="388">
                  <c:v>729.90262800000005</c:v>
                </c:pt>
                <c:pt idx="389">
                  <c:v>730.38419999999996</c:v>
                </c:pt>
                <c:pt idx="390">
                  <c:v>730.54472399999997</c:v>
                </c:pt>
                <c:pt idx="391">
                  <c:v>731.18682000000001</c:v>
                </c:pt>
                <c:pt idx="392">
                  <c:v>731.18682000000001</c:v>
                </c:pt>
                <c:pt idx="393">
                  <c:v>731.50786800000003</c:v>
                </c:pt>
                <c:pt idx="394">
                  <c:v>731.98943999999995</c:v>
                </c:pt>
                <c:pt idx="395">
                  <c:v>732.14996399999995</c:v>
                </c:pt>
                <c:pt idx="396">
                  <c:v>732.63153599999998</c:v>
                </c:pt>
                <c:pt idx="397">
                  <c:v>732.79205999999999</c:v>
                </c:pt>
                <c:pt idx="398">
                  <c:v>732.952584</c:v>
                </c:pt>
                <c:pt idx="399">
                  <c:v>733.11310800000001</c:v>
                </c:pt>
                <c:pt idx="400">
                  <c:v>733.59468000000004</c:v>
                </c:pt>
                <c:pt idx="401">
                  <c:v>733.75520400000005</c:v>
                </c:pt>
                <c:pt idx="402">
                  <c:v>734.07625199999995</c:v>
                </c:pt>
                <c:pt idx="403">
                  <c:v>734.23677599999996</c:v>
                </c:pt>
                <c:pt idx="404">
                  <c:v>734.39729999999997</c:v>
                </c:pt>
                <c:pt idx="405">
                  <c:v>734.71834799999999</c:v>
                </c:pt>
                <c:pt idx="406">
                  <c:v>735.03939600000001</c:v>
                </c:pt>
                <c:pt idx="407">
                  <c:v>735.19992000000002</c:v>
                </c:pt>
                <c:pt idx="408">
                  <c:v>735.36044400000003</c:v>
                </c:pt>
                <c:pt idx="409">
                  <c:v>735.52096800000004</c:v>
                </c:pt>
                <c:pt idx="410">
                  <c:v>735.68149200000005</c:v>
                </c:pt>
                <c:pt idx="411">
                  <c:v>735.84201599999994</c:v>
                </c:pt>
                <c:pt idx="412">
                  <c:v>736.00253999999995</c:v>
                </c:pt>
                <c:pt idx="413">
                  <c:v>736.32358799999997</c:v>
                </c:pt>
                <c:pt idx="414">
                  <c:v>736.32358799999997</c:v>
                </c:pt>
                <c:pt idx="415">
                  <c:v>736.48411199999998</c:v>
                </c:pt>
                <c:pt idx="416">
                  <c:v>736.64463599999999</c:v>
                </c:pt>
                <c:pt idx="417">
                  <c:v>736.80516</c:v>
                </c:pt>
                <c:pt idx="418">
                  <c:v>736.96568400000001</c:v>
                </c:pt>
                <c:pt idx="419">
                  <c:v>737.12620800000002</c:v>
                </c:pt>
                <c:pt idx="420">
                  <c:v>737.28673200000003</c:v>
                </c:pt>
                <c:pt idx="421">
                  <c:v>737.44725600000004</c:v>
                </c:pt>
                <c:pt idx="422">
                  <c:v>737.76830399999994</c:v>
                </c:pt>
                <c:pt idx="423">
                  <c:v>737.76830399999994</c:v>
                </c:pt>
                <c:pt idx="424">
                  <c:v>737.76830399999994</c:v>
                </c:pt>
                <c:pt idx="425">
                  <c:v>737.92882799999995</c:v>
                </c:pt>
                <c:pt idx="426">
                  <c:v>738.08935199999996</c:v>
                </c:pt>
                <c:pt idx="427">
                  <c:v>738.08935199999996</c:v>
                </c:pt>
                <c:pt idx="428">
                  <c:v>738.08935199999996</c:v>
                </c:pt>
                <c:pt idx="429">
                  <c:v>738.41039999999998</c:v>
                </c:pt>
                <c:pt idx="430">
                  <c:v>738.41039999999998</c:v>
                </c:pt>
                <c:pt idx="431">
                  <c:v>738.57092399999999</c:v>
                </c:pt>
                <c:pt idx="432">
                  <c:v>738.731448</c:v>
                </c:pt>
                <c:pt idx="433">
                  <c:v>738.731448</c:v>
                </c:pt>
                <c:pt idx="434">
                  <c:v>738.731448</c:v>
                </c:pt>
                <c:pt idx="435">
                  <c:v>738.89197200000001</c:v>
                </c:pt>
                <c:pt idx="436">
                  <c:v>738.89197200000001</c:v>
                </c:pt>
                <c:pt idx="437">
                  <c:v>739.05249600000002</c:v>
                </c:pt>
                <c:pt idx="438">
                  <c:v>739.21302000000003</c:v>
                </c:pt>
                <c:pt idx="439">
                  <c:v>739.21302000000003</c:v>
                </c:pt>
                <c:pt idx="440">
                  <c:v>739.21302000000003</c:v>
                </c:pt>
                <c:pt idx="441">
                  <c:v>739.21302000000003</c:v>
                </c:pt>
                <c:pt idx="442">
                  <c:v>739.21302000000003</c:v>
                </c:pt>
                <c:pt idx="443">
                  <c:v>739.21302000000003</c:v>
                </c:pt>
                <c:pt idx="444">
                  <c:v>739.21302000000003</c:v>
                </c:pt>
                <c:pt idx="445">
                  <c:v>739.37354400000004</c:v>
                </c:pt>
                <c:pt idx="446">
                  <c:v>739.21302000000003</c:v>
                </c:pt>
                <c:pt idx="447">
                  <c:v>739.37354400000004</c:v>
                </c:pt>
                <c:pt idx="448">
                  <c:v>739.37354400000004</c:v>
                </c:pt>
                <c:pt idx="449">
                  <c:v>739.37354400000004</c:v>
                </c:pt>
                <c:pt idx="450">
                  <c:v>739.21302000000003</c:v>
                </c:pt>
                <c:pt idx="451">
                  <c:v>739.37354400000004</c:v>
                </c:pt>
                <c:pt idx="452">
                  <c:v>739.37354400000004</c:v>
                </c:pt>
                <c:pt idx="453">
                  <c:v>739.21302000000003</c:v>
                </c:pt>
                <c:pt idx="454">
                  <c:v>739.21302000000003</c:v>
                </c:pt>
                <c:pt idx="455">
                  <c:v>739.21302000000003</c:v>
                </c:pt>
                <c:pt idx="456">
                  <c:v>739.05249600000002</c:v>
                </c:pt>
                <c:pt idx="457">
                  <c:v>738.89197200000001</c:v>
                </c:pt>
                <c:pt idx="458">
                  <c:v>739.05249600000002</c:v>
                </c:pt>
                <c:pt idx="459">
                  <c:v>738.89197200000001</c:v>
                </c:pt>
                <c:pt idx="460">
                  <c:v>738.731448</c:v>
                </c:pt>
                <c:pt idx="461">
                  <c:v>738.731448</c:v>
                </c:pt>
                <c:pt idx="462">
                  <c:v>738.731448</c:v>
                </c:pt>
                <c:pt idx="463">
                  <c:v>738.41039999999998</c:v>
                </c:pt>
                <c:pt idx="464">
                  <c:v>738.41039999999998</c:v>
                </c:pt>
                <c:pt idx="465">
                  <c:v>738.24987599999997</c:v>
                </c:pt>
                <c:pt idx="466">
                  <c:v>738.08935199999996</c:v>
                </c:pt>
                <c:pt idx="467">
                  <c:v>738.08935199999996</c:v>
                </c:pt>
                <c:pt idx="468">
                  <c:v>737.76830399999994</c:v>
                </c:pt>
                <c:pt idx="469">
                  <c:v>737.76830399999994</c:v>
                </c:pt>
                <c:pt idx="470">
                  <c:v>737.44725600000004</c:v>
                </c:pt>
                <c:pt idx="471">
                  <c:v>737.28673200000003</c:v>
                </c:pt>
                <c:pt idx="472">
                  <c:v>737.12620800000002</c:v>
                </c:pt>
                <c:pt idx="473">
                  <c:v>736.96568400000001</c:v>
                </c:pt>
                <c:pt idx="474">
                  <c:v>736.96568400000001</c:v>
                </c:pt>
                <c:pt idx="475">
                  <c:v>736.64463599999999</c:v>
                </c:pt>
                <c:pt idx="476">
                  <c:v>736.00253999999995</c:v>
                </c:pt>
                <c:pt idx="477">
                  <c:v>735.84201599999994</c:v>
                </c:pt>
                <c:pt idx="478">
                  <c:v>735.19992000000002</c:v>
                </c:pt>
                <c:pt idx="479">
                  <c:v>734.71834799999999</c:v>
                </c:pt>
                <c:pt idx="480">
                  <c:v>734.39729999999997</c:v>
                </c:pt>
                <c:pt idx="481">
                  <c:v>733.75520400000005</c:v>
                </c:pt>
                <c:pt idx="482">
                  <c:v>732.952584</c:v>
                </c:pt>
                <c:pt idx="483">
                  <c:v>732.14996399999995</c:v>
                </c:pt>
                <c:pt idx="484">
                  <c:v>731.34734400000002</c:v>
                </c:pt>
                <c:pt idx="485">
                  <c:v>730.22367599999995</c:v>
                </c:pt>
                <c:pt idx="486">
                  <c:v>729.26053200000001</c:v>
                </c:pt>
                <c:pt idx="487">
                  <c:v>727.81581600000004</c:v>
                </c:pt>
                <c:pt idx="488">
                  <c:v>726.37109999999996</c:v>
                </c:pt>
                <c:pt idx="489">
                  <c:v>724.92638399999998</c:v>
                </c:pt>
                <c:pt idx="490">
                  <c:v>723.00009599999998</c:v>
                </c:pt>
                <c:pt idx="491">
                  <c:v>721.23433199999999</c:v>
                </c:pt>
                <c:pt idx="492">
                  <c:v>719.14751999999999</c:v>
                </c:pt>
                <c:pt idx="493">
                  <c:v>716.90018399999997</c:v>
                </c:pt>
                <c:pt idx="494">
                  <c:v>714.49232400000005</c:v>
                </c:pt>
                <c:pt idx="495">
                  <c:v>712.24498800000003</c:v>
                </c:pt>
                <c:pt idx="496">
                  <c:v>709.676604</c:v>
                </c:pt>
                <c:pt idx="497">
                  <c:v>706.94769599999995</c:v>
                </c:pt>
                <c:pt idx="498">
                  <c:v>703.89774</c:v>
                </c:pt>
                <c:pt idx="499">
                  <c:v>700.84778400000005</c:v>
                </c:pt>
                <c:pt idx="500">
                  <c:v>697.31625599999995</c:v>
                </c:pt>
                <c:pt idx="501">
                  <c:v>693.78472799999997</c:v>
                </c:pt>
                <c:pt idx="502">
                  <c:v>689.29005600000005</c:v>
                </c:pt>
                <c:pt idx="503">
                  <c:v>684.15328799999997</c:v>
                </c:pt>
                <c:pt idx="504">
                  <c:v>678.37442399999998</c:v>
                </c:pt>
                <c:pt idx="505">
                  <c:v>670.99032</c:v>
                </c:pt>
                <c:pt idx="506">
                  <c:v>663.12464399999999</c:v>
                </c:pt>
                <c:pt idx="507">
                  <c:v>654.13530000000003</c:v>
                </c:pt>
                <c:pt idx="508">
                  <c:v>642.25652400000001</c:v>
                </c:pt>
                <c:pt idx="509">
                  <c:v>625.24098000000004</c:v>
                </c:pt>
              </c:numCache>
            </c:numRef>
          </c:yVal>
          <c:smooth val="1"/>
          <c:extLst>
            <c:ext xmlns:c16="http://schemas.microsoft.com/office/drawing/2014/chart" uri="{C3380CC4-5D6E-409C-BE32-E72D297353CC}">
              <c16:uniqueId val="{00000004-178F-4A09-A7F1-5E3D9ED66438}"/>
            </c:ext>
          </c:extLst>
        </c:ser>
        <c:ser>
          <c:idx val="6"/>
          <c:order val="6"/>
          <c:tx>
            <c:v>CT7</c:v>
          </c:tx>
          <c:spPr>
            <a:ln w="12700" cap="rnd">
              <a:solidFill>
                <a:schemeClr val="accent1">
                  <a:lumMod val="60000"/>
                </a:schemeClr>
              </a:solidFill>
              <a:round/>
            </a:ln>
            <a:effectLst/>
          </c:spPr>
          <c:marker>
            <c:symbol val="none"/>
          </c:marker>
          <c:xVal>
            <c:numRef>
              <c:f>'CWR  C1-C7'!$M$3:$M$360</c:f>
              <c:numCache>
                <c:formatCode>General</c:formatCode>
                <c:ptCount val="358"/>
                <c:pt idx="0">
                  <c:v>0</c:v>
                </c:pt>
                <c:pt idx="1">
                  <c:v>2.2000000000000001E-3</c:v>
                </c:pt>
                <c:pt idx="2">
                  <c:v>2.2000000000000001E-3</c:v>
                </c:pt>
                <c:pt idx="3">
                  <c:v>2.2000000000000001E-3</c:v>
                </c:pt>
                <c:pt idx="4">
                  <c:v>2.2000000000000001E-3</c:v>
                </c:pt>
                <c:pt idx="5">
                  <c:v>2.2000000000000001E-3</c:v>
                </c:pt>
                <c:pt idx="6">
                  <c:v>2.2000000000000001E-3</c:v>
                </c:pt>
                <c:pt idx="7">
                  <c:v>2.2000000000000001E-3</c:v>
                </c:pt>
                <c:pt idx="8">
                  <c:v>2.2000000000000001E-3</c:v>
                </c:pt>
                <c:pt idx="9">
                  <c:v>2.2000000000000001E-3</c:v>
                </c:pt>
                <c:pt idx="10">
                  <c:v>2.2000000000000001E-3</c:v>
                </c:pt>
                <c:pt idx="11">
                  <c:v>2.2000000000000001E-3</c:v>
                </c:pt>
                <c:pt idx="12">
                  <c:v>2.2000000000000001E-3</c:v>
                </c:pt>
                <c:pt idx="13">
                  <c:v>2.2000000000000001E-3</c:v>
                </c:pt>
                <c:pt idx="14">
                  <c:v>2.2000000000000001E-3</c:v>
                </c:pt>
                <c:pt idx="15">
                  <c:v>2.2000000000000001E-3</c:v>
                </c:pt>
                <c:pt idx="16">
                  <c:v>2.2000000000000001E-3</c:v>
                </c:pt>
                <c:pt idx="17">
                  <c:v>2.2000000000000001E-3</c:v>
                </c:pt>
                <c:pt idx="18">
                  <c:v>2.2000000000000001E-3</c:v>
                </c:pt>
                <c:pt idx="19">
                  <c:v>2.2000000000000001E-3</c:v>
                </c:pt>
                <c:pt idx="20">
                  <c:v>2.2000000000000001E-3</c:v>
                </c:pt>
                <c:pt idx="21">
                  <c:v>2.2000000000000001E-3</c:v>
                </c:pt>
                <c:pt idx="22">
                  <c:v>2.2000000000000001E-3</c:v>
                </c:pt>
                <c:pt idx="23">
                  <c:v>2.2000000000000001E-3</c:v>
                </c:pt>
                <c:pt idx="24">
                  <c:v>2.2000000000000001E-3</c:v>
                </c:pt>
                <c:pt idx="25">
                  <c:v>2.2000000000000001E-3</c:v>
                </c:pt>
                <c:pt idx="26">
                  <c:v>2.2000000000000001E-3</c:v>
                </c:pt>
                <c:pt idx="27">
                  <c:v>2.2000000000000001E-3</c:v>
                </c:pt>
                <c:pt idx="28">
                  <c:v>2.2000000000000001E-3</c:v>
                </c:pt>
                <c:pt idx="29">
                  <c:v>2.2000000000000001E-3</c:v>
                </c:pt>
                <c:pt idx="30">
                  <c:v>2.2000000000000001E-3</c:v>
                </c:pt>
                <c:pt idx="31">
                  <c:v>2.2000000000000001E-3</c:v>
                </c:pt>
                <c:pt idx="32">
                  <c:v>2.2000000000000001E-3</c:v>
                </c:pt>
                <c:pt idx="33">
                  <c:v>2.2000000000000001E-3</c:v>
                </c:pt>
                <c:pt idx="34">
                  <c:v>2.2000000000000001E-3</c:v>
                </c:pt>
                <c:pt idx="35">
                  <c:v>2.2000000000000001E-3</c:v>
                </c:pt>
                <c:pt idx="36">
                  <c:v>2.2000000000000001E-3</c:v>
                </c:pt>
                <c:pt idx="37">
                  <c:v>2.2000000000000001E-3</c:v>
                </c:pt>
                <c:pt idx="38">
                  <c:v>2.2000000000000001E-3</c:v>
                </c:pt>
                <c:pt idx="39">
                  <c:v>2.2000000000000001E-3</c:v>
                </c:pt>
                <c:pt idx="40">
                  <c:v>2.2000000000000001E-3</c:v>
                </c:pt>
                <c:pt idx="41">
                  <c:v>2.2000000000000001E-3</c:v>
                </c:pt>
                <c:pt idx="42">
                  <c:v>2.2000000000000001E-3</c:v>
                </c:pt>
                <c:pt idx="43">
                  <c:v>2.2000000000000001E-3</c:v>
                </c:pt>
                <c:pt idx="44">
                  <c:v>2.2000000000000001E-3</c:v>
                </c:pt>
                <c:pt idx="45">
                  <c:v>2.2000000000000001E-3</c:v>
                </c:pt>
                <c:pt idx="46">
                  <c:v>2.2000000000000001E-3</c:v>
                </c:pt>
                <c:pt idx="47">
                  <c:v>2.2000000000000001E-3</c:v>
                </c:pt>
                <c:pt idx="48">
                  <c:v>2.2000000000000001E-3</c:v>
                </c:pt>
                <c:pt idx="49">
                  <c:v>2.2000000000000001E-3</c:v>
                </c:pt>
                <c:pt idx="50">
                  <c:v>4.4000000000000003E-3</c:v>
                </c:pt>
                <c:pt idx="51">
                  <c:v>4.4000000000000003E-3</c:v>
                </c:pt>
                <c:pt idx="52">
                  <c:v>4.4000000000000003E-3</c:v>
                </c:pt>
                <c:pt idx="53">
                  <c:v>4.4000000000000003E-3</c:v>
                </c:pt>
                <c:pt idx="54">
                  <c:v>4.4000000000000003E-3</c:v>
                </c:pt>
                <c:pt idx="55">
                  <c:v>4.4000000000000003E-3</c:v>
                </c:pt>
                <c:pt idx="56">
                  <c:v>6.6E-3</c:v>
                </c:pt>
                <c:pt idx="57">
                  <c:v>6.6E-3</c:v>
                </c:pt>
                <c:pt idx="58">
                  <c:v>6.6E-3</c:v>
                </c:pt>
                <c:pt idx="59">
                  <c:v>6.6E-3</c:v>
                </c:pt>
                <c:pt idx="60">
                  <c:v>6.6E-3</c:v>
                </c:pt>
                <c:pt idx="61">
                  <c:v>8.8000000000000005E-3</c:v>
                </c:pt>
                <c:pt idx="62">
                  <c:v>8.8000000000000005E-3</c:v>
                </c:pt>
                <c:pt idx="63">
                  <c:v>8.8000000000000005E-3</c:v>
                </c:pt>
                <c:pt idx="64">
                  <c:v>8.8000000000000005E-3</c:v>
                </c:pt>
                <c:pt idx="65">
                  <c:v>8.8000000000000005E-3</c:v>
                </c:pt>
                <c:pt idx="66">
                  <c:v>8.8000000000000005E-3</c:v>
                </c:pt>
                <c:pt idx="67">
                  <c:v>8.8000000000000005E-3</c:v>
                </c:pt>
                <c:pt idx="68">
                  <c:v>1.0999999999999999E-2</c:v>
                </c:pt>
                <c:pt idx="69">
                  <c:v>1.0999999999999999E-2</c:v>
                </c:pt>
                <c:pt idx="70">
                  <c:v>1.0999999999999999E-2</c:v>
                </c:pt>
                <c:pt idx="71">
                  <c:v>1.32E-2</c:v>
                </c:pt>
                <c:pt idx="72">
                  <c:v>1.32E-2</c:v>
                </c:pt>
                <c:pt idx="73">
                  <c:v>1.32E-2</c:v>
                </c:pt>
                <c:pt idx="74">
                  <c:v>1.54E-2</c:v>
                </c:pt>
                <c:pt idx="75">
                  <c:v>1.54E-2</c:v>
                </c:pt>
                <c:pt idx="76">
                  <c:v>1.54E-2</c:v>
                </c:pt>
                <c:pt idx="77">
                  <c:v>1.7600000000000001E-2</c:v>
                </c:pt>
                <c:pt idx="78">
                  <c:v>1.7600000000000001E-2</c:v>
                </c:pt>
                <c:pt idx="79">
                  <c:v>1.7600000000000001E-2</c:v>
                </c:pt>
                <c:pt idx="80">
                  <c:v>1.7600000000000001E-2</c:v>
                </c:pt>
                <c:pt idx="81">
                  <c:v>1.9800000000000002E-2</c:v>
                </c:pt>
                <c:pt idx="82">
                  <c:v>1.9800000000000002E-2</c:v>
                </c:pt>
                <c:pt idx="83">
                  <c:v>2.1999999999999999E-2</c:v>
                </c:pt>
                <c:pt idx="84">
                  <c:v>2.1999999999999999E-2</c:v>
                </c:pt>
                <c:pt idx="85">
                  <c:v>2.1999999999999999E-2</c:v>
                </c:pt>
                <c:pt idx="86">
                  <c:v>2.4199999999999999E-2</c:v>
                </c:pt>
                <c:pt idx="87">
                  <c:v>2.4199999999999999E-2</c:v>
                </c:pt>
                <c:pt idx="88">
                  <c:v>2.64E-2</c:v>
                </c:pt>
                <c:pt idx="89">
                  <c:v>2.64E-2</c:v>
                </c:pt>
                <c:pt idx="90">
                  <c:v>2.64E-2</c:v>
                </c:pt>
                <c:pt idx="91">
                  <c:v>2.64E-2</c:v>
                </c:pt>
                <c:pt idx="92">
                  <c:v>2.86E-2</c:v>
                </c:pt>
                <c:pt idx="93">
                  <c:v>2.86E-2</c:v>
                </c:pt>
                <c:pt idx="94">
                  <c:v>2.86E-2</c:v>
                </c:pt>
                <c:pt idx="95">
                  <c:v>3.0800000000000001E-2</c:v>
                </c:pt>
                <c:pt idx="96">
                  <c:v>3.0800000000000001E-2</c:v>
                </c:pt>
                <c:pt idx="97">
                  <c:v>3.3000000000000002E-2</c:v>
                </c:pt>
                <c:pt idx="98">
                  <c:v>3.3000000000000002E-2</c:v>
                </c:pt>
                <c:pt idx="99">
                  <c:v>3.5200000000000002E-2</c:v>
                </c:pt>
                <c:pt idx="100">
                  <c:v>3.5200000000000002E-2</c:v>
                </c:pt>
                <c:pt idx="101">
                  <c:v>3.5200000000000002E-2</c:v>
                </c:pt>
                <c:pt idx="102">
                  <c:v>3.5200000000000002E-2</c:v>
                </c:pt>
                <c:pt idx="103">
                  <c:v>3.5200000000000002E-2</c:v>
                </c:pt>
                <c:pt idx="104">
                  <c:v>3.7400000000000003E-2</c:v>
                </c:pt>
                <c:pt idx="105">
                  <c:v>3.7400000000000003E-2</c:v>
                </c:pt>
                <c:pt idx="106">
                  <c:v>3.9600000000000003E-2</c:v>
                </c:pt>
                <c:pt idx="107">
                  <c:v>3.9600000000000003E-2</c:v>
                </c:pt>
                <c:pt idx="108">
                  <c:v>3.9600000000000003E-2</c:v>
                </c:pt>
                <c:pt idx="109">
                  <c:v>4.1799999999999997E-2</c:v>
                </c:pt>
                <c:pt idx="110">
                  <c:v>4.1799999999999997E-2</c:v>
                </c:pt>
                <c:pt idx="111">
                  <c:v>4.3999999999999997E-2</c:v>
                </c:pt>
                <c:pt idx="112">
                  <c:v>4.3999999999999997E-2</c:v>
                </c:pt>
                <c:pt idx="113">
                  <c:v>4.3999999999999997E-2</c:v>
                </c:pt>
                <c:pt idx="114">
                  <c:v>4.3999999999999997E-2</c:v>
                </c:pt>
                <c:pt idx="115">
                  <c:v>4.3999999999999997E-2</c:v>
                </c:pt>
                <c:pt idx="116">
                  <c:v>4.6199999999999998E-2</c:v>
                </c:pt>
                <c:pt idx="117">
                  <c:v>4.6199999999999998E-2</c:v>
                </c:pt>
                <c:pt idx="118">
                  <c:v>4.8399999999999999E-2</c:v>
                </c:pt>
                <c:pt idx="119">
                  <c:v>4.8399999999999999E-2</c:v>
                </c:pt>
                <c:pt idx="120">
                  <c:v>4.8399999999999999E-2</c:v>
                </c:pt>
                <c:pt idx="121">
                  <c:v>5.0599999999999999E-2</c:v>
                </c:pt>
                <c:pt idx="122">
                  <c:v>5.0599999999999999E-2</c:v>
                </c:pt>
                <c:pt idx="123">
                  <c:v>5.28E-2</c:v>
                </c:pt>
                <c:pt idx="124">
                  <c:v>5.28E-2</c:v>
                </c:pt>
                <c:pt idx="125">
                  <c:v>5.28E-2</c:v>
                </c:pt>
                <c:pt idx="126">
                  <c:v>5.28E-2</c:v>
                </c:pt>
                <c:pt idx="127">
                  <c:v>5.5E-2</c:v>
                </c:pt>
                <c:pt idx="128">
                  <c:v>5.5E-2</c:v>
                </c:pt>
                <c:pt idx="129">
                  <c:v>5.7200000000000001E-2</c:v>
                </c:pt>
                <c:pt idx="130">
                  <c:v>5.7200000000000001E-2</c:v>
                </c:pt>
                <c:pt idx="131">
                  <c:v>5.7200000000000001E-2</c:v>
                </c:pt>
                <c:pt idx="132">
                  <c:v>5.9400000000000001E-2</c:v>
                </c:pt>
                <c:pt idx="133">
                  <c:v>5.9400000000000001E-2</c:v>
                </c:pt>
                <c:pt idx="134">
                  <c:v>6.1600000000000002E-2</c:v>
                </c:pt>
                <c:pt idx="135">
                  <c:v>6.1600000000000002E-2</c:v>
                </c:pt>
                <c:pt idx="136">
                  <c:v>6.1600000000000002E-2</c:v>
                </c:pt>
                <c:pt idx="137">
                  <c:v>6.1600000000000002E-2</c:v>
                </c:pt>
                <c:pt idx="138">
                  <c:v>6.1600000000000002E-2</c:v>
                </c:pt>
                <c:pt idx="139">
                  <c:v>6.3799999999999996E-2</c:v>
                </c:pt>
                <c:pt idx="140">
                  <c:v>6.3799999999999996E-2</c:v>
                </c:pt>
                <c:pt idx="141">
                  <c:v>6.6000000000000003E-2</c:v>
                </c:pt>
                <c:pt idx="142">
                  <c:v>6.6000000000000003E-2</c:v>
                </c:pt>
                <c:pt idx="143">
                  <c:v>6.6000000000000003E-2</c:v>
                </c:pt>
                <c:pt idx="144">
                  <c:v>6.8199999999999997E-2</c:v>
                </c:pt>
                <c:pt idx="145">
                  <c:v>6.8199999999999997E-2</c:v>
                </c:pt>
                <c:pt idx="146">
                  <c:v>7.0400000000000004E-2</c:v>
                </c:pt>
                <c:pt idx="147">
                  <c:v>7.0400000000000004E-2</c:v>
                </c:pt>
                <c:pt idx="148">
                  <c:v>7.0400000000000004E-2</c:v>
                </c:pt>
                <c:pt idx="149">
                  <c:v>7.0400000000000004E-2</c:v>
                </c:pt>
                <c:pt idx="150">
                  <c:v>7.0400000000000004E-2</c:v>
                </c:pt>
                <c:pt idx="151">
                  <c:v>7.2599999999999998E-2</c:v>
                </c:pt>
                <c:pt idx="152">
                  <c:v>7.2599999999999998E-2</c:v>
                </c:pt>
                <c:pt idx="153">
                  <c:v>7.2599999999999998E-2</c:v>
                </c:pt>
                <c:pt idx="154">
                  <c:v>7.4800000000000005E-2</c:v>
                </c:pt>
                <c:pt idx="155">
                  <c:v>7.4800000000000005E-2</c:v>
                </c:pt>
                <c:pt idx="156">
                  <c:v>7.6999999999999999E-2</c:v>
                </c:pt>
                <c:pt idx="157">
                  <c:v>7.6999999999999999E-2</c:v>
                </c:pt>
                <c:pt idx="158">
                  <c:v>7.9200000000000007E-2</c:v>
                </c:pt>
                <c:pt idx="159">
                  <c:v>7.9200000000000007E-2</c:v>
                </c:pt>
                <c:pt idx="160">
                  <c:v>7.9200000000000007E-2</c:v>
                </c:pt>
                <c:pt idx="161">
                  <c:v>7.9200000000000007E-2</c:v>
                </c:pt>
                <c:pt idx="162">
                  <c:v>7.9200000000000007E-2</c:v>
                </c:pt>
                <c:pt idx="163">
                  <c:v>8.14E-2</c:v>
                </c:pt>
                <c:pt idx="164">
                  <c:v>8.14E-2</c:v>
                </c:pt>
                <c:pt idx="165">
                  <c:v>8.14E-2</c:v>
                </c:pt>
                <c:pt idx="166">
                  <c:v>8.3599999999999994E-2</c:v>
                </c:pt>
                <c:pt idx="167">
                  <c:v>8.3599999999999994E-2</c:v>
                </c:pt>
                <c:pt idx="168">
                  <c:v>8.5800000000000001E-2</c:v>
                </c:pt>
                <c:pt idx="169">
                  <c:v>8.5800000000000001E-2</c:v>
                </c:pt>
                <c:pt idx="170">
                  <c:v>8.7999999999999995E-2</c:v>
                </c:pt>
                <c:pt idx="171">
                  <c:v>8.7999999999999995E-2</c:v>
                </c:pt>
                <c:pt idx="172">
                  <c:v>8.7999999999999995E-2</c:v>
                </c:pt>
                <c:pt idx="173">
                  <c:v>8.7999999999999995E-2</c:v>
                </c:pt>
                <c:pt idx="174">
                  <c:v>8.7999999999999995E-2</c:v>
                </c:pt>
                <c:pt idx="175">
                  <c:v>9.0200000000000002E-2</c:v>
                </c:pt>
                <c:pt idx="176">
                  <c:v>9.0200000000000002E-2</c:v>
                </c:pt>
                <c:pt idx="177">
                  <c:v>9.2399999999999996E-2</c:v>
                </c:pt>
                <c:pt idx="178">
                  <c:v>9.2399999999999996E-2</c:v>
                </c:pt>
                <c:pt idx="179">
                  <c:v>9.4600000000000004E-2</c:v>
                </c:pt>
                <c:pt idx="180">
                  <c:v>9.4600000000000004E-2</c:v>
                </c:pt>
                <c:pt idx="181">
                  <c:v>9.4600000000000004E-2</c:v>
                </c:pt>
                <c:pt idx="182">
                  <c:v>9.6799999999999997E-2</c:v>
                </c:pt>
                <c:pt idx="183">
                  <c:v>9.6799999999999997E-2</c:v>
                </c:pt>
                <c:pt idx="184">
                  <c:v>9.6799999999999997E-2</c:v>
                </c:pt>
                <c:pt idx="185">
                  <c:v>9.6799999999999997E-2</c:v>
                </c:pt>
                <c:pt idx="186">
                  <c:v>9.9000000000000005E-2</c:v>
                </c:pt>
                <c:pt idx="187">
                  <c:v>9.9000000000000005E-2</c:v>
                </c:pt>
                <c:pt idx="188">
                  <c:v>0.1012</c:v>
                </c:pt>
                <c:pt idx="189">
                  <c:v>0.1012</c:v>
                </c:pt>
                <c:pt idx="190">
                  <c:v>0.1012</c:v>
                </c:pt>
                <c:pt idx="191">
                  <c:v>0.10340000000000001</c:v>
                </c:pt>
                <c:pt idx="192">
                  <c:v>0.10340000000000001</c:v>
                </c:pt>
                <c:pt idx="193">
                  <c:v>0.1056</c:v>
                </c:pt>
                <c:pt idx="194">
                  <c:v>0.1056</c:v>
                </c:pt>
                <c:pt idx="195">
                  <c:v>0.1056</c:v>
                </c:pt>
                <c:pt idx="196">
                  <c:v>0.1056</c:v>
                </c:pt>
                <c:pt idx="197">
                  <c:v>0.1056</c:v>
                </c:pt>
                <c:pt idx="198">
                  <c:v>0.10780000000000001</c:v>
                </c:pt>
                <c:pt idx="199">
                  <c:v>0.10780000000000001</c:v>
                </c:pt>
                <c:pt idx="200">
                  <c:v>0.11</c:v>
                </c:pt>
                <c:pt idx="201">
                  <c:v>0.11</c:v>
                </c:pt>
                <c:pt idx="202">
                  <c:v>0.11219999999999999</c:v>
                </c:pt>
                <c:pt idx="203">
                  <c:v>0.11219999999999999</c:v>
                </c:pt>
                <c:pt idx="204">
                  <c:v>0.11219999999999999</c:v>
                </c:pt>
                <c:pt idx="205">
                  <c:v>0.1144</c:v>
                </c:pt>
                <c:pt idx="206">
                  <c:v>0.1144</c:v>
                </c:pt>
                <c:pt idx="207">
                  <c:v>0.1144</c:v>
                </c:pt>
                <c:pt idx="208">
                  <c:v>0.1144</c:v>
                </c:pt>
                <c:pt idx="209">
                  <c:v>0.1166</c:v>
                </c:pt>
                <c:pt idx="210">
                  <c:v>0.1166</c:v>
                </c:pt>
                <c:pt idx="211">
                  <c:v>0.1188</c:v>
                </c:pt>
                <c:pt idx="212">
                  <c:v>0.1188</c:v>
                </c:pt>
                <c:pt idx="213">
                  <c:v>0.1188</c:v>
                </c:pt>
                <c:pt idx="214">
                  <c:v>0.121</c:v>
                </c:pt>
                <c:pt idx="215">
                  <c:v>0.121</c:v>
                </c:pt>
                <c:pt idx="216">
                  <c:v>0.1232</c:v>
                </c:pt>
                <c:pt idx="217">
                  <c:v>0.1232</c:v>
                </c:pt>
                <c:pt idx="218">
                  <c:v>0.1232</c:v>
                </c:pt>
                <c:pt idx="219">
                  <c:v>0.1232</c:v>
                </c:pt>
                <c:pt idx="220">
                  <c:v>0.1232</c:v>
                </c:pt>
                <c:pt idx="221">
                  <c:v>0.12540000000000001</c:v>
                </c:pt>
                <c:pt idx="222">
                  <c:v>0.12540000000000001</c:v>
                </c:pt>
                <c:pt idx="223">
                  <c:v>0.12759999999999999</c:v>
                </c:pt>
                <c:pt idx="224">
                  <c:v>0.12759999999999999</c:v>
                </c:pt>
                <c:pt idx="225">
                  <c:v>0.1298</c:v>
                </c:pt>
                <c:pt idx="226">
                  <c:v>0.1298</c:v>
                </c:pt>
                <c:pt idx="227">
                  <c:v>0.1298</c:v>
                </c:pt>
                <c:pt idx="228">
                  <c:v>0.13200000000000001</c:v>
                </c:pt>
                <c:pt idx="229">
                  <c:v>0.13200000000000001</c:v>
                </c:pt>
                <c:pt idx="230">
                  <c:v>0.13200000000000001</c:v>
                </c:pt>
                <c:pt idx="231">
                  <c:v>0.13200000000000001</c:v>
                </c:pt>
                <c:pt idx="232">
                  <c:v>0.13420000000000001</c:v>
                </c:pt>
                <c:pt idx="233">
                  <c:v>0.13420000000000001</c:v>
                </c:pt>
                <c:pt idx="234">
                  <c:v>0.13639999999999999</c:v>
                </c:pt>
                <c:pt idx="235">
                  <c:v>0.13639999999999999</c:v>
                </c:pt>
                <c:pt idx="236">
                  <c:v>0.13639999999999999</c:v>
                </c:pt>
                <c:pt idx="237">
                  <c:v>0.1386</c:v>
                </c:pt>
                <c:pt idx="238">
                  <c:v>0.1386</c:v>
                </c:pt>
                <c:pt idx="239">
                  <c:v>0.14080000000000001</c:v>
                </c:pt>
                <c:pt idx="240">
                  <c:v>0.14080000000000001</c:v>
                </c:pt>
                <c:pt idx="241">
                  <c:v>0.14080000000000001</c:v>
                </c:pt>
                <c:pt idx="242">
                  <c:v>0.14080000000000001</c:v>
                </c:pt>
                <c:pt idx="243">
                  <c:v>0.14080000000000001</c:v>
                </c:pt>
                <c:pt idx="244">
                  <c:v>0.14299999999999999</c:v>
                </c:pt>
                <c:pt idx="245">
                  <c:v>0.14299999999999999</c:v>
                </c:pt>
                <c:pt idx="246">
                  <c:v>0.1452</c:v>
                </c:pt>
                <c:pt idx="247">
                  <c:v>0.1452</c:v>
                </c:pt>
                <c:pt idx="248">
                  <c:v>0.1474</c:v>
                </c:pt>
                <c:pt idx="249">
                  <c:v>0.1474</c:v>
                </c:pt>
                <c:pt idx="250">
                  <c:v>0.14960000000000001</c:v>
                </c:pt>
                <c:pt idx="251">
                  <c:v>0.14960000000000001</c:v>
                </c:pt>
                <c:pt idx="252">
                  <c:v>0.14960000000000001</c:v>
                </c:pt>
                <c:pt idx="253">
                  <c:v>0.14960000000000001</c:v>
                </c:pt>
                <c:pt idx="254">
                  <c:v>0.14960000000000001</c:v>
                </c:pt>
                <c:pt idx="255">
                  <c:v>0.15179999999999999</c:v>
                </c:pt>
                <c:pt idx="256">
                  <c:v>0.15179999999999999</c:v>
                </c:pt>
                <c:pt idx="257">
                  <c:v>0.154</c:v>
                </c:pt>
                <c:pt idx="258">
                  <c:v>0.154</c:v>
                </c:pt>
                <c:pt idx="259">
                  <c:v>0.154</c:v>
                </c:pt>
                <c:pt idx="260">
                  <c:v>0.15620000000000001</c:v>
                </c:pt>
                <c:pt idx="261">
                  <c:v>0.15620000000000001</c:v>
                </c:pt>
                <c:pt idx="262">
                  <c:v>0.15840000000000001</c:v>
                </c:pt>
                <c:pt idx="263">
                  <c:v>0.15840000000000001</c:v>
                </c:pt>
                <c:pt idx="264">
                  <c:v>0.15840000000000001</c:v>
                </c:pt>
                <c:pt idx="265">
                  <c:v>0.15840000000000001</c:v>
                </c:pt>
                <c:pt idx="266">
                  <c:v>0.16059999999999999</c:v>
                </c:pt>
                <c:pt idx="267">
                  <c:v>0.16059999999999999</c:v>
                </c:pt>
                <c:pt idx="268">
                  <c:v>0.16059999999999999</c:v>
                </c:pt>
                <c:pt idx="269">
                  <c:v>0.1628</c:v>
                </c:pt>
                <c:pt idx="270">
                  <c:v>0.1628</c:v>
                </c:pt>
                <c:pt idx="271">
                  <c:v>0.16500000000000001</c:v>
                </c:pt>
                <c:pt idx="272">
                  <c:v>0.16500000000000001</c:v>
                </c:pt>
                <c:pt idx="273">
                  <c:v>0.16719999999999999</c:v>
                </c:pt>
                <c:pt idx="274">
                  <c:v>0.16719999999999999</c:v>
                </c:pt>
                <c:pt idx="275">
                  <c:v>0.16719999999999999</c:v>
                </c:pt>
                <c:pt idx="276">
                  <c:v>0.16719999999999999</c:v>
                </c:pt>
                <c:pt idx="277">
                  <c:v>0.16719999999999999</c:v>
                </c:pt>
                <c:pt idx="278">
                  <c:v>0.1694</c:v>
                </c:pt>
                <c:pt idx="279">
                  <c:v>0.1694</c:v>
                </c:pt>
                <c:pt idx="280">
                  <c:v>0.1716</c:v>
                </c:pt>
                <c:pt idx="281">
                  <c:v>0.1716</c:v>
                </c:pt>
                <c:pt idx="282">
                  <c:v>0.17380000000000001</c:v>
                </c:pt>
                <c:pt idx="283">
                  <c:v>0.17380000000000001</c:v>
                </c:pt>
                <c:pt idx="284">
                  <c:v>0.17380000000000001</c:v>
                </c:pt>
                <c:pt idx="285">
                  <c:v>0.17599999999999999</c:v>
                </c:pt>
                <c:pt idx="286">
                  <c:v>0.17599999999999999</c:v>
                </c:pt>
                <c:pt idx="287">
                  <c:v>0.17599999999999999</c:v>
                </c:pt>
                <c:pt idx="288">
                  <c:v>0.17599999999999999</c:v>
                </c:pt>
                <c:pt idx="289">
                  <c:v>0.1782</c:v>
                </c:pt>
                <c:pt idx="290">
                  <c:v>0.1782</c:v>
                </c:pt>
                <c:pt idx="291">
                  <c:v>0.1804</c:v>
                </c:pt>
                <c:pt idx="292">
                  <c:v>0.1804</c:v>
                </c:pt>
                <c:pt idx="293">
                  <c:v>0.1804</c:v>
                </c:pt>
                <c:pt idx="294">
                  <c:v>0.18260000000000001</c:v>
                </c:pt>
                <c:pt idx="295">
                  <c:v>0.18260000000000001</c:v>
                </c:pt>
                <c:pt idx="296">
                  <c:v>0.18479999999999999</c:v>
                </c:pt>
                <c:pt idx="297">
                  <c:v>0.18479999999999999</c:v>
                </c:pt>
                <c:pt idx="298">
                  <c:v>0.18479999999999999</c:v>
                </c:pt>
                <c:pt idx="299">
                  <c:v>0.18479999999999999</c:v>
                </c:pt>
                <c:pt idx="300">
                  <c:v>0.187</c:v>
                </c:pt>
                <c:pt idx="301">
                  <c:v>0.187</c:v>
                </c:pt>
                <c:pt idx="302">
                  <c:v>0.187</c:v>
                </c:pt>
                <c:pt idx="303">
                  <c:v>0.18920000000000001</c:v>
                </c:pt>
                <c:pt idx="304">
                  <c:v>0.18920000000000001</c:v>
                </c:pt>
                <c:pt idx="305">
                  <c:v>0.19139999999999999</c:v>
                </c:pt>
                <c:pt idx="306">
                  <c:v>0.19139999999999999</c:v>
                </c:pt>
                <c:pt idx="307">
                  <c:v>0.19359999999999999</c:v>
                </c:pt>
                <c:pt idx="308">
                  <c:v>0.19359999999999999</c:v>
                </c:pt>
                <c:pt idx="309">
                  <c:v>0.19359999999999999</c:v>
                </c:pt>
                <c:pt idx="310">
                  <c:v>0.19359999999999999</c:v>
                </c:pt>
                <c:pt idx="311">
                  <c:v>0.19359999999999999</c:v>
                </c:pt>
                <c:pt idx="312">
                  <c:v>0.1958</c:v>
                </c:pt>
                <c:pt idx="313">
                  <c:v>0.1958</c:v>
                </c:pt>
                <c:pt idx="314">
                  <c:v>0.19800000000000001</c:v>
                </c:pt>
                <c:pt idx="315">
                  <c:v>0.19800000000000001</c:v>
                </c:pt>
                <c:pt idx="316">
                  <c:v>0.20019999999999999</c:v>
                </c:pt>
                <c:pt idx="317">
                  <c:v>0.20019999999999999</c:v>
                </c:pt>
                <c:pt idx="318">
                  <c:v>0.2024</c:v>
                </c:pt>
                <c:pt idx="319">
                  <c:v>0.2024</c:v>
                </c:pt>
                <c:pt idx="320">
                  <c:v>0.2024</c:v>
                </c:pt>
                <c:pt idx="321">
                  <c:v>0.2024</c:v>
                </c:pt>
                <c:pt idx="322">
                  <c:v>0.2024</c:v>
                </c:pt>
                <c:pt idx="323">
                  <c:v>0.2046</c:v>
                </c:pt>
                <c:pt idx="324">
                  <c:v>0.2046</c:v>
                </c:pt>
                <c:pt idx="325">
                  <c:v>0.20680000000000001</c:v>
                </c:pt>
                <c:pt idx="326">
                  <c:v>0.20680000000000001</c:v>
                </c:pt>
                <c:pt idx="327">
                  <c:v>0.20899999999999999</c:v>
                </c:pt>
                <c:pt idx="328">
                  <c:v>0.20899999999999999</c:v>
                </c:pt>
                <c:pt idx="329">
                  <c:v>0.2112</c:v>
                </c:pt>
                <c:pt idx="330">
                  <c:v>0.2112</c:v>
                </c:pt>
                <c:pt idx="331">
                  <c:v>0.2112</c:v>
                </c:pt>
                <c:pt idx="332">
                  <c:v>0.2112</c:v>
                </c:pt>
                <c:pt idx="333">
                  <c:v>0.2112</c:v>
                </c:pt>
                <c:pt idx="334">
                  <c:v>0.21340000000000001</c:v>
                </c:pt>
                <c:pt idx="335">
                  <c:v>0.21340000000000001</c:v>
                </c:pt>
                <c:pt idx="336">
                  <c:v>0.21560000000000001</c:v>
                </c:pt>
                <c:pt idx="337">
                  <c:v>0.21560000000000001</c:v>
                </c:pt>
                <c:pt idx="338">
                  <c:v>0.21779999999999999</c:v>
                </c:pt>
                <c:pt idx="339">
                  <c:v>0.21779999999999999</c:v>
                </c:pt>
                <c:pt idx="340">
                  <c:v>0.22</c:v>
                </c:pt>
                <c:pt idx="341">
                  <c:v>0.22</c:v>
                </c:pt>
                <c:pt idx="342">
                  <c:v>0.22</c:v>
                </c:pt>
                <c:pt idx="343">
                  <c:v>0.22</c:v>
                </c:pt>
                <c:pt idx="344">
                  <c:v>0.22</c:v>
                </c:pt>
                <c:pt idx="345">
                  <c:v>0.22220000000000001</c:v>
                </c:pt>
                <c:pt idx="346">
                  <c:v>0.22220000000000001</c:v>
                </c:pt>
                <c:pt idx="347">
                  <c:v>0.22439999999999999</c:v>
                </c:pt>
                <c:pt idx="348">
                  <c:v>0.22439999999999999</c:v>
                </c:pt>
                <c:pt idx="349">
                  <c:v>0.2266</c:v>
                </c:pt>
                <c:pt idx="350">
                  <c:v>0.2266</c:v>
                </c:pt>
                <c:pt idx="351">
                  <c:v>0.2288</c:v>
                </c:pt>
                <c:pt idx="352">
                  <c:v>0.2288</c:v>
                </c:pt>
                <c:pt idx="353">
                  <c:v>0.2288</c:v>
                </c:pt>
                <c:pt idx="354">
                  <c:v>0.2288</c:v>
                </c:pt>
                <c:pt idx="355">
                  <c:v>0.23100000000000001</c:v>
                </c:pt>
                <c:pt idx="356">
                  <c:v>0.23100000000000001</c:v>
                </c:pt>
                <c:pt idx="357">
                  <c:v>0.23319999999999999</c:v>
                </c:pt>
              </c:numCache>
            </c:numRef>
          </c:xVal>
          <c:yVal>
            <c:numRef>
              <c:f>'CWR  C1-C7'!$N$3:$N$360</c:f>
              <c:numCache>
                <c:formatCode>General</c:formatCode>
                <c:ptCount val="358"/>
                <c:pt idx="0">
                  <c:v>0</c:v>
                </c:pt>
                <c:pt idx="1">
                  <c:v>30.02807808</c:v>
                </c:pt>
                <c:pt idx="2">
                  <c:v>30.02807808</c:v>
                </c:pt>
                <c:pt idx="3">
                  <c:v>30.189519359999998</c:v>
                </c:pt>
                <c:pt idx="4">
                  <c:v>30.35096064</c:v>
                </c:pt>
                <c:pt idx="5">
                  <c:v>30.35096064</c:v>
                </c:pt>
                <c:pt idx="6">
                  <c:v>30.35096064</c:v>
                </c:pt>
                <c:pt idx="7">
                  <c:v>30.35096064</c:v>
                </c:pt>
                <c:pt idx="8">
                  <c:v>30.512401919999999</c:v>
                </c:pt>
                <c:pt idx="9">
                  <c:v>30.6738432</c:v>
                </c:pt>
                <c:pt idx="10">
                  <c:v>30.6738432</c:v>
                </c:pt>
                <c:pt idx="11">
                  <c:v>30.835284479999999</c:v>
                </c:pt>
                <c:pt idx="12">
                  <c:v>31.158167039999999</c:v>
                </c:pt>
                <c:pt idx="13">
                  <c:v>30.99672576</c:v>
                </c:pt>
                <c:pt idx="14">
                  <c:v>31.158167039999999</c:v>
                </c:pt>
                <c:pt idx="15">
                  <c:v>31.158167039999999</c:v>
                </c:pt>
                <c:pt idx="16">
                  <c:v>31.31960832</c:v>
                </c:pt>
                <c:pt idx="17">
                  <c:v>31.481049599999999</c:v>
                </c:pt>
                <c:pt idx="18">
                  <c:v>31.481049599999999</c:v>
                </c:pt>
                <c:pt idx="19">
                  <c:v>31.481049599999999</c:v>
                </c:pt>
                <c:pt idx="20">
                  <c:v>31.481049599999999</c:v>
                </c:pt>
                <c:pt idx="21">
                  <c:v>31.481049599999999</c:v>
                </c:pt>
                <c:pt idx="22">
                  <c:v>31.64249088</c:v>
                </c:pt>
                <c:pt idx="23">
                  <c:v>31.803932159999999</c:v>
                </c:pt>
                <c:pt idx="24">
                  <c:v>31.803932159999999</c:v>
                </c:pt>
                <c:pt idx="25">
                  <c:v>31.96537344</c:v>
                </c:pt>
                <c:pt idx="26">
                  <c:v>31.96537344</c:v>
                </c:pt>
                <c:pt idx="27">
                  <c:v>31.96537344</c:v>
                </c:pt>
                <c:pt idx="28">
                  <c:v>32.126814719999999</c:v>
                </c:pt>
                <c:pt idx="29">
                  <c:v>32.288255999999997</c:v>
                </c:pt>
                <c:pt idx="30">
                  <c:v>32.288255999999997</c:v>
                </c:pt>
                <c:pt idx="31">
                  <c:v>32.288255999999997</c:v>
                </c:pt>
                <c:pt idx="32">
                  <c:v>32.288255999999997</c:v>
                </c:pt>
                <c:pt idx="33">
                  <c:v>32.449697280000002</c:v>
                </c:pt>
                <c:pt idx="34">
                  <c:v>32.611138560000001</c:v>
                </c:pt>
                <c:pt idx="35">
                  <c:v>32.611138560000001</c:v>
                </c:pt>
                <c:pt idx="36">
                  <c:v>32.611138560000001</c:v>
                </c:pt>
                <c:pt idx="37">
                  <c:v>32.934021119999997</c:v>
                </c:pt>
                <c:pt idx="38">
                  <c:v>32.611138560000001</c:v>
                </c:pt>
                <c:pt idx="39">
                  <c:v>32.611138560000001</c:v>
                </c:pt>
                <c:pt idx="40">
                  <c:v>32.611138560000001</c:v>
                </c:pt>
                <c:pt idx="41">
                  <c:v>32.772579839999999</c:v>
                </c:pt>
                <c:pt idx="42">
                  <c:v>32.772579839999999</c:v>
                </c:pt>
                <c:pt idx="43">
                  <c:v>32.772579839999999</c:v>
                </c:pt>
                <c:pt idx="44">
                  <c:v>32.934021119999997</c:v>
                </c:pt>
                <c:pt idx="45">
                  <c:v>32.934021119999997</c:v>
                </c:pt>
                <c:pt idx="46">
                  <c:v>33.256903680000001</c:v>
                </c:pt>
                <c:pt idx="47">
                  <c:v>34.709875199999999</c:v>
                </c:pt>
                <c:pt idx="48">
                  <c:v>35.517081599999997</c:v>
                </c:pt>
                <c:pt idx="49">
                  <c:v>35.517081599999997</c:v>
                </c:pt>
                <c:pt idx="50">
                  <c:v>35.678522880000003</c:v>
                </c:pt>
                <c:pt idx="51">
                  <c:v>36.001405439999999</c:v>
                </c:pt>
                <c:pt idx="52">
                  <c:v>36.485729280000001</c:v>
                </c:pt>
                <c:pt idx="53">
                  <c:v>37.292935679999999</c:v>
                </c:pt>
                <c:pt idx="54">
                  <c:v>37.777259520000001</c:v>
                </c:pt>
                <c:pt idx="55">
                  <c:v>38.100142079999998</c:v>
                </c:pt>
                <c:pt idx="56">
                  <c:v>38.745907199999998</c:v>
                </c:pt>
                <c:pt idx="57">
                  <c:v>39.23023104</c:v>
                </c:pt>
                <c:pt idx="58">
                  <c:v>39.87599616</c:v>
                </c:pt>
                <c:pt idx="59">
                  <c:v>40.52176128</c:v>
                </c:pt>
                <c:pt idx="60">
                  <c:v>41.328967679999998</c:v>
                </c:pt>
                <c:pt idx="61">
                  <c:v>41.974732799999998</c:v>
                </c:pt>
                <c:pt idx="62">
                  <c:v>43.10482176</c:v>
                </c:pt>
                <c:pt idx="63">
                  <c:v>44.234910720000002</c:v>
                </c:pt>
                <c:pt idx="64">
                  <c:v>45.526440960000002</c:v>
                </c:pt>
                <c:pt idx="65">
                  <c:v>46.495088639999999</c:v>
                </c:pt>
                <c:pt idx="66">
                  <c:v>47.625177600000001</c:v>
                </c:pt>
                <c:pt idx="67">
                  <c:v>48.916707840000001</c:v>
                </c:pt>
                <c:pt idx="68">
                  <c:v>50.208238080000001</c:v>
                </c:pt>
                <c:pt idx="69">
                  <c:v>51.499768320000001</c:v>
                </c:pt>
                <c:pt idx="70">
                  <c:v>52.791298560000001</c:v>
                </c:pt>
                <c:pt idx="71">
                  <c:v>54.082828800000001</c:v>
                </c:pt>
                <c:pt idx="72">
                  <c:v>55.374359040000002</c:v>
                </c:pt>
                <c:pt idx="73">
                  <c:v>57.150213119999997</c:v>
                </c:pt>
                <c:pt idx="74">
                  <c:v>58.926067199999999</c:v>
                </c:pt>
                <c:pt idx="75">
                  <c:v>61.024803839999997</c:v>
                </c:pt>
                <c:pt idx="76">
                  <c:v>62.639216640000001</c:v>
                </c:pt>
                <c:pt idx="77">
                  <c:v>61.509127679999999</c:v>
                </c:pt>
                <c:pt idx="78">
                  <c:v>62.477775360000003</c:v>
                </c:pt>
                <c:pt idx="79">
                  <c:v>66.998131200000003</c:v>
                </c:pt>
                <c:pt idx="80">
                  <c:v>69.90407424</c:v>
                </c:pt>
                <c:pt idx="81">
                  <c:v>72.971458560000002</c:v>
                </c:pt>
                <c:pt idx="82">
                  <c:v>76.200284159999995</c:v>
                </c:pt>
                <c:pt idx="83">
                  <c:v>79.590551039999994</c:v>
                </c:pt>
                <c:pt idx="84">
                  <c:v>82.980817920000007</c:v>
                </c:pt>
                <c:pt idx="85">
                  <c:v>86.532526079999997</c:v>
                </c:pt>
                <c:pt idx="86">
                  <c:v>89.438469119999993</c:v>
                </c:pt>
                <c:pt idx="87">
                  <c:v>92.667294720000001</c:v>
                </c:pt>
                <c:pt idx="88">
                  <c:v>96.0575616</c:v>
                </c:pt>
                <c:pt idx="89">
                  <c:v>99.447828479999998</c:v>
                </c:pt>
                <c:pt idx="90">
                  <c:v>103.3224192</c:v>
                </c:pt>
                <c:pt idx="91">
                  <c:v>107.0355686</c:v>
                </c:pt>
                <c:pt idx="92">
                  <c:v>111.0716006</c:v>
                </c:pt>
                <c:pt idx="93">
                  <c:v>114.9461914</c:v>
                </c:pt>
                <c:pt idx="94">
                  <c:v>119.46654719999999</c:v>
                </c:pt>
                <c:pt idx="95">
                  <c:v>123.66402050000001</c:v>
                </c:pt>
                <c:pt idx="96">
                  <c:v>127.86149380000001</c:v>
                </c:pt>
                <c:pt idx="97">
                  <c:v>131.89752580000001</c:v>
                </c:pt>
                <c:pt idx="98">
                  <c:v>135.6106752</c:v>
                </c:pt>
                <c:pt idx="99">
                  <c:v>139.4852659</c:v>
                </c:pt>
                <c:pt idx="100">
                  <c:v>143.3598566</c:v>
                </c:pt>
                <c:pt idx="101">
                  <c:v>147.39588860000001</c:v>
                </c:pt>
                <c:pt idx="102">
                  <c:v>152.07768580000001</c:v>
                </c:pt>
                <c:pt idx="103">
                  <c:v>156.9209242</c:v>
                </c:pt>
                <c:pt idx="104">
                  <c:v>161.60272130000001</c:v>
                </c:pt>
                <c:pt idx="105">
                  <c:v>166.2845184</c:v>
                </c:pt>
                <c:pt idx="106">
                  <c:v>171.12775679999999</c:v>
                </c:pt>
                <c:pt idx="107">
                  <c:v>175.64811259999999</c:v>
                </c:pt>
                <c:pt idx="108">
                  <c:v>180.49135100000001</c:v>
                </c:pt>
                <c:pt idx="109">
                  <c:v>185.81891329999999</c:v>
                </c:pt>
                <c:pt idx="110">
                  <c:v>191.30791679999999</c:v>
                </c:pt>
                <c:pt idx="111">
                  <c:v>196.79692030000001</c:v>
                </c:pt>
                <c:pt idx="112">
                  <c:v>202.44736510000001</c:v>
                </c:pt>
                <c:pt idx="113">
                  <c:v>208.25925119999999</c:v>
                </c:pt>
                <c:pt idx="114">
                  <c:v>214.0711373</c:v>
                </c:pt>
                <c:pt idx="115">
                  <c:v>220.2059059</c:v>
                </c:pt>
                <c:pt idx="116">
                  <c:v>232.4754432</c:v>
                </c:pt>
                <c:pt idx="117">
                  <c:v>238.6102118</c:v>
                </c:pt>
                <c:pt idx="118">
                  <c:v>244.7449805</c:v>
                </c:pt>
                <c:pt idx="119">
                  <c:v>251.20263170000001</c:v>
                </c:pt>
                <c:pt idx="120">
                  <c:v>257.33740030000001</c:v>
                </c:pt>
                <c:pt idx="121">
                  <c:v>263.95649279999998</c:v>
                </c:pt>
                <c:pt idx="122">
                  <c:v>270.5755853</c:v>
                </c:pt>
                <c:pt idx="123">
                  <c:v>277.19467780000002</c:v>
                </c:pt>
                <c:pt idx="124">
                  <c:v>284.13665279999998</c:v>
                </c:pt>
                <c:pt idx="125">
                  <c:v>291.07862779999999</c:v>
                </c:pt>
                <c:pt idx="126">
                  <c:v>298.18204420000001</c:v>
                </c:pt>
                <c:pt idx="127">
                  <c:v>305.44690179999998</c:v>
                </c:pt>
                <c:pt idx="128">
                  <c:v>312.38887679999999</c:v>
                </c:pt>
                <c:pt idx="129">
                  <c:v>319.8151757</c:v>
                </c:pt>
                <c:pt idx="130">
                  <c:v>327.40291580000002</c:v>
                </c:pt>
                <c:pt idx="131">
                  <c:v>334.990656</c:v>
                </c:pt>
                <c:pt idx="132">
                  <c:v>342.7398374</c:v>
                </c:pt>
                <c:pt idx="133">
                  <c:v>350.48901890000002</c:v>
                </c:pt>
                <c:pt idx="134">
                  <c:v>358.56108289999997</c:v>
                </c:pt>
                <c:pt idx="135">
                  <c:v>366.31026429999997</c:v>
                </c:pt>
                <c:pt idx="136">
                  <c:v>374.220887</c:v>
                </c:pt>
                <c:pt idx="137">
                  <c:v>382.29295100000002</c:v>
                </c:pt>
                <c:pt idx="138">
                  <c:v>390.20357380000002</c:v>
                </c:pt>
                <c:pt idx="139">
                  <c:v>398.27563780000003</c:v>
                </c:pt>
                <c:pt idx="140">
                  <c:v>406.50914299999999</c:v>
                </c:pt>
                <c:pt idx="141">
                  <c:v>414.90408960000002</c:v>
                </c:pt>
                <c:pt idx="142">
                  <c:v>423.4604774</c:v>
                </c:pt>
                <c:pt idx="143">
                  <c:v>432.3397478</c:v>
                </c:pt>
                <c:pt idx="144">
                  <c:v>441.38045949999997</c:v>
                </c:pt>
                <c:pt idx="145">
                  <c:v>450.4211712</c:v>
                </c:pt>
                <c:pt idx="146">
                  <c:v>459.3004416</c:v>
                </c:pt>
                <c:pt idx="147">
                  <c:v>468.01827070000002</c:v>
                </c:pt>
                <c:pt idx="148">
                  <c:v>475.12168700000001</c:v>
                </c:pt>
                <c:pt idx="149">
                  <c:v>483.67807490000001</c:v>
                </c:pt>
                <c:pt idx="150">
                  <c:v>492.07302140000002</c:v>
                </c:pt>
                <c:pt idx="151">
                  <c:v>500.46796799999998</c:v>
                </c:pt>
                <c:pt idx="152">
                  <c:v>508.540032</c:v>
                </c:pt>
                <c:pt idx="153">
                  <c:v>516.28921339999999</c:v>
                </c:pt>
                <c:pt idx="154">
                  <c:v>523.55407100000002</c:v>
                </c:pt>
                <c:pt idx="155">
                  <c:v>530.33460479999997</c:v>
                </c:pt>
                <c:pt idx="156">
                  <c:v>536.95369730000004</c:v>
                </c:pt>
                <c:pt idx="157">
                  <c:v>543.41134850000003</c:v>
                </c:pt>
                <c:pt idx="158">
                  <c:v>549.54611709999995</c:v>
                </c:pt>
                <c:pt idx="159">
                  <c:v>555.35800319999998</c:v>
                </c:pt>
                <c:pt idx="160">
                  <c:v>561.00844800000004</c:v>
                </c:pt>
                <c:pt idx="161">
                  <c:v>566.49745150000001</c:v>
                </c:pt>
                <c:pt idx="162">
                  <c:v>571.66357249999999</c:v>
                </c:pt>
                <c:pt idx="163">
                  <c:v>577.15257599999995</c:v>
                </c:pt>
                <c:pt idx="164">
                  <c:v>581.99581439999997</c:v>
                </c:pt>
                <c:pt idx="165">
                  <c:v>586.51617020000003</c:v>
                </c:pt>
                <c:pt idx="166">
                  <c:v>590.87508479999997</c:v>
                </c:pt>
                <c:pt idx="167">
                  <c:v>594.74967549999997</c:v>
                </c:pt>
                <c:pt idx="168">
                  <c:v>598.62426619999997</c:v>
                </c:pt>
                <c:pt idx="169">
                  <c:v>602.17597439999997</c:v>
                </c:pt>
                <c:pt idx="170">
                  <c:v>605.72768259999998</c:v>
                </c:pt>
                <c:pt idx="171">
                  <c:v>607.66497790000005</c:v>
                </c:pt>
                <c:pt idx="172">
                  <c:v>608.63362559999996</c:v>
                </c:pt>
                <c:pt idx="173">
                  <c:v>610.40947970000002</c:v>
                </c:pt>
                <c:pt idx="174">
                  <c:v>613.3154227</c:v>
                </c:pt>
                <c:pt idx="175">
                  <c:v>614.60695299999998</c:v>
                </c:pt>
                <c:pt idx="176">
                  <c:v>614.28407040000002</c:v>
                </c:pt>
                <c:pt idx="177">
                  <c:v>613.47686399999998</c:v>
                </c:pt>
                <c:pt idx="178">
                  <c:v>611.05524479999997</c:v>
                </c:pt>
                <c:pt idx="179">
                  <c:v>611.21668609999995</c:v>
                </c:pt>
                <c:pt idx="180">
                  <c:v>614.28407040000002</c:v>
                </c:pt>
                <c:pt idx="181">
                  <c:v>613.96118779999995</c:v>
                </c:pt>
                <c:pt idx="182">
                  <c:v>615.09127679999995</c:v>
                </c:pt>
                <c:pt idx="183">
                  <c:v>613.3154227</c:v>
                </c:pt>
                <c:pt idx="184">
                  <c:v>612.02389249999999</c:v>
                </c:pt>
                <c:pt idx="185">
                  <c:v>613.79974660000005</c:v>
                </c:pt>
                <c:pt idx="186">
                  <c:v>613.96118779999995</c:v>
                </c:pt>
                <c:pt idx="187">
                  <c:v>614.12262910000004</c:v>
                </c:pt>
                <c:pt idx="188">
                  <c:v>614.92983549999997</c:v>
                </c:pt>
                <c:pt idx="189">
                  <c:v>615.41415940000002</c:v>
                </c:pt>
                <c:pt idx="190">
                  <c:v>617.51289599999996</c:v>
                </c:pt>
                <c:pt idx="191">
                  <c:v>618.15866110000002</c:v>
                </c:pt>
                <c:pt idx="192">
                  <c:v>610.08659709999995</c:v>
                </c:pt>
                <c:pt idx="193">
                  <c:v>623.64766459999998</c:v>
                </c:pt>
                <c:pt idx="194">
                  <c:v>629.13666820000003</c:v>
                </c:pt>
                <c:pt idx="195">
                  <c:v>632.04261120000001</c:v>
                </c:pt>
                <c:pt idx="196">
                  <c:v>634.46423040000002</c:v>
                </c:pt>
                <c:pt idx="197">
                  <c:v>636.56296699999996</c:v>
                </c:pt>
                <c:pt idx="198">
                  <c:v>638.5002624</c:v>
                </c:pt>
                <c:pt idx="199">
                  <c:v>641.08332289999998</c:v>
                </c:pt>
                <c:pt idx="200">
                  <c:v>643.66638339999997</c:v>
                </c:pt>
                <c:pt idx="201">
                  <c:v>645.76512000000002</c:v>
                </c:pt>
                <c:pt idx="202">
                  <c:v>648.18673920000003</c:v>
                </c:pt>
                <c:pt idx="203">
                  <c:v>650.60835840000004</c:v>
                </c:pt>
                <c:pt idx="204">
                  <c:v>652.86853629999996</c:v>
                </c:pt>
                <c:pt idx="205">
                  <c:v>654.96727299999998</c:v>
                </c:pt>
                <c:pt idx="206">
                  <c:v>657.06600960000003</c:v>
                </c:pt>
                <c:pt idx="207">
                  <c:v>659.00330499999995</c:v>
                </c:pt>
                <c:pt idx="208">
                  <c:v>660.94060030000003</c:v>
                </c:pt>
                <c:pt idx="209">
                  <c:v>663.03933700000005</c:v>
                </c:pt>
                <c:pt idx="210">
                  <c:v>665.29951489999996</c:v>
                </c:pt>
                <c:pt idx="211">
                  <c:v>667.07536900000002</c:v>
                </c:pt>
                <c:pt idx="212">
                  <c:v>668.851223</c:v>
                </c:pt>
                <c:pt idx="213">
                  <c:v>671.111401</c:v>
                </c:pt>
                <c:pt idx="214">
                  <c:v>673.04869629999996</c:v>
                </c:pt>
                <c:pt idx="215">
                  <c:v>674.66310910000004</c:v>
                </c:pt>
                <c:pt idx="216">
                  <c:v>676.27752190000001</c:v>
                </c:pt>
                <c:pt idx="217">
                  <c:v>677.89193469999998</c:v>
                </c:pt>
                <c:pt idx="218">
                  <c:v>679.50634749999995</c:v>
                </c:pt>
                <c:pt idx="219">
                  <c:v>681.12076030000003</c:v>
                </c:pt>
                <c:pt idx="220">
                  <c:v>683.05805569999995</c:v>
                </c:pt>
                <c:pt idx="221">
                  <c:v>684.83390980000001</c:v>
                </c:pt>
                <c:pt idx="222">
                  <c:v>686.44832259999998</c:v>
                </c:pt>
                <c:pt idx="223">
                  <c:v>688.06273539999995</c:v>
                </c:pt>
                <c:pt idx="224">
                  <c:v>689.51570690000005</c:v>
                </c:pt>
                <c:pt idx="225">
                  <c:v>690.96867840000004</c:v>
                </c:pt>
                <c:pt idx="226">
                  <c:v>692.42164990000003</c:v>
                </c:pt>
                <c:pt idx="227">
                  <c:v>694.19750399999998</c:v>
                </c:pt>
                <c:pt idx="228">
                  <c:v>695.97335810000004</c:v>
                </c:pt>
                <c:pt idx="229">
                  <c:v>697.58777090000001</c:v>
                </c:pt>
                <c:pt idx="230">
                  <c:v>699.0407424</c:v>
                </c:pt>
                <c:pt idx="231">
                  <c:v>699.68650749999995</c:v>
                </c:pt>
                <c:pt idx="232">
                  <c:v>700.65515519999997</c:v>
                </c:pt>
                <c:pt idx="233">
                  <c:v>701.94668539999998</c:v>
                </c:pt>
                <c:pt idx="234">
                  <c:v>703.23821569999996</c:v>
                </c:pt>
                <c:pt idx="235">
                  <c:v>704.69118719999994</c:v>
                </c:pt>
                <c:pt idx="236">
                  <c:v>706.14415870000005</c:v>
                </c:pt>
                <c:pt idx="237">
                  <c:v>707.59713020000004</c:v>
                </c:pt>
                <c:pt idx="238">
                  <c:v>708.56577789999994</c:v>
                </c:pt>
                <c:pt idx="239">
                  <c:v>709.69586690000006</c:v>
                </c:pt>
                <c:pt idx="240">
                  <c:v>710.82595579999997</c:v>
                </c:pt>
                <c:pt idx="241">
                  <c:v>712.27892740000004</c:v>
                </c:pt>
                <c:pt idx="242">
                  <c:v>713.73189890000003</c:v>
                </c:pt>
                <c:pt idx="243">
                  <c:v>715.02342910000004</c:v>
                </c:pt>
                <c:pt idx="244">
                  <c:v>715.99207679999995</c:v>
                </c:pt>
                <c:pt idx="245">
                  <c:v>716.63784190000001</c:v>
                </c:pt>
                <c:pt idx="246">
                  <c:v>717.12216579999995</c:v>
                </c:pt>
                <c:pt idx="247">
                  <c:v>718.0908134</c:v>
                </c:pt>
                <c:pt idx="248">
                  <c:v>718.73657860000003</c:v>
                </c:pt>
                <c:pt idx="249">
                  <c:v>719.86666749999995</c:v>
                </c:pt>
                <c:pt idx="250">
                  <c:v>720.99675649999995</c:v>
                </c:pt>
                <c:pt idx="251">
                  <c:v>721.80396289999999</c:v>
                </c:pt>
                <c:pt idx="252">
                  <c:v>723.0954931</c:v>
                </c:pt>
                <c:pt idx="253">
                  <c:v>723.74125819999995</c:v>
                </c:pt>
                <c:pt idx="254">
                  <c:v>724.70990589999997</c:v>
                </c:pt>
                <c:pt idx="255">
                  <c:v>725.67855359999999</c:v>
                </c:pt>
                <c:pt idx="256">
                  <c:v>726.64720130000001</c:v>
                </c:pt>
                <c:pt idx="257">
                  <c:v>727.61584900000003</c:v>
                </c:pt>
                <c:pt idx="258">
                  <c:v>728.74593789999994</c:v>
                </c:pt>
                <c:pt idx="259">
                  <c:v>729.55314429999999</c:v>
                </c:pt>
                <c:pt idx="260">
                  <c:v>729.87602690000006</c:v>
                </c:pt>
                <c:pt idx="261">
                  <c:v>729.71458559999996</c:v>
                </c:pt>
                <c:pt idx="262">
                  <c:v>729.87602690000006</c:v>
                </c:pt>
                <c:pt idx="263">
                  <c:v>730.84467459999996</c:v>
                </c:pt>
                <c:pt idx="264">
                  <c:v>731.651881</c:v>
                </c:pt>
                <c:pt idx="265">
                  <c:v>732.45908740000004</c:v>
                </c:pt>
                <c:pt idx="266">
                  <c:v>733.26629379999997</c:v>
                </c:pt>
                <c:pt idx="267">
                  <c:v>733.75061760000006</c:v>
                </c:pt>
                <c:pt idx="268">
                  <c:v>734.23494140000003</c:v>
                </c:pt>
                <c:pt idx="269">
                  <c:v>734.88070660000005</c:v>
                </c:pt>
                <c:pt idx="270">
                  <c:v>735.68791299999998</c:v>
                </c:pt>
                <c:pt idx="271">
                  <c:v>736.49511940000002</c:v>
                </c:pt>
                <c:pt idx="272">
                  <c:v>737.14088449999997</c:v>
                </c:pt>
                <c:pt idx="273">
                  <c:v>737.46376699999996</c:v>
                </c:pt>
                <c:pt idx="274">
                  <c:v>737.78664960000003</c:v>
                </c:pt>
                <c:pt idx="275">
                  <c:v>737.46376699999996</c:v>
                </c:pt>
                <c:pt idx="276">
                  <c:v>736.97944319999999</c:v>
                </c:pt>
                <c:pt idx="277">
                  <c:v>737.46376699999996</c:v>
                </c:pt>
                <c:pt idx="278">
                  <c:v>738.2709734</c:v>
                </c:pt>
                <c:pt idx="279">
                  <c:v>738.91673860000003</c:v>
                </c:pt>
                <c:pt idx="280">
                  <c:v>739.72394499999996</c:v>
                </c:pt>
                <c:pt idx="281">
                  <c:v>739.88538619999997</c:v>
                </c:pt>
                <c:pt idx="282">
                  <c:v>740.20826880000004</c:v>
                </c:pt>
                <c:pt idx="283">
                  <c:v>740.5311514</c:v>
                </c:pt>
                <c:pt idx="284">
                  <c:v>741.17691649999995</c:v>
                </c:pt>
                <c:pt idx="285">
                  <c:v>741.82268160000001</c:v>
                </c:pt>
                <c:pt idx="286">
                  <c:v>742.30700539999998</c:v>
                </c:pt>
                <c:pt idx="287">
                  <c:v>742.62988800000005</c:v>
                </c:pt>
                <c:pt idx="288">
                  <c:v>742.62988800000005</c:v>
                </c:pt>
                <c:pt idx="289">
                  <c:v>742.62988800000005</c:v>
                </c:pt>
                <c:pt idx="290">
                  <c:v>741.49979900000005</c:v>
                </c:pt>
                <c:pt idx="291">
                  <c:v>741.49979900000005</c:v>
                </c:pt>
                <c:pt idx="292">
                  <c:v>741.33835780000004</c:v>
                </c:pt>
                <c:pt idx="293">
                  <c:v>741.98412289999999</c:v>
                </c:pt>
                <c:pt idx="294">
                  <c:v>742.30700539999998</c:v>
                </c:pt>
                <c:pt idx="295">
                  <c:v>742.79132930000003</c:v>
                </c:pt>
                <c:pt idx="296">
                  <c:v>743.11421180000002</c:v>
                </c:pt>
                <c:pt idx="297">
                  <c:v>743.11421180000002</c:v>
                </c:pt>
                <c:pt idx="298">
                  <c:v>743.43709439999998</c:v>
                </c:pt>
                <c:pt idx="299">
                  <c:v>743.75997700000005</c:v>
                </c:pt>
                <c:pt idx="300">
                  <c:v>744.24430080000002</c:v>
                </c:pt>
                <c:pt idx="301">
                  <c:v>744.4057421</c:v>
                </c:pt>
                <c:pt idx="302">
                  <c:v>744.4057421</c:v>
                </c:pt>
                <c:pt idx="303">
                  <c:v>743.59853569999996</c:v>
                </c:pt>
                <c:pt idx="304">
                  <c:v>743.11421180000002</c:v>
                </c:pt>
                <c:pt idx="305">
                  <c:v>742.62988800000005</c:v>
                </c:pt>
                <c:pt idx="306">
                  <c:v>742.62988800000005</c:v>
                </c:pt>
                <c:pt idx="307">
                  <c:v>742.79132930000003</c:v>
                </c:pt>
                <c:pt idx="308">
                  <c:v>743.2756531</c:v>
                </c:pt>
                <c:pt idx="309">
                  <c:v>743.43709439999998</c:v>
                </c:pt>
                <c:pt idx="310">
                  <c:v>743.43709439999998</c:v>
                </c:pt>
                <c:pt idx="311">
                  <c:v>743.2756531</c:v>
                </c:pt>
                <c:pt idx="312">
                  <c:v>743.43709439999998</c:v>
                </c:pt>
                <c:pt idx="313">
                  <c:v>743.59853569999996</c:v>
                </c:pt>
                <c:pt idx="314">
                  <c:v>743.59853569999996</c:v>
                </c:pt>
                <c:pt idx="315">
                  <c:v>743.43709439999998</c:v>
                </c:pt>
                <c:pt idx="316">
                  <c:v>742.62988800000005</c:v>
                </c:pt>
                <c:pt idx="317">
                  <c:v>742.14556419999997</c:v>
                </c:pt>
                <c:pt idx="318">
                  <c:v>741.49979900000005</c:v>
                </c:pt>
                <c:pt idx="319">
                  <c:v>740.85403389999999</c:v>
                </c:pt>
                <c:pt idx="320">
                  <c:v>740.85403389999999</c:v>
                </c:pt>
                <c:pt idx="321">
                  <c:v>740.85403389999999</c:v>
                </c:pt>
                <c:pt idx="322">
                  <c:v>740.69259260000001</c:v>
                </c:pt>
                <c:pt idx="323">
                  <c:v>740.5311514</c:v>
                </c:pt>
                <c:pt idx="324">
                  <c:v>739.88538619999997</c:v>
                </c:pt>
                <c:pt idx="325">
                  <c:v>739.72394499999996</c:v>
                </c:pt>
                <c:pt idx="326">
                  <c:v>739.4010624</c:v>
                </c:pt>
                <c:pt idx="327">
                  <c:v>738.91673860000003</c:v>
                </c:pt>
                <c:pt idx="328">
                  <c:v>737.94809090000001</c:v>
                </c:pt>
                <c:pt idx="329">
                  <c:v>736.81800190000001</c:v>
                </c:pt>
                <c:pt idx="330">
                  <c:v>735.84935419999999</c:v>
                </c:pt>
                <c:pt idx="331">
                  <c:v>734.88070660000005</c:v>
                </c:pt>
                <c:pt idx="332">
                  <c:v>732.78196990000004</c:v>
                </c:pt>
                <c:pt idx="333">
                  <c:v>731.651881</c:v>
                </c:pt>
                <c:pt idx="334">
                  <c:v>730.521792</c:v>
                </c:pt>
                <c:pt idx="335">
                  <c:v>729.06882050000002</c:v>
                </c:pt>
                <c:pt idx="336">
                  <c:v>727.61584900000003</c:v>
                </c:pt>
                <c:pt idx="337">
                  <c:v>725.35567100000003</c:v>
                </c:pt>
                <c:pt idx="338">
                  <c:v>723.25693439999998</c:v>
                </c:pt>
                <c:pt idx="339">
                  <c:v>720.99675649999995</c:v>
                </c:pt>
                <c:pt idx="340">
                  <c:v>718.57513730000005</c:v>
                </c:pt>
                <c:pt idx="341">
                  <c:v>715.83063549999997</c:v>
                </c:pt>
                <c:pt idx="342">
                  <c:v>712.60180990000003</c:v>
                </c:pt>
                <c:pt idx="343">
                  <c:v>709.21154300000001</c:v>
                </c:pt>
                <c:pt idx="344">
                  <c:v>705.33695230000001</c:v>
                </c:pt>
                <c:pt idx="345">
                  <c:v>701.13947900000005</c:v>
                </c:pt>
                <c:pt idx="346">
                  <c:v>697.10344699999996</c:v>
                </c:pt>
                <c:pt idx="347">
                  <c:v>692.42164990000003</c:v>
                </c:pt>
                <c:pt idx="348">
                  <c:v>686.93264639999995</c:v>
                </c:pt>
                <c:pt idx="349">
                  <c:v>681.44364289999999</c:v>
                </c:pt>
                <c:pt idx="350">
                  <c:v>675.79319810000004</c:v>
                </c:pt>
                <c:pt idx="351">
                  <c:v>669.33554690000005</c:v>
                </c:pt>
                <c:pt idx="352">
                  <c:v>662.71645439999998</c:v>
                </c:pt>
                <c:pt idx="353">
                  <c:v>654.8058317</c:v>
                </c:pt>
                <c:pt idx="354">
                  <c:v>644.7964723</c:v>
                </c:pt>
                <c:pt idx="355">
                  <c:v>632.84981760000005</c:v>
                </c:pt>
                <c:pt idx="356">
                  <c:v>617.02857219999999</c:v>
                </c:pt>
                <c:pt idx="357">
                  <c:v>592.97382140000002</c:v>
                </c:pt>
              </c:numCache>
            </c:numRef>
          </c:yVal>
          <c:smooth val="1"/>
          <c:extLst>
            <c:ext xmlns:c16="http://schemas.microsoft.com/office/drawing/2014/chart" uri="{C3380CC4-5D6E-409C-BE32-E72D297353CC}">
              <c16:uniqueId val="{00000005-178F-4A09-A7F1-5E3D9ED66438}"/>
            </c:ext>
          </c:extLst>
        </c:ser>
        <c:ser>
          <c:idx val="4"/>
          <c:order val="4"/>
          <c:tx>
            <c:v>CT5</c:v>
          </c:tx>
          <c:spPr>
            <a:ln w="19050" cap="rnd">
              <a:solidFill>
                <a:schemeClr val="accent5"/>
              </a:solidFill>
              <a:round/>
            </a:ln>
            <a:effectLst/>
          </c:spPr>
          <c:marker>
            <c:symbol val="none"/>
          </c:marker>
          <c:xVal>
            <c:numRef>
              <c:f>'CWR  C1-C7'!$I$3:$I$668</c:f>
              <c:numCache>
                <c:formatCode>General</c:formatCode>
                <c:ptCount val="666"/>
                <c:pt idx="0">
                  <c:v>0</c:v>
                </c:pt>
                <c:pt idx="1">
                  <c:v>2.2000000000000001E-3</c:v>
                </c:pt>
                <c:pt idx="2">
                  <c:v>2.2000000000000001E-3</c:v>
                </c:pt>
                <c:pt idx="3">
                  <c:v>2.2000000000000001E-3</c:v>
                </c:pt>
                <c:pt idx="4">
                  <c:v>2.2000000000000001E-3</c:v>
                </c:pt>
                <c:pt idx="5">
                  <c:v>2.2000000000000001E-3</c:v>
                </c:pt>
                <c:pt idx="6">
                  <c:v>2.2000000000000001E-3</c:v>
                </c:pt>
                <c:pt idx="7">
                  <c:v>2.2000000000000001E-3</c:v>
                </c:pt>
                <c:pt idx="8">
                  <c:v>2.2000000000000001E-3</c:v>
                </c:pt>
                <c:pt idx="9">
                  <c:v>2.2000000000000001E-3</c:v>
                </c:pt>
                <c:pt idx="10">
                  <c:v>2.2000000000000001E-3</c:v>
                </c:pt>
                <c:pt idx="11">
                  <c:v>2.2000000000000001E-3</c:v>
                </c:pt>
                <c:pt idx="12">
                  <c:v>2.2000000000000001E-3</c:v>
                </c:pt>
                <c:pt idx="13">
                  <c:v>2.2000000000000001E-3</c:v>
                </c:pt>
                <c:pt idx="14">
                  <c:v>2.2000000000000001E-3</c:v>
                </c:pt>
                <c:pt idx="15">
                  <c:v>2.2000000000000001E-3</c:v>
                </c:pt>
                <c:pt idx="16">
                  <c:v>2.2000000000000001E-3</c:v>
                </c:pt>
                <c:pt idx="17">
                  <c:v>2.2000000000000001E-3</c:v>
                </c:pt>
                <c:pt idx="18">
                  <c:v>2.2000000000000001E-3</c:v>
                </c:pt>
                <c:pt idx="19">
                  <c:v>2.2000000000000001E-3</c:v>
                </c:pt>
                <c:pt idx="20">
                  <c:v>2.2000000000000001E-3</c:v>
                </c:pt>
                <c:pt idx="21">
                  <c:v>2.2000000000000001E-3</c:v>
                </c:pt>
                <c:pt idx="22">
                  <c:v>2.2000000000000001E-3</c:v>
                </c:pt>
                <c:pt idx="23">
                  <c:v>2.2000000000000001E-3</c:v>
                </c:pt>
                <c:pt idx="24">
                  <c:v>2.2000000000000001E-3</c:v>
                </c:pt>
                <c:pt idx="25">
                  <c:v>2.2000000000000001E-3</c:v>
                </c:pt>
                <c:pt idx="26">
                  <c:v>2.2000000000000001E-3</c:v>
                </c:pt>
                <c:pt idx="27">
                  <c:v>2.2000000000000001E-3</c:v>
                </c:pt>
                <c:pt idx="28">
                  <c:v>2.2000000000000001E-3</c:v>
                </c:pt>
                <c:pt idx="29">
                  <c:v>2.2000000000000001E-3</c:v>
                </c:pt>
                <c:pt idx="30">
                  <c:v>2.2000000000000001E-3</c:v>
                </c:pt>
                <c:pt idx="31">
                  <c:v>2.2000000000000001E-3</c:v>
                </c:pt>
                <c:pt idx="32">
                  <c:v>2.2000000000000001E-3</c:v>
                </c:pt>
                <c:pt idx="33">
                  <c:v>2.2000000000000001E-3</c:v>
                </c:pt>
                <c:pt idx="34">
                  <c:v>2.2000000000000001E-3</c:v>
                </c:pt>
                <c:pt idx="35">
                  <c:v>2.2000000000000001E-3</c:v>
                </c:pt>
                <c:pt idx="36">
                  <c:v>2.2000000000000001E-3</c:v>
                </c:pt>
                <c:pt idx="37">
                  <c:v>2.2000000000000001E-3</c:v>
                </c:pt>
                <c:pt idx="38">
                  <c:v>2.2000000000000001E-3</c:v>
                </c:pt>
                <c:pt idx="39">
                  <c:v>2.2000000000000001E-3</c:v>
                </c:pt>
                <c:pt idx="40">
                  <c:v>2.2000000000000001E-3</c:v>
                </c:pt>
                <c:pt idx="41">
                  <c:v>2.2000000000000001E-3</c:v>
                </c:pt>
                <c:pt idx="42">
                  <c:v>2.2000000000000001E-3</c:v>
                </c:pt>
                <c:pt idx="43">
                  <c:v>2.2000000000000001E-3</c:v>
                </c:pt>
                <c:pt idx="44">
                  <c:v>2.2000000000000001E-3</c:v>
                </c:pt>
                <c:pt idx="45">
                  <c:v>2.2000000000000001E-3</c:v>
                </c:pt>
                <c:pt idx="46">
                  <c:v>2.2000000000000001E-3</c:v>
                </c:pt>
                <c:pt idx="47">
                  <c:v>2.2000000000000001E-3</c:v>
                </c:pt>
                <c:pt idx="48">
                  <c:v>2.2000000000000001E-3</c:v>
                </c:pt>
                <c:pt idx="49">
                  <c:v>2.2000000000000001E-3</c:v>
                </c:pt>
                <c:pt idx="50">
                  <c:v>2.2000000000000001E-3</c:v>
                </c:pt>
                <c:pt idx="51">
                  <c:v>2.2000000000000001E-3</c:v>
                </c:pt>
                <c:pt idx="52">
                  <c:v>2.2000000000000001E-3</c:v>
                </c:pt>
                <c:pt idx="53">
                  <c:v>2.2000000000000001E-3</c:v>
                </c:pt>
                <c:pt idx="54">
                  <c:v>2.2000000000000001E-3</c:v>
                </c:pt>
                <c:pt idx="55">
                  <c:v>2.2000000000000001E-3</c:v>
                </c:pt>
                <c:pt idx="56">
                  <c:v>2.2000000000000001E-3</c:v>
                </c:pt>
                <c:pt idx="57">
                  <c:v>2.2000000000000001E-3</c:v>
                </c:pt>
                <c:pt idx="58">
                  <c:v>2.2000000000000001E-3</c:v>
                </c:pt>
                <c:pt idx="59">
                  <c:v>2.2000000000000001E-3</c:v>
                </c:pt>
                <c:pt idx="60">
                  <c:v>4.4000000000000003E-3</c:v>
                </c:pt>
                <c:pt idx="61">
                  <c:v>4.4000000000000003E-3</c:v>
                </c:pt>
                <c:pt idx="62">
                  <c:v>4.4000000000000003E-3</c:v>
                </c:pt>
                <c:pt idx="63">
                  <c:v>4.4000000000000003E-3</c:v>
                </c:pt>
                <c:pt idx="64">
                  <c:v>4.4000000000000003E-3</c:v>
                </c:pt>
                <c:pt idx="65">
                  <c:v>4.4000000000000003E-3</c:v>
                </c:pt>
                <c:pt idx="66">
                  <c:v>4.4000000000000003E-3</c:v>
                </c:pt>
                <c:pt idx="67">
                  <c:v>4.4000000000000003E-3</c:v>
                </c:pt>
                <c:pt idx="68">
                  <c:v>4.4000000000000003E-3</c:v>
                </c:pt>
                <c:pt idx="69">
                  <c:v>4.4000000000000003E-3</c:v>
                </c:pt>
                <c:pt idx="70">
                  <c:v>4.4000000000000003E-3</c:v>
                </c:pt>
                <c:pt idx="71">
                  <c:v>4.4000000000000003E-3</c:v>
                </c:pt>
                <c:pt idx="72">
                  <c:v>4.4000000000000003E-3</c:v>
                </c:pt>
                <c:pt idx="73">
                  <c:v>4.4000000000000003E-3</c:v>
                </c:pt>
                <c:pt idx="74">
                  <c:v>4.4000000000000003E-3</c:v>
                </c:pt>
                <c:pt idx="75">
                  <c:v>4.4000000000000003E-3</c:v>
                </c:pt>
                <c:pt idx="76">
                  <c:v>4.4000000000000003E-3</c:v>
                </c:pt>
                <c:pt idx="77">
                  <c:v>4.4000000000000003E-3</c:v>
                </c:pt>
                <c:pt idx="78">
                  <c:v>4.4000000000000003E-3</c:v>
                </c:pt>
                <c:pt idx="79">
                  <c:v>6.6E-3</c:v>
                </c:pt>
                <c:pt idx="80">
                  <c:v>6.6E-3</c:v>
                </c:pt>
                <c:pt idx="81">
                  <c:v>6.6E-3</c:v>
                </c:pt>
                <c:pt idx="82">
                  <c:v>6.6E-3</c:v>
                </c:pt>
                <c:pt idx="83">
                  <c:v>6.6E-3</c:v>
                </c:pt>
                <c:pt idx="84">
                  <c:v>6.6E-3</c:v>
                </c:pt>
                <c:pt idx="85">
                  <c:v>6.6E-3</c:v>
                </c:pt>
                <c:pt idx="86">
                  <c:v>6.6E-3</c:v>
                </c:pt>
                <c:pt idx="87">
                  <c:v>6.6E-3</c:v>
                </c:pt>
                <c:pt idx="88">
                  <c:v>6.6E-3</c:v>
                </c:pt>
                <c:pt idx="89">
                  <c:v>6.6E-3</c:v>
                </c:pt>
                <c:pt idx="90">
                  <c:v>6.6E-3</c:v>
                </c:pt>
                <c:pt idx="91">
                  <c:v>6.6E-3</c:v>
                </c:pt>
                <c:pt idx="92">
                  <c:v>6.6E-3</c:v>
                </c:pt>
                <c:pt idx="93">
                  <c:v>6.6E-3</c:v>
                </c:pt>
                <c:pt idx="94">
                  <c:v>6.6E-3</c:v>
                </c:pt>
                <c:pt idx="95">
                  <c:v>6.6E-3</c:v>
                </c:pt>
                <c:pt idx="96">
                  <c:v>6.6E-3</c:v>
                </c:pt>
                <c:pt idx="97">
                  <c:v>8.8000000000000005E-3</c:v>
                </c:pt>
                <c:pt idx="98">
                  <c:v>8.8000000000000005E-3</c:v>
                </c:pt>
                <c:pt idx="99">
                  <c:v>8.8000000000000005E-3</c:v>
                </c:pt>
                <c:pt idx="100">
                  <c:v>8.8000000000000005E-3</c:v>
                </c:pt>
                <c:pt idx="101">
                  <c:v>8.8000000000000005E-3</c:v>
                </c:pt>
                <c:pt idx="102">
                  <c:v>8.8000000000000005E-3</c:v>
                </c:pt>
                <c:pt idx="103">
                  <c:v>8.8000000000000005E-3</c:v>
                </c:pt>
                <c:pt idx="104">
                  <c:v>8.8000000000000005E-3</c:v>
                </c:pt>
                <c:pt idx="105">
                  <c:v>8.8000000000000005E-3</c:v>
                </c:pt>
                <c:pt idx="106">
                  <c:v>8.8000000000000005E-3</c:v>
                </c:pt>
                <c:pt idx="107">
                  <c:v>8.8000000000000005E-3</c:v>
                </c:pt>
                <c:pt idx="108">
                  <c:v>8.8000000000000005E-3</c:v>
                </c:pt>
                <c:pt idx="109">
                  <c:v>8.8000000000000005E-3</c:v>
                </c:pt>
                <c:pt idx="110">
                  <c:v>8.8000000000000005E-3</c:v>
                </c:pt>
                <c:pt idx="111">
                  <c:v>8.8000000000000005E-3</c:v>
                </c:pt>
                <c:pt idx="112">
                  <c:v>8.8000000000000005E-3</c:v>
                </c:pt>
                <c:pt idx="113">
                  <c:v>8.8000000000000005E-3</c:v>
                </c:pt>
                <c:pt idx="114">
                  <c:v>1.0999999999999999E-2</c:v>
                </c:pt>
                <c:pt idx="115">
                  <c:v>1.0999999999999999E-2</c:v>
                </c:pt>
                <c:pt idx="116">
                  <c:v>1.0999999999999999E-2</c:v>
                </c:pt>
                <c:pt idx="117">
                  <c:v>1.0999999999999999E-2</c:v>
                </c:pt>
                <c:pt idx="118">
                  <c:v>1.0999999999999999E-2</c:v>
                </c:pt>
                <c:pt idx="119">
                  <c:v>1.32E-2</c:v>
                </c:pt>
                <c:pt idx="120">
                  <c:v>1.32E-2</c:v>
                </c:pt>
                <c:pt idx="121">
                  <c:v>1.32E-2</c:v>
                </c:pt>
                <c:pt idx="122">
                  <c:v>1.32E-2</c:v>
                </c:pt>
                <c:pt idx="123">
                  <c:v>1.54E-2</c:v>
                </c:pt>
                <c:pt idx="124">
                  <c:v>1.54E-2</c:v>
                </c:pt>
                <c:pt idx="125">
                  <c:v>1.54E-2</c:v>
                </c:pt>
                <c:pt idx="126">
                  <c:v>1.54E-2</c:v>
                </c:pt>
                <c:pt idx="127">
                  <c:v>1.7600000000000001E-2</c:v>
                </c:pt>
                <c:pt idx="128">
                  <c:v>1.7600000000000001E-2</c:v>
                </c:pt>
                <c:pt idx="129">
                  <c:v>1.7600000000000001E-2</c:v>
                </c:pt>
                <c:pt idx="130">
                  <c:v>1.7600000000000001E-2</c:v>
                </c:pt>
                <c:pt idx="131">
                  <c:v>1.7600000000000001E-2</c:v>
                </c:pt>
                <c:pt idx="132">
                  <c:v>1.7600000000000001E-2</c:v>
                </c:pt>
                <c:pt idx="133">
                  <c:v>1.7600000000000001E-2</c:v>
                </c:pt>
                <c:pt idx="134">
                  <c:v>1.7600000000000001E-2</c:v>
                </c:pt>
                <c:pt idx="135">
                  <c:v>1.7600000000000001E-2</c:v>
                </c:pt>
                <c:pt idx="136">
                  <c:v>1.7600000000000001E-2</c:v>
                </c:pt>
                <c:pt idx="137">
                  <c:v>1.9800000000000002E-2</c:v>
                </c:pt>
                <c:pt idx="138">
                  <c:v>1.9800000000000002E-2</c:v>
                </c:pt>
                <c:pt idx="139">
                  <c:v>1.9800000000000002E-2</c:v>
                </c:pt>
                <c:pt idx="140">
                  <c:v>1.9800000000000002E-2</c:v>
                </c:pt>
                <c:pt idx="141">
                  <c:v>2.1999999999999999E-2</c:v>
                </c:pt>
                <c:pt idx="142">
                  <c:v>2.1999999999999999E-2</c:v>
                </c:pt>
                <c:pt idx="143">
                  <c:v>2.1999999999999999E-2</c:v>
                </c:pt>
                <c:pt idx="144">
                  <c:v>2.1999999999999999E-2</c:v>
                </c:pt>
                <c:pt idx="145">
                  <c:v>2.1999999999999999E-2</c:v>
                </c:pt>
                <c:pt idx="146">
                  <c:v>2.4199999999999999E-2</c:v>
                </c:pt>
                <c:pt idx="147">
                  <c:v>2.4199999999999999E-2</c:v>
                </c:pt>
                <c:pt idx="148">
                  <c:v>2.4199999999999999E-2</c:v>
                </c:pt>
                <c:pt idx="149">
                  <c:v>2.4199999999999999E-2</c:v>
                </c:pt>
                <c:pt idx="150">
                  <c:v>2.4199999999999999E-2</c:v>
                </c:pt>
                <c:pt idx="151">
                  <c:v>2.64E-2</c:v>
                </c:pt>
                <c:pt idx="152">
                  <c:v>2.64E-2</c:v>
                </c:pt>
                <c:pt idx="153">
                  <c:v>2.64E-2</c:v>
                </c:pt>
                <c:pt idx="154">
                  <c:v>2.64E-2</c:v>
                </c:pt>
                <c:pt idx="155">
                  <c:v>2.64E-2</c:v>
                </c:pt>
                <c:pt idx="156">
                  <c:v>2.64E-2</c:v>
                </c:pt>
                <c:pt idx="157">
                  <c:v>2.64E-2</c:v>
                </c:pt>
                <c:pt idx="158">
                  <c:v>2.64E-2</c:v>
                </c:pt>
                <c:pt idx="159">
                  <c:v>2.64E-2</c:v>
                </c:pt>
                <c:pt idx="160">
                  <c:v>2.86E-2</c:v>
                </c:pt>
                <c:pt idx="161">
                  <c:v>2.86E-2</c:v>
                </c:pt>
                <c:pt idx="162">
                  <c:v>2.86E-2</c:v>
                </c:pt>
                <c:pt idx="163">
                  <c:v>2.86E-2</c:v>
                </c:pt>
                <c:pt idx="164">
                  <c:v>2.86E-2</c:v>
                </c:pt>
                <c:pt idx="165">
                  <c:v>3.0800000000000001E-2</c:v>
                </c:pt>
                <c:pt idx="166">
                  <c:v>3.0800000000000001E-2</c:v>
                </c:pt>
                <c:pt idx="167">
                  <c:v>3.0800000000000001E-2</c:v>
                </c:pt>
                <c:pt idx="168">
                  <c:v>3.0800000000000001E-2</c:v>
                </c:pt>
                <c:pt idx="169">
                  <c:v>3.0800000000000001E-2</c:v>
                </c:pt>
                <c:pt idx="170">
                  <c:v>3.3000000000000002E-2</c:v>
                </c:pt>
                <c:pt idx="171">
                  <c:v>3.3000000000000002E-2</c:v>
                </c:pt>
                <c:pt idx="172">
                  <c:v>3.3000000000000002E-2</c:v>
                </c:pt>
                <c:pt idx="173">
                  <c:v>3.3000000000000002E-2</c:v>
                </c:pt>
                <c:pt idx="174">
                  <c:v>3.3000000000000002E-2</c:v>
                </c:pt>
                <c:pt idx="175">
                  <c:v>3.5200000000000002E-2</c:v>
                </c:pt>
                <c:pt idx="176">
                  <c:v>3.5200000000000002E-2</c:v>
                </c:pt>
                <c:pt idx="177">
                  <c:v>3.5200000000000002E-2</c:v>
                </c:pt>
                <c:pt idx="178">
                  <c:v>3.5200000000000002E-2</c:v>
                </c:pt>
                <c:pt idx="179">
                  <c:v>3.5200000000000002E-2</c:v>
                </c:pt>
                <c:pt idx="180">
                  <c:v>3.5200000000000002E-2</c:v>
                </c:pt>
                <c:pt idx="181">
                  <c:v>3.5200000000000002E-2</c:v>
                </c:pt>
                <c:pt idx="182">
                  <c:v>3.5200000000000002E-2</c:v>
                </c:pt>
                <c:pt idx="183">
                  <c:v>3.5200000000000002E-2</c:v>
                </c:pt>
                <c:pt idx="184">
                  <c:v>3.5200000000000002E-2</c:v>
                </c:pt>
                <c:pt idx="185">
                  <c:v>3.7400000000000003E-2</c:v>
                </c:pt>
                <c:pt idx="186">
                  <c:v>3.7400000000000003E-2</c:v>
                </c:pt>
                <c:pt idx="187">
                  <c:v>3.7400000000000003E-2</c:v>
                </c:pt>
                <c:pt idx="188">
                  <c:v>3.7400000000000003E-2</c:v>
                </c:pt>
                <c:pt idx="189">
                  <c:v>3.7400000000000003E-2</c:v>
                </c:pt>
                <c:pt idx="190">
                  <c:v>3.9600000000000003E-2</c:v>
                </c:pt>
                <c:pt idx="191">
                  <c:v>3.9600000000000003E-2</c:v>
                </c:pt>
                <c:pt idx="192">
                  <c:v>3.9600000000000003E-2</c:v>
                </c:pt>
                <c:pt idx="193">
                  <c:v>3.9600000000000003E-2</c:v>
                </c:pt>
                <c:pt idx="194">
                  <c:v>4.1799999999999997E-2</c:v>
                </c:pt>
                <c:pt idx="195">
                  <c:v>4.1799999999999997E-2</c:v>
                </c:pt>
                <c:pt idx="196">
                  <c:v>4.1799999999999997E-2</c:v>
                </c:pt>
                <c:pt idx="197">
                  <c:v>4.1799999999999997E-2</c:v>
                </c:pt>
                <c:pt idx="198">
                  <c:v>4.1799999999999997E-2</c:v>
                </c:pt>
                <c:pt idx="199">
                  <c:v>4.3999999999999997E-2</c:v>
                </c:pt>
                <c:pt idx="200">
                  <c:v>4.3999999999999997E-2</c:v>
                </c:pt>
                <c:pt idx="201">
                  <c:v>4.3999999999999997E-2</c:v>
                </c:pt>
                <c:pt idx="202">
                  <c:v>4.3999999999999997E-2</c:v>
                </c:pt>
                <c:pt idx="203">
                  <c:v>4.3999999999999997E-2</c:v>
                </c:pt>
                <c:pt idx="204">
                  <c:v>4.3999999999999997E-2</c:v>
                </c:pt>
                <c:pt idx="205">
                  <c:v>4.3999999999999997E-2</c:v>
                </c:pt>
                <c:pt idx="206">
                  <c:v>4.3999999999999997E-2</c:v>
                </c:pt>
                <c:pt idx="207">
                  <c:v>4.3999999999999997E-2</c:v>
                </c:pt>
                <c:pt idx="208">
                  <c:v>4.3999999999999997E-2</c:v>
                </c:pt>
                <c:pt idx="209">
                  <c:v>4.6199999999999998E-2</c:v>
                </c:pt>
                <c:pt idx="210">
                  <c:v>4.6199999999999998E-2</c:v>
                </c:pt>
                <c:pt idx="211">
                  <c:v>4.6199999999999998E-2</c:v>
                </c:pt>
                <c:pt idx="212">
                  <c:v>4.6199999999999998E-2</c:v>
                </c:pt>
                <c:pt idx="213">
                  <c:v>4.6199999999999998E-2</c:v>
                </c:pt>
                <c:pt idx="214">
                  <c:v>4.8399999999999999E-2</c:v>
                </c:pt>
                <c:pt idx="215">
                  <c:v>4.8399999999999999E-2</c:v>
                </c:pt>
                <c:pt idx="216">
                  <c:v>4.8399999999999999E-2</c:v>
                </c:pt>
                <c:pt idx="217">
                  <c:v>4.8399999999999999E-2</c:v>
                </c:pt>
                <c:pt idx="218">
                  <c:v>4.8399999999999999E-2</c:v>
                </c:pt>
                <c:pt idx="219">
                  <c:v>5.0599999999999999E-2</c:v>
                </c:pt>
                <c:pt idx="220">
                  <c:v>5.0599999999999999E-2</c:v>
                </c:pt>
                <c:pt idx="221">
                  <c:v>5.0599999999999999E-2</c:v>
                </c:pt>
                <c:pt idx="222">
                  <c:v>5.0599999999999999E-2</c:v>
                </c:pt>
                <c:pt idx="223">
                  <c:v>5.0599999999999999E-2</c:v>
                </c:pt>
                <c:pt idx="224">
                  <c:v>5.0599999999999999E-2</c:v>
                </c:pt>
                <c:pt idx="225">
                  <c:v>5.28E-2</c:v>
                </c:pt>
                <c:pt idx="226">
                  <c:v>5.28E-2</c:v>
                </c:pt>
                <c:pt idx="227">
                  <c:v>5.28E-2</c:v>
                </c:pt>
                <c:pt idx="228">
                  <c:v>5.28E-2</c:v>
                </c:pt>
                <c:pt idx="229">
                  <c:v>5.28E-2</c:v>
                </c:pt>
                <c:pt idx="230">
                  <c:v>5.28E-2</c:v>
                </c:pt>
                <c:pt idx="231">
                  <c:v>5.28E-2</c:v>
                </c:pt>
                <c:pt idx="232">
                  <c:v>5.28E-2</c:v>
                </c:pt>
                <c:pt idx="233">
                  <c:v>5.28E-2</c:v>
                </c:pt>
                <c:pt idx="234">
                  <c:v>5.28E-2</c:v>
                </c:pt>
                <c:pt idx="235">
                  <c:v>5.5E-2</c:v>
                </c:pt>
                <c:pt idx="236">
                  <c:v>5.5E-2</c:v>
                </c:pt>
                <c:pt idx="237">
                  <c:v>5.5E-2</c:v>
                </c:pt>
                <c:pt idx="238">
                  <c:v>5.5E-2</c:v>
                </c:pt>
                <c:pt idx="239">
                  <c:v>5.5E-2</c:v>
                </c:pt>
                <c:pt idx="240">
                  <c:v>5.7200000000000001E-2</c:v>
                </c:pt>
                <c:pt idx="241">
                  <c:v>5.7200000000000001E-2</c:v>
                </c:pt>
                <c:pt idx="242">
                  <c:v>5.7200000000000001E-2</c:v>
                </c:pt>
                <c:pt idx="243">
                  <c:v>5.7200000000000001E-2</c:v>
                </c:pt>
                <c:pt idx="244">
                  <c:v>5.7200000000000001E-2</c:v>
                </c:pt>
                <c:pt idx="245">
                  <c:v>5.9400000000000001E-2</c:v>
                </c:pt>
                <c:pt idx="246">
                  <c:v>5.9400000000000001E-2</c:v>
                </c:pt>
                <c:pt idx="247">
                  <c:v>5.9400000000000001E-2</c:v>
                </c:pt>
                <c:pt idx="248">
                  <c:v>5.9400000000000001E-2</c:v>
                </c:pt>
                <c:pt idx="249">
                  <c:v>5.9400000000000001E-2</c:v>
                </c:pt>
                <c:pt idx="250">
                  <c:v>6.1600000000000002E-2</c:v>
                </c:pt>
                <c:pt idx="251">
                  <c:v>6.1600000000000002E-2</c:v>
                </c:pt>
                <c:pt idx="252">
                  <c:v>6.1600000000000002E-2</c:v>
                </c:pt>
                <c:pt idx="253">
                  <c:v>6.1600000000000002E-2</c:v>
                </c:pt>
                <c:pt idx="254">
                  <c:v>6.1600000000000002E-2</c:v>
                </c:pt>
                <c:pt idx="255">
                  <c:v>6.1600000000000002E-2</c:v>
                </c:pt>
                <c:pt idx="256">
                  <c:v>6.1600000000000002E-2</c:v>
                </c:pt>
                <c:pt idx="257">
                  <c:v>6.1600000000000002E-2</c:v>
                </c:pt>
                <c:pt idx="258">
                  <c:v>6.1600000000000002E-2</c:v>
                </c:pt>
                <c:pt idx="259">
                  <c:v>6.1600000000000002E-2</c:v>
                </c:pt>
                <c:pt idx="260">
                  <c:v>6.3799999999999996E-2</c:v>
                </c:pt>
                <c:pt idx="261">
                  <c:v>6.3799999999999996E-2</c:v>
                </c:pt>
                <c:pt idx="262">
                  <c:v>6.3799999999999996E-2</c:v>
                </c:pt>
                <c:pt idx="263">
                  <c:v>6.3799999999999996E-2</c:v>
                </c:pt>
                <c:pt idx="264">
                  <c:v>6.3799999999999996E-2</c:v>
                </c:pt>
                <c:pt idx="265">
                  <c:v>6.6000000000000003E-2</c:v>
                </c:pt>
                <c:pt idx="266">
                  <c:v>6.6000000000000003E-2</c:v>
                </c:pt>
                <c:pt idx="267">
                  <c:v>6.6000000000000003E-2</c:v>
                </c:pt>
                <c:pt idx="268">
                  <c:v>6.6000000000000003E-2</c:v>
                </c:pt>
                <c:pt idx="269">
                  <c:v>6.6000000000000003E-2</c:v>
                </c:pt>
                <c:pt idx="270">
                  <c:v>6.8199999999999997E-2</c:v>
                </c:pt>
                <c:pt idx="271">
                  <c:v>6.8199999999999997E-2</c:v>
                </c:pt>
                <c:pt idx="272">
                  <c:v>6.8199999999999997E-2</c:v>
                </c:pt>
                <c:pt idx="273">
                  <c:v>6.8199999999999997E-2</c:v>
                </c:pt>
                <c:pt idx="274">
                  <c:v>6.8199999999999997E-2</c:v>
                </c:pt>
                <c:pt idx="275">
                  <c:v>7.0400000000000004E-2</c:v>
                </c:pt>
                <c:pt idx="276">
                  <c:v>7.0400000000000004E-2</c:v>
                </c:pt>
                <c:pt idx="277">
                  <c:v>7.0400000000000004E-2</c:v>
                </c:pt>
                <c:pt idx="278">
                  <c:v>7.0400000000000004E-2</c:v>
                </c:pt>
                <c:pt idx="279">
                  <c:v>7.0400000000000004E-2</c:v>
                </c:pt>
                <c:pt idx="280">
                  <c:v>7.0400000000000004E-2</c:v>
                </c:pt>
                <c:pt idx="281">
                  <c:v>7.0400000000000004E-2</c:v>
                </c:pt>
                <c:pt idx="282">
                  <c:v>7.0400000000000004E-2</c:v>
                </c:pt>
                <c:pt idx="283">
                  <c:v>7.0400000000000004E-2</c:v>
                </c:pt>
                <c:pt idx="284">
                  <c:v>7.0400000000000004E-2</c:v>
                </c:pt>
                <c:pt idx="285">
                  <c:v>7.2599999999999998E-2</c:v>
                </c:pt>
                <c:pt idx="286">
                  <c:v>7.2599999999999998E-2</c:v>
                </c:pt>
                <c:pt idx="287">
                  <c:v>7.2599999999999998E-2</c:v>
                </c:pt>
                <c:pt idx="288">
                  <c:v>7.2599999999999998E-2</c:v>
                </c:pt>
                <c:pt idx="289">
                  <c:v>7.2599999999999998E-2</c:v>
                </c:pt>
                <c:pt idx="290">
                  <c:v>7.4800000000000005E-2</c:v>
                </c:pt>
                <c:pt idx="291">
                  <c:v>7.4800000000000005E-2</c:v>
                </c:pt>
                <c:pt idx="292">
                  <c:v>7.4800000000000005E-2</c:v>
                </c:pt>
                <c:pt idx="293">
                  <c:v>7.4800000000000005E-2</c:v>
                </c:pt>
                <c:pt idx="294">
                  <c:v>7.4800000000000005E-2</c:v>
                </c:pt>
                <c:pt idx="295">
                  <c:v>7.6999999999999999E-2</c:v>
                </c:pt>
                <c:pt idx="296">
                  <c:v>7.6999999999999999E-2</c:v>
                </c:pt>
                <c:pt idx="297">
                  <c:v>7.6999999999999999E-2</c:v>
                </c:pt>
                <c:pt idx="298">
                  <c:v>7.6999999999999999E-2</c:v>
                </c:pt>
                <c:pt idx="299">
                  <c:v>7.6999999999999999E-2</c:v>
                </c:pt>
                <c:pt idx="300">
                  <c:v>7.9200000000000007E-2</c:v>
                </c:pt>
                <c:pt idx="301">
                  <c:v>7.9200000000000007E-2</c:v>
                </c:pt>
                <c:pt idx="302">
                  <c:v>7.9200000000000007E-2</c:v>
                </c:pt>
                <c:pt idx="303">
                  <c:v>7.9200000000000007E-2</c:v>
                </c:pt>
                <c:pt idx="304">
                  <c:v>7.9200000000000007E-2</c:v>
                </c:pt>
                <c:pt idx="305">
                  <c:v>7.9200000000000007E-2</c:v>
                </c:pt>
                <c:pt idx="306">
                  <c:v>7.9200000000000007E-2</c:v>
                </c:pt>
                <c:pt idx="307">
                  <c:v>7.9200000000000007E-2</c:v>
                </c:pt>
                <c:pt idx="308">
                  <c:v>7.9200000000000007E-2</c:v>
                </c:pt>
                <c:pt idx="309">
                  <c:v>8.14E-2</c:v>
                </c:pt>
                <c:pt idx="310">
                  <c:v>8.14E-2</c:v>
                </c:pt>
                <c:pt idx="311">
                  <c:v>8.14E-2</c:v>
                </c:pt>
                <c:pt idx="312">
                  <c:v>8.14E-2</c:v>
                </c:pt>
                <c:pt idx="313">
                  <c:v>8.14E-2</c:v>
                </c:pt>
                <c:pt idx="314">
                  <c:v>8.3599999999999994E-2</c:v>
                </c:pt>
                <c:pt idx="315">
                  <c:v>8.3599999999999994E-2</c:v>
                </c:pt>
                <c:pt idx="316">
                  <c:v>8.3599999999999994E-2</c:v>
                </c:pt>
                <c:pt idx="317">
                  <c:v>8.3599999999999994E-2</c:v>
                </c:pt>
                <c:pt idx="318">
                  <c:v>8.3599999999999994E-2</c:v>
                </c:pt>
                <c:pt idx="319">
                  <c:v>8.5800000000000001E-2</c:v>
                </c:pt>
                <c:pt idx="320">
                  <c:v>8.5800000000000001E-2</c:v>
                </c:pt>
                <c:pt idx="321">
                  <c:v>8.5800000000000001E-2</c:v>
                </c:pt>
                <c:pt idx="322">
                  <c:v>8.5800000000000001E-2</c:v>
                </c:pt>
                <c:pt idx="323">
                  <c:v>8.5800000000000001E-2</c:v>
                </c:pt>
                <c:pt idx="324">
                  <c:v>8.7999999999999995E-2</c:v>
                </c:pt>
                <c:pt idx="325">
                  <c:v>8.7999999999999995E-2</c:v>
                </c:pt>
                <c:pt idx="326">
                  <c:v>8.7999999999999995E-2</c:v>
                </c:pt>
                <c:pt idx="327">
                  <c:v>8.7999999999999995E-2</c:v>
                </c:pt>
                <c:pt idx="328">
                  <c:v>8.7999999999999995E-2</c:v>
                </c:pt>
                <c:pt idx="329">
                  <c:v>8.7999999999999995E-2</c:v>
                </c:pt>
                <c:pt idx="330">
                  <c:v>8.7999999999999995E-2</c:v>
                </c:pt>
                <c:pt idx="331">
                  <c:v>8.7999999999999995E-2</c:v>
                </c:pt>
                <c:pt idx="332">
                  <c:v>8.7999999999999995E-2</c:v>
                </c:pt>
                <c:pt idx="333">
                  <c:v>9.0200000000000002E-2</c:v>
                </c:pt>
                <c:pt idx="334">
                  <c:v>9.0200000000000002E-2</c:v>
                </c:pt>
                <c:pt idx="335">
                  <c:v>9.0200000000000002E-2</c:v>
                </c:pt>
                <c:pt idx="336">
                  <c:v>9.0200000000000002E-2</c:v>
                </c:pt>
                <c:pt idx="337">
                  <c:v>9.0200000000000002E-2</c:v>
                </c:pt>
                <c:pt idx="338">
                  <c:v>9.2399999999999996E-2</c:v>
                </c:pt>
                <c:pt idx="339">
                  <c:v>9.2399999999999996E-2</c:v>
                </c:pt>
                <c:pt idx="340">
                  <c:v>9.2399999999999996E-2</c:v>
                </c:pt>
                <c:pt idx="341">
                  <c:v>9.2399999999999996E-2</c:v>
                </c:pt>
                <c:pt idx="342">
                  <c:v>9.2399999999999996E-2</c:v>
                </c:pt>
                <c:pt idx="343">
                  <c:v>9.4600000000000004E-2</c:v>
                </c:pt>
                <c:pt idx="344">
                  <c:v>9.4600000000000004E-2</c:v>
                </c:pt>
                <c:pt idx="345">
                  <c:v>9.4600000000000004E-2</c:v>
                </c:pt>
                <c:pt idx="346">
                  <c:v>9.4600000000000004E-2</c:v>
                </c:pt>
                <c:pt idx="347">
                  <c:v>9.4600000000000004E-2</c:v>
                </c:pt>
                <c:pt idx="348">
                  <c:v>9.6799999999999997E-2</c:v>
                </c:pt>
                <c:pt idx="349">
                  <c:v>9.6799999999999997E-2</c:v>
                </c:pt>
                <c:pt idx="350">
                  <c:v>9.6799999999999997E-2</c:v>
                </c:pt>
                <c:pt idx="351">
                  <c:v>9.6799999999999997E-2</c:v>
                </c:pt>
                <c:pt idx="352">
                  <c:v>9.6799999999999997E-2</c:v>
                </c:pt>
                <c:pt idx="353">
                  <c:v>9.6799999999999997E-2</c:v>
                </c:pt>
                <c:pt idx="354">
                  <c:v>9.6799999999999997E-2</c:v>
                </c:pt>
                <c:pt idx="355">
                  <c:v>9.6799999999999997E-2</c:v>
                </c:pt>
                <c:pt idx="356">
                  <c:v>9.6799999999999997E-2</c:v>
                </c:pt>
                <c:pt idx="357">
                  <c:v>9.9000000000000005E-2</c:v>
                </c:pt>
                <c:pt idx="358">
                  <c:v>9.9000000000000005E-2</c:v>
                </c:pt>
                <c:pt idx="359">
                  <c:v>9.9000000000000005E-2</c:v>
                </c:pt>
                <c:pt idx="360">
                  <c:v>9.9000000000000005E-2</c:v>
                </c:pt>
                <c:pt idx="361">
                  <c:v>9.9000000000000005E-2</c:v>
                </c:pt>
                <c:pt idx="362">
                  <c:v>0.1012</c:v>
                </c:pt>
                <c:pt idx="363">
                  <c:v>0.1012</c:v>
                </c:pt>
                <c:pt idx="364">
                  <c:v>0.1012</c:v>
                </c:pt>
                <c:pt idx="365">
                  <c:v>0.1012</c:v>
                </c:pt>
                <c:pt idx="366">
                  <c:v>0.1012</c:v>
                </c:pt>
                <c:pt idx="367">
                  <c:v>0.10340000000000001</c:v>
                </c:pt>
                <c:pt idx="368">
                  <c:v>0.10340000000000001</c:v>
                </c:pt>
                <c:pt idx="369">
                  <c:v>0.10340000000000001</c:v>
                </c:pt>
                <c:pt idx="370">
                  <c:v>0.10340000000000001</c:v>
                </c:pt>
                <c:pt idx="371">
                  <c:v>0.10340000000000001</c:v>
                </c:pt>
                <c:pt idx="372">
                  <c:v>0.1056</c:v>
                </c:pt>
                <c:pt idx="373">
                  <c:v>0.1056</c:v>
                </c:pt>
                <c:pt idx="374">
                  <c:v>0.1056</c:v>
                </c:pt>
                <c:pt idx="375">
                  <c:v>0.1056</c:v>
                </c:pt>
                <c:pt idx="376">
                  <c:v>0.1056</c:v>
                </c:pt>
                <c:pt idx="377">
                  <c:v>0.1056</c:v>
                </c:pt>
                <c:pt idx="378">
                  <c:v>0.1056</c:v>
                </c:pt>
                <c:pt idx="379">
                  <c:v>0.1056</c:v>
                </c:pt>
                <c:pt idx="380">
                  <c:v>0.1056</c:v>
                </c:pt>
                <c:pt idx="381">
                  <c:v>0.10780000000000001</c:v>
                </c:pt>
                <c:pt idx="382">
                  <c:v>0.10780000000000001</c:v>
                </c:pt>
                <c:pt idx="383">
                  <c:v>0.10780000000000001</c:v>
                </c:pt>
                <c:pt idx="384">
                  <c:v>0.10780000000000001</c:v>
                </c:pt>
                <c:pt idx="385">
                  <c:v>0.10780000000000001</c:v>
                </c:pt>
                <c:pt idx="386">
                  <c:v>0.11</c:v>
                </c:pt>
                <c:pt idx="387">
                  <c:v>0.11</c:v>
                </c:pt>
                <c:pt idx="388">
                  <c:v>0.11</c:v>
                </c:pt>
                <c:pt idx="389">
                  <c:v>0.11</c:v>
                </c:pt>
                <c:pt idx="390">
                  <c:v>0.11</c:v>
                </c:pt>
                <c:pt idx="391">
                  <c:v>0.11219999999999999</c:v>
                </c:pt>
                <c:pt idx="392">
                  <c:v>0.11219999999999999</c:v>
                </c:pt>
                <c:pt idx="393">
                  <c:v>0.11219999999999999</c:v>
                </c:pt>
                <c:pt idx="394">
                  <c:v>0.11219999999999999</c:v>
                </c:pt>
                <c:pt idx="395">
                  <c:v>0.11219999999999999</c:v>
                </c:pt>
                <c:pt idx="396">
                  <c:v>0.1144</c:v>
                </c:pt>
                <c:pt idx="397">
                  <c:v>0.1144</c:v>
                </c:pt>
                <c:pt idx="398">
                  <c:v>0.1144</c:v>
                </c:pt>
                <c:pt idx="399">
                  <c:v>0.1144</c:v>
                </c:pt>
                <c:pt idx="400">
                  <c:v>0.1144</c:v>
                </c:pt>
                <c:pt idx="401">
                  <c:v>0.1144</c:v>
                </c:pt>
                <c:pt idx="402">
                  <c:v>0.1144</c:v>
                </c:pt>
                <c:pt idx="403">
                  <c:v>0.1144</c:v>
                </c:pt>
                <c:pt idx="404">
                  <c:v>0.1144</c:v>
                </c:pt>
                <c:pt idx="405">
                  <c:v>0.1144</c:v>
                </c:pt>
                <c:pt idx="406">
                  <c:v>0.1166</c:v>
                </c:pt>
                <c:pt idx="407">
                  <c:v>0.1166</c:v>
                </c:pt>
                <c:pt idx="408">
                  <c:v>0.1166</c:v>
                </c:pt>
                <c:pt idx="409">
                  <c:v>0.1166</c:v>
                </c:pt>
                <c:pt idx="410">
                  <c:v>0.1166</c:v>
                </c:pt>
                <c:pt idx="411">
                  <c:v>0.1188</c:v>
                </c:pt>
                <c:pt idx="412">
                  <c:v>0.1188</c:v>
                </c:pt>
                <c:pt idx="413">
                  <c:v>0.1188</c:v>
                </c:pt>
                <c:pt idx="414">
                  <c:v>0.1188</c:v>
                </c:pt>
                <c:pt idx="415">
                  <c:v>0.1188</c:v>
                </c:pt>
                <c:pt idx="416">
                  <c:v>0.121</c:v>
                </c:pt>
                <c:pt idx="417">
                  <c:v>0.121</c:v>
                </c:pt>
                <c:pt idx="418">
                  <c:v>0.121</c:v>
                </c:pt>
                <c:pt idx="419">
                  <c:v>0.121</c:v>
                </c:pt>
                <c:pt idx="420">
                  <c:v>0.1232</c:v>
                </c:pt>
                <c:pt idx="421">
                  <c:v>0.1232</c:v>
                </c:pt>
                <c:pt idx="422">
                  <c:v>0.1232</c:v>
                </c:pt>
                <c:pt idx="423">
                  <c:v>0.1232</c:v>
                </c:pt>
                <c:pt idx="424">
                  <c:v>0.1232</c:v>
                </c:pt>
                <c:pt idx="425">
                  <c:v>0.1232</c:v>
                </c:pt>
                <c:pt idx="426">
                  <c:v>0.1232</c:v>
                </c:pt>
                <c:pt idx="427">
                  <c:v>0.1232</c:v>
                </c:pt>
                <c:pt idx="428">
                  <c:v>0.1232</c:v>
                </c:pt>
                <c:pt idx="429">
                  <c:v>0.1232</c:v>
                </c:pt>
                <c:pt idx="430">
                  <c:v>0.12540000000000001</c:v>
                </c:pt>
                <c:pt idx="431">
                  <c:v>0.12540000000000001</c:v>
                </c:pt>
                <c:pt idx="432">
                  <c:v>0.12540000000000001</c:v>
                </c:pt>
                <c:pt idx="433">
                  <c:v>0.12540000000000001</c:v>
                </c:pt>
                <c:pt idx="434">
                  <c:v>0.12540000000000001</c:v>
                </c:pt>
                <c:pt idx="435">
                  <c:v>0.12759999999999999</c:v>
                </c:pt>
                <c:pt idx="436">
                  <c:v>0.12759999999999999</c:v>
                </c:pt>
                <c:pt idx="437">
                  <c:v>0.12759999999999999</c:v>
                </c:pt>
                <c:pt idx="438">
                  <c:v>0.12759999999999999</c:v>
                </c:pt>
                <c:pt idx="439">
                  <c:v>0.12759999999999999</c:v>
                </c:pt>
                <c:pt idx="440">
                  <c:v>0.1298</c:v>
                </c:pt>
                <c:pt idx="441">
                  <c:v>0.1298</c:v>
                </c:pt>
                <c:pt idx="442">
                  <c:v>0.1298</c:v>
                </c:pt>
                <c:pt idx="443">
                  <c:v>0.1298</c:v>
                </c:pt>
                <c:pt idx="444">
                  <c:v>0.1298</c:v>
                </c:pt>
                <c:pt idx="445">
                  <c:v>0.13200000000000001</c:v>
                </c:pt>
                <c:pt idx="446">
                  <c:v>0.13200000000000001</c:v>
                </c:pt>
                <c:pt idx="447">
                  <c:v>0.13200000000000001</c:v>
                </c:pt>
                <c:pt idx="448">
                  <c:v>0.13200000000000001</c:v>
                </c:pt>
                <c:pt idx="449">
                  <c:v>0.13200000000000001</c:v>
                </c:pt>
                <c:pt idx="450">
                  <c:v>0.13200000000000001</c:v>
                </c:pt>
                <c:pt idx="451">
                  <c:v>0.13200000000000001</c:v>
                </c:pt>
                <c:pt idx="452">
                  <c:v>0.13200000000000001</c:v>
                </c:pt>
                <c:pt idx="453">
                  <c:v>0.13200000000000001</c:v>
                </c:pt>
                <c:pt idx="454">
                  <c:v>0.13420000000000001</c:v>
                </c:pt>
                <c:pt idx="455">
                  <c:v>0.13420000000000001</c:v>
                </c:pt>
                <c:pt idx="456">
                  <c:v>0.13420000000000001</c:v>
                </c:pt>
                <c:pt idx="457">
                  <c:v>0.13420000000000001</c:v>
                </c:pt>
                <c:pt idx="458">
                  <c:v>0.13420000000000001</c:v>
                </c:pt>
                <c:pt idx="459">
                  <c:v>0.13639999999999999</c:v>
                </c:pt>
                <c:pt idx="460">
                  <c:v>0.13639999999999999</c:v>
                </c:pt>
                <c:pt idx="461">
                  <c:v>0.13639999999999999</c:v>
                </c:pt>
                <c:pt idx="462">
                  <c:v>0.13639999999999999</c:v>
                </c:pt>
                <c:pt idx="463">
                  <c:v>0.13639999999999999</c:v>
                </c:pt>
                <c:pt idx="464">
                  <c:v>0.1386</c:v>
                </c:pt>
                <c:pt idx="465">
                  <c:v>0.1386</c:v>
                </c:pt>
                <c:pt idx="466">
                  <c:v>0.1386</c:v>
                </c:pt>
                <c:pt idx="467">
                  <c:v>0.1386</c:v>
                </c:pt>
                <c:pt idx="468">
                  <c:v>0.1386</c:v>
                </c:pt>
                <c:pt idx="469">
                  <c:v>0.14080000000000001</c:v>
                </c:pt>
                <c:pt idx="470">
                  <c:v>0.14080000000000001</c:v>
                </c:pt>
                <c:pt idx="471">
                  <c:v>0.14080000000000001</c:v>
                </c:pt>
                <c:pt idx="472">
                  <c:v>0.14080000000000001</c:v>
                </c:pt>
                <c:pt idx="473">
                  <c:v>0.14080000000000001</c:v>
                </c:pt>
                <c:pt idx="474">
                  <c:v>0.14080000000000001</c:v>
                </c:pt>
                <c:pt idx="475">
                  <c:v>0.14080000000000001</c:v>
                </c:pt>
                <c:pt idx="476">
                  <c:v>0.14080000000000001</c:v>
                </c:pt>
                <c:pt idx="477">
                  <c:v>0.14080000000000001</c:v>
                </c:pt>
                <c:pt idx="478">
                  <c:v>0.14299999999999999</c:v>
                </c:pt>
                <c:pt idx="479">
                  <c:v>0.14299999999999999</c:v>
                </c:pt>
                <c:pt idx="480">
                  <c:v>0.14299999999999999</c:v>
                </c:pt>
                <c:pt idx="481">
                  <c:v>0.14299999999999999</c:v>
                </c:pt>
                <c:pt idx="482">
                  <c:v>0.14299999999999999</c:v>
                </c:pt>
                <c:pt idx="483">
                  <c:v>0.1452</c:v>
                </c:pt>
                <c:pt idx="484">
                  <c:v>0.1452</c:v>
                </c:pt>
                <c:pt idx="485">
                  <c:v>0.1452</c:v>
                </c:pt>
                <c:pt idx="486">
                  <c:v>0.1452</c:v>
                </c:pt>
                <c:pt idx="487">
                  <c:v>0.1452</c:v>
                </c:pt>
                <c:pt idx="488">
                  <c:v>0.1474</c:v>
                </c:pt>
                <c:pt idx="489">
                  <c:v>0.1474</c:v>
                </c:pt>
                <c:pt idx="490">
                  <c:v>0.1474</c:v>
                </c:pt>
                <c:pt idx="491">
                  <c:v>0.1474</c:v>
                </c:pt>
                <c:pt idx="492">
                  <c:v>0.1474</c:v>
                </c:pt>
                <c:pt idx="493">
                  <c:v>0.14960000000000001</c:v>
                </c:pt>
                <c:pt idx="494">
                  <c:v>0.14960000000000001</c:v>
                </c:pt>
                <c:pt idx="495">
                  <c:v>0.14960000000000001</c:v>
                </c:pt>
                <c:pt idx="496">
                  <c:v>0.14960000000000001</c:v>
                </c:pt>
                <c:pt idx="497">
                  <c:v>0.14960000000000001</c:v>
                </c:pt>
                <c:pt idx="498">
                  <c:v>0.14960000000000001</c:v>
                </c:pt>
                <c:pt idx="499">
                  <c:v>0.14960000000000001</c:v>
                </c:pt>
                <c:pt idx="500">
                  <c:v>0.14960000000000001</c:v>
                </c:pt>
                <c:pt idx="501">
                  <c:v>0.14960000000000001</c:v>
                </c:pt>
                <c:pt idx="502">
                  <c:v>0.14960000000000001</c:v>
                </c:pt>
                <c:pt idx="503">
                  <c:v>0.15179999999999999</c:v>
                </c:pt>
                <c:pt idx="504">
                  <c:v>0.15179999999999999</c:v>
                </c:pt>
                <c:pt idx="505">
                  <c:v>0.15179999999999999</c:v>
                </c:pt>
                <c:pt idx="506">
                  <c:v>0.15179999999999999</c:v>
                </c:pt>
                <c:pt idx="507">
                  <c:v>0.154</c:v>
                </c:pt>
                <c:pt idx="508">
                  <c:v>0.154</c:v>
                </c:pt>
                <c:pt idx="509">
                  <c:v>0.154</c:v>
                </c:pt>
                <c:pt idx="510">
                  <c:v>0.154</c:v>
                </c:pt>
                <c:pt idx="511">
                  <c:v>0.154</c:v>
                </c:pt>
                <c:pt idx="512">
                  <c:v>0.15620000000000001</c:v>
                </c:pt>
                <c:pt idx="513">
                  <c:v>0.15620000000000001</c:v>
                </c:pt>
                <c:pt idx="514">
                  <c:v>0.15620000000000001</c:v>
                </c:pt>
                <c:pt idx="515">
                  <c:v>0.15620000000000001</c:v>
                </c:pt>
                <c:pt idx="516">
                  <c:v>0.15840000000000001</c:v>
                </c:pt>
                <c:pt idx="517">
                  <c:v>0.15840000000000001</c:v>
                </c:pt>
                <c:pt idx="518">
                  <c:v>0.15840000000000001</c:v>
                </c:pt>
                <c:pt idx="519">
                  <c:v>0.15840000000000001</c:v>
                </c:pt>
                <c:pt idx="520">
                  <c:v>0.15840000000000001</c:v>
                </c:pt>
                <c:pt idx="521">
                  <c:v>0.15840000000000001</c:v>
                </c:pt>
                <c:pt idx="522">
                  <c:v>0.15840000000000001</c:v>
                </c:pt>
                <c:pt idx="523">
                  <c:v>0.15840000000000001</c:v>
                </c:pt>
                <c:pt idx="524">
                  <c:v>0.15840000000000001</c:v>
                </c:pt>
                <c:pt idx="525">
                  <c:v>0.15840000000000001</c:v>
                </c:pt>
                <c:pt idx="526">
                  <c:v>0.16059999999999999</c:v>
                </c:pt>
                <c:pt idx="527">
                  <c:v>0.16059999999999999</c:v>
                </c:pt>
                <c:pt idx="528">
                  <c:v>0.16059999999999999</c:v>
                </c:pt>
                <c:pt idx="529">
                  <c:v>0.16059999999999999</c:v>
                </c:pt>
                <c:pt idx="530">
                  <c:v>0.1628</c:v>
                </c:pt>
                <c:pt idx="531">
                  <c:v>0.1628</c:v>
                </c:pt>
                <c:pt idx="532">
                  <c:v>0.1628</c:v>
                </c:pt>
                <c:pt idx="533">
                  <c:v>0.1628</c:v>
                </c:pt>
                <c:pt idx="534">
                  <c:v>0.1628</c:v>
                </c:pt>
                <c:pt idx="535">
                  <c:v>0.16500000000000001</c:v>
                </c:pt>
                <c:pt idx="536">
                  <c:v>0.16500000000000001</c:v>
                </c:pt>
                <c:pt idx="537">
                  <c:v>0.16500000000000001</c:v>
                </c:pt>
                <c:pt idx="538">
                  <c:v>0.16500000000000001</c:v>
                </c:pt>
                <c:pt idx="539">
                  <c:v>0.16500000000000001</c:v>
                </c:pt>
                <c:pt idx="540">
                  <c:v>0.16719999999999999</c:v>
                </c:pt>
                <c:pt idx="541">
                  <c:v>0.16719999999999999</c:v>
                </c:pt>
                <c:pt idx="542">
                  <c:v>0.16719999999999999</c:v>
                </c:pt>
                <c:pt idx="543">
                  <c:v>0.16719999999999999</c:v>
                </c:pt>
                <c:pt idx="544">
                  <c:v>0.16719999999999999</c:v>
                </c:pt>
                <c:pt idx="545">
                  <c:v>0.16719999999999999</c:v>
                </c:pt>
                <c:pt idx="546">
                  <c:v>0.16719999999999999</c:v>
                </c:pt>
                <c:pt idx="547">
                  <c:v>0.16719999999999999</c:v>
                </c:pt>
                <c:pt idx="548">
                  <c:v>0.16719999999999999</c:v>
                </c:pt>
                <c:pt idx="549">
                  <c:v>0.16719999999999999</c:v>
                </c:pt>
                <c:pt idx="550">
                  <c:v>0.1694</c:v>
                </c:pt>
                <c:pt idx="551">
                  <c:v>0.1694</c:v>
                </c:pt>
                <c:pt idx="552">
                  <c:v>0.1694</c:v>
                </c:pt>
                <c:pt idx="553">
                  <c:v>0.1694</c:v>
                </c:pt>
                <c:pt idx="554">
                  <c:v>0.1716</c:v>
                </c:pt>
                <c:pt idx="555">
                  <c:v>0.1716</c:v>
                </c:pt>
                <c:pt idx="556">
                  <c:v>0.1716</c:v>
                </c:pt>
                <c:pt idx="557">
                  <c:v>0.1716</c:v>
                </c:pt>
                <c:pt idx="558">
                  <c:v>0.1716</c:v>
                </c:pt>
                <c:pt idx="559">
                  <c:v>0.17380000000000001</c:v>
                </c:pt>
                <c:pt idx="560">
                  <c:v>0.17380000000000001</c:v>
                </c:pt>
                <c:pt idx="561">
                  <c:v>0.17380000000000001</c:v>
                </c:pt>
                <c:pt idx="562">
                  <c:v>0.17380000000000001</c:v>
                </c:pt>
                <c:pt idx="563">
                  <c:v>0.17380000000000001</c:v>
                </c:pt>
                <c:pt idx="564">
                  <c:v>0.17599999999999999</c:v>
                </c:pt>
                <c:pt idx="565">
                  <c:v>0.17599999999999999</c:v>
                </c:pt>
                <c:pt idx="566">
                  <c:v>0.17599999999999999</c:v>
                </c:pt>
                <c:pt idx="567">
                  <c:v>0.17599999999999999</c:v>
                </c:pt>
                <c:pt idx="568">
                  <c:v>0.17599999999999999</c:v>
                </c:pt>
                <c:pt idx="569">
                  <c:v>0.17599999999999999</c:v>
                </c:pt>
                <c:pt idx="570">
                  <c:v>0.17599999999999999</c:v>
                </c:pt>
                <c:pt idx="571">
                  <c:v>0.17599999999999999</c:v>
                </c:pt>
                <c:pt idx="572">
                  <c:v>0.17599999999999999</c:v>
                </c:pt>
                <c:pt idx="573">
                  <c:v>0.17599999999999999</c:v>
                </c:pt>
                <c:pt idx="574">
                  <c:v>0.1782</c:v>
                </c:pt>
                <c:pt idx="575">
                  <c:v>0.1782</c:v>
                </c:pt>
                <c:pt idx="576">
                  <c:v>0.1782</c:v>
                </c:pt>
                <c:pt idx="577">
                  <c:v>0.1782</c:v>
                </c:pt>
                <c:pt idx="578">
                  <c:v>0.1804</c:v>
                </c:pt>
                <c:pt idx="579">
                  <c:v>0.1804</c:v>
                </c:pt>
                <c:pt idx="580">
                  <c:v>0.1804</c:v>
                </c:pt>
                <c:pt idx="581">
                  <c:v>0.1804</c:v>
                </c:pt>
                <c:pt idx="582">
                  <c:v>0.1804</c:v>
                </c:pt>
                <c:pt idx="583">
                  <c:v>0.18260000000000001</c:v>
                </c:pt>
                <c:pt idx="584">
                  <c:v>0.18260000000000001</c:v>
                </c:pt>
                <c:pt idx="585">
                  <c:v>0.18260000000000001</c:v>
                </c:pt>
                <c:pt idx="586">
                  <c:v>0.18260000000000001</c:v>
                </c:pt>
                <c:pt idx="587">
                  <c:v>0.18260000000000001</c:v>
                </c:pt>
                <c:pt idx="588">
                  <c:v>0.18479999999999999</c:v>
                </c:pt>
                <c:pt idx="589">
                  <c:v>0.18479999999999999</c:v>
                </c:pt>
                <c:pt idx="590">
                  <c:v>0.18479999999999999</c:v>
                </c:pt>
                <c:pt idx="591">
                  <c:v>0.18479999999999999</c:v>
                </c:pt>
                <c:pt idx="592">
                  <c:v>0.18479999999999999</c:v>
                </c:pt>
                <c:pt idx="593">
                  <c:v>0.18479999999999999</c:v>
                </c:pt>
                <c:pt idx="594">
                  <c:v>0.18479999999999999</c:v>
                </c:pt>
                <c:pt idx="595">
                  <c:v>0.18479999999999999</c:v>
                </c:pt>
                <c:pt idx="596">
                  <c:v>0.18479999999999999</c:v>
                </c:pt>
                <c:pt idx="597">
                  <c:v>0.187</c:v>
                </c:pt>
                <c:pt idx="598">
                  <c:v>0.187</c:v>
                </c:pt>
                <c:pt idx="599">
                  <c:v>0.187</c:v>
                </c:pt>
                <c:pt idx="600">
                  <c:v>0.187</c:v>
                </c:pt>
                <c:pt idx="601">
                  <c:v>0.187</c:v>
                </c:pt>
                <c:pt idx="602">
                  <c:v>0.18920000000000001</c:v>
                </c:pt>
                <c:pt idx="603">
                  <c:v>0.18920000000000001</c:v>
                </c:pt>
                <c:pt idx="604">
                  <c:v>0.18920000000000001</c:v>
                </c:pt>
                <c:pt idx="605">
                  <c:v>0.18920000000000001</c:v>
                </c:pt>
                <c:pt idx="606">
                  <c:v>0.18920000000000001</c:v>
                </c:pt>
                <c:pt idx="607">
                  <c:v>0.19139999999999999</c:v>
                </c:pt>
                <c:pt idx="608">
                  <c:v>0.19139999999999999</c:v>
                </c:pt>
                <c:pt idx="609">
                  <c:v>0.19139999999999999</c:v>
                </c:pt>
                <c:pt idx="610">
                  <c:v>0.19139999999999999</c:v>
                </c:pt>
                <c:pt idx="611">
                  <c:v>0.19139999999999999</c:v>
                </c:pt>
                <c:pt idx="612">
                  <c:v>0.19359999999999999</c:v>
                </c:pt>
                <c:pt idx="613">
                  <c:v>0.19359999999999999</c:v>
                </c:pt>
                <c:pt idx="614">
                  <c:v>0.19359999999999999</c:v>
                </c:pt>
                <c:pt idx="615">
                  <c:v>0.19359999999999999</c:v>
                </c:pt>
                <c:pt idx="616">
                  <c:v>0.19359999999999999</c:v>
                </c:pt>
                <c:pt idx="617">
                  <c:v>0.19359999999999999</c:v>
                </c:pt>
                <c:pt idx="618">
                  <c:v>0.19359999999999999</c:v>
                </c:pt>
                <c:pt idx="619">
                  <c:v>0.19359999999999999</c:v>
                </c:pt>
                <c:pt idx="620">
                  <c:v>0.19359999999999999</c:v>
                </c:pt>
                <c:pt idx="621">
                  <c:v>0.1958</c:v>
                </c:pt>
                <c:pt idx="622">
                  <c:v>0.1958</c:v>
                </c:pt>
                <c:pt idx="623">
                  <c:v>0.1958</c:v>
                </c:pt>
                <c:pt idx="624">
                  <c:v>0.1958</c:v>
                </c:pt>
                <c:pt idx="625">
                  <c:v>0.1958</c:v>
                </c:pt>
                <c:pt idx="626">
                  <c:v>0.19800000000000001</c:v>
                </c:pt>
                <c:pt idx="627">
                  <c:v>0.19800000000000001</c:v>
                </c:pt>
                <c:pt idx="628">
                  <c:v>0.19800000000000001</c:v>
                </c:pt>
                <c:pt idx="629">
                  <c:v>0.19800000000000001</c:v>
                </c:pt>
                <c:pt idx="630">
                  <c:v>0.19800000000000001</c:v>
                </c:pt>
                <c:pt idx="631">
                  <c:v>0.20019999999999999</c:v>
                </c:pt>
                <c:pt idx="632">
                  <c:v>0.20019999999999999</c:v>
                </c:pt>
                <c:pt idx="633">
                  <c:v>0.20019999999999999</c:v>
                </c:pt>
                <c:pt idx="634">
                  <c:v>0.20019999999999999</c:v>
                </c:pt>
                <c:pt idx="635">
                  <c:v>0.2024</c:v>
                </c:pt>
                <c:pt idx="636">
                  <c:v>0.2024</c:v>
                </c:pt>
                <c:pt idx="637">
                  <c:v>0.2024</c:v>
                </c:pt>
                <c:pt idx="638">
                  <c:v>0.2024</c:v>
                </c:pt>
                <c:pt idx="639">
                  <c:v>0.2024</c:v>
                </c:pt>
                <c:pt idx="640">
                  <c:v>0.2024</c:v>
                </c:pt>
                <c:pt idx="641">
                  <c:v>0.2024</c:v>
                </c:pt>
                <c:pt idx="642">
                  <c:v>0.2024</c:v>
                </c:pt>
                <c:pt idx="643">
                  <c:v>0.2024</c:v>
                </c:pt>
                <c:pt idx="644">
                  <c:v>0.2046</c:v>
                </c:pt>
                <c:pt idx="645">
                  <c:v>0.2046</c:v>
                </c:pt>
                <c:pt idx="646">
                  <c:v>0.2046</c:v>
                </c:pt>
                <c:pt idx="647">
                  <c:v>0.2046</c:v>
                </c:pt>
                <c:pt idx="648">
                  <c:v>0.2046</c:v>
                </c:pt>
                <c:pt idx="649">
                  <c:v>0.20680000000000001</c:v>
                </c:pt>
                <c:pt idx="650">
                  <c:v>0.20680000000000001</c:v>
                </c:pt>
                <c:pt idx="651">
                  <c:v>0.20680000000000001</c:v>
                </c:pt>
                <c:pt idx="652">
                  <c:v>0.20680000000000001</c:v>
                </c:pt>
                <c:pt idx="653">
                  <c:v>0.20680000000000001</c:v>
                </c:pt>
                <c:pt idx="654">
                  <c:v>0.20899999999999999</c:v>
                </c:pt>
                <c:pt idx="655">
                  <c:v>0.20899999999999999</c:v>
                </c:pt>
                <c:pt idx="656">
                  <c:v>0.20899999999999999</c:v>
                </c:pt>
                <c:pt idx="657">
                  <c:v>0.20899999999999999</c:v>
                </c:pt>
                <c:pt idx="658">
                  <c:v>0.2112</c:v>
                </c:pt>
                <c:pt idx="659">
                  <c:v>0.2112</c:v>
                </c:pt>
                <c:pt idx="660">
                  <c:v>0.2112</c:v>
                </c:pt>
                <c:pt idx="661">
                  <c:v>0.2112</c:v>
                </c:pt>
                <c:pt idx="662">
                  <c:v>0.2112</c:v>
                </c:pt>
                <c:pt idx="663">
                  <c:v>0.2112</c:v>
                </c:pt>
                <c:pt idx="664">
                  <c:v>0.2112</c:v>
                </c:pt>
                <c:pt idx="665">
                  <c:v>0.21340000000000001</c:v>
                </c:pt>
              </c:numCache>
            </c:numRef>
          </c:xVal>
          <c:yVal>
            <c:numRef>
              <c:f>'CWR  C1-C7'!$J$3:$J$668</c:f>
              <c:numCache>
                <c:formatCode>General</c:formatCode>
                <c:ptCount val="666"/>
                <c:pt idx="0">
                  <c:v>0</c:v>
                </c:pt>
                <c:pt idx="1">
                  <c:v>29.765736</c:v>
                </c:pt>
                <c:pt idx="2">
                  <c:v>29.765736</c:v>
                </c:pt>
                <c:pt idx="3">
                  <c:v>30.102072</c:v>
                </c:pt>
                <c:pt idx="4">
                  <c:v>30.102072</c:v>
                </c:pt>
                <c:pt idx="5">
                  <c:v>30.270240000000001</c:v>
                </c:pt>
                <c:pt idx="6">
                  <c:v>30.102072</c:v>
                </c:pt>
                <c:pt idx="7">
                  <c:v>30.438407999999999</c:v>
                </c:pt>
                <c:pt idx="8">
                  <c:v>30.438407999999999</c:v>
                </c:pt>
                <c:pt idx="9">
                  <c:v>30.438407999999999</c:v>
                </c:pt>
                <c:pt idx="10">
                  <c:v>30.606576</c:v>
                </c:pt>
                <c:pt idx="11">
                  <c:v>30.606576</c:v>
                </c:pt>
                <c:pt idx="12">
                  <c:v>30.774743999999998</c:v>
                </c:pt>
                <c:pt idx="13">
                  <c:v>30.942912</c:v>
                </c:pt>
                <c:pt idx="14">
                  <c:v>30.942912</c:v>
                </c:pt>
                <c:pt idx="15">
                  <c:v>31.111080000000001</c:v>
                </c:pt>
                <c:pt idx="16">
                  <c:v>31.279247999999999</c:v>
                </c:pt>
                <c:pt idx="17">
                  <c:v>31.279247999999999</c:v>
                </c:pt>
                <c:pt idx="18">
                  <c:v>31.279247999999999</c:v>
                </c:pt>
                <c:pt idx="19">
                  <c:v>31.447416</c:v>
                </c:pt>
                <c:pt idx="20">
                  <c:v>31.615583999999998</c:v>
                </c:pt>
                <c:pt idx="21">
                  <c:v>31.615583999999998</c:v>
                </c:pt>
                <c:pt idx="22">
                  <c:v>31.615583999999998</c:v>
                </c:pt>
                <c:pt idx="23">
                  <c:v>31.783752</c:v>
                </c:pt>
                <c:pt idx="24">
                  <c:v>31.951920000000001</c:v>
                </c:pt>
                <c:pt idx="25">
                  <c:v>31.951920000000001</c:v>
                </c:pt>
                <c:pt idx="26">
                  <c:v>31.951920000000001</c:v>
                </c:pt>
                <c:pt idx="27">
                  <c:v>32.120088000000003</c:v>
                </c:pt>
                <c:pt idx="28">
                  <c:v>32.456423999999998</c:v>
                </c:pt>
                <c:pt idx="29">
                  <c:v>32.456423999999998</c:v>
                </c:pt>
                <c:pt idx="30">
                  <c:v>32.456423999999998</c:v>
                </c:pt>
                <c:pt idx="31">
                  <c:v>32.624592</c:v>
                </c:pt>
                <c:pt idx="32">
                  <c:v>32.792760000000001</c:v>
                </c:pt>
                <c:pt idx="33">
                  <c:v>32.792760000000001</c:v>
                </c:pt>
                <c:pt idx="34">
                  <c:v>32.960928000000003</c:v>
                </c:pt>
                <c:pt idx="35">
                  <c:v>32.960928000000003</c:v>
                </c:pt>
                <c:pt idx="36">
                  <c:v>33.129095999999997</c:v>
                </c:pt>
                <c:pt idx="37">
                  <c:v>33.297263999999998</c:v>
                </c:pt>
                <c:pt idx="38">
                  <c:v>33.297263999999998</c:v>
                </c:pt>
                <c:pt idx="39">
                  <c:v>33.465432</c:v>
                </c:pt>
                <c:pt idx="40">
                  <c:v>33.633600000000001</c:v>
                </c:pt>
                <c:pt idx="41">
                  <c:v>33.633600000000001</c:v>
                </c:pt>
                <c:pt idx="42">
                  <c:v>33.801768000000003</c:v>
                </c:pt>
                <c:pt idx="43">
                  <c:v>33.969935999999997</c:v>
                </c:pt>
                <c:pt idx="44">
                  <c:v>33.969935999999997</c:v>
                </c:pt>
                <c:pt idx="45">
                  <c:v>34.138103999999998</c:v>
                </c:pt>
                <c:pt idx="46">
                  <c:v>34.306272</c:v>
                </c:pt>
                <c:pt idx="47">
                  <c:v>34.474440000000001</c:v>
                </c:pt>
                <c:pt idx="48">
                  <c:v>34.306272</c:v>
                </c:pt>
                <c:pt idx="49">
                  <c:v>34.474440000000001</c:v>
                </c:pt>
                <c:pt idx="50">
                  <c:v>34.642608000000003</c:v>
                </c:pt>
                <c:pt idx="51">
                  <c:v>34.978943999999998</c:v>
                </c:pt>
                <c:pt idx="52">
                  <c:v>34.642608000000003</c:v>
                </c:pt>
                <c:pt idx="53">
                  <c:v>34.642608000000003</c:v>
                </c:pt>
                <c:pt idx="54">
                  <c:v>34.642608000000003</c:v>
                </c:pt>
                <c:pt idx="55">
                  <c:v>35.819783999999999</c:v>
                </c:pt>
                <c:pt idx="56">
                  <c:v>36.660623999999999</c:v>
                </c:pt>
                <c:pt idx="57">
                  <c:v>36.996960000000001</c:v>
                </c:pt>
                <c:pt idx="58">
                  <c:v>37.165128000000003</c:v>
                </c:pt>
                <c:pt idx="59">
                  <c:v>37.501463999999999</c:v>
                </c:pt>
                <c:pt idx="60">
                  <c:v>37.669632</c:v>
                </c:pt>
                <c:pt idx="61">
                  <c:v>37.837800000000001</c:v>
                </c:pt>
                <c:pt idx="62">
                  <c:v>38.174135999999997</c:v>
                </c:pt>
                <c:pt idx="63">
                  <c:v>38.510472</c:v>
                </c:pt>
                <c:pt idx="64">
                  <c:v>38.678640000000001</c:v>
                </c:pt>
                <c:pt idx="65">
                  <c:v>38.846808000000003</c:v>
                </c:pt>
                <c:pt idx="66">
                  <c:v>39.351312</c:v>
                </c:pt>
                <c:pt idx="67">
                  <c:v>39.519480000000001</c:v>
                </c:pt>
                <c:pt idx="68">
                  <c:v>39.855815999999997</c:v>
                </c:pt>
                <c:pt idx="69">
                  <c:v>40.192152</c:v>
                </c:pt>
                <c:pt idx="70">
                  <c:v>40.360320000000002</c:v>
                </c:pt>
                <c:pt idx="71">
                  <c:v>40.864823999999999</c:v>
                </c:pt>
                <c:pt idx="72">
                  <c:v>41.201160000000002</c:v>
                </c:pt>
                <c:pt idx="73">
                  <c:v>41.369328000000003</c:v>
                </c:pt>
                <c:pt idx="74">
                  <c:v>41.873832</c:v>
                </c:pt>
                <c:pt idx="75">
                  <c:v>42.378335999999997</c:v>
                </c:pt>
                <c:pt idx="76">
                  <c:v>42.714672</c:v>
                </c:pt>
                <c:pt idx="77">
                  <c:v>43.051008000000003</c:v>
                </c:pt>
                <c:pt idx="78">
                  <c:v>43.555512</c:v>
                </c:pt>
                <c:pt idx="79">
                  <c:v>43.891848000000003</c:v>
                </c:pt>
                <c:pt idx="80">
                  <c:v>44.228183999999999</c:v>
                </c:pt>
                <c:pt idx="81">
                  <c:v>44.564520000000002</c:v>
                </c:pt>
                <c:pt idx="82">
                  <c:v>44.900855999999997</c:v>
                </c:pt>
                <c:pt idx="83">
                  <c:v>45.405360000000002</c:v>
                </c:pt>
                <c:pt idx="84">
                  <c:v>45.741695999999997</c:v>
                </c:pt>
                <c:pt idx="85">
                  <c:v>46.078032</c:v>
                </c:pt>
                <c:pt idx="86">
                  <c:v>46.414368000000003</c:v>
                </c:pt>
                <c:pt idx="87">
                  <c:v>46.918872</c:v>
                </c:pt>
                <c:pt idx="88">
                  <c:v>47.255208000000003</c:v>
                </c:pt>
                <c:pt idx="89">
                  <c:v>47.591543999999999</c:v>
                </c:pt>
                <c:pt idx="90">
                  <c:v>47.927880000000002</c:v>
                </c:pt>
                <c:pt idx="91">
                  <c:v>48.264215999999998</c:v>
                </c:pt>
                <c:pt idx="92">
                  <c:v>48.768720000000002</c:v>
                </c:pt>
                <c:pt idx="93">
                  <c:v>49.105055999999998</c:v>
                </c:pt>
                <c:pt idx="94">
                  <c:v>49.609560000000002</c:v>
                </c:pt>
                <c:pt idx="95">
                  <c:v>49.777728000000003</c:v>
                </c:pt>
                <c:pt idx="96">
                  <c:v>50.282232</c:v>
                </c:pt>
                <c:pt idx="97">
                  <c:v>50.618568000000003</c:v>
                </c:pt>
                <c:pt idx="98">
                  <c:v>50.954903999999999</c:v>
                </c:pt>
                <c:pt idx="99">
                  <c:v>51.291240000000002</c:v>
                </c:pt>
                <c:pt idx="100">
                  <c:v>52.132080000000002</c:v>
                </c:pt>
                <c:pt idx="101">
                  <c:v>52.468415999999998</c:v>
                </c:pt>
                <c:pt idx="102">
                  <c:v>52.972920000000002</c:v>
                </c:pt>
                <c:pt idx="103">
                  <c:v>53.309255999999998</c:v>
                </c:pt>
                <c:pt idx="104">
                  <c:v>53.813760000000002</c:v>
                </c:pt>
                <c:pt idx="105">
                  <c:v>53.813760000000002</c:v>
                </c:pt>
                <c:pt idx="106">
                  <c:v>54.318263999999999</c:v>
                </c:pt>
                <c:pt idx="107">
                  <c:v>54.822768000000003</c:v>
                </c:pt>
                <c:pt idx="108">
                  <c:v>56.504447999999996</c:v>
                </c:pt>
                <c:pt idx="109">
                  <c:v>58.354295999999998</c:v>
                </c:pt>
                <c:pt idx="110">
                  <c:v>59.531472000000001</c:v>
                </c:pt>
                <c:pt idx="111">
                  <c:v>61.044983999999999</c:v>
                </c:pt>
                <c:pt idx="112">
                  <c:v>62.222160000000002</c:v>
                </c:pt>
                <c:pt idx="113">
                  <c:v>63.735672000000001</c:v>
                </c:pt>
                <c:pt idx="114">
                  <c:v>65.585520000000002</c:v>
                </c:pt>
                <c:pt idx="115">
                  <c:v>67.099031999999994</c:v>
                </c:pt>
                <c:pt idx="116">
                  <c:v>68.612544</c:v>
                </c:pt>
                <c:pt idx="117">
                  <c:v>70.462391999999994</c:v>
                </c:pt>
                <c:pt idx="118">
                  <c:v>72.480407999999997</c:v>
                </c:pt>
                <c:pt idx="119">
                  <c:v>74.162087999999997</c:v>
                </c:pt>
                <c:pt idx="120">
                  <c:v>73.153080000000003</c:v>
                </c:pt>
                <c:pt idx="121">
                  <c:v>71.975904</c:v>
                </c:pt>
                <c:pt idx="122">
                  <c:v>69.789720000000003</c:v>
                </c:pt>
                <c:pt idx="123">
                  <c:v>68.948880000000003</c:v>
                </c:pt>
                <c:pt idx="124">
                  <c:v>76.684607999999997</c:v>
                </c:pt>
                <c:pt idx="125">
                  <c:v>78.366287999999997</c:v>
                </c:pt>
                <c:pt idx="126">
                  <c:v>80.552471999999995</c:v>
                </c:pt>
                <c:pt idx="127">
                  <c:v>82.738656000000006</c:v>
                </c:pt>
                <c:pt idx="128">
                  <c:v>84.756671999999995</c:v>
                </c:pt>
                <c:pt idx="129">
                  <c:v>86.942856000000006</c:v>
                </c:pt>
                <c:pt idx="130">
                  <c:v>89.129040000000003</c:v>
                </c:pt>
                <c:pt idx="131">
                  <c:v>90.978887999999998</c:v>
                </c:pt>
                <c:pt idx="132">
                  <c:v>93.165071999999995</c:v>
                </c:pt>
                <c:pt idx="133">
                  <c:v>95.183087999999998</c:v>
                </c:pt>
                <c:pt idx="134">
                  <c:v>97.369271999999995</c:v>
                </c:pt>
                <c:pt idx="135">
                  <c:v>99.555456000000007</c:v>
                </c:pt>
                <c:pt idx="136">
                  <c:v>101.74164</c:v>
                </c:pt>
                <c:pt idx="137">
                  <c:v>103.75965600000001</c:v>
                </c:pt>
                <c:pt idx="138">
                  <c:v>106.114008</c:v>
                </c:pt>
                <c:pt idx="139">
                  <c:v>108.300192</c:v>
                </c:pt>
                <c:pt idx="140">
                  <c:v>110.654544</c:v>
                </c:pt>
                <c:pt idx="141">
                  <c:v>112.840728</c:v>
                </c:pt>
                <c:pt idx="142">
                  <c:v>114.858744</c:v>
                </c:pt>
                <c:pt idx="143">
                  <c:v>117.21309599999999</c:v>
                </c:pt>
                <c:pt idx="144">
                  <c:v>120.24012</c:v>
                </c:pt>
                <c:pt idx="145">
                  <c:v>122.930808</c:v>
                </c:pt>
                <c:pt idx="146">
                  <c:v>125.62149599999999</c:v>
                </c:pt>
                <c:pt idx="147">
                  <c:v>127.975848</c:v>
                </c:pt>
                <c:pt idx="148">
                  <c:v>130.66653600000001</c:v>
                </c:pt>
                <c:pt idx="149">
                  <c:v>133.18905599999999</c:v>
                </c:pt>
                <c:pt idx="150">
                  <c:v>135.543408</c:v>
                </c:pt>
                <c:pt idx="151">
                  <c:v>137.89776000000001</c:v>
                </c:pt>
                <c:pt idx="152">
                  <c:v>140.42027999999999</c:v>
                </c:pt>
                <c:pt idx="153">
                  <c:v>142.774632</c:v>
                </c:pt>
                <c:pt idx="154">
                  <c:v>144.96081599999999</c:v>
                </c:pt>
                <c:pt idx="155">
                  <c:v>146.810664</c:v>
                </c:pt>
                <c:pt idx="156">
                  <c:v>148.492344</c:v>
                </c:pt>
                <c:pt idx="157">
                  <c:v>150.51035999999999</c:v>
                </c:pt>
                <c:pt idx="158">
                  <c:v>152.864712</c:v>
                </c:pt>
                <c:pt idx="159">
                  <c:v>155.38723200000001</c:v>
                </c:pt>
                <c:pt idx="160">
                  <c:v>158.24608799999999</c:v>
                </c:pt>
                <c:pt idx="161">
                  <c:v>160.93677600000001</c:v>
                </c:pt>
                <c:pt idx="162">
                  <c:v>163.627464</c:v>
                </c:pt>
                <c:pt idx="163">
                  <c:v>166.48632000000001</c:v>
                </c:pt>
                <c:pt idx="164">
                  <c:v>169.51334399999999</c:v>
                </c:pt>
                <c:pt idx="165">
                  <c:v>172.87670399999999</c:v>
                </c:pt>
                <c:pt idx="166">
                  <c:v>176.07189600000001</c:v>
                </c:pt>
                <c:pt idx="167">
                  <c:v>179.43525600000001</c:v>
                </c:pt>
                <c:pt idx="168">
                  <c:v>182.79861600000001</c:v>
                </c:pt>
                <c:pt idx="169">
                  <c:v>186.33014399999999</c:v>
                </c:pt>
                <c:pt idx="170">
                  <c:v>189.69350399999999</c:v>
                </c:pt>
                <c:pt idx="171">
                  <c:v>192.88869600000001</c:v>
                </c:pt>
                <c:pt idx="172">
                  <c:v>195.91571999999999</c:v>
                </c:pt>
                <c:pt idx="173">
                  <c:v>199.11091200000001</c:v>
                </c:pt>
                <c:pt idx="174">
                  <c:v>202.306104</c:v>
                </c:pt>
                <c:pt idx="175">
                  <c:v>205.501296</c:v>
                </c:pt>
                <c:pt idx="176">
                  <c:v>209.03282400000001</c:v>
                </c:pt>
                <c:pt idx="177">
                  <c:v>212.56435200000001</c:v>
                </c:pt>
                <c:pt idx="178">
                  <c:v>216.09587999999999</c:v>
                </c:pt>
                <c:pt idx="179">
                  <c:v>219.45923999999999</c:v>
                </c:pt>
                <c:pt idx="180">
                  <c:v>222.990768</c:v>
                </c:pt>
                <c:pt idx="181">
                  <c:v>226.69046399999999</c:v>
                </c:pt>
                <c:pt idx="182">
                  <c:v>230.221992</c:v>
                </c:pt>
                <c:pt idx="183">
                  <c:v>233.92168799999999</c:v>
                </c:pt>
                <c:pt idx="184">
                  <c:v>237.95771999999999</c:v>
                </c:pt>
                <c:pt idx="185">
                  <c:v>241.82558399999999</c:v>
                </c:pt>
                <c:pt idx="186">
                  <c:v>245.52528000000001</c:v>
                </c:pt>
                <c:pt idx="187">
                  <c:v>249.56131199999999</c:v>
                </c:pt>
                <c:pt idx="188">
                  <c:v>253.42917600000001</c:v>
                </c:pt>
                <c:pt idx="189">
                  <c:v>257.29703999999998</c:v>
                </c:pt>
                <c:pt idx="190">
                  <c:v>260.996736</c:v>
                </c:pt>
                <c:pt idx="191">
                  <c:v>264.8646</c:v>
                </c:pt>
                <c:pt idx="192">
                  <c:v>268.56429600000001</c:v>
                </c:pt>
                <c:pt idx="193">
                  <c:v>271.92765600000001</c:v>
                </c:pt>
                <c:pt idx="194">
                  <c:v>275.79552000000001</c:v>
                </c:pt>
                <c:pt idx="195">
                  <c:v>279.32704799999999</c:v>
                </c:pt>
                <c:pt idx="196">
                  <c:v>283.19491199999999</c:v>
                </c:pt>
                <c:pt idx="197">
                  <c:v>286.89460800000001</c:v>
                </c:pt>
                <c:pt idx="198">
                  <c:v>290.762472</c:v>
                </c:pt>
                <c:pt idx="199">
                  <c:v>294.79850399999998</c:v>
                </c:pt>
                <c:pt idx="200">
                  <c:v>298.4982</c:v>
                </c:pt>
                <c:pt idx="201">
                  <c:v>302.36606399999999</c:v>
                </c:pt>
                <c:pt idx="202">
                  <c:v>306.23392799999999</c:v>
                </c:pt>
                <c:pt idx="203">
                  <c:v>310.10179199999999</c:v>
                </c:pt>
                <c:pt idx="204">
                  <c:v>313.96965599999999</c:v>
                </c:pt>
                <c:pt idx="205">
                  <c:v>318.00568800000002</c:v>
                </c:pt>
                <c:pt idx="206">
                  <c:v>321.87355200000002</c:v>
                </c:pt>
                <c:pt idx="207">
                  <c:v>325.74141600000002</c:v>
                </c:pt>
                <c:pt idx="208">
                  <c:v>329.94561599999997</c:v>
                </c:pt>
                <c:pt idx="209">
                  <c:v>333.81348000000003</c:v>
                </c:pt>
                <c:pt idx="210">
                  <c:v>337.849512</c:v>
                </c:pt>
                <c:pt idx="211">
                  <c:v>341.717376</c:v>
                </c:pt>
                <c:pt idx="212">
                  <c:v>345.92157600000002</c:v>
                </c:pt>
                <c:pt idx="213">
                  <c:v>349.95760799999999</c:v>
                </c:pt>
                <c:pt idx="214">
                  <c:v>353.99364000000003</c:v>
                </c:pt>
                <c:pt idx="215">
                  <c:v>358.19783999999999</c:v>
                </c:pt>
                <c:pt idx="216">
                  <c:v>362.06570399999998</c:v>
                </c:pt>
                <c:pt idx="217">
                  <c:v>366.269904</c:v>
                </c:pt>
                <c:pt idx="218">
                  <c:v>370.64227199999999</c:v>
                </c:pt>
                <c:pt idx="219">
                  <c:v>374.67830400000003</c:v>
                </c:pt>
                <c:pt idx="220">
                  <c:v>378.88250399999998</c:v>
                </c:pt>
                <c:pt idx="221">
                  <c:v>383.086704</c:v>
                </c:pt>
                <c:pt idx="222">
                  <c:v>387.29090400000001</c:v>
                </c:pt>
                <c:pt idx="223">
                  <c:v>391.49510400000003</c:v>
                </c:pt>
                <c:pt idx="224">
                  <c:v>395.86747200000002</c:v>
                </c:pt>
                <c:pt idx="225">
                  <c:v>400.23984000000002</c:v>
                </c:pt>
                <c:pt idx="226">
                  <c:v>404.61220800000001</c:v>
                </c:pt>
                <c:pt idx="227">
                  <c:v>408.984576</c:v>
                </c:pt>
                <c:pt idx="228">
                  <c:v>413.356944</c:v>
                </c:pt>
                <c:pt idx="229">
                  <c:v>417.89747999999997</c:v>
                </c:pt>
                <c:pt idx="230">
                  <c:v>422.26984800000002</c:v>
                </c:pt>
                <c:pt idx="231">
                  <c:v>426.30588</c:v>
                </c:pt>
                <c:pt idx="232">
                  <c:v>430.173744</c:v>
                </c:pt>
                <c:pt idx="233">
                  <c:v>434.041608</c:v>
                </c:pt>
                <c:pt idx="234">
                  <c:v>438.07763999999997</c:v>
                </c:pt>
                <c:pt idx="235">
                  <c:v>441.94550400000003</c:v>
                </c:pt>
                <c:pt idx="236">
                  <c:v>445.81336800000003</c:v>
                </c:pt>
                <c:pt idx="237">
                  <c:v>449.68123200000002</c:v>
                </c:pt>
                <c:pt idx="238">
                  <c:v>453.38092799999998</c:v>
                </c:pt>
                <c:pt idx="239">
                  <c:v>457.24879199999998</c:v>
                </c:pt>
                <c:pt idx="240">
                  <c:v>461.45299199999999</c:v>
                </c:pt>
                <c:pt idx="241">
                  <c:v>464.98451999999997</c:v>
                </c:pt>
                <c:pt idx="242">
                  <c:v>468.51604800000001</c:v>
                </c:pt>
                <c:pt idx="243">
                  <c:v>472.21574399999997</c:v>
                </c:pt>
                <c:pt idx="244">
                  <c:v>475.74727200000001</c:v>
                </c:pt>
                <c:pt idx="245">
                  <c:v>479.27879999999999</c:v>
                </c:pt>
                <c:pt idx="246">
                  <c:v>482.81032800000003</c:v>
                </c:pt>
                <c:pt idx="247">
                  <c:v>486.17368800000003</c:v>
                </c:pt>
                <c:pt idx="248">
                  <c:v>489.36887999999999</c:v>
                </c:pt>
                <c:pt idx="249">
                  <c:v>492.73223999999999</c:v>
                </c:pt>
                <c:pt idx="250">
                  <c:v>495.75926399999997</c:v>
                </c:pt>
                <c:pt idx="251">
                  <c:v>498.78628800000001</c:v>
                </c:pt>
                <c:pt idx="252">
                  <c:v>501.98147999999998</c:v>
                </c:pt>
                <c:pt idx="253">
                  <c:v>505.176672</c:v>
                </c:pt>
                <c:pt idx="254">
                  <c:v>508.37186400000002</c:v>
                </c:pt>
                <c:pt idx="255">
                  <c:v>511.06255199999998</c:v>
                </c:pt>
                <c:pt idx="256">
                  <c:v>514.257744</c:v>
                </c:pt>
                <c:pt idx="257">
                  <c:v>516.94843200000003</c:v>
                </c:pt>
                <c:pt idx="258">
                  <c:v>519.97545600000001</c:v>
                </c:pt>
                <c:pt idx="259">
                  <c:v>522.83431199999995</c:v>
                </c:pt>
                <c:pt idx="260">
                  <c:v>525.69316800000001</c:v>
                </c:pt>
                <c:pt idx="261">
                  <c:v>528.720192</c:v>
                </c:pt>
                <c:pt idx="262">
                  <c:v>531.41088000000002</c:v>
                </c:pt>
                <c:pt idx="263">
                  <c:v>533.76523199999997</c:v>
                </c:pt>
                <c:pt idx="264">
                  <c:v>536.79225599999995</c:v>
                </c:pt>
                <c:pt idx="265">
                  <c:v>539.14660800000001</c:v>
                </c:pt>
                <c:pt idx="266">
                  <c:v>541.50095999999996</c:v>
                </c:pt>
                <c:pt idx="267">
                  <c:v>544.19164799999999</c:v>
                </c:pt>
                <c:pt idx="268">
                  <c:v>546.54600000000005</c:v>
                </c:pt>
                <c:pt idx="269">
                  <c:v>549.23668799999996</c:v>
                </c:pt>
                <c:pt idx="270">
                  <c:v>551.59104000000002</c:v>
                </c:pt>
                <c:pt idx="271">
                  <c:v>553.94539199999997</c:v>
                </c:pt>
                <c:pt idx="272">
                  <c:v>556.46791199999996</c:v>
                </c:pt>
                <c:pt idx="273">
                  <c:v>558.65409599999998</c:v>
                </c:pt>
                <c:pt idx="274">
                  <c:v>561.17661599999997</c:v>
                </c:pt>
                <c:pt idx="275">
                  <c:v>563.53096800000003</c:v>
                </c:pt>
                <c:pt idx="276">
                  <c:v>565.71715200000006</c:v>
                </c:pt>
                <c:pt idx="277">
                  <c:v>567.73516800000004</c:v>
                </c:pt>
                <c:pt idx="278">
                  <c:v>569.92135199999996</c:v>
                </c:pt>
                <c:pt idx="279">
                  <c:v>572.10753599999998</c:v>
                </c:pt>
                <c:pt idx="280">
                  <c:v>574.29372000000001</c:v>
                </c:pt>
                <c:pt idx="281">
                  <c:v>576.47990400000003</c:v>
                </c:pt>
                <c:pt idx="282">
                  <c:v>578.32975199999998</c:v>
                </c:pt>
                <c:pt idx="283">
                  <c:v>580.51593600000001</c:v>
                </c:pt>
                <c:pt idx="284">
                  <c:v>582.70212000000004</c:v>
                </c:pt>
                <c:pt idx="285">
                  <c:v>584.72013600000002</c:v>
                </c:pt>
                <c:pt idx="286">
                  <c:v>587.07448799999997</c:v>
                </c:pt>
                <c:pt idx="287">
                  <c:v>588.92433600000004</c:v>
                </c:pt>
                <c:pt idx="288">
                  <c:v>590.94235200000003</c:v>
                </c:pt>
                <c:pt idx="289">
                  <c:v>593.12853600000005</c:v>
                </c:pt>
                <c:pt idx="290">
                  <c:v>594.81021599999997</c:v>
                </c:pt>
                <c:pt idx="291">
                  <c:v>596.99639999999999</c:v>
                </c:pt>
                <c:pt idx="292">
                  <c:v>598.67808000000002</c:v>
                </c:pt>
                <c:pt idx="293">
                  <c:v>600.69609600000001</c:v>
                </c:pt>
                <c:pt idx="294">
                  <c:v>602.714112</c:v>
                </c:pt>
                <c:pt idx="295">
                  <c:v>604.39579200000003</c:v>
                </c:pt>
                <c:pt idx="296">
                  <c:v>606.24563999999998</c:v>
                </c:pt>
                <c:pt idx="297">
                  <c:v>608.09548800000005</c:v>
                </c:pt>
                <c:pt idx="298">
                  <c:v>610.11350400000003</c:v>
                </c:pt>
                <c:pt idx="299">
                  <c:v>611.79518399999995</c:v>
                </c:pt>
                <c:pt idx="300">
                  <c:v>613.47686399999998</c:v>
                </c:pt>
                <c:pt idx="301">
                  <c:v>614.99037599999997</c:v>
                </c:pt>
                <c:pt idx="302">
                  <c:v>616.33572000000004</c:v>
                </c:pt>
                <c:pt idx="303">
                  <c:v>617.68106399999999</c:v>
                </c:pt>
                <c:pt idx="304">
                  <c:v>619.02640799999995</c:v>
                </c:pt>
                <c:pt idx="305">
                  <c:v>619.86724800000002</c:v>
                </c:pt>
                <c:pt idx="306">
                  <c:v>620.87625600000001</c:v>
                </c:pt>
                <c:pt idx="307">
                  <c:v>622.22159999999997</c:v>
                </c:pt>
                <c:pt idx="308">
                  <c:v>623.56694400000003</c:v>
                </c:pt>
                <c:pt idx="309">
                  <c:v>624.40778399999999</c:v>
                </c:pt>
                <c:pt idx="310">
                  <c:v>625.58496000000002</c:v>
                </c:pt>
                <c:pt idx="311">
                  <c:v>626.42579999999998</c:v>
                </c:pt>
                <c:pt idx="312">
                  <c:v>626.42579999999998</c:v>
                </c:pt>
                <c:pt idx="313">
                  <c:v>625.08045600000003</c:v>
                </c:pt>
                <c:pt idx="314">
                  <c:v>623.56694400000003</c:v>
                </c:pt>
                <c:pt idx="315">
                  <c:v>623.56694400000003</c:v>
                </c:pt>
                <c:pt idx="316">
                  <c:v>624.23961599999996</c:v>
                </c:pt>
                <c:pt idx="317">
                  <c:v>623.398776</c:v>
                </c:pt>
                <c:pt idx="318">
                  <c:v>624.91228799999999</c:v>
                </c:pt>
                <c:pt idx="319">
                  <c:v>627.60297600000001</c:v>
                </c:pt>
                <c:pt idx="320">
                  <c:v>629.28465600000004</c:v>
                </c:pt>
                <c:pt idx="321">
                  <c:v>629.95732799999996</c:v>
                </c:pt>
                <c:pt idx="322">
                  <c:v>630.29366400000004</c:v>
                </c:pt>
                <c:pt idx="323">
                  <c:v>631.30267200000003</c:v>
                </c:pt>
                <c:pt idx="324">
                  <c:v>632.64801599999998</c:v>
                </c:pt>
                <c:pt idx="325">
                  <c:v>633.32068800000002</c:v>
                </c:pt>
                <c:pt idx="326">
                  <c:v>633.15251999999998</c:v>
                </c:pt>
                <c:pt idx="327">
                  <c:v>630.96633599999996</c:v>
                </c:pt>
                <c:pt idx="328">
                  <c:v>629.620992</c:v>
                </c:pt>
                <c:pt idx="329">
                  <c:v>630.79816800000003</c:v>
                </c:pt>
                <c:pt idx="330">
                  <c:v>632.98435199999994</c:v>
                </c:pt>
                <c:pt idx="331">
                  <c:v>634.49786400000005</c:v>
                </c:pt>
                <c:pt idx="332">
                  <c:v>635.00236800000005</c:v>
                </c:pt>
                <c:pt idx="333">
                  <c:v>633.65702399999998</c:v>
                </c:pt>
                <c:pt idx="334">
                  <c:v>633.32068800000002</c:v>
                </c:pt>
                <c:pt idx="335">
                  <c:v>634.32969600000001</c:v>
                </c:pt>
                <c:pt idx="336">
                  <c:v>635.67503999999997</c:v>
                </c:pt>
                <c:pt idx="337">
                  <c:v>635.33870400000001</c:v>
                </c:pt>
                <c:pt idx="338">
                  <c:v>634.49786400000005</c:v>
                </c:pt>
                <c:pt idx="339">
                  <c:v>634.83420000000001</c:v>
                </c:pt>
                <c:pt idx="340">
                  <c:v>635.50687200000004</c:v>
                </c:pt>
                <c:pt idx="341">
                  <c:v>636.68404799999996</c:v>
                </c:pt>
                <c:pt idx="342">
                  <c:v>638.36572799999999</c:v>
                </c:pt>
                <c:pt idx="343">
                  <c:v>640.04740800000002</c:v>
                </c:pt>
                <c:pt idx="344">
                  <c:v>640.21557600000006</c:v>
                </c:pt>
                <c:pt idx="345">
                  <c:v>640.21557600000006</c:v>
                </c:pt>
                <c:pt idx="346">
                  <c:v>640.04740800000002</c:v>
                </c:pt>
                <c:pt idx="347">
                  <c:v>640.38374399999998</c:v>
                </c:pt>
                <c:pt idx="348">
                  <c:v>641.56092000000001</c:v>
                </c:pt>
                <c:pt idx="349">
                  <c:v>641.05641600000001</c:v>
                </c:pt>
                <c:pt idx="350">
                  <c:v>640.72008000000005</c:v>
                </c:pt>
                <c:pt idx="351">
                  <c:v>641.56092000000001</c:v>
                </c:pt>
                <c:pt idx="352">
                  <c:v>642.23359200000004</c:v>
                </c:pt>
                <c:pt idx="353">
                  <c:v>641.72908800000005</c:v>
                </c:pt>
                <c:pt idx="354">
                  <c:v>641.05641600000001</c:v>
                </c:pt>
                <c:pt idx="355">
                  <c:v>637.52488800000003</c:v>
                </c:pt>
                <c:pt idx="356">
                  <c:v>628.44381599999997</c:v>
                </c:pt>
                <c:pt idx="357">
                  <c:v>631.47083999999995</c:v>
                </c:pt>
                <c:pt idx="358">
                  <c:v>638.70206399999995</c:v>
                </c:pt>
                <c:pt idx="359">
                  <c:v>644.75611200000003</c:v>
                </c:pt>
                <c:pt idx="360">
                  <c:v>648.79214400000001</c:v>
                </c:pt>
                <c:pt idx="361">
                  <c:v>651.31466399999999</c:v>
                </c:pt>
                <c:pt idx="362">
                  <c:v>652.99634400000002</c:v>
                </c:pt>
                <c:pt idx="363">
                  <c:v>654.34168799999998</c:v>
                </c:pt>
                <c:pt idx="364">
                  <c:v>655.51886400000001</c:v>
                </c:pt>
                <c:pt idx="365">
                  <c:v>656.35970399999997</c:v>
                </c:pt>
                <c:pt idx="366">
                  <c:v>657.70504800000003</c:v>
                </c:pt>
                <c:pt idx="367">
                  <c:v>658.88222399999995</c:v>
                </c:pt>
                <c:pt idx="368">
                  <c:v>659.89123199999995</c:v>
                </c:pt>
                <c:pt idx="369">
                  <c:v>660.90024000000005</c:v>
                </c:pt>
                <c:pt idx="370">
                  <c:v>661.90924800000005</c:v>
                </c:pt>
                <c:pt idx="371">
                  <c:v>663.254592</c:v>
                </c:pt>
                <c:pt idx="372">
                  <c:v>664.09543199999996</c:v>
                </c:pt>
                <c:pt idx="373">
                  <c:v>665.10443999999995</c:v>
                </c:pt>
                <c:pt idx="374">
                  <c:v>666.11344799999995</c:v>
                </c:pt>
                <c:pt idx="375">
                  <c:v>666.95428800000002</c:v>
                </c:pt>
                <c:pt idx="376">
                  <c:v>668.13146400000005</c:v>
                </c:pt>
                <c:pt idx="377">
                  <c:v>669.30863999999997</c:v>
                </c:pt>
                <c:pt idx="378">
                  <c:v>669.981312</c:v>
                </c:pt>
                <c:pt idx="379">
                  <c:v>671.15848800000003</c:v>
                </c:pt>
                <c:pt idx="380">
                  <c:v>672.33566399999995</c:v>
                </c:pt>
                <c:pt idx="381">
                  <c:v>673.34467199999995</c:v>
                </c:pt>
                <c:pt idx="382">
                  <c:v>674.18551200000002</c:v>
                </c:pt>
                <c:pt idx="383">
                  <c:v>675.19452000000001</c:v>
                </c:pt>
                <c:pt idx="384">
                  <c:v>676.20352800000001</c:v>
                </c:pt>
                <c:pt idx="385">
                  <c:v>677.212536</c:v>
                </c:pt>
                <c:pt idx="386">
                  <c:v>678.22154399999999</c:v>
                </c:pt>
                <c:pt idx="387">
                  <c:v>679.23055199999999</c:v>
                </c:pt>
                <c:pt idx="388">
                  <c:v>679.90322400000002</c:v>
                </c:pt>
                <c:pt idx="389">
                  <c:v>681.08040000000005</c:v>
                </c:pt>
                <c:pt idx="390">
                  <c:v>681.92124000000001</c:v>
                </c:pt>
                <c:pt idx="391">
                  <c:v>682.93024800000001</c:v>
                </c:pt>
                <c:pt idx="392">
                  <c:v>683.939256</c:v>
                </c:pt>
                <c:pt idx="393">
                  <c:v>684.78009599999996</c:v>
                </c:pt>
                <c:pt idx="394">
                  <c:v>685.78910399999995</c:v>
                </c:pt>
                <c:pt idx="395">
                  <c:v>686.62994400000002</c:v>
                </c:pt>
                <c:pt idx="396">
                  <c:v>687.63895200000002</c:v>
                </c:pt>
                <c:pt idx="397">
                  <c:v>688.31162400000005</c:v>
                </c:pt>
                <c:pt idx="398">
                  <c:v>689.15246400000001</c:v>
                </c:pt>
                <c:pt idx="399">
                  <c:v>689.99330399999997</c:v>
                </c:pt>
                <c:pt idx="400">
                  <c:v>691.00231199999996</c:v>
                </c:pt>
                <c:pt idx="401">
                  <c:v>692.01131999999996</c:v>
                </c:pt>
                <c:pt idx="402">
                  <c:v>692.85216000000003</c:v>
                </c:pt>
                <c:pt idx="403">
                  <c:v>693.69299999999998</c:v>
                </c:pt>
                <c:pt idx="404">
                  <c:v>694.53384000000005</c:v>
                </c:pt>
                <c:pt idx="405">
                  <c:v>695.37468000000001</c:v>
                </c:pt>
                <c:pt idx="406">
                  <c:v>696.04735200000005</c:v>
                </c:pt>
                <c:pt idx="407">
                  <c:v>696.888192</c:v>
                </c:pt>
                <c:pt idx="408">
                  <c:v>697.8972</c:v>
                </c:pt>
                <c:pt idx="409">
                  <c:v>698.56987200000003</c:v>
                </c:pt>
                <c:pt idx="410">
                  <c:v>699.57888000000003</c:v>
                </c:pt>
                <c:pt idx="411">
                  <c:v>700.25155199999995</c:v>
                </c:pt>
                <c:pt idx="412">
                  <c:v>700.92422399999998</c:v>
                </c:pt>
                <c:pt idx="413">
                  <c:v>701.76506400000005</c:v>
                </c:pt>
                <c:pt idx="414">
                  <c:v>702.43773599999997</c:v>
                </c:pt>
                <c:pt idx="415">
                  <c:v>703.614912</c:v>
                </c:pt>
                <c:pt idx="416">
                  <c:v>704.119416</c:v>
                </c:pt>
                <c:pt idx="417">
                  <c:v>704.79208800000004</c:v>
                </c:pt>
                <c:pt idx="418">
                  <c:v>705.63292799999999</c:v>
                </c:pt>
                <c:pt idx="419">
                  <c:v>706.47376799999995</c:v>
                </c:pt>
                <c:pt idx="420">
                  <c:v>707.14643999999998</c:v>
                </c:pt>
                <c:pt idx="421">
                  <c:v>707.81911200000002</c:v>
                </c:pt>
                <c:pt idx="422">
                  <c:v>708.49178400000005</c:v>
                </c:pt>
                <c:pt idx="423">
                  <c:v>709.16445599999997</c:v>
                </c:pt>
                <c:pt idx="424">
                  <c:v>710.00529600000004</c:v>
                </c:pt>
                <c:pt idx="425">
                  <c:v>710.846136</c:v>
                </c:pt>
                <c:pt idx="426">
                  <c:v>711.51880800000004</c:v>
                </c:pt>
                <c:pt idx="427">
                  <c:v>712.19147999999996</c:v>
                </c:pt>
                <c:pt idx="428">
                  <c:v>712.86415199999999</c:v>
                </c:pt>
                <c:pt idx="429">
                  <c:v>713.53682400000002</c:v>
                </c:pt>
                <c:pt idx="430">
                  <c:v>714.37766399999998</c:v>
                </c:pt>
                <c:pt idx="431">
                  <c:v>715.05033600000002</c:v>
                </c:pt>
                <c:pt idx="432">
                  <c:v>715.72300800000005</c:v>
                </c:pt>
                <c:pt idx="433">
                  <c:v>716.39567999999997</c:v>
                </c:pt>
                <c:pt idx="434">
                  <c:v>717.068352</c:v>
                </c:pt>
                <c:pt idx="435">
                  <c:v>717.74102400000004</c:v>
                </c:pt>
                <c:pt idx="436">
                  <c:v>718.41369599999996</c:v>
                </c:pt>
                <c:pt idx="437">
                  <c:v>719.08636799999999</c:v>
                </c:pt>
                <c:pt idx="438">
                  <c:v>719.75904000000003</c:v>
                </c:pt>
                <c:pt idx="439">
                  <c:v>720.43171199999995</c:v>
                </c:pt>
                <c:pt idx="440">
                  <c:v>721.10438399999998</c:v>
                </c:pt>
                <c:pt idx="441">
                  <c:v>721.60888799999998</c:v>
                </c:pt>
                <c:pt idx="442">
                  <c:v>722.44972800000005</c:v>
                </c:pt>
                <c:pt idx="443">
                  <c:v>722.95423200000005</c:v>
                </c:pt>
                <c:pt idx="444">
                  <c:v>723.62690399999997</c:v>
                </c:pt>
                <c:pt idx="445">
                  <c:v>724.299576</c:v>
                </c:pt>
                <c:pt idx="446">
                  <c:v>724.80408</c:v>
                </c:pt>
                <c:pt idx="447">
                  <c:v>725.47675200000003</c:v>
                </c:pt>
                <c:pt idx="448">
                  <c:v>726.14942399999995</c:v>
                </c:pt>
                <c:pt idx="449">
                  <c:v>726.65392799999995</c:v>
                </c:pt>
                <c:pt idx="450">
                  <c:v>727.32659999999998</c:v>
                </c:pt>
                <c:pt idx="451">
                  <c:v>727.83110399999998</c:v>
                </c:pt>
                <c:pt idx="452">
                  <c:v>728.33560799999998</c:v>
                </c:pt>
                <c:pt idx="453">
                  <c:v>729.34461599999997</c:v>
                </c:pt>
                <c:pt idx="454">
                  <c:v>729.68095200000005</c:v>
                </c:pt>
                <c:pt idx="455">
                  <c:v>730.35362399999997</c:v>
                </c:pt>
                <c:pt idx="456">
                  <c:v>730.85812799999997</c:v>
                </c:pt>
                <c:pt idx="457">
                  <c:v>731.5308</c:v>
                </c:pt>
                <c:pt idx="458">
                  <c:v>732.035304</c:v>
                </c:pt>
                <c:pt idx="459">
                  <c:v>732.53980799999999</c:v>
                </c:pt>
                <c:pt idx="460">
                  <c:v>733.04431199999999</c:v>
                </c:pt>
                <c:pt idx="461">
                  <c:v>733.54881599999999</c:v>
                </c:pt>
                <c:pt idx="462">
                  <c:v>734.05331999999999</c:v>
                </c:pt>
                <c:pt idx="463">
                  <c:v>734.72599200000002</c:v>
                </c:pt>
                <c:pt idx="464">
                  <c:v>735.06232799999998</c:v>
                </c:pt>
                <c:pt idx="465">
                  <c:v>735.73500000000001</c:v>
                </c:pt>
                <c:pt idx="466">
                  <c:v>736.23950400000001</c:v>
                </c:pt>
                <c:pt idx="467">
                  <c:v>736.74400800000001</c:v>
                </c:pt>
                <c:pt idx="468">
                  <c:v>737.24851200000001</c:v>
                </c:pt>
                <c:pt idx="469">
                  <c:v>737.753016</c:v>
                </c:pt>
                <c:pt idx="470">
                  <c:v>738.42568800000004</c:v>
                </c:pt>
                <c:pt idx="471">
                  <c:v>738.762024</c:v>
                </c:pt>
                <c:pt idx="472">
                  <c:v>739.26652799999999</c:v>
                </c:pt>
                <c:pt idx="473">
                  <c:v>739.93920000000003</c:v>
                </c:pt>
                <c:pt idx="474">
                  <c:v>740.27553599999999</c:v>
                </c:pt>
                <c:pt idx="475">
                  <c:v>740.78003999999999</c:v>
                </c:pt>
                <c:pt idx="476">
                  <c:v>741.11637599999995</c:v>
                </c:pt>
                <c:pt idx="477">
                  <c:v>741.78904799999998</c:v>
                </c:pt>
                <c:pt idx="478">
                  <c:v>742.29355199999998</c:v>
                </c:pt>
                <c:pt idx="479">
                  <c:v>742.62988800000005</c:v>
                </c:pt>
                <c:pt idx="480">
                  <c:v>742.96622400000001</c:v>
                </c:pt>
                <c:pt idx="481">
                  <c:v>743.47072800000001</c:v>
                </c:pt>
                <c:pt idx="482">
                  <c:v>744.14340000000004</c:v>
                </c:pt>
                <c:pt idx="483">
                  <c:v>744.479736</c:v>
                </c:pt>
                <c:pt idx="484">
                  <c:v>744.98424</c:v>
                </c:pt>
                <c:pt idx="485">
                  <c:v>745.15240800000004</c:v>
                </c:pt>
                <c:pt idx="486">
                  <c:v>745.65691200000003</c:v>
                </c:pt>
                <c:pt idx="487">
                  <c:v>745.99324799999999</c:v>
                </c:pt>
                <c:pt idx="488">
                  <c:v>746.49775199999999</c:v>
                </c:pt>
                <c:pt idx="489">
                  <c:v>747.00225599999999</c:v>
                </c:pt>
                <c:pt idx="490">
                  <c:v>747.33859199999995</c:v>
                </c:pt>
                <c:pt idx="491">
                  <c:v>747.84309599999995</c:v>
                </c:pt>
                <c:pt idx="492">
                  <c:v>748.34760000000006</c:v>
                </c:pt>
                <c:pt idx="493">
                  <c:v>748.68393600000002</c:v>
                </c:pt>
                <c:pt idx="494">
                  <c:v>749.02027199999998</c:v>
                </c:pt>
                <c:pt idx="495">
                  <c:v>749.35660800000005</c:v>
                </c:pt>
                <c:pt idx="496">
                  <c:v>749.69294400000001</c:v>
                </c:pt>
                <c:pt idx="497">
                  <c:v>750.02927999999997</c:v>
                </c:pt>
                <c:pt idx="498">
                  <c:v>750.36561600000005</c:v>
                </c:pt>
                <c:pt idx="499">
                  <c:v>750.70195200000001</c:v>
                </c:pt>
                <c:pt idx="500">
                  <c:v>751.206456</c:v>
                </c:pt>
                <c:pt idx="501">
                  <c:v>751.37462400000004</c:v>
                </c:pt>
                <c:pt idx="502">
                  <c:v>751.87912800000004</c:v>
                </c:pt>
                <c:pt idx="503">
                  <c:v>752.38363200000003</c:v>
                </c:pt>
                <c:pt idx="504">
                  <c:v>752.55179999999996</c:v>
                </c:pt>
                <c:pt idx="505">
                  <c:v>752.88813600000003</c:v>
                </c:pt>
                <c:pt idx="506">
                  <c:v>753.72897599999999</c:v>
                </c:pt>
                <c:pt idx="507">
                  <c:v>753.89714400000003</c:v>
                </c:pt>
                <c:pt idx="508">
                  <c:v>754.06531199999995</c:v>
                </c:pt>
                <c:pt idx="509">
                  <c:v>754.56981599999995</c:v>
                </c:pt>
                <c:pt idx="510">
                  <c:v>755.07431999999994</c:v>
                </c:pt>
                <c:pt idx="511">
                  <c:v>755.24248799999998</c:v>
                </c:pt>
                <c:pt idx="512">
                  <c:v>755.57882400000005</c:v>
                </c:pt>
                <c:pt idx="513">
                  <c:v>755.91516000000001</c:v>
                </c:pt>
                <c:pt idx="514">
                  <c:v>756.08332800000005</c:v>
                </c:pt>
                <c:pt idx="515">
                  <c:v>756.41966400000001</c:v>
                </c:pt>
                <c:pt idx="516">
                  <c:v>756.75599999999997</c:v>
                </c:pt>
                <c:pt idx="517">
                  <c:v>756.92416800000001</c:v>
                </c:pt>
                <c:pt idx="518">
                  <c:v>757.26050399999997</c:v>
                </c:pt>
                <c:pt idx="519">
                  <c:v>757.42867200000001</c:v>
                </c:pt>
                <c:pt idx="520">
                  <c:v>757.933176</c:v>
                </c:pt>
                <c:pt idx="521">
                  <c:v>758.10134400000004</c:v>
                </c:pt>
                <c:pt idx="522">
                  <c:v>758.26951199999996</c:v>
                </c:pt>
                <c:pt idx="523">
                  <c:v>758.60584800000004</c:v>
                </c:pt>
                <c:pt idx="524">
                  <c:v>759.11035200000003</c:v>
                </c:pt>
                <c:pt idx="525">
                  <c:v>759.27851999999996</c:v>
                </c:pt>
                <c:pt idx="526">
                  <c:v>759.44668799999999</c:v>
                </c:pt>
                <c:pt idx="527">
                  <c:v>759.61485600000003</c:v>
                </c:pt>
                <c:pt idx="528">
                  <c:v>759.95119199999999</c:v>
                </c:pt>
                <c:pt idx="529">
                  <c:v>760.28752799999995</c:v>
                </c:pt>
                <c:pt idx="530">
                  <c:v>760.62386400000003</c:v>
                </c:pt>
                <c:pt idx="531">
                  <c:v>760.62386400000003</c:v>
                </c:pt>
                <c:pt idx="532">
                  <c:v>760.79203199999995</c:v>
                </c:pt>
                <c:pt idx="533">
                  <c:v>761.12836800000002</c:v>
                </c:pt>
                <c:pt idx="534">
                  <c:v>761.29653599999995</c:v>
                </c:pt>
                <c:pt idx="535">
                  <c:v>761.63287200000002</c:v>
                </c:pt>
                <c:pt idx="536">
                  <c:v>761.80103999999994</c:v>
                </c:pt>
                <c:pt idx="537">
                  <c:v>761.80103999999994</c:v>
                </c:pt>
                <c:pt idx="538">
                  <c:v>762.13737600000002</c:v>
                </c:pt>
                <c:pt idx="539">
                  <c:v>762.47371199999998</c:v>
                </c:pt>
                <c:pt idx="540">
                  <c:v>762.64188000000001</c:v>
                </c:pt>
                <c:pt idx="541">
                  <c:v>762.81004800000005</c:v>
                </c:pt>
                <c:pt idx="542">
                  <c:v>762.97821599999997</c:v>
                </c:pt>
                <c:pt idx="543">
                  <c:v>763.31455200000005</c:v>
                </c:pt>
                <c:pt idx="544">
                  <c:v>763.48271999999997</c:v>
                </c:pt>
                <c:pt idx="545">
                  <c:v>763.65088800000001</c:v>
                </c:pt>
                <c:pt idx="546">
                  <c:v>763.81905600000005</c:v>
                </c:pt>
                <c:pt idx="547">
                  <c:v>763.98722399999997</c:v>
                </c:pt>
                <c:pt idx="548">
                  <c:v>763.98722399999997</c:v>
                </c:pt>
                <c:pt idx="549">
                  <c:v>764.32356000000004</c:v>
                </c:pt>
                <c:pt idx="550">
                  <c:v>764.49172799999997</c:v>
                </c:pt>
                <c:pt idx="551">
                  <c:v>764.49172799999997</c:v>
                </c:pt>
                <c:pt idx="552">
                  <c:v>764.82806400000004</c:v>
                </c:pt>
                <c:pt idx="553">
                  <c:v>764.82806400000004</c:v>
                </c:pt>
                <c:pt idx="554">
                  <c:v>765.1644</c:v>
                </c:pt>
                <c:pt idx="555">
                  <c:v>765.1644</c:v>
                </c:pt>
                <c:pt idx="556">
                  <c:v>765.1644</c:v>
                </c:pt>
                <c:pt idx="557">
                  <c:v>765.33256800000004</c:v>
                </c:pt>
                <c:pt idx="558">
                  <c:v>765.50073599999996</c:v>
                </c:pt>
                <c:pt idx="559">
                  <c:v>765.668904</c:v>
                </c:pt>
                <c:pt idx="560">
                  <c:v>765.83707200000003</c:v>
                </c:pt>
                <c:pt idx="561">
                  <c:v>766.00523999999996</c:v>
                </c:pt>
                <c:pt idx="562">
                  <c:v>766.00523999999996</c:v>
                </c:pt>
                <c:pt idx="563">
                  <c:v>766.17340799999999</c:v>
                </c:pt>
                <c:pt idx="564">
                  <c:v>766.34157600000003</c:v>
                </c:pt>
                <c:pt idx="565">
                  <c:v>766.34157600000003</c:v>
                </c:pt>
                <c:pt idx="566">
                  <c:v>766.50974399999996</c:v>
                </c:pt>
                <c:pt idx="567">
                  <c:v>766.34157600000003</c:v>
                </c:pt>
                <c:pt idx="568">
                  <c:v>766.67791199999999</c:v>
                </c:pt>
                <c:pt idx="569">
                  <c:v>766.67791199999999</c:v>
                </c:pt>
                <c:pt idx="570">
                  <c:v>766.67791199999999</c:v>
                </c:pt>
                <c:pt idx="571">
                  <c:v>766.84608000000003</c:v>
                </c:pt>
                <c:pt idx="572">
                  <c:v>766.84608000000003</c:v>
                </c:pt>
                <c:pt idx="573">
                  <c:v>767.18241599999999</c:v>
                </c:pt>
                <c:pt idx="574">
                  <c:v>767.18241599999999</c:v>
                </c:pt>
                <c:pt idx="575">
                  <c:v>767.18241599999999</c:v>
                </c:pt>
                <c:pt idx="576">
                  <c:v>767.18241599999999</c:v>
                </c:pt>
                <c:pt idx="577">
                  <c:v>767.51875199999995</c:v>
                </c:pt>
                <c:pt idx="578">
                  <c:v>767.51875199999995</c:v>
                </c:pt>
                <c:pt idx="579">
                  <c:v>767.51875199999995</c:v>
                </c:pt>
                <c:pt idx="580">
                  <c:v>767.51875199999995</c:v>
                </c:pt>
                <c:pt idx="581">
                  <c:v>767.51875199999995</c:v>
                </c:pt>
                <c:pt idx="582">
                  <c:v>767.51875199999995</c:v>
                </c:pt>
                <c:pt idx="583">
                  <c:v>767.51875199999995</c:v>
                </c:pt>
                <c:pt idx="584">
                  <c:v>767.51875199999995</c:v>
                </c:pt>
                <c:pt idx="585">
                  <c:v>767.51875199999995</c:v>
                </c:pt>
                <c:pt idx="586">
                  <c:v>767.51875199999995</c:v>
                </c:pt>
                <c:pt idx="587">
                  <c:v>767.68691999999999</c:v>
                </c:pt>
                <c:pt idx="588">
                  <c:v>767.51875199999995</c:v>
                </c:pt>
                <c:pt idx="589">
                  <c:v>767.68691999999999</c:v>
                </c:pt>
                <c:pt idx="590">
                  <c:v>767.51875199999995</c:v>
                </c:pt>
                <c:pt idx="591">
                  <c:v>767.51875199999995</c:v>
                </c:pt>
                <c:pt idx="592">
                  <c:v>767.68691999999999</c:v>
                </c:pt>
                <c:pt idx="593">
                  <c:v>767.68691999999999</c:v>
                </c:pt>
                <c:pt idx="594">
                  <c:v>767.51875199999995</c:v>
                </c:pt>
                <c:pt idx="595">
                  <c:v>767.51875199999995</c:v>
                </c:pt>
                <c:pt idx="596">
                  <c:v>767.51875199999995</c:v>
                </c:pt>
                <c:pt idx="597">
                  <c:v>767.51875199999995</c:v>
                </c:pt>
                <c:pt idx="598">
                  <c:v>767.51875199999995</c:v>
                </c:pt>
                <c:pt idx="599">
                  <c:v>767.35058400000003</c:v>
                </c:pt>
                <c:pt idx="600">
                  <c:v>767.18241599999999</c:v>
                </c:pt>
                <c:pt idx="601">
                  <c:v>767.18241599999999</c:v>
                </c:pt>
                <c:pt idx="602">
                  <c:v>767.18241599999999</c:v>
                </c:pt>
                <c:pt idx="603">
                  <c:v>767.01424799999995</c:v>
                </c:pt>
                <c:pt idx="604">
                  <c:v>767.01424799999995</c:v>
                </c:pt>
                <c:pt idx="605">
                  <c:v>766.67791199999999</c:v>
                </c:pt>
                <c:pt idx="606">
                  <c:v>766.67791199999999</c:v>
                </c:pt>
                <c:pt idx="607">
                  <c:v>766.50974399999996</c:v>
                </c:pt>
                <c:pt idx="608">
                  <c:v>766.34157600000003</c:v>
                </c:pt>
                <c:pt idx="609">
                  <c:v>766.34157600000003</c:v>
                </c:pt>
                <c:pt idx="610">
                  <c:v>766.34157600000003</c:v>
                </c:pt>
                <c:pt idx="611">
                  <c:v>766.00523999999996</c:v>
                </c:pt>
                <c:pt idx="612">
                  <c:v>765.668904</c:v>
                </c:pt>
                <c:pt idx="613">
                  <c:v>765.50073599999996</c:v>
                </c:pt>
                <c:pt idx="614">
                  <c:v>765.1644</c:v>
                </c:pt>
                <c:pt idx="615">
                  <c:v>764.99623199999996</c:v>
                </c:pt>
                <c:pt idx="616">
                  <c:v>764.82806400000004</c:v>
                </c:pt>
                <c:pt idx="617">
                  <c:v>764.32356000000004</c:v>
                </c:pt>
                <c:pt idx="618">
                  <c:v>763.98722399999997</c:v>
                </c:pt>
                <c:pt idx="619">
                  <c:v>763.65088800000001</c:v>
                </c:pt>
                <c:pt idx="620">
                  <c:v>763.48271999999997</c:v>
                </c:pt>
                <c:pt idx="621">
                  <c:v>762.97821599999997</c:v>
                </c:pt>
                <c:pt idx="622">
                  <c:v>762.64188000000001</c:v>
                </c:pt>
                <c:pt idx="623">
                  <c:v>762.13737600000002</c:v>
                </c:pt>
                <c:pt idx="624">
                  <c:v>761.80103999999994</c:v>
                </c:pt>
                <c:pt idx="625">
                  <c:v>761.29653599999995</c:v>
                </c:pt>
                <c:pt idx="626">
                  <c:v>760.62386400000003</c:v>
                </c:pt>
                <c:pt idx="627">
                  <c:v>759.95119199999999</c:v>
                </c:pt>
                <c:pt idx="628">
                  <c:v>759.44668799999999</c:v>
                </c:pt>
                <c:pt idx="629">
                  <c:v>758.77401599999996</c:v>
                </c:pt>
                <c:pt idx="630">
                  <c:v>758.26951199999996</c:v>
                </c:pt>
                <c:pt idx="631">
                  <c:v>757.42867200000001</c:v>
                </c:pt>
                <c:pt idx="632">
                  <c:v>756.75599999999997</c:v>
                </c:pt>
                <c:pt idx="633">
                  <c:v>755.74699199999998</c:v>
                </c:pt>
                <c:pt idx="634">
                  <c:v>755.07431999999994</c:v>
                </c:pt>
                <c:pt idx="635">
                  <c:v>754.06531199999995</c:v>
                </c:pt>
                <c:pt idx="636">
                  <c:v>752.88813600000003</c:v>
                </c:pt>
                <c:pt idx="637">
                  <c:v>752.04729599999996</c:v>
                </c:pt>
                <c:pt idx="638">
                  <c:v>751.03828799999997</c:v>
                </c:pt>
                <c:pt idx="639">
                  <c:v>749.86111200000005</c:v>
                </c:pt>
                <c:pt idx="640">
                  <c:v>748.51576799999998</c:v>
                </c:pt>
                <c:pt idx="641">
                  <c:v>747.33859199999995</c:v>
                </c:pt>
                <c:pt idx="642">
                  <c:v>745.99324799999999</c:v>
                </c:pt>
                <c:pt idx="643">
                  <c:v>744.64790400000004</c:v>
                </c:pt>
                <c:pt idx="644">
                  <c:v>743.30255999999997</c:v>
                </c:pt>
                <c:pt idx="645">
                  <c:v>741.78904799999998</c:v>
                </c:pt>
                <c:pt idx="646">
                  <c:v>740.44370400000003</c:v>
                </c:pt>
                <c:pt idx="647">
                  <c:v>738.59385599999996</c:v>
                </c:pt>
                <c:pt idx="648">
                  <c:v>736.91217600000004</c:v>
                </c:pt>
                <c:pt idx="649">
                  <c:v>735.06232799999998</c:v>
                </c:pt>
                <c:pt idx="650">
                  <c:v>733.21248000000003</c:v>
                </c:pt>
                <c:pt idx="651">
                  <c:v>730.85812799999997</c:v>
                </c:pt>
                <c:pt idx="652">
                  <c:v>728.16744000000006</c:v>
                </c:pt>
                <c:pt idx="653">
                  <c:v>725.47675200000003</c:v>
                </c:pt>
                <c:pt idx="654">
                  <c:v>722.28156000000001</c:v>
                </c:pt>
                <c:pt idx="655">
                  <c:v>718.75003200000003</c:v>
                </c:pt>
                <c:pt idx="656">
                  <c:v>715.38667199999998</c:v>
                </c:pt>
                <c:pt idx="657">
                  <c:v>711.68697599999996</c:v>
                </c:pt>
                <c:pt idx="658">
                  <c:v>707.65094399999998</c:v>
                </c:pt>
                <c:pt idx="659">
                  <c:v>703.27857600000004</c:v>
                </c:pt>
                <c:pt idx="660">
                  <c:v>698.06536800000003</c:v>
                </c:pt>
                <c:pt idx="661">
                  <c:v>691.67498399999999</c:v>
                </c:pt>
                <c:pt idx="662">
                  <c:v>679.56688799999995</c:v>
                </c:pt>
                <c:pt idx="663">
                  <c:v>666.78611999999998</c:v>
                </c:pt>
                <c:pt idx="664">
                  <c:v>650.13748799999996</c:v>
                </c:pt>
                <c:pt idx="665">
                  <c:v>626.42579999999998</c:v>
                </c:pt>
              </c:numCache>
            </c:numRef>
          </c:yVal>
          <c:smooth val="1"/>
          <c:extLst>
            <c:ext xmlns:c16="http://schemas.microsoft.com/office/drawing/2014/chart" uri="{C3380CC4-5D6E-409C-BE32-E72D297353CC}">
              <c16:uniqueId val="{00000006-178F-4A09-A7F1-5E3D9ED66438}"/>
            </c:ext>
          </c:extLst>
        </c:ser>
        <c:ser>
          <c:idx val="7"/>
          <c:order val="7"/>
          <c:tx>
            <c:v>0.02% offset</c:v>
          </c:tx>
          <c:spPr>
            <a:ln w="19050" cap="rnd">
              <a:solidFill>
                <a:schemeClr val="accent2">
                  <a:lumMod val="60000"/>
                </a:schemeClr>
              </a:solidFill>
              <a:round/>
            </a:ln>
            <a:effectLst/>
          </c:spPr>
          <c:marker>
            <c:symbol val="none"/>
          </c:marker>
          <c:xVal>
            <c:numRef>
              <c:f>'CWR  C1-C7'!$O$3:$O$204</c:f>
              <c:numCache>
                <c:formatCode>General</c:formatCode>
                <c:ptCount val="202"/>
                <c:pt idx="0">
                  <c:v>1E-3</c:v>
                </c:pt>
                <c:pt idx="1">
                  <c:v>3.2000000000000002E-3</c:v>
                </c:pt>
                <c:pt idx="2">
                  <c:v>3.2000000000000002E-3</c:v>
                </c:pt>
                <c:pt idx="3">
                  <c:v>3.2000000000000002E-3</c:v>
                </c:pt>
                <c:pt idx="4">
                  <c:v>3.2000000000000002E-3</c:v>
                </c:pt>
                <c:pt idx="5">
                  <c:v>3.2000000000000002E-3</c:v>
                </c:pt>
                <c:pt idx="6">
                  <c:v>3.2000000000000002E-3</c:v>
                </c:pt>
                <c:pt idx="7">
                  <c:v>3.2000000000000002E-3</c:v>
                </c:pt>
                <c:pt idx="8">
                  <c:v>3.2000000000000002E-3</c:v>
                </c:pt>
                <c:pt idx="9">
                  <c:v>3.2000000000000002E-3</c:v>
                </c:pt>
                <c:pt idx="10">
                  <c:v>3.2000000000000002E-3</c:v>
                </c:pt>
                <c:pt idx="11">
                  <c:v>3.2000000000000002E-3</c:v>
                </c:pt>
                <c:pt idx="12">
                  <c:v>3.2000000000000002E-3</c:v>
                </c:pt>
                <c:pt idx="13">
                  <c:v>3.2000000000000002E-3</c:v>
                </c:pt>
                <c:pt idx="14">
                  <c:v>3.2000000000000002E-3</c:v>
                </c:pt>
                <c:pt idx="15">
                  <c:v>3.2000000000000002E-3</c:v>
                </c:pt>
                <c:pt idx="16">
                  <c:v>3.2000000000000002E-3</c:v>
                </c:pt>
                <c:pt idx="17">
                  <c:v>3.2000000000000002E-3</c:v>
                </c:pt>
                <c:pt idx="18">
                  <c:v>3.2000000000000002E-3</c:v>
                </c:pt>
                <c:pt idx="19">
                  <c:v>3.2000000000000002E-3</c:v>
                </c:pt>
                <c:pt idx="20">
                  <c:v>3.2000000000000002E-3</c:v>
                </c:pt>
                <c:pt idx="21">
                  <c:v>3.2000000000000002E-3</c:v>
                </c:pt>
                <c:pt idx="22">
                  <c:v>3.2000000000000002E-3</c:v>
                </c:pt>
                <c:pt idx="23">
                  <c:v>3.2000000000000002E-3</c:v>
                </c:pt>
                <c:pt idx="24">
                  <c:v>3.2000000000000002E-3</c:v>
                </c:pt>
                <c:pt idx="25">
                  <c:v>3.2000000000000002E-3</c:v>
                </c:pt>
                <c:pt idx="26">
                  <c:v>3.2000000000000002E-3</c:v>
                </c:pt>
                <c:pt idx="27">
                  <c:v>3.2000000000000002E-3</c:v>
                </c:pt>
                <c:pt idx="28">
                  <c:v>3.2000000000000002E-3</c:v>
                </c:pt>
                <c:pt idx="29">
                  <c:v>3.2000000000000002E-3</c:v>
                </c:pt>
                <c:pt idx="30">
                  <c:v>3.2000000000000002E-3</c:v>
                </c:pt>
                <c:pt idx="31">
                  <c:v>3.2000000000000002E-3</c:v>
                </c:pt>
                <c:pt idx="32">
                  <c:v>3.2000000000000002E-3</c:v>
                </c:pt>
                <c:pt idx="33">
                  <c:v>3.2000000000000002E-3</c:v>
                </c:pt>
                <c:pt idx="34">
                  <c:v>3.2000000000000002E-3</c:v>
                </c:pt>
                <c:pt idx="35">
                  <c:v>3.2000000000000002E-3</c:v>
                </c:pt>
                <c:pt idx="36">
                  <c:v>3.2000000000000002E-3</c:v>
                </c:pt>
                <c:pt idx="37">
                  <c:v>3.2000000000000002E-3</c:v>
                </c:pt>
                <c:pt idx="38">
                  <c:v>3.2000000000000002E-3</c:v>
                </c:pt>
                <c:pt idx="39">
                  <c:v>3.2000000000000002E-3</c:v>
                </c:pt>
                <c:pt idx="40">
                  <c:v>3.2000000000000002E-3</c:v>
                </c:pt>
                <c:pt idx="41">
                  <c:v>3.2000000000000002E-3</c:v>
                </c:pt>
                <c:pt idx="42">
                  <c:v>3.2000000000000002E-3</c:v>
                </c:pt>
                <c:pt idx="43">
                  <c:v>3.2000000000000002E-3</c:v>
                </c:pt>
                <c:pt idx="44">
                  <c:v>3.2000000000000002E-3</c:v>
                </c:pt>
                <c:pt idx="45">
                  <c:v>3.2000000000000002E-3</c:v>
                </c:pt>
                <c:pt idx="46">
                  <c:v>3.2000000000000002E-3</c:v>
                </c:pt>
                <c:pt idx="47">
                  <c:v>3.2000000000000002E-3</c:v>
                </c:pt>
                <c:pt idx="48">
                  <c:v>3.2000000000000002E-3</c:v>
                </c:pt>
                <c:pt idx="49">
                  <c:v>3.2000000000000002E-3</c:v>
                </c:pt>
                <c:pt idx="50">
                  <c:v>5.4000000000000003E-3</c:v>
                </c:pt>
                <c:pt idx="51">
                  <c:v>5.4000000000000003E-3</c:v>
                </c:pt>
                <c:pt idx="52">
                  <c:v>5.4000000000000003E-3</c:v>
                </c:pt>
                <c:pt idx="53">
                  <c:v>5.4000000000000003E-3</c:v>
                </c:pt>
                <c:pt idx="54">
                  <c:v>5.4000000000000003E-3</c:v>
                </c:pt>
                <c:pt idx="55">
                  <c:v>5.4000000000000003E-3</c:v>
                </c:pt>
                <c:pt idx="56">
                  <c:v>7.6E-3</c:v>
                </c:pt>
                <c:pt idx="57">
                  <c:v>7.6E-3</c:v>
                </c:pt>
                <c:pt idx="58">
                  <c:v>7.6E-3</c:v>
                </c:pt>
                <c:pt idx="59">
                  <c:v>7.6E-3</c:v>
                </c:pt>
                <c:pt idx="60">
                  <c:v>7.6E-3</c:v>
                </c:pt>
                <c:pt idx="61">
                  <c:v>9.7999999999999997E-3</c:v>
                </c:pt>
                <c:pt idx="62">
                  <c:v>9.7999999999999997E-3</c:v>
                </c:pt>
                <c:pt idx="63">
                  <c:v>9.7999999999999997E-3</c:v>
                </c:pt>
                <c:pt idx="64">
                  <c:v>9.7999999999999997E-3</c:v>
                </c:pt>
                <c:pt idx="65">
                  <c:v>9.7999999999999997E-3</c:v>
                </c:pt>
                <c:pt idx="66">
                  <c:v>9.7999999999999997E-3</c:v>
                </c:pt>
                <c:pt idx="67">
                  <c:v>9.7999999999999997E-3</c:v>
                </c:pt>
                <c:pt idx="68">
                  <c:v>1.2E-2</c:v>
                </c:pt>
                <c:pt idx="69">
                  <c:v>1.2E-2</c:v>
                </c:pt>
                <c:pt idx="70">
                  <c:v>1.2E-2</c:v>
                </c:pt>
                <c:pt idx="71">
                  <c:v>1.4200000000000001E-2</c:v>
                </c:pt>
                <c:pt idx="72">
                  <c:v>1.4200000000000001E-2</c:v>
                </c:pt>
                <c:pt idx="73">
                  <c:v>1.4200000000000001E-2</c:v>
                </c:pt>
                <c:pt idx="74">
                  <c:v>1.6400000000000001E-2</c:v>
                </c:pt>
                <c:pt idx="75">
                  <c:v>1.6400000000000001E-2</c:v>
                </c:pt>
                <c:pt idx="76">
                  <c:v>1.6400000000000001E-2</c:v>
                </c:pt>
                <c:pt idx="77">
                  <c:v>1.8600000000000002E-2</c:v>
                </c:pt>
                <c:pt idx="78">
                  <c:v>1.8600000000000002E-2</c:v>
                </c:pt>
                <c:pt idx="79">
                  <c:v>1.8600000000000002E-2</c:v>
                </c:pt>
                <c:pt idx="80">
                  <c:v>1.8600000000000002E-2</c:v>
                </c:pt>
                <c:pt idx="81">
                  <c:v>2.0800000000000003E-2</c:v>
                </c:pt>
                <c:pt idx="82">
                  <c:v>2.0800000000000003E-2</c:v>
                </c:pt>
                <c:pt idx="83">
                  <c:v>2.3E-2</c:v>
                </c:pt>
                <c:pt idx="84">
                  <c:v>2.3E-2</c:v>
                </c:pt>
                <c:pt idx="85">
                  <c:v>2.3E-2</c:v>
                </c:pt>
                <c:pt idx="86">
                  <c:v>2.52E-2</c:v>
                </c:pt>
                <c:pt idx="87">
                  <c:v>2.52E-2</c:v>
                </c:pt>
                <c:pt idx="88">
                  <c:v>2.7400000000000001E-2</c:v>
                </c:pt>
                <c:pt idx="89">
                  <c:v>2.7400000000000001E-2</c:v>
                </c:pt>
                <c:pt idx="90">
                  <c:v>2.7400000000000001E-2</c:v>
                </c:pt>
                <c:pt idx="91">
                  <c:v>2.7400000000000001E-2</c:v>
                </c:pt>
                <c:pt idx="92">
                  <c:v>2.9600000000000001E-2</c:v>
                </c:pt>
                <c:pt idx="93">
                  <c:v>2.9600000000000001E-2</c:v>
                </c:pt>
                <c:pt idx="94">
                  <c:v>2.9600000000000001E-2</c:v>
                </c:pt>
                <c:pt idx="95">
                  <c:v>3.1800000000000002E-2</c:v>
                </c:pt>
                <c:pt idx="96">
                  <c:v>3.1800000000000002E-2</c:v>
                </c:pt>
                <c:pt idx="97">
                  <c:v>3.4000000000000002E-2</c:v>
                </c:pt>
                <c:pt idx="98">
                  <c:v>3.4000000000000002E-2</c:v>
                </c:pt>
                <c:pt idx="99">
                  <c:v>3.6200000000000003E-2</c:v>
                </c:pt>
                <c:pt idx="100">
                  <c:v>3.6200000000000003E-2</c:v>
                </c:pt>
                <c:pt idx="101">
                  <c:v>3.6200000000000003E-2</c:v>
                </c:pt>
                <c:pt idx="102">
                  <c:v>3.6200000000000003E-2</c:v>
                </c:pt>
                <c:pt idx="103">
                  <c:v>3.6200000000000003E-2</c:v>
                </c:pt>
                <c:pt idx="104">
                  <c:v>3.8400000000000004E-2</c:v>
                </c:pt>
                <c:pt idx="105">
                  <c:v>3.8400000000000004E-2</c:v>
                </c:pt>
                <c:pt idx="106">
                  <c:v>4.0600000000000004E-2</c:v>
                </c:pt>
                <c:pt idx="107">
                  <c:v>4.0600000000000004E-2</c:v>
                </c:pt>
                <c:pt idx="108">
                  <c:v>4.0600000000000004E-2</c:v>
                </c:pt>
                <c:pt idx="109">
                  <c:v>4.2799999999999998E-2</c:v>
                </c:pt>
                <c:pt idx="110">
                  <c:v>4.2799999999999998E-2</c:v>
                </c:pt>
                <c:pt idx="111">
                  <c:v>4.4999999999999998E-2</c:v>
                </c:pt>
                <c:pt idx="112">
                  <c:v>4.4999999999999998E-2</c:v>
                </c:pt>
                <c:pt idx="113">
                  <c:v>4.4999999999999998E-2</c:v>
                </c:pt>
                <c:pt idx="114">
                  <c:v>4.4999999999999998E-2</c:v>
                </c:pt>
                <c:pt idx="115">
                  <c:v>4.4999999999999998E-2</c:v>
                </c:pt>
                <c:pt idx="116">
                  <c:v>4.7199999999999999E-2</c:v>
                </c:pt>
                <c:pt idx="117">
                  <c:v>4.7199999999999999E-2</c:v>
                </c:pt>
                <c:pt idx="118">
                  <c:v>4.9399999999999999E-2</c:v>
                </c:pt>
                <c:pt idx="119">
                  <c:v>4.9399999999999999E-2</c:v>
                </c:pt>
                <c:pt idx="120">
                  <c:v>4.9399999999999999E-2</c:v>
                </c:pt>
                <c:pt idx="121">
                  <c:v>5.16E-2</c:v>
                </c:pt>
                <c:pt idx="122">
                  <c:v>5.16E-2</c:v>
                </c:pt>
                <c:pt idx="123">
                  <c:v>5.3800000000000001E-2</c:v>
                </c:pt>
                <c:pt idx="124">
                  <c:v>5.3800000000000001E-2</c:v>
                </c:pt>
                <c:pt idx="125">
                  <c:v>5.3800000000000001E-2</c:v>
                </c:pt>
                <c:pt idx="126">
                  <c:v>5.3800000000000001E-2</c:v>
                </c:pt>
                <c:pt idx="127">
                  <c:v>5.6000000000000001E-2</c:v>
                </c:pt>
                <c:pt idx="128">
                  <c:v>5.6000000000000001E-2</c:v>
                </c:pt>
                <c:pt idx="129">
                  <c:v>5.8200000000000002E-2</c:v>
                </c:pt>
                <c:pt idx="130">
                  <c:v>5.8200000000000002E-2</c:v>
                </c:pt>
                <c:pt idx="131">
                  <c:v>5.8200000000000002E-2</c:v>
                </c:pt>
                <c:pt idx="132">
                  <c:v>6.0400000000000002E-2</c:v>
                </c:pt>
                <c:pt idx="133">
                  <c:v>6.0400000000000002E-2</c:v>
                </c:pt>
                <c:pt idx="134">
                  <c:v>6.2600000000000003E-2</c:v>
                </c:pt>
                <c:pt idx="135">
                  <c:v>6.2600000000000003E-2</c:v>
                </c:pt>
                <c:pt idx="136">
                  <c:v>6.2600000000000003E-2</c:v>
                </c:pt>
                <c:pt idx="137">
                  <c:v>6.2600000000000003E-2</c:v>
                </c:pt>
                <c:pt idx="138">
                  <c:v>6.2600000000000003E-2</c:v>
                </c:pt>
                <c:pt idx="139">
                  <c:v>6.4799999999999996E-2</c:v>
                </c:pt>
                <c:pt idx="140">
                  <c:v>6.4799999999999996E-2</c:v>
                </c:pt>
                <c:pt idx="141">
                  <c:v>6.7000000000000004E-2</c:v>
                </c:pt>
                <c:pt idx="142">
                  <c:v>6.7000000000000004E-2</c:v>
                </c:pt>
                <c:pt idx="143">
                  <c:v>6.7000000000000004E-2</c:v>
                </c:pt>
                <c:pt idx="144">
                  <c:v>6.9199999999999998E-2</c:v>
                </c:pt>
                <c:pt idx="145">
                  <c:v>6.9199999999999998E-2</c:v>
                </c:pt>
                <c:pt idx="146">
                  <c:v>7.1400000000000005E-2</c:v>
                </c:pt>
                <c:pt idx="147">
                  <c:v>7.1400000000000005E-2</c:v>
                </c:pt>
                <c:pt idx="148">
                  <c:v>7.1400000000000005E-2</c:v>
                </c:pt>
                <c:pt idx="149">
                  <c:v>7.1400000000000005E-2</c:v>
                </c:pt>
                <c:pt idx="150">
                  <c:v>7.1400000000000005E-2</c:v>
                </c:pt>
                <c:pt idx="151">
                  <c:v>7.3599999999999999E-2</c:v>
                </c:pt>
                <c:pt idx="152">
                  <c:v>7.3599999999999999E-2</c:v>
                </c:pt>
                <c:pt idx="153">
                  <c:v>7.3599999999999999E-2</c:v>
                </c:pt>
                <c:pt idx="154">
                  <c:v>7.5800000000000006E-2</c:v>
                </c:pt>
                <c:pt idx="155">
                  <c:v>7.5800000000000006E-2</c:v>
                </c:pt>
                <c:pt idx="156">
                  <c:v>7.8E-2</c:v>
                </c:pt>
                <c:pt idx="157">
                  <c:v>7.8E-2</c:v>
                </c:pt>
                <c:pt idx="158">
                  <c:v>8.0200000000000007E-2</c:v>
                </c:pt>
                <c:pt idx="159">
                  <c:v>8.0200000000000007E-2</c:v>
                </c:pt>
                <c:pt idx="160">
                  <c:v>8.0200000000000007E-2</c:v>
                </c:pt>
                <c:pt idx="161">
                  <c:v>8.0200000000000007E-2</c:v>
                </c:pt>
                <c:pt idx="162">
                  <c:v>8.0200000000000007E-2</c:v>
                </c:pt>
                <c:pt idx="163">
                  <c:v>8.2400000000000001E-2</c:v>
                </c:pt>
                <c:pt idx="164">
                  <c:v>8.2400000000000001E-2</c:v>
                </c:pt>
                <c:pt idx="165">
                  <c:v>8.2400000000000001E-2</c:v>
                </c:pt>
                <c:pt idx="166">
                  <c:v>8.4599999999999995E-2</c:v>
                </c:pt>
                <c:pt idx="167">
                  <c:v>8.4599999999999995E-2</c:v>
                </c:pt>
                <c:pt idx="168">
                  <c:v>8.6800000000000002E-2</c:v>
                </c:pt>
                <c:pt idx="169">
                  <c:v>8.6800000000000002E-2</c:v>
                </c:pt>
                <c:pt idx="170">
                  <c:v>8.8999999999999996E-2</c:v>
                </c:pt>
                <c:pt idx="171">
                  <c:v>8.8999999999999996E-2</c:v>
                </c:pt>
                <c:pt idx="172">
                  <c:v>8.8999999999999996E-2</c:v>
                </c:pt>
                <c:pt idx="173">
                  <c:v>8.8999999999999996E-2</c:v>
                </c:pt>
                <c:pt idx="174">
                  <c:v>8.8999999999999996E-2</c:v>
                </c:pt>
                <c:pt idx="175">
                  <c:v>9.1200000000000003E-2</c:v>
                </c:pt>
                <c:pt idx="176">
                  <c:v>9.1200000000000003E-2</c:v>
                </c:pt>
                <c:pt idx="177">
                  <c:v>9.3399999999999997E-2</c:v>
                </c:pt>
                <c:pt idx="178">
                  <c:v>9.3399999999999997E-2</c:v>
                </c:pt>
                <c:pt idx="179">
                  <c:v>9.5600000000000004E-2</c:v>
                </c:pt>
                <c:pt idx="180">
                  <c:v>9.5600000000000004E-2</c:v>
                </c:pt>
                <c:pt idx="181">
                  <c:v>9.5600000000000004E-2</c:v>
                </c:pt>
                <c:pt idx="182">
                  <c:v>9.7799999999999998E-2</c:v>
                </c:pt>
                <c:pt idx="183">
                  <c:v>9.7799999999999998E-2</c:v>
                </c:pt>
                <c:pt idx="184">
                  <c:v>9.7799999999999998E-2</c:v>
                </c:pt>
                <c:pt idx="185">
                  <c:v>9.7799999999999998E-2</c:v>
                </c:pt>
                <c:pt idx="186">
                  <c:v>0.1</c:v>
                </c:pt>
                <c:pt idx="187">
                  <c:v>0.1</c:v>
                </c:pt>
                <c:pt idx="188">
                  <c:v>0.1022</c:v>
                </c:pt>
                <c:pt idx="189">
                  <c:v>0.1022</c:v>
                </c:pt>
                <c:pt idx="190">
                  <c:v>0.1022</c:v>
                </c:pt>
                <c:pt idx="191">
                  <c:v>0.10440000000000001</c:v>
                </c:pt>
                <c:pt idx="192">
                  <c:v>0.10440000000000001</c:v>
                </c:pt>
                <c:pt idx="193">
                  <c:v>0.1066</c:v>
                </c:pt>
                <c:pt idx="194">
                  <c:v>0.1066</c:v>
                </c:pt>
                <c:pt idx="195">
                  <c:v>0.1066</c:v>
                </c:pt>
                <c:pt idx="196">
                  <c:v>0.1066</c:v>
                </c:pt>
                <c:pt idx="197">
                  <c:v>0.1066</c:v>
                </c:pt>
                <c:pt idx="198">
                  <c:v>0.10880000000000001</c:v>
                </c:pt>
                <c:pt idx="199">
                  <c:v>0.10880000000000001</c:v>
                </c:pt>
                <c:pt idx="200">
                  <c:v>0.111</c:v>
                </c:pt>
                <c:pt idx="201">
                  <c:v>0.111</c:v>
                </c:pt>
              </c:numCache>
            </c:numRef>
          </c:xVal>
          <c:yVal>
            <c:numRef>
              <c:f>'CWR  C1-C7'!$P$3:$P$204</c:f>
              <c:numCache>
                <c:formatCode>General</c:formatCode>
                <c:ptCount val="202"/>
                <c:pt idx="0">
                  <c:v>0</c:v>
                </c:pt>
                <c:pt idx="1">
                  <c:v>14.790600000000001</c:v>
                </c:pt>
                <c:pt idx="2">
                  <c:v>14.790600000000001</c:v>
                </c:pt>
                <c:pt idx="3">
                  <c:v>14.790600000000001</c:v>
                </c:pt>
                <c:pt idx="4">
                  <c:v>14.790600000000001</c:v>
                </c:pt>
                <c:pt idx="5">
                  <c:v>14.790600000000001</c:v>
                </c:pt>
                <c:pt idx="6">
                  <c:v>14.790600000000001</c:v>
                </c:pt>
                <c:pt idx="7">
                  <c:v>14.790600000000001</c:v>
                </c:pt>
                <c:pt idx="8">
                  <c:v>14.790600000000001</c:v>
                </c:pt>
                <c:pt idx="9">
                  <c:v>14.790600000000001</c:v>
                </c:pt>
                <c:pt idx="10">
                  <c:v>14.790600000000001</c:v>
                </c:pt>
                <c:pt idx="11">
                  <c:v>14.790600000000001</c:v>
                </c:pt>
                <c:pt idx="12">
                  <c:v>14.790600000000001</c:v>
                </c:pt>
                <c:pt idx="13">
                  <c:v>14.790600000000001</c:v>
                </c:pt>
                <c:pt idx="14">
                  <c:v>14.790600000000001</c:v>
                </c:pt>
                <c:pt idx="15">
                  <c:v>14.790600000000001</c:v>
                </c:pt>
                <c:pt idx="16">
                  <c:v>14.790600000000001</c:v>
                </c:pt>
                <c:pt idx="17">
                  <c:v>14.790600000000001</c:v>
                </c:pt>
                <c:pt idx="18">
                  <c:v>14.790600000000001</c:v>
                </c:pt>
                <c:pt idx="19">
                  <c:v>14.790600000000001</c:v>
                </c:pt>
                <c:pt idx="20">
                  <c:v>14.790600000000001</c:v>
                </c:pt>
                <c:pt idx="21">
                  <c:v>14.790600000000001</c:v>
                </c:pt>
                <c:pt idx="22">
                  <c:v>14.790600000000001</c:v>
                </c:pt>
                <c:pt idx="23">
                  <c:v>14.790600000000001</c:v>
                </c:pt>
                <c:pt idx="24">
                  <c:v>14.790600000000001</c:v>
                </c:pt>
                <c:pt idx="25">
                  <c:v>14.790600000000001</c:v>
                </c:pt>
                <c:pt idx="26">
                  <c:v>14.790600000000001</c:v>
                </c:pt>
                <c:pt idx="27">
                  <c:v>14.790600000000001</c:v>
                </c:pt>
                <c:pt idx="28">
                  <c:v>14.790600000000001</c:v>
                </c:pt>
                <c:pt idx="29">
                  <c:v>14.790600000000001</c:v>
                </c:pt>
                <c:pt idx="30">
                  <c:v>14.790600000000001</c:v>
                </c:pt>
                <c:pt idx="31">
                  <c:v>14.790600000000001</c:v>
                </c:pt>
                <c:pt idx="32">
                  <c:v>14.790600000000001</c:v>
                </c:pt>
                <c:pt idx="33">
                  <c:v>14.790600000000001</c:v>
                </c:pt>
                <c:pt idx="34">
                  <c:v>14.790600000000001</c:v>
                </c:pt>
                <c:pt idx="35">
                  <c:v>14.790600000000001</c:v>
                </c:pt>
                <c:pt idx="36">
                  <c:v>14.790600000000001</c:v>
                </c:pt>
                <c:pt idx="37">
                  <c:v>14.790600000000001</c:v>
                </c:pt>
                <c:pt idx="38">
                  <c:v>14.790600000000001</c:v>
                </c:pt>
                <c:pt idx="39">
                  <c:v>14.790600000000001</c:v>
                </c:pt>
                <c:pt idx="40">
                  <c:v>14.790600000000001</c:v>
                </c:pt>
                <c:pt idx="41">
                  <c:v>14.790600000000001</c:v>
                </c:pt>
                <c:pt idx="42">
                  <c:v>14.790600000000001</c:v>
                </c:pt>
                <c:pt idx="43">
                  <c:v>14.790600000000001</c:v>
                </c:pt>
                <c:pt idx="44">
                  <c:v>14.790600000000001</c:v>
                </c:pt>
                <c:pt idx="45">
                  <c:v>14.790600000000001</c:v>
                </c:pt>
                <c:pt idx="46">
                  <c:v>14.790600000000001</c:v>
                </c:pt>
                <c:pt idx="47">
                  <c:v>14.790600000000001</c:v>
                </c:pt>
                <c:pt idx="48">
                  <c:v>14.790600000000001</c:v>
                </c:pt>
                <c:pt idx="49">
                  <c:v>14.790600000000001</c:v>
                </c:pt>
                <c:pt idx="50">
                  <c:v>29.581200000000003</c:v>
                </c:pt>
                <c:pt idx="51">
                  <c:v>29.581200000000003</c:v>
                </c:pt>
                <c:pt idx="52">
                  <c:v>29.581200000000003</c:v>
                </c:pt>
                <c:pt idx="53">
                  <c:v>29.581200000000003</c:v>
                </c:pt>
                <c:pt idx="54">
                  <c:v>29.581200000000003</c:v>
                </c:pt>
                <c:pt idx="55">
                  <c:v>29.581200000000003</c:v>
                </c:pt>
                <c:pt idx="56">
                  <c:v>44.3718</c:v>
                </c:pt>
                <c:pt idx="57">
                  <c:v>44.3718</c:v>
                </c:pt>
                <c:pt idx="58">
                  <c:v>44.3718</c:v>
                </c:pt>
                <c:pt idx="59">
                  <c:v>44.3718</c:v>
                </c:pt>
                <c:pt idx="60">
                  <c:v>44.3718</c:v>
                </c:pt>
                <c:pt idx="61">
                  <c:v>59.162400000000005</c:v>
                </c:pt>
                <c:pt idx="62">
                  <c:v>59.162400000000005</c:v>
                </c:pt>
                <c:pt idx="63">
                  <c:v>59.162400000000005</c:v>
                </c:pt>
                <c:pt idx="64">
                  <c:v>59.162400000000005</c:v>
                </c:pt>
                <c:pt idx="65">
                  <c:v>59.162400000000005</c:v>
                </c:pt>
                <c:pt idx="66">
                  <c:v>59.162400000000005</c:v>
                </c:pt>
                <c:pt idx="67">
                  <c:v>59.162400000000005</c:v>
                </c:pt>
                <c:pt idx="68">
                  <c:v>73.952999999999989</c:v>
                </c:pt>
                <c:pt idx="69">
                  <c:v>73.952999999999989</c:v>
                </c:pt>
                <c:pt idx="70">
                  <c:v>73.952999999999989</c:v>
                </c:pt>
                <c:pt idx="71">
                  <c:v>88.743600000000001</c:v>
                </c:pt>
                <c:pt idx="72">
                  <c:v>88.743600000000001</c:v>
                </c:pt>
                <c:pt idx="73">
                  <c:v>88.743600000000001</c:v>
                </c:pt>
                <c:pt idx="74">
                  <c:v>103.5342</c:v>
                </c:pt>
                <c:pt idx="75">
                  <c:v>103.5342</c:v>
                </c:pt>
                <c:pt idx="76">
                  <c:v>103.5342</c:v>
                </c:pt>
                <c:pt idx="77">
                  <c:v>118.32480000000001</c:v>
                </c:pt>
                <c:pt idx="78">
                  <c:v>118.32480000000001</c:v>
                </c:pt>
                <c:pt idx="79">
                  <c:v>118.32480000000001</c:v>
                </c:pt>
                <c:pt idx="80">
                  <c:v>118.32480000000001</c:v>
                </c:pt>
                <c:pt idx="81">
                  <c:v>133.11540000000002</c:v>
                </c:pt>
                <c:pt idx="82">
                  <c:v>133.11540000000002</c:v>
                </c:pt>
                <c:pt idx="83">
                  <c:v>147.90599999999998</c:v>
                </c:pt>
                <c:pt idx="84">
                  <c:v>147.90599999999998</c:v>
                </c:pt>
                <c:pt idx="85">
                  <c:v>147.90599999999998</c:v>
                </c:pt>
                <c:pt idx="86">
                  <c:v>162.69659999999999</c:v>
                </c:pt>
                <c:pt idx="87">
                  <c:v>162.69659999999999</c:v>
                </c:pt>
                <c:pt idx="88">
                  <c:v>177.4872</c:v>
                </c:pt>
                <c:pt idx="89">
                  <c:v>177.4872</c:v>
                </c:pt>
                <c:pt idx="90">
                  <c:v>177.4872</c:v>
                </c:pt>
                <c:pt idx="91">
                  <c:v>177.4872</c:v>
                </c:pt>
                <c:pt idx="92">
                  <c:v>192.27780000000001</c:v>
                </c:pt>
                <c:pt idx="93">
                  <c:v>192.27780000000001</c:v>
                </c:pt>
                <c:pt idx="94">
                  <c:v>192.27780000000001</c:v>
                </c:pt>
                <c:pt idx="95">
                  <c:v>207.0684</c:v>
                </c:pt>
                <c:pt idx="96">
                  <c:v>207.0684</c:v>
                </c:pt>
                <c:pt idx="97">
                  <c:v>221.85900000000001</c:v>
                </c:pt>
                <c:pt idx="98">
                  <c:v>221.85900000000001</c:v>
                </c:pt>
                <c:pt idx="99">
                  <c:v>236.64960000000002</c:v>
                </c:pt>
                <c:pt idx="100">
                  <c:v>236.64960000000002</c:v>
                </c:pt>
                <c:pt idx="101">
                  <c:v>236.64960000000002</c:v>
                </c:pt>
                <c:pt idx="102">
                  <c:v>236.64960000000002</c:v>
                </c:pt>
                <c:pt idx="103">
                  <c:v>236.64960000000002</c:v>
                </c:pt>
                <c:pt idx="104">
                  <c:v>251.4402</c:v>
                </c:pt>
                <c:pt idx="105">
                  <c:v>251.4402</c:v>
                </c:pt>
                <c:pt idx="106">
                  <c:v>266.23080000000004</c:v>
                </c:pt>
                <c:pt idx="107">
                  <c:v>266.23080000000004</c:v>
                </c:pt>
                <c:pt idx="108">
                  <c:v>266.23080000000004</c:v>
                </c:pt>
                <c:pt idx="109">
                  <c:v>281.02139999999997</c:v>
                </c:pt>
                <c:pt idx="110">
                  <c:v>281.02139999999997</c:v>
                </c:pt>
                <c:pt idx="111">
                  <c:v>295.81199999999995</c:v>
                </c:pt>
                <c:pt idx="112">
                  <c:v>295.81199999999995</c:v>
                </c:pt>
                <c:pt idx="113">
                  <c:v>295.81199999999995</c:v>
                </c:pt>
                <c:pt idx="114">
                  <c:v>295.81199999999995</c:v>
                </c:pt>
                <c:pt idx="115">
                  <c:v>295.81199999999995</c:v>
                </c:pt>
                <c:pt idx="116">
                  <c:v>310.6026</c:v>
                </c:pt>
                <c:pt idx="117">
                  <c:v>310.6026</c:v>
                </c:pt>
                <c:pt idx="118">
                  <c:v>325.39319999999998</c:v>
                </c:pt>
                <c:pt idx="119">
                  <c:v>325.39319999999998</c:v>
                </c:pt>
                <c:pt idx="120">
                  <c:v>325.39319999999998</c:v>
                </c:pt>
                <c:pt idx="121">
                  <c:v>340.18380000000002</c:v>
                </c:pt>
                <c:pt idx="122">
                  <c:v>340.18380000000002</c:v>
                </c:pt>
                <c:pt idx="123">
                  <c:v>354.9744</c:v>
                </c:pt>
                <c:pt idx="124">
                  <c:v>354.9744</c:v>
                </c:pt>
                <c:pt idx="125">
                  <c:v>354.9744</c:v>
                </c:pt>
                <c:pt idx="126">
                  <c:v>354.9744</c:v>
                </c:pt>
                <c:pt idx="127">
                  <c:v>369.76499999999999</c:v>
                </c:pt>
                <c:pt idx="128">
                  <c:v>369.76499999999999</c:v>
                </c:pt>
                <c:pt idx="129">
                  <c:v>384.55560000000003</c:v>
                </c:pt>
                <c:pt idx="130">
                  <c:v>384.55560000000003</c:v>
                </c:pt>
                <c:pt idx="131">
                  <c:v>384.55560000000003</c:v>
                </c:pt>
                <c:pt idx="132">
                  <c:v>399.34620000000001</c:v>
                </c:pt>
                <c:pt idx="133">
                  <c:v>399.34620000000001</c:v>
                </c:pt>
                <c:pt idx="134">
                  <c:v>414.13679999999999</c:v>
                </c:pt>
                <c:pt idx="135">
                  <c:v>414.13679999999999</c:v>
                </c:pt>
                <c:pt idx="136">
                  <c:v>414.13679999999999</c:v>
                </c:pt>
                <c:pt idx="137">
                  <c:v>414.13679999999999</c:v>
                </c:pt>
                <c:pt idx="138">
                  <c:v>414.13679999999999</c:v>
                </c:pt>
                <c:pt idx="139">
                  <c:v>428.92739999999998</c:v>
                </c:pt>
                <c:pt idx="140">
                  <c:v>428.92739999999998</c:v>
                </c:pt>
                <c:pt idx="141">
                  <c:v>443.71800000000002</c:v>
                </c:pt>
                <c:pt idx="142">
                  <c:v>443.71800000000002</c:v>
                </c:pt>
                <c:pt idx="143">
                  <c:v>443.71800000000002</c:v>
                </c:pt>
                <c:pt idx="144">
                  <c:v>458.5086</c:v>
                </c:pt>
                <c:pt idx="145">
                  <c:v>458.5086</c:v>
                </c:pt>
                <c:pt idx="146">
                  <c:v>473.29920000000004</c:v>
                </c:pt>
                <c:pt idx="147">
                  <c:v>473.29920000000004</c:v>
                </c:pt>
                <c:pt idx="148">
                  <c:v>473.29920000000004</c:v>
                </c:pt>
                <c:pt idx="149">
                  <c:v>473.29920000000004</c:v>
                </c:pt>
                <c:pt idx="150">
                  <c:v>473.29920000000004</c:v>
                </c:pt>
                <c:pt idx="151">
                  <c:v>488.08979999999997</c:v>
                </c:pt>
                <c:pt idx="152">
                  <c:v>488.08979999999997</c:v>
                </c:pt>
                <c:pt idx="153">
                  <c:v>488.08979999999997</c:v>
                </c:pt>
                <c:pt idx="154">
                  <c:v>502.88040000000001</c:v>
                </c:pt>
                <c:pt idx="155">
                  <c:v>502.88040000000001</c:v>
                </c:pt>
                <c:pt idx="156">
                  <c:v>517.67100000000005</c:v>
                </c:pt>
                <c:pt idx="157">
                  <c:v>517.67100000000005</c:v>
                </c:pt>
                <c:pt idx="158">
                  <c:v>532.46160000000009</c:v>
                </c:pt>
                <c:pt idx="159">
                  <c:v>532.46160000000009</c:v>
                </c:pt>
                <c:pt idx="160">
                  <c:v>532.46160000000009</c:v>
                </c:pt>
                <c:pt idx="161">
                  <c:v>532.46160000000009</c:v>
                </c:pt>
                <c:pt idx="162">
                  <c:v>532.46160000000009</c:v>
                </c:pt>
                <c:pt idx="163">
                  <c:v>547.25220000000002</c:v>
                </c:pt>
                <c:pt idx="164">
                  <c:v>547.25220000000002</c:v>
                </c:pt>
                <c:pt idx="165">
                  <c:v>547.25220000000002</c:v>
                </c:pt>
                <c:pt idx="166">
                  <c:v>562.04279999999994</c:v>
                </c:pt>
                <c:pt idx="167">
                  <c:v>562.04279999999994</c:v>
                </c:pt>
                <c:pt idx="168">
                  <c:v>576.83339999999998</c:v>
                </c:pt>
                <c:pt idx="169">
                  <c:v>576.83339999999998</c:v>
                </c:pt>
                <c:pt idx="170">
                  <c:v>591.62399999999991</c:v>
                </c:pt>
                <c:pt idx="171">
                  <c:v>591.62399999999991</c:v>
                </c:pt>
                <c:pt idx="172">
                  <c:v>591.62399999999991</c:v>
                </c:pt>
                <c:pt idx="173">
                  <c:v>591.62399999999991</c:v>
                </c:pt>
                <c:pt idx="174">
                  <c:v>591.62399999999991</c:v>
                </c:pt>
                <c:pt idx="175">
                  <c:v>606.41460000000006</c:v>
                </c:pt>
                <c:pt idx="176">
                  <c:v>606.41460000000006</c:v>
                </c:pt>
                <c:pt idx="177">
                  <c:v>621.20519999999999</c:v>
                </c:pt>
                <c:pt idx="178">
                  <c:v>621.20519999999999</c:v>
                </c:pt>
                <c:pt idx="179">
                  <c:v>635.99580000000003</c:v>
                </c:pt>
                <c:pt idx="180">
                  <c:v>635.99580000000003</c:v>
                </c:pt>
                <c:pt idx="181">
                  <c:v>635.99580000000003</c:v>
                </c:pt>
                <c:pt idx="182">
                  <c:v>650.78639999999996</c:v>
                </c:pt>
                <c:pt idx="183">
                  <c:v>650.78639999999996</c:v>
                </c:pt>
                <c:pt idx="184">
                  <c:v>650.78639999999996</c:v>
                </c:pt>
                <c:pt idx="185">
                  <c:v>650.78639999999996</c:v>
                </c:pt>
                <c:pt idx="186">
                  <c:v>665.577</c:v>
                </c:pt>
                <c:pt idx="187">
                  <c:v>665.577</c:v>
                </c:pt>
                <c:pt idx="188">
                  <c:v>680.36760000000004</c:v>
                </c:pt>
                <c:pt idx="189">
                  <c:v>680.36760000000004</c:v>
                </c:pt>
                <c:pt idx="190">
                  <c:v>680.36760000000004</c:v>
                </c:pt>
                <c:pt idx="191">
                  <c:v>695.15820000000008</c:v>
                </c:pt>
                <c:pt idx="192">
                  <c:v>695.15820000000008</c:v>
                </c:pt>
                <c:pt idx="193">
                  <c:v>709.94880000000001</c:v>
                </c:pt>
                <c:pt idx="194">
                  <c:v>709.94880000000001</c:v>
                </c:pt>
                <c:pt idx="195">
                  <c:v>709.94880000000001</c:v>
                </c:pt>
                <c:pt idx="196">
                  <c:v>709.94880000000001</c:v>
                </c:pt>
                <c:pt idx="197">
                  <c:v>709.94880000000001</c:v>
                </c:pt>
                <c:pt idx="198">
                  <c:v>724.73940000000005</c:v>
                </c:pt>
                <c:pt idx="199">
                  <c:v>724.73940000000005</c:v>
                </c:pt>
                <c:pt idx="200">
                  <c:v>739.53</c:v>
                </c:pt>
                <c:pt idx="201">
                  <c:v>739.53</c:v>
                </c:pt>
              </c:numCache>
            </c:numRef>
          </c:yVal>
          <c:smooth val="1"/>
          <c:extLst>
            <c:ext xmlns:c16="http://schemas.microsoft.com/office/drawing/2014/chart" uri="{C3380CC4-5D6E-409C-BE32-E72D297353CC}">
              <c16:uniqueId val="{00000007-178F-4A09-A7F1-5E3D9ED66438}"/>
            </c:ext>
          </c:extLst>
        </c:ser>
        <c:dLbls>
          <c:showLegendKey val="0"/>
          <c:showVal val="0"/>
          <c:showCatName val="0"/>
          <c:showSerName val="0"/>
          <c:showPercent val="0"/>
          <c:showBubbleSize val="0"/>
        </c:dLbls>
        <c:axId val="1702150783"/>
        <c:axId val="1702149951"/>
      </c:scatterChart>
      <c:valAx>
        <c:axId val="1702150783"/>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a:solidFill>
                      <a:sysClr val="windowText" lastClr="000000"/>
                    </a:solidFill>
                    <a:latin typeface="Times New Roman" panose="02020603050405020304" pitchFamily="18" charset="0"/>
                    <a:cs typeface="Times New Roman" panose="02020603050405020304" pitchFamily="18" charset="0"/>
                  </a:rPr>
                  <a:t>Strain</a:t>
                </a:r>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02149951"/>
        <c:crosses val="autoZero"/>
        <c:crossBetween val="midCat"/>
      </c:valAx>
      <c:valAx>
        <c:axId val="170214995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a:solidFill>
                      <a:sysClr val="windowText" lastClr="000000"/>
                    </a:solidFill>
                    <a:latin typeface="Times New Roman" panose="02020603050405020304" pitchFamily="18" charset="0"/>
                    <a:cs typeface="Times New Roman" panose="02020603050405020304" pitchFamily="18" charset="0"/>
                  </a:rPr>
                  <a:t>Stress (MPa)</a:t>
                </a:r>
              </a:p>
            </c:rich>
          </c:tx>
          <c:layout>
            <c:manualLayout>
              <c:xMode val="edge"/>
              <c:yMode val="edge"/>
              <c:x val="1.8002934654218525E-2"/>
              <c:y val="0.40414062630308734"/>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02150783"/>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Stress-Strain curves for steel samples</a:t>
            </a:r>
            <a:r>
              <a:rPr lang="en-US" sz="1200" baseline="0">
                <a:solidFill>
                  <a:sysClr val="windowText" lastClr="000000"/>
                </a:solidFill>
                <a:latin typeface="Times New Roman" panose="02020603050405020304" pitchFamily="18" charset="0"/>
                <a:cs typeface="Times New Roman" panose="02020603050405020304" pitchFamily="18" charset="0"/>
              </a:rPr>
              <a:t> from  </a:t>
            </a:r>
            <a:r>
              <a:rPr lang="en-US" sz="1200">
                <a:solidFill>
                  <a:sysClr val="windowText" lastClr="000000"/>
                </a:solidFill>
                <a:latin typeface="Times New Roman" panose="02020603050405020304" pitchFamily="18" charset="0"/>
                <a:cs typeface="Times New Roman" panose="02020603050405020304" pitchFamily="18" charset="0"/>
              </a:rPr>
              <a:t>manufacturer</a:t>
            </a:r>
            <a:r>
              <a:rPr lang="en-US" sz="1200" baseline="0">
                <a:solidFill>
                  <a:sysClr val="windowText" lastClr="000000"/>
                </a:solidFill>
                <a:latin typeface="Times New Roman" panose="02020603050405020304" pitchFamily="18" charset="0"/>
                <a:cs typeface="Times New Roman" panose="02020603050405020304" pitchFamily="18" charset="0"/>
              </a:rPr>
              <a:t> D </a:t>
            </a:r>
            <a:r>
              <a:rPr lang="en-US" sz="1200">
                <a:solidFill>
                  <a:sysClr val="windowText" lastClr="000000"/>
                </a:solidFill>
                <a:latin typeface="Times New Roman" panose="02020603050405020304" pitchFamily="18" charset="0"/>
                <a:cs typeface="Times New Roman" panose="02020603050405020304" pitchFamily="18" charset="0"/>
              </a:rPr>
              <a:t> </a:t>
            </a:r>
          </a:p>
        </c:rich>
      </c:tx>
      <c:overlay val="0"/>
      <c:spPr>
        <a:noFill/>
        <a:ln w="25354">
          <a:noFill/>
        </a:ln>
      </c:spPr>
    </c:title>
    <c:autoTitleDeleted val="0"/>
    <c:plotArea>
      <c:layout>
        <c:manualLayout>
          <c:layoutTarget val="inner"/>
          <c:xMode val="edge"/>
          <c:yMode val="edge"/>
          <c:x val="8.7074597603010465E-2"/>
          <c:y val="7.2752342608757611E-2"/>
          <c:w val="0.85958556385271101"/>
          <c:h val="0.7553285030809912"/>
        </c:manualLayout>
      </c:layout>
      <c:scatterChart>
        <c:scatterStyle val="smoothMarker"/>
        <c:varyColors val="0"/>
        <c:ser>
          <c:idx val="0"/>
          <c:order val="0"/>
          <c:tx>
            <c:v>DT1</c:v>
          </c:tx>
          <c:spPr>
            <a:ln w="19016" cap="rnd">
              <a:solidFill>
                <a:schemeClr val="accent1"/>
              </a:solidFill>
              <a:round/>
            </a:ln>
            <a:effectLst/>
          </c:spPr>
          <c:marker>
            <c:symbol val="none"/>
          </c:marker>
          <c:xVal>
            <c:numRef>
              <c:f>'stress-strain'!$A$3:$A$840</c:f>
              <c:numCache>
                <c:formatCode>General</c:formatCode>
                <c:ptCount val="838"/>
                <c:pt idx="0">
                  <c:v>0</c:v>
                </c:pt>
                <c:pt idx="1">
                  <c:v>2E-3</c:v>
                </c:pt>
                <c:pt idx="2">
                  <c:v>2E-3</c:v>
                </c:pt>
                <c:pt idx="3">
                  <c:v>2E-3</c:v>
                </c:pt>
                <c:pt idx="4">
                  <c:v>2E-3</c:v>
                </c:pt>
                <c:pt idx="5">
                  <c:v>2E-3</c:v>
                </c:pt>
                <c:pt idx="6">
                  <c:v>2E-3</c:v>
                </c:pt>
                <c:pt idx="7">
                  <c:v>2E-3</c:v>
                </c:pt>
                <c:pt idx="8">
                  <c:v>2E-3</c:v>
                </c:pt>
                <c:pt idx="9">
                  <c:v>4.0000000000000001E-3</c:v>
                </c:pt>
                <c:pt idx="10">
                  <c:v>4.0000000000000001E-3</c:v>
                </c:pt>
                <c:pt idx="11">
                  <c:v>4.0000000000000001E-3</c:v>
                </c:pt>
                <c:pt idx="12">
                  <c:v>4.0000000000000001E-3</c:v>
                </c:pt>
                <c:pt idx="13">
                  <c:v>4.0000000000000001E-3</c:v>
                </c:pt>
                <c:pt idx="14">
                  <c:v>4.0000000000000001E-3</c:v>
                </c:pt>
                <c:pt idx="15">
                  <c:v>4.0000000000000001E-3</c:v>
                </c:pt>
                <c:pt idx="16">
                  <c:v>4.0000000000000001E-3</c:v>
                </c:pt>
                <c:pt idx="17">
                  <c:v>6.0000000000000001E-3</c:v>
                </c:pt>
                <c:pt idx="18">
                  <c:v>6.0000000000000001E-3</c:v>
                </c:pt>
                <c:pt idx="19">
                  <c:v>6.0000000000000001E-3</c:v>
                </c:pt>
                <c:pt idx="20">
                  <c:v>6.0000000000000001E-3</c:v>
                </c:pt>
                <c:pt idx="21">
                  <c:v>6.0000000000000001E-3</c:v>
                </c:pt>
                <c:pt idx="22">
                  <c:v>6.0000000000000001E-3</c:v>
                </c:pt>
                <c:pt idx="23">
                  <c:v>6.0000000000000001E-3</c:v>
                </c:pt>
                <c:pt idx="24">
                  <c:v>6.0000000000000001E-3</c:v>
                </c:pt>
                <c:pt idx="25">
                  <c:v>8.0000000000000002E-3</c:v>
                </c:pt>
                <c:pt idx="26">
                  <c:v>8.0000000000000002E-3</c:v>
                </c:pt>
                <c:pt idx="27">
                  <c:v>8.0000000000000002E-3</c:v>
                </c:pt>
                <c:pt idx="28">
                  <c:v>8.0000000000000002E-3</c:v>
                </c:pt>
                <c:pt idx="29">
                  <c:v>8.0000000000000002E-3</c:v>
                </c:pt>
                <c:pt idx="30">
                  <c:v>8.0000000000000002E-3</c:v>
                </c:pt>
                <c:pt idx="31">
                  <c:v>8.0000000000000002E-3</c:v>
                </c:pt>
                <c:pt idx="32">
                  <c:v>8.0000000000000002E-3</c:v>
                </c:pt>
                <c:pt idx="33">
                  <c:v>8.0000000000000002E-3</c:v>
                </c:pt>
                <c:pt idx="34">
                  <c:v>8.0000000000000002E-3</c:v>
                </c:pt>
                <c:pt idx="35">
                  <c:v>8.0000000000000002E-3</c:v>
                </c:pt>
                <c:pt idx="36">
                  <c:v>8.0000000000000002E-3</c:v>
                </c:pt>
                <c:pt idx="37">
                  <c:v>8.0000000000000002E-3</c:v>
                </c:pt>
                <c:pt idx="38">
                  <c:v>8.0000000000000002E-3</c:v>
                </c:pt>
                <c:pt idx="39">
                  <c:v>8.0000000000000002E-3</c:v>
                </c:pt>
                <c:pt idx="40">
                  <c:v>0.01</c:v>
                </c:pt>
                <c:pt idx="41">
                  <c:v>0.01</c:v>
                </c:pt>
                <c:pt idx="42">
                  <c:v>0.01</c:v>
                </c:pt>
                <c:pt idx="43">
                  <c:v>0.01</c:v>
                </c:pt>
                <c:pt idx="44">
                  <c:v>0.01</c:v>
                </c:pt>
                <c:pt idx="45">
                  <c:v>0.01</c:v>
                </c:pt>
                <c:pt idx="46">
                  <c:v>0.01</c:v>
                </c:pt>
                <c:pt idx="47">
                  <c:v>0.01</c:v>
                </c:pt>
                <c:pt idx="48">
                  <c:v>0.01</c:v>
                </c:pt>
                <c:pt idx="49">
                  <c:v>0.01</c:v>
                </c:pt>
                <c:pt idx="50">
                  <c:v>1.2E-2</c:v>
                </c:pt>
                <c:pt idx="51">
                  <c:v>1.2E-2</c:v>
                </c:pt>
                <c:pt idx="52">
                  <c:v>1.2E-2</c:v>
                </c:pt>
                <c:pt idx="53">
                  <c:v>1.2E-2</c:v>
                </c:pt>
                <c:pt idx="54">
                  <c:v>1.2E-2</c:v>
                </c:pt>
                <c:pt idx="55">
                  <c:v>1.2E-2</c:v>
                </c:pt>
                <c:pt idx="56">
                  <c:v>1.2E-2</c:v>
                </c:pt>
                <c:pt idx="57">
                  <c:v>1.2E-2</c:v>
                </c:pt>
                <c:pt idx="58">
                  <c:v>1.2E-2</c:v>
                </c:pt>
                <c:pt idx="59">
                  <c:v>1.2E-2</c:v>
                </c:pt>
                <c:pt idx="60">
                  <c:v>1.3999999999999999E-2</c:v>
                </c:pt>
                <c:pt idx="61">
                  <c:v>1.3999999999999999E-2</c:v>
                </c:pt>
                <c:pt idx="62">
                  <c:v>1.3999999999999999E-2</c:v>
                </c:pt>
                <c:pt idx="63">
                  <c:v>1.3999999999999999E-2</c:v>
                </c:pt>
                <c:pt idx="64">
                  <c:v>1.3999999999999999E-2</c:v>
                </c:pt>
                <c:pt idx="65">
                  <c:v>1.3999999999999999E-2</c:v>
                </c:pt>
                <c:pt idx="66">
                  <c:v>1.3999999999999999E-2</c:v>
                </c:pt>
                <c:pt idx="67">
                  <c:v>1.3999999999999999E-2</c:v>
                </c:pt>
                <c:pt idx="68">
                  <c:v>1.3999999999999999E-2</c:v>
                </c:pt>
                <c:pt idx="69">
                  <c:v>1.6E-2</c:v>
                </c:pt>
                <c:pt idx="70">
                  <c:v>1.6E-2</c:v>
                </c:pt>
                <c:pt idx="71">
                  <c:v>1.6E-2</c:v>
                </c:pt>
                <c:pt idx="72">
                  <c:v>1.6E-2</c:v>
                </c:pt>
                <c:pt idx="73">
                  <c:v>1.6E-2</c:v>
                </c:pt>
                <c:pt idx="74">
                  <c:v>1.6E-2</c:v>
                </c:pt>
                <c:pt idx="75">
                  <c:v>1.6E-2</c:v>
                </c:pt>
                <c:pt idx="76">
                  <c:v>1.6E-2</c:v>
                </c:pt>
                <c:pt idx="77">
                  <c:v>1.6E-2</c:v>
                </c:pt>
                <c:pt idx="78">
                  <c:v>1.6E-2</c:v>
                </c:pt>
                <c:pt idx="79">
                  <c:v>1.6E-2</c:v>
                </c:pt>
                <c:pt idx="80">
                  <c:v>1.6E-2</c:v>
                </c:pt>
                <c:pt idx="81">
                  <c:v>1.6E-2</c:v>
                </c:pt>
                <c:pt idx="82">
                  <c:v>1.6E-2</c:v>
                </c:pt>
                <c:pt idx="83">
                  <c:v>1.6E-2</c:v>
                </c:pt>
                <c:pt idx="84">
                  <c:v>1.6E-2</c:v>
                </c:pt>
                <c:pt idx="85">
                  <c:v>1.6E-2</c:v>
                </c:pt>
                <c:pt idx="86">
                  <c:v>1.8000000000000002E-2</c:v>
                </c:pt>
                <c:pt idx="87">
                  <c:v>1.8000000000000002E-2</c:v>
                </c:pt>
                <c:pt idx="88">
                  <c:v>1.8000000000000002E-2</c:v>
                </c:pt>
                <c:pt idx="89">
                  <c:v>1.8000000000000002E-2</c:v>
                </c:pt>
                <c:pt idx="90">
                  <c:v>1.8000000000000002E-2</c:v>
                </c:pt>
                <c:pt idx="91">
                  <c:v>1.8000000000000002E-2</c:v>
                </c:pt>
                <c:pt idx="92">
                  <c:v>1.8000000000000002E-2</c:v>
                </c:pt>
                <c:pt idx="93">
                  <c:v>1.8000000000000002E-2</c:v>
                </c:pt>
                <c:pt idx="94">
                  <c:v>1.8000000000000002E-2</c:v>
                </c:pt>
                <c:pt idx="95">
                  <c:v>0.02</c:v>
                </c:pt>
                <c:pt idx="96">
                  <c:v>0.02</c:v>
                </c:pt>
                <c:pt idx="97">
                  <c:v>0.02</c:v>
                </c:pt>
                <c:pt idx="98">
                  <c:v>0.02</c:v>
                </c:pt>
                <c:pt idx="99">
                  <c:v>0.02</c:v>
                </c:pt>
                <c:pt idx="100">
                  <c:v>0.02</c:v>
                </c:pt>
                <c:pt idx="101">
                  <c:v>0.02</c:v>
                </c:pt>
                <c:pt idx="102">
                  <c:v>0.02</c:v>
                </c:pt>
                <c:pt idx="103">
                  <c:v>0.02</c:v>
                </c:pt>
                <c:pt idx="104">
                  <c:v>2.2000000000000002E-2</c:v>
                </c:pt>
                <c:pt idx="105">
                  <c:v>2.2000000000000002E-2</c:v>
                </c:pt>
                <c:pt idx="106">
                  <c:v>2.2000000000000002E-2</c:v>
                </c:pt>
                <c:pt idx="107">
                  <c:v>2.2000000000000002E-2</c:v>
                </c:pt>
                <c:pt idx="108">
                  <c:v>2.2000000000000002E-2</c:v>
                </c:pt>
                <c:pt idx="109">
                  <c:v>2.2000000000000002E-2</c:v>
                </c:pt>
                <c:pt idx="110">
                  <c:v>2.2000000000000002E-2</c:v>
                </c:pt>
                <c:pt idx="111">
                  <c:v>2.2000000000000002E-2</c:v>
                </c:pt>
                <c:pt idx="112">
                  <c:v>2.4E-2</c:v>
                </c:pt>
                <c:pt idx="113">
                  <c:v>2.4E-2</c:v>
                </c:pt>
                <c:pt idx="114">
                  <c:v>2.4E-2</c:v>
                </c:pt>
                <c:pt idx="115">
                  <c:v>2.4E-2</c:v>
                </c:pt>
                <c:pt idx="116">
                  <c:v>2.4E-2</c:v>
                </c:pt>
                <c:pt idx="117">
                  <c:v>2.4E-2</c:v>
                </c:pt>
                <c:pt idx="118">
                  <c:v>2.4E-2</c:v>
                </c:pt>
                <c:pt idx="119">
                  <c:v>2.4E-2</c:v>
                </c:pt>
                <c:pt idx="120">
                  <c:v>2.4E-2</c:v>
                </c:pt>
                <c:pt idx="121">
                  <c:v>2.4E-2</c:v>
                </c:pt>
                <c:pt idx="122">
                  <c:v>2.4E-2</c:v>
                </c:pt>
                <c:pt idx="123">
                  <c:v>2.4E-2</c:v>
                </c:pt>
                <c:pt idx="124">
                  <c:v>2.4E-2</c:v>
                </c:pt>
                <c:pt idx="125">
                  <c:v>2.4E-2</c:v>
                </c:pt>
                <c:pt idx="126">
                  <c:v>2.4E-2</c:v>
                </c:pt>
                <c:pt idx="127">
                  <c:v>2.4E-2</c:v>
                </c:pt>
                <c:pt idx="128">
                  <c:v>2.4E-2</c:v>
                </c:pt>
                <c:pt idx="129">
                  <c:v>2.6000000000000002E-2</c:v>
                </c:pt>
                <c:pt idx="130">
                  <c:v>2.6000000000000002E-2</c:v>
                </c:pt>
                <c:pt idx="131">
                  <c:v>2.6000000000000002E-2</c:v>
                </c:pt>
                <c:pt idx="132">
                  <c:v>2.6000000000000002E-2</c:v>
                </c:pt>
                <c:pt idx="133">
                  <c:v>2.6000000000000002E-2</c:v>
                </c:pt>
                <c:pt idx="134">
                  <c:v>2.6000000000000002E-2</c:v>
                </c:pt>
                <c:pt idx="135">
                  <c:v>2.6000000000000002E-2</c:v>
                </c:pt>
                <c:pt idx="136">
                  <c:v>2.6000000000000002E-2</c:v>
                </c:pt>
                <c:pt idx="137">
                  <c:v>2.7999999999999997E-2</c:v>
                </c:pt>
                <c:pt idx="138">
                  <c:v>2.7999999999999997E-2</c:v>
                </c:pt>
                <c:pt idx="139">
                  <c:v>2.7999999999999997E-2</c:v>
                </c:pt>
                <c:pt idx="140">
                  <c:v>2.7999999999999997E-2</c:v>
                </c:pt>
                <c:pt idx="141">
                  <c:v>2.7999999999999997E-2</c:v>
                </c:pt>
                <c:pt idx="142">
                  <c:v>2.7999999999999997E-2</c:v>
                </c:pt>
                <c:pt idx="143">
                  <c:v>2.7999999999999997E-2</c:v>
                </c:pt>
                <c:pt idx="144">
                  <c:v>2.7999999999999997E-2</c:v>
                </c:pt>
                <c:pt idx="145">
                  <c:v>2.7999999999999997E-2</c:v>
                </c:pt>
                <c:pt idx="146">
                  <c:v>0.03</c:v>
                </c:pt>
                <c:pt idx="147">
                  <c:v>0.03</c:v>
                </c:pt>
                <c:pt idx="148">
                  <c:v>0.03</c:v>
                </c:pt>
                <c:pt idx="149">
                  <c:v>0.03</c:v>
                </c:pt>
                <c:pt idx="150">
                  <c:v>0.03</c:v>
                </c:pt>
                <c:pt idx="151">
                  <c:v>0.03</c:v>
                </c:pt>
                <c:pt idx="152">
                  <c:v>0.03</c:v>
                </c:pt>
                <c:pt idx="153">
                  <c:v>0.03</c:v>
                </c:pt>
                <c:pt idx="154">
                  <c:v>0.03</c:v>
                </c:pt>
                <c:pt idx="155">
                  <c:v>3.2000000000000001E-2</c:v>
                </c:pt>
                <c:pt idx="156">
                  <c:v>3.2000000000000001E-2</c:v>
                </c:pt>
                <c:pt idx="157">
                  <c:v>3.2000000000000001E-2</c:v>
                </c:pt>
                <c:pt idx="158">
                  <c:v>3.2000000000000001E-2</c:v>
                </c:pt>
                <c:pt idx="159">
                  <c:v>3.2000000000000001E-2</c:v>
                </c:pt>
                <c:pt idx="160">
                  <c:v>3.2000000000000001E-2</c:v>
                </c:pt>
                <c:pt idx="161">
                  <c:v>3.2000000000000001E-2</c:v>
                </c:pt>
                <c:pt idx="162">
                  <c:v>3.2000000000000001E-2</c:v>
                </c:pt>
                <c:pt idx="163">
                  <c:v>3.2000000000000001E-2</c:v>
                </c:pt>
                <c:pt idx="164">
                  <c:v>3.2000000000000001E-2</c:v>
                </c:pt>
                <c:pt idx="165">
                  <c:v>3.2000000000000001E-2</c:v>
                </c:pt>
                <c:pt idx="166">
                  <c:v>3.2000000000000001E-2</c:v>
                </c:pt>
                <c:pt idx="167">
                  <c:v>3.2000000000000001E-2</c:v>
                </c:pt>
                <c:pt idx="168">
                  <c:v>3.2000000000000001E-2</c:v>
                </c:pt>
                <c:pt idx="169">
                  <c:v>3.2000000000000001E-2</c:v>
                </c:pt>
                <c:pt idx="170">
                  <c:v>3.2000000000000001E-2</c:v>
                </c:pt>
                <c:pt idx="171">
                  <c:v>3.2000000000000001E-2</c:v>
                </c:pt>
                <c:pt idx="172">
                  <c:v>3.4000000000000002E-2</c:v>
                </c:pt>
                <c:pt idx="173">
                  <c:v>3.4000000000000002E-2</c:v>
                </c:pt>
                <c:pt idx="174">
                  <c:v>3.4000000000000002E-2</c:v>
                </c:pt>
                <c:pt idx="175">
                  <c:v>3.4000000000000002E-2</c:v>
                </c:pt>
                <c:pt idx="176">
                  <c:v>3.4000000000000002E-2</c:v>
                </c:pt>
                <c:pt idx="177">
                  <c:v>3.4000000000000002E-2</c:v>
                </c:pt>
                <c:pt idx="178">
                  <c:v>3.4000000000000002E-2</c:v>
                </c:pt>
                <c:pt idx="179">
                  <c:v>3.4000000000000002E-2</c:v>
                </c:pt>
                <c:pt idx="180">
                  <c:v>3.4000000000000002E-2</c:v>
                </c:pt>
                <c:pt idx="181">
                  <c:v>3.6000000000000004E-2</c:v>
                </c:pt>
                <c:pt idx="182">
                  <c:v>3.6000000000000004E-2</c:v>
                </c:pt>
                <c:pt idx="183">
                  <c:v>3.6000000000000004E-2</c:v>
                </c:pt>
                <c:pt idx="184">
                  <c:v>3.6000000000000004E-2</c:v>
                </c:pt>
                <c:pt idx="185">
                  <c:v>3.6000000000000004E-2</c:v>
                </c:pt>
                <c:pt idx="186">
                  <c:v>3.6000000000000004E-2</c:v>
                </c:pt>
                <c:pt idx="187">
                  <c:v>3.6000000000000004E-2</c:v>
                </c:pt>
                <c:pt idx="188">
                  <c:v>3.6000000000000004E-2</c:v>
                </c:pt>
                <c:pt idx="189">
                  <c:v>3.6000000000000004E-2</c:v>
                </c:pt>
                <c:pt idx="190">
                  <c:v>3.7999999999999999E-2</c:v>
                </c:pt>
                <c:pt idx="191">
                  <c:v>3.7999999999999999E-2</c:v>
                </c:pt>
                <c:pt idx="192">
                  <c:v>3.7999999999999999E-2</c:v>
                </c:pt>
                <c:pt idx="193">
                  <c:v>3.7999999999999999E-2</c:v>
                </c:pt>
                <c:pt idx="194">
                  <c:v>3.7999999999999999E-2</c:v>
                </c:pt>
                <c:pt idx="195">
                  <c:v>3.7999999999999999E-2</c:v>
                </c:pt>
                <c:pt idx="196">
                  <c:v>3.7999999999999999E-2</c:v>
                </c:pt>
                <c:pt idx="197">
                  <c:v>3.7999999999999999E-2</c:v>
                </c:pt>
                <c:pt idx="198">
                  <c:v>3.7999999999999999E-2</c:v>
                </c:pt>
                <c:pt idx="199">
                  <c:v>0.04</c:v>
                </c:pt>
                <c:pt idx="200">
                  <c:v>0.04</c:v>
                </c:pt>
                <c:pt idx="201">
                  <c:v>0.04</c:v>
                </c:pt>
                <c:pt idx="202">
                  <c:v>0.04</c:v>
                </c:pt>
                <c:pt idx="203">
                  <c:v>0.04</c:v>
                </c:pt>
                <c:pt idx="204">
                  <c:v>0.04</c:v>
                </c:pt>
                <c:pt idx="205">
                  <c:v>0.04</c:v>
                </c:pt>
                <c:pt idx="206">
                  <c:v>0.04</c:v>
                </c:pt>
                <c:pt idx="207">
                  <c:v>0.04</c:v>
                </c:pt>
                <c:pt idx="208">
                  <c:v>0.04</c:v>
                </c:pt>
                <c:pt idx="209">
                  <c:v>0.04</c:v>
                </c:pt>
                <c:pt idx="210">
                  <c:v>0.04</c:v>
                </c:pt>
                <c:pt idx="211">
                  <c:v>0.04</c:v>
                </c:pt>
                <c:pt idx="212">
                  <c:v>0.04</c:v>
                </c:pt>
                <c:pt idx="213">
                  <c:v>0.04</c:v>
                </c:pt>
                <c:pt idx="214">
                  <c:v>0.04</c:v>
                </c:pt>
                <c:pt idx="215">
                  <c:v>0.04</c:v>
                </c:pt>
                <c:pt idx="216">
                  <c:v>4.2000000000000003E-2</c:v>
                </c:pt>
                <c:pt idx="217">
                  <c:v>4.2000000000000003E-2</c:v>
                </c:pt>
                <c:pt idx="218">
                  <c:v>4.2000000000000003E-2</c:v>
                </c:pt>
                <c:pt idx="219">
                  <c:v>4.2000000000000003E-2</c:v>
                </c:pt>
                <c:pt idx="220">
                  <c:v>4.2000000000000003E-2</c:v>
                </c:pt>
                <c:pt idx="221">
                  <c:v>4.2000000000000003E-2</c:v>
                </c:pt>
                <c:pt idx="222">
                  <c:v>4.2000000000000003E-2</c:v>
                </c:pt>
                <c:pt idx="223">
                  <c:v>4.2000000000000003E-2</c:v>
                </c:pt>
                <c:pt idx="224">
                  <c:v>4.2000000000000003E-2</c:v>
                </c:pt>
                <c:pt idx="225">
                  <c:v>4.4000000000000004E-2</c:v>
                </c:pt>
                <c:pt idx="226">
                  <c:v>4.4000000000000004E-2</c:v>
                </c:pt>
                <c:pt idx="227">
                  <c:v>4.4000000000000004E-2</c:v>
                </c:pt>
                <c:pt idx="228">
                  <c:v>4.4000000000000004E-2</c:v>
                </c:pt>
                <c:pt idx="229">
                  <c:v>4.4000000000000004E-2</c:v>
                </c:pt>
                <c:pt idx="230">
                  <c:v>4.4000000000000004E-2</c:v>
                </c:pt>
                <c:pt idx="231">
                  <c:v>4.4000000000000004E-2</c:v>
                </c:pt>
                <c:pt idx="232">
                  <c:v>4.4000000000000004E-2</c:v>
                </c:pt>
                <c:pt idx="233">
                  <c:v>4.4000000000000004E-2</c:v>
                </c:pt>
                <c:pt idx="234">
                  <c:v>4.5999999999999999E-2</c:v>
                </c:pt>
                <c:pt idx="235">
                  <c:v>4.5999999999999999E-2</c:v>
                </c:pt>
                <c:pt idx="236">
                  <c:v>4.5999999999999999E-2</c:v>
                </c:pt>
                <c:pt idx="237">
                  <c:v>4.5999999999999999E-2</c:v>
                </c:pt>
                <c:pt idx="238">
                  <c:v>4.5999999999999999E-2</c:v>
                </c:pt>
                <c:pt idx="239">
                  <c:v>4.5999999999999999E-2</c:v>
                </c:pt>
                <c:pt idx="240">
                  <c:v>4.5999999999999999E-2</c:v>
                </c:pt>
                <c:pt idx="241">
                  <c:v>4.5999999999999999E-2</c:v>
                </c:pt>
                <c:pt idx="242">
                  <c:v>4.8000000000000001E-2</c:v>
                </c:pt>
                <c:pt idx="243">
                  <c:v>4.8000000000000001E-2</c:v>
                </c:pt>
                <c:pt idx="244">
                  <c:v>4.8000000000000001E-2</c:v>
                </c:pt>
                <c:pt idx="245">
                  <c:v>4.8000000000000001E-2</c:v>
                </c:pt>
                <c:pt idx="246">
                  <c:v>4.8000000000000001E-2</c:v>
                </c:pt>
                <c:pt idx="247">
                  <c:v>4.8000000000000001E-2</c:v>
                </c:pt>
                <c:pt idx="248">
                  <c:v>4.8000000000000001E-2</c:v>
                </c:pt>
                <c:pt idx="249">
                  <c:v>4.8000000000000001E-2</c:v>
                </c:pt>
                <c:pt idx="250">
                  <c:v>4.8000000000000001E-2</c:v>
                </c:pt>
                <c:pt idx="251">
                  <c:v>4.8000000000000001E-2</c:v>
                </c:pt>
                <c:pt idx="252">
                  <c:v>4.8000000000000001E-2</c:v>
                </c:pt>
                <c:pt idx="253">
                  <c:v>4.8000000000000001E-2</c:v>
                </c:pt>
                <c:pt idx="254">
                  <c:v>4.8000000000000001E-2</c:v>
                </c:pt>
                <c:pt idx="255">
                  <c:v>4.8000000000000001E-2</c:v>
                </c:pt>
                <c:pt idx="256">
                  <c:v>4.8000000000000001E-2</c:v>
                </c:pt>
                <c:pt idx="257">
                  <c:v>4.8000000000000001E-2</c:v>
                </c:pt>
                <c:pt idx="258">
                  <c:v>4.8000000000000001E-2</c:v>
                </c:pt>
                <c:pt idx="259">
                  <c:v>4.8000000000000001E-2</c:v>
                </c:pt>
                <c:pt idx="260">
                  <c:v>0.05</c:v>
                </c:pt>
                <c:pt idx="261">
                  <c:v>0.05</c:v>
                </c:pt>
                <c:pt idx="262">
                  <c:v>0.05</c:v>
                </c:pt>
                <c:pt idx="263">
                  <c:v>0.05</c:v>
                </c:pt>
                <c:pt idx="264">
                  <c:v>0.05</c:v>
                </c:pt>
                <c:pt idx="265">
                  <c:v>0.05</c:v>
                </c:pt>
                <c:pt idx="266">
                  <c:v>0.05</c:v>
                </c:pt>
                <c:pt idx="267">
                  <c:v>0.05</c:v>
                </c:pt>
                <c:pt idx="268">
                  <c:v>5.2000000000000005E-2</c:v>
                </c:pt>
                <c:pt idx="269">
                  <c:v>5.2000000000000005E-2</c:v>
                </c:pt>
                <c:pt idx="270">
                  <c:v>5.2000000000000005E-2</c:v>
                </c:pt>
                <c:pt idx="271">
                  <c:v>5.2000000000000005E-2</c:v>
                </c:pt>
                <c:pt idx="272">
                  <c:v>5.2000000000000005E-2</c:v>
                </c:pt>
                <c:pt idx="273">
                  <c:v>5.2000000000000005E-2</c:v>
                </c:pt>
                <c:pt idx="274">
                  <c:v>5.2000000000000005E-2</c:v>
                </c:pt>
                <c:pt idx="275">
                  <c:v>5.2000000000000005E-2</c:v>
                </c:pt>
                <c:pt idx="276">
                  <c:v>5.2000000000000005E-2</c:v>
                </c:pt>
                <c:pt idx="277">
                  <c:v>5.4000000000000006E-2</c:v>
                </c:pt>
                <c:pt idx="278">
                  <c:v>5.4000000000000006E-2</c:v>
                </c:pt>
                <c:pt idx="279">
                  <c:v>5.4000000000000006E-2</c:v>
                </c:pt>
                <c:pt idx="280">
                  <c:v>5.4000000000000006E-2</c:v>
                </c:pt>
                <c:pt idx="281">
                  <c:v>5.4000000000000006E-2</c:v>
                </c:pt>
                <c:pt idx="282">
                  <c:v>5.4000000000000006E-2</c:v>
                </c:pt>
                <c:pt idx="283">
                  <c:v>5.4000000000000006E-2</c:v>
                </c:pt>
                <c:pt idx="284">
                  <c:v>5.4000000000000006E-2</c:v>
                </c:pt>
                <c:pt idx="285">
                  <c:v>5.5999999999999994E-2</c:v>
                </c:pt>
                <c:pt idx="286">
                  <c:v>5.5999999999999994E-2</c:v>
                </c:pt>
                <c:pt idx="287">
                  <c:v>5.5999999999999994E-2</c:v>
                </c:pt>
                <c:pt idx="288">
                  <c:v>5.5999999999999994E-2</c:v>
                </c:pt>
                <c:pt idx="289">
                  <c:v>5.5999999999999994E-2</c:v>
                </c:pt>
                <c:pt idx="290">
                  <c:v>5.5999999999999994E-2</c:v>
                </c:pt>
                <c:pt idx="291">
                  <c:v>5.5999999999999994E-2</c:v>
                </c:pt>
                <c:pt idx="292">
                  <c:v>5.5999999999999994E-2</c:v>
                </c:pt>
                <c:pt idx="293">
                  <c:v>5.5999999999999994E-2</c:v>
                </c:pt>
                <c:pt idx="294">
                  <c:v>5.5999999999999994E-2</c:v>
                </c:pt>
                <c:pt idx="295">
                  <c:v>5.5999999999999994E-2</c:v>
                </c:pt>
                <c:pt idx="296">
                  <c:v>5.5999999999999994E-2</c:v>
                </c:pt>
                <c:pt idx="297">
                  <c:v>5.5999999999999994E-2</c:v>
                </c:pt>
                <c:pt idx="298">
                  <c:v>5.5999999999999994E-2</c:v>
                </c:pt>
                <c:pt idx="299">
                  <c:v>5.5999999999999994E-2</c:v>
                </c:pt>
                <c:pt idx="300">
                  <c:v>5.5999999999999994E-2</c:v>
                </c:pt>
                <c:pt idx="301">
                  <c:v>5.5999999999999994E-2</c:v>
                </c:pt>
                <c:pt idx="302">
                  <c:v>5.5999999999999994E-2</c:v>
                </c:pt>
                <c:pt idx="303">
                  <c:v>5.7999999999999996E-2</c:v>
                </c:pt>
                <c:pt idx="304">
                  <c:v>5.7999999999999996E-2</c:v>
                </c:pt>
                <c:pt idx="305">
                  <c:v>5.7999999999999996E-2</c:v>
                </c:pt>
                <c:pt idx="306">
                  <c:v>5.7999999999999996E-2</c:v>
                </c:pt>
                <c:pt idx="307">
                  <c:v>5.7999999999999996E-2</c:v>
                </c:pt>
                <c:pt idx="308">
                  <c:v>5.7999999999999996E-2</c:v>
                </c:pt>
                <c:pt idx="309">
                  <c:v>5.7999999999999996E-2</c:v>
                </c:pt>
                <c:pt idx="310">
                  <c:v>5.7999999999999996E-2</c:v>
                </c:pt>
                <c:pt idx="311">
                  <c:v>0.06</c:v>
                </c:pt>
                <c:pt idx="312">
                  <c:v>0.06</c:v>
                </c:pt>
                <c:pt idx="313">
                  <c:v>0.06</c:v>
                </c:pt>
                <c:pt idx="314">
                  <c:v>0.06</c:v>
                </c:pt>
                <c:pt idx="315">
                  <c:v>0.06</c:v>
                </c:pt>
                <c:pt idx="316">
                  <c:v>0.06</c:v>
                </c:pt>
                <c:pt idx="317">
                  <c:v>0.06</c:v>
                </c:pt>
                <c:pt idx="318">
                  <c:v>0.06</c:v>
                </c:pt>
                <c:pt idx="319">
                  <c:v>0.06</c:v>
                </c:pt>
                <c:pt idx="320">
                  <c:v>6.2E-2</c:v>
                </c:pt>
                <c:pt idx="321">
                  <c:v>6.2E-2</c:v>
                </c:pt>
                <c:pt idx="322">
                  <c:v>6.2E-2</c:v>
                </c:pt>
                <c:pt idx="323">
                  <c:v>6.2E-2</c:v>
                </c:pt>
                <c:pt idx="324">
                  <c:v>6.2E-2</c:v>
                </c:pt>
                <c:pt idx="325">
                  <c:v>6.2E-2</c:v>
                </c:pt>
                <c:pt idx="326">
                  <c:v>6.2E-2</c:v>
                </c:pt>
                <c:pt idx="327">
                  <c:v>6.2E-2</c:v>
                </c:pt>
                <c:pt idx="328">
                  <c:v>6.4000000000000001E-2</c:v>
                </c:pt>
                <c:pt idx="329">
                  <c:v>6.4000000000000001E-2</c:v>
                </c:pt>
                <c:pt idx="330">
                  <c:v>6.4000000000000001E-2</c:v>
                </c:pt>
                <c:pt idx="331">
                  <c:v>6.4000000000000001E-2</c:v>
                </c:pt>
                <c:pt idx="332">
                  <c:v>6.4000000000000001E-2</c:v>
                </c:pt>
                <c:pt idx="333">
                  <c:v>6.4000000000000001E-2</c:v>
                </c:pt>
                <c:pt idx="334">
                  <c:v>6.4000000000000001E-2</c:v>
                </c:pt>
                <c:pt idx="335">
                  <c:v>6.4000000000000001E-2</c:v>
                </c:pt>
                <c:pt idx="336">
                  <c:v>6.4000000000000001E-2</c:v>
                </c:pt>
                <c:pt idx="337">
                  <c:v>6.4000000000000001E-2</c:v>
                </c:pt>
                <c:pt idx="338">
                  <c:v>6.4000000000000001E-2</c:v>
                </c:pt>
                <c:pt idx="339">
                  <c:v>6.4000000000000001E-2</c:v>
                </c:pt>
                <c:pt idx="340">
                  <c:v>6.4000000000000001E-2</c:v>
                </c:pt>
                <c:pt idx="341">
                  <c:v>6.4000000000000001E-2</c:v>
                </c:pt>
                <c:pt idx="342">
                  <c:v>6.4000000000000001E-2</c:v>
                </c:pt>
                <c:pt idx="343">
                  <c:v>6.4000000000000001E-2</c:v>
                </c:pt>
                <c:pt idx="344">
                  <c:v>6.4000000000000001E-2</c:v>
                </c:pt>
                <c:pt idx="345">
                  <c:v>6.6000000000000003E-2</c:v>
                </c:pt>
                <c:pt idx="346">
                  <c:v>6.6000000000000003E-2</c:v>
                </c:pt>
                <c:pt idx="347">
                  <c:v>6.6000000000000003E-2</c:v>
                </c:pt>
                <c:pt idx="348">
                  <c:v>6.6000000000000003E-2</c:v>
                </c:pt>
                <c:pt idx="349">
                  <c:v>6.6000000000000003E-2</c:v>
                </c:pt>
                <c:pt idx="350">
                  <c:v>6.6000000000000003E-2</c:v>
                </c:pt>
                <c:pt idx="351">
                  <c:v>6.6000000000000003E-2</c:v>
                </c:pt>
                <c:pt idx="352">
                  <c:v>6.6000000000000003E-2</c:v>
                </c:pt>
                <c:pt idx="353">
                  <c:v>6.8000000000000005E-2</c:v>
                </c:pt>
                <c:pt idx="354">
                  <c:v>6.8000000000000005E-2</c:v>
                </c:pt>
                <c:pt idx="355">
                  <c:v>6.8000000000000005E-2</c:v>
                </c:pt>
                <c:pt idx="356">
                  <c:v>6.8000000000000005E-2</c:v>
                </c:pt>
                <c:pt idx="357">
                  <c:v>6.8000000000000005E-2</c:v>
                </c:pt>
                <c:pt idx="358">
                  <c:v>6.8000000000000005E-2</c:v>
                </c:pt>
                <c:pt idx="359">
                  <c:v>6.8000000000000005E-2</c:v>
                </c:pt>
                <c:pt idx="360">
                  <c:v>6.8000000000000005E-2</c:v>
                </c:pt>
                <c:pt idx="361">
                  <c:v>7.0000000000000007E-2</c:v>
                </c:pt>
                <c:pt idx="362">
                  <c:v>7.0000000000000007E-2</c:v>
                </c:pt>
                <c:pt idx="363">
                  <c:v>7.0000000000000007E-2</c:v>
                </c:pt>
                <c:pt idx="364">
                  <c:v>7.0000000000000007E-2</c:v>
                </c:pt>
                <c:pt idx="365">
                  <c:v>7.0000000000000007E-2</c:v>
                </c:pt>
                <c:pt idx="366">
                  <c:v>7.0000000000000007E-2</c:v>
                </c:pt>
                <c:pt idx="367">
                  <c:v>7.0000000000000007E-2</c:v>
                </c:pt>
                <c:pt idx="368">
                  <c:v>7.0000000000000007E-2</c:v>
                </c:pt>
                <c:pt idx="369">
                  <c:v>7.0000000000000007E-2</c:v>
                </c:pt>
                <c:pt idx="370">
                  <c:v>7.2000000000000008E-2</c:v>
                </c:pt>
                <c:pt idx="371">
                  <c:v>7.2000000000000008E-2</c:v>
                </c:pt>
                <c:pt idx="372">
                  <c:v>7.2000000000000008E-2</c:v>
                </c:pt>
                <c:pt idx="373">
                  <c:v>7.2000000000000008E-2</c:v>
                </c:pt>
                <c:pt idx="374">
                  <c:v>7.2000000000000008E-2</c:v>
                </c:pt>
                <c:pt idx="375">
                  <c:v>7.2000000000000008E-2</c:v>
                </c:pt>
                <c:pt idx="376">
                  <c:v>7.2000000000000008E-2</c:v>
                </c:pt>
                <c:pt idx="377">
                  <c:v>7.2000000000000008E-2</c:v>
                </c:pt>
                <c:pt idx="378">
                  <c:v>7.2000000000000008E-2</c:v>
                </c:pt>
                <c:pt idx="379">
                  <c:v>7.2000000000000008E-2</c:v>
                </c:pt>
                <c:pt idx="380">
                  <c:v>7.2000000000000008E-2</c:v>
                </c:pt>
                <c:pt idx="381">
                  <c:v>7.2000000000000008E-2</c:v>
                </c:pt>
                <c:pt idx="382">
                  <c:v>7.2000000000000008E-2</c:v>
                </c:pt>
                <c:pt idx="383">
                  <c:v>7.2000000000000008E-2</c:v>
                </c:pt>
                <c:pt idx="384">
                  <c:v>7.2000000000000008E-2</c:v>
                </c:pt>
                <c:pt idx="385">
                  <c:v>7.2000000000000008E-2</c:v>
                </c:pt>
                <c:pt idx="386">
                  <c:v>7.2000000000000008E-2</c:v>
                </c:pt>
                <c:pt idx="387">
                  <c:v>7.400000000000001E-2</c:v>
                </c:pt>
                <c:pt idx="388">
                  <c:v>7.400000000000001E-2</c:v>
                </c:pt>
                <c:pt idx="389">
                  <c:v>7.400000000000001E-2</c:v>
                </c:pt>
                <c:pt idx="390">
                  <c:v>7.400000000000001E-2</c:v>
                </c:pt>
                <c:pt idx="391">
                  <c:v>7.400000000000001E-2</c:v>
                </c:pt>
                <c:pt idx="392">
                  <c:v>7.400000000000001E-2</c:v>
                </c:pt>
                <c:pt idx="393">
                  <c:v>7.400000000000001E-2</c:v>
                </c:pt>
                <c:pt idx="394">
                  <c:v>7.400000000000001E-2</c:v>
                </c:pt>
                <c:pt idx="395">
                  <c:v>7.5999999999999998E-2</c:v>
                </c:pt>
                <c:pt idx="396">
                  <c:v>7.5999999999999998E-2</c:v>
                </c:pt>
                <c:pt idx="397">
                  <c:v>7.5999999999999998E-2</c:v>
                </c:pt>
                <c:pt idx="398">
                  <c:v>7.5999999999999998E-2</c:v>
                </c:pt>
                <c:pt idx="399">
                  <c:v>7.5999999999999998E-2</c:v>
                </c:pt>
                <c:pt idx="400">
                  <c:v>7.5999999999999998E-2</c:v>
                </c:pt>
                <c:pt idx="401">
                  <c:v>7.5999999999999998E-2</c:v>
                </c:pt>
                <c:pt idx="402">
                  <c:v>7.5999999999999998E-2</c:v>
                </c:pt>
                <c:pt idx="403">
                  <c:v>7.8E-2</c:v>
                </c:pt>
                <c:pt idx="404">
                  <c:v>7.8E-2</c:v>
                </c:pt>
                <c:pt idx="405">
                  <c:v>7.8E-2</c:v>
                </c:pt>
                <c:pt idx="406">
                  <c:v>7.8E-2</c:v>
                </c:pt>
                <c:pt idx="407">
                  <c:v>7.8E-2</c:v>
                </c:pt>
                <c:pt idx="408">
                  <c:v>7.8E-2</c:v>
                </c:pt>
                <c:pt idx="409">
                  <c:v>7.8E-2</c:v>
                </c:pt>
                <c:pt idx="410">
                  <c:v>7.8E-2</c:v>
                </c:pt>
                <c:pt idx="411">
                  <c:v>7.8E-2</c:v>
                </c:pt>
                <c:pt idx="412">
                  <c:v>0.08</c:v>
                </c:pt>
                <c:pt idx="413">
                  <c:v>0.08</c:v>
                </c:pt>
                <c:pt idx="414">
                  <c:v>0.08</c:v>
                </c:pt>
                <c:pt idx="415">
                  <c:v>0.08</c:v>
                </c:pt>
                <c:pt idx="416">
                  <c:v>0.08</c:v>
                </c:pt>
                <c:pt idx="417">
                  <c:v>0.08</c:v>
                </c:pt>
                <c:pt idx="418">
                  <c:v>0.08</c:v>
                </c:pt>
                <c:pt idx="419">
                  <c:v>0.08</c:v>
                </c:pt>
                <c:pt idx="420">
                  <c:v>0.08</c:v>
                </c:pt>
                <c:pt idx="421">
                  <c:v>0.08</c:v>
                </c:pt>
                <c:pt idx="422">
                  <c:v>0.08</c:v>
                </c:pt>
                <c:pt idx="423">
                  <c:v>0.08</c:v>
                </c:pt>
                <c:pt idx="424">
                  <c:v>0.08</c:v>
                </c:pt>
                <c:pt idx="425">
                  <c:v>0.08</c:v>
                </c:pt>
                <c:pt idx="426">
                  <c:v>0.08</c:v>
                </c:pt>
                <c:pt idx="427">
                  <c:v>0.08</c:v>
                </c:pt>
                <c:pt idx="428">
                  <c:v>0.08</c:v>
                </c:pt>
                <c:pt idx="429">
                  <c:v>8.199999999999999E-2</c:v>
                </c:pt>
                <c:pt idx="430">
                  <c:v>8.199999999999999E-2</c:v>
                </c:pt>
                <c:pt idx="431">
                  <c:v>8.199999999999999E-2</c:v>
                </c:pt>
                <c:pt idx="432">
                  <c:v>8.199999999999999E-2</c:v>
                </c:pt>
                <c:pt idx="433">
                  <c:v>8.199999999999999E-2</c:v>
                </c:pt>
                <c:pt idx="434">
                  <c:v>8.199999999999999E-2</c:v>
                </c:pt>
                <c:pt idx="435">
                  <c:v>8.199999999999999E-2</c:v>
                </c:pt>
                <c:pt idx="436">
                  <c:v>8.199999999999999E-2</c:v>
                </c:pt>
                <c:pt idx="437">
                  <c:v>8.4000000000000005E-2</c:v>
                </c:pt>
                <c:pt idx="438">
                  <c:v>8.4000000000000005E-2</c:v>
                </c:pt>
                <c:pt idx="439">
                  <c:v>8.4000000000000005E-2</c:v>
                </c:pt>
                <c:pt idx="440">
                  <c:v>8.4000000000000005E-2</c:v>
                </c:pt>
                <c:pt idx="441">
                  <c:v>8.4000000000000005E-2</c:v>
                </c:pt>
                <c:pt idx="442">
                  <c:v>8.4000000000000005E-2</c:v>
                </c:pt>
                <c:pt idx="443">
                  <c:v>8.4000000000000005E-2</c:v>
                </c:pt>
                <c:pt idx="444">
                  <c:v>8.4000000000000005E-2</c:v>
                </c:pt>
                <c:pt idx="445">
                  <c:v>8.4000000000000005E-2</c:v>
                </c:pt>
                <c:pt idx="446">
                  <c:v>8.5999999999999993E-2</c:v>
                </c:pt>
                <c:pt idx="447">
                  <c:v>8.5999999999999993E-2</c:v>
                </c:pt>
                <c:pt idx="448">
                  <c:v>8.5999999999999993E-2</c:v>
                </c:pt>
                <c:pt idx="449">
                  <c:v>8.5999999999999993E-2</c:v>
                </c:pt>
                <c:pt idx="450">
                  <c:v>8.5999999999999993E-2</c:v>
                </c:pt>
                <c:pt idx="451">
                  <c:v>8.5999999999999993E-2</c:v>
                </c:pt>
                <c:pt idx="452">
                  <c:v>8.5999999999999993E-2</c:v>
                </c:pt>
                <c:pt idx="453">
                  <c:v>8.5999999999999993E-2</c:v>
                </c:pt>
                <c:pt idx="454">
                  <c:v>8.8000000000000009E-2</c:v>
                </c:pt>
                <c:pt idx="455">
                  <c:v>8.8000000000000009E-2</c:v>
                </c:pt>
                <c:pt idx="456">
                  <c:v>8.8000000000000009E-2</c:v>
                </c:pt>
                <c:pt idx="457">
                  <c:v>8.8000000000000009E-2</c:v>
                </c:pt>
                <c:pt idx="458">
                  <c:v>8.8000000000000009E-2</c:v>
                </c:pt>
                <c:pt idx="459">
                  <c:v>8.8000000000000009E-2</c:v>
                </c:pt>
                <c:pt idx="460">
                  <c:v>8.8000000000000009E-2</c:v>
                </c:pt>
                <c:pt idx="461">
                  <c:v>8.8000000000000009E-2</c:v>
                </c:pt>
                <c:pt idx="462">
                  <c:v>8.8000000000000009E-2</c:v>
                </c:pt>
                <c:pt idx="463">
                  <c:v>8.8000000000000009E-2</c:v>
                </c:pt>
                <c:pt idx="464">
                  <c:v>8.8000000000000009E-2</c:v>
                </c:pt>
                <c:pt idx="465">
                  <c:v>8.8000000000000009E-2</c:v>
                </c:pt>
                <c:pt idx="466">
                  <c:v>8.8000000000000009E-2</c:v>
                </c:pt>
                <c:pt idx="467">
                  <c:v>8.8000000000000009E-2</c:v>
                </c:pt>
                <c:pt idx="468">
                  <c:v>8.8000000000000009E-2</c:v>
                </c:pt>
                <c:pt idx="469">
                  <c:v>8.8000000000000009E-2</c:v>
                </c:pt>
                <c:pt idx="470">
                  <c:v>8.8000000000000009E-2</c:v>
                </c:pt>
                <c:pt idx="471">
                  <c:v>0.09</c:v>
                </c:pt>
                <c:pt idx="472">
                  <c:v>0.09</c:v>
                </c:pt>
                <c:pt idx="473">
                  <c:v>0.09</c:v>
                </c:pt>
                <c:pt idx="474">
                  <c:v>0.09</c:v>
                </c:pt>
                <c:pt idx="475">
                  <c:v>0.09</c:v>
                </c:pt>
                <c:pt idx="476">
                  <c:v>0.09</c:v>
                </c:pt>
                <c:pt idx="477">
                  <c:v>0.09</c:v>
                </c:pt>
                <c:pt idx="478">
                  <c:v>0.09</c:v>
                </c:pt>
                <c:pt idx="479">
                  <c:v>0.09</c:v>
                </c:pt>
                <c:pt idx="480">
                  <c:v>9.1999999999999998E-2</c:v>
                </c:pt>
                <c:pt idx="481">
                  <c:v>9.1999999999999998E-2</c:v>
                </c:pt>
                <c:pt idx="482">
                  <c:v>9.1999999999999998E-2</c:v>
                </c:pt>
                <c:pt idx="483">
                  <c:v>9.1999999999999998E-2</c:v>
                </c:pt>
                <c:pt idx="484">
                  <c:v>9.1999999999999998E-2</c:v>
                </c:pt>
                <c:pt idx="485">
                  <c:v>9.1999999999999998E-2</c:v>
                </c:pt>
                <c:pt idx="486">
                  <c:v>9.1999999999999998E-2</c:v>
                </c:pt>
                <c:pt idx="487">
                  <c:v>9.1999999999999998E-2</c:v>
                </c:pt>
                <c:pt idx="488">
                  <c:v>9.4E-2</c:v>
                </c:pt>
                <c:pt idx="489">
                  <c:v>9.4E-2</c:v>
                </c:pt>
                <c:pt idx="490">
                  <c:v>9.4E-2</c:v>
                </c:pt>
                <c:pt idx="491">
                  <c:v>9.4E-2</c:v>
                </c:pt>
                <c:pt idx="492">
                  <c:v>9.4E-2</c:v>
                </c:pt>
                <c:pt idx="493">
                  <c:v>9.4E-2</c:v>
                </c:pt>
                <c:pt idx="494">
                  <c:v>9.4E-2</c:v>
                </c:pt>
                <c:pt idx="495">
                  <c:v>9.4E-2</c:v>
                </c:pt>
                <c:pt idx="496">
                  <c:v>9.6000000000000002E-2</c:v>
                </c:pt>
                <c:pt idx="497">
                  <c:v>9.6000000000000002E-2</c:v>
                </c:pt>
                <c:pt idx="498">
                  <c:v>9.6000000000000002E-2</c:v>
                </c:pt>
                <c:pt idx="499">
                  <c:v>9.6000000000000002E-2</c:v>
                </c:pt>
                <c:pt idx="500">
                  <c:v>9.6000000000000002E-2</c:v>
                </c:pt>
                <c:pt idx="501">
                  <c:v>9.6000000000000002E-2</c:v>
                </c:pt>
                <c:pt idx="502">
                  <c:v>9.6000000000000002E-2</c:v>
                </c:pt>
                <c:pt idx="503">
                  <c:v>9.6000000000000002E-2</c:v>
                </c:pt>
                <c:pt idx="504">
                  <c:v>9.6000000000000002E-2</c:v>
                </c:pt>
                <c:pt idx="505">
                  <c:v>9.6000000000000002E-2</c:v>
                </c:pt>
                <c:pt idx="506">
                  <c:v>9.6000000000000002E-2</c:v>
                </c:pt>
                <c:pt idx="507">
                  <c:v>9.6000000000000002E-2</c:v>
                </c:pt>
                <c:pt idx="508">
                  <c:v>9.6000000000000002E-2</c:v>
                </c:pt>
                <c:pt idx="509">
                  <c:v>9.6000000000000002E-2</c:v>
                </c:pt>
                <c:pt idx="510">
                  <c:v>9.6000000000000002E-2</c:v>
                </c:pt>
                <c:pt idx="511">
                  <c:v>9.6000000000000002E-2</c:v>
                </c:pt>
                <c:pt idx="512">
                  <c:v>9.6000000000000002E-2</c:v>
                </c:pt>
                <c:pt idx="513">
                  <c:v>9.8000000000000004E-2</c:v>
                </c:pt>
                <c:pt idx="514">
                  <c:v>9.8000000000000004E-2</c:v>
                </c:pt>
                <c:pt idx="515">
                  <c:v>9.8000000000000004E-2</c:v>
                </c:pt>
                <c:pt idx="516">
                  <c:v>9.8000000000000004E-2</c:v>
                </c:pt>
                <c:pt idx="517">
                  <c:v>9.8000000000000004E-2</c:v>
                </c:pt>
                <c:pt idx="518">
                  <c:v>9.8000000000000004E-2</c:v>
                </c:pt>
                <c:pt idx="519">
                  <c:v>9.8000000000000004E-2</c:v>
                </c:pt>
                <c:pt idx="520">
                  <c:v>9.8000000000000004E-2</c:v>
                </c:pt>
                <c:pt idx="521">
                  <c:v>9.8000000000000004E-2</c:v>
                </c:pt>
                <c:pt idx="522">
                  <c:v>0.1</c:v>
                </c:pt>
                <c:pt idx="523">
                  <c:v>0.1</c:v>
                </c:pt>
                <c:pt idx="524">
                  <c:v>0.1</c:v>
                </c:pt>
                <c:pt idx="525">
                  <c:v>0.1</c:v>
                </c:pt>
                <c:pt idx="526">
                  <c:v>0.1</c:v>
                </c:pt>
                <c:pt idx="527">
                  <c:v>0.1</c:v>
                </c:pt>
                <c:pt idx="528">
                  <c:v>0.1</c:v>
                </c:pt>
                <c:pt idx="529">
                  <c:v>0.1</c:v>
                </c:pt>
                <c:pt idx="530">
                  <c:v>0.10199999999999999</c:v>
                </c:pt>
                <c:pt idx="531">
                  <c:v>0.10199999999999999</c:v>
                </c:pt>
                <c:pt idx="532">
                  <c:v>0.10199999999999999</c:v>
                </c:pt>
                <c:pt idx="533">
                  <c:v>0.10199999999999999</c:v>
                </c:pt>
                <c:pt idx="534">
                  <c:v>0.10199999999999999</c:v>
                </c:pt>
                <c:pt idx="535">
                  <c:v>0.10199999999999999</c:v>
                </c:pt>
                <c:pt idx="536">
                  <c:v>0.10199999999999999</c:v>
                </c:pt>
                <c:pt idx="537">
                  <c:v>0.10199999999999999</c:v>
                </c:pt>
                <c:pt idx="538">
                  <c:v>0.10400000000000001</c:v>
                </c:pt>
                <c:pt idx="539">
                  <c:v>0.10400000000000001</c:v>
                </c:pt>
                <c:pt idx="540">
                  <c:v>0.10400000000000001</c:v>
                </c:pt>
                <c:pt idx="541">
                  <c:v>0.10400000000000001</c:v>
                </c:pt>
                <c:pt idx="542">
                  <c:v>0.10400000000000001</c:v>
                </c:pt>
                <c:pt idx="543">
                  <c:v>0.10400000000000001</c:v>
                </c:pt>
                <c:pt idx="544">
                  <c:v>0.10400000000000001</c:v>
                </c:pt>
                <c:pt idx="545">
                  <c:v>0.10400000000000001</c:v>
                </c:pt>
                <c:pt idx="546">
                  <c:v>0.10400000000000001</c:v>
                </c:pt>
                <c:pt idx="547">
                  <c:v>0.10400000000000001</c:v>
                </c:pt>
                <c:pt idx="548">
                  <c:v>0.10400000000000001</c:v>
                </c:pt>
                <c:pt idx="549">
                  <c:v>0.10400000000000001</c:v>
                </c:pt>
                <c:pt idx="550">
                  <c:v>0.10400000000000001</c:v>
                </c:pt>
                <c:pt idx="551">
                  <c:v>0.10400000000000001</c:v>
                </c:pt>
                <c:pt idx="552">
                  <c:v>0.10400000000000001</c:v>
                </c:pt>
                <c:pt idx="553">
                  <c:v>0.10400000000000001</c:v>
                </c:pt>
                <c:pt idx="554">
                  <c:v>0.106</c:v>
                </c:pt>
                <c:pt idx="555">
                  <c:v>0.106</c:v>
                </c:pt>
                <c:pt idx="556">
                  <c:v>0.106</c:v>
                </c:pt>
                <c:pt idx="557">
                  <c:v>0.106</c:v>
                </c:pt>
                <c:pt idx="558">
                  <c:v>0.106</c:v>
                </c:pt>
                <c:pt idx="559">
                  <c:v>0.106</c:v>
                </c:pt>
                <c:pt idx="560">
                  <c:v>0.106</c:v>
                </c:pt>
                <c:pt idx="561">
                  <c:v>0.106</c:v>
                </c:pt>
                <c:pt idx="562">
                  <c:v>0.106</c:v>
                </c:pt>
                <c:pt idx="563">
                  <c:v>0.10800000000000001</c:v>
                </c:pt>
                <c:pt idx="564">
                  <c:v>0.10800000000000001</c:v>
                </c:pt>
                <c:pt idx="565">
                  <c:v>0.10800000000000001</c:v>
                </c:pt>
                <c:pt idx="566">
                  <c:v>0.10800000000000001</c:v>
                </c:pt>
                <c:pt idx="567">
                  <c:v>0.10800000000000001</c:v>
                </c:pt>
                <c:pt idx="568">
                  <c:v>0.10800000000000001</c:v>
                </c:pt>
                <c:pt idx="569">
                  <c:v>0.10800000000000001</c:v>
                </c:pt>
                <c:pt idx="570">
                  <c:v>0.10800000000000001</c:v>
                </c:pt>
                <c:pt idx="571">
                  <c:v>0.11</c:v>
                </c:pt>
                <c:pt idx="572">
                  <c:v>0.11</c:v>
                </c:pt>
                <c:pt idx="573">
                  <c:v>0.11</c:v>
                </c:pt>
                <c:pt idx="574">
                  <c:v>0.11</c:v>
                </c:pt>
                <c:pt idx="575">
                  <c:v>0.11</c:v>
                </c:pt>
                <c:pt idx="576">
                  <c:v>0.11</c:v>
                </c:pt>
                <c:pt idx="577">
                  <c:v>0.11</c:v>
                </c:pt>
                <c:pt idx="578">
                  <c:v>0.11</c:v>
                </c:pt>
                <c:pt idx="579">
                  <c:v>0.11</c:v>
                </c:pt>
                <c:pt idx="580">
                  <c:v>0.11199999999999999</c:v>
                </c:pt>
                <c:pt idx="581">
                  <c:v>0.11199999999999999</c:v>
                </c:pt>
                <c:pt idx="582">
                  <c:v>0.11199999999999999</c:v>
                </c:pt>
                <c:pt idx="583">
                  <c:v>0.11199999999999999</c:v>
                </c:pt>
                <c:pt idx="584">
                  <c:v>0.11199999999999999</c:v>
                </c:pt>
                <c:pt idx="585">
                  <c:v>0.11199999999999999</c:v>
                </c:pt>
                <c:pt idx="586">
                  <c:v>0.11199999999999999</c:v>
                </c:pt>
                <c:pt idx="587">
                  <c:v>0.11199999999999999</c:v>
                </c:pt>
                <c:pt idx="588">
                  <c:v>0.11199999999999999</c:v>
                </c:pt>
                <c:pt idx="589">
                  <c:v>0.11199999999999999</c:v>
                </c:pt>
                <c:pt idx="590">
                  <c:v>0.11199999999999999</c:v>
                </c:pt>
                <c:pt idx="591">
                  <c:v>0.11199999999999999</c:v>
                </c:pt>
                <c:pt idx="592">
                  <c:v>0.11199999999999999</c:v>
                </c:pt>
                <c:pt idx="593">
                  <c:v>0.11199999999999999</c:v>
                </c:pt>
                <c:pt idx="594">
                  <c:v>0.11199999999999999</c:v>
                </c:pt>
                <c:pt idx="595">
                  <c:v>0.11199999999999999</c:v>
                </c:pt>
                <c:pt idx="596">
                  <c:v>0.114</c:v>
                </c:pt>
                <c:pt idx="597">
                  <c:v>0.114</c:v>
                </c:pt>
                <c:pt idx="598">
                  <c:v>0.114</c:v>
                </c:pt>
                <c:pt idx="599">
                  <c:v>0.114</c:v>
                </c:pt>
                <c:pt idx="600">
                  <c:v>0.114</c:v>
                </c:pt>
                <c:pt idx="601">
                  <c:v>0.114</c:v>
                </c:pt>
                <c:pt idx="602">
                  <c:v>0.114</c:v>
                </c:pt>
                <c:pt idx="603">
                  <c:v>0.114</c:v>
                </c:pt>
                <c:pt idx="604">
                  <c:v>0.114</c:v>
                </c:pt>
                <c:pt idx="605">
                  <c:v>0.11599999999999999</c:v>
                </c:pt>
                <c:pt idx="606">
                  <c:v>0.11599999999999999</c:v>
                </c:pt>
                <c:pt idx="607">
                  <c:v>0.11599999999999999</c:v>
                </c:pt>
                <c:pt idx="608">
                  <c:v>0.11599999999999999</c:v>
                </c:pt>
                <c:pt idx="609">
                  <c:v>0.11599999999999999</c:v>
                </c:pt>
                <c:pt idx="610">
                  <c:v>0.11599999999999999</c:v>
                </c:pt>
                <c:pt idx="611">
                  <c:v>0.11599999999999999</c:v>
                </c:pt>
                <c:pt idx="612">
                  <c:v>0.11599999999999999</c:v>
                </c:pt>
                <c:pt idx="613">
                  <c:v>0.11800000000000001</c:v>
                </c:pt>
                <c:pt idx="614">
                  <c:v>0.11800000000000001</c:v>
                </c:pt>
                <c:pt idx="615">
                  <c:v>0.11800000000000001</c:v>
                </c:pt>
                <c:pt idx="616">
                  <c:v>0.11800000000000001</c:v>
                </c:pt>
                <c:pt idx="617">
                  <c:v>0.11800000000000001</c:v>
                </c:pt>
                <c:pt idx="618">
                  <c:v>0.11800000000000001</c:v>
                </c:pt>
                <c:pt idx="619">
                  <c:v>0.11800000000000001</c:v>
                </c:pt>
                <c:pt idx="620">
                  <c:v>0.11800000000000001</c:v>
                </c:pt>
                <c:pt idx="621">
                  <c:v>0.12</c:v>
                </c:pt>
                <c:pt idx="622">
                  <c:v>0.12</c:v>
                </c:pt>
                <c:pt idx="623">
                  <c:v>0.12</c:v>
                </c:pt>
                <c:pt idx="624">
                  <c:v>0.12</c:v>
                </c:pt>
                <c:pt idx="625">
                  <c:v>0.12</c:v>
                </c:pt>
                <c:pt idx="626">
                  <c:v>0.12</c:v>
                </c:pt>
                <c:pt idx="627">
                  <c:v>0.12</c:v>
                </c:pt>
                <c:pt idx="628">
                  <c:v>0.12</c:v>
                </c:pt>
                <c:pt idx="629">
                  <c:v>0.12</c:v>
                </c:pt>
                <c:pt idx="630">
                  <c:v>0.12</c:v>
                </c:pt>
                <c:pt idx="631">
                  <c:v>0.12</c:v>
                </c:pt>
                <c:pt idx="632">
                  <c:v>0.12</c:v>
                </c:pt>
                <c:pt idx="633">
                  <c:v>0.12</c:v>
                </c:pt>
                <c:pt idx="634">
                  <c:v>0.12</c:v>
                </c:pt>
                <c:pt idx="635">
                  <c:v>0.12</c:v>
                </c:pt>
                <c:pt idx="636">
                  <c:v>0.12</c:v>
                </c:pt>
                <c:pt idx="637">
                  <c:v>0.12</c:v>
                </c:pt>
                <c:pt idx="638">
                  <c:v>0.122</c:v>
                </c:pt>
                <c:pt idx="639">
                  <c:v>0.122</c:v>
                </c:pt>
                <c:pt idx="640">
                  <c:v>0.122</c:v>
                </c:pt>
                <c:pt idx="641">
                  <c:v>0.122</c:v>
                </c:pt>
                <c:pt idx="642">
                  <c:v>0.122</c:v>
                </c:pt>
                <c:pt idx="643">
                  <c:v>0.122</c:v>
                </c:pt>
                <c:pt idx="644">
                  <c:v>0.122</c:v>
                </c:pt>
                <c:pt idx="645">
                  <c:v>0.122</c:v>
                </c:pt>
                <c:pt idx="646">
                  <c:v>0.122</c:v>
                </c:pt>
                <c:pt idx="647">
                  <c:v>0.124</c:v>
                </c:pt>
                <c:pt idx="648">
                  <c:v>0.124</c:v>
                </c:pt>
                <c:pt idx="649">
                  <c:v>0.124</c:v>
                </c:pt>
                <c:pt idx="650">
                  <c:v>0.124</c:v>
                </c:pt>
                <c:pt idx="651">
                  <c:v>0.124</c:v>
                </c:pt>
                <c:pt idx="652">
                  <c:v>0.124</c:v>
                </c:pt>
                <c:pt idx="653">
                  <c:v>0.124</c:v>
                </c:pt>
                <c:pt idx="654">
                  <c:v>0.124</c:v>
                </c:pt>
                <c:pt idx="655">
                  <c:v>0.126</c:v>
                </c:pt>
                <c:pt idx="656">
                  <c:v>0.126</c:v>
                </c:pt>
                <c:pt idx="657">
                  <c:v>0.126</c:v>
                </c:pt>
                <c:pt idx="658">
                  <c:v>0.126</c:v>
                </c:pt>
                <c:pt idx="659">
                  <c:v>0.126</c:v>
                </c:pt>
                <c:pt idx="660">
                  <c:v>0.126</c:v>
                </c:pt>
                <c:pt idx="661">
                  <c:v>0.126</c:v>
                </c:pt>
                <c:pt idx="662">
                  <c:v>0.126</c:v>
                </c:pt>
                <c:pt idx="663">
                  <c:v>0.128</c:v>
                </c:pt>
                <c:pt idx="664">
                  <c:v>0.128</c:v>
                </c:pt>
                <c:pt idx="665">
                  <c:v>0.128</c:v>
                </c:pt>
                <c:pt idx="666">
                  <c:v>0.128</c:v>
                </c:pt>
                <c:pt idx="667">
                  <c:v>0.128</c:v>
                </c:pt>
                <c:pt idx="668">
                  <c:v>0.128</c:v>
                </c:pt>
                <c:pt idx="669">
                  <c:v>0.128</c:v>
                </c:pt>
                <c:pt idx="670">
                  <c:v>0.128</c:v>
                </c:pt>
                <c:pt idx="671">
                  <c:v>0.128</c:v>
                </c:pt>
                <c:pt idx="672">
                  <c:v>0.128</c:v>
                </c:pt>
                <c:pt idx="673">
                  <c:v>0.128</c:v>
                </c:pt>
                <c:pt idx="674">
                  <c:v>0.128</c:v>
                </c:pt>
                <c:pt idx="675">
                  <c:v>0.128</c:v>
                </c:pt>
                <c:pt idx="676">
                  <c:v>0.128</c:v>
                </c:pt>
                <c:pt idx="677">
                  <c:v>0.128</c:v>
                </c:pt>
                <c:pt idx="678">
                  <c:v>0.128</c:v>
                </c:pt>
                <c:pt idx="679">
                  <c:v>0.128</c:v>
                </c:pt>
                <c:pt idx="680">
                  <c:v>0.13</c:v>
                </c:pt>
                <c:pt idx="681">
                  <c:v>0.13</c:v>
                </c:pt>
                <c:pt idx="682">
                  <c:v>0.13</c:v>
                </c:pt>
                <c:pt idx="683">
                  <c:v>0.13</c:v>
                </c:pt>
                <c:pt idx="684">
                  <c:v>0.13</c:v>
                </c:pt>
                <c:pt idx="685">
                  <c:v>0.13</c:v>
                </c:pt>
                <c:pt idx="686">
                  <c:v>0.13</c:v>
                </c:pt>
                <c:pt idx="687">
                  <c:v>0.13</c:v>
                </c:pt>
                <c:pt idx="688">
                  <c:v>0.13</c:v>
                </c:pt>
                <c:pt idx="689">
                  <c:v>0.13200000000000001</c:v>
                </c:pt>
                <c:pt idx="690">
                  <c:v>0.13200000000000001</c:v>
                </c:pt>
                <c:pt idx="691">
                  <c:v>0.13200000000000001</c:v>
                </c:pt>
                <c:pt idx="692">
                  <c:v>0.13200000000000001</c:v>
                </c:pt>
                <c:pt idx="693">
                  <c:v>0.13200000000000001</c:v>
                </c:pt>
                <c:pt idx="694">
                  <c:v>0.13200000000000001</c:v>
                </c:pt>
                <c:pt idx="695">
                  <c:v>0.13200000000000001</c:v>
                </c:pt>
                <c:pt idx="696">
                  <c:v>0.13200000000000001</c:v>
                </c:pt>
                <c:pt idx="697">
                  <c:v>0.13400000000000001</c:v>
                </c:pt>
                <c:pt idx="698">
                  <c:v>0.13400000000000001</c:v>
                </c:pt>
                <c:pt idx="699">
                  <c:v>0.13400000000000001</c:v>
                </c:pt>
                <c:pt idx="700">
                  <c:v>0.13400000000000001</c:v>
                </c:pt>
                <c:pt idx="701">
                  <c:v>0.13400000000000001</c:v>
                </c:pt>
                <c:pt idx="702">
                  <c:v>0.13400000000000001</c:v>
                </c:pt>
                <c:pt idx="703">
                  <c:v>0.13400000000000001</c:v>
                </c:pt>
                <c:pt idx="704">
                  <c:v>0.13400000000000001</c:v>
                </c:pt>
                <c:pt idx="705">
                  <c:v>0.13600000000000001</c:v>
                </c:pt>
                <c:pt idx="706">
                  <c:v>0.13600000000000001</c:v>
                </c:pt>
                <c:pt idx="707">
                  <c:v>0.13600000000000001</c:v>
                </c:pt>
                <c:pt idx="708">
                  <c:v>0.13600000000000001</c:v>
                </c:pt>
                <c:pt idx="709">
                  <c:v>0.13600000000000001</c:v>
                </c:pt>
                <c:pt idx="710">
                  <c:v>0.13600000000000001</c:v>
                </c:pt>
                <c:pt idx="711">
                  <c:v>0.13600000000000001</c:v>
                </c:pt>
                <c:pt idx="712">
                  <c:v>0.13600000000000001</c:v>
                </c:pt>
                <c:pt idx="713">
                  <c:v>0.13600000000000001</c:v>
                </c:pt>
                <c:pt idx="714">
                  <c:v>0.13600000000000001</c:v>
                </c:pt>
                <c:pt idx="715">
                  <c:v>0.13600000000000001</c:v>
                </c:pt>
                <c:pt idx="716">
                  <c:v>0.13600000000000001</c:v>
                </c:pt>
                <c:pt idx="717">
                  <c:v>0.13600000000000001</c:v>
                </c:pt>
                <c:pt idx="718">
                  <c:v>0.13600000000000001</c:v>
                </c:pt>
                <c:pt idx="719">
                  <c:v>0.13600000000000001</c:v>
                </c:pt>
                <c:pt idx="720">
                  <c:v>0.13600000000000001</c:v>
                </c:pt>
                <c:pt idx="721">
                  <c:v>0.13600000000000001</c:v>
                </c:pt>
                <c:pt idx="722">
                  <c:v>0.13800000000000001</c:v>
                </c:pt>
                <c:pt idx="723">
                  <c:v>0.13800000000000001</c:v>
                </c:pt>
                <c:pt idx="724">
                  <c:v>0.13800000000000001</c:v>
                </c:pt>
                <c:pt idx="725">
                  <c:v>0.13800000000000001</c:v>
                </c:pt>
                <c:pt idx="726">
                  <c:v>0.13800000000000001</c:v>
                </c:pt>
                <c:pt idx="727">
                  <c:v>0.13800000000000001</c:v>
                </c:pt>
                <c:pt idx="728">
                  <c:v>0.13800000000000001</c:v>
                </c:pt>
                <c:pt idx="729">
                  <c:v>0.13800000000000001</c:v>
                </c:pt>
                <c:pt idx="730">
                  <c:v>0.13800000000000001</c:v>
                </c:pt>
                <c:pt idx="731">
                  <c:v>0.14000000000000001</c:v>
                </c:pt>
                <c:pt idx="732">
                  <c:v>0.14000000000000001</c:v>
                </c:pt>
                <c:pt idx="733">
                  <c:v>0.14000000000000001</c:v>
                </c:pt>
                <c:pt idx="734">
                  <c:v>0.14000000000000001</c:v>
                </c:pt>
                <c:pt idx="735">
                  <c:v>0.14000000000000001</c:v>
                </c:pt>
                <c:pt idx="736">
                  <c:v>0.14000000000000001</c:v>
                </c:pt>
                <c:pt idx="737">
                  <c:v>0.14000000000000001</c:v>
                </c:pt>
                <c:pt idx="738">
                  <c:v>0.14000000000000001</c:v>
                </c:pt>
                <c:pt idx="739">
                  <c:v>0.14199999999999999</c:v>
                </c:pt>
                <c:pt idx="740">
                  <c:v>0.14199999999999999</c:v>
                </c:pt>
                <c:pt idx="741">
                  <c:v>0.14199999999999999</c:v>
                </c:pt>
                <c:pt idx="742">
                  <c:v>0.14199999999999999</c:v>
                </c:pt>
                <c:pt idx="743">
                  <c:v>0.14199999999999999</c:v>
                </c:pt>
                <c:pt idx="744">
                  <c:v>0.14199999999999999</c:v>
                </c:pt>
                <c:pt idx="745">
                  <c:v>0.14199999999999999</c:v>
                </c:pt>
                <c:pt idx="746">
                  <c:v>0.14199999999999999</c:v>
                </c:pt>
                <c:pt idx="747">
                  <c:v>0.14400000000000002</c:v>
                </c:pt>
                <c:pt idx="748">
                  <c:v>0.14400000000000002</c:v>
                </c:pt>
                <c:pt idx="749">
                  <c:v>0.14400000000000002</c:v>
                </c:pt>
                <c:pt idx="750">
                  <c:v>0.14400000000000002</c:v>
                </c:pt>
                <c:pt idx="751">
                  <c:v>0.14400000000000002</c:v>
                </c:pt>
                <c:pt idx="752">
                  <c:v>0.14400000000000002</c:v>
                </c:pt>
                <c:pt idx="753">
                  <c:v>0.14400000000000002</c:v>
                </c:pt>
                <c:pt idx="754">
                  <c:v>0.14400000000000002</c:v>
                </c:pt>
                <c:pt idx="755">
                  <c:v>0.14400000000000002</c:v>
                </c:pt>
                <c:pt idx="756">
                  <c:v>0.14400000000000002</c:v>
                </c:pt>
                <c:pt idx="757">
                  <c:v>0.14400000000000002</c:v>
                </c:pt>
                <c:pt idx="758">
                  <c:v>0.14400000000000002</c:v>
                </c:pt>
                <c:pt idx="759">
                  <c:v>0.14400000000000002</c:v>
                </c:pt>
                <c:pt idx="760">
                  <c:v>0.14400000000000002</c:v>
                </c:pt>
                <c:pt idx="761">
                  <c:v>0.14400000000000002</c:v>
                </c:pt>
                <c:pt idx="762">
                  <c:v>0.14400000000000002</c:v>
                </c:pt>
                <c:pt idx="763">
                  <c:v>0.14400000000000002</c:v>
                </c:pt>
                <c:pt idx="764">
                  <c:v>0.14599999999999999</c:v>
                </c:pt>
                <c:pt idx="765">
                  <c:v>0.14599999999999999</c:v>
                </c:pt>
                <c:pt idx="766">
                  <c:v>0.14599999999999999</c:v>
                </c:pt>
                <c:pt idx="767">
                  <c:v>0.14599999999999999</c:v>
                </c:pt>
                <c:pt idx="768">
                  <c:v>0.14599999999999999</c:v>
                </c:pt>
                <c:pt idx="769">
                  <c:v>0.14599999999999999</c:v>
                </c:pt>
                <c:pt idx="770">
                  <c:v>0.14599999999999999</c:v>
                </c:pt>
                <c:pt idx="771">
                  <c:v>0.14599999999999999</c:v>
                </c:pt>
                <c:pt idx="772">
                  <c:v>0.14800000000000002</c:v>
                </c:pt>
                <c:pt idx="773">
                  <c:v>0.14800000000000002</c:v>
                </c:pt>
                <c:pt idx="774">
                  <c:v>0.14800000000000002</c:v>
                </c:pt>
                <c:pt idx="775">
                  <c:v>0.14800000000000002</c:v>
                </c:pt>
                <c:pt idx="776">
                  <c:v>0.14800000000000002</c:v>
                </c:pt>
                <c:pt idx="777">
                  <c:v>0.14800000000000002</c:v>
                </c:pt>
                <c:pt idx="778">
                  <c:v>0.14800000000000002</c:v>
                </c:pt>
                <c:pt idx="779">
                  <c:v>0.14800000000000002</c:v>
                </c:pt>
                <c:pt idx="780">
                  <c:v>0.15</c:v>
                </c:pt>
                <c:pt idx="781">
                  <c:v>0.15</c:v>
                </c:pt>
                <c:pt idx="782">
                  <c:v>0.15</c:v>
                </c:pt>
                <c:pt idx="783">
                  <c:v>0.15</c:v>
                </c:pt>
                <c:pt idx="784">
                  <c:v>0.15</c:v>
                </c:pt>
                <c:pt idx="785">
                  <c:v>0.15</c:v>
                </c:pt>
                <c:pt idx="786">
                  <c:v>0.15</c:v>
                </c:pt>
                <c:pt idx="787">
                  <c:v>0.15</c:v>
                </c:pt>
                <c:pt idx="788">
                  <c:v>0.152</c:v>
                </c:pt>
                <c:pt idx="789">
                  <c:v>0.152</c:v>
                </c:pt>
                <c:pt idx="790">
                  <c:v>0.152</c:v>
                </c:pt>
                <c:pt idx="791">
                  <c:v>0.152</c:v>
                </c:pt>
                <c:pt idx="792">
                  <c:v>0.152</c:v>
                </c:pt>
                <c:pt idx="793">
                  <c:v>0.152</c:v>
                </c:pt>
                <c:pt idx="794">
                  <c:v>0.152</c:v>
                </c:pt>
                <c:pt idx="795">
                  <c:v>0.152</c:v>
                </c:pt>
                <c:pt idx="796">
                  <c:v>0.152</c:v>
                </c:pt>
                <c:pt idx="797">
                  <c:v>0.152</c:v>
                </c:pt>
                <c:pt idx="798">
                  <c:v>0.152</c:v>
                </c:pt>
                <c:pt idx="799">
                  <c:v>0.152</c:v>
                </c:pt>
                <c:pt idx="800">
                  <c:v>0.152</c:v>
                </c:pt>
                <c:pt idx="801">
                  <c:v>0.152</c:v>
                </c:pt>
                <c:pt idx="802">
                  <c:v>0.152</c:v>
                </c:pt>
                <c:pt idx="803">
                  <c:v>0.152</c:v>
                </c:pt>
                <c:pt idx="804">
                  <c:v>0.152</c:v>
                </c:pt>
                <c:pt idx="805">
                  <c:v>0.154</c:v>
                </c:pt>
                <c:pt idx="806">
                  <c:v>0.154</c:v>
                </c:pt>
                <c:pt idx="807">
                  <c:v>0.154</c:v>
                </c:pt>
                <c:pt idx="808">
                  <c:v>0.154</c:v>
                </c:pt>
                <c:pt idx="809">
                  <c:v>0.154</c:v>
                </c:pt>
                <c:pt idx="810">
                  <c:v>0.154</c:v>
                </c:pt>
                <c:pt idx="811">
                  <c:v>0.154</c:v>
                </c:pt>
                <c:pt idx="812">
                  <c:v>0.156</c:v>
                </c:pt>
                <c:pt idx="813">
                  <c:v>0.156</c:v>
                </c:pt>
                <c:pt idx="814">
                  <c:v>0.156</c:v>
                </c:pt>
                <c:pt idx="815">
                  <c:v>0.156</c:v>
                </c:pt>
                <c:pt idx="816">
                  <c:v>0.156</c:v>
                </c:pt>
                <c:pt idx="817">
                  <c:v>0.156</c:v>
                </c:pt>
                <c:pt idx="818">
                  <c:v>0.156</c:v>
                </c:pt>
                <c:pt idx="819">
                  <c:v>0.156</c:v>
                </c:pt>
                <c:pt idx="820">
                  <c:v>0.158</c:v>
                </c:pt>
                <c:pt idx="821">
                  <c:v>0.158</c:v>
                </c:pt>
                <c:pt idx="822">
                  <c:v>0.158</c:v>
                </c:pt>
                <c:pt idx="823">
                  <c:v>0.158</c:v>
                </c:pt>
                <c:pt idx="824">
                  <c:v>0.158</c:v>
                </c:pt>
                <c:pt idx="825">
                  <c:v>0.158</c:v>
                </c:pt>
                <c:pt idx="826">
                  <c:v>0.158</c:v>
                </c:pt>
                <c:pt idx="827">
                  <c:v>0.158</c:v>
                </c:pt>
                <c:pt idx="828">
                  <c:v>0.16</c:v>
                </c:pt>
                <c:pt idx="829">
                  <c:v>0.16</c:v>
                </c:pt>
                <c:pt idx="830">
                  <c:v>0.16</c:v>
                </c:pt>
                <c:pt idx="831">
                  <c:v>0.16</c:v>
                </c:pt>
                <c:pt idx="832">
                  <c:v>0.16</c:v>
                </c:pt>
                <c:pt idx="833">
                  <c:v>0.16</c:v>
                </c:pt>
                <c:pt idx="834">
                  <c:v>0.16</c:v>
                </c:pt>
                <c:pt idx="835">
                  <c:v>0.16</c:v>
                </c:pt>
                <c:pt idx="836">
                  <c:v>0.16</c:v>
                </c:pt>
                <c:pt idx="837">
                  <c:v>0.16</c:v>
                </c:pt>
              </c:numCache>
            </c:numRef>
          </c:xVal>
          <c:yVal>
            <c:numRef>
              <c:f>'stress-strain'!$B$3:$B$840</c:f>
              <c:numCache>
                <c:formatCode>General</c:formatCode>
                <c:ptCount val="838"/>
                <c:pt idx="0">
                  <c:v>0</c:v>
                </c:pt>
                <c:pt idx="1">
                  <c:v>32.283159999999995</c:v>
                </c:pt>
                <c:pt idx="2">
                  <c:v>33.174959999999999</c:v>
                </c:pt>
                <c:pt idx="3">
                  <c:v>33.888399999999997</c:v>
                </c:pt>
                <c:pt idx="4">
                  <c:v>34.780200000000001</c:v>
                </c:pt>
                <c:pt idx="5">
                  <c:v>35.671999999999997</c:v>
                </c:pt>
                <c:pt idx="6">
                  <c:v>36.563799999999993</c:v>
                </c:pt>
                <c:pt idx="7">
                  <c:v>37.633959999999995</c:v>
                </c:pt>
                <c:pt idx="8">
                  <c:v>38.704119999999996</c:v>
                </c:pt>
                <c:pt idx="9">
                  <c:v>39.417560000000002</c:v>
                </c:pt>
                <c:pt idx="10">
                  <c:v>40.309359999999998</c:v>
                </c:pt>
                <c:pt idx="11">
                  <c:v>41.201160000000002</c:v>
                </c:pt>
                <c:pt idx="12">
                  <c:v>42.092959999999998</c:v>
                </c:pt>
                <c:pt idx="13">
                  <c:v>42.806399999999996</c:v>
                </c:pt>
                <c:pt idx="14">
                  <c:v>43.876559999999998</c:v>
                </c:pt>
                <c:pt idx="15">
                  <c:v>44.946719999999992</c:v>
                </c:pt>
                <c:pt idx="16">
                  <c:v>45.838519999999995</c:v>
                </c:pt>
                <c:pt idx="17">
                  <c:v>46.730319999999999</c:v>
                </c:pt>
                <c:pt idx="18">
                  <c:v>47.622119999999995</c:v>
                </c:pt>
                <c:pt idx="19">
                  <c:v>48.513919999999999</c:v>
                </c:pt>
                <c:pt idx="20">
                  <c:v>49.584079999999993</c:v>
                </c:pt>
                <c:pt idx="21">
                  <c:v>50.297519999999992</c:v>
                </c:pt>
                <c:pt idx="22">
                  <c:v>51.36768</c:v>
                </c:pt>
                <c:pt idx="23">
                  <c:v>52.259480000000003</c:v>
                </c:pt>
                <c:pt idx="24">
                  <c:v>53.329639999999998</c:v>
                </c:pt>
                <c:pt idx="25">
                  <c:v>54.221439999999994</c:v>
                </c:pt>
                <c:pt idx="26">
                  <c:v>55.469959999999993</c:v>
                </c:pt>
                <c:pt idx="27">
                  <c:v>56.71848</c:v>
                </c:pt>
                <c:pt idx="28">
                  <c:v>57.431919999999998</c:v>
                </c:pt>
                <c:pt idx="29">
                  <c:v>58.323719999999994</c:v>
                </c:pt>
                <c:pt idx="30">
                  <c:v>59.393880000000003</c:v>
                </c:pt>
                <c:pt idx="31">
                  <c:v>60.464039999999997</c:v>
                </c:pt>
                <c:pt idx="32">
                  <c:v>61.177479999999996</c:v>
                </c:pt>
                <c:pt idx="33">
                  <c:v>62.069279999999999</c:v>
                </c:pt>
                <c:pt idx="34">
                  <c:v>62.782719999999998</c:v>
                </c:pt>
                <c:pt idx="35">
                  <c:v>63.139439999999993</c:v>
                </c:pt>
                <c:pt idx="36">
                  <c:v>63.139439999999993</c:v>
                </c:pt>
                <c:pt idx="37">
                  <c:v>63.139439999999993</c:v>
                </c:pt>
                <c:pt idx="38">
                  <c:v>62.247640000000004</c:v>
                </c:pt>
                <c:pt idx="39">
                  <c:v>61.177479999999996</c:v>
                </c:pt>
                <c:pt idx="40">
                  <c:v>59.393880000000003</c:v>
                </c:pt>
                <c:pt idx="41">
                  <c:v>60.464039999999997</c:v>
                </c:pt>
                <c:pt idx="42">
                  <c:v>64.744680000000002</c:v>
                </c:pt>
                <c:pt idx="43">
                  <c:v>66.349919999999997</c:v>
                </c:pt>
                <c:pt idx="44">
                  <c:v>67.241720000000001</c:v>
                </c:pt>
                <c:pt idx="45">
                  <c:v>68.49024</c:v>
                </c:pt>
                <c:pt idx="46">
                  <c:v>69.560400000000001</c:v>
                </c:pt>
                <c:pt idx="47">
                  <c:v>70.630560000000003</c:v>
                </c:pt>
                <c:pt idx="48">
                  <c:v>71.879080000000002</c:v>
                </c:pt>
                <c:pt idx="49">
                  <c:v>72.770879999999991</c:v>
                </c:pt>
                <c:pt idx="50">
                  <c:v>74.019400000000005</c:v>
                </c:pt>
                <c:pt idx="51">
                  <c:v>74.911199999999994</c:v>
                </c:pt>
                <c:pt idx="52">
                  <c:v>75.981359999999995</c:v>
                </c:pt>
                <c:pt idx="53">
                  <c:v>76.873159999999984</c:v>
                </c:pt>
                <c:pt idx="54">
                  <c:v>78.300039999999996</c:v>
                </c:pt>
                <c:pt idx="55">
                  <c:v>79.370199999999997</c:v>
                </c:pt>
                <c:pt idx="56">
                  <c:v>80.618719999999996</c:v>
                </c:pt>
                <c:pt idx="57">
                  <c:v>81.688879999999997</c:v>
                </c:pt>
                <c:pt idx="58">
                  <c:v>82.580679999999987</c:v>
                </c:pt>
                <c:pt idx="59">
                  <c:v>83.8292</c:v>
                </c:pt>
                <c:pt idx="60">
                  <c:v>85.077719999999985</c:v>
                </c:pt>
                <c:pt idx="61">
                  <c:v>86.147880000000001</c:v>
                </c:pt>
                <c:pt idx="62">
                  <c:v>87.218039999999988</c:v>
                </c:pt>
                <c:pt idx="63">
                  <c:v>88.288200000000003</c:v>
                </c:pt>
                <c:pt idx="64">
                  <c:v>89.71508</c:v>
                </c:pt>
                <c:pt idx="65">
                  <c:v>90.60687999999999</c:v>
                </c:pt>
                <c:pt idx="66">
                  <c:v>91.855400000000003</c:v>
                </c:pt>
                <c:pt idx="67">
                  <c:v>93.103919999999988</c:v>
                </c:pt>
                <c:pt idx="68">
                  <c:v>94.352440000000001</c:v>
                </c:pt>
                <c:pt idx="69">
                  <c:v>95.422599999999989</c:v>
                </c:pt>
                <c:pt idx="70">
                  <c:v>96.492760000000004</c:v>
                </c:pt>
                <c:pt idx="71">
                  <c:v>97.919640000000001</c:v>
                </c:pt>
                <c:pt idx="72">
                  <c:v>98.989800000000002</c:v>
                </c:pt>
                <c:pt idx="73">
                  <c:v>100.23831999999999</c:v>
                </c:pt>
                <c:pt idx="74">
                  <c:v>101.6652</c:v>
                </c:pt>
                <c:pt idx="75">
                  <c:v>102.91372</c:v>
                </c:pt>
                <c:pt idx="76">
                  <c:v>103.98387999999998</c:v>
                </c:pt>
                <c:pt idx="77">
                  <c:v>105.2324</c:v>
                </c:pt>
                <c:pt idx="78">
                  <c:v>106.1242</c:v>
                </c:pt>
                <c:pt idx="79">
                  <c:v>107.72944</c:v>
                </c:pt>
                <c:pt idx="80">
                  <c:v>108.62124</c:v>
                </c:pt>
                <c:pt idx="81">
                  <c:v>109.86975999999999</c:v>
                </c:pt>
                <c:pt idx="82">
                  <c:v>111.11828</c:v>
                </c:pt>
                <c:pt idx="83">
                  <c:v>112.36679999999998</c:v>
                </c:pt>
                <c:pt idx="84">
                  <c:v>114.15039999999999</c:v>
                </c:pt>
                <c:pt idx="85">
                  <c:v>115.75564</c:v>
                </c:pt>
                <c:pt idx="86">
                  <c:v>117.18252000000001</c:v>
                </c:pt>
                <c:pt idx="87">
                  <c:v>118.78776000000001</c:v>
                </c:pt>
                <c:pt idx="88">
                  <c:v>120.21464</c:v>
                </c:pt>
                <c:pt idx="89">
                  <c:v>121.64152</c:v>
                </c:pt>
                <c:pt idx="90">
                  <c:v>123.0684</c:v>
                </c:pt>
                <c:pt idx="91">
                  <c:v>124.31692</c:v>
                </c:pt>
                <c:pt idx="92">
                  <c:v>125.92215999999998</c:v>
                </c:pt>
                <c:pt idx="93">
                  <c:v>127.34903999999999</c:v>
                </c:pt>
                <c:pt idx="94">
                  <c:v>128.95428000000001</c:v>
                </c:pt>
                <c:pt idx="95">
                  <c:v>130.2028</c:v>
                </c:pt>
                <c:pt idx="96">
                  <c:v>131.62967999999998</c:v>
                </c:pt>
                <c:pt idx="97">
                  <c:v>132.87819999999999</c:v>
                </c:pt>
                <c:pt idx="98">
                  <c:v>134.30508</c:v>
                </c:pt>
                <c:pt idx="99">
                  <c:v>135.73196000000002</c:v>
                </c:pt>
                <c:pt idx="100">
                  <c:v>136.98048</c:v>
                </c:pt>
                <c:pt idx="101">
                  <c:v>138.40735999999998</c:v>
                </c:pt>
                <c:pt idx="102">
                  <c:v>139.83423999999999</c:v>
                </c:pt>
                <c:pt idx="103">
                  <c:v>141.26112000000001</c:v>
                </c:pt>
                <c:pt idx="104">
                  <c:v>142.50963999999999</c:v>
                </c:pt>
                <c:pt idx="105">
                  <c:v>143.93652</c:v>
                </c:pt>
                <c:pt idx="106">
                  <c:v>145.36340000000001</c:v>
                </c:pt>
                <c:pt idx="107">
                  <c:v>146.79028</c:v>
                </c:pt>
                <c:pt idx="108">
                  <c:v>148.21716000000001</c:v>
                </c:pt>
                <c:pt idx="109">
                  <c:v>149.64404000000002</c:v>
                </c:pt>
                <c:pt idx="110">
                  <c:v>150.89256000000003</c:v>
                </c:pt>
                <c:pt idx="111">
                  <c:v>152.31943999999999</c:v>
                </c:pt>
                <c:pt idx="112">
                  <c:v>153.74631999999997</c:v>
                </c:pt>
                <c:pt idx="113">
                  <c:v>154.99483999999998</c:v>
                </c:pt>
                <c:pt idx="114">
                  <c:v>156.065</c:v>
                </c:pt>
                <c:pt idx="115">
                  <c:v>157.31351999999998</c:v>
                </c:pt>
                <c:pt idx="116">
                  <c:v>158.38368</c:v>
                </c:pt>
                <c:pt idx="117">
                  <c:v>159.45383999999999</c:v>
                </c:pt>
                <c:pt idx="118">
                  <c:v>160.524</c:v>
                </c:pt>
                <c:pt idx="119">
                  <c:v>161.59415999999999</c:v>
                </c:pt>
                <c:pt idx="120">
                  <c:v>162.12923999999998</c:v>
                </c:pt>
                <c:pt idx="121">
                  <c:v>163.1994</c:v>
                </c:pt>
                <c:pt idx="122">
                  <c:v>164.62628000000001</c:v>
                </c:pt>
                <c:pt idx="123">
                  <c:v>165.69644</c:v>
                </c:pt>
                <c:pt idx="124">
                  <c:v>168.55019999999999</c:v>
                </c:pt>
                <c:pt idx="125">
                  <c:v>169.97708</c:v>
                </c:pt>
                <c:pt idx="126">
                  <c:v>171.22559999999999</c:v>
                </c:pt>
                <c:pt idx="127">
                  <c:v>172.83083999999999</c:v>
                </c:pt>
                <c:pt idx="128">
                  <c:v>174.25771999999998</c:v>
                </c:pt>
                <c:pt idx="129">
                  <c:v>175.86295999999999</c:v>
                </c:pt>
                <c:pt idx="130">
                  <c:v>177.46819999999997</c:v>
                </c:pt>
                <c:pt idx="131">
                  <c:v>178.89507999999998</c:v>
                </c:pt>
                <c:pt idx="132">
                  <c:v>180.32195999999999</c:v>
                </c:pt>
                <c:pt idx="133">
                  <c:v>182.10556</c:v>
                </c:pt>
                <c:pt idx="134">
                  <c:v>183.53243999999995</c:v>
                </c:pt>
                <c:pt idx="135">
                  <c:v>185.13768000000002</c:v>
                </c:pt>
                <c:pt idx="136">
                  <c:v>186.74292</c:v>
                </c:pt>
                <c:pt idx="137">
                  <c:v>188.52652</c:v>
                </c:pt>
                <c:pt idx="138">
                  <c:v>189.95340000000002</c:v>
                </c:pt>
                <c:pt idx="139">
                  <c:v>191.55864</c:v>
                </c:pt>
                <c:pt idx="140">
                  <c:v>193.16387999999998</c:v>
                </c:pt>
                <c:pt idx="141">
                  <c:v>194.41239999999999</c:v>
                </c:pt>
                <c:pt idx="142">
                  <c:v>196.01764</c:v>
                </c:pt>
                <c:pt idx="143">
                  <c:v>197.44451999999998</c:v>
                </c:pt>
                <c:pt idx="144">
                  <c:v>199.22811999999999</c:v>
                </c:pt>
                <c:pt idx="145">
                  <c:v>200.65499999999997</c:v>
                </c:pt>
                <c:pt idx="146">
                  <c:v>202.08187999999998</c:v>
                </c:pt>
                <c:pt idx="147">
                  <c:v>203.68711999999999</c:v>
                </c:pt>
                <c:pt idx="148">
                  <c:v>205.11399999999998</c:v>
                </c:pt>
                <c:pt idx="149">
                  <c:v>206.54087999999999</c:v>
                </c:pt>
                <c:pt idx="150">
                  <c:v>208.14611999999997</c:v>
                </c:pt>
                <c:pt idx="151">
                  <c:v>209.92971999999997</c:v>
                </c:pt>
                <c:pt idx="152">
                  <c:v>211.89168000000001</c:v>
                </c:pt>
                <c:pt idx="153">
                  <c:v>213.49691999999999</c:v>
                </c:pt>
                <c:pt idx="154">
                  <c:v>215.10216</c:v>
                </c:pt>
                <c:pt idx="155">
                  <c:v>216.70739999999998</c:v>
                </c:pt>
                <c:pt idx="156">
                  <c:v>218.49099999999999</c:v>
                </c:pt>
                <c:pt idx="157">
                  <c:v>219.91788</c:v>
                </c:pt>
                <c:pt idx="158">
                  <c:v>221.70147999999998</c:v>
                </c:pt>
                <c:pt idx="159">
                  <c:v>223.66343999999998</c:v>
                </c:pt>
                <c:pt idx="160">
                  <c:v>225.26867999999999</c:v>
                </c:pt>
                <c:pt idx="161">
                  <c:v>227.05228</c:v>
                </c:pt>
                <c:pt idx="162">
                  <c:v>228.83588</c:v>
                </c:pt>
                <c:pt idx="163">
                  <c:v>230.61947999999995</c:v>
                </c:pt>
                <c:pt idx="164">
                  <c:v>232.40307999999996</c:v>
                </c:pt>
                <c:pt idx="165">
                  <c:v>234.18668000000002</c:v>
                </c:pt>
                <c:pt idx="166">
                  <c:v>236.14863999999997</c:v>
                </c:pt>
                <c:pt idx="167">
                  <c:v>237.75387999999998</c:v>
                </c:pt>
                <c:pt idx="168">
                  <c:v>239.35912000000002</c:v>
                </c:pt>
                <c:pt idx="169">
                  <c:v>241.14271999999997</c:v>
                </c:pt>
                <c:pt idx="170">
                  <c:v>243.10468</c:v>
                </c:pt>
                <c:pt idx="171">
                  <c:v>244.88827999999998</c:v>
                </c:pt>
                <c:pt idx="172">
                  <c:v>246.67187999999999</c:v>
                </c:pt>
                <c:pt idx="173">
                  <c:v>248.45547999999999</c:v>
                </c:pt>
                <c:pt idx="174">
                  <c:v>250.41744</c:v>
                </c:pt>
                <c:pt idx="175">
                  <c:v>252.37939999999998</c:v>
                </c:pt>
                <c:pt idx="176">
                  <c:v>254.16299999999998</c:v>
                </c:pt>
                <c:pt idx="177">
                  <c:v>255.94659999999999</c:v>
                </c:pt>
                <c:pt idx="178">
                  <c:v>258.26527999999996</c:v>
                </c:pt>
                <c:pt idx="179">
                  <c:v>260.58395999999999</c:v>
                </c:pt>
                <c:pt idx="180">
                  <c:v>262.90264000000002</c:v>
                </c:pt>
                <c:pt idx="181">
                  <c:v>265.22131999999999</c:v>
                </c:pt>
                <c:pt idx="182">
                  <c:v>267.18327999999997</c:v>
                </c:pt>
                <c:pt idx="183">
                  <c:v>269.32359999999994</c:v>
                </c:pt>
                <c:pt idx="184">
                  <c:v>271.64227999999997</c:v>
                </c:pt>
                <c:pt idx="185">
                  <c:v>273.7826</c:v>
                </c:pt>
                <c:pt idx="186">
                  <c:v>276.10128000000003</c:v>
                </c:pt>
                <c:pt idx="187">
                  <c:v>278.41996</c:v>
                </c:pt>
                <c:pt idx="188">
                  <c:v>280.91699999999997</c:v>
                </c:pt>
                <c:pt idx="189">
                  <c:v>283.41404</c:v>
                </c:pt>
                <c:pt idx="190">
                  <c:v>285.91108000000003</c:v>
                </c:pt>
                <c:pt idx="191">
                  <c:v>288.40812000000005</c:v>
                </c:pt>
                <c:pt idx="192">
                  <c:v>290.90515999999997</c:v>
                </c:pt>
                <c:pt idx="193">
                  <c:v>293.40219999999999</c:v>
                </c:pt>
                <c:pt idx="194">
                  <c:v>295.89924000000002</c:v>
                </c:pt>
                <c:pt idx="195">
                  <c:v>298.39627999999999</c:v>
                </c:pt>
                <c:pt idx="196">
                  <c:v>300.89331999999996</c:v>
                </c:pt>
                <c:pt idx="197">
                  <c:v>303.39035999999999</c:v>
                </c:pt>
                <c:pt idx="198">
                  <c:v>305.88739999999996</c:v>
                </c:pt>
                <c:pt idx="199">
                  <c:v>308.20607999999999</c:v>
                </c:pt>
                <c:pt idx="200">
                  <c:v>310.34639999999996</c:v>
                </c:pt>
                <c:pt idx="201">
                  <c:v>312.66508000000005</c:v>
                </c:pt>
                <c:pt idx="202">
                  <c:v>314.80539999999996</c:v>
                </c:pt>
                <c:pt idx="203">
                  <c:v>317.12407999999999</c:v>
                </c:pt>
                <c:pt idx="204">
                  <c:v>319.62112000000002</c:v>
                </c:pt>
                <c:pt idx="205">
                  <c:v>321.76143999999994</c:v>
                </c:pt>
                <c:pt idx="206">
                  <c:v>324.08012000000002</c:v>
                </c:pt>
                <c:pt idx="207">
                  <c:v>326.39879999999999</c:v>
                </c:pt>
                <c:pt idx="208">
                  <c:v>328.53912000000003</c:v>
                </c:pt>
                <c:pt idx="209">
                  <c:v>330.8578</c:v>
                </c:pt>
                <c:pt idx="210">
                  <c:v>332.99812000000003</c:v>
                </c:pt>
                <c:pt idx="211">
                  <c:v>335.3168</c:v>
                </c:pt>
                <c:pt idx="212">
                  <c:v>337.45711999999997</c:v>
                </c:pt>
                <c:pt idx="213">
                  <c:v>339.7758</c:v>
                </c:pt>
                <c:pt idx="214">
                  <c:v>342.09447999999998</c:v>
                </c:pt>
                <c:pt idx="215">
                  <c:v>344.41315999999995</c:v>
                </c:pt>
                <c:pt idx="216">
                  <c:v>346.73184000000003</c:v>
                </c:pt>
                <c:pt idx="217">
                  <c:v>348.87215999999995</c:v>
                </c:pt>
                <c:pt idx="218">
                  <c:v>350.83411999999998</c:v>
                </c:pt>
                <c:pt idx="219">
                  <c:v>353.15280000000001</c:v>
                </c:pt>
                <c:pt idx="220">
                  <c:v>355.29312000000004</c:v>
                </c:pt>
                <c:pt idx="221">
                  <c:v>357.25507999999996</c:v>
                </c:pt>
                <c:pt idx="222">
                  <c:v>359.3954</c:v>
                </c:pt>
                <c:pt idx="223">
                  <c:v>361.71408000000002</c:v>
                </c:pt>
                <c:pt idx="224">
                  <c:v>363.67604</c:v>
                </c:pt>
                <c:pt idx="225">
                  <c:v>365.63799999999998</c:v>
                </c:pt>
                <c:pt idx="226">
                  <c:v>367.77832000000001</c:v>
                </c:pt>
                <c:pt idx="227">
                  <c:v>369.91863999999993</c:v>
                </c:pt>
                <c:pt idx="228">
                  <c:v>371.88060000000002</c:v>
                </c:pt>
                <c:pt idx="229">
                  <c:v>373.84255999999999</c:v>
                </c:pt>
                <c:pt idx="230">
                  <c:v>375.80451999999997</c:v>
                </c:pt>
                <c:pt idx="231">
                  <c:v>377.94484</c:v>
                </c:pt>
                <c:pt idx="232">
                  <c:v>380.08515999999997</c:v>
                </c:pt>
                <c:pt idx="233">
                  <c:v>382.04712000000001</c:v>
                </c:pt>
                <c:pt idx="234">
                  <c:v>384.00907999999998</c:v>
                </c:pt>
                <c:pt idx="235">
                  <c:v>385.79267999999996</c:v>
                </c:pt>
                <c:pt idx="236">
                  <c:v>387.75463999999994</c:v>
                </c:pt>
                <c:pt idx="237">
                  <c:v>389.71660000000003</c:v>
                </c:pt>
                <c:pt idx="238">
                  <c:v>391.50019999999995</c:v>
                </c:pt>
                <c:pt idx="239">
                  <c:v>393.46215999999998</c:v>
                </c:pt>
                <c:pt idx="240">
                  <c:v>395.24575999999996</c:v>
                </c:pt>
                <c:pt idx="241">
                  <c:v>397.20771999999999</c:v>
                </c:pt>
                <c:pt idx="242">
                  <c:v>398.99131999999997</c:v>
                </c:pt>
                <c:pt idx="243">
                  <c:v>400.77491999999995</c:v>
                </c:pt>
                <c:pt idx="244">
                  <c:v>402.73687999999993</c:v>
                </c:pt>
                <c:pt idx="245">
                  <c:v>404.52048000000002</c:v>
                </c:pt>
                <c:pt idx="246">
                  <c:v>406.30408</c:v>
                </c:pt>
                <c:pt idx="247">
                  <c:v>408.08767999999998</c:v>
                </c:pt>
                <c:pt idx="248">
                  <c:v>410.0496399999999</c:v>
                </c:pt>
                <c:pt idx="249">
                  <c:v>412.01160000000004</c:v>
                </c:pt>
                <c:pt idx="250">
                  <c:v>413.97356000000002</c:v>
                </c:pt>
                <c:pt idx="251">
                  <c:v>416.11387999999999</c:v>
                </c:pt>
                <c:pt idx="252">
                  <c:v>417.71912000000003</c:v>
                </c:pt>
                <c:pt idx="253">
                  <c:v>419.50271999999995</c:v>
                </c:pt>
                <c:pt idx="254">
                  <c:v>421.28631999999999</c:v>
                </c:pt>
                <c:pt idx="255">
                  <c:v>423.06991999999997</c:v>
                </c:pt>
                <c:pt idx="256">
                  <c:v>425.03187999999994</c:v>
                </c:pt>
                <c:pt idx="257">
                  <c:v>426.63711999999998</c:v>
                </c:pt>
                <c:pt idx="258">
                  <c:v>428.59907999999996</c:v>
                </c:pt>
                <c:pt idx="259">
                  <c:v>430.38267999999994</c:v>
                </c:pt>
                <c:pt idx="260">
                  <c:v>432.16627999999997</c:v>
                </c:pt>
                <c:pt idx="261">
                  <c:v>433.59316000000001</c:v>
                </c:pt>
                <c:pt idx="262">
                  <c:v>435.55512000000004</c:v>
                </c:pt>
                <c:pt idx="263">
                  <c:v>436.98199999999997</c:v>
                </c:pt>
                <c:pt idx="264">
                  <c:v>438.58723999999995</c:v>
                </c:pt>
                <c:pt idx="265">
                  <c:v>440.19247999999999</c:v>
                </c:pt>
                <c:pt idx="266">
                  <c:v>441.79771999999997</c:v>
                </c:pt>
                <c:pt idx="267">
                  <c:v>443.58132000000001</c:v>
                </c:pt>
                <c:pt idx="268">
                  <c:v>445.00819999999999</c:v>
                </c:pt>
                <c:pt idx="269">
                  <c:v>446.43508000000003</c:v>
                </c:pt>
                <c:pt idx="270">
                  <c:v>447.86195999999995</c:v>
                </c:pt>
                <c:pt idx="271">
                  <c:v>449.64555999999999</c:v>
                </c:pt>
                <c:pt idx="272">
                  <c:v>450.89407999999997</c:v>
                </c:pt>
                <c:pt idx="273">
                  <c:v>452.32095999999996</c:v>
                </c:pt>
                <c:pt idx="274">
                  <c:v>453.74784</c:v>
                </c:pt>
                <c:pt idx="275">
                  <c:v>455.35307999999998</c:v>
                </c:pt>
                <c:pt idx="276">
                  <c:v>456.60159999999996</c:v>
                </c:pt>
                <c:pt idx="277">
                  <c:v>458.02848</c:v>
                </c:pt>
                <c:pt idx="278">
                  <c:v>459.45535999999998</c:v>
                </c:pt>
                <c:pt idx="279">
                  <c:v>460.70387999999991</c:v>
                </c:pt>
                <c:pt idx="280">
                  <c:v>461.95239999999995</c:v>
                </c:pt>
                <c:pt idx="281">
                  <c:v>463.55763999999994</c:v>
                </c:pt>
                <c:pt idx="282">
                  <c:v>464.98451999999997</c:v>
                </c:pt>
                <c:pt idx="283">
                  <c:v>466.23303999999996</c:v>
                </c:pt>
                <c:pt idx="284">
                  <c:v>467.83828</c:v>
                </c:pt>
                <c:pt idx="285">
                  <c:v>469.26515999999998</c:v>
                </c:pt>
                <c:pt idx="286">
                  <c:v>470.69203999999996</c:v>
                </c:pt>
                <c:pt idx="287">
                  <c:v>471.94055999999995</c:v>
                </c:pt>
                <c:pt idx="288">
                  <c:v>473.18907999999993</c:v>
                </c:pt>
                <c:pt idx="289">
                  <c:v>474.43760000000003</c:v>
                </c:pt>
                <c:pt idx="290">
                  <c:v>475.68612000000002</c:v>
                </c:pt>
                <c:pt idx="291">
                  <c:v>477.11299999999994</c:v>
                </c:pt>
                <c:pt idx="292">
                  <c:v>478.53987999999998</c:v>
                </c:pt>
                <c:pt idx="293">
                  <c:v>479.61004000000003</c:v>
                </c:pt>
                <c:pt idx="294">
                  <c:v>480.85856000000001</c:v>
                </c:pt>
                <c:pt idx="295">
                  <c:v>481.75036</c:v>
                </c:pt>
                <c:pt idx="296">
                  <c:v>483.35559999999998</c:v>
                </c:pt>
                <c:pt idx="297">
                  <c:v>484.42576000000003</c:v>
                </c:pt>
                <c:pt idx="298">
                  <c:v>485.67428000000001</c:v>
                </c:pt>
                <c:pt idx="299">
                  <c:v>486.56608</c:v>
                </c:pt>
                <c:pt idx="300">
                  <c:v>487.63623999999999</c:v>
                </c:pt>
                <c:pt idx="301">
                  <c:v>488.88475999999997</c:v>
                </c:pt>
                <c:pt idx="302">
                  <c:v>490.13328000000001</c:v>
                </c:pt>
                <c:pt idx="303">
                  <c:v>490.84672</c:v>
                </c:pt>
                <c:pt idx="304">
                  <c:v>491.73851999999999</c:v>
                </c:pt>
                <c:pt idx="305">
                  <c:v>492.63031999999998</c:v>
                </c:pt>
                <c:pt idx="306">
                  <c:v>493.52212000000003</c:v>
                </c:pt>
                <c:pt idx="307">
                  <c:v>494.59227999999996</c:v>
                </c:pt>
                <c:pt idx="308">
                  <c:v>495.48407999999995</c:v>
                </c:pt>
                <c:pt idx="309">
                  <c:v>496.19752</c:v>
                </c:pt>
                <c:pt idx="310">
                  <c:v>496.73260000000005</c:v>
                </c:pt>
                <c:pt idx="311">
                  <c:v>497.44603999999998</c:v>
                </c:pt>
                <c:pt idx="312">
                  <c:v>497.62439999999992</c:v>
                </c:pt>
                <c:pt idx="313">
                  <c:v>498.15947999999997</c:v>
                </c:pt>
                <c:pt idx="314">
                  <c:v>498.33784000000003</c:v>
                </c:pt>
                <c:pt idx="315">
                  <c:v>498.69455999999997</c:v>
                </c:pt>
                <c:pt idx="316">
                  <c:v>499.05127999999996</c:v>
                </c:pt>
                <c:pt idx="317">
                  <c:v>499.58636000000001</c:v>
                </c:pt>
                <c:pt idx="318">
                  <c:v>500.29979999999995</c:v>
                </c:pt>
                <c:pt idx="319">
                  <c:v>501.01324</c:v>
                </c:pt>
                <c:pt idx="320">
                  <c:v>501.72667999999999</c:v>
                </c:pt>
                <c:pt idx="321">
                  <c:v>502.44012000000004</c:v>
                </c:pt>
                <c:pt idx="322">
                  <c:v>503.15356000000003</c:v>
                </c:pt>
                <c:pt idx="323">
                  <c:v>503.15356000000003</c:v>
                </c:pt>
                <c:pt idx="324">
                  <c:v>503.15356000000003</c:v>
                </c:pt>
                <c:pt idx="325">
                  <c:v>503.15356000000003</c:v>
                </c:pt>
                <c:pt idx="326">
                  <c:v>503.51027999999997</c:v>
                </c:pt>
                <c:pt idx="327">
                  <c:v>503.68863999999991</c:v>
                </c:pt>
                <c:pt idx="328">
                  <c:v>504.04536000000002</c:v>
                </c:pt>
                <c:pt idx="329">
                  <c:v>503.86699999999996</c:v>
                </c:pt>
                <c:pt idx="330">
                  <c:v>503.33191999999997</c:v>
                </c:pt>
                <c:pt idx="331">
                  <c:v>502.97519999999997</c:v>
                </c:pt>
                <c:pt idx="332">
                  <c:v>503.15356000000003</c:v>
                </c:pt>
                <c:pt idx="333">
                  <c:v>503.51027999999997</c:v>
                </c:pt>
                <c:pt idx="334">
                  <c:v>503.86699999999996</c:v>
                </c:pt>
                <c:pt idx="335">
                  <c:v>504.58043999999995</c:v>
                </c:pt>
                <c:pt idx="336">
                  <c:v>505.29387999999989</c:v>
                </c:pt>
                <c:pt idx="337">
                  <c:v>505.47223999999994</c:v>
                </c:pt>
                <c:pt idx="338">
                  <c:v>505.6506</c:v>
                </c:pt>
                <c:pt idx="339">
                  <c:v>505.6506</c:v>
                </c:pt>
                <c:pt idx="340">
                  <c:v>505.6506</c:v>
                </c:pt>
                <c:pt idx="341">
                  <c:v>506.36403999999993</c:v>
                </c:pt>
                <c:pt idx="342">
                  <c:v>506.54239999999999</c:v>
                </c:pt>
                <c:pt idx="343">
                  <c:v>506.36403999999993</c:v>
                </c:pt>
                <c:pt idx="344">
                  <c:v>503.15356000000003</c:v>
                </c:pt>
                <c:pt idx="345">
                  <c:v>503.51027999999997</c:v>
                </c:pt>
                <c:pt idx="346">
                  <c:v>504.04536000000002</c:v>
                </c:pt>
                <c:pt idx="347">
                  <c:v>503.15356000000003</c:v>
                </c:pt>
                <c:pt idx="348">
                  <c:v>499.94307999999995</c:v>
                </c:pt>
                <c:pt idx="349">
                  <c:v>496.73260000000005</c:v>
                </c:pt>
                <c:pt idx="350">
                  <c:v>498.51619999999997</c:v>
                </c:pt>
                <c:pt idx="351">
                  <c:v>501.01324</c:v>
                </c:pt>
                <c:pt idx="352">
                  <c:v>503.15356000000003</c:v>
                </c:pt>
                <c:pt idx="353">
                  <c:v>504.58043999999995</c:v>
                </c:pt>
                <c:pt idx="354">
                  <c:v>504.22371999999996</c:v>
                </c:pt>
                <c:pt idx="355">
                  <c:v>503.86699999999996</c:v>
                </c:pt>
                <c:pt idx="356">
                  <c:v>504.04536000000002</c:v>
                </c:pt>
                <c:pt idx="357">
                  <c:v>504.22371999999996</c:v>
                </c:pt>
                <c:pt idx="358">
                  <c:v>505.11551999999995</c:v>
                </c:pt>
                <c:pt idx="359">
                  <c:v>506.00731999999994</c:v>
                </c:pt>
                <c:pt idx="360">
                  <c:v>506.89911999999998</c:v>
                </c:pt>
                <c:pt idx="361">
                  <c:v>507.61256000000003</c:v>
                </c:pt>
                <c:pt idx="362">
                  <c:v>508.32599999999996</c:v>
                </c:pt>
                <c:pt idx="363">
                  <c:v>508.32599999999996</c:v>
                </c:pt>
                <c:pt idx="364">
                  <c:v>508.32599999999996</c:v>
                </c:pt>
                <c:pt idx="365">
                  <c:v>507.43419999999998</c:v>
                </c:pt>
                <c:pt idx="366">
                  <c:v>504.93715999999995</c:v>
                </c:pt>
                <c:pt idx="367">
                  <c:v>503.86699999999996</c:v>
                </c:pt>
                <c:pt idx="368">
                  <c:v>504.75879999999995</c:v>
                </c:pt>
                <c:pt idx="369">
                  <c:v>505.29387999999989</c:v>
                </c:pt>
                <c:pt idx="370">
                  <c:v>506.00731999999994</c:v>
                </c:pt>
                <c:pt idx="371">
                  <c:v>506.36403999999993</c:v>
                </c:pt>
                <c:pt idx="372">
                  <c:v>506.72076000000004</c:v>
                </c:pt>
                <c:pt idx="373">
                  <c:v>505.6506</c:v>
                </c:pt>
                <c:pt idx="374">
                  <c:v>507.25584000000003</c:v>
                </c:pt>
                <c:pt idx="375">
                  <c:v>508.68271999999996</c:v>
                </c:pt>
                <c:pt idx="376">
                  <c:v>510.1096</c:v>
                </c:pt>
                <c:pt idx="377">
                  <c:v>511.17975999999993</c:v>
                </c:pt>
                <c:pt idx="378">
                  <c:v>511.89319999999998</c:v>
                </c:pt>
                <c:pt idx="379">
                  <c:v>512.24991999999997</c:v>
                </c:pt>
                <c:pt idx="380">
                  <c:v>511.35811999999999</c:v>
                </c:pt>
                <c:pt idx="381">
                  <c:v>506.54239999999999</c:v>
                </c:pt>
                <c:pt idx="382">
                  <c:v>510.1096</c:v>
                </c:pt>
                <c:pt idx="383">
                  <c:v>512.96336000000008</c:v>
                </c:pt>
                <c:pt idx="384">
                  <c:v>514.92531999999994</c:v>
                </c:pt>
                <c:pt idx="385">
                  <c:v>515.81712000000005</c:v>
                </c:pt>
                <c:pt idx="386">
                  <c:v>516.70891999999992</c:v>
                </c:pt>
                <c:pt idx="387">
                  <c:v>517.24399999999991</c:v>
                </c:pt>
                <c:pt idx="388">
                  <c:v>517.77907999999991</c:v>
                </c:pt>
                <c:pt idx="389">
                  <c:v>518.31416000000002</c:v>
                </c:pt>
                <c:pt idx="390">
                  <c:v>518.67088000000001</c:v>
                </c:pt>
                <c:pt idx="391">
                  <c:v>519.20596</c:v>
                </c:pt>
                <c:pt idx="392">
                  <c:v>519.9194</c:v>
                </c:pt>
                <c:pt idx="393">
                  <c:v>520.45447999999999</c:v>
                </c:pt>
                <c:pt idx="394">
                  <c:v>520.98955999999998</c:v>
                </c:pt>
                <c:pt idx="395">
                  <c:v>521.34627999999998</c:v>
                </c:pt>
                <c:pt idx="396">
                  <c:v>521.70299999999997</c:v>
                </c:pt>
                <c:pt idx="397">
                  <c:v>522.23807999999997</c:v>
                </c:pt>
                <c:pt idx="398">
                  <c:v>522.41643999999997</c:v>
                </c:pt>
                <c:pt idx="399">
                  <c:v>522.95151999999996</c:v>
                </c:pt>
                <c:pt idx="400">
                  <c:v>523.48659999999995</c:v>
                </c:pt>
                <c:pt idx="401">
                  <c:v>523.84332000000006</c:v>
                </c:pt>
                <c:pt idx="402">
                  <c:v>524.55676000000005</c:v>
                </c:pt>
                <c:pt idx="403">
                  <c:v>525.09184000000005</c:v>
                </c:pt>
                <c:pt idx="404">
                  <c:v>525.44856000000004</c:v>
                </c:pt>
                <c:pt idx="405">
                  <c:v>525.80528000000004</c:v>
                </c:pt>
                <c:pt idx="406">
                  <c:v>526.34036000000003</c:v>
                </c:pt>
                <c:pt idx="407">
                  <c:v>526.87543999999991</c:v>
                </c:pt>
                <c:pt idx="408">
                  <c:v>527.23215999999991</c:v>
                </c:pt>
                <c:pt idx="409">
                  <c:v>527.5888799999999</c:v>
                </c:pt>
                <c:pt idx="410">
                  <c:v>528.30232000000001</c:v>
                </c:pt>
                <c:pt idx="411">
                  <c:v>528.65903999999989</c:v>
                </c:pt>
                <c:pt idx="412">
                  <c:v>529.01576</c:v>
                </c:pt>
                <c:pt idx="413">
                  <c:v>529.55083999999999</c:v>
                </c:pt>
                <c:pt idx="414">
                  <c:v>530.08591999999999</c:v>
                </c:pt>
                <c:pt idx="415">
                  <c:v>530.44263999999998</c:v>
                </c:pt>
                <c:pt idx="416">
                  <c:v>530.97771999999998</c:v>
                </c:pt>
                <c:pt idx="417">
                  <c:v>531.51279999999997</c:v>
                </c:pt>
                <c:pt idx="418">
                  <c:v>531.86951999999997</c:v>
                </c:pt>
                <c:pt idx="419">
                  <c:v>532.40459999999996</c:v>
                </c:pt>
                <c:pt idx="420">
                  <c:v>532.76131999999996</c:v>
                </c:pt>
                <c:pt idx="421">
                  <c:v>533.29639999999995</c:v>
                </c:pt>
                <c:pt idx="422">
                  <c:v>533.65311999999994</c:v>
                </c:pt>
                <c:pt idx="423">
                  <c:v>534.00983999999994</c:v>
                </c:pt>
                <c:pt idx="424">
                  <c:v>534.54491999999993</c:v>
                </c:pt>
                <c:pt idx="425">
                  <c:v>535.08000000000004</c:v>
                </c:pt>
                <c:pt idx="426">
                  <c:v>535.61508000000003</c:v>
                </c:pt>
                <c:pt idx="427">
                  <c:v>536.15015999999991</c:v>
                </c:pt>
                <c:pt idx="428">
                  <c:v>536.32852000000003</c:v>
                </c:pt>
                <c:pt idx="429">
                  <c:v>536.86360000000002</c:v>
                </c:pt>
                <c:pt idx="430">
                  <c:v>537.57704000000001</c:v>
                </c:pt>
                <c:pt idx="431">
                  <c:v>537.93376000000001</c:v>
                </c:pt>
                <c:pt idx="432">
                  <c:v>538.46884</c:v>
                </c:pt>
                <c:pt idx="433">
                  <c:v>538.82556</c:v>
                </c:pt>
                <c:pt idx="434">
                  <c:v>539.36063999999999</c:v>
                </c:pt>
                <c:pt idx="435">
                  <c:v>539.89571999999998</c:v>
                </c:pt>
                <c:pt idx="436">
                  <c:v>540.43079999999998</c:v>
                </c:pt>
                <c:pt idx="437">
                  <c:v>540.60915999999997</c:v>
                </c:pt>
                <c:pt idx="438">
                  <c:v>541.14423999999997</c:v>
                </c:pt>
                <c:pt idx="439">
                  <c:v>541.50095999999996</c:v>
                </c:pt>
                <c:pt idx="440">
                  <c:v>541.85767999999996</c:v>
                </c:pt>
                <c:pt idx="441">
                  <c:v>542.21439999999996</c:v>
                </c:pt>
                <c:pt idx="442">
                  <c:v>542.74947999999995</c:v>
                </c:pt>
                <c:pt idx="443">
                  <c:v>543.28455999999994</c:v>
                </c:pt>
                <c:pt idx="444">
                  <c:v>543.64127999999994</c:v>
                </c:pt>
                <c:pt idx="445">
                  <c:v>543.99799999999993</c:v>
                </c:pt>
                <c:pt idx="446">
                  <c:v>544.53307999999993</c:v>
                </c:pt>
                <c:pt idx="447">
                  <c:v>544.88979999999992</c:v>
                </c:pt>
                <c:pt idx="448">
                  <c:v>545.42488000000003</c:v>
                </c:pt>
                <c:pt idx="449">
                  <c:v>545.78159999999991</c:v>
                </c:pt>
                <c:pt idx="450">
                  <c:v>546.13832000000002</c:v>
                </c:pt>
                <c:pt idx="451">
                  <c:v>546.49504000000002</c:v>
                </c:pt>
                <c:pt idx="452">
                  <c:v>547.03012000000001</c:v>
                </c:pt>
                <c:pt idx="453">
                  <c:v>547.5652</c:v>
                </c:pt>
                <c:pt idx="454">
                  <c:v>547.92192</c:v>
                </c:pt>
                <c:pt idx="455">
                  <c:v>548.27863999999988</c:v>
                </c:pt>
                <c:pt idx="456">
                  <c:v>548.81371999999999</c:v>
                </c:pt>
                <c:pt idx="457">
                  <c:v>549.17043999999999</c:v>
                </c:pt>
                <c:pt idx="458">
                  <c:v>549.34879999999998</c:v>
                </c:pt>
                <c:pt idx="459">
                  <c:v>549.88387999999986</c:v>
                </c:pt>
                <c:pt idx="460">
                  <c:v>550.24059999999997</c:v>
                </c:pt>
                <c:pt idx="461">
                  <c:v>550.59731999999997</c:v>
                </c:pt>
                <c:pt idx="462">
                  <c:v>551.13239999999996</c:v>
                </c:pt>
                <c:pt idx="463">
                  <c:v>551.48911999999996</c:v>
                </c:pt>
                <c:pt idx="464">
                  <c:v>551.84584000000007</c:v>
                </c:pt>
                <c:pt idx="465">
                  <c:v>552.20256000000006</c:v>
                </c:pt>
                <c:pt idx="466">
                  <c:v>552.55928000000006</c:v>
                </c:pt>
                <c:pt idx="467">
                  <c:v>552.73763999999994</c:v>
                </c:pt>
                <c:pt idx="468">
                  <c:v>553.27271999999994</c:v>
                </c:pt>
                <c:pt idx="469">
                  <c:v>553.80780000000004</c:v>
                </c:pt>
                <c:pt idx="470">
                  <c:v>554.34287999999992</c:v>
                </c:pt>
                <c:pt idx="471">
                  <c:v>554.52123999999992</c:v>
                </c:pt>
                <c:pt idx="472">
                  <c:v>554.87795999999992</c:v>
                </c:pt>
                <c:pt idx="473">
                  <c:v>555.41303999999991</c:v>
                </c:pt>
                <c:pt idx="474">
                  <c:v>555.76975999999991</c:v>
                </c:pt>
                <c:pt idx="475">
                  <c:v>555.94812000000002</c:v>
                </c:pt>
                <c:pt idx="476">
                  <c:v>556.48320000000001</c:v>
                </c:pt>
                <c:pt idx="477">
                  <c:v>556.66156000000001</c:v>
                </c:pt>
                <c:pt idx="478">
                  <c:v>557.19664</c:v>
                </c:pt>
                <c:pt idx="479">
                  <c:v>557.55336</c:v>
                </c:pt>
                <c:pt idx="480">
                  <c:v>557.91007999999999</c:v>
                </c:pt>
                <c:pt idx="481">
                  <c:v>558.08843999999999</c:v>
                </c:pt>
                <c:pt idx="482">
                  <c:v>558.26679999999999</c:v>
                </c:pt>
                <c:pt idx="483">
                  <c:v>558.80187999999998</c:v>
                </c:pt>
                <c:pt idx="484">
                  <c:v>559.15859999999998</c:v>
                </c:pt>
                <c:pt idx="485">
                  <c:v>559.51531999999997</c:v>
                </c:pt>
                <c:pt idx="486">
                  <c:v>560.05039999999997</c:v>
                </c:pt>
                <c:pt idx="487">
                  <c:v>560.22875999999997</c:v>
                </c:pt>
                <c:pt idx="488">
                  <c:v>560.76383999999996</c:v>
                </c:pt>
                <c:pt idx="489">
                  <c:v>561.12055999999995</c:v>
                </c:pt>
                <c:pt idx="490">
                  <c:v>561.47727999999995</c:v>
                </c:pt>
                <c:pt idx="491">
                  <c:v>561.47727999999995</c:v>
                </c:pt>
                <c:pt idx="492">
                  <c:v>562.01235999999994</c:v>
                </c:pt>
                <c:pt idx="493">
                  <c:v>562.36907999999994</c:v>
                </c:pt>
                <c:pt idx="494">
                  <c:v>562.72580000000005</c:v>
                </c:pt>
                <c:pt idx="495">
                  <c:v>563.08252000000005</c:v>
                </c:pt>
                <c:pt idx="496">
                  <c:v>563.08252000000005</c:v>
                </c:pt>
                <c:pt idx="497">
                  <c:v>563.26087999999993</c:v>
                </c:pt>
                <c:pt idx="498">
                  <c:v>563.61760000000004</c:v>
                </c:pt>
                <c:pt idx="499">
                  <c:v>563.97432000000003</c:v>
                </c:pt>
                <c:pt idx="500">
                  <c:v>564.15267999999992</c:v>
                </c:pt>
                <c:pt idx="501">
                  <c:v>564.50939999999991</c:v>
                </c:pt>
                <c:pt idx="502">
                  <c:v>564.68776000000003</c:v>
                </c:pt>
                <c:pt idx="503">
                  <c:v>565.22284000000002</c:v>
                </c:pt>
                <c:pt idx="504">
                  <c:v>565.57956000000001</c:v>
                </c:pt>
                <c:pt idx="505">
                  <c:v>565.7579199999999</c:v>
                </c:pt>
                <c:pt idx="506">
                  <c:v>566.11463999999989</c:v>
                </c:pt>
                <c:pt idx="507">
                  <c:v>566.47136</c:v>
                </c:pt>
                <c:pt idx="508">
                  <c:v>566.64971999999989</c:v>
                </c:pt>
                <c:pt idx="509">
                  <c:v>567.00643999999988</c:v>
                </c:pt>
                <c:pt idx="510">
                  <c:v>567.36315999999999</c:v>
                </c:pt>
                <c:pt idx="511">
                  <c:v>567.71987999999999</c:v>
                </c:pt>
                <c:pt idx="512">
                  <c:v>567.89823999999999</c:v>
                </c:pt>
                <c:pt idx="513">
                  <c:v>568.25495999999998</c:v>
                </c:pt>
                <c:pt idx="514">
                  <c:v>568.43331999999998</c:v>
                </c:pt>
                <c:pt idx="515">
                  <c:v>568.79003999999998</c:v>
                </c:pt>
                <c:pt idx="516">
                  <c:v>569.14675999999997</c:v>
                </c:pt>
                <c:pt idx="517">
                  <c:v>569.50347999999997</c:v>
                </c:pt>
                <c:pt idx="518">
                  <c:v>569.68184000000008</c:v>
                </c:pt>
                <c:pt idx="519">
                  <c:v>570.03855999999996</c:v>
                </c:pt>
                <c:pt idx="520">
                  <c:v>570.21691999999996</c:v>
                </c:pt>
                <c:pt idx="521">
                  <c:v>570.57363999999995</c:v>
                </c:pt>
                <c:pt idx="522">
                  <c:v>570.93035999999995</c:v>
                </c:pt>
                <c:pt idx="523">
                  <c:v>571.10872000000006</c:v>
                </c:pt>
                <c:pt idx="524">
                  <c:v>571.28707999999995</c:v>
                </c:pt>
                <c:pt idx="525">
                  <c:v>571.64379999999994</c:v>
                </c:pt>
                <c:pt idx="526">
                  <c:v>571.82216000000005</c:v>
                </c:pt>
                <c:pt idx="527">
                  <c:v>572.00051999999994</c:v>
                </c:pt>
                <c:pt idx="528">
                  <c:v>572.53559999999993</c:v>
                </c:pt>
                <c:pt idx="529">
                  <c:v>572.89231999999993</c:v>
                </c:pt>
                <c:pt idx="530">
                  <c:v>573.42740000000003</c:v>
                </c:pt>
                <c:pt idx="531">
                  <c:v>573.60575999999992</c:v>
                </c:pt>
                <c:pt idx="532">
                  <c:v>573.96248000000003</c:v>
                </c:pt>
                <c:pt idx="533">
                  <c:v>574.14083999999991</c:v>
                </c:pt>
                <c:pt idx="534">
                  <c:v>574.49756000000002</c:v>
                </c:pt>
                <c:pt idx="535">
                  <c:v>574.67592000000002</c:v>
                </c:pt>
                <c:pt idx="536">
                  <c:v>574.8542799999999</c:v>
                </c:pt>
                <c:pt idx="537">
                  <c:v>575.21100000000001</c:v>
                </c:pt>
                <c:pt idx="538">
                  <c:v>575.21100000000001</c:v>
                </c:pt>
                <c:pt idx="539">
                  <c:v>575.74608000000001</c:v>
                </c:pt>
                <c:pt idx="540">
                  <c:v>575.74608000000001</c:v>
                </c:pt>
                <c:pt idx="541">
                  <c:v>576.10279999999989</c:v>
                </c:pt>
                <c:pt idx="542">
                  <c:v>576.28116</c:v>
                </c:pt>
                <c:pt idx="543">
                  <c:v>576.63787999999988</c:v>
                </c:pt>
                <c:pt idx="544">
                  <c:v>576.99459999999999</c:v>
                </c:pt>
                <c:pt idx="545">
                  <c:v>577.17295999999999</c:v>
                </c:pt>
                <c:pt idx="546">
                  <c:v>577.35131999999987</c:v>
                </c:pt>
                <c:pt idx="547">
                  <c:v>577.70803999999998</c:v>
                </c:pt>
                <c:pt idx="548">
                  <c:v>577.70803999999998</c:v>
                </c:pt>
                <c:pt idx="549">
                  <c:v>577.88639999999987</c:v>
                </c:pt>
                <c:pt idx="550">
                  <c:v>578.24311999999998</c:v>
                </c:pt>
                <c:pt idx="551">
                  <c:v>578.59983999999997</c:v>
                </c:pt>
                <c:pt idx="552">
                  <c:v>578.77819999999997</c:v>
                </c:pt>
                <c:pt idx="553">
                  <c:v>578.95655999999997</c:v>
                </c:pt>
                <c:pt idx="554">
                  <c:v>579.31327999999996</c:v>
                </c:pt>
                <c:pt idx="555">
                  <c:v>579.31327999999996</c:v>
                </c:pt>
                <c:pt idx="556">
                  <c:v>579.66999999999996</c:v>
                </c:pt>
                <c:pt idx="557">
                  <c:v>579.66999999999996</c:v>
                </c:pt>
                <c:pt idx="558">
                  <c:v>580.02671999999995</c:v>
                </c:pt>
                <c:pt idx="559">
                  <c:v>580.20508000000007</c:v>
                </c:pt>
                <c:pt idx="560">
                  <c:v>580.38343999999995</c:v>
                </c:pt>
                <c:pt idx="561">
                  <c:v>580.91851999999994</c:v>
                </c:pt>
                <c:pt idx="562">
                  <c:v>580.91851999999994</c:v>
                </c:pt>
                <c:pt idx="563">
                  <c:v>581.09687999999994</c:v>
                </c:pt>
                <c:pt idx="564">
                  <c:v>581.27524000000005</c:v>
                </c:pt>
                <c:pt idx="565">
                  <c:v>581.63195999999994</c:v>
                </c:pt>
                <c:pt idx="566">
                  <c:v>581.81031999999993</c:v>
                </c:pt>
                <c:pt idx="567">
                  <c:v>581.98868000000004</c:v>
                </c:pt>
                <c:pt idx="568">
                  <c:v>582.16703999999993</c:v>
                </c:pt>
                <c:pt idx="569">
                  <c:v>582.52375999999992</c:v>
                </c:pt>
                <c:pt idx="570">
                  <c:v>582.52375999999992</c:v>
                </c:pt>
                <c:pt idx="571">
                  <c:v>582.70212000000004</c:v>
                </c:pt>
                <c:pt idx="572">
                  <c:v>583.05883999999992</c:v>
                </c:pt>
                <c:pt idx="573">
                  <c:v>583.05883999999992</c:v>
                </c:pt>
                <c:pt idx="574">
                  <c:v>583.41555999999991</c:v>
                </c:pt>
                <c:pt idx="575">
                  <c:v>583.59391999999991</c:v>
                </c:pt>
                <c:pt idx="576">
                  <c:v>583.77227999999991</c:v>
                </c:pt>
                <c:pt idx="577">
                  <c:v>583.95064000000002</c:v>
                </c:pt>
                <c:pt idx="578">
                  <c:v>584.12899999999991</c:v>
                </c:pt>
                <c:pt idx="579">
                  <c:v>584.30736000000002</c:v>
                </c:pt>
                <c:pt idx="580">
                  <c:v>584.48572000000001</c:v>
                </c:pt>
                <c:pt idx="581">
                  <c:v>584.66408000000001</c:v>
                </c:pt>
                <c:pt idx="582">
                  <c:v>584.66408000000001</c:v>
                </c:pt>
                <c:pt idx="583">
                  <c:v>585.02079999999989</c:v>
                </c:pt>
                <c:pt idx="584">
                  <c:v>585.02079999999989</c:v>
                </c:pt>
                <c:pt idx="585">
                  <c:v>585.19916000000001</c:v>
                </c:pt>
                <c:pt idx="586">
                  <c:v>585.37752</c:v>
                </c:pt>
                <c:pt idx="587">
                  <c:v>585.55588</c:v>
                </c:pt>
                <c:pt idx="588">
                  <c:v>585.73424</c:v>
                </c:pt>
                <c:pt idx="589">
                  <c:v>585.9126</c:v>
                </c:pt>
                <c:pt idx="590">
                  <c:v>586.09096</c:v>
                </c:pt>
                <c:pt idx="591">
                  <c:v>586.26931999999988</c:v>
                </c:pt>
                <c:pt idx="592">
                  <c:v>586.4476800000001</c:v>
                </c:pt>
                <c:pt idx="593">
                  <c:v>586.4476800000001</c:v>
                </c:pt>
                <c:pt idx="594">
                  <c:v>586.62603999999999</c:v>
                </c:pt>
                <c:pt idx="595">
                  <c:v>586.80439999999999</c:v>
                </c:pt>
                <c:pt idx="596">
                  <c:v>586.98275999999987</c:v>
                </c:pt>
                <c:pt idx="597">
                  <c:v>587.33947999999998</c:v>
                </c:pt>
                <c:pt idx="598">
                  <c:v>587.33947999999998</c:v>
                </c:pt>
                <c:pt idx="599">
                  <c:v>587.51783999999986</c:v>
                </c:pt>
                <c:pt idx="600">
                  <c:v>587.69620000000009</c:v>
                </c:pt>
                <c:pt idx="601">
                  <c:v>587.87455999999997</c:v>
                </c:pt>
                <c:pt idx="602">
                  <c:v>587.87455999999997</c:v>
                </c:pt>
                <c:pt idx="603">
                  <c:v>588.05291999999997</c:v>
                </c:pt>
                <c:pt idx="604">
                  <c:v>588.23127999999986</c:v>
                </c:pt>
                <c:pt idx="605">
                  <c:v>588.40963999999997</c:v>
                </c:pt>
                <c:pt idx="606">
                  <c:v>588.40963999999997</c:v>
                </c:pt>
                <c:pt idx="607">
                  <c:v>588.58799999999997</c:v>
                </c:pt>
                <c:pt idx="608">
                  <c:v>588.58799999999997</c:v>
                </c:pt>
                <c:pt idx="609">
                  <c:v>588.76635999999985</c:v>
                </c:pt>
                <c:pt idx="610">
                  <c:v>589.12307999999996</c:v>
                </c:pt>
                <c:pt idx="611">
                  <c:v>589.12307999999996</c:v>
                </c:pt>
                <c:pt idx="612">
                  <c:v>589.30143999999996</c:v>
                </c:pt>
                <c:pt idx="613">
                  <c:v>589.30143999999996</c:v>
                </c:pt>
                <c:pt idx="614">
                  <c:v>589.47979999999995</c:v>
                </c:pt>
                <c:pt idx="615">
                  <c:v>589.47979999999995</c:v>
                </c:pt>
                <c:pt idx="616">
                  <c:v>589.65815999999995</c:v>
                </c:pt>
                <c:pt idx="617">
                  <c:v>589.83651999999995</c:v>
                </c:pt>
                <c:pt idx="618">
                  <c:v>589.83651999999995</c:v>
                </c:pt>
                <c:pt idx="619">
                  <c:v>590.01487999999995</c:v>
                </c:pt>
                <c:pt idx="620">
                  <c:v>590.19324000000006</c:v>
                </c:pt>
                <c:pt idx="621">
                  <c:v>590.37159999999994</c:v>
                </c:pt>
                <c:pt idx="622">
                  <c:v>590.37159999999994</c:v>
                </c:pt>
                <c:pt idx="623">
                  <c:v>590.54996000000006</c:v>
                </c:pt>
                <c:pt idx="624">
                  <c:v>590.72831999999994</c:v>
                </c:pt>
                <c:pt idx="625">
                  <c:v>590.72831999999994</c:v>
                </c:pt>
                <c:pt idx="626">
                  <c:v>590.72831999999994</c:v>
                </c:pt>
                <c:pt idx="627">
                  <c:v>590.90667999999994</c:v>
                </c:pt>
                <c:pt idx="628">
                  <c:v>591.08504000000005</c:v>
                </c:pt>
                <c:pt idx="629">
                  <c:v>591.08504000000005</c:v>
                </c:pt>
                <c:pt idx="630">
                  <c:v>591.26339999999993</c:v>
                </c:pt>
                <c:pt idx="631">
                  <c:v>591.44175999999993</c:v>
                </c:pt>
                <c:pt idx="632">
                  <c:v>591.44175999999993</c:v>
                </c:pt>
                <c:pt idx="633">
                  <c:v>591.44175999999993</c:v>
                </c:pt>
                <c:pt idx="634">
                  <c:v>591.62012000000004</c:v>
                </c:pt>
                <c:pt idx="635">
                  <c:v>591.79848000000004</c:v>
                </c:pt>
                <c:pt idx="636">
                  <c:v>591.79848000000004</c:v>
                </c:pt>
                <c:pt idx="637">
                  <c:v>591.97683999999992</c:v>
                </c:pt>
                <c:pt idx="638">
                  <c:v>591.97683999999992</c:v>
                </c:pt>
                <c:pt idx="639">
                  <c:v>592.15520000000004</c:v>
                </c:pt>
                <c:pt idx="640">
                  <c:v>592.15520000000004</c:v>
                </c:pt>
                <c:pt idx="641">
                  <c:v>592.15520000000004</c:v>
                </c:pt>
                <c:pt idx="642">
                  <c:v>592.33356000000003</c:v>
                </c:pt>
                <c:pt idx="643">
                  <c:v>592.51191999999992</c:v>
                </c:pt>
                <c:pt idx="644">
                  <c:v>592.69027999999992</c:v>
                </c:pt>
                <c:pt idx="645">
                  <c:v>592.69027999999992</c:v>
                </c:pt>
                <c:pt idx="646">
                  <c:v>592.86864000000003</c:v>
                </c:pt>
                <c:pt idx="647">
                  <c:v>592.69027999999992</c:v>
                </c:pt>
                <c:pt idx="648">
                  <c:v>592.69027999999992</c:v>
                </c:pt>
                <c:pt idx="649">
                  <c:v>592.86864000000003</c:v>
                </c:pt>
                <c:pt idx="650">
                  <c:v>592.86864000000003</c:v>
                </c:pt>
                <c:pt idx="651">
                  <c:v>593.04700000000003</c:v>
                </c:pt>
                <c:pt idx="652">
                  <c:v>593.04700000000003</c:v>
                </c:pt>
                <c:pt idx="653">
                  <c:v>593.22535999999991</c:v>
                </c:pt>
                <c:pt idx="654">
                  <c:v>593.40372000000002</c:v>
                </c:pt>
                <c:pt idx="655">
                  <c:v>593.40372000000002</c:v>
                </c:pt>
                <c:pt idx="656">
                  <c:v>593.40372000000002</c:v>
                </c:pt>
                <c:pt idx="657">
                  <c:v>593.58208000000002</c:v>
                </c:pt>
                <c:pt idx="658">
                  <c:v>593.40372000000002</c:v>
                </c:pt>
                <c:pt idx="659">
                  <c:v>593.58208000000002</c:v>
                </c:pt>
                <c:pt idx="660">
                  <c:v>593.58208000000002</c:v>
                </c:pt>
                <c:pt idx="661">
                  <c:v>593.7604399999999</c:v>
                </c:pt>
                <c:pt idx="662">
                  <c:v>593.9387999999999</c:v>
                </c:pt>
                <c:pt idx="663">
                  <c:v>593.7604399999999</c:v>
                </c:pt>
                <c:pt idx="664">
                  <c:v>593.9387999999999</c:v>
                </c:pt>
                <c:pt idx="665">
                  <c:v>593.9387999999999</c:v>
                </c:pt>
                <c:pt idx="666">
                  <c:v>593.9387999999999</c:v>
                </c:pt>
                <c:pt idx="667">
                  <c:v>594.11716000000001</c:v>
                </c:pt>
                <c:pt idx="668">
                  <c:v>594.29552000000001</c:v>
                </c:pt>
                <c:pt idx="669">
                  <c:v>593.9387999999999</c:v>
                </c:pt>
                <c:pt idx="670">
                  <c:v>594.29552000000001</c:v>
                </c:pt>
                <c:pt idx="671">
                  <c:v>594.29552000000001</c:v>
                </c:pt>
                <c:pt idx="672">
                  <c:v>594.47387999999989</c:v>
                </c:pt>
                <c:pt idx="673">
                  <c:v>594.47387999999989</c:v>
                </c:pt>
                <c:pt idx="674">
                  <c:v>594.47387999999989</c:v>
                </c:pt>
                <c:pt idx="675">
                  <c:v>594.47387999999989</c:v>
                </c:pt>
                <c:pt idx="676">
                  <c:v>594.47387999999989</c:v>
                </c:pt>
                <c:pt idx="677">
                  <c:v>594.47387999999989</c:v>
                </c:pt>
                <c:pt idx="678">
                  <c:v>594.8306</c:v>
                </c:pt>
                <c:pt idx="679">
                  <c:v>594.8306</c:v>
                </c:pt>
                <c:pt idx="680">
                  <c:v>594.65224000000001</c:v>
                </c:pt>
                <c:pt idx="681">
                  <c:v>594.8306</c:v>
                </c:pt>
                <c:pt idx="682">
                  <c:v>594.8306</c:v>
                </c:pt>
                <c:pt idx="683">
                  <c:v>594.8306</c:v>
                </c:pt>
                <c:pt idx="684">
                  <c:v>594.8306</c:v>
                </c:pt>
                <c:pt idx="685">
                  <c:v>594.8306</c:v>
                </c:pt>
                <c:pt idx="686">
                  <c:v>594.8306</c:v>
                </c:pt>
                <c:pt idx="687">
                  <c:v>595.00895999999989</c:v>
                </c:pt>
                <c:pt idx="688">
                  <c:v>595.00895999999989</c:v>
                </c:pt>
                <c:pt idx="689">
                  <c:v>594.8306</c:v>
                </c:pt>
                <c:pt idx="690">
                  <c:v>594.8306</c:v>
                </c:pt>
                <c:pt idx="691">
                  <c:v>594.8306</c:v>
                </c:pt>
                <c:pt idx="692">
                  <c:v>594.8306</c:v>
                </c:pt>
                <c:pt idx="693">
                  <c:v>594.8306</c:v>
                </c:pt>
                <c:pt idx="694">
                  <c:v>595.00895999999989</c:v>
                </c:pt>
                <c:pt idx="695">
                  <c:v>595.00895999999989</c:v>
                </c:pt>
                <c:pt idx="696">
                  <c:v>595.00895999999989</c:v>
                </c:pt>
                <c:pt idx="697">
                  <c:v>595.00895999999989</c:v>
                </c:pt>
                <c:pt idx="698">
                  <c:v>595.18732</c:v>
                </c:pt>
                <c:pt idx="699">
                  <c:v>595.18732</c:v>
                </c:pt>
                <c:pt idx="700">
                  <c:v>595.18732</c:v>
                </c:pt>
                <c:pt idx="701">
                  <c:v>595.18732</c:v>
                </c:pt>
                <c:pt idx="702">
                  <c:v>595.18732</c:v>
                </c:pt>
                <c:pt idx="703">
                  <c:v>595.18732</c:v>
                </c:pt>
                <c:pt idx="704">
                  <c:v>595.36568</c:v>
                </c:pt>
                <c:pt idx="705">
                  <c:v>595.18732</c:v>
                </c:pt>
                <c:pt idx="706">
                  <c:v>595.18732</c:v>
                </c:pt>
                <c:pt idx="707">
                  <c:v>595.18732</c:v>
                </c:pt>
                <c:pt idx="708">
                  <c:v>595.18732</c:v>
                </c:pt>
                <c:pt idx="709">
                  <c:v>595.18732</c:v>
                </c:pt>
                <c:pt idx="710">
                  <c:v>595.18732</c:v>
                </c:pt>
                <c:pt idx="711">
                  <c:v>595.18732</c:v>
                </c:pt>
                <c:pt idx="712">
                  <c:v>595.18732</c:v>
                </c:pt>
                <c:pt idx="713">
                  <c:v>595.18732</c:v>
                </c:pt>
                <c:pt idx="714">
                  <c:v>595.18732</c:v>
                </c:pt>
                <c:pt idx="715">
                  <c:v>595.18732</c:v>
                </c:pt>
                <c:pt idx="716">
                  <c:v>595.18732</c:v>
                </c:pt>
                <c:pt idx="717">
                  <c:v>595.18732</c:v>
                </c:pt>
                <c:pt idx="718">
                  <c:v>595.00895999999989</c:v>
                </c:pt>
                <c:pt idx="719">
                  <c:v>594.8306</c:v>
                </c:pt>
                <c:pt idx="720">
                  <c:v>595.00895999999989</c:v>
                </c:pt>
                <c:pt idx="721">
                  <c:v>595.18732</c:v>
                </c:pt>
                <c:pt idx="722">
                  <c:v>595.18732</c:v>
                </c:pt>
                <c:pt idx="723">
                  <c:v>595.18732</c:v>
                </c:pt>
                <c:pt idx="724">
                  <c:v>595.00895999999989</c:v>
                </c:pt>
                <c:pt idx="725">
                  <c:v>594.8306</c:v>
                </c:pt>
                <c:pt idx="726">
                  <c:v>594.8306</c:v>
                </c:pt>
                <c:pt idx="727">
                  <c:v>594.8306</c:v>
                </c:pt>
                <c:pt idx="728">
                  <c:v>594.8306</c:v>
                </c:pt>
                <c:pt idx="729">
                  <c:v>594.8306</c:v>
                </c:pt>
                <c:pt idx="730">
                  <c:v>594.8306</c:v>
                </c:pt>
                <c:pt idx="731">
                  <c:v>594.8306</c:v>
                </c:pt>
                <c:pt idx="732">
                  <c:v>595.00895999999989</c:v>
                </c:pt>
                <c:pt idx="733">
                  <c:v>594.8306</c:v>
                </c:pt>
                <c:pt idx="734">
                  <c:v>594.8306</c:v>
                </c:pt>
                <c:pt idx="735">
                  <c:v>594.8306</c:v>
                </c:pt>
                <c:pt idx="736">
                  <c:v>594.8306</c:v>
                </c:pt>
                <c:pt idx="737">
                  <c:v>594.8306</c:v>
                </c:pt>
                <c:pt idx="738">
                  <c:v>594.8306</c:v>
                </c:pt>
                <c:pt idx="739">
                  <c:v>594.8306</c:v>
                </c:pt>
                <c:pt idx="740">
                  <c:v>594.8306</c:v>
                </c:pt>
                <c:pt idx="741">
                  <c:v>594.8306</c:v>
                </c:pt>
                <c:pt idx="742">
                  <c:v>594.65224000000001</c:v>
                </c:pt>
                <c:pt idx="743">
                  <c:v>594.65224000000001</c:v>
                </c:pt>
                <c:pt idx="744">
                  <c:v>594.65224000000001</c:v>
                </c:pt>
                <c:pt idx="745">
                  <c:v>594.65224000000001</c:v>
                </c:pt>
                <c:pt idx="746">
                  <c:v>594.65224000000001</c:v>
                </c:pt>
                <c:pt idx="747">
                  <c:v>594.47387999999989</c:v>
                </c:pt>
                <c:pt idx="748">
                  <c:v>594.47387999999989</c:v>
                </c:pt>
                <c:pt idx="749">
                  <c:v>594.29552000000001</c:v>
                </c:pt>
                <c:pt idx="750">
                  <c:v>594.11716000000001</c:v>
                </c:pt>
                <c:pt idx="751">
                  <c:v>594.11716000000001</c:v>
                </c:pt>
                <c:pt idx="752">
                  <c:v>593.9387999999999</c:v>
                </c:pt>
                <c:pt idx="753">
                  <c:v>593.9387999999999</c:v>
                </c:pt>
                <c:pt idx="754">
                  <c:v>593.9387999999999</c:v>
                </c:pt>
                <c:pt idx="755">
                  <c:v>593.9387999999999</c:v>
                </c:pt>
                <c:pt idx="756">
                  <c:v>593.7604399999999</c:v>
                </c:pt>
                <c:pt idx="757">
                  <c:v>593.58208000000002</c:v>
                </c:pt>
                <c:pt idx="758">
                  <c:v>593.58208000000002</c:v>
                </c:pt>
                <c:pt idx="759">
                  <c:v>593.58208000000002</c:v>
                </c:pt>
                <c:pt idx="760">
                  <c:v>593.40372000000002</c:v>
                </c:pt>
                <c:pt idx="761">
                  <c:v>593.40372000000002</c:v>
                </c:pt>
                <c:pt idx="762">
                  <c:v>593.40372000000002</c:v>
                </c:pt>
                <c:pt idx="763">
                  <c:v>593.22535999999991</c:v>
                </c:pt>
                <c:pt idx="764">
                  <c:v>593.04700000000003</c:v>
                </c:pt>
                <c:pt idx="765">
                  <c:v>593.04700000000003</c:v>
                </c:pt>
                <c:pt idx="766">
                  <c:v>592.86864000000003</c:v>
                </c:pt>
                <c:pt idx="767">
                  <c:v>592.69027999999992</c:v>
                </c:pt>
                <c:pt idx="768">
                  <c:v>592.69027999999992</c:v>
                </c:pt>
                <c:pt idx="769">
                  <c:v>592.51191999999992</c:v>
                </c:pt>
                <c:pt idx="770">
                  <c:v>592.33356000000003</c:v>
                </c:pt>
                <c:pt idx="771">
                  <c:v>592.33356000000003</c:v>
                </c:pt>
                <c:pt idx="772">
                  <c:v>592.15520000000004</c:v>
                </c:pt>
                <c:pt idx="773">
                  <c:v>591.97683999999992</c:v>
                </c:pt>
                <c:pt idx="774">
                  <c:v>591.97683999999992</c:v>
                </c:pt>
                <c:pt idx="775">
                  <c:v>591.44175999999993</c:v>
                </c:pt>
                <c:pt idx="776">
                  <c:v>591.44175999999993</c:v>
                </c:pt>
                <c:pt idx="777">
                  <c:v>591.26339999999993</c:v>
                </c:pt>
                <c:pt idx="778">
                  <c:v>591.08504000000005</c:v>
                </c:pt>
                <c:pt idx="779">
                  <c:v>591.08504000000005</c:v>
                </c:pt>
                <c:pt idx="780">
                  <c:v>590.72831999999994</c:v>
                </c:pt>
                <c:pt idx="781">
                  <c:v>590.37159999999994</c:v>
                </c:pt>
                <c:pt idx="782">
                  <c:v>590.19324000000006</c:v>
                </c:pt>
                <c:pt idx="783">
                  <c:v>589.83651999999995</c:v>
                </c:pt>
                <c:pt idx="784">
                  <c:v>589.65815999999995</c:v>
                </c:pt>
                <c:pt idx="785">
                  <c:v>589.30143999999996</c:v>
                </c:pt>
                <c:pt idx="786">
                  <c:v>588.94472000000007</c:v>
                </c:pt>
                <c:pt idx="787">
                  <c:v>588.58799999999997</c:v>
                </c:pt>
                <c:pt idx="788">
                  <c:v>588.23127999999986</c:v>
                </c:pt>
                <c:pt idx="789">
                  <c:v>587.87455999999997</c:v>
                </c:pt>
                <c:pt idx="790">
                  <c:v>587.51783999999986</c:v>
                </c:pt>
                <c:pt idx="791">
                  <c:v>586.98275999999987</c:v>
                </c:pt>
                <c:pt idx="792">
                  <c:v>586.4476800000001</c:v>
                </c:pt>
                <c:pt idx="793">
                  <c:v>585.9126</c:v>
                </c:pt>
                <c:pt idx="794">
                  <c:v>585.37752</c:v>
                </c:pt>
                <c:pt idx="795">
                  <c:v>584.84244000000001</c:v>
                </c:pt>
                <c:pt idx="796">
                  <c:v>584.30736000000002</c:v>
                </c:pt>
                <c:pt idx="797">
                  <c:v>583.59391999999991</c:v>
                </c:pt>
                <c:pt idx="798">
                  <c:v>583.05883999999992</c:v>
                </c:pt>
                <c:pt idx="799">
                  <c:v>582.16703999999993</c:v>
                </c:pt>
                <c:pt idx="800">
                  <c:v>581.45360000000005</c:v>
                </c:pt>
                <c:pt idx="801">
                  <c:v>580.56179999999995</c:v>
                </c:pt>
                <c:pt idx="802">
                  <c:v>579.84835999999996</c:v>
                </c:pt>
                <c:pt idx="803">
                  <c:v>579.31327999999996</c:v>
                </c:pt>
                <c:pt idx="804">
                  <c:v>578.24311999999998</c:v>
                </c:pt>
                <c:pt idx="805">
                  <c:v>577.35131999999987</c:v>
                </c:pt>
                <c:pt idx="806">
                  <c:v>576.45952</c:v>
                </c:pt>
                <c:pt idx="807">
                  <c:v>575.56772000000012</c:v>
                </c:pt>
                <c:pt idx="808">
                  <c:v>574.67592000000002</c:v>
                </c:pt>
                <c:pt idx="809">
                  <c:v>573.60575999999992</c:v>
                </c:pt>
                <c:pt idx="810">
                  <c:v>572.71395999999993</c:v>
                </c:pt>
                <c:pt idx="811">
                  <c:v>571.82216000000005</c:v>
                </c:pt>
                <c:pt idx="812">
                  <c:v>570.39527999999996</c:v>
                </c:pt>
                <c:pt idx="813">
                  <c:v>569.32512000000008</c:v>
                </c:pt>
                <c:pt idx="814">
                  <c:v>568.25495999999998</c:v>
                </c:pt>
                <c:pt idx="815">
                  <c:v>567.00643999999988</c:v>
                </c:pt>
                <c:pt idx="816">
                  <c:v>565.93628000000001</c:v>
                </c:pt>
                <c:pt idx="817">
                  <c:v>564.68776000000003</c:v>
                </c:pt>
                <c:pt idx="818">
                  <c:v>563.26087999999993</c:v>
                </c:pt>
                <c:pt idx="819">
                  <c:v>562.19072000000006</c:v>
                </c:pt>
                <c:pt idx="820">
                  <c:v>560.76383999999996</c:v>
                </c:pt>
                <c:pt idx="821">
                  <c:v>559.33695999999998</c:v>
                </c:pt>
                <c:pt idx="822">
                  <c:v>557.73172</c:v>
                </c:pt>
                <c:pt idx="823">
                  <c:v>556.1264799999999</c:v>
                </c:pt>
                <c:pt idx="824">
                  <c:v>554.52123999999992</c:v>
                </c:pt>
                <c:pt idx="825">
                  <c:v>552.73763999999994</c:v>
                </c:pt>
                <c:pt idx="826">
                  <c:v>550.95403999999996</c:v>
                </c:pt>
                <c:pt idx="827">
                  <c:v>548.81371999999999</c:v>
                </c:pt>
                <c:pt idx="828">
                  <c:v>546.85176000000001</c:v>
                </c:pt>
                <c:pt idx="829">
                  <c:v>544.53307999999993</c:v>
                </c:pt>
                <c:pt idx="830">
                  <c:v>541.85767999999996</c:v>
                </c:pt>
                <c:pt idx="831">
                  <c:v>538.64719999999988</c:v>
                </c:pt>
                <c:pt idx="832">
                  <c:v>535.79344000000003</c:v>
                </c:pt>
                <c:pt idx="833">
                  <c:v>533.11803999999995</c:v>
                </c:pt>
                <c:pt idx="834">
                  <c:v>530.44263999999998</c:v>
                </c:pt>
                <c:pt idx="835">
                  <c:v>526.87543999999991</c:v>
                </c:pt>
                <c:pt idx="836">
                  <c:v>522.05971999999997</c:v>
                </c:pt>
                <c:pt idx="837">
                  <c:v>513.32008000000008</c:v>
                </c:pt>
              </c:numCache>
            </c:numRef>
          </c:yVal>
          <c:smooth val="1"/>
          <c:extLst>
            <c:ext xmlns:c16="http://schemas.microsoft.com/office/drawing/2014/chart" uri="{C3380CC4-5D6E-409C-BE32-E72D297353CC}">
              <c16:uniqueId val="{00000000-25E3-463D-82C7-30F889F3883F}"/>
            </c:ext>
          </c:extLst>
        </c:ser>
        <c:ser>
          <c:idx val="1"/>
          <c:order val="1"/>
          <c:tx>
            <c:v>DT2</c:v>
          </c:tx>
          <c:spPr>
            <a:ln w="19016" cap="rnd">
              <a:solidFill>
                <a:schemeClr val="accent2"/>
              </a:solidFill>
              <a:round/>
            </a:ln>
            <a:effectLst/>
          </c:spPr>
          <c:marker>
            <c:symbol val="none"/>
          </c:marker>
          <c:xVal>
            <c:numRef>
              <c:f>'stress-strain'!$C$3:$C$396</c:f>
              <c:numCache>
                <c:formatCode>General</c:formatCode>
                <c:ptCount val="394"/>
                <c:pt idx="0">
                  <c:v>0</c:v>
                </c:pt>
                <c:pt idx="1">
                  <c:v>2E-3</c:v>
                </c:pt>
                <c:pt idx="2">
                  <c:v>2E-3</c:v>
                </c:pt>
                <c:pt idx="3">
                  <c:v>2E-3</c:v>
                </c:pt>
                <c:pt idx="4">
                  <c:v>2E-3</c:v>
                </c:pt>
                <c:pt idx="5">
                  <c:v>2E-3</c:v>
                </c:pt>
                <c:pt idx="6">
                  <c:v>2E-3</c:v>
                </c:pt>
                <c:pt idx="7">
                  <c:v>2E-3</c:v>
                </c:pt>
                <c:pt idx="8">
                  <c:v>4.0000000000000001E-3</c:v>
                </c:pt>
                <c:pt idx="9">
                  <c:v>4.0000000000000001E-3</c:v>
                </c:pt>
                <c:pt idx="10">
                  <c:v>4.0000000000000001E-3</c:v>
                </c:pt>
                <c:pt idx="11">
                  <c:v>4.0000000000000001E-3</c:v>
                </c:pt>
                <c:pt idx="12">
                  <c:v>4.0000000000000001E-3</c:v>
                </c:pt>
                <c:pt idx="13">
                  <c:v>4.0000000000000001E-3</c:v>
                </c:pt>
                <c:pt idx="14">
                  <c:v>4.0000000000000001E-3</c:v>
                </c:pt>
                <c:pt idx="15">
                  <c:v>4.0000000000000001E-3</c:v>
                </c:pt>
                <c:pt idx="16">
                  <c:v>6.0000000000000001E-3</c:v>
                </c:pt>
                <c:pt idx="17">
                  <c:v>6.0000000000000001E-3</c:v>
                </c:pt>
                <c:pt idx="18">
                  <c:v>6.0000000000000001E-3</c:v>
                </c:pt>
                <c:pt idx="19">
                  <c:v>6.0000000000000001E-3</c:v>
                </c:pt>
                <c:pt idx="20">
                  <c:v>6.0000000000000001E-3</c:v>
                </c:pt>
                <c:pt idx="21">
                  <c:v>6.0000000000000001E-3</c:v>
                </c:pt>
                <c:pt idx="22">
                  <c:v>6.0000000000000001E-3</c:v>
                </c:pt>
                <c:pt idx="23">
                  <c:v>8.0000000000000002E-3</c:v>
                </c:pt>
                <c:pt idx="24">
                  <c:v>8.0000000000000002E-3</c:v>
                </c:pt>
                <c:pt idx="25">
                  <c:v>8.0000000000000002E-3</c:v>
                </c:pt>
                <c:pt idx="26">
                  <c:v>8.0000000000000002E-3</c:v>
                </c:pt>
                <c:pt idx="27">
                  <c:v>8.0000000000000002E-3</c:v>
                </c:pt>
                <c:pt idx="28">
                  <c:v>8.0000000000000002E-3</c:v>
                </c:pt>
                <c:pt idx="29">
                  <c:v>8.0000000000000002E-3</c:v>
                </c:pt>
                <c:pt idx="30">
                  <c:v>8.0000000000000002E-3</c:v>
                </c:pt>
                <c:pt idx="31">
                  <c:v>8.0000000000000002E-3</c:v>
                </c:pt>
                <c:pt idx="32">
                  <c:v>8.0000000000000002E-3</c:v>
                </c:pt>
                <c:pt idx="33">
                  <c:v>8.0000000000000002E-3</c:v>
                </c:pt>
                <c:pt idx="34">
                  <c:v>8.0000000000000002E-3</c:v>
                </c:pt>
                <c:pt idx="35">
                  <c:v>8.0000000000000002E-3</c:v>
                </c:pt>
                <c:pt idx="36">
                  <c:v>8.0000000000000002E-3</c:v>
                </c:pt>
                <c:pt idx="37">
                  <c:v>8.0000000000000002E-3</c:v>
                </c:pt>
                <c:pt idx="38">
                  <c:v>0.01</c:v>
                </c:pt>
                <c:pt idx="39">
                  <c:v>0.01</c:v>
                </c:pt>
                <c:pt idx="40">
                  <c:v>0.01</c:v>
                </c:pt>
                <c:pt idx="41">
                  <c:v>0.01</c:v>
                </c:pt>
                <c:pt idx="42">
                  <c:v>0.01</c:v>
                </c:pt>
                <c:pt idx="43">
                  <c:v>0.01</c:v>
                </c:pt>
                <c:pt idx="44">
                  <c:v>1.2E-2</c:v>
                </c:pt>
                <c:pt idx="45">
                  <c:v>1.2E-2</c:v>
                </c:pt>
                <c:pt idx="46">
                  <c:v>1.2E-2</c:v>
                </c:pt>
                <c:pt idx="47">
                  <c:v>1.2E-2</c:v>
                </c:pt>
                <c:pt idx="48">
                  <c:v>1.2E-2</c:v>
                </c:pt>
                <c:pt idx="49">
                  <c:v>1.2E-2</c:v>
                </c:pt>
                <c:pt idx="50">
                  <c:v>1.2E-2</c:v>
                </c:pt>
                <c:pt idx="51">
                  <c:v>1.3999999999999999E-2</c:v>
                </c:pt>
                <c:pt idx="52">
                  <c:v>1.3999999999999999E-2</c:v>
                </c:pt>
                <c:pt idx="53">
                  <c:v>1.3999999999999999E-2</c:v>
                </c:pt>
                <c:pt idx="54">
                  <c:v>1.3999999999999999E-2</c:v>
                </c:pt>
                <c:pt idx="55">
                  <c:v>1.3999999999999999E-2</c:v>
                </c:pt>
                <c:pt idx="56">
                  <c:v>1.3999999999999999E-2</c:v>
                </c:pt>
                <c:pt idx="57">
                  <c:v>1.3999999999999999E-2</c:v>
                </c:pt>
                <c:pt idx="58">
                  <c:v>1.6E-2</c:v>
                </c:pt>
                <c:pt idx="59">
                  <c:v>1.6E-2</c:v>
                </c:pt>
                <c:pt idx="60">
                  <c:v>1.6E-2</c:v>
                </c:pt>
                <c:pt idx="61">
                  <c:v>1.6E-2</c:v>
                </c:pt>
                <c:pt idx="62">
                  <c:v>1.6E-2</c:v>
                </c:pt>
                <c:pt idx="63">
                  <c:v>1.6E-2</c:v>
                </c:pt>
                <c:pt idx="64">
                  <c:v>1.6E-2</c:v>
                </c:pt>
                <c:pt idx="65">
                  <c:v>1.6E-2</c:v>
                </c:pt>
                <c:pt idx="66">
                  <c:v>1.6E-2</c:v>
                </c:pt>
                <c:pt idx="67">
                  <c:v>1.6E-2</c:v>
                </c:pt>
                <c:pt idx="68">
                  <c:v>1.6E-2</c:v>
                </c:pt>
                <c:pt idx="69">
                  <c:v>1.6E-2</c:v>
                </c:pt>
                <c:pt idx="70">
                  <c:v>1.6E-2</c:v>
                </c:pt>
                <c:pt idx="71">
                  <c:v>1.6E-2</c:v>
                </c:pt>
                <c:pt idx="72">
                  <c:v>1.6E-2</c:v>
                </c:pt>
                <c:pt idx="73">
                  <c:v>1.6E-2</c:v>
                </c:pt>
                <c:pt idx="74">
                  <c:v>1.8000000000000002E-2</c:v>
                </c:pt>
                <c:pt idx="75">
                  <c:v>1.8000000000000002E-2</c:v>
                </c:pt>
                <c:pt idx="76">
                  <c:v>1.8000000000000002E-2</c:v>
                </c:pt>
                <c:pt idx="77">
                  <c:v>1.8000000000000002E-2</c:v>
                </c:pt>
                <c:pt idx="78">
                  <c:v>1.8000000000000002E-2</c:v>
                </c:pt>
                <c:pt idx="79">
                  <c:v>1.8000000000000002E-2</c:v>
                </c:pt>
                <c:pt idx="80">
                  <c:v>1.8000000000000002E-2</c:v>
                </c:pt>
                <c:pt idx="81">
                  <c:v>0.02</c:v>
                </c:pt>
                <c:pt idx="82">
                  <c:v>0.02</c:v>
                </c:pt>
                <c:pt idx="83">
                  <c:v>0.02</c:v>
                </c:pt>
                <c:pt idx="84">
                  <c:v>0.02</c:v>
                </c:pt>
                <c:pt idx="85">
                  <c:v>0.02</c:v>
                </c:pt>
                <c:pt idx="86">
                  <c:v>0.02</c:v>
                </c:pt>
                <c:pt idx="87">
                  <c:v>0.02</c:v>
                </c:pt>
                <c:pt idx="88">
                  <c:v>0.02</c:v>
                </c:pt>
                <c:pt idx="89">
                  <c:v>2.2000000000000002E-2</c:v>
                </c:pt>
                <c:pt idx="90">
                  <c:v>2.2000000000000002E-2</c:v>
                </c:pt>
                <c:pt idx="91">
                  <c:v>2.2000000000000002E-2</c:v>
                </c:pt>
                <c:pt idx="92">
                  <c:v>2.2000000000000002E-2</c:v>
                </c:pt>
                <c:pt idx="93">
                  <c:v>2.2000000000000002E-2</c:v>
                </c:pt>
                <c:pt idx="94">
                  <c:v>2.2000000000000002E-2</c:v>
                </c:pt>
                <c:pt idx="95">
                  <c:v>2.2000000000000002E-2</c:v>
                </c:pt>
                <c:pt idx="96">
                  <c:v>2.4E-2</c:v>
                </c:pt>
                <c:pt idx="97">
                  <c:v>2.4E-2</c:v>
                </c:pt>
                <c:pt idx="98">
                  <c:v>2.4E-2</c:v>
                </c:pt>
                <c:pt idx="99">
                  <c:v>2.4E-2</c:v>
                </c:pt>
                <c:pt idx="100">
                  <c:v>2.4E-2</c:v>
                </c:pt>
                <c:pt idx="101">
                  <c:v>2.4E-2</c:v>
                </c:pt>
                <c:pt idx="102">
                  <c:v>2.4E-2</c:v>
                </c:pt>
                <c:pt idx="103">
                  <c:v>2.4E-2</c:v>
                </c:pt>
                <c:pt idx="104">
                  <c:v>2.4E-2</c:v>
                </c:pt>
                <c:pt idx="105">
                  <c:v>2.4E-2</c:v>
                </c:pt>
                <c:pt idx="106">
                  <c:v>2.4E-2</c:v>
                </c:pt>
                <c:pt idx="107">
                  <c:v>2.4E-2</c:v>
                </c:pt>
                <c:pt idx="108">
                  <c:v>2.4E-2</c:v>
                </c:pt>
                <c:pt idx="109">
                  <c:v>2.4E-2</c:v>
                </c:pt>
                <c:pt idx="110">
                  <c:v>2.4E-2</c:v>
                </c:pt>
                <c:pt idx="111">
                  <c:v>2.6000000000000002E-2</c:v>
                </c:pt>
                <c:pt idx="112">
                  <c:v>2.6000000000000002E-2</c:v>
                </c:pt>
                <c:pt idx="113">
                  <c:v>2.6000000000000002E-2</c:v>
                </c:pt>
                <c:pt idx="114">
                  <c:v>2.6000000000000002E-2</c:v>
                </c:pt>
                <c:pt idx="115">
                  <c:v>2.6000000000000002E-2</c:v>
                </c:pt>
                <c:pt idx="116">
                  <c:v>2.6000000000000002E-2</c:v>
                </c:pt>
                <c:pt idx="117">
                  <c:v>2.6000000000000002E-2</c:v>
                </c:pt>
                <c:pt idx="118">
                  <c:v>2.6000000000000002E-2</c:v>
                </c:pt>
                <c:pt idx="119">
                  <c:v>2.7999999999999997E-2</c:v>
                </c:pt>
                <c:pt idx="120">
                  <c:v>2.7999999999999997E-2</c:v>
                </c:pt>
                <c:pt idx="121">
                  <c:v>2.7999999999999997E-2</c:v>
                </c:pt>
                <c:pt idx="122">
                  <c:v>2.7999999999999997E-2</c:v>
                </c:pt>
                <c:pt idx="123">
                  <c:v>2.7999999999999997E-2</c:v>
                </c:pt>
                <c:pt idx="124">
                  <c:v>2.7999999999999997E-2</c:v>
                </c:pt>
                <c:pt idx="125">
                  <c:v>2.7999999999999997E-2</c:v>
                </c:pt>
                <c:pt idx="126">
                  <c:v>2.7999999999999997E-2</c:v>
                </c:pt>
                <c:pt idx="127">
                  <c:v>0.03</c:v>
                </c:pt>
                <c:pt idx="128">
                  <c:v>0.03</c:v>
                </c:pt>
                <c:pt idx="129">
                  <c:v>0.03</c:v>
                </c:pt>
                <c:pt idx="130">
                  <c:v>0.03</c:v>
                </c:pt>
                <c:pt idx="131">
                  <c:v>0.03</c:v>
                </c:pt>
                <c:pt idx="132">
                  <c:v>0.03</c:v>
                </c:pt>
                <c:pt idx="133">
                  <c:v>0.03</c:v>
                </c:pt>
                <c:pt idx="134">
                  <c:v>3.2000000000000001E-2</c:v>
                </c:pt>
                <c:pt idx="135">
                  <c:v>3.2000000000000001E-2</c:v>
                </c:pt>
                <c:pt idx="136">
                  <c:v>3.2000000000000001E-2</c:v>
                </c:pt>
                <c:pt idx="137">
                  <c:v>3.2000000000000001E-2</c:v>
                </c:pt>
                <c:pt idx="138">
                  <c:v>3.2000000000000001E-2</c:v>
                </c:pt>
                <c:pt idx="139">
                  <c:v>3.2000000000000001E-2</c:v>
                </c:pt>
                <c:pt idx="140">
                  <c:v>3.2000000000000001E-2</c:v>
                </c:pt>
                <c:pt idx="141">
                  <c:v>3.2000000000000001E-2</c:v>
                </c:pt>
                <c:pt idx="142">
                  <c:v>3.2000000000000001E-2</c:v>
                </c:pt>
                <c:pt idx="143">
                  <c:v>3.2000000000000001E-2</c:v>
                </c:pt>
                <c:pt idx="144">
                  <c:v>3.2000000000000001E-2</c:v>
                </c:pt>
                <c:pt idx="145">
                  <c:v>3.2000000000000001E-2</c:v>
                </c:pt>
                <c:pt idx="146">
                  <c:v>3.2000000000000001E-2</c:v>
                </c:pt>
                <c:pt idx="147">
                  <c:v>3.2000000000000001E-2</c:v>
                </c:pt>
                <c:pt idx="148">
                  <c:v>3.2000000000000001E-2</c:v>
                </c:pt>
                <c:pt idx="149">
                  <c:v>3.2000000000000001E-2</c:v>
                </c:pt>
                <c:pt idx="150">
                  <c:v>3.4000000000000002E-2</c:v>
                </c:pt>
                <c:pt idx="151">
                  <c:v>3.4000000000000002E-2</c:v>
                </c:pt>
                <c:pt idx="152">
                  <c:v>3.4000000000000002E-2</c:v>
                </c:pt>
                <c:pt idx="153">
                  <c:v>3.4000000000000002E-2</c:v>
                </c:pt>
                <c:pt idx="154">
                  <c:v>3.4000000000000002E-2</c:v>
                </c:pt>
                <c:pt idx="155">
                  <c:v>3.4000000000000002E-2</c:v>
                </c:pt>
                <c:pt idx="156">
                  <c:v>3.4000000000000002E-2</c:v>
                </c:pt>
                <c:pt idx="157">
                  <c:v>3.4000000000000002E-2</c:v>
                </c:pt>
                <c:pt idx="158">
                  <c:v>3.6000000000000004E-2</c:v>
                </c:pt>
                <c:pt idx="159">
                  <c:v>3.6000000000000004E-2</c:v>
                </c:pt>
                <c:pt idx="160">
                  <c:v>3.6000000000000004E-2</c:v>
                </c:pt>
                <c:pt idx="161">
                  <c:v>3.6000000000000004E-2</c:v>
                </c:pt>
                <c:pt idx="162">
                  <c:v>3.6000000000000004E-2</c:v>
                </c:pt>
                <c:pt idx="163">
                  <c:v>3.6000000000000004E-2</c:v>
                </c:pt>
                <c:pt idx="164">
                  <c:v>3.6000000000000004E-2</c:v>
                </c:pt>
                <c:pt idx="165">
                  <c:v>3.6000000000000004E-2</c:v>
                </c:pt>
                <c:pt idx="166">
                  <c:v>3.7999999999999999E-2</c:v>
                </c:pt>
                <c:pt idx="167">
                  <c:v>3.7999999999999999E-2</c:v>
                </c:pt>
                <c:pt idx="168">
                  <c:v>3.7999999999999999E-2</c:v>
                </c:pt>
                <c:pt idx="169">
                  <c:v>3.7999999999999999E-2</c:v>
                </c:pt>
                <c:pt idx="170">
                  <c:v>3.7999999999999999E-2</c:v>
                </c:pt>
                <c:pt idx="171">
                  <c:v>3.7999999999999999E-2</c:v>
                </c:pt>
                <c:pt idx="172">
                  <c:v>3.7999999999999999E-2</c:v>
                </c:pt>
                <c:pt idx="173">
                  <c:v>3.7999999999999999E-2</c:v>
                </c:pt>
                <c:pt idx="174">
                  <c:v>0.04</c:v>
                </c:pt>
                <c:pt idx="175">
                  <c:v>0.04</c:v>
                </c:pt>
                <c:pt idx="176">
                  <c:v>0.04</c:v>
                </c:pt>
                <c:pt idx="177">
                  <c:v>0.04</c:v>
                </c:pt>
                <c:pt idx="178">
                  <c:v>0.04</c:v>
                </c:pt>
                <c:pt idx="179">
                  <c:v>0.04</c:v>
                </c:pt>
                <c:pt idx="180">
                  <c:v>0.04</c:v>
                </c:pt>
                <c:pt idx="181">
                  <c:v>0.04</c:v>
                </c:pt>
                <c:pt idx="182">
                  <c:v>0.04</c:v>
                </c:pt>
                <c:pt idx="183">
                  <c:v>0.04</c:v>
                </c:pt>
                <c:pt idx="184">
                  <c:v>0.04</c:v>
                </c:pt>
                <c:pt idx="185">
                  <c:v>0.04</c:v>
                </c:pt>
                <c:pt idx="186">
                  <c:v>4.2000000000000003E-2</c:v>
                </c:pt>
                <c:pt idx="187">
                  <c:v>4.2000000000000003E-2</c:v>
                </c:pt>
                <c:pt idx="188">
                  <c:v>4.2000000000000003E-2</c:v>
                </c:pt>
                <c:pt idx="189">
                  <c:v>4.2000000000000003E-2</c:v>
                </c:pt>
                <c:pt idx="190">
                  <c:v>4.4000000000000004E-2</c:v>
                </c:pt>
                <c:pt idx="191">
                  <c:v>4.4000000000000004E-2</c:v>
                </c:pt>
                <c:pt idx="192">
                  <c:v>4.4000000000000004E-2</c:v>
                </c:pt>
                <c:pt idx="193">
                  <c:v>4.5999999999999999E-2</c:v>
                </c:pt>
                <c:pt idx="194">
                  <c:v>4.5999999999999999E-2</c:v>
                </c:pt>
                <c:pt idx="195">
                  <c:v>4.5999999999999999E-2</c:v>
                </c:pt>
                <c:pt idx="196">
                  <c:v>4.8000000000000001E-2</c:v>
                </c:pt>
                <c:pt idx="197">
                  <c:v>4.8000000000000001E-2</c:v>
                </c:pt>
                <c:pt idx="198">
                  <c:v>4.8000000000000001E-2</c:v>
                </c:pt>
                <c:pt idx="199">
                  <c:v>4.8000000000000001E-2</c:v>
                </c:pt>
                <c:pt idx="200">
                  <c:v>4.8000000000000001E-2</c:v>
                </c:pt>
                <c:pt idx="201">
                  <c:v>4.8000000000000001E-2</c:v>
                </c:pt>
                <c:pt idx="202">
                  <c:v>0.05</c:v>
                </c:pt>
                <c:pt idx="203">
                  <c:v>0.05</c:v>
                </c:pt>
                <c:pt idx="204">
                  <c:v>0.05</c:v>
                </c:pt>
                <c:pt idx="205">
                  <c:v>5.2000000000000005E-2</c:v>
                </c:pt>
                <c:pt idx="206">
                  <c:v>5.2000000000000005E-2</c:v>
                </c:pt>
                <c:pt idx="207">
                  <c:v>5.4000000000000006E-2</c:v>
                </c:pt>
                <c:pt idx="208">
                  <c:v>5.4000000000000006E-2</c:v>
                </c:pt>
                <c:pt idx="209">
                  <c:v>5.4000000000000006E-2</c:v>
                </c:pt>
                <c:pt idx="210">
                  <c:v>5.5999999999999994E-2</c:v>
                </c:pt>
                <c:pt idx="211">
                  <c:v>5.5999999999999994E-2</c:v>
                </c:pt>
                <c:pt idx="212">
                  <c:v>5.5999999999999994E-2</c:v>
                </c:pt>
                <c:pt idx="213">
                  <c:v>5.5999999999999994E-2</c:v>
                </c:pt>
                <c:pt idx="214">
                  <c:v>5.5999999999999994E-2</c:v>
                </c:pt>
                <c:pt idx="215">
                  <c:v>5.5999999999999994E-2</c:v>
                </c:pt>
                <c:pt idx="216">
                  <c:v>5.7999999999999996E-2</c:v>
                </c:pt>
                <c:pt idx="217">
                  <c:v>5.7999999999999996E-2</c:v>
                </c:pt>
                <c:pt idx="218">
                  <c:v>5.7999999999999996E-2</c:v>
                </c:pt>
                <c:pt idx="219">
                  <c:v>0.06</c:v>
                </c:pt>
                <c:pt idx="220">
                  <c:v>0.06</c:v>
                </c:pt>
                <c:pt idx="221">
                  <c:v>6.2E-2</c:v>
                </c:pt>
                <c:pt idx="222">
                  <c:v>6.2E-2</c:v>
                </c:pt>
                <c:pt idx="223">
                  <c:v>6.2E-2</c:v>
                </c:pt>
                <c:pt idx="224">
                  <c:v>6.4000000000000001E-2</c:v>
                </c:pt>
                <c:pt idx="225">
                  <c:v>6.4000000000000001E-2</c:v>
                </c:pt>
                <c:pt idx="226">
                  <c:v>6.4000000000000001E-2</c:v>
                </c:pt>
                <c:pt idx="227">
                  <c:v>6.4000000000000001E-2</c:v>
                </c:pt>
                <c:pt idx="228">
                  <c:v>6.4000000000000001E-2</c:v>
                </c:pt>
                <c:pt idx="229">
                  <c:v>6.4000000000000001E-2</c:v>
                </c:pt>
                <c:pt idx="230">
                  <c:v>6.6000000000000003E-2</c:v>
                </c:pt>
                <c:pt idx="231">
                  <c:v>6.6000000000000003E-2</c:v>
                </c:pt>
                <c:pt idx="232">
                  <c:v>6.8000000000000005E-2</c:v>
                </c:pt>
                <c:pt idx="233">
                  <c:v>6.8000000000000005E-2</c:v>
                </c:pt>
                <c:pt idx="234">
                  <c:v>6.8000000000000005E-2</c:v>
                </c:pt>
                <c:pt idx="235">
                  <c:v>7.0000000000000007E-2</c:v>
                </c:pt>
                <c:pt idx="236">
                  <c:v>7.0000000000000007E-2</c:v>
                </c:pt>
                <c:pt idx="237">
                  <c:v>7.0000000000000007E-2</c:v>
                </c:pt>
                <c:pt idx="238">
                  <c:v>7.2000000000000008E-2</c:v>
                </c:pt>
                <c:pt idx="239">
                  <c:v>7.2000000000000008E-2</c:v>
                </c:pt>
                <c:pt idx="240">
                  <c:v>7.2000000000000008E-2</c:v>
                </c:pt>
                <c:pt idx="241">
                  <c:v>7.2000000000000008E-2</c:v>
                </c:pt>
                <c:pt idx="242">
                  <c:v>7.2000000000000008E-2</c:v>
                </c:pt>
                <c:pt idx="243">
                  <c:v>7.400000000000001E-2</c:v>
                </c:pt>
                <c:pt idx="244">
                  <c:v>7.400000000000001E-2</c:v>
                </c:pt>
                <c:pt idx="245">
                  <c:v>7.400000000000001E-2</c:v>
                </c:pt>
                <c:pt idx="246">
                  <c:v>7.5999999999999998E-2</c:v>
                </c:pt>
                <c:pt idx="247">
                  <c:v>7.5999999999999998E-2</c:v>
                </c:pt>
                <c:pt idx="248">
                  <c:v>7.8E-2</c:v>
                </c:pt>
                <c:pt idx="249">
                  <c:v>7.8E-2</c:v>
                </c:pt>
                <c:pt idx="250">
                  <c:v>7.8E-2</c:v>
                </c:pt>
                <c:pt idx="251">
                  <c:v>0.08</c:v>
                </c:pt>
                <c:pt idx="252">
                  <c:v>0.08</c:v>
                </c:pt>
                <c:pt idx="253">
                  <c:v>0.08</c:v>
                </c:pt>
                <c:pt idx="254">
                  <c:v>0.08</c:v>
                </c:pt>
                <c:pt idx="255">
                  <c:v>0.08</c:v>
                </c:pt>
                <c:pt idx="256">
                  <c:v>8.199999999999999E-2</c:v>
                </c:pt>
                <c:pt idx="257">
                  <c:v>8.199999999999999E-2</c:v>
                </c:pt>
                <c:pt idx="258">
                  <c:v>8.199999999999999E-2</c:v>
                </c:pt>
                <c:pt idx="259">
                  <c:v>8.4000000000000005E-2</c:v>
                </c:pt>
                <c:pt idx="260">
                  <c:v>8.4000000000000005E-2</c:v>
                </c:pt>
                <c:pt idx="261">
                  <c:v>8.4000000000000005E-2</c:v>
                </c:pt>
                <c:pt idx="262">
                  <c:v>8.5999999999999993E-2</c:v>
                </c:pt>
                <c:pt idx="263">
                  <c:v>8.5999999999999993E-2</c:v>
                </c:pt>
                <c:pt idx="264">
                  <c:v>8.5999999999999993E-2</c:v>
                </c:pt>
                <c:pt idx="265">
                  <c:v>8.8000000000000009E-2</c:v>
                </c:pt>
                <c:pt idx="266">
                  <c:v>8.8000000000000009E-2</c:v>
                </c:pt>
                <c:pt idx="267">
                  <c:v>8.8000000000000009E-2</c:v>
                </c:pt>
                <c:pt idx="268">
                  <c:v>8.8000000000000009E-2</c:v>
                </c:pt>
                <c:pt idx="269">
                  <c:v>8.8000000000000009E-2</c:v>
                </c:pt>
                <c:pt idx="270">
                  <c:v>0.09</c:v>
                </c:pt>
                <c:pt idx="271">
                  <c:v>0.09</c:v>
                </c:pt>
                <c:pt idx="272">
                  <c:v>0.09</c:v>
                </c:pt>
                <c:pt idx="273">
                  <c:v>9.1999999999999998E-2</c:v>
                </c:pt>
                <c:pt idx="274">
                  <c:v>9.1999999999999998E-2</c:v>
                </c:pt>
                <c:pt idx="275">
                  <c:v>9.1999999999999998E-2</c:v>
                </c:pt>
                <c:pt idx="276">
                  <c:v>9.4E-2</c:v>
                </c:pt>
                <c:pt idx="277">
                  <c:v>9.4E-2</c:v>
                </c:pt>
                <c:pt idx="278">
                  <c:v>9.6000000000000002E-2</c:v>
                </c:pt>
                <c:pt idx="279">
                  <c:v>9.6000000000000002E-2</c:v>
                </c:pt>
                <c:pt idx="280">
                  <c:v>9.6000000000000002E-2</c:v>
                </c:pt>
                <c:pt idx="281">
                  <c:v>9.6000000000000002E-2</c:v>
                </c:pt>
                <c:pt idx="282">
                  <c:v>9.6000000000000002E-2</c:v>
                </c:pt>
                <c:pt idx="283">
                  <c:v>9.6000000000000002E-2</c:v>
                </c:pt>
                <c:pt idx="284">
                  <c:v>9.8000000000000004E-2</c:v>
                </c:pt>
                <c:pt idx="285">
                  <c:v>9.8000000000000004E-2</c:v>
                </c:pt>
                <c:pt idx="286">
                  <c:v>9.8000000000000004E-2</c:v>
                </c:pt>
                <c:pt idx="287">
                  <c:v>0.1</c:v>
                </c:pt>
                <c:pt idx="288">
                  <c:v>0.1</c:v>
                </c:pt>
                <c:pt idx="289">
                  <c:v>0.10199999999999999</c:v>
                </c:pt>
                <c:pt idx="290">
                  <c:v>0.10199999999999999</c:v>
                </c:pt>
                <c:pt idx="291">
                  <c:v>0.10199999999999999</c:v>
                </c:pt>
                <c:pt idx="292">
                  <c:v>0.10400000000000001</c:v>
                </c:pt>
                <c:pt idx="293">
                  <c:v>0.10400000000000001</c:v>
                </c:pt>
                <c:pt idx="294">
                  <c:v>0.10400000000000001</c:v>
                </c:pt>
                <c:pt idx="295">
                  <c:v>0.10400000000000001</c:v>
                </c:pt>
                <c:pt idx="296">
                  <c:v>0.10400000000000001</c:v>
                </c:pt>
                <c:pt idx="297">
                  <c:v>0.10400000000000001</c:v>
                </c:pt>
                <c:pt idx="298">
                  <c:v>0.106</c:v>
                </c:pt>
                <c:pt idx="299">
                  <c:v>0.106</c:v>
                </c:pt>
                <c:pt idx="300">
                  <c:v>0.10800000000000001</c:v>
                </c:pt>
                <c:pt idx="301">
                  <c:v>0.10800000000000001</c:v>
                </c:pt>
                <c:pt idx="302">
                  <c:v>0.10800000000000001</c:v>
                </c:pt>
                <c:pt idx="303">
                  <c:v>0.11</c:v>
                </c:pt>
                <c:pt idx="304">
                  <c:v>0.11</c:v>
                </c:pt>
                <c:pt idx="305">
                  <c:v>0.11</c:v>
                </c:pt>
                <c:pt idx="306">
                  <c:v>0.11199999999999999</c:v>
                </c:pt>
                <c:pt idx="307">
                  <c:v>0.11199999999999999</c:v>
                </c:pt>
                <c:pt idx="308">
                  <c:v>0.11199999999999999</c:v>
                </c:pt>
                <c:pt idx="309">
                  <c:v>0.11199999999999999</c:v>
                </c:pt>
                <c:pt idx="310">
                  <c:v>0.11199999999999999</c:v>
                </c:pt>
                <c:pt idx="311">
                  <c:v>0.114</c:v>
                </c:pt>
                <c:pt idx="312">
                  <c:v>0.114</c:v>
                </c:pt>
                <c:pt idx="313">
                  <c:v>0.114</c:v>
                </c:pt>
                <c:pt idx="314">
                  <c:v>0.11599999999999999</c:v>
                </c:pt>
                <c:pt idx="315">
                  <c:v>0.11599999999999999</c:v>
                </c:pt>
                <c:pt idx="316">
                  <c:v>0.11599999999999999</c:v>
                </c:pt>
                <c:pt idx="317">
                  <c:v>0.11800000000000001</c:v>
                </c:pt>
                <c:pt idx="318">
                  <c:v>0.11800000000000001</c:v>
                </c:pt>
                <c:pt idx="319">
                  <c:v>0.12</c:v>
                </c:pt>
                <c:pt idx="320">
                  <c:v>0.12</c:v>
                </c:pt>
                <c:pt idx="321">
                  <c:v>0.12</c:v>
                </c:pt>
                <c:pt idx="322">
                  <c:v>0.12</c:v>
                </c:pt>
                <c:pt idx="323">
                  <c:v>0.12</c:v>
                </c:pt>
                <c:pt idx="324">
                  <c:v>0.12</c:v>
                </c:pt>
                <c:pt idx="325">
                  <c:v>0.122</c:v>
                </c:pt>
                <c:pt idx="326">
                  <c:v>0.122</c:v>
                </c:pt>
                <c:pt idx="327">
                  <c:v>0.124</c:v>
                </c:pt>
                <c:pt idx="328">
                  <c:v>0.124</c:v>
                </c:pt>
                <c:pt idx="329">
                  <c:v>0.124</c:v>
                </c:pt>
                <c:pt idx="330">
                  <c:v>0.126</c:v>
                </c:pt>
                <c:pt idx="331">
                  <c:v>0.126</c:v>
                </c:pt>
                <c:pt idx="332">
                  <c:v>0.126</c:v>
                </c:pt>
                <c:pt idx="333">
                  <c:v>0.128</c:v>
                </c:pt>
                <c:pt idx="334">
                  <c:v>0.128</c:v>
                </c:pt>
                <c:pt idx="335">
                  <c:v>0.128</c:v>
                </c:pt>
                <c:pt idx="336">
                  <c:v>0.128</c:v>
                </c:pt>
                <c:pt idx="337">
                  <c:v>0.128</c:v>
                </c:pt>
                <c:pt idx="338">
                  <c:v>0.13</c:v>
                </c:pt>
                <c:pt idx="339">
                  <c:v>0.13</c:v>
                </c:pt>
                <c:pt idx="340">
                  <c:v>0.13</c:v>
                </c:pt>
                <c:pt idx="341">
                  <c:v>0.13200000000000001</c:v>
                </c:pt>
                <c:pt idx="342">
                  <c:v>0.13200000000000001</c:v>
                </c:pt>
                <c:pt idx="343">
                  <c:v>0.13200000000000001</c:v>
                </c:pt>
                <c:pt idx="344">
                  <c:v>0.13400000000000001</c:v>
                </c:pt>
                <c:pt idx="345">
                  <c:v>0.13400000000000001</c:v>
                </c:pt>
                <c:pt idx="346">
                  <c:v>0.13600000000000001</c:v>
                </c:pt>
                <c:pt idx="347">
                  <c:v>0.13600000000000001</c:v>
                </c:pt>
                <c:pt idx="348">
                  <c:v>0.13600000000000001</c:v>
                </c:pt>
                <c:pt idx="349">
                  <c:v>0.13600000000000001</c:v>
                </c:pt>
                <c:pt idx="350">
                  <c:v>0.13600000000000001</c:v>
                </c:pt>
                <c:pt idx="351">
                  <c:v>0.13600000000000001</c:v>
                </c:pt>
                <c:pt idx="352">
                  <c:v>0.13800000000000001</c:v>
                </c:pt>
                <c:pt idx="353">
                  <c:v>0.13800000000000001</c:v>
                </c:pt>
                <c:pt idx="354">
                  <c:v>0.14000000000000001</c:v>
                </c:pt>
                <c:pt idx="355">
                  <c:v>0.14000000000000001</c:v>
                </c:pt>
                <c:pt idx="356">
                  <c:v>0.14000000000000001</c:v>
                </c:pt>
                <c:pt idx="357">
                  <c:v>0.14199999999999999</c:v>
                </c:pt>
                <c:pt idx="358">
                  <c:v>0.14199999999999999</c:v>
                </c:pt>
                <c:pt idx="359">
                  <c:v>0.14199999999999999</c:v>
                </c:pt>
                <c:pt idx="360">
                  <c:v>0.14400000000000002</c:v>
                </c:pt>
                <c:pt idx="361">
                  <c:v>0.14400000000000002</c:v>
                </c:pt>
                <c:pt idx="362">
                  <c:v>0.14400000000000002</c:v>
                </c:pt>
                <c:pt idx="363">
                  <c:v>0.14400000000000002</c:v>
                </c:pt>
                <c:pt idx="364">
                  <c:v>0.14400000000000002</c:v>
                </c:pt>
                <c:pt idx="365">
                  <c:v>0.14599999999999999</c:v>
                </c:pt>
                <c:pt idx="366">
                  <c:v>0.14599999999999999</c:v>
                </c:pt>
                <c:pt idx="367">
                  <c:v>0.14800000000000002</c:v>
                </c:pt>
                <c:pt idx="368">
                  <c:v>0.14800000000000002</c:v>
                </c:pt>
                <c:pt idx="369">
                  <c:v>0.14800000000000002</c:v>
                </c:pt>
                <c:pt idx="370">
                  <c:v>0.15</c:v>
                </c:pt>
                <c:pt idx="371">
                  <c:v>0.15</c:v>
                </c:pt>
                <c:pt idx="372">
                  <c:v>0.152</c:v>
                </c:pt>
                <c:pt idx="373">
                  <c:v>0.152</c:v>
                </c:pt>
                <c:pt idx="374">
                  <c:v>0.152</c:v>
                </c:pt>
                <c:pt idx="375">
                  <c:v>0.152</c:v>
                </c:pt>
                <c:pt idx="376">
                  <c:v>0.152</c:v>
                </c:pt>
                <c:pt idx="377">
                  <c:v>0.152</c:v>
                </c:pt>
                <c:pt idx="378">
                  <c:v>0.154</c:v>
                </c:pt>
                <c:pt idx="379">
                  <c:v>0.154</c:v>
                </c:pt>
                <c:pt idx="380">
                  <c:v>0.156</c:v>
                </c:pt>
                <c:pt idx="381">
                  <c:v>0.156</c:v>
                </c:pt>
                <c:pt idx="382">
                  <c:v>0.156</c:v>
                </c:pt>
                <c:pt idx="383">
                  <c:v>0.158</c:v>
                </c:pt>
                <c:pt idx="384">
                  <c:v>0.158</c:v>
                </c:pt>
                <c:pt idx="385">
                  <c:v>0.16</c:v>
                </c:pt>
                <c:pt idx="386">
                  <c:v>0.16</c:v>
                </c:pt>
                <c:pt idx="387">
                  <c:v>0.16</c:v>
                </c:pt>
                <c:pt idx="388">
                  <c:v>0.16</c:v>
                </c:pt>
                <c:pt idx="389">
                  <c:v>0.16</c:v>
                </c:pt>
                <c:pt idx="390">
                  <c:v>0.16200000000000001</c:v>
                </c:pt>
                <c:pt idx="391">
                  <c:v>0.16200000000000001</c:v>
                </c:pt>
                <c:pt idx="392">
                  <c:v>0.16200000000000001</c:v>
                </c:pt>
                <c:pt idx="393">
                  <c:v>0.182</c:v>
                </c:pt>
              </c:numCache>
            </c:numRef>
          </c:xVal>
          <c:yVal>
            <c:numRef>
              <c:f>'stress-strain'!$D$3:$D$396</c:f>
              <c:numCache>
                <c:formatCode>General</c:formatCode>
                <c:ptCount val="394"/>
                <c:pt idx="0">
                  <c:v>0</c:v>
                </c:pt>
                <c:pt idx="1">
                  <c:v>34.066760000000002</c:v>
                </c:pt>
                <c:pt idx="2">
                  <c:v>36.02872</c:v>
                </c:pt>
                <c:pt idx="3">
                  <c:v>37.455599999999997</c:v>
                </c:pt>
                <c:pt idx="4">
                  <c:v>39.060839999999999</c:v>
                </c:pt>
                <c:pt idx="5">
                  <c:v>40.487720000000003</c:v>
                </c:pt>
                <c:pt idx="6">
                  <c:v>41.9146</c:v>
                </c:pt>
                <c:pt idx="7">
                  <c:v>43.163119999999999</c:v>
                </c:pt>
                <c:pt idx="8">
                  <c:v>44.411640000000006</c:v>
                </c:pt>
                <c:pt idx="9">
                  <c:v>45.660159999999998</c:v>
                </c:pt>
                <c:pt idx="10">
                  <c:v>46.730319999999999</c:v>
                </c:pt>
                <c:pt idx="11">
                  <c:v>47.80048</c:v>
                </c:pt>
                <c:pt idx="12">
                  <c:v>48.870640000000002</c:v>
                </c:pt>
                <c:pt idx="13">
                  <c:v>50.119159999999994</c:v>
                </c:pt>
                <c:pt idx="14">
                  <c:v>51.189319999999995</c:v>
                </c:pt>
                <c:pt idx="15">
                  <c:v>52.437839999999994</c:v>
                </c:pt>
                <c:pt idx="16">
                  <c:v>53.686359999999993</c:v>
                </c:pt>
                <c:pt idx="17">
                  <c:v>54.934879999999993</c:v>
                </c:pt>
                <c:pt idx="18">
                  <c:v>55.826679999999996</c:v>
                </c:pt>
                <c:pt idx="19">
                  <c:v>57.075199999999995</c:v>
                </c:pt>
                <c:pt idx="20">
                  <c:v>58.145359999999989</c:v>
                </c:pt>
                <c:pt idx="21">
                  <c:v>59.215519999999998</c:v>
                </c:pt>
                <c:pt idx="22">
                  <c:v>60.285679999999992</c:v>
                </c:pt>
                <c:pt idx="23">
                  <c:v>61.177479999999996</c:v>
                </c:pt>
                <c:pt idx="24">
                  <c:v>62.247640000000004</c:v>
                </c:pt>
                <c:pt idx="25">
                  <c:v>63.317799999999998</c:v>
                </c:pt>
                <c:pt idx="26">
                  <c:v>64.387959999999993</c:v>
                </c:pt>
                <c:pt idx="27">
                  <c:v>65.101399999999998</c:v>
                </c:pt>
                <c:pt idx="28">
                  <c:v>66.171559999999999</c:v>
                </c:pt>
                <c:pt idx="29">
                  <c:v>67.241720000000001</c:v>
                </c:pt>
                <c:pt idx="30">
                  <c:v>68.133520000000004</c:v>
                </c:pt>
                <c:pt idx="31">
                  <c:v>68.846959999999996</c:v>
                </c:pt>
                <c:pt idx="32">
                  <c:v>69.738759999999999</c:v>
                </c:pt>
                <c:pt idx="33">
                  <c:v>70.808920000000001</c:v>
                </c:pt>
                <c:pt idx="34">
                  <c:v>71.879080000000002</c:v>
                </c:pt>
                <c:pt idx="35">
                  <c:v>72.770879999999991</c:v>
                </c:pt>
                <c:pt idx="36">
                  <c:v>73.662679999999995</c:v>
                </c:pt>
                <c:pt idx="37">
                  <c:v>72.770879999999991</c:v>
                </c:pt>
                <c:pt idx="38">
                  <c:v>72.592520000000007</c:v>
                </c:pt>
                <c:pt idx="39">
                  <c:v>71.879080000000002</c:v>
                </c:pt>
                <c:pt idx="40">
                  <c:v>70.095479999999995</c:v>
                </c:pt>
                <c:pt idx="41">
                  <c:v>68.311880000000002</c:v>
                </c:pt>
                <c:pt idx="42">
                  <c:v>66.528279999999995</c:v>
                </c:pt>
                <c:pt idx="43">
                  <c:v>70.987279999999998</c:v>
                </c:pt>
                <c:pt idx="44">
                  <c:v>75.446280000000016</c:v>
                </c:pt>
                <c:pt idx="45">
                  <c:v>76.694800000000001</c:v>
                </c:pt>
                <c:pt idx="46">
                  <c:v>77.58659999999999</c:v>
                </c:pt>
                <c:pt idx="47">
                  <c:v>78.656759999999991</c:v>
                </c:pt>
                <c:pt idx="48">
                  <c:v>79.905280000000005</c:v>
                </c:pt>
                <c:pt idx="49">
                  <c:v>81.15379999999999</c:v>
                </c:pt>
                <c:pt idx="50">
                  <c:v>82.402320000000003</c:v>
                </c:pt>
                <c:pt idx="51">
                  <c:v>83.47247999999999</c:v>
                </c:pt>
                <c:pt idx="52">
                  <c:v>84.542640000000006</c:v>
                </c:pt>
                <c:pt idx="53">
                  <c:v>86.147880000000001</c:v>
                </c:pt>
                <c:pt idx="54">
                  <c:v>87.039680000000004</c:v>
                </c:pt>
                <c:pt idx="55">
                  <c:v>88.466560000000001</c:v>
                </c:pt>
                <c:pt idx="56">
                  <c:v>89.536719999999988</c:v>
                </c:pt>
                <c:pt idx="57">
                  <c:v>90.963599999999985</c:v>
                </c:pt>
                <c:pt idx="58">
                  <c:v>92.390479999999982</c:v>
                </c:pt>
                <c:pt idx="59">
                  <c:v>93.460639999999998</c:v>
                </c:pt>
                <c:pt idx="60">
                  <c:v>94.530799999999985</c:v>
                </c:pt>
                <c:pt idx="61">
                  <c:v>95.600960000000001</c:v>
                </c:pt>
                <c:pt idx="62">
                  <c:v>97.027839999999998</c:v>
                </c:pt>
                <c:pt idx="63">
                  <c:v>98.276359999999997</c:v>
                </c:pt>
                <c:pt idx="64">
                  <c:v>99.703239999999994</c:v>
                </c:pt>
                <c:pt idx="65">
                  <c:v>101.13012000000001</c:v>
                </c:pt>
                <c:pt idx="66">
                  <c:v>102.20028000000001</c:v>
                </c:pt>
                <c:pt idx="67">
                  <c:v>103.62715999999999</c:v>
                </c:pt>
                <c:pt idx="68">
                  <c:v>104.69732</c:v>
                </c:pt>
                <c:pt idx="69">
                  <c:v>105.94584</c:v>
                </c:pt>
                <c:pt idx="70">
                  <c:v>107.37271999999999</c:v>
                </c:pt>
                <c:pt idx="71">
                  <c:v>108.44287999999999</c:v>
                </c:pt>
                <c:pt idx="72">
                  <c:v>109.86975999999999</c:v>
                </c:pt>
                <c:pt idx="73">
                  <c:v>111.29663999999998</c:v>
                </c:pt>
                <c:pt idx="74">
                  <c:v>112.54516</c:v>
                </c:pt>
                <c:pt idx="75">
                  <c:v>113.97203999999999</c:v>
                </c:pt>
                <c:pt idx="76">
                  <c:v>115.39892</c:v>
                </c:pt>
                <c:pt idx="77">
                  <c:v>116.64743999999999</c:v>
                </c:pt>
                <c:pt idx="78">
                  <c:v>118.07431999999999</c:v>
                </c:pt>
                <c:pt idx="79">
                  <c:v>119.50119999999998</c:v>
                </c:pt>
                <c:pt idx="80">
                  <c:v>121.10644000000001</c:v>
                </c:pt>
                <c:pt idx="81">
                  <c:v>122.35495999999999</c:v>
                </c:pt>
                <c:pt idx="82">
                  <c:v>123.78183999999999</c:v>
                </c:pt>
                <c:pt idx="83">
                  <c:v>125.20872</c:v>
                </c:pt>
                <c:pt idx="84">
                  <c:v>126.27887999999999</c:v>
                </c:pt>
                <c:pt idx="85">
                  <c:v>127.70576</c:v>
                </c:pt>
                <c:pt idx="86">
                  <c:v>129.13263999999998</c:v>
                </c:pt>
                <c:pt idx="87">
                  <c:v>130.91623999999999</c:v>
                </c:pt>
                <c:pt idx="88">
                  <c:v>132.87819999999999</c:v>
                </c:pt>
                <c:pt idx="89">
                  <c:v>134.66179999999997</c:v>
                </c:pt>
                <c:pt idx="90">
                  <c:v>136.44539999999998</c:v>
                </c:pt>
                <c:pt idx="91">
                  <c:v>138.05064000000002</c:v>
                </c:pt>
                <c:pt idx="92">
                  <c:v>139.83423999999999</c:v>
                </c:pt>
                <c:pt idx="93">
                  <c:v>141.26112000000001</c:v>
                </c:pt>
                <c:pt idx="94">
                  <c:v>142.86635999999999</c:v>
                </c:pt>
                <c:pt idx="95">
                  <c:v>144.64995999999999</c:v>
                </c:pt>
                <c:pt idx="96">
                  <c:v>146.25519999999997</c:v>
                </c:pt>
                <c:pt idx="97">
                  <c:v>147.32535999999999</c:v>
                </c:pt>
                <c:pt idx="98">
                  <c:v>148.9306</c:v>
                </c:pt>
                <c:pt idx="99">
                  <c:v>150.35748000000001</c:v>
                </c:pt>
                <c:pt idx="100">
                  <c:v>151.78435999999999</c:v>
                </c:pt>
                <c:pt idx="101">
                  <c:v>153.03287999999998</c:v>
                </c:pt>
                <c:pt idx="102">
                  <c:v>154.45975999999999</c:v>
                </c:pt>
                <c:pt idx="103">
                  <c:v>155.88664</c:v>
                </c:pt>
                <c:pt idx="104">
                  <c:v>157.49188000000001</c:v>
                </c:pt>
                <c:pt idx="105">
                  <c:v>158.74039999999999</c:v>
                </c:pt>
                <c:pt idx="106">
                  <c:v>159.98892000000001</c:v>
                </c:pt>
                <c:pt idx="107">
                  <c:v>161.23743999999999</c:v>
                </c:pt>
                <c:pt idx="108">
                  <c:v>162.66431999999998</c:v>
                </c:pt>
                <c:pt idx="109">
                  <c:v>164.09119999999999</c:v>
                </c:pt>
                <c:pt idx="110">
                  <c:v>165.51808</c:v>
                </c:pt>
                <c:pt idx="111">
                  <c:v>166.94495999999998</c:v>
                </c:pt>
                <c:pt idx="112">
                  <c:v>168.01512</c:v>
                </c:pt>
                <c:pt idx="113">
                  <c:v>169.62035999999998</c:v>
                </c:pt>
                <c:pt idx="114">
                  <c:v>171.04723999999999</c:v>
                </c:pt>
                <c:pt idx="115">
                  <c:v>172.1174</c:v>
                </c:pt>
                <c:pt idx="116">
                  <c:v>173.36592000000002</c:v>
                </c:pt>
                <c:pt idx="117">
                  <c:v>174.61443999999997</c:v>
                </c:pt>
                <c:pt idx="118">
                  <c:v>175.68459999999999</c:v>
                </c:pt>
                <c:pt idx="119">
                  <c:v>176.93312</c:v>
                </c:pt>
                <c:pt idx="120">
                  <c:v>178.36</c:v>
                </c:pt>
                <c:pt idx="121">
                  <c:v>179.96523999999999</c:v>
                </c:pt>
                <c:pt idx="122">
                  <c:v>181.39212000000001</c:v>
                </c:pt>
                <c:pt idx="123">
                  <c:v>182.99735999999999</c:v>
                </c:pt>
                <c:pt idx="124">
                  <c:v>184.06751999999997</c:v>
                </c:pt>
                <c:pt idx="125">
                  <c:v>185.85111999999998</c:v>
                </c:pt>
                <c:pt idx="126">
                  <c:v>187.27799999999999</c:v>
                </c:pt>
                <c:pt idx="127">
                  <c:v>188.70488</c:v>
                </c:pt>
                <c:pt idx="128">
                  <c:v>190.13175999999999</c:v>
                </c:pt>
                <c:pt idx="129">
                  <c:v>191.73699999999999</c:v>
                </c:pt>
                <c:pt idx="130">
                  <c:v>193.34223999999998</c:v>
                </c:pt>
                <c:pt idx="131">
                  <c:v>194.94747999999998</c:v>
                </c:pt>
                <c:pt idx="132">
                  <c:v>196.55271999999999</c:v>
                </c:pt>
                <c:pt idx="133">
                  <c:v>198.33631999999997</c:v>
                </c:pt>
                <c:pt idx="134">
                  <c:v>200.11992000000001</c:v>
                </c:pt>
                <c:pt idx="135">
                  <c:v>201.72515999999999</c:v>
                </c:pt>
                <c:pt idx="136">
                  <c:v>203.3304</c:v>
                </c:pt>
                <c:pt idx="137">
                  <c:v>204.93563999999998</c:v>
                </c:pt>
                <c:pt idx="138">
                  <c:v>206.54087999999999</c:v>
                </c:pt>
                <c:pt idx="139">
                  <c:v>208.32447999999999</c:v>
                </c:pt>
                <c:pt idx="140">
                  <c:v>210.10807999999997</c:v>
                </c:pt>
                <c:pt idx="141">
                  <c:v>212.07004000000001</c:v>
                </c:pt>
                <c:pt idx="142">
                  <c:v>213.67527999999999</c:v>
                </c:pt>
                <c:pt idx="143">
                  <c:v>215.45887999999999</c:v>
                </c:pt>
                <c:pt idx="144">
                  <c:v>217.06412</c:v>
                </c:pt>
                <c:pt idx="145">
                  <c:v>219.20443999999995</c:v>
                </c:pt>
                <c:pt idx="146">
                  <c:v>220.98804000000001</c:v>
                </c:pt>
                <c:pt idx="147">
                  <c:v>222.77164000000002</c:v>
                </c:pt>
                <c:pt idx="148">
                  <c:v>224.91195999999997</c:v>
                </c:pt>
                <c:pt idx="149">
                  <c:v>226.87392</c:v>
                </c:pt>
                <c:pt idx="150">
                  <c:v>228.83588</c:v>
                </c:pt>
                <c:pt idx="151">
                  <c:v>230.97619999999998</c:v>
                </c:pt>
                <c:pt idx="152">
                  <c:v>233.11651999999998</c:v>
                </c:pt>
                <c:pt idx="153">
                  <c:v>235.25683999999998</c:v>
                </c:pt>
                <c:pt idx="154">
                  <c:v>237.39716000000001</c:v>
                </c:pt>
                <c:pt idx="155">
                  <c:v>239.35912000000002</c:v>
                </c:pt>
                <c:pt idx="156">
                  <c:v>241.49943999999996</c:v>
                </c:pt>
                <c:pt idx="157">
                  <c:v>243.4614</c:v>
                </c:pt>
                <c:pt idx="158">
                  <c:v>245.42336</c:v>
                </c:pt>
                <c:pt idx="159">
                  <c:v>247.56367999999998</c:v>
                </c:pt>
                <c:pt idx="160">
                  <c:v>249.52563999999998</c:v>
                </c:pt>
                <c:pt idx="161">
                  <c:v>251.48759999999999</c:v>
                </c:pt>
                <c:pt idx="162">
                  <c:v>253.62792000000002</c:v>
                </c:pt>
                <c:pt idx="163">
                  <c:v>255.58987999999997</c:v>
                </c:pt>
                <c:pt idx="164">
                  <c:v>257.73019999999997</c:v>
                </c:pt>
                <c:pt idx="165">
                  <c:v>259.69216</c:v>
                </c:pt>
                <c:pt idx="166">
                  <c:v>261.65412000000003</c:v>
                </c:pt>
                <c:pt idx="167">
                  <c:v>263.97280000000001</c:v>
                </c:pt>
                <c:pt idx="168">
                  <c:v>265.75639999999999</c:v>
                </c:pt>
                <c:pt idx="169">
                  <c:v>268.07507999999996</c:v>
                </c:pt>
                <c:pt idx="170">
                  <c:v>270.21539999999999</c:v>
                </c:pt>
                <c:pt idx="171">
                  <c:v>272.17735999999996</c:v>
                </c:pt>
                <c:pt idx="172">
                  <c:v>274.49603999999999</c:v>
                </c:pt>
                <c:pt idx="173">
                  <c:v>276.63635999999997</c:v>
                </c:pt>
                <c:pt idx="174">
                  <c:v>278.77668</c:v>
                </c:pt>
                <c:pt idx="175">
                  <c:v>280.73863999999998</c:v>
                </c:pt>
                <c:pt idx="176">
                  <c:v>282.70059999999995</c:v>
                </c:pt>
                <c:pt idx="177">
                  <c:v>284.66256000000004</c:v>
                </c:pt>
                <c:pt idx="178">
                  <c:v>286.80287999999996</c:v>
                </c:pt>
                <c:pt idx="179">
                  <c:v>288.76483999999999</c:v>
                </c:pt>
                <c:pt idx="180">
                  <c:v>291.97532000000001</c:v>
                </c:pt>
                <c:pt idx="181">
                  <c:v>295.18579999999997</c:v>
                </c:pt>
                <c:pt idx="182">
                  <c:v>298.39627999999999</c:v>
                </c:pt>
                <c:pt idx="183">
                  <c:v>301.60676000000001</c:v>
                </c:pt>
                <c:pt idx="184">
                  <c:v>304.63887999999997</c:v>
                </c:pt>
                <c:pt idx="185">
                  <c:v>307.67099999999999</c:v>
                </c:pt>
                <c:pt idx="186">
                  <c:v>310.70312000000001</c:v>
                </c:pt>
                <c:pt idx="187">
                  <c:v>313.73523999999998</c:v>
                </c:pt>
                <c:pt idx="188">
                  <c:v>316.94571999999994</c:v>
                </c:pt>
                <c:pt idx="189">
                  <c:v>321.40472</c:v>
                </c:pt>
                <c:pt idx="190">
                  <c:v>326.04208</c:v>
                </c:pt>
                <c:pt idx="191">
                  <c:v>330.8578</c:v>
                </c:pt>
                <c:pt idx="192">
                  <c:v>335.3168</c:v>
                </c:pt>
                <c:pt idx="193">
                  <c:v>339.59744000000001</c:v>
                </c:pt>
                <c:pt idx="194">
                  <c:v>344.41315999999995</c:v>
                </c:pt>
                <c:pt idx="195">
                  <c:v>349.22887999999995</c:v>
                </c:pt>
                <c:pt idx="196">
                  <c:v>354.0446</c:v>
                </c:pt>
                <c:pt idx="197">
                  <c:v>358.68195999999995</c:v>
                </c:pt>
                <c:pt idx="198">
                  <c:v>363.49767999999995</c:v>
                </c:pt>
                <c:pt idx="199">
                  <c:v>367.95668000000001</c:v>
                </c:pt>
                <c:pt idx="200">
                  <c:v>372.77239999999995</c:v>
                </c:pt>
                <c:pt idx="201">
                  <c:v>377.58812</c:v>
                </c:pt>
                <c:pt idx="202">
                  <c:v>382.5822</c:v>
                </c:pt>
                <c:pt idx="203">
                  <c:v>387.21956</c:v>
                </c:pt>
                <c:pt idx="204">
                  <c:v>392.21363999999994</c:v>
                </c:pt>
                <c:pt idx="205">
                  <c:v>397.02936000000005</c:v>
                </c:pt>
                <c:pt idx="206">
                  <c:v>401.84508</c:v>
                </c:pt>
                <c:pt idx="207">
                  <c:v>407.01751999999999</c:v>
                </c:pt>
                <c:pt idx="208">
                  <c:v>412.01160000000004</c:v>
                </c:pt>
                <c:pt idx="209">
                  <c:v>417.36239999999998</c:v>
                </c:pt>
                <c:pt idx="210">
                  <c:v>422.17811999999998</c:v>
                </c:pt>
                <c:pt idx="211">
                  <c:v>426.99383999999998</c:v>
                </c:pt>
                <c:pt idx="212">
                  <c:v>431.80955999999998</c:v>
                </c:pt>
                <c:pt idx="213">
                  <c:v>436.26855999999998</c:v>
                </c:pt>
                <c:pt idx="214">
                  <c:v>440.37084000000004</c:v>
                </c:pt>
                <c:pt idx="215">
                  <c:v>444.29475999999994</c:v>
                </c:pt>
                <c:pt idx="216">
                  <c:v>448.39704</c:v>
                </c:pt>
                <c:pt idx="217">
                  <c:v>452.49932000000001</c:v>
                </c:pt>
                <c:pt idx="218">
                  <c:v>456.24487999999997</c:v>
                </c:pt>
                <c:pt idx="219">
                  <c:v>459.81207999999998</c:v>
                </c:pt>
                <c:pt idx="220">
                  <c:v>463.55763999999994</c:v>
                </c:pt>
                <c:pt idx="221">
                  <c:v>467.12483999999995</c:v>
                </c:pt>
                <c:pt idx="222">
                  <c:v>470.51367999999997</c:v>
                </c:pt>
                <c:pt idx="223">
                  <c:v>473.54580000000004</c:v>
                </c:pt>
                <c:pt idx="224">
                  <c:v>476.75627999999995</c:v>
                </c:pt>
                <c:pt idx="225">
                  <c:v>479.61004000000003</c:v>
                </c:pt>
                <c:pt idx="226">
                  <c:v>482.28543999999994</c:v>
                </c:pt>
                <c:pt idx="227">
                  <c:v>484.96084000000002</c:v>
                </c:pt>
                <c:pt idx="228">
                  <c:v>487.27951999999999</c:v>
                </c:pt>
                <c:pt idx="229">
                  <c:v>489.59820000000002</c:v>
                </c:pt>
                <c:pt idx="230">
                  <c:v>491.91687999999994</c:v>
                </c:pt>
                <c:pt idx="231">
                  <c:v>494.23555999999996</c:v>
                </c:pt>
                <c:pt idx="232">
                  <c:v>496.73260000000005</c:v>
                </c:pt>
                <c:pt idx="233">
                  <c:v>498.69455999999997</c:v>
                </c:pt>
                <c:pt idx="234">
                  <c:v>500.83488</c:v>
                </c:pt>
                <c:pt idx="235">
                  <c:v>502.61847999999998</c:v>
                </c:pt>
                <c:pt idx="236">
                  <c:v>503.51027999999997</c:v>
                </c:pt>
                <c:pt idx="237">
                  <c:v>504.75879999999995</c:v>
                </c:pt>
                <c:pt idx="238">
                  <c:v>505.6506</c:v>
                </c:pt>
                <c:pt idx="239">
                  <c:v>506.72076000000004</c:v>
                </c:pt>
                <c:pt idx="240">
                  <c:v>507.61256000000003</c:v>
                </c:pt>
                <c:pt idx="241">
                  <c:v>507.43419999999998</c:v>
                </c:pt>
                <c:pt idx="242">
                  <c:v>508.14763999999997</c:v>
                </c:pt>
                <c:pt idx="243">
                  <c:v>508.86108000000002</c:v>
                </c:pt>
                <c:pt idx="244">
                  <c:v>507.61256000000003</c:v>
                </c:pt>
                <c:pt idx="245">
                  <c:v>505.6506</c:v>
                </c:pt>
                <c:pt idx="246">
                  <c:v>506.18567999999999</c:v>
                </c:pt>
                <c:pt idx="247">
                  <c:v>506.54239999999999</c:v>
                </c:pt>
                <c:pt idx="248">
                  <c:v>503.68863999999991</c:v>
                </c:pt>
                <c:pt idx="249">
                  <c:v>507.25584000000003</c:v>
                </c:pt>
                <c:pt idx="250">
                  <c:v>509.57451999999995</c:v>
                </c:pt>
                <c:pt idx="251">
                  <c:v>510.82303999999999</c:v>
                </c:pt>
                <c:pt idx="252">
                  <c:v>510.28795999999994</c:v>
                </c:pt>
                <c:pt idx="253">
                  <c:v>507.96928000000003</c:v>
                </c:pt>
                <c:pt idx="254">
                  <c:v>507.61256000000003</c:v>
                </c:pt>
                <c:pt idx="255">
                  <c:v>511.00139999999993</c:v>
                </c:pt>
                <c:pt idx="256">
                  <c:v>507.61256000000003</c:v>
                </c:pt>
                <c:pt idx="257">
                  <c:v>516.35219999999993</c:v>
                </c:pt>
                <c:pt idx="258">
                  <c:v>519.02760000000001</c:v>
                </c:pt>
                <c:pt idx="259">
                  <c:v>520.98955999999998</c:v>
                </c:pt>
                <c:pt idx="260">
                  <c:v>522.59479999999996</c:v>
                </c:pt>
                <c:pt idx="261">
                  <c:v>524.02167999999995</c:v>
                </c:pt>
                <c:pt idx="262">
                  <c:v>525.80528000000004</c:v>
                </c:pt>
                <c:pt idx="263">
                  <c:v>527.23215999999991</c:v>
                </c:pt>
                <c:pt idx="264">
                  <c:v>528.8374</c:v>
                </c:pt>
                <c:pt idx="265">
                  <c:v>530.26427999999999</c:v>
                </c:pt>
                <c:pt idx="266">
                  <c:v>531.69115999999997</c:v>
                </c:pt>
                <c:pt idx="267">
                  <c:v>533.11803999999995</c:v>
                </c:pt>
                <c:pt idx="268">
                  <c:v>534.36655999999994</c:v>
                </c:pt>
                <c:pt idx="269">
                  <c:v>535.79344000000003</c:v>
                </c:pt>
                <c:pt idx="270">
                  <c:v>537.22032000000002</c:v>
                </c:pt>
                <c:pt idx="271">
                  <c:v>538.64719999999988</c:v>
                </c:pt>
                <c:pt idx="272">
                  <c:v>539.71735999999999</c:v>
                </c:pt>
                <c:pt idx="273">
                  <c:v>541.14423999999997</c:v>
                </c:pt>
                <c:pt idx="274">
                  <c:v>542.39275999999995</c:v>
                </c:pt>
                <c:pt idx="275">
                  <c:v>543.81963999999994</c:v>
                </c:pt>
                <c:pt idx="276">
                  <c:v>544.88979999999992</c:v>
                </c:pt>
                <c:pt idx="277">
                  <c:v>546.31668000000002</c:v>
                </c:pt>
                <c:pt idx="278">
                  <c:v>547.5652</c:v>
                </c:pt>
                <c:pt idx="279">
                  <c:v>548.63535999999999</c:v>
                </c:pt>
                <c:pt idx="280">
                  <c:v>549.88387999999986</c:v>
                </c:pt>
                <c:pt idx="281">
                  <c:v>551.13239999999996</c:v>
                </c:pt>
                <c:pt idx="282">
                  <c:v>552.20256000000006</c:v>
                </c:pt>
                <c:pt idx="283">
                  <c:v>553.45108000000005</c:v>
                </c:pt>
                <c:pt idx="284">
                  <c:v>554.69960000000003</c:v>
                </c:pt>
                <c:pt idx="285">
                  <c:v>555.94812000000002</c:v>
                </c:pt>
                <c:pt idx="286">
                  <c:v>557.01828</c:v>
                </c:pt>
                <c:pt idx="287">
                  <c:v>558.08843999999999</c:v>
                </c:pt>
                <c:pt idx="288">
                  <c:v>559.15859999999998</c:v>
                </c:pt>
                <c:pt idx="289">
                  <c:v>560.22875999999997</c:v>
                </c:pt>
                <c:pt idx="290">
                  <c:v>561.47727999999995</c:v>
                </c:pt>
                <c:pt idx="291">
                  <c:v>562.36907999999994</c:v>
                </c:pt>
                <c:pt idx="292">
                  <c:v>563.43924000000004</c:v>
                </c:pt>
                <c:pt idx="293">
                  <c:v>564.33104000000003</c:v>
                </c:pt>
                <c:pt idx="294">
                  <c:v>565.22284000000002</c:v>
                </c:pt>
                <c:pt idx="295">
                  <c:v>566.29300000000001</c:v>
                </c:pt>
                <c:pt idx="296">
                  <c:v>567.1848</c:v>
                </c:pt>
                <c:pt idx="297">
                  <c:v>568.07659999999998</c:v>
                </c:pt>
                <c:pt idx="298">
                  <c:v>569.14675999999997</c:v>
                </c:pt>
                <c:pt idx="299">
                  <c:v>570.03855999999996</c:v>
                </c:pt>
                <c:pt idx="300">
                  <c:v>570.93035999999995</c:v>
                </c:pt>
                <c:pt idx="301">
                  <c:v>571.64379999999994</c:v>
                </c:pt>
                <c:pt idx="302">
                  <c:v>572.53559999999993</c:v>
                </c:pt>
                <c:pt idx="303">
                  <c:v>573.42740000000003</c:v>
                </c:pt>
                <c:pt idx="304">
                  <c:v>574.14083999999991</c:v>
                </c:pt>
                <c:pt idx="305">
                  <c:v>575.21100000000001</c:v>
                </c:pt>
                <c:pt idx="306">
                  <c:v>575.74608000000001</c:v>
                </c:pt>
                <c:pt idx="307">
                  <c:v>576.45952</c:v>
                </c:pt>
                <c:pt idx="308">
                  <c:v>577.35131999999987</c:v>
                </c:pt>
                <c:pt idx="309">
                  <c:v>578.06475999999998</c:v>
                </c:pt>
                <c:pt idx="310">
                  <c:v>578.77819999999997</c:v>
                </c:pt>
                <c:pt idx="311">
                  <c:v>579.49163999999996</c:v>
                </c:pt>
                <c:pt idx="312">
                  <c:v>580.20508000000007</c:v>
                </c:pt>
                <c:pt idx="313">
                  <c:v>580.91851999999994</c:v>
                </c:pt>
                <c:pt idx="314">
                  <c:v>581.63195999999994</c:v>
                </c:pt>
                <c:pt idx="315">
                  <c:v>582.16703999999993</c:v>
                </c:pt>
                <c:pt idx="316">
                  <c:v>582.88047999999992</c:v>
                </c:pt>
                <c:pt idx="317">
                  <c:v>583.41555999999991</c:v>
                </c:pt>
                <c:pt idx="318">
                  <c:v>584.12899999999991</c:v>
                </c:pt>
                <c:pt idx="319">
                  <c:v>584.66408000000001</c:v>
                </c:pt>
                <c:pt idx="320">
                  <c:v>585.02079999999989</c:v>
                </c:pt>
                <c:pt idx="321">
                  <c:v>585.55588</c:v>
                </c:pt>
                <c:pt idx="322">
                  <c:v>586.26931999999988</c:v>
                </c:pt>
                <c:pt idx="323">
                  <c:v>586.80439999999999</c:v>
                </c:pt>
                <c:pt idx="324">
                  <c:v>587.33947999999998</c:v>
                </c:pt>
                <c:pt idx="325">
                  <c:v>587.87455999999997</c:v>
                </c:pt>
                <c:pt idx="326">
                  <c:v>588.23127999999986</c:v>
                </c:pt>
                <c:pt idx="327">
                  <c:v>588.94472000000007</c:v>
                </c:pt>
                <c:pt idx="328">
                  <c:v>589.30143999999996</c:v>
                </c:pt>
                <c:pt idx="329">
                  <c:v>589.83651999999995</c:v>
                </c:pt>
                <c:pt idx="330">
                  <c:v>590.19324000000006</c:v>
                </c:pt>
                <c:pt idx="331">
                  <c:v>590.37159999999994</c:v>
                </c:pt>
                <c:pt idx="332">
                  <c:v>591.08504000000005</c:v>
                </c:pt>
                <c:pt idx="333">
                  <c:v>591.44175999999993</c:v>
                </c:pt>
                <c:pt idx="334">
                  <c:v>591.79848000000004</c:v>
                </c:pt>
                <c:pt idx="335">
                  <c:v>592.15520000000004</c:v>
                </c:pt>
                <c:pt idx="336">
                  <c:v>592.51191999999992</c:v>
                </c:pt>
                <c:pt idx="337">
                  <c:v>592.86864000000003</c:v>
                </c:pt>
                <c:pt idx="338">
                  <c:v>593.22535999999991</c:v>
                </c:pt>
                <c:pt idx="339">
                  <c:v>593.58208000000002</c:v>
                </c:pt>
                <c:pt idx="340">
                  <c:v>593.9387999999999</c:v>
                </c:pt>
                <c:pt idx="341">
                  <c:v>594.11716000000001</c:v>
                </c:pt>
                <c:pt idx="342">
                  <c:v>594.47387999999989</c:v>
                </c:pt>
                <c:pt idx="343">
                  <c:v>594.8306</c:v>
                </c:pt>
                <c:pt idx="344">
                  <c:v>595.00895999999989</c:v>
                </c:pt>
                <c:pt idx="345">
                  <c:v>595.18732</c:v>
                </c:pt>
                <c:pt idx="346">
                  <c:v>595.54404</c:v>
                </c:pt>
                <c:pt idx="347">
                  <c:v>595.54404</c:v>
                </c:pt>
                <c:pt idx="348">
                  <c:v>595.72239999999999</c:v>
                </c:pt>
                <c:pt idx="349">
                  <c:v>595.90075999999988</c:v>
                </c:pt>
                <c:pt idx="350">
                  <c:v>596.25747999999999</c:v>
                </c:pt>
                <c:pt idx="351">
                  <c:v>596.43583999999998</c:v>
                </c:pt>
                <c:pt idx="352">
                  <c:v>596.61419999999998</c:v>
                </c:pt>
                <c:pt idx="353">
                  <c:v>596.61419999999998</c:v>
                </c:pt>
                <c:pt idx="354">
                  <c:v>596.79255999999998</c:v>
                </c:pt>
                <c:pt idx="355">
                  <c:v>596.97091999999998</c:v>
                </c:pt>
                <c:pt idx="356">
                  <c:v>597.14927999999986</c:v>
                </c:pt>
                <c:pt idx="357">
                  <c:v>597.14927999999986</c:v>
                </c:pt>
                <c:pt idx="358">
                  <c:v>597.14927999999986</c:v>
                </c:pt>
                <c:pt idx="359">
                  <c:v>597.32764000000009</c:v>
                </c:pt>
                <c:pt idx="360">
                  <c:v>597.32764000000009</c:v>
                </c:pt>
                <c:pt idx="361">
                  <c:v>597.50599999999997</c:v>
                </c:pt>
                <c:pt idx="362">
                  <c:v>597.32764000000009</c:v>
                </c:pt>
                <c:pt idx="363">
                  <c:v>597.14927999999986</c:v>
                </c:pt>
                <c:pt idx="364">
                  <c:v>597.14927999999986</c:v>
                </c:pt>
                <c:pt idx="365">
                  <c:v>596.97091999999998</c:v>
                </c:pt>
                <c:pt idx="366">
                  <c:v>596.97091999999998</c:v>
                </c:pt>
                <c:pt idx="367">
                  <c:v>596.79255999999998</c:v>
                </c:pt>
                <c:pt idx="368">
                  <c:v>596.43583999999998</c:v>
                </c:pt>
                <c:pt idx="369">
                  <c:v>596.25747999999999</c:v>
                </c:pt>
                <c:pt idx="370">
                  <c:v>595.72239999999999</c:v>
                </c:pt>
                <c:pt idx="371">
                  <c:v>595.18732</c:v>
                </c:pt>
                <c:pt idx="372">
                  <c:v>594.8306</c:v>
                </c:pt>
                <c:pt idx="373">
                  <c:v>593.7604399999999</c:v>
                </c:pt>
                <c:pt idx="374">
                  <c:v>592.69027999999992</c:v>
                </c:pt>
                <c:pt idx="375">
                  <c:v>591.62012000000004</c:v>
                </c:pt>
                <c:pt idx="376">
                  <c:v>590.19324000000006</c:v>
                </c:pt>
                <c:pt idx="377">
                  <c:v>588.23127999999986</c:v>
                </c:pt>
                <c:pt idx="378">
                  <c:v>586.26931999999988</c:v>
                </c:pt>
                <c:pt idx="379">
                  <c:v>583.95064000000002</c:v>
                </c:pt>
                <c:pt idx="380">
                  <c:v>581.45360000000005</c:v>
                </c:pt>
                <c:pt idx="381">
                  <c:v>577.88639999999987</c:v>
                </c:pt>
                <c:pt idx="382">
                  <c:v>574.67592000000002</c:v>
                </c:pt>
                <c:pt idx="383">
                  <c:v>570.93035999999995</c:v>
                </c:pt>
                <c:pt idx="384">
                  <c:v>566.64971999999989</c:v>
                </c:pt>
                <c:pt idx="385">
                  <c:v>562.36907999999994</c:v>
                </c:pt>
                <c:pt idx="386">
                  <c:v>557.01828</c:v>
                </c:pt>
                <c:pt idx="387">
                  <c:v>551.84584000000007</c:v>
                </c:pt>
                <c:pt idx="388">
                  <c:v>545.78159999999991</c:v>
                </c:pt>
                <c:pt idx="389">
                  <c:v>538.82556</c:v>
                </c:pt>
                <c:pt idx="390">
                  <c:v>531.15607999999997</c:v>
                </c:pt>
                <c:pt idx="391">
                  <c:v>521.70299999999997</c:v>
                </c:pt>
                <c:pt idx="392">
                  <c:v>509.57451999999995</c:v>
                </c:pt>
                <c:pt idx="393">
                  <c:v>429.13415999999995</c:v>
                </c:pt>
              </c:numCache>
            </c:numRef>
          </c:yVal>
          <c:smooth val="1"/>
          <c:extLst>
            <c:ext xmlns:c16="http://schemas.microsoft.com/office/drawing/2014/chart" uri="{C3380CC4-5D6E-409C-BE32-E72D297353CC}">
              <c16:uniqueId val="{00000001-25E3-463D-82C7-30F889F3883F}"/>
            </c:ext>
          </c:extLst>
        </c:ser>
        <c:ser>
          <c:idx val="2"/>
          <c:order val="2"/>
          <c:tx>
            <c:v>DT3</c:v>
          </c:tx>
          <c:spPr>
            <a:ln w="19016" cap="rnd">
              <a:solidFill>
                <a:schemeClr val="accent3"/>
              </a:solidFill>
              <a:round/>
            </a:ln>
            <a:effectLst/>
          </c:spPr>
          <c:marker>
            <c:symbol val="none"/>
          </c:marker>
          <c:xVal>
            <c:numRef>
              <c:f>'stress-strain'!$E$3:$E$273</c:f>
              <c:numCache>
                <c:formatCode>General</c:formatCode>
                <c:ptCount val="271"/>
                <c:pt idx="0">
                  <c:v>0</c:v>
                </c:pt>
                <c:pt idx="1">
                  <c:v>2E-3</c:v>
                </c:pt>
                <c:pt idx="2">
                  <c:v>2E-3</c:v>
                </c:pt>
                <c:pt idx="3">
                  <c:v>2E-3</c:v>
                </c:pt>
                <c:pt idx="4">
                  <c:v>2E-3</c:v>
                </c:pt>
                <c:pt idx="5">
                  <c:v>2E-3</c:v>
                </c:pt>
                <c:pt idx="6">
                  <c:v>2E-3</c:v>
                </c:pt>
                <c:pt idx="7">
                  <c:v>2E-3</c:v>
                </c:pt>
                <c:pt idx="8">
                  <c:v>2E-3</c:v>
                </c:pt>
                <c:pt idx="9">
                  <c:v>2E-3</c:v>
                </c:pt>
                <c:pt idx="10">
                  <c:v>2E-3</c:v>
                </c:pt>
                <c:pt idx="11">
                  <c:v>2E-3</c:v>
                </c:pt>
                <c:pt idx="12">
                  <c:v>2E-3</c:v>
                </c:pt>
                <c:pt idx="13">
                  <c:v>2E-3</c:v>
                </c:pt>
                <c:pt idx="14">
                  <c:v>2E-3</c:v>
                </c:pt>
                <c:pt idx="15">
                  <c:v>2E-3</c:v>
                </c:pt>
                <c:pt idx="16">
                  <c:v>2E-3</c:v>
                </c:pt>
                <c:pt idx="17">
                  <c:v>2E-3</c:v>
                </c:pt>
                <c:pt idx="18">
                  <c:v>2E-3</c:v>
                </c:pt>
                <c:pt idx="19">
                  <c:v>2E-3</c:v>
                </c:pt>
                <c:pt idx="20">
                  <c:v>2E-3</c:v>
                </c:pt>
                <c:pt idx="21">
                  <c:v>2E-3</c:v>
                </c:pt>
                <c:pt idx="22">
                  <c:v>2E-3</c:v>
                </c:pt>
                <c:pt idx="23">
                  <c:v>2E-3</c:v>
                </c:pt>
                <c:pt idx="24">
                  <c:v>2E-3</c:v>
                </c:pt>
                <c:pt idx="25">
                  <c:v>2E-3</c:v>
                </c:pt>
                <c:pt idx="26">
                  <c:v>2E-3</c:v>
                </c:pt>
                <c:pt idx="27">
                  <c:v>2E-3</c:v>
                </c:pt>
                <c:pt idx="28">
                  <c:v>4.0000000000000001E-3</c:v>
                </c:pt>
                <c:pt idx="29">
                  <c:v>4.0000000000000001E-3</c:v>
                </c:pt>
                <c:pt idx="30">
                  <c:v>4.0000000000000001E-3</c:v>
                </c:pt>
                <c:pt idx="31">
                  <c:v>4.0000000000000001E-3</c:v>
                </c:pt>
                <c:pt idx="32">
                  <c:v>4.0000000000000001E-3</c:v>
                </c:pt>
                <c:pt idx="33">
                  <c:v>4.0000000000000001E-3</c:v>
                </c:pt>
                <c:pt idx="34">
                  <c:v>4.0000000000000001E-3</c:v>
                </c:pt>
                <c:pt idx="35">
                  <c:v>4.0000000000000001E-3</c:v>
                </c:pt>
                <c:pt idx="36">
                  <c:v>4.0000000000000001E-3</c:v>
                </c:pt>
                <c:pt idx="37">
                  <c:v>4.0000000000000001E-3</c:v>
                </c:pt>
                <c:pt idx="38">
                  <c:v>4.0000000000000001E-3</c:v>
                </c:pt>
                <c:pt idx="39">
                  <c:v>4.0000000000000001E-3</c:v>
                </c:pt>
                <c:pt idx="40">
                  <c:v>4.0000000000000001E-3</c:v>
                </c:pt>
                <c:pt idx="41">
                  <c:v>4.0000000000000001E-3</c:v>
                </c:pt>
                <c:pt idx="42">
                  <c:v>4.0000000000000001E-3</c:v>
                </c:pt>
                <c:pt idx="43">
                  <c:v>4.0000000000000001E-3</c:v>
                </c:pt>
                <c:pt idx="44">
                  <c:v>4.0000000000000001E-3</c:v>
                </c:pt>
                <c:pt idx="45">
                  <c:v>4.0000000000000001E-3</c:v>
                </c:pt>
                <c:pt idx="46">
                  <c:v>4.0000000000000001E-3</c:v>
                </c:pt>
                <c:pt idx="47">
                  <c:v>4.0000000000000001E-3</c:v>
                </c:pt>
                <c:pt idx="48">
                  <c:v>4.0000000000000001E-3</c:v>
                </c:pt>
                <c:pt idx="49">
                  <c:v>4.0000000000000001E-3</c:v>
                </c:pt>
                <c:pt idx="50">
                  <c:v>4.0000000000000001E-3</c:v>
                </c:pt>
                <c:pt idx="51">
                  <c:v>4.0000000000000001E-3</c:v>
                </c:pt>
                <c:pt idx="52">
                  <c:v>4.0000000000000001E-3</c:v>
                </c:pt>
                <c:pt idx="53">
                  <c:v>6.0000000000000001E-3</c:v>
                </c:pt>
                <c:pt idx="54">
                  <c:v>6.0000000000000001E-3</c:v>
                </c:pt>
                <c:pt idx="55">
                  <c:v>6.0000000000000001E-3</c:v>
                </c:pt>
                <c:pt idx="56">
                  <c:v>6.0000000000000001E-3</c:v>
                </c:pt>
                <c:pt idx="57">
                  <c:v>6.0000000000000001E-3</c:v>
                </c:pt>
                <c:pt idx="58">
                  <c:v>6.0000000000000001E-3</c:v>
                </c:pt>
                <c:pt idx="59">
                  <c:v>6.0000000000000001E-3</c:v>
                </c:pt>
                <c:pt idx="60">
                  <c:v>6.0000000000000001E-3</c:v>
                </c:pt>
                <c:pt idx="61">
                  <c:v>6.0000000000000001E-3</c:v>
                </c:pt>
                <c:pt idx="62">
                  <c:v>6.0000000000000001E-3</c:v>
                </c:pt>
                <c:pt idx="63">
                  <c:v>6.0000000000000001E-3</c:v>
                </c:pt>
                <c:pt idx="64">
                  <c:v>6.0000000000000001E-3</c:v>
                </c:pt>
                <c:pt idx="65">
                  <c:v>6.0000000000000001E-3</c:v>
                </c:pt>
                <c:pt idx="66">
                  <c:v>6.0000000000000001E-3</c:v>
                </c:pt>
                <c:pt idx="67">
                  <c:v>6.0000000000000001E-3</c:v>
                </c:pt>
                <c:pt idx="68">
                  <c:v>6.0000000000000001E-3</c:v>
                </c:pt>
                <c:pt idx="69">
                  <c:v>6.0000000000000001E-3</c:v>
                </c:pt>
                <c:pt idx="70">
                  <c:v>6.0000000000000001E-3</c:v>
                </c:pt>
                <c:pt idx="71">
                  <c:v>6.0000000000000001E-3</c:v>
                </c:pt>
                <c:pt idx="72">
                  <c:v>6.0000000000000001E-3</c:v>
                </c:pt>
                <c:pt idx="73">
                  <c:v>6.0000000000000001E-3</c:v>
                </c:pt>
                <c:pt idx="74">
                  <c:v>6.0000000000000001E-3</c:v>
                </c:pt>
                <c:pt idx="75">
                  <c:v>6.0000000000000001E-3</c:v>
                </c:pt>
                <c:pt idx="76">
                  <c:v>6.0000000000000001E-3</c:v>
                </c:pt>
                <c:pt idx="77">
                  <c:v>6.0000000000000001E-3</c:v>
                </c:pt>
                <c:pt idx="78">
                  <c:v>8.0000000000000002E-3</c:v>
                </c:pt>
                <c:pt idx="79">
                  <c:v>8.0000000000000002E-3</c:v>
                </c:pt>
                <c:pt idx="80">
                  <c:v>8.0000000000000002E-3</c:v>
                </c:pt>
                <c:pt idx="81">
                  <c:v>8.0000000000000002E-3</c:v>
                </c:pt>
                <c:pt idx="82">
                  <c:v>8.0000000000000002E-3</c:v>
                </c:pt>
                <c:pt idx="83">
                  <c:v>8.0000000000000002E-3</c:v>
                </c:pt>
                <c:pt idx="84">
                  <c:v>8.0000000000000002E-3</c:v>
                </c:pt>
                <c:pt idx="85">
                  <c:v>8.0000000000000002E-3</c:v>
                </c:pt>
                <c:pt idx="86">
                  <c:v>8.0000000000000002E-3</c:v>
                </c:pt>
                <c:pt idx="87">
                  <c:v>8.0000000000000002E-3</c:v>
                </c:pt>
                <c:pt idx="88">
                  <c:v>8.0000000000000002E-3</c:v>
                </c:pt>
                <c:pt idx="89">
                  <c:v>8.0000000000000002E-3</c:v>
                </c:pt>
                <c:pt idx="90">
                  <c:v>8.0000000000000002E-3</c:v>
                </c:pt>
                <c:pt idx="91">
                  <c:v>8.0000000000000002E-3</c:v>
                </c:pt>
                <c:pt idx="92">
                  <c:v>8.0000000000000002E-3</c:v>
                </c:pt>
                <c:pt idx="93">
                  <c:v>8.0000000000000002E-3</c:v>
                </c:pt>
                <c:pt idx="94">
                  <c:v>8.0000000000000002E-3</c:v>
                </c:pt>
                <c:pt idx="95">
                  <c:v>8.0000000000000002E-3</c:v>
                </c:pt>
                <c:pt idx="96">
                  <c:v>8.0000000000000002E-3</c:v>
                </c:pt>
                <c:pt idx="97">
                  <c:v>8.0000000000000002E-3</c:v>
                </c:pt>
                <c:pt idx="98">
                  <c:v>8.0000000000000002E-3</c:v>
                </c:pt>
                <c:pt idx="99">
                  <c:v>8.0000000000000002E-3</c:v>
                </c:pt>
                <c:pt idx="100">
                  <c:v>8.0000000000000002E-3</c:v>
                </c:pt>
                <c:pt idx="101">
                  <c:v>8.0000000000000002E-3</c:v>
                </c:pt>
                <c:pt idx="102">
                  <c:v>8.0000000000000002E-3</c:v>
                </c:pt>
                <c:pt idx="103">
                  <c:v>8.0000000000000002E-3</c:v>
                </c:pt>
                <c:pt idx="104">
                  <c:v>8.0000000000000002E-3</c:v>
                </c:pt>
                <c:pt idx="105">
                  <c:v>8.0000000000000002E-3</c:v>
                </c:pt>
                <c:pt idx="106">
                  <c:v>8.0000000000000002E-3</c:v>
                </c:pt>
                <c:pt idx="107">
                  <c:v>8.0000000000000002E-3</c:v>
                </c:pt>
                <c:pt idx="108">
                  <c:v>8.0000000000000002E-3</c:v>
                </c:pt>
                <c:pt idx="109">
                  <c:v>8.0000000000000002E-3</c:v>
                </c:pt>
                <c:pt idx="110">
                  <c:v>8.0000000000000002E-3</c:v>
                </c:pt>
                <c:pt idx="111">
                  <c:v>8.0000000000000002E-3</c:v>
                </c:pt>
                <c:pt idx="112">
                  <c:v>8.0000000000000002E-3</c:v>
                </c:pt>
                <c:pt idx="113">
                  <c:v>8.0000000000000002E-3</c:v>
                </c:pt>
                <c:pt idx="114">
                  <c:v>8.0000000000000002E-3</c:v>
                </c:pt>
                <c:pt idx="115">
                  <c:v>8.0000000000000002E-3</c:v>
                </c:pt>
                <c:pt idx="116">
                  <c:v>8.0000000000000002E-3</c:v>
                </c:pt>
                <c:pt idx="117">
                  <c:v>8.0000000000000002E-3</c:v>
                </c:pt>
                <c:pt idx="118">
                  <c:v>8.0000000000000002E-3</c:v>
                </c:pt>
                <c:pt idx="119">
                  <c:v>8.0000000000000002E-3</c:v>
                </c:pt>
                <c:pt idx="120">
                  <c:v>8.0000000000000002E-3</c:v>
                </c:pt>
                <c:pt idx="121">
                  <c:v>8.0000000000000002E-3</c:v>
                </c:pt>
                <c:pt idx="122">
                  <c:v>8.0000000000000002E-3</c:v>
                </c:pt>
                <c:pt idx="123">
                  <c:v>8.0000000000000002E-3</c:v>
                </c:pt>
                <c:pt idx="124">
                  <c:v>8.0000000000000002E-3</c:v>
                </c:pt>
                <c:pt idx="125">
                  <c:v>8.0000000000000002E-3</c:v>
                </c:pt>
                <c:pt idx="126">
                  <c:v>8.0000000000000002E-3</c:v>
                </c:pt>
                <c:pt idx="127">
                  <c:v>8.0000000000000002E-3</c:v>
                </c:pt>
                <c:pt idx="128">
                  <c:v>0.01</c:v>
                </c:pt>
                <c:pt idx="129">
                  <c:v>0.01</c:v>
                </c:pt>
                <c:pt idx="130">
                  <c:v>0.01</c:v>
                </c:pt>
                <c:pt idx="131">
                  <c:v>0.01</c:v>
                </c:pt>
                <c:pt idx="132">
                  <c:v>0.01</c:v>
                </c:pt>
                <c:pt idx="133">
                  <c:v>0.01</c:v>
                </c:pt>
                <c:pt idx="134">
                  <c:v>0.01</c:v>
                </c:pt>
                <c:pt idx="135">
                  <c:v>1.2E-2</c:v>
                </c:pt>
                <c:pt idx="136">
                  <c:v>1.2E-2</c:v>
                </c:pt>
                <c:pt idx="137">
                  <c:v>1.2E-2</c:v>
                </c:pt>
                <c:pt idx="138">
                  <c:v>1.2E-2</c:v>
                </c:pt>
                <c:pt idx="139">
                  <c:v>1.3999999999999999E-2</c:v>
                </c:pt>
                <c:pt idx="140">
                  <c:v>1.3999999999999999E-2</c:v>
                </c:pt>
                <c:pt idx="141">
                  <c:v>1.3999999999999999E-2</c:v>
                </c:pt>
                <c:pt idx="142">
                  <c:v>1.3999999999999999E-2</c:v>
                </c:pt>
                <c:pt idx="143">
                  <c:v>1.6E-2</c:v>
                </c:pt>
                <c:pt idx="144">
                  <c:v>1.6E-2</c:v>
                </c:pt>
                <c:pt idx="145">
                  <c:v>1.6E-2</c:v>
                </c:pt>
                <c:pt idx="146">
                  <c:v>1.6E-2</c:v>
                </c:pt>
                <c:pt idx="147">
                  <c:v>1.6E-2</c:v>
                </c:pt>
                <c:pt idx="148">
                  <c:v>1.8000000000000002E-2</c:v>
                </c:pt>
                <c:pt idx="149">
                  <c:v>1.8000000000000002E-2</c:v>
                </c:pt>
                <c:pt idx="150">
                  <c:v>0.02</c:v>
                </c:pt>
                <c:pt idx="151">
                  <c:v>0.02</c:v>
                </c:pt>
                <c:pt idx="152">
                  <c:v>2.2000000000000002E-2</c:v>
                </c:pt>
                <c:pt idx="153">
                  <c:v>2.2000000000000002E-2</c:v>
                </c:pt>
                <c:pt idx="154">
                  <c:v>2.4E-2</c:v>
                </c:pt>
                <c:pt idx="155">
                  <c:v>2.4E-2</c:v>
                </c:pt>
                <c:pt idx="156">
                  <c:v>2.4E-2</c:v>
                </c:pt>
                <c:pt idx="157">
                  <c:v>2.6000000000000002E-2</c:v>
                </c:pt>
                <c:pt idx="158">
                  <c:v>2.6000000000000002E-2</c:v>
                </c:pt>
                <c:pt idx="159">
                  <c:v>2.7999999999999997E-2</c:v>
                </c:pt>
                <c:pt idx="160">
                  <c:v>0.03</c:v>
                </c:pt>
                <c:pt idx="161">
                  <c:v>0.03</c:v>
                </c:pt>
                <c:pt idx="162">
                  <c:v>3.2000000000000001E-2</c:v>
                </c:pt>
                <c:pt idx="163">
                  <c:v>3.2000000000000001E-2</c:v>
                </c:pt>
                <c:pt idx="164">
                  <c:v>3.2000000000000001E-2</c:v>
                </c:pt>
                <c:pt idx="165">
                  <c:v>3.4000000000000002E-2</c:v>
                </c:pt>
                <c:pt idx="166">
                  <c:v>3.4000000000000002E-2</c:v>
                </c:pt>
                <c:pt idx="167">
                  <c:v>3.6000000000000004E-2</c:v>
                </c:pt>
                <c:pt idx="168">
                  <c:v>3.6000000000000004E-2</c:v>
                </c:pt>
                <c:pt idx="169">
                  <c:v>3.7999999999999999E-2</c:v>
                </c:pt>
                <c:pt idx="170">
                  <c:v>0.04</c:v>
                </c:pt>
                <c:pt idx="171">
                  <c:v>0.04</c:v>
                </c:pt>
                <c:pt idx="172">
                  <c:v>0.04</c:v>
                </c:pt>
                <c:pt idx="173">
                  <c:v>0.04</c:v>
                </c:pt>
                <c:pt idx="174">
                  <c:v>4.2000000000000003E-2</c:v>
                </c:pt>
                <c:pt idx="175">
                  <c:v>4.4000000000000004E-2</c:v>
                </c:pt>
                <c:pt idx="176">
                  <c:v>4.4000000000000004E-2</c:v>
                </c:pt>
                <c:pt idx="177">
                  <c:v>4.5999999999999999E-2</c:v>
                </c:pt>
                <c:pt idx="178">
                  <c:v>4.5999999999999999E-2</c:v>
                </c:pt>
                <c:pt idx="179">
                  <c:v>4.8000000000000001E-2</c:v>
                </c:pt>
                <c:pt idx="180">
                  <c:v>4.8000000000000001E-2</c:v>
                </c:pt>
                <c:pt idx="181">
                  <c:v>4.8000000000000001E-2</c:v>
                </c:pt>
                <c:pt idx="182">
                  <c:v>0.05</c:v>
                </c:pt>
                <c:pt idx="183">
                  <c:v>0.05</c:v>
                </c:pt>
                <c:pt idx="184">
                  <c:v>5.2000000000000005E-2</c:v>
                </c:pt>
                <c:pt idx="185">
                  <c:v>5.4000000000000006E-2</c:v>
                </c:pt>
                <c:pt idx="186">
                  <c:v>5.4000000000000006E-2</c:v>
                </c:pt>
                <c:pt idx="187">
                  <c:v>5.5999999999999994E-2</c:v>
                </c:pt>
                <c:pt idx="188">
                  <c:v>5.5999999999999994E-2</c:v>
                </c:pt>
                <c:pt idx="189">
                  <c:v>5.5999999999999994E-2</c:v>
                </c:pt>
                <c:pt idx="190">
                  <c:v>5.7999999999999996E-2</c:v>
                </c:pt>
                <c:pt idx="191">
                  <c:v>5.7999999999999996E-2</c:v>
                </c:pt>
                <c:pt idx="192">
                  <c:v>0.06</c:v>
                </c:pt>
                <c:pt idx="193">
                  <c:v>0.06</c:v>
                </c:pt>
                <c:pt idx="194">
                  <c:v>6.2E-2</c:v>
                </c:pt>
                <c:pt idx="195">
                  <c:v>6.4000000000000001E-2</c:v>
                </c:pt>
                <c:pt idx="196">
                  <c:v>6.4000000000000001E-2</c:v>
                </c:pt>
                <c:pt idx="197">
                  <c:v>6.4000000000000001E-2</c:v>
                </c:pt>
                <c:pt idx="198">
                  <c:v>6.6000000000000003E-2</c:v>
                </c:pt>
                <c:pt idx="199">
                  <c:v>6.6000000000000003E-2</c:v>
                </c:pt>
                <c:pt idx="200">
                  <c:v>6.8000000000000005E-2</c:v>
                </c:pt>
                <c:pt idx="201">
                  <c:v>6.8000000000000005E-2</c:v>
                </c:pt>
                <c:pt idx="202">
                  <c:v>7.0000000000000007E-2</c:v>
                </c:pt>
                <c:pt idx="203">
                  <c:v>7.2000000000000008E-2</c:v>
                </c:pt>
                <c:pt idx="204">
                  <c:v>7.2000000000000008E-2</c:v>
                </c:pt>
                <c:pt idx="205">
                  <c:v>7.2000000000000008E-2</c:v>
                </c:pt>
                <c:pt idx="206">
                  <c:v>7.400000000000001E-2</c:v>
                </c:pt>
                <c:pt idx="207">
                  <c:v>7.400000000000001E-2</c:v>
                </c:pt>
                <c:pt idx="208">
                  <c:v>7.5999999999999998E-2</c:v>
                </c:pt>
                <c:pt idx="209">
                  <c:v>7.5999999999999998E-2</c:v>
                </c:pt>
                <c:pt idx="210">
                  <c:v>7.8E-2</c:v>
                </c:pt>
                <c:pt idx="211">
                  <c:v>0.08</c:v>
                </c:pt>
                <c:pt idx="212">
                  <c:v>0.08</c:v>
                </c:pt>
                <c:pt idx="213">
                  <c:v>0.08</c:v>
                </c:pt>
                <c:pt idx="214">
                  <c:v>0.08</c:v>
                </c:pt>
                <c:pt idx="215">
                  <c:v>8.199999999999999E-2</c:v>
                </c:pt>
                <c:pt idx="216">
                  <c:v>8.4000000000000005E-2</c:v>
                </c:pt>
                <c:pt idx="217">
                  <c:v>8.4000000000000005E-2</c:v>
                </c:pt>
                <c:pt idx="218">
                  <c:v>8.5999999999999993E-2</c:v>
                </c:pt>
                <c:pt idx="219">
                  <c:v>8.8000000000000009E-2</c:v>
                </c:pt>
                <c:pt idx="220">
                  <c:v>8.8000000000000009E-2</c:v>
                </c:pt>
                <c:pt idx="221">
                  <c:v>8.8000000000000009E-2</c:v>
                </c:pt>
                <c:pt idx="222">
                  <c:v>8.8000000000000009E-2</c:v>
                </c:pt>
                <c:pt idx="223">
                  <c:v>0.09</c:v>
                </c:pt>
                <c:pt idx="224">
                  <c:v>9.1999999999999998E-2</c:v>
                </c:pt>
                <c:pt idx="225">
                  <c:v>9.1999999999999998E-2</c:v>
                </c:pt>
                <c:pt idx="226">
                  <c:v>9.4E-2</c:v>
                </c:pt>
                <c:pt idx="227">
                  <c:v>9.6000000000000002E-2</c:v>
                </c:pt>
                <c:pt idx="228">
                  <c:v>9.6000000000000002E-2</c:v>
                </c:pt>
                <c:pt idx="229">
                  <c:v>9.6000000000000002E-2</c:v>
                </c:pt>
                <c:pt idx="230">
                  <c:v>9.6000000000000002E-2</c:v>
                </c:pt>
                <c:pt idx="231">
                  <c:v>9.8000000000000004E-2</c:v>
                </c:pt>
                <c:pt idx="232">
                  <c:v>0.1</c:v>
                </c:pt>
                <c:pt idx="233">
                  <c:v>0.1</c:v>
                </c:pt>
                <c:pt idx="234">
                  <c:v>0.10199999999999999</c:v>
                </c:pt>
                <c:pt idx="235">
                  <c:v>0.10199999999999999</c:v>
                </c:pt>
                <c:pt idx="236">
                  <c:v>0.10400000000000001</c:v>
                </c:pt>
                <c:pt idx="237">
                  <c:v>0.10400000000000001</c:v>
                </c:pt>
                <c:pt idx="238">
                  <c:v>0.10400000000000001</c:v>
                </c:pt>
                <c:pt idx="239">
                  <c:v>0.106</c:v>
                </c:pt>
                <c:pt idx="240">
                  <c:v>0.10800000000000001</c:v>
                </c:pt>
                <c:pt idx="241">
                  <c:v>0.10800000000000001</c:v>
                </c:pt>
                <c:pt idx="242">
                  <c:v>0.11</c:v>
                </c:pt>
                <c:pt idx="243">
                  <c:v>0.11</c:v>
                </c:pt>
                <c:pt idx="244">
                  <c:v>0.11199999999999999</c:v>
                </c:pt>
                <c:pt idx="245">
                  <c:v>0.11199999999999999</c:v>
                </c:pt>
                <c:pt idx="246">
                  <c:v>0.11199999999999999</c:v>
                </c:pt>
                <c:pt idx="247">
                  <c:v>0.114</c:v>
                </c:pt>
                <c:pt idx="248">
                  <c:v>0.11599999999999999</c:v>
                </c:pt>
                <c:pt idx="249">
                  <c:v>0.11599999999999999</c:v>
                </c:pt>
                <c:pt idx="250">
                  <c:v>0.11800000000000001</c:v>
                </c:pt>
                <c:pt idx="251">
                  <c:v>0.11800000000000001</c:v>
                </c:pt>
                <c:pt idx="252">
                  <c:v>0.12</c:v>
                </c:pt>
                <c:pt idx="253">
                  <c:v>0.12</c:v>
                </c:pt>
                <c:pt idx="254">
                  <c:v>0.12</c:v>
                </c:pt>
                <c:pt idx="255">
                  <c:v>0.122</c:v>
                </c:pt>
                <c:pt idx="256">
                  <c:v>0.124</c:v>
                </c:pt>
                <c:pt idx="257">
                  <c:v>0.124</c:v>
                </c:pt>
                <c:pt idx="258">
                  <c:v>0.126</c:v>
                </c:pt>
                <c:pt idx="259">
                  <c:v>0.128</c:v>
                </c:pt>
                <c:pt idx="260">
                  <c:v>0.128</c:v>
                </c:pt>
                <c:pt idx="261">
                  <c:v>0.128</c:v>
                </c:pt>
                <c:pt idx="262">
                  <c:v>0.128</c:v>
                </c:pt>
                <c:pt idx="263">
                  <c:v>0.13</c:v>
                </c:pt>
                <c:pt idx="264">
                  <c:v>0.13200000000000001</c:v>
                </c:pt>
                <c:pt idx="265">
                  <c:v>0.13200000000000001</c:v>
                </c:pt>
                <c:pt idx="266">
                  <c:v>0.13400000000000001</c:v>
                </c:pt>
                <c:pt idx="267">
                  <c:v>0.13600000000000001</c:v>
                </c:pt>
                <c:pt idx="268">
                  <c:v>0.13600000000000001</c:v>
                </c:pt>
                <c:pt idx="269">
                  <c:v>0.13600000000000001</c:v>
                </c:pt>
                <c:pt idx="270">
                  <c:v>0.13800000000000001</c:v>
                </c:pt>
              </c:numCache>
            </c:numRef>
          </c:xVal>
          <c:yVal>
            <c:numRef>
              <c:f>'stress-strain'!$F$3:$F$273</c:f>
              <c:numCache>
                <c:formatCode>General</c:formatCode>
                <c:ptCount val="271"/>
                <c:pt idx="0">
                  <c:v>0</c:v>
                </c:pt>
                <c:pt idx="1">
                  <c:v>35.136919999999996</c:v>
                </c:pt>
                <c:pt idx="2">
                  <c:v>35.493639999999999</c:v>
                </c:pt>
                <c:pt idx="3">
                  <c:v>35.850359999999995</c:v>
                </c:pt>
                <c:pt idx="4">
                  <c:v>36.385439999999996</c:v>
                </c:pt>
                <c:pt idx="5">
                  <c:v>36.742159999999998</c:v>
                </c:pt>
                <c:pt idx="6">
                  <c:v>37.098880000000001</c:v>
                </c:pt>
                <c:pt idx="7">
                  <c:v>37.455599999999997</c:v>
                </c:pt>
                <c:pt idx="8">
                  <c:v>37.990679999999998</c:v>
                </c:pt>
                <c:pt idx="9">
                  <c:v>38.525760000000005</c:v>
                </c:pt>
                <c:pt idx="10">
                  <c:v>38.882480000000001</c:v>
                </c:pt>
                <c:pt idx="11">
                  <c:v>39.239200000000004</c:v>
                </c:pt>
                <c:pt idx="12">
                  <c:v>39.774279999999997</c:v>
                </c:pt>
                <c:pt idx="13">
                  <c:v>40.309359999999991</c:v>
                </c:pt>
                <c:pt idx="14">
                  <c:v>40.844439999999999</c:v>
                </c:pt>
                <c:pt idx="15">
                  <c:v>41.379519999999999</c:v>
                </c:pt>
                <c:pt idx="16">
                  <c:v>41.9146</c:v>
                </c:pt>
                <c:pt idx="17">
                  <c:v>42.449679999999994</c:v>
                </c:pt>
                <c:pt idx="18">
                  <c:v>42.806399999999996</c:v>
                </c:pt>
                <c:pt idx="19">
                  <c:v>43.341479999999997</c:v>
                </c:pt>
                <c:pt idx="20">
                  <c:v>44.054920000000003</c:v>
                </c:pt>
                <c:pt idx="21">
                  <c:v>44.589999999999996</c:v>
                </c:pt>
                <c:pt idx="22">
                  <c:v>44.946719999999992</c:v>
                </c:pt>
                <c:pt idx="23">
                  <c:v>45.481799999999993</c:v>
                </c:pt>
                <c:pt idx="24">
                  <c:v>45.838519999999995</c:v>
                </c:pt>
                <c:pt idx="25">
                  <c:v>46.551959999999994</c:v>
                </c:pt>
                <c:pt idx="26">
                  <c:v>46.908679999999997</c:v>
                </c:pt>
                <c:pt idx="27">
                  <c:v>47.2654</c:v>
                </c:pt>
                <c:pt idx="28">
                  <c:v>47.622119999999995</c:v>
                </c:pt>
                <c:pt idx="29">
                  <c:v>47.978839999999998</c:v>
                </c:pt>
                <c:pt idx="30">
                  <c:v>48.513920000000006</c:v>
                </c:pt>
                <c:pt idx="31">
                  <c:v>48.870640000000002</c:v>
                </c:pt>
                <c:pt idx="32">
                  <c:v>49.405719999999995</c:v>
                </c:pt>
                <c:pt idx="33">
                  <c:v>49.940799999999996</c:v>
                </c:pt>
                <c:pt idx="34">
                  <c:v>50.119159999999994</c:v>
                </c:pt>
                <c:pt idx="35">
                  <c:v>50.654239999999994</c:v>
                </c:pt>
                <c:pt idx="36">
                  <c:v>51.010959999999997</c:v>
                </c:pt>
                <c:pt idx="37">
                  <c:v>51.36768</c:v>
                </c:pt>
                <c:pt idx="38">
                  <c:v>51.724399999999996</c:v>
                </c:pt>
                <c:pt idx="39">
                  <c:v>52.259480000000003</c:v>
                </c:pt>
                <c:pt idx="40">
                  <c:v>52.616200000000006</c:v>
                </c:pt>
                <c:pt idx="41">
                  <c:v>53.15128</c:v>
                </c:pt>
                <c:pt idx="42">
                  <c:v>53.507999999999996</c:v>
                </c:pt>
                <c:pt idx="43">
                  <c:v>53.864719999999998</c:v>
                </c:pt>
                <c:pt idx="44">
                  <c:v>54.399799999999999</c:v>
                </c:pt>
                <c:pt idx="45">
                  <c:v>54.756519999999988</c:v>
                </c:pt>
                <c:pt idx="46">
                  <c:v>55.113239999999998</c:v>
                </c:pt>
                <c:pt idx="47">
                  <c:v>55.46996</c:v>
                </c:pt>
                <c:pt idx="48">
                  <c:v>56.183399999999999</c:v>
                </c:pt>
                <c:pt idx="49">
                  <c:v>56.540120000000002</c:v>
                </c:pt>
                <c:pt idx="50">
                  <c:v>56.896839999999997</c:v>
                </c:pt>
                <c:pt idx="51">
                  <c:v>57.25356</c:v>
                </c:pt>
                <c:pt idx="52">
                  <c:v>57.610279999999996</c:v>
                </c:pt>
                <c:pt idx="53">
                  <c:v>57.788640000000008</c:v>
                </c:pt>
                <c:pt idx="54">
                  <c:v>58.323720000000002</c:v>
                </c:pt>
                <c:pt idx="55">
                  <c:v>58.680439999999997</c:v>
                </c:pt>
                <c:pt idx="56">
                  <c:v>58.858799999999995</c:v>
                </c:pt>
                <c:pt idx="57">
                  <c:v>59.03716</c:v>
                </c:pt>
                <c:pt idx="58">
                  <c:v>59.750599999999999</c:v>
                </c:pt>
                <c:pt idx="59">
                  <c:v>60.107320000000001</c:v>
                </c:pt>
                <c:pt idx="60">
                  <c:v>60.464039999999997</c:v>
                </c:pt>
                <c:pt idx="61">
                  <c:v>60.642400000000002</c:v>
                </c:pt>
                <c:pt idx="62">
                  <c:v>61.177479999999996</c:v>
                </c:pt>
                <c:pt idx="63">
                  <c:v>61.534199999999998</c:v>
                </c:pt>
                <c:pt idx="64">
                  <c:v>61.890920000000001</c:v>
                </c:pt>
                <c:pt idx="65">
                  <c:v>62.247639999999997</c:v>
                </c:pt>
                <c:pt idx="66">
                  <c:v>62.604359999999993</c:v>
                </c:pt>
                <c:pt idx="67">
                  <c:v>63.13944</c:v>
                </c:pt>
                <c:pt idx="68">
                  <c:v>63.13944</c:v>
                </c:pt>
                <c:pt idx="69">
                  <c:v>63.496159999999996</c:v>
                </c:pt>
                <c:pt idx="70">
                  <c:v>63.852879999999999</c:v>
                </c:pt>
                <c:pt idx="71">
                  <c:v>64.387959999999993</c:v>
                </c:pt>
                <c:pt idx="72">
                  <c:v>64.744680000000002</c:v>
                </c:pt>
                <c:pt idx="73">
                  <c:v>65.101399999999998</c:v>
                </c:pt>
                <c:pt idx="74">
                  <c:v>65.458119999999994</c:v>
                </c:pt>
                <c:pt idx="75">
                  <c:v>65.993200000000002</c:v>
                </c:pt>
                <c:pt idx="76">
                  <c:v>66.349919999999997</c:v>
                </c:pt>
                <c:pt idx="77">
                  <c:v>66.528279999999995</c:v>
                </c:pt>
                <c:pt idx="78">
                  <c:v>66.884999999999991</c:v>
                </c:pt>
                <c:pt idx="79">
                  <c:v>67.241720000000001</c:v>
                </c:pt>
                <c:pt idx="80">
                  <c:v>67.776799999999994</c:v>
                </c:pt>
                <c:pt idx="81">
                  <c:v>67.955159999999992</c:v>
                </c:pt>
                <c:pt idx="82">
                  <c:v>68.490239999999986</c:v>
                </c:pt>
                <c:pt idx="83">
                  <c:v>68.846959999999996</c:v>
                </c:pt>
                <c:pt idx="84">
                  <c:v>69.203679999999991</c:v>
                </c:pt>
                <c:pt idx="85">
                  <c:v>69.560400000000001</c:v>
                </c:pt>
                <c:pt idx="86">
                  <c:v>70.095479999999995</c:v>
                </c:pt>
                <c:pt idx="87">
                  <c:v>70.452199999999991</c:v>
                </c:pt>
                <c:pt idx="88">
                  <c:v>70.808920000000001</c:v>
                </c:pt>
                <c:pt idx="89">
                  <c:v>71.16564000000001</c:v>
                </c:pt>
                <c:pt idx="90">
                  <c:v>71.343999999999994</c:v>
                </c:pt>
                <c:pt idx="91">
                  <c:v>71.343999999999994</c:v>
                </c:pt>
                <c:pt idx="92">
                  <c:v>71.16564000000001</c:v>
                </c:pt>
                <c:pt idx="93">
                  <c:v>70.808920000000001</c:v>
                </c:pt>
                <c:pt idx="94">
                  <c:v>70.987279999999998</c:v>
                </c:pt>
                <c:pt idx="95">
                  <c:v>70.808920000000001</c:v>
                </c:pt>
                <c:pt idx="96">
                  <c:v>70.808920000000001</c:v>
                </c:pt>
                <c:pt idx="97">
                  <c:v>70.630560000000003</c:v>
                </c:pt>
                <c:pt idx="98">
                  <c:v>70.095479999999995</c:v>
                </c:pt>
                <c:pt idx="99">
                  <c:v>69.738759999999999</c:v>
                </c:pt>
                <c:pt idx="100">
                  <c:v>69.382040000000003</c:v>
                </c:pt>
                <c:pt idx="101">
                  <c:v>68.668599999999998</c:v>
                </c:pt>
                <c:pt idx="102">
                  <c:v>67.955159999999992</c:v>
                </c:pt>
                <c:pt idx="103">
                  <c:v>67.598439999999997</c:v>
                </c:pt>
                <c:pt idx="104">
                  <c:v>67.241720000000001</c:v>
                </c:pt>
                <c:pt idx="105">
                  <c:v>66.706640000000007</c:v>
                </c:pt>
                <c:pt idx="106">
                  <c:v>65.636480000000006</c:v>
                </c:pt>
                <c:pt idx="107">
                  <c:v>64.744680000000002</c:v>
                </c:pt>
                <c:pt idx="108">
                  <c:v>64.744680000000002</c:v>
                </c:pt>
                <c:pt idx="109">
                  <c:v>65.279759999999996</c:v>
                </c:pt>
                <c:pt idx="110">
                  <c:v>66.528279999999995</c:v>
                </c:pt>
                <c:pt idx="111">
                  <c:v>68.133520000000004</c:v>
                </c:pt>
                <c:pt idx="112">
                  <c:v>69.560400000000001</c:v>
                </c:pt>
                <c:pt idx="113">
                  <c:v>71.16564000000001</c:v>
                </c:pt>
                <c:pt idx="114">
                  <c:v>72.770879999999991</c:v>
                </c:pt>
                <c:pt idx="115">
                  <c:v>73.662679999999995</c:v>
                </c:pt>
                <c:pt idx="116">
                  <c:v>74.197760000000002</c:v>
                </c:pt>
                <c:pt idx="117">
                  <c:v>74.554479999999998</c:v>
                </c:pt>
                <c:pt idx="118">
                  <c:v>74.911199999999994</c:v>
                </c:pt>
                <c:pt idx="119">
                  <c:v>75.089559999999992</c:v>
                </c:pt>
                <c:pt idx="120">
                  <c:v>75.624639999999999</c:v>
                </c:pt>
                <c:pt idx="121">
                  <c:v>75.802999999999997</c:v>
                </c:pt>
                <c:pt idx="122">
                  <c:v>76.338079999999991</c:v>
                </c:pt>
                <c:pt idx="123">
                  <c:v>76.516440000000003</c:v>
                </c:pt>
                <c:pt idx="124">
                  <c:v>77.051520000000011</c:v>
                </c:pt>
                <c:pt idx="125">
                  <c:v>77.94332</c:v>
                </c:pt>
                <c:pt idx="126">
                  <c:v>79.370199999999997</c:v>
                </c:pt>
                <c:pt idx="127">
                  <c:v>80.975440000000006</c:v>
                </c:pt>
                <c:pt idx="128">
                  <c:v>81.51052</c:v>
                </c:pt>
                <c:pt idx="129">
                  <c:v>82.580679999999987</c:v>
                </c:pt>
                <c:pt idx="130">
                  <c:v>83.47247999999999</c:v>
                </c:pt>
                <c:pt idx="131">
                  <c:v>84.542640000000006</c:v>
                </c:pt>
                <c:pt idx="132">
                  <c:v>86.147879999999986</c:v>
                </c:pt>
                <c:pt idx="133">
                  <c:v>88.466560000000001</c:v>
                </c:pt>
                <c:pt idx="134">
                  <c:v>90.785239999999988</c:v>
                </c:pt>
                <c:pt idx="135">
                  <c:v>92.92555999999999</c:v>
                </c:pt>
                <c:pt idx="136">
                  <c:v>95.422599999999989</c:v>
                </c:pt>
                <c:pt idx="137">
                  <c:v>97.919639999999987</c:v>
                </c:pt>
                <c:pt idx="138">
                  <c:v>101.30847999999999</c:v>
                </c:pt>
                <c:pt idx="139">
                  <c:v>104.51896000000001</c:v>
                </c:pt>
                <c:pt idx="140">
                  <c:v>107.55108000000001</c:v>
                </c:pt>
                <c:pt idx="141">
                  <c:v>110.58319999999999</c:v>
                </c:pt>
                <c:pt idx="142">
                  <c:v>114.50712</c:v>
                </c:pt>
                <c:pt idx="143">
                  <c:v>118.60939999999999</c:v>
                </c:pt>
                <c:pt idx="144">
                  <c:v>123.0684</c:v>
                </c:pt>
                <c:pt idx="145">
                  <c:v>127.88411999999998</c:v>
                </c:pt>
                <c:pt idx="146">
                  <c:v>132.87820000000002</c:v>
                </c:pt>
                <c:pt idx="147">
                  <c:v>138.58571999999998</c:v>
                </c:pt>
                <c:pt idx="148">
                  <c:v>144.11488</c:v>
                </c:pt>
                <c:pt idx="149">
                  <c:v>149.28731999999999</c:v>
                </c:pt>
                <c:pt idx="150">
                  <c:v>155.52992</c:v>
                </c:pt>
                <c:pt idx="151">
                  <c:v>162.66431999999998</c:v>
                </c:pt>
                <c:pt idx="152">
                  <c:v>169.79871999999997</c:v>
                </c:pt>
                <c:pt idx="153">
                  <c:v>176.57640000000001</c:v>
                </c:pt>
                <c:pt idx="154">
                  <c:v>183.88916</c:v>
                </c:pt>
                <c:pt idx="155">
                  <c:v>192.09371999999999</c:v>
                </c:pt>
                <c:pt idx="156">
                  <c:v>200.47663999999997</c:v>
                </c:pt>
                <c:pt idx="157">
                  <c:v>209.21627999999998</c:v>
                </c:pt>
                <c:pt idx="158">
                  <c:v>218.31263999999999</c:v>
                </c:pt>
                <c:pt idx="159">
                  <c:v>227.40899999999999</c:v>
                </c:pt>
                <c:pt idx="160">
                  <c:v>237.39715999999999</c:v>
                </c:pt>
                <c:pt idx="161">
                  <c:v>247.02860000000001</c:v>
                </c:pt>
                <c:pt idx="162">
                  <c:v>257.19511999999997</c:v>
                </c:pt>
                <c:pt idx="163">
                  <c:v>267.71835999999996</c:v>
                </c:pt>
                <c:pt idx="164">
                  <c:v>278.77668</c:v>
                </c:pt>
                <c:pt idx="165">
                  <c:v>290.54843999999997</c:v>
                </c:pt>
                <c:pt idx="166">
                  <c:v>303.03363999999999</c:v>
                </c:pt>
                <c:pt idx="167">
                  <c:v>315.51884000000001</c:v>
                </c:pt>
                <c:pt idx="168">
                  <c:v>328.18239999999997</c:v>
                </c:pt>
                <c:pt idx="169">
                  <c:v>340.31087999999994</c:v>
                </c:pt>
                <c:pt idx="170">
                  <c:v>352.43936000000002</c:v>
                </c:pt>
                <c:pt idx="171">
                  <c:v>364.21111999999999</c:v>
                </c:pt>
                <c:pt idx="172">
                  <c:v>375.98287999999997</c:v>
                </c:pt>
                <c:pt idx="173">
                  <c:v>387.39792</c:v>
                </c:pt>
                <c:pt idx="174">
                  <c:v>398.63460000000003</c:v>
                </c:pt>
                <c:pt idx="175">
                  <c:v>409.33619999999996</c:v>
                </c:pt>
                <c:pt idx="176">
                  <c:v>419.32436000000001</c:v>
                </c:pt>
                <c:pt idx="177">
                  <c:v>429.31252000000001</c:v>
                </c:pt>
                <c:pt idx="178">
                  <c:v>438.76559999999995</c:v>
                </c:pt>
                <c:pt idx="179">
                  <c:v>448.04031999999995</c:v>
                </c:pt>
                <c:pt idx="180">
                  <c:v>456.60159999999996</c:v>
                </c:pt>
                <c:pt idx="181">
                  <c:v>464.62779999999998</c:v>
                </c:pt>
                <c:pt idx="182">
                  <c:v>472.11891999999995</c:v>
                </c:pt>
                <c:pt idx="183">
                  <c:v>478.89659999999998</c:v>
                </c:pt>
                <c:pt idx="184">
                  <c:v>484.42575999999997</c:v>
                </c:pt>
                <c:pt idx="185">
                  <c:v>488.70639999999992</c:v>
                </c:pt>
                <c:pt idx="186">
                  <c:v>492.80867999999992</c:v>
                </c:pt>
                <c:pt idx="187">
                  <c:v>497.08931999999999</c:v>
                </c:pt>
                <c:pt idx="188">
                  <c:v>500.2998</c:v>
                </c:pt>
                <c:pt idx="189">
                  <c:v>502.26175999999998</c:v>
                </c:pt>
                <c:pt idx="190">
                  <c:v>504.04536000000002</c:v>
                </c:pt>
                <c:pt idx="191">
                  <c:v>502.26175999999998</c:v>
                </c:pt>
                <c:pt idx="192">
                  <c:v>495.12736000000001</c:v>
                </c:pt>
                <c:pt idx="193">
                  <c:v>496.91095999999993</c:v>
                </c:pt>
                <c:pt idx="194">
                  <c:v>499.58636000000001</c:v>
                </c:pt>
                <c:pt idx="195">
                  <c:v>498.33783999999997</c:v>
                </c:pt>
                <c:pt idx="196">
                  <c:v>501.19159999999999</c:v>
                </c:pt>
                <c:pt idx="197">
                  <c:v>501.90503999999999</c:v>
                </c:pt>
                <c:pt idx="198">
                  <c:v>505.29387999999994</c:v>
                </c:pt>
                <c:pt idx="199">
                  <c:v>502.79683999999997</c:v>
                </c:pt>
                <c:pt idx="200">
                  <c:v>511.71483999999998</c:v>
                </c:pt>
                <c:pt idx="201">
                  <c:v>515.28203999999994</c:v>
                </c:pt>
                <c:pt idx="202">
                  <c:v>518.13580000000002</c:v>
                </c:pt>
                <c:pt idx="203">
                  <c:v>520.98955999999998</c:v>
                </c:pt>
                <c:pt idx="204">
                  <c:v>523.66495999999995</c:v>
                </c:pt>
                <c:pt idx="205">
                  <c:v>526.34036000000003</c:v>
                </c:pt>
                <c:pt idx="206">
                  <c:v>529.01576</c:v>
                </c:pt>
                <c:pt idx="207">
                  <c:v>531.51280000000008</c:v>
                </c:pt>
                <c:pt idx="208">
                  <c:v>534.00984000000005</c:v>
                </c:pt>
                <c:pt idx="209">
                  <c:v>536.32852000000003</c:v>
                </c:pt>
                <c:pt idx="210">
                  <c:v>538.82556</c:v>
                </c:pt>
                <c:pt idx="211">
                  <c:v>541.32260000000008</c:v>
                </c:pt>
                <c:pt idx="212">
                  <c:v>543.64127999999994</c:v>
                </c:pt>
                <c:pt idx="213">
                  <c:v>545.78160000000003</c:v>
                </c:pt>
                <c:pt idx="214">
                  <c:v>548.10028</c:v>
                </c:pt>
                <c:pt idx="215">
                  <c:v>550.24059999999997</c:v>
                </c:pt>
                <c:pt idx="216">
                  <c:v>552.38091999999995</c:v>
                </c:pt>
                <c:pt idx="217">
                  <c:v>554.34287999999992</c:v>
                </c:pt>
                <c:pt idx="218">
                  <c:v>556.30484000000001</c:v>
                </c:pt>
                <c:pt idx="219">
                  <c:v>558.62351999999998</c:v>
                </c:pt>
                <c:pt idx="220">
                  <c:v>560.22875999999997</c:v>
                </c:pt>
                <c:pt idx="221">
                  <c:v>562.36907999999994</c:v>
                </c:pt>
                <c:pt idx="222">
                  <c:v>563.97431999999992</c:v>
                </c:pt>
                <c:pt idx="223">
                  <c:v>565.57956000000001</c:v>
                </c:pt>
                <c:pt idx="224">
                  <c:v>567.1848</c:v>
                </c:pt>
                <c:pt idx="225">
                  <c:v>568.79003999999998</c:v>
                </c:pt>
                <c:pt idx="226">
                  <c:v>570.39527999999996</c:v>
                </c:pt>
                <c:pt idx="227">
                  <c:v>572.00051999999994</c:v>
                </c:pt>
                <c:pt idx="228">
                  <c:v>573.07068000000004</c:v>
                </c:pt>
                <c:pt idx="229">
                  <c:v>574.49756000000002</c:v>
                </c:pt>
                <c:pt idx="230">
                  <c:v>575.74608000000001</c:v>
                </c:pt>
                <c:pt idx="231">
                  <c:v>576.99459999999999</c:v>
                </c:pt>
                <c:pt idx="232">
                  <c:v>578.06475999999998</c:v>
                </c:pt>
                <c:pt idx="233">
                  <c:v>579.31327999999996</c:v>
                </c:pt>
                <c:pt idx="234">
                  <c:v>580.38343999999995</c:v>
                </c:pt>
                <c:pt idx="235">
                  <c:v>581.63195999999994</c:v>
                </c:pt>
                <c:pt idx="236">
                  <c:v>582.52375999999992</c:v>
                </c:pt>
                <c:pt idx="237">
                  <c:v>583.41556000000003</c:v>
                </c:pt>
                <c:pt idx="238">
                  <c:v>584.3073599999999</c:v>
                </c:pt>
                <c:pt idx="239">
                  <c:v>585.02079999999989</c:v>
                </c:pt>
                <c:pt idx="240">
                  <c:v>585.73424</c:v>
                </c:pt>
                <c:pt idx="241">
                  <c:v>586.44767999999999</c:v>
                </c:pt>
                <c:pt idx="242">
                  <c:v>587.16111999999998</c:v>
                </c:pt>
                <c:pt idx="243">
                  <c:v>587.87455999999997</c:v>
                </c:pt>
                <c:pt idx="244">
                  <c:v>588.23127999999997</c:v>
                </c:pt>
                <c:pt idx="245">
                  <c:v>588.76635999999996</c:v>
                </c:pt>
                <c:pt idx="246">
                  <c:v>589.30143999999996</c:v>
                </c:pt>
                <c:pt idx="247">
                  <c:v>589.65816000000007</c:v>
                </c:pt>
                <c:pt idx="248">
                  <c:v>590.19324000000006</c:v>
                </c:pt>
                <c:pt idx="249">
                  <c:v>590.37159999999994</c:v>
                </c:pt>
                <c:pt idx="250">
                  <c:v>590.54995999999994</c:v>
                </c:pt>
                <c:pt idx="251">
                  <c:v>590.90668000000005</c:v>
                </c:pt>
                <c:pt idx="252">
                  <c:v>590.90668000000005</c:v>
                </c:pt>
                <c:pt idx="253">
                  <c:v>590.90668000000005</c:v>
                </c:pt>
                <c:pt idx="254">
                  <c:v>590.72831999999994</c:v>
                </c:pt>
                <c:pt idx="255">
                  <c:v>590.54995999999994</c:v>
                </c:pt>
                <c:pt idx="256">
                  <c:v>590.37159999999994</c:v>
                </c:pt>
                <c:pt idx="257">
                  <c:v>589.47979999999995</c:v>
                </c:pt>
                <c:pt idx="258">
                  <c:v>588.23127999999997</c:v>
                </c:pt>
                <c:pt idx="259">
                  <c:v>586.80439999999999</c:v>
                </c:pt>
                <c:pt idx="260">
                  <c:v>584.48572000000001</c:v>
                </c:pt>
                <c:pt idx="261">
                  <c:v>581.81031999999993</c:v>
                </c:pt>
                <c:pt idx="262">
                  <c:v>577.70803999999998</c:v>
                </c:pt>
                <c:pt idx="263">
                  <c:v>572.89231999999993</c:v>
                </c:pt>
                <c:pt idx="264">
                  <c:v>567.36315999999988</c:v>
                </c:pt>
                <c:pt idx="265">
                  <c:v>560.94219999999996</c:v>
                </c:pt>
                <c:pt idx="266">
                  <c:v>553.62943999999993</c:v>
                </c:pt>
                <c:pt idx="267">
                  <c:v>544.88979999999992</c:v>
                </c:pt>
                <c:pt idx="268">
                  <c:v>533.65312000000006</c:v>
                </c:pt>
                <c:pt idx="269">
                  <c:v>518.67088000000001</c:v>
                </c:pt>
                <c:pt idx="270">
                  <c:v>493.87883999999997</c:v>
                </c:pt>
              </c:numCache>
            </c:numRef>
          </c:yVal>
          <c:smooth val="1"/>
          <c:extLst>
            <c:ext xmlns:c16="http://schemas.microsoft.com/office/drawing/2014/chart" uri="{C3380CC4-5D6E-409C-BE32-E72D297353CC}">
              <c16:uniqueId val="{00000002-25E3-463D-82C7-30F889F3883F}"/>
            </c:ext>
          </c:extLst>
        </c:ser>
        <c:ser>
          <c:idx val="3"/>
          <c:order val="3"/>
          <c:tx>
            <c:v>DT4</c:v>
          </c:tx>
          <c:spPr>
            <a:ln w="19016" cap="rnd">
              <a:solidFill>
                <a:schemeClr val="accent4"/>
              </a:solidFill>
              <a:round/>
            </a:ln>
            <a:effectLst/>
          </c:spPr>
          <c:marker>
            <c:symbol val="none"/>
          </c:marker>
          <c:xVal>
            <c:numRef>
              <c:f>'stress-strain'!$G$3:$G$510</c:f>
              <c:numCache>
                <c:formatCode>General</c:formatCode>
                <c:ptCount val="508"/>
                <c:pt idx="0">
                  <c:v>0</c:v>
                </c:pt>
                <c:pt idx="1">
                  <c:v>2E-3</c:v>
                </c:pt>
                <c:pt idx="2">
                  <c:v>2E-3</c:v>
                </c:pt>
                <c:pt idx="3">
                  <c:v>2E-3</c:v>
                </c:pt>
                <c:pt idx="4">
                  <c:v>2E-3</c:v>
                </c:pt>
                <c:pt idx="5">
                  <c:v>2E-3</c:v>
                </c:pt>
                <c:pt idx="6">
                  <c:v>2E-3</c:v>
                </c:pt>
                <c:pt idx="7">
                  <c:v>2E-3</c:v>
                </c:pt>
                <c:pt idx="8">
                  <c:v>2E-3</c:v>
                </c:pt>
                <c:pt idx="9">
                  <c:v>4.0000000000000001E-3</c:v>
                </c:pt>
                <c:pt idx="10">
                  <c:v>4.0000000000000001E-3</c:v>
                </c:pt>
                <c:pt idx="11">
                  <c:v>4.0000000000000001E-3</c:v>
                </c:pt>
                <c:pt idx="12">
                  <c:v>4.0000000000000001E-3</c:v>
                </c:pt>
                <c:pt idx="13">
                  <c:v>4.0000000000000001E-3</c:v>
                </c:pt>
                <c:pt idx="14">
                  <c:v>4.0000000000000001E-3</c:v>
                </c:pt>
                <c:pt idx="15">
                  <c:v>4.0000000000000001E-3</c:v>
                </c:pt>
                <c:pt idx="16">
                  <c:v>4.0000000000000001E-3</c:v>
                </c:pt>
                <c:pt idx="17">
                  <c:v>6.0000000000000001E-3</c:v>
                </c:pt>
                <c:pt idx="18">
                  <c:v>6.0000000000000001E-3</c:v>
                </c:pt>
                <c:pt idx="19">
                  <c:v>6.0000000000000001E-3</c:v>
                </c:pt>
                <c:pt idx="20">
                  <c:v>6.0000000000000001E-3</c:v>
                </c:pt>
                <c:pt idx="21">
                  <c:v>6.0000000000000001E-3</c:v>
                </c:pt>
                <c:pt idx="22">
                  <c:v>6.0000000000000001E-3</c:v>
                </c:pt>
                <c:pt idx="23">
                  <c:v>6.0000000000000001E-3</c:v>
                </c:pt>
                <c:pt idx="24">
                  <c:v>8.0000000000000002E-3</c:v>
                </c:pt>
                <c:pt idx="25">
                  <c:v>8.0000000000000002E-3</c:v>
                </c:pt>
                <c:pt idx="26">
                  <c:v>8.0000000000000002E-3</c:v>
                </c:pt>
                <c:pt idx="27">
                  <c:v>8.0000000000000002E-3</c:v>
                </c:pt>
                <c:pt idx="28">
                  <c:v>8.0000000000000002E-3</c:v>
                </c:pt>
                <c:pt idx="29">
                  <c:v>8.0000000000000002E-3</c:v>
                </c:pt>
                <c:pt idx="30">
                  <c:v>8.0000000000000002E-3</c:v>
                </c:pt>
                <c:pt idx="31">
                  <c:v>8.0000000000000002E-3</c:v>
                </c:pt>
                <c:pt idx="32">
                  <c:v>8.0000000000000002E-3</c:v>
                </c:pt>
                <c:pt idx="33">
                  <c:v>8.0000000000000002E-3</c:v>
                </c:pt>
                <c:pt idx="34">
                  <c:v>8.0000000000000002E-3</c:v>
                </c:pt>
                <c:pt idx="35">
                  <c:v>8.0000000000000002E-3</c:v>
                </c:pt>
                <c:pt idx="36">
                  <c:v>8.0000000000000002E-3</c:v>
                </c:pt>
                <c:pt idx="37">
                  <c:v>8.0000000000000002E-3</c:v>
                </c:pt>
                <c:pt idx="38">
                  <c:v>8.0000000000000002E-3</c:v>
                </c:pt>
                <c:pt idx="39">
                  <c:v>0.01</c:v>
                </c:pt>
                <c:pt idx="40">
                  <c:v>0.01</c:v>
                </c:pt>
                <c:pt idx="41">
                  <c:v>0.01</c:v>
                </c:pt>
                <c:pt idx="42">
                  <c:v>0.01</c:v>
                </c:pt>
                <c:pt idx="43">
                  <c:v>0.01</c:v>
                </c:pt>
                <c:pt idx="44">
                  <c:v>0.01</c:v>
                </c:pt>
                <c:pt idx="45">
                  <c:v>0.01</c:v>
                </c:pt>
                <c:pt idx="46">
                  <c:v>0.01</c:v>
                </c:pt>
                <c:pt idx="47">
                  <c:v>1.2E-2</c:v>
                </c:pt>
                <c:pt idx="48">
                  <c:v>1.2E-2</c:v>
                </c:pt>
                <c:pt idx="49">
                  <c:v>1.2E-2</c:v>
                </c:pt>
                <c:pt idx="50">
                  <c:v>1.2E-2</c:v>
                </c:pt>
                <c:pt idx="51">
                  <c:v>1.2E-2</c:v>
                </c:pt>
                <c:pt idx="52">
                  <c:v>1.2E-2</c:v>
                </c:pt>
                <c:pt idx="53">
                  <c:v>1.2E-2</c:v>
                </c:pt>
                <c:pt idx="54">
                  <c:v>1.2E-2</c:v>
                </c:pt>
                <c:pt idx="55">
                  <c:v>1.3999999999999999E-2</c:v>
                </c:pt>
                <c:pt idx="56">
                  <c:v>1.3999999999999999E-2</c:v>
                </c:pt>
                <c:pt idx="57">
                  <c:v>1.3999999999999999E-2</c:v>
                </c:pt>
                <c:pt idx="58">
                  <c:v>1.3999999999999999E-2</c:v>
                </c:pt>
                <c:pt idx="59">
                  <c:v>1.3999999999999999E-2</c:v>
                </c:pt>
                <c:pt idx="60">
                  <c:v>1.3999999999999999E-2</c:v>
                </c:pt>
                <c:pt idx="61">
                  <c:v>1.3999999999999999E-2</c:v>
                </c:pt>
                <c:pt idx="62">
                  <c:v>1.3999999999999999E-2</c:v>
                </c:pt>
                <c:pt idx="63">
                  <c:v>1.3999999999999999E-2</c:v>
                </c:pt>
                <c:pt idx="64">
                  <c:v>1.6E-2</c:v>
                </c:pt>
                <c:pt idx="65">
                  <c:v>1.6E-2</c:v>
                </c:pt>
                <c:pt idx="66">
                  <c:v>1.6E-2</c:v>
                </c:pt>
                <c:pt idx="67">
                  <c:v>1.6E-2</c:v>
                </c:pt>
                <c:pt idx="68">
                  <c:v>1.6E-2</c:v>
                </c:pt>
                <c:pt idx="69">
                  <c:v>1.6E-2</c:v>
                </c:pt>
                <c:pt idx="70">
                  <c:v>1.6E-2</c:v>
                </c:pt>
                <c:pt idx="71">
                  <c:v>1.6E-2</c:v>
                </c:pt>
                <c:pt idx="72">
                  <c:v>1.6E-2</c:v>
                </c:pt>
                <c:pt idx="73">
                  <c:v>1.6E-2</c:v>
                </c:pt>
                <c:pt idx="74">
                  <c:v>1.6E-2</c:v>
                </c:pt>
                <c:pt idx="75">
                  <c:v>1.6E-2</c:v>
                </c:pt>
                <c:pt idx="76">
                  <c:v>1.6E-2</c:v>
                </c:pt>
                <c:pt idx="77">
                  <c:v>1.6E-2</c:v>
                </c:pt>
                <c:pt idx="78">
                  <c:v>1.6E-2</c:v>
                </c:pt>
                <c:pt idx="79">
                  <c:v>1.6E-2</c:v>
                </c:pt>
                <c:pt idx="80">
                  <c:v>1.8000000000000002E-2</c:v>
                </c:pt>
                <c:pt idx="81">
                  <c:v>1.8000000000000002E-2</c:v>
                </c:pt>
                <c:pt idx="82">
                  <c:v>1.8000000000000002E-2</c:v>
                </c:pt>
                <c:pt idx="83">
                  <c:v>1.8000000000000002E-2</c:v>
                </c:pt>
                <c:pt idx="84">
                  <c:v>1.8000000000000002E-2</c:v>
                </c:pt>
                <c:pt idx="85">
                  <c:v>1.8000000000000002E-2</c:v>
                </c:pt>
                <c:pt idx="86">
                  <c:v>1.8000000000000002E-2</c:v>
                </c:pt>
                <c:pt idx="87">
                  <c:v>1.8000000000000002E-2</c:v>
                </c:pt>
                <c:pt idx="88">
                  <c:v>1.8000000000000002E-2</c:v>
                </c:pt>
                <c:pt idx="89">
                  <c:v>0.02</c:v>
                </c:pt>
                <c:pt idx="90">
                  <c:v>0.02</c:v>
                </c:pt>
                <c:pt idx="91">
                  <c:v>0.02</c:v>
                </c:pt>
                <c:pt idx="92">
                  <c:v>0.02</c:v>
                </c:pt>
                <c:pt idx="93">
                  <c:v>0.02</c:v>
                </c:pt>
                <c:pt idx="94">
                  <c:v>0.02</c:v>
                </c:pt>
                <c:pt idx="95">
                  <c:v>0.02</c:v>
                </c:pt>
                <c:pt idx="96">
                  <c:v>0.02</c:v>
                </c:pt>
                <c:pt idx="97">
                  <c:v>2.2000000000000002E-2</c:v>
                </c:pt>
                <c:pt idx="98">
                  <c:v>2.2000000000000002E-2</c:v>
                </c:pt>
                <c:pt idx="99">
                  <c:v>2.2000000000000002E-2</c:v>
                </c:pt>
                <c:pt idx="100">
                  <c:v>2.2000000000000002E-2</c:v>
                </c:pt>
                <c:pt idx="101">
                  <c:v>2.2000000000000002E-2</c:v>
                </c:pt>
                <c:pt idx="102">
                  <c:v>2.2000000000000002E-2</c:v>
                </c:pt>
                <c:pt idx="103">
                  <c:v>2.2000000000000002E-2</c:v>
                </c:pt>
                <c:pt idx="104">
                  <c:v>2.2000000000000002E-2</c:v>
                </c:pt>
                <c:pt idx="105">
                  <c:v>2.2000000000000002E-2</c:v>
                </c:pt>
                <c:pt idx="106">
                  <c:v>2.4E-2</c:v>
                </c:pt>
                <c:pt idx="107">
                  <c:v>2.4E-2</c:v>
                </c:pt>
                <c:pt idx="108">
                  <c:v>2.4E-2</c:v>
                </c:pt>
                <c:pt idx="109">
                  <c:v>2.4E-2</c:v>
                </c:pt>
                <c:pt idx="110">
                  <c:v>2.4E-2</c:v>
                </c:pt>
                <c:pt idx="111">
                  <c:v>2.4E-2</c:v>
                </c:pt>
                <c:pt idx="112">
                  <c:v>2.4E-2</c:v>
                </c:pt>
                <c:pt idx="113">
                  <c:v>2.4E-2</c:v>
                </c:pt>
                <c:pt idx="114">
                  <c:v>2.4E-2</c:v>
                </c:pt>
                <c:pt idx="115">
                  <c:v>2.4E-2</c:v>
                </c:pt>
                <c:pt idx="116">
                  <c:v>2.4E-2</c:v>
                </c:pt>
                <c:pt idx="117">
                  <c:v>2.4E-2</c:v>
                </c:pt>
                <c:pt idx="118">
                  <c:v>2.4E-2</c:v>
                </c:pt>
                <c:pt idx="119">
                  <c:v>2.4E-2</c:v>
                </c:pt>
                <c:pt idx="120">
                  <c:v>2.4E-2</c:v>
                </c:pt>
                <c:pt idx="121">
                  <c:v>2.4E-2</c:v>
                </c:pt>
                <c:pt idx="122">
                  <c:v>2.4E-2</c:v>
                </c:pt>
                <c:pt idx="123">
                  <c:v>2.6000000000000002E-2</c:v>
                </c:pt>
                <c:pt idx="124">
                  <c:v>2.6000000000000002E-2</c:v>
                </c:pt>
                <c:pt idx="125">
                  <c:v>2.6000000000000002E-2</c:v>
                </c:pt>
                <c:pt idx="126">
                  <c:v>2.6000000000000002E-2</c:v>
                </c:pt>
                <c:pt idx="127">
                  <c:v>2.6000000000000002E-2</c:v>
                </c:pt>
                <c:pt idx="128">
                  <c:v>2.6000000000000002E-2</c:v>
                </c:pt>
                <c:pt idx="129">
                  <c:v>2.6000000000000002E-2</c:v>
                </c:pt>
                <c:pt idx="130">
                  <c:v>2.6000000000000002E-2</c:v>
                </c:pt>
                <c:pt idx="131">
                  <c:v>2.7999999999999997E-2</c:v>
                </c:pt>
                <c:pt idx="132">
                  <c:v>2.7999999999999997E-2</c:v>
                </c:pt>
                <c:pt idx="133">
                  <c:v>2.7999999999999997E-2</c:v>
                </c:pt>
                <c:pt idx="134">
                  <c:v>2.7999999999999997E-2</c:v>
                </c:pt>
                <c:pt idx="135">
                  <c:v>2.7999999999999997E-2</c:v>
                </c:pt>
                <c:pt idx="136">
                  <c:v>2.7999999999999997E-2</c:v>
                </c:pt>
                <c:pt idx="137">
                  <c:v>2.7999999999999997E-2</c:v>
                </c:pt>
                <c:pt idx="138">
                  <c:v>2.7999999999999997E-2</c:v>
                </c:pt>
                <c:pt idx="139">
                  <c:v>0.03</c:v>
                </c:pt>
                <c:pt idx="140">
                  <c:v>0.03</c:v>
                </c:pt>
                <c:pt idx="141">
                  <c:v>0.03</c:v>
                </c:pt>
                <c:pt idx="142">
                  <c:v>0.03</c:v>
                </c:pt>
                <c:pt idx="143">
                  <c:v>0.03</c:v>
                </c:pt>
                <c:pt idx="144">
                  <c:v>3.2000000000000001E-2</c:v>
                </c:pt>
                <c:pt idx="145">
                  <c:v>3.2000000000000001E-2</c:v>
                </c:pt>
                <c:pt idx="146">
                  <c:v>3.2000000000000001E-2</c:v>
                </c:pt>
                <c:pt idx="147">
                  <c:v>3.2000000000000001E-2</c:v>
                </c:pt>
                <c:pt idx="148">
                  <c:v>3.2000000000000001E-2</c:v>
                </c:pt>
                <c:pt idx="149">
                  <c:v>3.2000000000000001E-2</c:v>
                </c:pt>
                <c:pt idx="150">
                  <c:v>3.2000000000000001E-2</c:v>
                </c:pt>
                <c:pt idx="151">
                  <c:v>3.2000000000000001E-2</c:v>
                </c:pt>
                <c:pt idx="152">
                  <c:v>3.2000000000000001E-2</c:v>
                </c:pt>
                <c:pt idx="153">
                  <c:v>3.2000000000000001E-2</c:v>
                </c:pt>
                <c:pt idx="154">
                  <c:v>3.4000000000000002E-2</c:v>
                </c:pt>
                <c:pt idx="155">
                  <c:v>3.4000000000000002E-2</c:v>
                </c:pt>
                <c:pt idx="156">
                  <c:v>3.4000000000000002E-2</c:v>
                </c:pt>
                <c:pt idx="157">
                  <c:v>3.4000000000000002E-2</c:v>
                </c:pt>
                <c:pt idx="158">
                  <c:v>3.6000000000000004E-2</c:v>
                </c:pt>
                <c:pt idx="159">
                  <c:v>3.6000000000000004E-2</c:v>
                </c:pt>
                <c:pt idx="160">
                  <c:v>3.6000000000000004E-2</c:v>
                </c:pt>
                <c:pt idx="161">
                  <c:v>3.6000000000000004E-2</c:v>
                </c:pt>
                <c:pt idx="162">
                  <c:v>3.6000000000000004E-2</c:v>
                </c:pt>
                <c:pt idx="163">
                  <c:v>3.7999999999999999E-2</c:v>
                </c:pt>
                <c:pt idx="164">
                  <c:v>3.7999999999999999E-2</c:v>
                </c:pt>
                <c:pt idx="165">
                  <c:v>3.7999999999999999E-2</c:v>
                </c:pt>
                <c:pt idx="166">
                  <c:v>3.7999999999999999E-2</c:v>
                </c:pt>
                <c:pt idx="167">
                  <c:v>3.7999999999999999E-2</c:v>
                </c:pt>
                <c:pt idx="168">
                  <c:v>0.04</c:v>
                </c:pt>
                <c:pt idx="169">
                  <c:v>0.04</c:v>
                </c:pt>
                <c:pt idx="170">
                  <c:v>0.04</c:v>
                </c:pt>
                <c:pt idx="171">
                  <c:v>0.04</c:v>
                </c:pt>
                <c:pt idx="172">
                  <c:v>0.04</c:v>
                </c:pt>
                <c:pt idx="173">
                  <c:v>0.04</c:v>
                </c:pt>
                <c:pt idx="174">
                  <c:v>0.04</c:v>
                </c:pt>
                <c:pt idx="175">
                  <c:v>0.04</c:v>
                </c:pt>
                <c:pt idx="176">
                  <c:v>0.04</c:v>
                </c:pt>
                <c:pt idx="177">
                  <c:v>4.2000000000000003E-2</c:v>
                </c:pt>
                <c:pt idx="178">
                  <c:v>4.2000000000000003E-2</c:v>
                </c:pt>
                <c:pt idx="179">
                  <c:v>4.2000000000000003E-2</c:v>
                </c:pt>
                <c:pt idx="180">
                  <c:v>4.2000000000000003E-2</c:v>
                </c:pt>
                <c:pt idx="181">
                  <c:v>4.2000000000000003E-2</c:v>
                </c:pt>
                <c:pt idx="182">
                  <c:v>4.4000000000000004E-2</c:v>
                </c:pt>
                <c:pt idx="183">
                  <c:v>4.4000000000000004E-2</c:v>
                </c:pt>
                <c:pt idx="184">
                  <c:v>4.4000000000000004E-2</c:v>
                </c:pt>
                <c:pt idx="185">
                  <c:v>4.4000000000000004E-2</c:v>
                </c:pt>
                <c:pt idx="186">
                  <c:v>4.5999999999999999E-2</c:v>
                </c:pt>
                <c:pt idx="187">
                  <c:v>4.5999999999999999E-2</c:v>
                </c:pt>
                <c:pt idx="188">
                  <c:v>4.5999999999999999E-2</c:v>
                </c:pt>
                <c:pt idx="189">
                  <c:v>4.5999999999999999E-2</c:v>
                </c:pt>
                <c:pt idx="190">
                  <c:v>4.5999999999999999E-2</c:v>
                </c:pt>
                <c:pt idx="191">
                  <c:v>4.8000000000000001E-2</c:v>
                </c:pt>
                <c:pt idx="192">
                  <c:v>4.8000000000000001E-2</c:v>
                </c:pt>
                <c:pt idx="193">
                  <c:v>4.8000000000000001E-2</c:v>
                </c:pt>
                <c:pt idx="194">
                  <c:v>4.8000000000000001E-2</c:v>
                </c:pt>
                <c:pt idx="195">
                  <c:v>4.8000000000000001E-2</c:v>
                </c:pt>
                <c:pt idx="196">
                  <c:v>4.8000000000000001E-2</c:v>
                </c:pt>
                <c:pt idx="197">
                  <c:v>4.8000000000000001E-2</c:v>
                </c:pt>
                <c:pt idx="198">
                  <c:v>4.8000000000000001E-2</c:v>
                </c:pt>
                <c:pt idx="199">
                  <c:v>4.8000000000000001E-2</c:v>
                </c:pt>
                <c:pt idx="200">
                  <c:v>0.05</c:v>
                </c:pt>
                <c:pt idx="201">
                  <c:v>0.05</c:v>
                </c:pt>
                <c:pt idx="202">
                  <c:v>0.05</c:v>
                </c:pt>
                <c:pt idx="203">
                  <c:v>0.05</c:v>
                </c:pt>
                <c:pt idx="204">
                  <c:v>0.05</c:v>
                </c:pt>
                <c:pt idx="205">
                  <c:v>5.2000000000000005E-2</c:v>
                </c:pt>
                <c:pt idx="206">
                  <c:v>5.2000000000000005E-2</c:v>
                </c:pt>
                <c:pt idx="207">
                  <c:v>5.2000000000000005E-2</c:v>
                </c:pt>
                <c:pt idx="208">
                  <c:v>5.2000000000000005E-2</c:v>
                </c:pt>
                <c:pt idx="209">
                  <c:v>5.2000000000000005E-2</c:v>
                </c:pt>
                <c:pt idx="210">
                  <c:v>5.4000000000000006E-2</c:v>
                </c:pt>
                <c:pt idx="211">
                  <c:v>5.4000000000000006E-2</c:v>
                </c:pt>
                <c:pt idx="212">
                  <c:v>5.4000000000000006E-2</c:v>
                </c:pt>
                <c:pt idx="213">
                  <c:v>5.4000000000000006E-2</c:v>
                </c:pt>
                <c:pt idx="214">
                  <c:v>5.5999999999999994E-2</c:v>
                </c:pt>
                <c:pt idx="215">
                  <c:v>5.5999999999999994E-2</c:v>
                </c:pt>
                <c:pt idx="216">
                  <c:v>5.5999999999999994E-2</c:v>
                </c:pt>
                <c:pt idx="217">
                  <c:v>5.5999999999999994E-2</c:v>
                </c:pt>
                <c:pt idx="218">
                  <c:v>5.5999999999999994E-2</c:v>
                </c:pt>
                <c:pt idx="219">
                  <c:v>5.5999999999999994E-2</c:v>
                </c:pt>
                <c:pt idx="220">
                  <c:v>5.5999999999999994E-2</c:v>
                </c:pt>
                <c:pt idx="221">
                  <c:v>5.5999999999999994E-2</c:v>
                </c:pt>
                <c:pt idx="222">
                  <c:v>5.5999999999999994E-2</c:v>
                </c:pt>
                <c:pt idx="223">
                  <c:v>5.5999999999999994E-2</c:v>
                </c:pt>
                <c:pt idx="224">
                  <c:v>5.7999999999999996E-2</c:v>
                </c:pt>
                <c:pt idx="225">
                  <c:v>5.7999999999999996E-2</c:v>
                </c:pt>
                <c:pt idx="226">
                  <c:v>5.7999999999999996E-2</c:v>
                </c:pt>
                <c:pt idx="227">
                  <c:v>5.7999999999999996E-2</c:v>
                </c:pt>
                <c:pt idx="228">
                  <c:v>0.06</c:v>
                </c:pt>
                <c:pt idx="229">
                  <c:v>0.06</c:v>
                </c:pt>
                <c:pt idx="230">
                  <c:v>0.06</c:v>
                </c:pt>
                <c:pt idx="231">
                  <c:v>0.06</c:v>
                </c:pt>
                <c:pt idx="232">
                  <c:v>0.06</c:v>
                </c:pt>
                <c:pt idx="233">
                  <c:v>6.2E-2</c:v>
                </c:pt>
                <c:pt idx="234">
                  <c:v>6.2E-2</c:v>
                </c:pt>
                <c:pt idx="235">
                  <c:v>6.2E-2</c:v>
                </c:pt>
                <c:pt idx="236">
                  <c:v>6.2E-2</c:v>
                </c:pt>
                <c:pt idx="237">
                  <c:v>6.4000000000000001E-2</c:v>
                </c:pt>
                <c:pt idx="238">
                  <c:v>6.4000000000000001E-2</c:v>
                </c:pt>
                <c:pt idx="239">
                  <c:v>6.4000000000000001E-2</c:v>
                </c:pt>
                <c:pt idx="240">
                  <c:v>6.4000000000000001E-2</c:v>
                </c:pt>
                <c:pt idx="241">
                  <c:v>6.4000000000000001E-2</c:v>
                </c:pt>
                <c:pt idx="242">
                  <c:v>6.4000000000000001E-2</c:v>
                </c:pt>
                <c:pt idx="243">
                  <c:v>6.4000000000000001E-2</c:v>
                </c:pt>
                <c:pt idx="244">
                  <c:v>6.4000000000000001E-2</c:v>
                </c:pt>
                <c:pt idx="245">
                  <c:v>6.4000000000000001E-2</c:v>
                </c:pt>
                <c:pt idx="246">
                  <c:v>6.4000000000000001E-2</c:v>
                </c:pt>
                <c:pt idx="247">
                  <c:v>6.6000000000000003E-2</c:v>
                </c:pt>
                <c:pt idx="248">
                  <c:v>6.6000000000000003E-2</c:v>
                </c:pt>
                <c:pt idx="249">
                  <c:v>6.6000000000000003E-2</c:v>
                </c:pt>
                <c:pt idx="250">
                  <c:v>6.6000000000000003E-2</c:v>
                </c:pt>
                <c:pt idx="251">
                  <c:v>6.8000000000000005E-2</c:v>
                </c:pt>
                <c:pt idx="252">
                  <c:v>6.8000000000000005E-2</c:v>
                </c:pt>
                <c:pt idx="253">
                  <c:v>6.8000000000000005E-2</c:v>
                </c:pt>
                <c:pt idx="254">
                  <c:v>6.8000000000000005E-2</c:v>
                </c:pt>
                <c:pt idx="255">
                  <c:v>6.8000000000000005E-2</c:v>
                </c:pt>
                <c:pt idx="256">
                  <c:v>7.0000000000000007E-2</c:v>
                </c:pt>
                <c:pt idx="257">
                  <c:v>7.0000000000000007E-2</c:v>
                </c:pt>
                <c:pt idx="258">
                  <c:v>7.0000000000000007E-2</c:v>
                </c:pt>
                <c:pt idx="259">
                  <c:v>7.0000000000000007E-2</c:v>
                </c:pt>
                <c:pt idx="260">
                  <c:v>7.2000000000000008E-2</c:v>
                </c:pt>
                <c:pt idx="261">
                  <c:v>7.2000000000000008E-2</c:v>
                </c:pt>
                <c:pt idx="262">
                  <c:v>7.2000000000000008E-2</c:v>
                </c:pt>
                <c:pt idx="263">
                  <c:v>7.2000000000000008E-2</c:v>
                </c:pt>
                <c:pt idx="264">
                  <c:v>7.2000000000000008E-2</c:v>
                </c:pt>
                <c:pt idx="265">
                  <c:v>7.2000000000000008E-2</c:v>
                </c:pt>
                <c:pt idx="266">
                  <c:v>7.2000000000000008E-2</c:v>
                </c:pt>
                <c:pt idx="267">
                  <c:v>7.2000000000000008E-2</c:v>
                </c:pt>
                <c:pt idx="268">
                  <c:v>7.2000000000000008E-2</c:v>
                </c:pt>
                <c:pt idx="269">
                  <c:v>7.400000000000001E-2</c:v>
                </c:pt>
                <c:pt idx="270">
                  <c:v>7.400000000000001E-2</c:v>
                </c:pt>
                <c:pt idx="271">
                  <c:v>7.400000000000001E-2</c:v>
                </c:pt>
                <c:pt idx="272">
                  <c:v>7.400000000000001E-2</c:v>
                </c:pt>
                <c:pt idx="273">
                  <c:v>7.400000000000001E-2</c:v>
                </c:pt>
                <c:pt idx="274">
                  <c:v>7.5999999999999998E-2</c:v>
                </c:pt>
                <c:pt idx="275">
                  <c:v>7.5999999999999998E-2</c:v>
                </c:pt>
                <c:pt idx="276">
                  <c:v>7.5999999999999998E-2</c:v>
                </c:pt>
                <c:pt idx="277">
                  <c:v>7.5999999999999998E-2</c:v>
                </c:pt>
                <c:pt idx="278">
                  <c:v>7.8E-2</c:v>
                </c:pt>
                <c:pt idx="279">
                  <c:v>7.8E-2</c:v>
                </c:pt>
                <c:pt idx="280">
                  <c:v>7.8E-2</c:v>
                </c:pt>
                <c:pt idx="281">
                  <c:v>7.8E-2</c:v>
                </c:pt>
                <c:pt idx="282">
                  <c:v>7.8E-2</c:v>
                </c:pt>
                <c:pt idx="283">
                  <c:v>0.08</c:v>
                </c:pt>
                <c:pt idx="284">
                  <c:v>0.08</c:v>
                </c:pt>
                <c:pt idx="285">
                  <c:v>0.08</c:v>
                </c:pt>
                <c:pt idx="286">
                  <c:v>0.08</c:v>
                </c:pt>
                <c:pt idx="287">
                  <c:v>0.08</c:v>
                </c:pt>
                <c:pt idx="288">
                  <c:v>0.08</c:v>
                </c:pt>
                <c:pt idx="289">
                  <c:v>0.08</c:v>
                </c:pt>
                <c:pt idx="290">
                  <c:v>0.08</c:v>
                </c:pt>
                <c:pt idx="291">
                  <c:v>0.08</c:v>
                </c:pt>
                <c:pt idx="292">
                  <c:v>8.199999999999999E-2</c:v>
                </c:pt>
                <c:pt idx="293">
                  <c:v>8.199999999999999E-2</c:v>
                </c:pt>
                <c:pt idx="294">
                  <c:v>8.199999999999999E-2</c:v>
                </c:pt>
                <c:pt idx="295">
                  <c:v>8.199999999999999E-2</c:v>
                </c:pt>
                <c:pt idx="296">
                  <c:v>8.199999999999999E-2</c:v>
                </c:pt>
                <c:pt idx="297">
                  <c:v>8.4000000000000005E-2</c:v>
                </c:pt>
                <c:pt idx="298">
                  <c:v>8.4000000000000005E-2</c:v>
                </c:pt>
                <c:pt idx="299">
                  <c:v>8.4000000000000005E-2</c:v>
                </c:pt>
                <c:pt idx="300">
                  <c:v>8.4000000000000005E-2</c:v>
                </c:pt>
                <c:pt idx="301">
                  <c:v>8.5999999999999993E-2</c:v>
                </c:pt>
                <c:pt idx="302">
                  <c:v>8.5999999999999993E-2</c:v>
                </c:pt>
                <c:pt idx="303">
                  <c:v>8.5999999999999993E-2</c:v>
                </c:pt>
                <c:pt idx="304">
                  <c:v>8.5999999999999993E-2</c:v>
                </c:pt>
                <c:pt idx="305">
                  <c:v>8.5999999999999993E-2</c:v>
                </c:pt>
                <c:pt idx="306">
                  <c:v>8.8000000000000009E-2</c:v>
                </c:pt>
                <c:pt idx="307">
                  <c:v>8.8000000000000009E-2</c:v>
                </c:pt>
                <c:pt idx="308">
                  <c:v>8.8000000000000009E-2</c:v>
                </c:pt>
                <c:pt idx="309">
                  <c:v>8.8000000000000009E-2</c:v>
                </c:pt>
                <c:pt idx="310">
                  <c:v>8.8000000000000009E-2</c:v>
                </c:pt>
                <c:pt idx="311">
                  <c:v>8.8000000000000009E-2</c:v>
                </c:pt>
                <c:pt idx="312">
                  <c:v>8.8000000000000009E-2</c:v>
                </c:pt>
                <c:pt idx="313">
                  <c:v>8.8000000000000009E-2</c:v>
                </c:pt>
                <c:pt idx="314">
                  <c:v>8.8000000000000009E-2</c:v>
                </c:pt>
                <c:pt idx="315">
                  <c:v>0.09</c:v>
                </c:pt>
                <c:pt idx="316">
                  <c:v>0.09</c:v>
                </c:pt>
                <c:pt idx="317">
                  <c:v>0.09</c:v>
                </c:pt>
                <c:pt idx="318">
                  <c:v>0.09</c:v>
                </c:pt>
                <c:pt idx="319">
                  <c:v>9.1999999999999998E-2</c:v>
                </c:pt>
                <c:pt idx="320">
                  <c:v>9.1999999999999998E-2</c:v>
                </c:pt>
                <c:pt idx="321">
                  <c:v>9.1999999999999998E-2</c:v>
                </c:pt>
                <c:pt idx="322">
                  <c:v>9.1999999999999998E-2</c:v>
                </c:pt>
                <c:pt idx="323">
                  <c:v>9.1999999999999998E-2</c:v>
                </c:pt>
                <c:pt idx="324">
                  <c:v>9.4E-2</c:v>
                </c:pt>
                <c:pt idx="325">
                  <c:v>9.4E-2</c:v>
                </c:pt>
                <c:pt idx="326">
                  <c:v>9.4E-2</c:v>
                </c:pt>
                <c:pt idx="327">
                  <c:v>9.4E-2</c:v>
                </c:pt>
                <c:pt idx="328">
                  <c:v>9.4E-2</c:v>
                </c:pt>
                <c:pt idx="329">
                  <c:v>9.6000000000000002E-2</c:v>
                </c:pt>
                <c:pt idx="330">
                  <c:v>9.6000000000000002E-2</c:v>
                </c:pt>
                <c:pt idx="331">
                  <c:v>9.6000000000000002E-2</c:v>
                </c:pt>
                <c:pt idx="332">
                  <c:v>9.6000000000000002E-2</c:v>
                </c:pt>
                <c:pt idx="333">
                  <c:v>9.6000000000000002E-2</c:v>
                </c:pt>
                <c:pt idx="334">
                  <c:v>9.6000000000000002E-2</c:v>
                </c:pt>
                <c:pt idx="335">
                  <c:v>9.6000000000000002E-2</c:v>
                </c:pt>
                <c:pt idx="336">
                  <c:v>9.6000000000000002E-2</c:v>
                </c:pt>
                <c:pt idx="337">
                  <c:v>9.6000000000000002E-2</c:v>
                </c:pt>
                <c:pt idx="338">
                  <c:v>9.8000000000000004E-2</c:v>
                </c:pt>
                <c:pt idx="339">
                  <c:v>9.8000000000000004E-2</c:v>
                </c:pt>
                <c:pt idx="340">
                  <c:v>9.8000000000000004E-2</c:v>
                </c:pt>
                <c:pt idx="341">
                  <c:v>9.8000000000000004E-2</c:v>
                </c:pt>
                <c:pt idx="342">
                  <c:v>0.1</c:v>
                </c:pt>
                <c:pt idx="343">
                  <c:v>0.1</c:v>
                </c:pt>
                <c:pt idx="344">
                  <c:v>0.1</c:v>
                </c:pt>
                <c:pt idx="345">
                  <c:v>0.1</c:v>
                </c:pt>
                <c:pt idx="346">
                  <c:v>0.1</c:v>
                </c:pt>
                <c:pt idx="347">
                  <c:v>0.10199999999999999</c:v>
                </c:pt>
                <c:pt idx="348">
                  <c:v>0.10199999999999999</c:v>
                </c:pt>
                <c:pt idx="349">
                  <c:v>0.10199999999999999</c:v>
                </c:pt>
                <c:pt idx="350">
                  <c:v>0.10199999999999999</c:v>
                </c:pt>
                <c:pt idx="351">
                  <c:v>0.10199999999999999</c:v>
                </c:pt>
                <c:pt idx="352">
                  <c:v>0.10400000000000001</c:v>
                </c:pt>
                <c:pt idx="353">
                  <c:v>0.10400000000000001</c:v>
                </c:pt>
                <c:pt idx="354">
                  <c:v>0.10400000000000001</c:v>
                </c:pt>
                <c:pt idx="355">
                  <c:v>0.10400000000000001</c:v>
                </c:pt>
                <c:pt idx="356">
                  <c:v>0.10400000000000001</c:v>
                </c:pt>
                <c:pt idx="357">
                  <c:v>0.10400000000000001</c:v>
                </c:pt>
                <c:pt idx="358">
                  <c:v>0.10400000000000001</c:v>
                </c:pt>
                <c:pt idx="359">
                  <c:v>0.10400000000000001</c:v>
                </c:pt>
                <c:pt idx="360">
                  <c:v>0.10400000000000001</c:v>
                </c:pt>
                <c:pt idx="361">
                  <c:v>0.106</c:v>
                </c:pt>
                <c:pt idx="362">
                  <c:v>0.106</c:v>
                </c:pt>
                <c:pt idx="363">
                  <c:v>0.106</c:v>
                </c:pt>
                <c:pt idx="364">
                  <c:v>0.106</c:v>
                </c:pt>
                <c:pt idx="365">
                  <c:v>0.10800000000000001</c:v>
                </c:pt>
                <c:pt idx="366">
                  <c:v>0.10800000000000001</c:v>
                </c:pt>
                <c:pt idx="367">
                  <c:v>0.10800000000000001</c:v>
                </c:pt>
                <c:pt idx="368">
                  <c:v>0.10800000000000001</c:v>
                </c:pt>
                <c:pt idx="369">
                  <c:v>0.10800000000000001</c:v>
                </c:pt>
                <c:pt idx="370">
                  <c:v>0.11</c:v>
                </c:pt>
                <c:pt idx="371">
                  <c:v>0.11</c:v>
                </c:pt>
                <c:pt idx="372">
                  <c:v>0.11</c:v>
                </c:pt>
                <c:pt idx="373">
                  <c:v>0.11</c:v>
                </c:pt>
                <c:pt idx="374">
                  <c:v>0.11199999999999999</c:v>
                </c:pt>
                <c:pt idx="375">
                  <c:v>0.11199999999999999</c:v>
                </c:pt>
                <c:pt idx="376">
                  <c:v>0.11199999999999999</c:v>
                </c:pt>
                <c:pt idx="377">
                  <c:v>0.11199999999999999</c:v>
                </c:pt>
                <c:pt idx="378">
                  <c:v>0.11199999999999999</c:v>
                </c:pt>
                <c:pt idx="379">
                  <c:v>0.11199999999999999</c:v>
                </c:pt>
                <c:pt idx="380">
                  <c:v>0.11199999999999999</c:v>
                </c:pt>
                <c:pt idx="381">
                  <c:v>0.11199999999999999</c:v>
                </c:pt>
                <c:pt idx="382">
                  <c:v>0.11199999999999999</c:v>
                </c:pt>
                <c:pt idx="383">
                  <c:v>0.11199999999999999</c:v>
                </c:pt>
                <c:pt idx="384">
                  <c:v>0.114</c:v>
                </c:pt>
                <c:pt idx="385">
                  <c:v>0.114</c:v>
                </c:pt>
                <c:pt idx="386">
                  <c:v>0.114</c:v>
                </c:pt>
                <c:pt idx="387">
                  <c:v>0.114</c:v>
                </c:pt>
                <c:pt idx="388">
                  <c:v>0.11599999999999999</c:v>
                </c:pt>
                <c:pt idx="389">
                  <c:v>0.11599999999999999</c:v>
                </c:pt>
                <c:pt idx="390">
                  <c:v>0.11599999999999999</c:v>
                </c:pt>
                <c:pt idx="391">
                  <c:v>0.11599999999999999</c:v>
                </c:pt>
                <c:pt idx="392">
                  <c:v>0.11599999999999999</c:v>
                </c:pt>
                <c:pt idx="393">
                  <c:v>0.11800000000000001</c:v>
                </c:pt>
                <c:pt idx="394">
                  <c:v>0.11800000000000001</c:v>
                </c:pt>
                <c:pt idx="395">
                  <c:v>0.11800000000000001</c:v>
                </c:pt>
                <c:pt idx="396">
                  <c:v>0.11800000000000001</c:v>
                </c:pt>
                <c:pt idx="397">
                  <c:v>0.12</c:v>
                </c:pt>
                <c:pt idx="398">
                  <c:v>0.12</c:v>
                </c:pt>
                <c:pt idx="399">
                  <c:v>0.12</c:v>
                </c:pt>
                <c:pt idx="400">
                  <c:v>0.12</c:v>
                </c:pt>
                <c:pt idx="401">
                  <c:v>0.12</c:v>
                </c:pt>
                <c:pt idx="402">
                  <c:v>0.12</c:v>
                </c:pt>
                <c:pt idx="403">
                  <c:v>0.12</c:v>
                </c:pt>
                <c:pt idx="404">
                  <c:v>0.12</c:v>
                </c:pt>
                <c:pt idx="405">
                  <c:v>0.12</c:v>
                </c:pt>
                <c:pt idx="406">
                  <c:v>0.122</c:v>
                </c:pt>
                <c:pt idx="407">
                  <c:v>0.122</c:v>
                </c:pt>
                <c:pt idx="408">
                  <c:v>0.122</c:v>
                </c:pt>
                <c:pt idx="409">
                  <c:v>0.122</c:v>
                </c:pt>
                <c:pt idx="410">
                  <c:v>0.122</c:v>
                </c:pt>
                <c:pt idx="411">
                  <c:v>0.124</c:v>
                </c:pt>
                <c:pt idx="412">
                  <c:v>0.124</c:v>
                </c:pt>
                <c:pt idx="413">
                  <c:v>0.124</c:v>
                </c:pt>
                <c:pt idx="414">
                  <c:v>0.124</c:v>
                </c:pt>
                <c:pt idx="415">
                  <c:v>0.126</c:v>
                </c:pt>
                <c:pt idx="416">
                  <c:v>0.126</c:v>
                </c:pt>
                <c:pt idx="417">
                  <c:v>0.126</c:v>
                </c:pt>
                <c:pt idx="418">
                  <c:v>0.126</c:v>
                </c:pt>
                <c:pt idx="419">
                  <c:v>0.126</c:v>
                </c:pt>
                <c:pt idx="420">
                  <c:v>0.128</c:v>
                </c:pt>
                <c:pt idx="421">
                  <c:v>0.128</c:v>
                </c:pt>
                <c:pt idx="422">
                  <c:v>0.128</c:v>
                </c:pt>
                <c:pt idx="423">
                  <c:v>0.128</c:v>
                </c:pt>
                <c:pt idx="424">
                  <c:v>0.128</c:v>
                </c:pt>
                <c:pt idx="425">
                  <c:v>0.128</c:v>
                </c:pt>
                <c:pt idx="426">
                  <c:v>0.128</c:v>
                </c:pt>
                <c:pt idx="427">
                  <c:v>0.128</c:v>
                </c:pt>
                <c:pt idx="428">
                  <c:v>0.128</c:v>
                </c:pt>
                <c:pt idx="429">
                  <c:v>0.13</c:v>
                </c:pt>
                <c:pt idx="430">
                  <c:v>0.13</c:v>
                </c:pt>
                <c:pt idx="431">
                  <c:v>0.13</c:v>
                </c:pt>
                <c:pt idx="432">
                  <c:v>0.13</c:v>
                </c:pt>
                <c:pt idx="433">
                  <c:v>0.13</c:v>
                </c:pt>
                <c:pt idx="434">
                  <c:v>0.13200000000000001</c:v>
                </c:pt>
                <c:pt idx="435">
                  <c:v>0.13200000000000001</c:v>
                </c:pt>
                <c:pt idx="436">
                  <c:v>0.13200000000000001</c:v>
                </c:pt>
                <c:pt idx="437">
                  <c:v>0.13200000000000001</c:v>
                </c:pt>
                <c:pt idx="438">
                  <c:v>0.13400000000000001</c:v>
                </c:pt>
                <c:pt idx="439">
                  <c:v>0.13400000000000001</c:v>
                </c:pt>
                <c:pt idx="440">
                  <c:v>0.13400000000000001</c:v>
                </c:pt>
                <c:pt idx="441">
                  <c:v>0.13400000000000001</c:v>
                </c:pt>
                <c:pt idx="442">
                  <c:v>0.13400000000000001</c:v>
                </c:pt>
                <c:pt idx="443">
                  <c:v>0.13600000000000001</c:v>
                </c:pt>
                <c:pt idx="444">
                  <c:v>0.13600000000000001</c:v>
                </c:pt>
                <c:pt idx="445">
                  <c:v>0.13600000000000001</c:v>
                </c:pt>
                <c:pt idx="446">
                  <c:v>0.13600000000000001</c:v>
                </c:pt>
                <c:pt idx="447">
                  <c:v>0.13600000000000001</c:v>
                </c:pt>
                <c:pt idx="448">
                  <c:v>0.13600000000000001</c:v>
                </c:pt>
                <c:pt idx="449">
                  <c:v>0.13600000000000001</c:v>
                </c:pt>
                <c:pt idx="450">
                  <c:v>0.13600000000000001</c:v>
                </c:pt>
                <c:pt idx="451">
                  <c:v>0.13800000000000001</c:v>
                </c:pt>
                <c:pt idx="452">
                  <c:v>0.13800000000000001</c:v>
                </c:pt>
                <c:pt idx="453">
                  <c:v>0.13800000000000001</c:v>
                </c:pt>
                <c:pt idx="454">
                  <c:v>0.13800000000000001</c:v>
                </c:pt>
                <c:pt idx="455">
                  <c:v>0.14000000000000001</c:v>
                </c:pt>
                <c:pt idx="456">
                  <c:v>0.14000000000000001</c:v>
                </c:pt>
                <c:pt idx="457">
                  <c:v>0.14000000000000001</c:v>
                </c:pt>
                <c:pt idx="458">
                  <c:v>0.14000000000000001</c:v>
                </c:pt>
                <c:pt idx="459">
                  <c:v>0.14000000000000001</c:v>
                </c:pt>
                <c:pt idx="460">
                  <c:v>0.14199999999999999</c:v>
                </c:pt>
                <c:pt idx="461">
                  <c:v>0.14199999999999999</c:v>
                </c:pt>
                <c:pt idx="462">
                  <c:v>0.14199999999999999</c:v>
                </c:pt>
                <c:pt idx="463">
                  <c:v>0.14199999999999999</c:v>
                </c:pt>
                <c:pt idx="464">
                  <c:v>0.14400000000000002</c:v>
                </c:pt>
                <c:pt idx="465">
                  <c:v>0.14400000000000002</c:v>
                </c:pt>
                <c:pt idx="466">
                  <c:v>0.14400000000000002</c:v>
                </c:pt>
                <c:pt idx="467">
                  <c:v>0.14400000000000002</c:v>
                </c:pt>
                <c:pt idx="468">
                  <c:v>0.14400000000000002</c:v>
                </c:pt>
                <c:pt idx="469">
                  <c:v>0.14400000000000002</c:v>
                </c:pt>
                <c:pt idx="470">
                  <c:v>0.14400000000000002</c:v>
                </c:pt>
                <c:pt idx="471">
                  <c:v>0.14400000000000002</c:v>
                </c:pt>
                <c:pt idx="472">
                  <c:v>0.14400000000000002</c:v>
                </c:pt>
                <c:pt idx="473">
                  <c:v>0.14599999999999999</c:v>
                </c:pt>
                <c:pt idx="474">
                  <c:v>0.14599999999999999</c:v>
                </c:pt>
                <c:pt idx="475">
                  <c:v>0.14599999999999999</c:v>
                </c:pt>
                <c:pt idx="476">
                  <c:v>0.14599999999999999</c:v>
                </c:pt>
                <c:pt idx="477">
                  <c:v>0.14599999999999999</c:v>
                </c:pt>
                <c:pt idx="478">
                  <c:v>0.14800000000000002</c:v>
                </c:pt>
                <c:pt idx="479">
                  <c:v>0.14800000000000002</c:v>
                </c:pt>
                <c:pt idx="480">
                  <c:v>0.14800000000000002</c:v>
                </c:pt>
                <c:pt idx="481">
                  <c:v>0.14800000000000002</c:v>
                </c:pt>
                <c:pt idx="482">
                  <c:v>0.15</c:v>
                </c:pt>
                <c:pt idx="483">
                  <c:v>0.15</c:v>
                </c:pt>
                <c:pt idx="484">
                  <c:v>0.15</c:v>
                </c:pt>
                <c:pt idx="485">
                  <c:v>0.15</c:v>
                </c:pt>
                <c:pt idx="486">
                  <c:v>0.15</c:v>
                </c:pt>
                <c:pt idx="487">
                  <c:v>0.152</c:v>
                </c:pt>
                <c:pt idx="488">
                  <c:v>0.152</c:v>
                </c:pt>
                <c:pt idx="489">
                  <c:v>0.152</c:v>
                </c:pt>
                <c:pt idx="490">
                  <c:v>0.152</c:v>
                </c:pt>
                <c:pt idx="491">
                  <c:v>0.152</c:v>
                </c:pt>
                <c:pt idx="492">
                  <c:v>0.152</c:v>
                </c:pt>
                <c:pt idx="493">
                  <c:v>0.152</c:v>
                </c:pt>
                <c:pt idx="494">
                  <c:v>0.152</c:v>
                </c:pt>
                <c:pt idx="495">
                  <c:v>0.154</c:v>
                </c:pt>
                <c:pt idx="496">
                  <c:v>0.154</c:v>
                </c:pt>
                <c:pt idx="497">
                  <c:v>0.154</c:v>
                </c:pt>
                <c:pt idx="498">
                  <c:v>0.154</c:v>
                </c:pt>
                <c:pt idx="499">
                  <c:v>0.156</c:v>
                </c:pt>
                <c:pt idx="500">
                  <c:v>0.156</c:v>
                </c:pt>
                <c:pt idx="501">
                  <c:v>0.156</c:v>
                </c:pt>
                <c:pt idx="502">
                  <c:v>0.156</c:v>
                </c:pt>
                <c:pt idx="503">
                  <c:v>0.158</c:v>
                </c:pt>
                <c:pt idx="504">
                  <c:v>0.158</c:v>
                </c:pt>
                <c:pt idx="505">
                  <c:v>0.158</c:v>
                </c:pt>
                <c:pt idx="506">
                  <c:v>0.158</c:v>
                </c:pt>
                <c:pt idx="507">
                  <c:v>0.16</c:v>
                </c:pt>
              </c:numCache>
            </c:numRef>
          </c:xVal>
          <c:yVal>
            <c:numRef>
              <c:f>'stress-strain'!$H$3:$H$510</c:f>
              <c:numCache>
                <c:formatCode>General</c:formatCode>
                <c:ptCount val="508"/>
                <c:pt idx="0">
                  <c:v>0</c:v>
                </c:pt>
                <c:pt idx="1">
                  <c:v>28.715959999999999</c:v>
                </c:pt>
                <c:pt idx="2">
                  <c:v>29.607759999999995</c:v>
                </c:pt>
                <c:pt idx="3">
                  <c:v>30.321200000000001</c:v>
                </c:pt>
                <c:pt idx="4">
                  <c:v>31.213000000000001</c:v>
                </c:pt>
                <c:pt idx="5">
                  <c:v>31.926439999999999</c:v>
                </c:pt>
                <c:pt idx="6">
                  <c:v>33.174959999999999</c:v>
                </c:pt>
                <c:pt idx="7">
                  <c:v>34.245119999999993</c:v>
                </c:pt>
                <c:pt idx="8">
                  <c:v>35.671999999999997</c:v>
                </c:pt>
                <c:pt idx="9">
                  <c:v>36.742159999999998</c:v>
                </c:pt>
                <c:pt idx="10">
                  <c:v>38.169039999999995</c:v>
                </c:pt>
                <c:pt idx="11">
                  <c:v>39.774279999999997</c:v>
                </c:pt>
                <c:pt idx="12">
                  <c:v>40.844439999999999</c:v>
                </c:pt>
                <c:pt idx="13">
                  <c:v>42.271320000000003</c:v>
                </c:pt>
                <c:pt idx="14">
                  <c:v>43.698200000000007</c:v>
                </c:pt>
                <c:pt idx="15">
                  <c:v>44.946719999999992</c:v>
                </c:pt>
                <c:pt idx="16">
                  <c:v>46.195239999999998</c:v>
                </c:pt>
                <c:pt idx="17">
                  <c:v>47.443760000000005</c:v>
                </c:pt>
                <c:pt idx="18">
                  <c:v>48.513920000000006</c:v>
                </c:pt>
                <c:pt idx="19">
                  <c:v>49.940799999999996</c:v>
                </c:pt>
                <c:pt idx="20">
                  <c:v>51.010959999999997</c:v>
                </c:pt>
                <c:pt idx="21">
                  <c:v>52.259480000000003</c:v>
                </c:pt>
                <c:pt idx="22">
                  <c:v>53.686360000000001</c:v>
                </c:pt>
                <c:pt idx="23">
                  <c:v>54.93488</c:v>
                </c:pt>
                <c:pt idx="24">
                  <c:v>56.183399999999999</c:v>
                </c:pt>
                <c:pt idx="25">
                  <c:v>57.431919999999998</c:v>
                </c:pt>
                <c:pt idx="26">
                  <c:v>58.680439999999997</c:v>
                </c:pt>
                <c:pt idx="27">
                  <c:v>59.928959999999989</c:v>
                </c:pt>
                <c:pt idx="28">
                  <c:v>60.999119999999991</c:v>
                </c:pt>
                <c:pt idx="29">
                  <c:v>62.247639999999997</c:v>
                </c:pt>
                <c:pt idx="30">
                  <c:v>63.496159999999996</c:v>
                </c:pt>
                <c:pt idx="31">
                  <c:v>64.744680000000002</c:v>
                </c:pt>
                <c:pt idx="32">
                  <c:v>65.636480000000006</c:v>
                </c:pt>
                <c:pt idx="33">
                  <c:v>65.636480000000006</c:v>
                </c:pt>
                <c:pt idx="34">
                  <c:v>65.636480000000006</c:v>
                </c:pt>
                <c:pt idx="35">
                  <c:v>65.636480000000006</c:v>
                </c:pt>
                <c:pt idx="36">
                  <c:v>65.101399999999998</c:v>
                </c:pt>
                <c:pt idx="37">
                  <c:v>64.209600000000009</c:v>
                </c:pt>
                <c:pt idx="38">
                  <c:v>61.534199999999998</c:v>
                </c:pt>
                <c:pt idx="39">
                  <c:v>62.782719999999998</c:v>
                </c:pt>
                <c:pt idx="40">
                  <c:v>67.776799999999994</c:v>
                </c:pt>
                <c:pt idx="41">
                  <c:v>69.382040000000003</c:v>
                </c:pt>
                <c:pt idx="42">
                  <c:v>70.452199999999991</c:v>
                </c:pt>
                <c:pt idx="43">
                  <c:v>72.05744</c:v>
                </c:pt>
                <c:pt idx="44">
                  <c:v>73.305959999999999</c:v>
                </c:pt>
                <c:pt idx="45">
                  <c:v>74.911199999999994</c:v>
                </c:pt>
                <c:pt idx="46">
                  <c:v>76.159719999999979</c:v>
                </c:pt>
                <c:pt idx="47">
                  <c:v>77.408239999999992</c:v>
                </c:pt>
                <c:pt idx="48">
                  <c:v>78.656760000000006</c:v>
                </c:pt>
                <c:pt idx="49">
                  <c:v>80.083640000000003</c:v>
                </c:pt>
                <c:pt idx="50">
                  <c:v>81.332159999999988</c:v>
                </c:pt>
                <c:pt idx="51">
                  <c:v>82.580679999999987</c:v>
                </c:pt>
                <c:pt idx="52">
                  <c:v>83.8292</c:v>
                </c:pt>
                <c:pt idx="53">
                  <c:v>85.434439999999995</c:v>
                </c:pt>
                <c:pt idx="54">
                  <c:v>86.682959999999994</c:v>
                </c:pt>
                <c:pt idx="55">
                  <c:v>87.931479999999993</c:v>
                </c:pt>
                <c:pt idx="56">
                  <c:v>89.536719999999988</c:v>
                </c:pt>
                <c:pt idx="57">
                  <c:v>90.785239999999988</c:v>
                </c:pt>
                <c:pt idx="58">
                  <c:v>92.033759999999987</c:v>
                </c:pt>
                <c:pt idx="59">
                  <c:v>93.638999999999996</c:v>
                </c:pt>
                <c:pt idx="60">
                  <c:v>94.887520000000009</c:v>
                </c:pt>
                <c:pt idx="61">
                  <c:v>96.314400000000006</c:v>
                </c:pt>
                <c:pt idx="62">
                  <c:v>97.919639999999987</c:v>
                </c:pt>
                <c:pt idx="63">
                  <c:v>99.346520000000012</c:v>
                </c:pt>
                <c:pt idx="64">
                  <c:v>100.77340000000001</c:v>
                </c:pt>
                <c:pt idx="65">
                  <c:v>102.02191999999999</c:v>
                </c:pt>
                <c:pt idx="66">
                  <c:v>103.62715999999998</c:v>
                </c:pt>
                <c:pt idx="67">
                  <c:v>104.87567999999999</c:v>
                </c:pt>
                <c:pt idx="68">
                  <c:v>106.48092</c:v>
                </c:pt>
                <c:pt idx="69">
                  <c:v>108.08615999999998</c:v>
                </c:pt>
                <c:pt idx="70">
                  <c:v>109.51303999999998</c:v>
                </c:pt>
                <c:pt idx="71">
                  <c:v>111.29664</c:v>
                </c:pt>
                <c:pt idx="72">
                  <c:v>112.54515999999998</c:v>
                </c:pt>
                <c:pt idx="73">
                  <c:v>114.15039999999999</c:v>
                </c:pt>
                <c:pt idx="74">
                  <c:v>115.75564</c:v>
                </c:pt>
                <c:pt idx="75">
                  <c:v>117.18252</c:v>
                </c:pt>
                <c:pt idx="76">
                  <c:v>118.96612</c:v>
                </c:pt>
                <c:pt idx="77">
                  <c:v>120.393</c:v>
                </c:pt>
                <c:pt idx="78">
                  <c:v>121.10643999999999</c:v>
                </c:pt>
                <c:pt idx="79">
                  <c:v>122.71168</c:v>
                </c:pt>
                <c:pt idx="80">
                  <c:v>124.31691999999998</c:v>
                </c:pt>
                <c:pt idx="81">
                  <c:v>126.10052</c:v>
                </c:pt>
                <c:pt idx="82">
                  <c:v>127.88411999999998</c:v>
                </c:pt>
                <c:pt idx="83">
                  <c:v>129.66772</c:v>
                </c:pt>
                <c:pt idx="84">
                  <c:v>130.91623999999999</c:v>
                </c:pt>
                <c:pt idx="85">
                  <c:v>132.34312</c:v>
                </c:pt>
                <c:pt idx="86">
                  <c:v>133.94836000000001</c:v>
                </c:pt>
                <c:pt idx="87">
                  <c:v>135.73195999999999</c:v>
                </c:pt>
                <c:pt idx="88">
                  <c:v>137.3372</c:v>
                </c:pt>
                <c:pt idx="89">
                  <c:v>138.76408000000001</c:v>
                </c:pt>
                <c:pt idx="90">
                  <c:v>140.36931999999999</c:v>
                </c:pt>
                <c:pt idx="91">
                  <c:v>141.97456</c:v>
                </c:pt>
                <c:pt idx="92">
                  <c:v>143.40143999999998</c:v>
                </c:pt>
                <c:pt idx="93">
                  <c:v>145.00668000000002</c:v>
                </c:pt>
                <c:pt idx="94">
                  <c:v>146.61192</c:v>
                </c:pt>
                <c:pt idx="95">
                  <c:v>148.21716000000001</c:v>
                </c:pt>
                <c:pt idx="96">
                  <c:v>149.82239999999999</c:v>
                </c:pt>
                <c:pt idx="97">
                  <c:v>151.42764</c:v>
                </c:pt>
                <c:pt idx="98">
                  <c:v>153.03288000000001</c:v>
                </c:pt>
                <c:pt idx="99">
                  <c:v>154.81647999999998</c:v>
                </c:pt>
                <c:pt idx="100">
                  <c:v>156.60007999999999</c:v>
                </c:pt>
                <c:pt idx="101">
                  <c:v>158.38368</c:v>
                </c:pt>
                <c:pt idx="102">
                  <c:v>160.34564</c:v>
                </c:pt>
                <c:pt idx="103">
                  <c:v>162.48595999999998</c:v>
                </c:pt>
                <c:pt idx="104">
                  <c:v>164.44792000000001</c:v>
                </c:pt>
                <c:pt idx="105">
                  <c:v>166.05315999999999</c:v>
                </c:pt>
                <c:pt idx="106">
                  <c:v>167.83676</c:v>
                </c:pt>
                <c:pt idx="107">
                  <c:v>169.62035999999998</c:v>
                </c:pt>
                <c:pt idx="108">
                  <c:v>171.22559999999999</c:v>
                </c:pt>
                <c:pt idx="109">
                  <c:v>172.83083999999999</c:v>
                </c:pt>
                <c:pt idx="110">
                  <c:v>174.61443999999997</c:v>
                </c:pt>
                <c:pt idx="111">
                  <c:v>176.39804000000001</c:v>
                </c:pt>
                <c:pt idx="112">
                  <c:v>178.18164000000002</c:v>
                </c:pt>
                <c:pt idx="113">
                  <c:v>179.78687999999997</c:v>
                </c:pt>
                <c:pt idx="114">
                  <c:v>181.57047999999998</c:v>
                </c:pt>
                <c:pt idx="115">
                  <c:v>183.35407999999998</c:v>
                </c:pt>
                <c:pt idx="116">
                  <c:v>184.95931999999999</c:v>
                </c:pt>
                <c:pt idx="117">
                  <c:v>186.74292</c:v>
                </c:pt>
                <c:pt idx="118">
                  <c:v>188.34816000000001</c:v>
                </c:pt>
                <c:pt idx="119">
                  <c:v>189.95340000000002</c:v>
                </c:pt>
                <c:pt idx="120">
                  <c:v>191.55864000000003</c:v>
                </c:pt>
                <c:pt idx="121">
                  <c:v>193.34223999999998</c:v>
                </c:pt>
                <c:pt idx="122">
                  <c:v>194.94747999999998</c:v>
                </c:pt>
                <c:pt idx="123">
                  <c:v>196.55271999999999</c:v>
                </c:pt>
                <c:pt idx="124">
                  <c:v>198.51468</c:v>
                </c:pt>
                <c:pt idx="125">
                  <c:v>200.47663999999997</c:v>
                </c:pt>
                <c:pt idx="126">
                  <c:v>202.26023999999998</c:v>
                </c:pt>
                <c:pt idx="127">
                  <c:v>204.22219999999999</c:v>
                </c:pt>
                <c:pt idx="128">
                  <c:v>206.00580000000002</c:v>
                </c:pt>
                <c:pt idx="129">
                  <c:v>207.78940000000003</c:v>
                </c:pt>
                <c:pt idx="130">
                  <c:v>209.39463999999998</c:v>
                </c:pt>
                <c:pt idx="131">
                  <c:v>211.35659999999999</c:v>
                </c:pt>
                <c:pt idx="132">
                  <c:v>212.96184</c:v>
                </c:pt>
                <c:pt idx="133">
                  <c:v>214.92380000000003</c:v>
                </c:pt>
                <c:pt idx="134">
                  <c:v>216.70739999999998</c:v>
                </c:pt>
                <c:pt idx="135">
                  <c:v>218.66935999999998</c:v>
                </c:pt>
                <c:pt idx="136">
                  <c:v>220.45295999999999</c:v>
                </c:pt>
                <c:pt idx="137">
                  <c:v>222.77163999999999</c:v>
                </c:pt>
                <c:pt idx="138">
                  <c:v>225.26867999999999</c:v>
                </c:pt>
                <c:pt idx="139">
                  <c:v>226.87392</c:v>
                </c:pt>
                <c:pt idx="140">
                  <c:v>227.40899999999999</c:v>
                </c:pt>
                <c:pt idx="141">
                  <c:v>230.61947999999995</c:v>
                </c:pt>
                <c:pt idx="142">
                  <c:v>234.18668</c:v>
                </c:pt>
                <c:pt idx="143">
                  <c:v>238.11060000000001</c:v>
                </c:pt>
                <c:pt idx="144">
                  <c:v>241.49943999999996</c:v>
                </c:pt>
                <c:pt idx="145">
                  <c:v>245.06664000000001</c:v>
                </c:pt>
                <c:pt idx="146">
                  <c:v>249.16891999999999</c:v>
                </c:pt>
                <c:pt idx="147">
                  <c:v>253.09283999999997</c:v>
                </c:pt>
                <c:pt idx="148">
                  <c:v>257.19511999999997</c:v>
                </c:pt>
                <c:pt idx="149">
                  <c:v>261.29740000000004</c:v>
                </c:pt>
                <c:pt idx="150">
                  <c:v>264.8646</c:v>
                </c:pt>
                <c:pt idx="151">
                  <c:v>268.61016000000001</c:v>
                </c:pt>
                <c:pt idx="152">
                  <c:v>272.35571999999996</c:v>
                </c:pt>
                <c:pt idx="153">
                  <c:v>276.27963999999997</c:v>
                </c:pt>
                <c:pt idx="154">
                  <c:v>279.84683999999999</c:v>
                </c:pt>
                <c:pt idx="155">
                  <c:v>283.5924</c:v>
                </c:pt>
                <c:pt idx="156">
                  <c:v>287.51632000000001</c:v>
                </c:pt>
                <c:pt idx="157">
                  <c:v>291.61860000000001</c:v>
                </c:pt>
                <c:pt idx="158">
                  <c:v>295.36415999999997</c:v>
                </c:pt>
                <c:pt idx="159">
                  <c:v>299.10971999999998</c:v>
                </c:pt>
                <c:pt idx="160">
                  <c:v>303.03363999999999</c:v>
                </c:pt>
                <c:pt idx="161">
                  <c:v>306.60084000000001</c:v>
                </c:pt>
                <c:pt idx="162">
                  <c:v>310.34639999999996</c:v>
                </c:pt>
                <c:pt idx="163">
                  <c:v>313.91360000000003</c:v>
                </c:pt>
                <c:pt idx="164">
                  <c:v>317.48079999999999</c:v>
                </c:pt>
                <c:pt idx="165">
                  <c:v>320.86963999999995</c:v>
                </c:pt>
                <c:pt idx="166">
                  <c:v>324.25847999999996</c:v>
                </c:pt>
                <c:pt idx="167">
                  <c:v>327.64731999999998</c:v>
                </c:pt>
                <c:pt idx="168">
                  <c:v>330.67944</c:v>
                </c:pt>
                <c:pt idx="169">
                  <c:v>333.17647999999997</c:v>
                </c:pt>
                <c:pt idx="170">
                  <c:v>336.03023999999999</c:v>
                </c:pt>
                <c:pt idx="171">
                  <c:v>339.24071999999995</c:v>
                </c:pt>
                <c:pt idx="172">
                  <c:v>342.27283999999997</c:v>
                </c:pt>
                <c:pt idx="173">
                  <c:v>345.12660000000005</c:v>
                </c:pt>
                <c:pt idx="174">
                  <c:v>347.98036000000002</c:v>
                </c:pt>
                <c:pt idx="175">
                  <c:v>351.01247999999998</c:v>
                </c:pt>
                <c:pt idx="176">
                  <c:v>353.86624</c:v>
                </c:pt>
                <c:pt idx="177">
                  <c:v>356.54163999999997</c:v>
                </c:pt>
                <c:pt idx="178">
                  <c:v>359.3954</c:v>
                </c:pt>
                <c:pt idx="179">
                  <c:v>362.24915999999996</c:v>
                </c:pt>
                <c:pt idx="180">
                  <c:v>364.92456000000004</c:v>
                </c:pt>
                <c:pt idx="181">
                  <c:v>367.77832000000001</c:v>
                </c:pt>
                <c:pt idx="182">
                  <c:v>370.45371999999998</c:v>
                </c:pt>
                <c:pt idx="183">
                  <c:v>373.12912</c:v>
                </c:pt>
                <c:pt idx="184">
                  <c:v>375.62615999999997</c:v>
                </c:pt>
                <c:pt idx="185">
                  <c:v>378.47991999999999</c:v>
                </c:pt>
                <c:pt idx="186">
                  <c:v>381.15532000000002</c:v>
                </c:pt>
                <c:pt idx="187">
                  <c:v>383.83071999999999</c:v>
                </c:pt>
                <c:pt idx="188">
                  <c:v>386.50612000000001</c:v>
                </c:pt>
                <c:pt idx="189">
                  <c:v>389.00315999999998</c:v>
                </c:pt>
                <c:pt idx="190">
                  <c:v>391.85692</c:v>
                </c:pt>
                <c:pt idx="191">
                  <c:v>394.53232000000003</c:v>
                </c:pt>
                <c:pt idx="192">
                  <c:v>397.20771999999999</c:v>
                </c:pt>
                <c:pt idx="193">
                  <c:v>399.88312000000002</c:v>
                </c:pt>
                <c:pt idx="194">
                  <c:v>402.55851999999999</c:v>
                </c:pt>
                <c:pt idx="195">
                  <c:v>405.41227999999995</c:v>
                </c:pt>
                <c:pt idx="196">
                  <c:v>407.90932000000004</c:v>
                </c:pt>
                <c:pt idx="197">
                  <c:v>410.76307999999995</c:v>
                </c:pt>
                <c:pt idx="198">
                  <c:v>413.43847999999997</c:v>
                </c:pt>
                <c:pt idx="199">
                  <c:v>416.11387999999999</c:v>
                </c:pt>
                <c:pt idx="200">
                  <c:v>418.9676399999999</c:v>
                </c:pt>
                <c:pt idx="201">
                  <c:v>421.64303999999998</c:v>
                </c:pt>
                <c:pt idx="202">
                  <c:v>424.14007999999995</c:v>
                </c:pt>
                <c:pt idx="203">
                  <c:v>426.63712000000004</c:v>
                </c:pt>
                <c:pt idx="204">
                  <c:v>428.95579999999995</c:v>
                </c:pt>
                <c:pt idx="205">
                  <c:v>431.27447999999998</c:v>
                </c:pt>
                <c:pt idx="206">
                  <c:v>433.77151999999995</c:v>
                </c:pt>
                <c:pt idx="207">
                  <c:v>436.26855999999998</c:v>
                </c:pt>
                <c:pt idx="208">
                  <c:v>438.40888000000001</c:v>
                </c:pt>
                <c:pt idx="209">
                  <c:v>440.72755999999998</c:v>
                </c:pt>
                <c:pt idx="210">
                  <c:v>443.04623999999995</c:v>
                </c:pt>
                <c:pt idx="211">
                  <c:v>445.18655999999999</c:v>
                </c:pt>
                <c:pt idx="212">
                  <c:v>447.50523999999996</c:v>
                </c:pt>
                <c:pt idx="213">
                  <c:v>449.64555999999999</c:v>
                </c:pt>
                <c:pt idx="214">
                  <c:v>451.96423999999996</c:v>
                </c:pt>
                <c:pt idx="215">
                  <c:v>453.74784</c:v>
                </c:pt>
                <c:pt idx="216">
                  <c:v>455.70979999999997</c:v>
                </c:pt>
                <c:pt idx="217">
                  <c:v>457.85012000000006</c:v>
                </c:pt>
                <c:pt idx="218">
                  <c:v>459.81207999999998</c:v>
                </c:pt>
                <c:pt idx="219">
                  <c:v>461.77403999999996</c:v>
                </c:pt>
                <c:pt idx="220">
                  <c:v>463.55763999999994</c:v>
                </c:pt>
                <c:pt idx="221">
                  <c:v>465.34123999999997</c:v>
                </c:pt>
                <c:pt idx="222">
                  <c:v>467.12484000000001</c:v>
                </c:pt>
                <c:pt idx="223">
                  <c:v>469.08679999999998</c:v>
                </c:pt>
                <c:pt idx="224">
                  <c:v>470.51367999999991</c:v>
                </c:pt>
                <c:pt idx="225">
                  <c:v>472.11891999999995</c:v>
                </c:pt>
                <c:pt idx="226">
                  <c:v>473.90251999999998</c:v>
                </c:pt>
                <c:pt idx="227">
                  <c:v>475.32939999999996</c:v>
                </c:pt>
                <c:pt idx="228">
                  <c:v>476.93463999999994</c:v>
                </c:pt>
                <c:pt idx="229">
                  <c:v>478.36151999999998</c:v>
                </c:pt>
                <c:pt idx="230">
                  <c:v>479.61003999999997</c:v>
                </c:pt>
                <c:pt idx="231">
                  <c:v>481.21528000000001</c:v>
                </c:pt>
                <c:pt idx="232">
                  <c:v>482.82051999999999</c:v>
                </c:pt>
                <c:pt idx="233">
                  <c:v>484.42575999999997</c:v>
                </c:pt>
                <c:pt idx="234">
                  <c:v>485.85263999999995</c:v>
                </c:pt>
                <c:pt idx="235">
                  <c:v>486.56608</c:v>
                </c:pt>
                <c:pt idx="236">
                  <c:v>487.63623999999999</c:v>
                </c:pt>
                <c:pt idx="237">
                  <c:v>488.70639999999992</c:v>
                </c:pt>
                <c:pt idx="238">
                  <c:v>489.41983999999997</c:v>
                </c:pt>
                <c:pt idx="239">
                  <c:v>489.95491999999996</c:v>
                </c:pt>
                <c:pt idx="240">
                  <c:v>491.20343999999994</c:v>
                </c:pt>
                <c:pt idx="241">
                  <c:v>491.73851999999999</c:v>
                </c:pt>
                <c:pt idx="242">
                  <c:v>492.27359999999999</c:v>
                </c:pt>
                <c:pt idx="243">
                  <c:v>492.27359999999999</c:v>
                </c:pt>
                <c:pt idx="244">
                  <c:v>492.45195999999993</c:v>
                </c:pt>
                <c:pt idx="245">
                  <c:v>492.98703999999998</c:v>
                </c:pt>
                <c:pt idx="246">
                  <c:v>493.34375999999997</c:v>
                </c:pt>
                <c:pt idx="247">
                  <c:v>492.63031999999998</c:v>
                </c:pt>
                <c:pt idx="248">
                  <c:v>487.81459999999998</c:v>
                </c:pt>
                <c:pt idx="249">
                  <c:v>486.38772</c:v>
                </c:pt>
                <c:pt idx="250">
                  <c:v>490.66836000000001</c:v>
                </c:pt>
                <c:pt idx="251">
                  <c:v>491.91687999999994</c:v>
                </c:pt>
                <c:pt idx="252">
                  <c:v>490.66836000000001</c:v>
                </c:pt>
                <c:pt idx="253">
                  <c:v>489.77656000000002</c:v>
                </c:pt>
                <c:pt idx="254">
                  <c:v>492.63031999999998</c:v>
                </c:pt>
                <c:pt idx="255">
                  <c:v>494.41391999999996</c:v>
                </c:pt>
                <c:pt idx="256">
                  <c:v>495.8408</c:v>
                </c:pt>
                <c:pt idx="257">
                  <c:v>495.8408</c:v>
                </c:pt>
                <c:pt idx="258">
                  <c:v>495.48408000000001</c:v>
                </c:pt>
                <c:pt idx="259">
                  <c:v>495.66243999999995</c:v>
                </c:pt>
                <c:pt idx="260">
                  <c:v>495.30572000000001</c:v>
                </c:pt>
                <c:pt idx="261">
                  <c:v>495.48408000000001</c:v>
                </c:pt>
                <c:pt idx="262">
                  <c:v>492.63031999999998</c:v>
                </c:pt>
                <c:pt idx="263">
                  <c:v>485.67428000000001</c:v>
                </c:pt>
                <c:pt idx="264">
                  <c:v>488.17131999999998</c:v>
                </c:pt>
                <c:pt idx="265">
                  <c:v>492.27359999999999</c:v>
                </c:pt>
                <c:pt idx="266">
                  <c:v>494.41391999999996</c:v>
                </c:pt>
                <c:pt idx="267">
                  <c:v>495.12736000000001</c:v>
                </c:pt>
                <c:pt idx="268">
                  <c:v>491.02508</c:v>
                </c:pt>
                <c:pt idx="269">
                  <c:v>489.77656000000002</c:v>
                </c:pt>
                <c:pt idx="270">
                  <c:v>491.91687999999994</c:v>
                </c:pt>
                <c:pt idx="271">
                  <c:v>492.45195999999993</c:v>
                </c:pt>
                <c:pt idx="272">
                  <c:v>492.45195999999993</c:v>
                </c:pt>
                <c:pt idx="273">
                  <c:v>494.59228000000002</c:v>
                </c:pt>
                <c:pt idx="274">
                  <c:v>491.91687999999994</c:v>
                </c:pt>
                <c:pt idx="275">
                  <c:v>493.34375999999997</c:v>
                </c:pt>
                <c:pt idx="276">
                  <c:v>499.22963999999996</c:v>
                </c:pt>
                <c:pt idx="277">
                  <c:v>501.90503999999999</c:v>
                </c:pt>
                <c:pt idx="278">
                  <c:v>503.51027999999997</c:v>
                </c:pt>
                <c:pt idx="279">
                  <c:v>504.75880000000001</c:v>
                </c:pt>
                <c:pt idx="280">
                  <c:v>505.82895999999994</c:v>
                </c:pt>
                <c:pt idx="281">
                  <c:v>506.72075999999998</c:v>
                </c:pt>
                <c:pt idx="282">
                  <c:v>507.96927999999997</c:v>
                </c:pt>
                <c:pt idx="283">
                  <c:v>508.86108000000002</c:v>
                </c:pt>
                <c:pt idx="284">
                  <c:v>509.75287999999995</c:v>
                </c:pt>
                <c:pt idx="285">
                  <c:v>510.46632</c:v>
                </c:pt>
                <c:pt idx="286">
                  <c:v>511.35811999999999</c:v>
                </c:pt>
                <c:pt idx="287">
                  <c:v>512.42827999999997</c:v>
                </c:pt>
                <c:pt idx="288">
                  <c:v>513.32008000000008</c:v>
                </c:pt>
                <c:pt idx="289">
                  <c:v>514.21187999999995</c:v>
                </c:pt>
                <c:pt idx="290">
                  <c:v>514.92532000000006</c:v>
                </c:pt>
                <c:pt idx="291">
                  <c:v>515.81712000000005</c:v>
                </c:pt>
                <c:pt idx="292">
                  <c:v>516.53055999999992</c:v>
                </c:pt>
                <c:pt idx="293">
                  <c:v>517.60072000000002</c:v>
                </c:pt>
                <c:pt idx="294">
                  <c:v>518.31416000000002</c:v>
                </c:pt>
                <c:pt idx="295">
                  <c:v>519.20596</c:v>
                </c:pt>
                <c:pt idx="296">
                  <c:v>520.27611999999999</c:v>
                </c:pt>
                <c:pt idx="297">
                  <c:v>520.98955999999998</c:v>
                </c:pt>
                <c:pt idx="298">
                  <c:v>521.52463999999986</c:v>
                </c:pt>
                <c:pt idx="299">
                  <c:v>522.41643999999997</c:v>
                </c:pt>
                <c:pt idx="300">
                  <c:v>523.12987999999996</c:v>
                </c:pt>
                <c:pt idx="301">
                  <c:v>524.02167999999995</c:v>
                </c:pt>
                <c:pt idx="302">
                  <c:v>524.73512000000005</c:v>
                </c:pt>
                <c:pt idx="303">
                  <c:v>525.62691999999993</c:v>
                </c:pt>
                <c:pt idx="304">
                  <c:v>526.34036000000003</c:v>
                </c:pt>
                <c:pt idx="305">
                  <c:v>527.23216000000002</c:v>
                </c:pt>
                <c:pt idx="306">
                  <c:v>527.94560000000001</c:v>
                </c:pt>
                <c:pt idx="307">
                  <c:v>528.65904</c:v>
                </c:pt>
                <c:pt idx="308">
                  <c:v>529.55083999999999</c:v>
                </c:pt>
                <c:pt idx="309">
                  <c:v>530.26427999999999</c:v>
                </c:pt>
                <c:pt idx="310">
                  <c:v>531.15607999999997</c:v>
                </c:pt>
                <c:pt idx="311">
                  <c:v>531.86951999999997</c:v>
                </c:pt>
                <c:pt idx="312">
                  <c:v>532.40460000000007</c:v>
                </c:pt>
                <c:pt idx="313">
                  <c:v>533.11803999999995</c:v>
                </c:pt>
                <c:pt idx="314">
                  <c:v>534.00984000000005</c:v>
                </c:pt>
                <c:pt idx="315">
                  <c:v>534.72327999999993</c:v>
                </c:pt>
                <c:pt idx="316">
                  <c:v>535.43671999999992</c:v>
                </c:pt>
                <c:pt idx="317">
                  <c:v>536.15016000000003</c:v>
                </c:pt>
                <c:pt idx="318">
                  <c:v>536.86360000000002</c:v>
                </c:pt>
                <c:pt idx="319">
                  <c:v>537.75540000000001</c:v>
                </c:pt>
                <c:pt idx="320">
                  <c:v>538.46884</c:v>
                </c:pt>
                <c:pt idx="321">
                  <c:v>539.00391999999988</c:v>
                </c:pt>
                <c:pt idx="322">
                  <c:v>539.53899999999999</c:v>
                </c:pt>
                <c:pt idx="323">
                  <c:v>540.43079999999998</c:v>
                </c:pt>
                <c:pt idx="324">
                  <c:v>540.96587999999997</c:v>
                </c:pt>
                <c:pt idx="325">
                  <c:v>541.85767999999996</c:v>
                </c:pt>
                <c:pt idx="326">
                  <c:v>542.39275999999995</c:v>
                </c:pt>
                <c:pt idx="327">
                  <c:v>543.28455999999994</c:v>
                </c:pt>
                <c:pt idx="328">
                  <c:v>543.81963999999994</c:v>
                </c:pt>
                <c:pt idx="329">
                  <c:v>544.53307999999993</c:v>
                </c:pt>
                <c:pt idx="330">
                  <c:v>545.06816000000003</c:v>
                </c:pt>
                <c:pt idx="331">
                  <c:v>545.78160000000003</c:v>
                </c:pt>
                <c:pt idx="332">
                  <c:v>546.31668000000002</c:v>
                </c:pt>
                <c:pt idx="333">
                  <c:v>547.03012000000001</c:v>
                </c:pt>
                <c:pt idx="334">
                  <c:v>547.74356</c:v>
                </c:pt>
                <c:pt idx="335">
                  <c:v>548.27863999999988</c:v>
                </c:pt>
                <c:pt idx="336">
                  <c:v>548.99207999999999</c:v>
                </c:pt>
                <c:pt idx="337">
                  <c:v>549.70551999999998</c:v>
                </c:pt>
                <c:pt idx="338">
                  <c:v>550.24059999999997</c:v>
                </c:pt>
                <c:pt idx="339">
                  <c:v>550.77567999999997</c:v>
                </c:pt>
                <c:pt idx="340">
                  <c:v>551.31075999999996</c:v>
                </c:pt>
                <c:pt idx="341">
                  <c:v>552.02419999999995</c:v>
                </c:pt>
                <c:pt idx="342">
                  <c:v>552.55927999999994</c:v>
                </c:pt>
                <c:pt idx="343">
                  <c:v>553.09435999999994</c:v>
                </c:pt>
                <c:pt idx="344">
                  <c:v>553.80779999999993</c:v>
                </c:pt>
                <c:pt idx="345">
                  <c:v>554.34287999999992</c:v>
                </c:pt>
                <c:pt idx="346">
                  <c:v>555.05632000000003</c:v>
                </c:pt>
                <c:pt idx="347">
                  <c:v>555.59139999999991</c:v>
                </c:pt>
                <c:pt idx="348">
                  <c:v>556.30484000000001</c:v>
                </c:pt>
                <c:pt idx="349">
                  <c:v>556.66156000000001</c:v>
                </c:pt>
                <c:pt idx="350">
                  <c:v>557.375</c:v>
                </c:pt>
                <c:pt idx="351">
                  <c:v>557.91007999999999</c:v>
                </c:pt>
                <c:pt idx="352">
                  <c:v>558.26679999999999</c:v>
                </c:pt>
                <c:pt idx="353">
                  <c:v>558.80187999999998</c:v>
                </c:pt>
                <c:pt idx="354">
                  <c:v>559.15859999999998</c:v>
                </c:pt>
                <c:pt idx="355">
                  <c:v>559.87203999999997</c:v>
                </c:pt>
                <c:pt idx="356">
                  <c:v>560.22875999999997</c:v>
                </c:pt>
                <c:pt idx="357">
                  <c:v>560.76383999999996</c:v>
                </c:pt>
                <c:pt idx="358">
                  <c:v>561.29891999999995</c:v>
                </c:pt>
                <c:pt idx="359">
                  <c:v>561.83399999999995</c:v>
                </c:pt>
                <c:pt idx="360">
                  <c:v>562.36907999999994</c:v>
                </c:pt>
                <c:pt idx="361">
                  <c:v>562.72579999999994</c:v>
                </c:pt>
                <c:pt idx="362">
                  <c:v>563.26087999999993</c:v>
                </c:pt>
                <c:pt idx="363">
                  <c:v>563.61759999999992</c:v>
                </c:pt>
                <c:pt idx="364">
                  <c:v>563.97431999999992</c:v>
                </c:pt>
                <c:pt idx="365">
                  <c:v>564.68776000000003</c:v>
                </c:pt>
                <c:pt idx="366">
                  <c:v>565.04448000000002</c:v>
                </c:pt>
                <c:pt idx="367">
                  <c:v>565.40120000000002</c:v>
                </c:pt>
                <c:pt idx="368">
                  <c:v>565.93628000000001</c:v>
                </c:pt>
                <c:pt idx="369">
                  <c:v>566.47136</c:v>
                </c:pt>
                <c:pt idx="370">
                  <c:v>566.82808</c:v>
                </c:pt>
                <c:pt idx="371">
                  <c:v>567.1848</c:v>
                </c:pt>
                <c:pt idx="372">
                  <c:v>567.71987999999988</c:v>
                </c:pt>
                <c:pt idx="373">
                  <c:v>567.89823999999999</c:v>
                </c:pt>
                <c:pt idx="374">
                  <c:v>568.43331999999998</c:v>
                </c:pt>
                <c:pt idx="375">
                  <c:v>568.96839999999997</c:v>
                </c:pt>
                <c:pt idx="376">
                  <c:v>569.14675999999997</c:v>
                </c:pt>
                <c:pt idx="377">
                  <c:v>569.68183999999997</c:v>
                </c:pt>
                <c:pt idx="378">
                  <c:v>570.03855999999996</c:v>
                </c:pt>
                <c:pt idx="379">
                  <c:v>570.39527999999996</c:v>
                </c:pt>
                <c:pt idx="380">
                  <c:v>570.75199999999995</c:v>
                </c:pt>
                <c:pt idx="381">
                  <c:v>571.10872000000006</c:v>
                </c:pt>
                <c:pt idx="382">
                  <c:v>571.28707999999995</c:v>
                </c:pt>
                <c:pt idx="383">
                  <c:v>572.00051999999994</c:v>
                </c:pt>
                <c:pt idx="384">
                  <c:v>572.17887999999994</c:v>
                </c:pt>
                <c:pt idx="385">
                  <c:v>572.53559999999993</c:v>
                </c:pt>
                <c:pt idx="386">
                  <c:v>572.89231999999993</c:v>
                </c:pt>
                <c:pt idx="387">
                  <c:v>573.42739999999992</c:v>
                </c:pt>
                <c:pt idx="388">
                  <c:v>573.60575999999992</c:v>
                </c:pt>
                <c:pt idx="389">
                  <c:v>574.14083999999991</c:v>
                </c:pt>
                <c:pt idx="390">
                  <c:v>574.14083999999991</c:v>
                </c:pt>
                <c:pt idx="391">
                  <c:v>574.49756000000002</c:v>
                </c:pt>
                <c:pt idx="392">
                  <c:v>574.8542799999999</c:v>
                </c:pt>
                <c:pt idx="393">
                  <c:v>575.21100000000001</c:v>
                </c:pt>
                <c:pt idx="394">
                  <c:v>575.56772000000001</c:v>
                </c:pt>
                <c:pt idx="395">
                  <c:v>575.74608000000001</c:v>
                </c:pt>
                <c:pt idx="396">
                  <c:v>576.10279999999989</c:v>
                </c:pt>
                <c:pt idx="397">
                  <c:v>576.45952</c:v>
                </c:pt>
                <c:pt idx="398">
                  <c:v>576.63787999999988</c:v>
                </c:pt>
                <c:pt idx="399">
                  <c:v>576.99459999999999</c:v>
                </c:pt>
                <c:pt idx="400">
                  <c:v>576.99459999999999</c:v>
                </c:pt>
                <c:pt idx="401">
                  <c:v>577.52967999999998</c:v>
                </c:pt>
                <c:pt idx="402">
                  <c:v>577.70803999999998</c:v>
                </c:pt>
                <c:pt idx="403">
                  <c:v>577.88639999999998</c:v>
                </c:pt>
                <c:pt idx="404">
                  <c:v>578.24312000000009</c:v>
                </c:pt>
                <c:pt idx="405">
                  <c:v>578.59983999999997</c:v>
                </c:pt>
                <c:pt idx="406">
                  <c:v>578.77820000000008</c:v>
                </c:pt>
                <c:pt idx="407">
                  <c:v>579.13491999999997</c:v>
                </c:pt>
                <c:pt idx="408">
                  <c:v>579.31327999999996</c:v>
                </c:pt>
                <c:pt idx="409">
                  <c:v>579.31327999999996</c:v>
                </c:pt>
                <c:pt idx="410">
                  <c:v>579.66999999999996</c:v>
                </c:pt>
                <c:pt idx="411">
                  <c:v>580.02672000000007</c:v>
                </c:pt>
                <c:pt idx="412">
                  <c:v>580.02672000000007</c:v>
                </c:pt>
                <c:pt idx="413">
                  <c:v>580.20507999999995</c:v>
                </c:pt>
                <c:pt idx="414">
                  <c:v>580.56179999999995</c:v>
                </c:pt>
                <c:pt idx="415">
                  <c:v>580.74016000000006</c:v>
                </c:pt>
                <c:pt idx="416">
                  <c:v>580.91851999999994</c:v>
                </c:pt>
                <c:pt idx="417">
                  <c:v>581.09687999999994</c:v>
                </c:pt>
                <c:pt idx="418">
                  <c:v>581.27524000000005</c:v>
                </c:pt>
                <c:pt idx="419">
                  <c:v>581.45359999999994</c:v>
                </c:pt>
                <c:pt idx="420">
                  <c:v>581.45359999999994</c:v>
                </c:pt>
                <c:pt idx="421">
                  <c:v>581.81031999999993</c:v>
                </c:pt>
                <c:pt idx="422">
                  <c:v>581.81031999999993</c:v>
                </c:pt>
                <c:pt idx="423">
                  <c:v>581.98868000000004</c:v>
                </c:pt>
                <c:pt idx="424">
                  <c:v>582.16703999999993</c:v>
                </c:pt>
                <c:pt idx="425">
                  <c:v>582.16703999999993</c:v>
                </c:pt>
                <c:pt idx="426">
                  <c:v>582.34539999999993</c:v>
                </c:pt>
                <c:pt idx="427">
                  <c:v>582.52375999999992</c:v>
                </c:pt>
                <c:pt idx="428">
                  <c:v>582.70211999999992</c:v>
                </c:pt>
                <c:pt idx="429">
                  <c:v>582.88048000000003</c:v>
                </c:pt>
                <c:pt idx="430">
                  <c:v>582.88048000000003</c:v>
                </c:pt>
                <c:pt idx="431">
                  <c:v>583.05883999999992</c:v>
                </c:pt>
                <c:pt idx="432">
                  <c:v>583.05883999999992</c:v>
                </c:pt>
                <c:pt idx="433">
                  <c:v>583.41556000000003</c:v>
                </c:pt>
                <c:pt idx="434">
                  <c:v>583.41556000000003</c:v>
                </c:pt>
                <c:pt idx="435">
                  <c:v>583.59391999999991</c:v>
                </c:pt>
                <c:pt idx="436">
                  <c:v>583.59391999999991</c:v>
                </c:pt>
                <c:pt idx="437">
                  <c:v>583.77227999999991</c:v>
                </c:pt>
                <c:pt idx="438">
                  <c:v>583.77227999999991</c:v>
                </c:pt>
                <c:pt idx="439">
                  <c:v>583.95064000000002</c:v>
                </c:pt>
                <c:pt idx="440">
                  <c:v>584.12900000000002</c:v>
                </c:pt>
                <c:pt idx="441">
                  <c:v>583.95064000000002</c:v>
                </c:pt>
                <c:pt idx="442">
                  <c:v>584.12900000000002</c:v>
                </c:pt>
                <c:pt idx="443">
                  <c:v>584.12900000000002</c:v>
                </c:pt>
                <c:pt idx="444">
                  <c:v>584.12900000000002</c:v>
                </c:pt>
                <c:pt idx="445">
                  <c:v>584.3073599999999</c:v>
                </c:pt>
                <c:pt idx="446">
                  <c:v>584.12900000000002</c:v>
                </c:pt>
                <c:pt idx="447">
                  <c:v>584.3073599999999</c:v>
                </c:pt>
                <c:pt idx="448">
                  <c:v>584.3073599999999</c:v>
                </c:pt>
                <c:pt idx="449">
                  <c:v>584.3073599999999</c:v>
                </c:pt>
                <c:pt idx="450">
                  <c:v>584.48572000000001</c:v>
                </c:pt>
                <c:pt idx="451">
                  <c:v>584.66408000000001</c:v>
                </c:pt>
                <c:pt idx="452">
                  <c:v>584.48572000000001</c:v>
                </c:pt>
                <c:pt idx="453">
                  <c:v>584.48572000000001</c:v>
                </c:pt>
                <c:pt idx="454">
                  <c:v>584.66408000000001</c:v>
                </c:pt>
                <c:pt idx="455">
                  <c:v>584.66408000000001</c:v>
                </c:pt>
                <c:pt idx="456">
                  <c:v>584.48572000000001</c:v>
                </c:pt>
                <c:pt idx="457">
                  <c:v>584.66408000000001</c:v>
                </c:pt>
                <c:pt idx="458">
                  <c:v>584.3073599999999</c:v>
                </c:pt>
                <c:pt idx="459">
                  <c:v>584.48572000000001</c:v>
                </c:pt>
                <c:pt idx="460">
                  <c:v>584.48572000000001</c:v>
                </c:pt>
                <c:pt idx="461">
                  <c:v>584.48572000000001</c:v>
                </c:pt>
                <c:pt idx="462">
                  <c:v>584.3073599999999</c:v>
                </c:pt>
                <c:pt idx="463">
                  <c:v>584.12900000000002</c:v>
                </c:pt>
                <c:pt idx="464">
                  <c:v>584.12900000000002</c:v>
                </c:pt>
                <c:pt idx="465">
                  <c:v>584.12900000000002</c:v>
                </c:pt>
                <c:pt idx="466">
                  <c:v>583.95064000000002</c:v>
                </c:pt>
                <c:pt idx="467">
                  <c:v>583.77227999999991</c:v>
                </c:pt>
                <c:pt idx="468">
                  <c:v>583.77227999999991</c:v>
                </c:pt>
                <c:pt idx="469">
                  <c:v>583.59391999999991</c:v>
                </c:pt>
                <c:pt idx="470">
                  <c:v>583.41556000000003</c:v>
                </c:pt>
                <c:pt idx="471">
                  <c:v>583.23720000000003</c:v>
                </c:pt>
                <c:pt idx="472">
                  <c:v>582.88048000000003</c:v>
                </c:pt>
                <c:pt idx="473">
                  <c:v>582.52375999999992</c:v>
                </c:pt>
                <c:pt idx="474">
                  <c:v>582.16703999999993</c:v>
                </c:pt>
                <c:pt idx="475">
                  <c:v>581.81031999999993</c:v>
                </c:pt>
                <c:pt idx="476">
                  <c:v>581.27524000000005</c:v>
                </c:pt>
                <c:pt idx="477">
                  <c:v>580.74016000000006</c:v>
                </c:pt>
                <c:pt idx="478">
                  <c:v>580.02672000000007</c:v>
                </c:pt>
                <c:pt idx="479">
                  <c:v>579.13491999999997</c:v>
                </c:pt>
                <c:pt idx="480">
                  <c:v>578.24312000000009</c:v>
                </c:pt>
                <c:pt idx="481">
                  <c:v>577.17295999999988</c:v>
                </c:pt>
                <c:pt idx="482">
                  <c:v>575.92443999999989</c:v>
                </c:pt>
                <c:pt idx="483">
                  <c:v>574.49756000000002</c:v>
                </c:pt>
                <c:pt idx="484">
                  <c:v>573.07068000000004</c:v>
                </c:pt>
                <c:pt idx="485">
                  <c:v>571.28707999999995</c:v>
                </c:pt>
                <c:pt idx="486">
                  <c:v>569.68183999999997</c:v>
                </c:pt>
                <c:pt idx="487">
                  <c:v>567.71987999999988</c:v>
                </c:pt>
                <c:pt idx="488">
                  <c:v>565.57956000000001</c:v>
                </c:pt>
                <c:pt idx="489">
                  <c:v>563.61759999999992</c:v>
                </c:pt>
                <c:pt idx="490">
                  <c:v>561.29891999999995</c:v>
                </c:pt>
                <c:pt idx="491">
                  <c:v>558.98023999999998</c:v>
                </c:pt>
                <c:pt idx="492">
                  <c:v>556.30484000000001</c:v>
                </c:pt>
                <c:pt idx="493">
                  <c:v>553.80779999999993</c:v>
                </c:pt>
                <c:pt idx="494">
                  <c:v>550.95403999999996</c:v>
                </c:pt>
                <c:pt idx="495">
                  <c:v>547.38684000000001</c:v>
                </c:pt>
                <c:pt idx="496">
                  <c:v>543.81963999999994</c:v>
                </c:pt>
                <c:pt idx="497">
                  <c:v>540.25243999999986</c:v>
                </c:pt>
                <c:pt idx="498">
                  <c:v>536.32852000000003</c:v>
                </c:pt>
                <c:pt idx="499">
                  <c:v>532.04787999999996</c:v>
                </c:pt>
                <c:pt idx="500">
                  <c:v>527.23216000000002</c:v>
                </c:pt>
                <c:pt idx="501">
                  <c:v>521.88135999999997</c:v>
                </c:pt>
                <c:pt idx="502">
                  <c:v>515.63875999999993</c:v>
                </c:pt>
                <c:pt idx="503">
                  <c:v>509.03943999999996</c:v>
                </c:pt>
                <c:pt idx="504">
                  <c:v>501.01324</c:v>
                </c:pt>
                <c:pt idx="505">
                  <c:v>490.66836000000001</c:v>
                </c:pt>
                <c:pt idx="506">
                  <c:v>476.39956000000001</c:v>
                </c:pt>
                <c:pt idx="507">
                  <c:v>446.07836000000003</c:v>
                </c:pt>
              </c:numCache>
            </c:numRef>
          </c:yVal>
          <c:smooth val="1"/>
          <c:extLst>
            <c:ext xmlns:c16="http://schemas.microsoft.com/office/drawing/2014/chart" uri="{C3380CC4-5D6E-409C-BE32-E72D297353CC}">
              <c16:uniqueId val="{00000003-25E3-463D-82C7-30F889F3883F}"/>
            </c:ext>
          </c:extLst>
        </c:ser>
        <c:ser>
          <c:idx val="4"/>
          <c:order val="4"/>
          <c:tx>
            <c:v>DT5</c:v>
          </c:tx>
          <c:spPr>
            <a:ln w="19016" cap="rnd">
              <a:solidFill>
                <a:schemeClr val="accent5"/>
              </a:solidFill>
              <a:round/>
            </a:ln>
            <a:effectLst/>
          </c:spPr>
          <c:marker>
            <c:symbol val="none"/>
          </c:marker>
          <c:xVal>
            <c:numRef>
              <c:f>'stress-strain'!$I$3:$I$510</c:f>
              <c:numCache>
                <c:formatCode>0.000</c:formatCode>
                <c:ptCount val="508"/>
                <c:pt idx="0" formatCode="0">
                  <c:v>0</c:v>
                </c:pt>
                <c:pt idx="1">
                  <c:v>2.1000000000000003E-3</c:v>
                </c:pt>
                <c:pt idx="2">
                  <c:v>2.1000000000000003E-3</c:v>
                </c:pt>
                <c:pt idx="3">
                  <c:v>2.1000000000000003E-3</c:v>
                </c:pt>
                <c:pt idx="4">
                  <c:v>2.1000000000000003E-3</c:v>
                </c:pt>
                <c:pt idx="5">
                  <c:v>2.1000000000000003E-3</c:v>
                </c:pt>
                <c:pt idx="6">
                  <c:v>2.1000000000000003E-3</c:v>
                </c:pt>
                <c:pt idx="7">
                  <c:v>2.1000000000000003E-3</c:v>
                </c:pt>
                <c:pt idx="8">
                  <c:v>2.1000000000000003E-3</c:v>
                </c:pt>
                <c:pt idx="9">
                  <c:v>4.2000000000000006E-3</c:v>
                </c:pt>
                <c:pt idx="10">
                  <c:v>4.2000000000000006E-3</c:v>
                </c:pt>
                <c:pt idx="11">
                  <c:v>4.2000000000000006E-3</c:v>
                </c:pt>
                <c:pt idx="12">
                  <c:v>4.2000000000000006E-3</c:v>
                </c:pt>
                <c:pt idx="13">
                  <c:v>4.2000000000000006E-3</c:v>
                </c:pt>
                <c:pt idx="14">
                  <c:v>4.2000000000000006E-3</c:v>
                </c:pt>
                <c:pt idx="15">
                  <c:v>4.2000000000000006E-3</c:v>
                </c:pt>
                <c:pt idx="16">
                  <c:v>4.2000000000000006E-3</c:v>
                </c:pt>
                <c:pt idx="17">
                  <c:v>6.3E-3</c:v>
                </c:pt>
                <c:pt idx="18">
                  <c:v>6.3E-3</c:v>
                </c:pt>
                <c:pt idx="19">
                  <c:v>6.3E-3</c:v>
                </c:pt>
                <c:pt idx="20">
                  <c:v>6.3E-3</c:v>
                </c:pt>
                <c:pt idx="21">
                  <c:v>6.3E-3</c:v>
                </c:pt>
                <c:pt idx="22">
                  <c:v>6.3E-3</c:v>
                </c:pt>
                <c:pt idx="23">
                  <c:v>6.3E-3</c:v>
                </c:pt>
                <c:pt idx="24">
                  <c:v>8.4000000000000012E-3</c:v>
                </c:pt>
                <c:pt idx="25">
                  <c:v>8.4000000000000012E-3</c:v>
                </c:pt>
                <c:pt idx="26">
                  <c:v>8.4000000000000012E-3</c:v>
                </c:pt>
                <c:pt idx="27">
                  <c:v>8.4000000000000012E-3</c:v>
                </c:pt>
                <c:pt idx="28">
                  <c:v>8.4000000000000012E-3</c:v>
                </c:pt>
                <c:pt idx="29">
                  <c:v>8.4000000000000012E-3</c:v>
                </c:pt>
                <c:pt idx="30">
                  <c:v>8.4000000000000012E-3</c:v>
                </c:pt>
                <c:pt idx="31">
                  <c:v>8.4000000000000012E-3</c:v>
                </c:pt>
                <c:pt idx="32">
                  <c:v>8.4000000000000012E-3</c:v>
                </c:pt>
                <c:pt idx="33">
                  <c:v>8.4000000000000012E-3</c:v>
                </c:pt>
                <c:pt idx="34">
                  <c:v>8.4000000000000012E-3</c:v>
                </c:pt>
                <c:pt idx="35">
                  <c:v>8.4000000000000012E-3</c:v>
                </c:pt>
                <c:pt idx="36">
                  <c:v>8.4000000000000012E-3</c:v>
                </c:pt>
                <c:pt idx="37">
                  <c:v>8.4000000000000012E-3</c:v>
                </c:pt>
                <c:pt idx="38">
                  <c:v>8.4000000000000012E-3</c:v>
                </c:pt>
                <c:pt idx="39">
                  <c:v>1.0500000000000001E-2</c:v>
                </c:pt>
                <c:pt idx="40">
                  <c:v>1.0500000000000001E-2</c:v>
                </c:pt>
                <c:pt idx="41">
                  <c:v>1.0500000000000001E-2</c:v>
                </c:pt>
                <c:pt idx="42">
                  <c:v>1.0500000000000001E-2</c:v>
                </c:pt>
                <c:pt idx="43">
                  <c:v>1.0500000000000001E-2</c:v>
                </c:pt>
                <c:pt idx="44">
                  <c:v>1.0500000000000001E-2</c:v>
                </c:pt>
                <c:pt idx="45">
                  <c:v>1.0500000000000001E-2</c:v>
                </c:pt>
                <c:pt idx="46">
                  <c:v>1.0500000000000001E-2</c:v>
                </c:pt>
                <c:pt idx="47">
                  <c:v>1.26E-2</c:v>
                </c:pt>
                <c:pt idx="48">
                  <c:v>1.26E-2</c:v>
                </c:pt>
                <c:pt idx="49">
                  <c:v>1.26E-2</c:v>
                </c:pt>
                <c:pt idx="50">
                  <c:v>1.26E-2</c:v>
                </c:pt>
                <c:pt idx="51">
                  <c:v>1.26E-2</c:v>
                </c:pt>
                <c:pt idx="52">
                  <c:v>1.26E-2</c:v>
                </c:pt>
                <c:pt idx="53">
                  <c:v>1.26E-2</c:v>
                </c:pt>
                <c:pt idx="54">
                  <c:v>1.26E-2</c:v>
                </c:pt>
                <c:pt idx="55">
                  <c:v>1.47E-2</c:v>
                </c:pt>
                <c:pt idx="56">
                  <c:v>1.47E-2</c:v>
                </c:pt>
                <c:pt idx="57">
                  <c:v>1.47E-2</c:v>
                </c:pt>
                <c:pt idx="58">
                  <c:v>1.47E-2</c:v>
                </c:pt>
                <c:pt idx="59">
                  <c:v>1.47E-2</c:v>
                </c:pt>
                <c:pt idx="60">
                  <c:v>1.47E-2</c:v>
                </c:pt>
                <c:pt idx="61">
                  <c:v>1.47E-2</c:v>
                </c:pt>
                <c:pt idx="62">
                  <c:v>1.47E-2</c:v>
                </c:pt>
                <c:pt idx="63">
                  <c:v>1.47E-2</c:v>
                </c:pt>
                <c:pt idx="64">
                  <c:v>1.6800000000000002E-2</c:v>
                </c:pt>
                <c:pt idx="65">
                  <c:v>1.6800000000000002E-2</c:v>
                </c:pt>
                <c:pt idx="66">
                  <c:v>1.6800000000000002E-2</c:v>
                </c:pt>
                <c:pt idx="67">
                  <c:v>1.6800000000000002E-2</c:v>
                </c:pt>
                <c:pt idx="68">
                  <c:v>1.6800000000000002E-2</c:v>
                </c:pt>
                <c:pt idx="69">
                  <c:v>1.6800000000000002E-2</c:v>
                </c:pt>
                <c:pt idx="70">
                  <c:v>1.6800000000000002E-2</c:v>
                </c:pt>
                <c:pt idx="71">
                  <c:v>1.6800000000000002E-2</c:v>
                </c:pt>
                <c:pt idx="72">
                  <c:v>1.6800000000000002E-2</c:v>
                </c:pt>
                <c:pt idx="73">
                  <c:v>1.6800000000000002E-2</c:v>
                </c:pt>
                <c:pt idx="74">
                  <c:v>1.6800000000000002E-2</c:v>
                </c:pt>
                <c:pt idx="75">
                  <c:v>1.6800000000000002E-2</c:v>
                </c:pt>
                <c:pt idx="76">
                  <c:v>1.6800000000000002E-2</c:v>
                </c:pt>
                <c:pt idx="77">
                  <c:v>1.6800000000000002E-2</c:v>
                </c:pt>
                <c:pt idx="78">
                  <c:v>1.6800000000000002E-2</c:v>
                </c:pt>
                <c:pt idx="79">
                  <c:v>1.6800000000000002E-2</c:v>
                </c:pt>
                <c:pt idx="80">
                  <c:v>1.89E-2</c:v>
                </c:pt>
                <c:pt idx="81">
                  <c:v>1.89E-2</c:v>
                </c:pt>
                <c:pt idx="82">
                  <c:v>1.89E-2</c:v>
                </c:pt>
                <c:pt idx="83">
                  <c:v>1.89E-2</c:v>
                </c:pt>
                <c:pt idx="84">
                  <c:v>1.89E-2</c:v>
                </c:pt>
                <c:pt idx="85">
                  <c:v>1.89E-2</c:v>
                </c:pt>
                <c:pt idx="86">
                  <c:v>1.89E-2</c:v>
                </c:pt>
                <c:pt idx="87">
                  <c:v>1.89E-2</c:v>
                </c:pt>
                <c:pt idx="88">
                  <c:v>1.89E-2</c:v>
                </c:pt>
                <c:pt idx="89">
                  <c:v>2.1000000000000001E-2</c:v>
                </c:pt>
                <c:pt idx="90">
                  <c:v>2.1000000000000001E-2</c:v>
                </c:pt>
                <c:pt idx="91">
                  <c:v>2.1000000000000001E-2</c:v>
                </c:pt>
                <c:pt idx="92">
                  <c:v>2.1000000000000001E-2</c:v>
                </c:pt>
                <c:pt idx="93">
                  <c:v>2.1000000000000001E-2</c:v>
                </c:pt>
                <c:pt idx="94">
                  <c:v>2.1000000000000001E-2</c:v>
                </c:pt>
                <c:pt idx="95">
                  <c:v>2.1000000000000001E-2</c:v>
                </c:pt>
                <c:pt idx="96">
                  <c:v>2.1000000000000001E-2</c:v>
                </c:pt>
                <c:pt idx="97">
                  <c:v>2.3100000000000006E-2</c:v>
                </c:pt>
                <c:pt idx="98">
                  <c:v>2.3100000000000006E-2</c:v>
                </c:pt>
                <c:pt idx="99">
                  <c:v>2.3100000000000006E-2</c:v>
                </c:pt>
                <c:pt idx="100">
                  <c:v>2.3100000000000006E-2</c:v>
                </c:pt>
                <c:pt idx="101">
                  <c:v>2.3100000000000006E-2</c:v>
                </c:pt>
                <c:pt idx="102">
                  <c:v>2.3100000000000006E-2</c:v>
                </c:pt>
                <c:pt idx="103">
                  <c:v>2.3100000000000006E-2</c:v>
                </c:pt>
                <c:pt idx="104">
                  <c:v>2.3100000000000006E-2</c:v>
                </c:pt>
                <c:pt idx="105">
                  <c:v>2.3100000000000006E-2</c:v>
                </c:pt>
                <c:pt idx="106">
                  <c:v>2.52E-2</c:v>
                </c:pt>
                <c:pt idx="107">
                  <c:v>2.52E-2</c:v>
                </c:pt>
                <c:pt idx="108">
                  <c:v>2.52E-2</c:v>
                </c:pt>
                <c:pt idx="109">
                  <c:v>2.52E-2</c:v>
                </c:pt>
                <c:pt idx="110">
                  <c:v>2.52E-2</c:v>
                </c:pt>
                <c:pt idx="111">
                  <c:v>2.52E-2</c:v>
                </c:pt>
                <c:pt idx="112">
                  <c:v>2.52E-2</c:v>
                </c:pt>
                <c:pt idx="113">
                  <c:v>2.52E-2</c:v>
                </c:pt>
                <c:pt idx="114">
                  <c:v>2.52E-2</c:v>
                </c:pt>
                <c:pt idx="115">
                  <c:v>2.52E-2</c:v>
                </c:pt>
                <c:pt idx="116">
                  <c:v>2.52E-2</c:v>
                </c:pt>
                <c:pt idx="117">
                  <c:v>2.52E-2</c:v>
                </c:pt>
                <c:pt idx="118">
                  <c:v>2.52E-2</c:v>
                </c:pt>
                <c:pt idx="119">
                  <c:v>2.52E-2</c:v>
                </c:pt>
                <c:pt idx="120">
                  <c:v>2.52E-2</c:v>
                </c:pt>
                <c:pt idx="121">
                  <c:v>2.52E-2</c:v>
                </c:pt>
                <c:pt idx="122">
                  <c:v>2.52E-2</c:v>
                </c:pt>
                <c:pt idx="123">
                  <c:v>2.7300000000000005E-2</c:v>
                </c:pt>
                <c:pt idx="124">
                  <c:v>2.7300000000000005E-2</c:v>
                </c:pt>
                <c:pt idx="125">
                  <c:v>2.7300000000000005E-2</c:v>
                </c:pt>
                <c:pt idx="126">
                  <c:v>2.7300000000000005E-2</c:v>
                </c:pt>
                <c:pt idx="127">
                  <c:v>2.7300000000000005E-2</c:v>
                </c:pt>
                <c:pt idx="128">
                  <c:v>2.7300000000000005E-2</c:v>
                </c:pt>
                <c:pt idx="129">
                  <c:v>2.7300000000000005E-2</c:v>
                </c:pt>
                <c:pt idx="130">
                  <c:v>2.7300000000000005E-2</c:v>
                </c:pt>
                <c:pt idx="131">
                  <c:v>2.9399999999999999E-2</c:v>
                </c:pt>
                <c:pt idx="132">
                  <c:v>2.9399999999999999E-2</c:v>
                </c:pt>
                <c:pt idx="133">
                  <c:v>2.9399999999999999E-2</c:v>
                </c:pt>
                <c:pt idx="134">
                  <c:v>2.9399999999999999E-2</c:v>
                </c:pt>
                <c:pt idx="135">
                  <c:v>2.9399999999999999E-2</c:v>
                </c:pt>
                <c:pt idx="136">
                  <c:v>2.9399999999999999E-2</c:v>
                </c:pt>
                <c:pt idx="137">
                  <c:v>2.9399999999999999E-2</c:v>
                </c:pt>
                <c:pt idx="138">
                  <c:v>2.9399999999999999E-2</c:v>
                </c:pt>
                <c:pt idx="139">
                  <c:v>3.15E-2</c:v>
                </c:pt>
                <c:pt idx="140">
                  <c:v>3.15E-2</c:v>
                </c:pt>
                <c:pt idx="141">
                  <c:v>3.15E-2</c:v>
                </c:pt>
                <c:pt idx="142">
                  <c:v>3.15E-2</c:v>
                </c:pt>
                <c:pt idx="143">
                  <c:v>3.15E-2</c:v>
                </c:pt>
                <c:pt idx="144">
                  <c:v>3.3600000000000005E-2</c:v>
                </c:pt>
                <c:pt idx="145">
                  <c:v>3.3600000000000005E-2</c:v>
                </c:pt>
                <c:pt idx="146">
                  <c:v>3.3600000000000005E-2</c:v>
                </c:pt>
                <c:pt idx="147">
                  <c:v>3.3600000000000005E-2</c:v>
                </c:pt>
                <c:pt idx="148">
                  <c:v>3.3600000000000005E-2</c:v>
                </c:pt>
                <c:pt idx="149">
                  <c:v>3.3600000000000005E-2</c:v>
                </c:pt>
                <c:pt idx="150">
                  <c:v>3.3600000000000005E-2</c:v>
                </c:pt>
                <c:pt idx="151">
                  <c:v>3.3600000000000005E-2</c:v>
                </c:pt>
                <c:pt idx="152">
                  <c:v>3.3600000000000005E-2</c:v>
                </c:pt>
                <c:pt idx="153">
                  <c:v>3.3600000000000005E-2</c:v>
                </c:pt>
                <c:pt idx="154">
                  <c:v>3.5699999999999996E-2</c:v>
                </c:pt>
                <c:pt idx="155">
                  <c:v>3.5699999999999996E-2</c:v>
                </c:pt>
                <c:pt idx="156">
                  <c:v>3.5699999999999996E-2</c:v>
                </c:pt>
                <c:pt idx="157">
                  <c:v>3.5699999999999996E-2</c:v>
                </c:pt>
                <c:pt idx="158">
                  <c:v>3.78E-2</c:v>
                </c:pt>
                <c:pt idx="159">
                  <c:v>3.78E-2</c:v>
                </c:pt>
                <c:pt idx="160">
                  <c:v>3.78E-2</c:v>
                </c:pt>
                <c:pt idx="161">
                  <c:v>3.78E-2</c:v>
                </c:pt>
                <c:pt idx="162">
                  <c:v>3.78E-2</c:v>
                </c:pt>
                <c:pt idx="163">
                  <c:v>3.9899999999999998E-2</c:v>
                </c:pt>
                <c:pt idx="164">
                  <c:v>3.9899999999999998E-2</c:v>
                </c:pt>
                <c:pt idx="165">
                  <c:v>3.9899999999999998E-2</c:v>
                </c:pt>
                <c:pt idx="166">
                  <c:v>3.9899999999999998E-2</c:v>
                </c:pt>
                <c:pt idx="167">
                  <c:v>3.9899999999999998E-2</c:v>
                </c:pt>
                <c:pt idx="168">
                  <c:v>4.2000000000000003E-2</c:v>
                </c:pt>
                <c:pt idx="169">
                  <c:v>4.2000000000000003E-2</c:v>
                </c:pt>
                <c:pt idx="170">
                  <c:v>4.2000000000000003E-2</c:v>
                </c:pt>
                <c:pt idx="171">
                  <c:v>4.2000000000000003E-2</c:v>
                </c:pt>
                <c:pt idx="172">
                  <c:v>4.2000000000000003E-2</c:v>
                </c:pt>
                <c:pt idx="173">
                  <c:v>4.2000000000000003E-2</c:v>
                </c:pt>
                <c:pt idx="174">
                  <c:v>4.2000000000000003E-2</c:v>
                </c:pt>
                <c:pt idx="175">
                  <c:v>4.2000000000000003E-2</c:v>
                </c:pt>
                <c:pt idx="176">
                  <c:v>4.2000000000000003E-2</c:v>
                </c:pt>
                <c:pt idx="177">
                  <c:v>4.41E-2</c:v>
                </c:pt>
                <c:pt idx="178">
                  <c:v>4.41E-2</c:v>
                </c:pt>
                <c:pt idx="179">
                  <c:v>4.41E-2</c:v>
                </c:pt>
                <c:pt idx="180">
                  <c:v>4.41E-2</c:v>
                </c:pt>
                <c:pt idx="181">
                  <c:v>4.41E-2</c:v>
                </c:pt>
                <c:pt idx="182">
                  <c:v>4.6200000000000012E-2</c:v>
                </c:pt>
                <c:pt idx="183">
                  <c:v>4.6200000000000012E-2</c:v>
                </c:pt>
                <c:pt idx="184">
                  <c:v>4.6200000000000012E-2</c:v>
                </c:pt>
                <c:pt idx="185">
                  <c:v>4.6200000000000012E-2</c:v>
                </c:pt>
                <c:pt idx="186">
                  <c:v>4.8300000000000003E-2</c:v>
                </c:pt>
                <c:pt idx="187">
                  <c:v>4.8300000000000003E-2</c:v>
                </c:pt>
                <c:pt idx="188">
                  <c:v>4.8300000000000003E-2</c:v>
                </c:pt>
                <c:pt idx="189">
                  <c:v>4.8300000000000003E-2</c:v>
                </c:pt>
                <c:pt idx="190">
                  <c:v>4.8300000000000003E-2</c:v>
                </c:pt>
                <c:pt idx="191">
                  <c:v>5.04E-2</c:v>
                </c:pt>
                <c:pt idx="192">
                  <c:v>5.04E-2</c:v>
                </c:pt>
                <c:pt idx="193">
                  <c:v>5.04E-2</c:v>
                </c:pt>
                <c:pt idx="194">
                  <c:v>5.04E-2</c:v>
                </c:pt>
                <c:pt idx="195">
                  <c:v>5.04E-2</c:v>
                </c:pt>
                <c:pt idx="196">
                  <c:v>5.04E-2</c:v>
                </c:pt>
                <c:pt idx="197">
                  <c:v>5.04E-2</c:v>
                </c:pt>
                <c:pt idx="198">
                  <c:v>5.04E-2</c:v>
                </c:pt>
                <c:pt idx="199">
                  <c:v>5.04E-2</c:v>
                </c:pt>
                <c:pt idx="200">
                  <c:v>5.2499999999999998E-2</c:v>
                </c:pt>
                <c:pt idx="201">
                  <c:v>5.2499999999999998E-2</c:v>
                </c:pt>
                <c:pt idx="202">
                  <c:v>5.2499999999999998E-2</c:v>
                </c:pt>
                <c:pt idx="203">
                  <c:v>5.2499999999999998E-2</c:v>
                </c:pt>
                <c:pt idx="204">
                  <c:v>5.2499999999999998E-2</c:v>
                </c:pt>
                <c:pt idx="205">
                  <c:v>5.460000000000001E-2</c:v>
                </c:pt>
                <c:pt idx="206">
                  <c:v>5.460000000000001E-2</c:v>
                </c:pt>
                <c:pt idx="207">
                  <c:v>5.460000000000001E-2</c:v>
                </c:pt>
                <c:pt idx="208">
                  <c:v>5.460000000000001E-2</c:v>
                </c:pt>
                <c:pt idx="209">
                  <c:v>5.460000000000001E-2</c:v>
                </c:pt>
                <c:pt idx="210">
                  <c:v>5.6700000000000007E-2</c:v>
                </c:pt>
                <c:pt idx="211">
                  <c:v>5.6700000000000007E-2</c:v>
                </c:pt>
                <c:pt idx="212">
                  <c:v>5.6700000000000007E-2</c:v>
                </c:pt>
                <c:pt idx="213">
                  <c:v>5.6700000000000007E-2</c:v>
                </c:pt>
                <c:pt idx="214">
                  <c:v>5.8799999999999998E-2</c:v>
                </c:pt>
                <c:pt idx="215">
                  <c:v>5.8799999999999998E-2</c:v>
                </c:pt>
                <c:pt idx="216">
                  <c:v>5.8799999999999998E-2</c:v>
                </c:pt>
                <c:pt idx="217">
                  <c:v>5.8799999999999998E-2</c:v>
                </c:pt>
                <c:pt idx="218">
                  <c:v>5.8799999999999998E-2</c:v>
                </c:pt>
                <c:pt idx="219">
                  <c:v>5.8799999999999998E-2</c:v>
                </c:pt>
                <c:pt idx="220">
                  <c:v>5.8799999999999998E-2</c:v>
                </c:pt>
                <c:pt idx="221">
                  <c:v>5.8799999999999998E-2</c:v>
                </c:pt>
                <c:pt idx="222">
                  <c:v>5.8799999999999998E-2</c:v>
                </c:pt>
                <c:pt idx="223">
                  <c:v>5.8799999999999998E-2</c:v>
                </c:pt>
                <c:pt idx="224">
                  <c:v>6.0899999999999996E-2</c:v>
                </c:pt>
                <c:pt idx="225">
                  <c:v>6.0899999999999996E-2</c:v>
                </c:pt>
                <c:pt idx="226">
                  <c:v>6.0899999999999996E-2</c:v>
                </c:pt>
                <c:pt idx="227">
                  <c:v>6.0899999999999996E-2</c:v>
                </c:pt>
                <c:pt idx="228">
                  <c:v>6.3E-2</c:v>
                </c:pt>
                <c:pt idx="229">
                  <c:v>6.3E-2</c:v>
                </c:pt>
                <c:pt idx="230">
                  <c:v>6.3E-2</c:v>
                </c:pt>
                <c:pt idx="231">
                  <c:v>6.3E-2</c:v>
                </c:pt>
                <c:pt idx="232">
                  <c:v>6.3E-2</c:v>
                </c:pt>
                <c:pt idx="233">
                  <c:v>6.5100000000000005E-2</c:v>
                </c:pt>
                <c:pt idx="234">
                  <c:v>6.5100000000000005E-2</c:v>
                </c:pt>
                <c:pt idx="235">
                  <c:v>6.5100000000000005E-2</c:v>
                </c:pt>
                <c:pt idx="236">
                  <c:v>6.5100000000000005E-2</c:v>
                </c:pt>
                <c:pt idx="237">
                  <c:v>6.720000000000001E-2</c:v>
                </c:pt>
                <c:pt idx="238">
                  <c:v>6.720000000000001E-2</c:v>
                </c:pt>
                <c:pt idx="239">
                  <c:v>6.720000000000001E-2</c:v>
                </c:pt>
                <c:pt idx="240">
                  <c:v>6.720000000000001E-2</c:v>
                </c:pt>
                <c:pt idx="241">
                  <c:v>6.720000000000001E-2</c:v>
                </c:pt>
                <c:pt idx="242">
                  <c:v>6.720000000000001E-2</c:v>
                </c:pt>
                <c:pt idx="243">
                  <c:v>6.720000000000001E-2</c:v>
                </c:pt>
                <c:pt idx="244">
                  <c:v>6.720000000000001E-2</c:v>
                </c:pt>
                <c:pt idx="245">
                  <c:v>6.720000000000001E-2</c:v>
                </c:pt>
                <c:pt idx="246">
                  <c:v>6.720000000000001E-2</c:v>
                </c:pt>
                <c:pt idx="247">
                  <c:v>6.93E-2</c:v>
                </c:pt>
                <c:pt idx="248">
                  <c:v>6.93E-2</c:v>
                </c:pt>
                <c:pt idx="249">
                  <c:v>6.93E-2</c:v>
                </c:pt>
                <c:pt idx="250">
                  <c:v>6.93E-2</c:v>
                </c:pt>
                <c:pt idx="251">
                  <c:v>7.1399999999999991E-2</c:v>
                </c:pt>
                <c:pt idx="252">
                  <c:v>7.1399999999999991E-2</c:v>
                </c:pt>
                <c:pt idx="253">
                  <c:v>7.1399999999999991E-2</c:v>
                </c:pt>
                <c:pt idx="254">
                  <c:v>7.1399999999999991E-2</c:v>
                </c:pt>
                <c:pt idx="255">
                  <c:v>7.1399999999999991E-2</c:v>
                </c:pt>
                <c:pt idx="256">
                  <c:v>7.350000000000001E-2</c:v>
                </c:pt>
                <c:pt idx="257">
                  <c:v>7.350000000000001E-2</c:v>
                </c:pt>
                <c:pt idx="258">
                  <c:v>7.350000000000001E-2</c:v>
                </c:pt>
                <c:pt idx="259">
                  <c:v>7.350000000000001E-2</c:v>
                </c:pt>
                <c:pt idx="260">
                  <c:v>7.5600000000000001E-2</c:v>
                </c:pt>
                <c:pt idx="261">
                  <c:v>7.5600000000000001E-2</c:v>
                </c:pt>
                <c:pt idx="262">
                  <c:v>7.5600000000000001E-2</c:v>
                </c:pt>
                <c:pt idx="263">
                  <c:v>7.5600000000000001E-2</c:v>
                </c:pt>
                <c:pt idx="264">
                  <c:v>7.5600000000000001E-2</c:v>
                </c:pt>
                <c:pt idx="265">
                  <c:v>7.5600000000000001E-2</c:v>
                </c:pt>
                <c:pt idx="266">
                  <c:v>7.5600000000000001E-2</c:v>
                </c:pt>
                <c:pt idx="267">
                  <c:v>7.5600000000000001E-2</c:v>
                </c:pt>
                <c:pt idx="268">
                  <c:v>7.5600000000000001E-2</c:v>
                </c:pt>
                <c:pt idx="269">
                  <c:v>7.7700000000000005E-2</c:v>
                </c:pt>
                <c:pt idx="270">
                  <c:v>7.7700000000000005E-2</c:v>
                </c:pt>
                <c:pt idx="271">
                  <c:v>7.7700000000000005E-2</c:v>
                </c:pt>
                <c:pt idx="272">
                  <c:v>7.7700000000000005E-2</c:v>
                </c:pt>
                <c:pt idx="273">
                  <c:v>7.7700000000000005E-2</c:v>
                </c:pt>
                <c:pt idx="274">
                  <c:v>7.9799999999999996E-2</c:v>
                </c:pt>
                <c:pt idx="275">
                  <c:v>7.9799999999999996E-2</c:v>
                </c:pt>
                <c:pt idx="276">
                  <c:v>7.9799999999999996E-2</c:v>
                </c:pt>
                <c:pt idx="277">
                  <c:v>7.9799999999999996E-2</c:v>
                </c:pt>
                <c:pt idx="278">
                  <c:v>8.1900000000000001E-2</c:v>
                </c:pt>
                <c:pt idx="279">
                  <c:v>8.1900000000000001E-2</c:v>
                </c:pt>
                <c:pt idx="280">
                  <c:v>8.1900000000000001E-2</c:v>
                </c:pt>
                <c:pt idx="281">
                  <c:v>8.1900000000000001E-2</c:v>
                </c:pt>
                <c:pt idx="282">
                  <c:v>8.1900000000000001E-2</c:v>
                </c:pt>
                <c:pt idx="283">
                  <c:v>8.4000000000000005E-2</c:v>
                </c:pt>
                <c:pt idx="284">
                  <c:v>8.4000000000000005E-2</c:v>
                </c:pt>
                <c:pt idx="285">
                  <c:v>8.4000000000000005E-2</c:v>
                </c:pt>
                <c:pt idx="286">
                  <c:v>8.4000000000000005E-2</c:v>
                </c:pt>
                <c:pt idx="287">
                  <c:v>8.4000000000000005E-2</c:v>
                </c:pt>
                <c:pt idx="288">
                  <c:v>8.4000000000000005E-2</c:v>
                </c:pt>
                <c:pt idx="289">
                  <c:v>8.4000000000000005E-2</c:v>
                </c:pt>
                <c:pt idx="290">
                  <c:v>8.4000000000000005E-2</c:v>
                </c:pt>
                <c:pt idx="291">
                  <c:v>8.4000000000000005E-2</c:v>
                </c:pt>
                <c:pt idx="292">
                  <c:v>8.6099999999999996E-2</c:v>
                </c:pt>
                <c:pt idx="293">
                  <c:v>8.6099999999999996E-2</c:v>
                </c:pt>
                <c:pt idx="294">
                  <c:v>8.6099999999999996E-2</c:v>
                </c:pt>
                <c:pt idx="295">
                  <c:v>8.6099999999999996E-2</c:v>
                </c:pt>
                <c:pt idx="296">
                  <c:v>8.6099999999999996E-2</c:v>
                </c:pt>
                <c:pt idx="297">
                  <c:v>8.8200000000000001E-2</c:v>
                </c:pt>
                <c:pt idx="298">
                  <c:v>8.8200000000000001E-2</c:v>
                </c:pt>
                <c:pt idx="299">
                  <c:v>8.8200000000000001E-2</c:v>
                </c:pt>
                <c:pt idx="300">
                  <c:v>8.8200000000000001E-2</c:v>
                </c:pt>
                <c:pt idx="301">
                  <c:v>9.0299999999999991E-2</c:v>
                </c:pt>
                <c:pt idx="302">
                  <c:v>9.0299999999999991E-2</c:v>
                </c:pt>
                <c:pt idx="303">
                  <c:v>9.0299999999999991E-2</c:v>
                </c:pt>
                <c:pt idx="304">
                  <c:v>9.0299999999999991E-2</c:v>
                </c:pt>
                <c:pt idx="305">
                  <c:v>9.0299999999999991E-2</c:v>
                </c:pt>
                <c:pt idx="306">
                  <c:v>9.2400000000000024E-2</c:v>
                </c:pt>
                <c:pt idx="307">
                  <c:v>9.2400000000000024E-2</c:v>
                </c:pt>
                <c:pt idx="308">
                  <c:v>9.2400000000000024E-2</c:v>
                </c:pt>
                <c:pt idx="309">
                  <c:v>9.2400000000000024E-2</c:v>
                </c:pt>
                <c:pt idx="310">
                  <c:v>9.2400000000000024E-2</c:v>
                </c:pt>
                <c:pt idx="311">
                  <c:v>9.2400000000000024E-2</c:v>
                </c:pt>
                <c:pt idx="312">
                  <c:v>9.2400000000000024E-2</c:v>
                </c:pt>
                <c:pt idx="313">
                  <c:v>9.2400000000000024E-2</c:v>
                </c:pt>
                <c:pt idx="314">
                  <c:v>9.2400000000000024E-2</c:v>
                </c:pt>
                <c:pt idx="315">
                  <c:v>9.4500000000000015E-2</c:v>
                </c:pt>
                <c:pt idx="316">
                  <c:v>9.4500000000000015E-2</c:v>
                </c:pt>
                <c:pt idx="317">
                  <c:v>9.4500000000000015E-2</c:v>
                </c:pt>
                <c:pt idx="318">
                  <c:v>9.4500000000000015E-2</c:v>
                </c:pt>
                <c:pt idx="319">
                  <c:v>9.6600000000000005E-2</c:v>
                </c:pt>
                <c:pt idx="320">
                  <c:v>9.6600000000000005E-2</c:v>
                </c:pt>
                <c:pt idx="321">
                  <c:v>9.6600000000000005E-2</c:v>
                </c:pt>
                <c:pt idx="322">
                  <c:v>9.6600000000000005E-2</c:v>
                </c:pt>
                <c:pt idx="323">
                  <c:v>9.6600000000000005E-2</c:v>
                </c:pt>
                <c:pt idx="324">
                  <c:v>9.870000000000001E-2</c:v>
                </c:pt>
                <c:pt idx="325">
                  <c:v>9.870000000000001E-2</c:v>
                </c:pt>
                <c:pt idx="326">
                  <c:v>9.870000000000001E-2</c:v>
                </c:pt>
                <c:pt idx="327">
                  <c:v>9.870000000000001E-2</c:v>
                </c:pt>
                <c:pt idx="328">
                  <c:v>9.870000000000001E-2</c:v>
                </c:pt>
                <c:pt idx="329">
                  <c:v>0.1008</c:v>
                </c:pt>
                <c:pt idx="330">
                  <c:v>0.1008</c:v>
                </c:pt>
                <c:pt idx="331">
                  <c:v>0.1008</c:v>
                </c:pt>
                <c:pt idx="332">
                  <c:v>0.1008</c:v>
                </c:pt>
                <c:pt idx="333">
                  <c:v>0.1008</c:v>
                </c:pt>
                <c:pt idx="334">
                  <c:v>0.1008</c:v>
                </c:pt>
                <c:pt idx="335">
                  <c:v>0.1008</c:v>
                </c:pt>
                <c:pt idx="336">
                  <c:v>0.1008</c:v>
                </c:pt>
                <c:pt idx="337">
                  <c:v>0.1008</c:v>
                </c:pt>
                <c:pt idx="338">
                  <c:v>0.10290000000000001</c:v>
                </c:pt>
                <c:pt idx="339">
                  <c:v>0.10290000000000001</c:v>
                </c:pt>
                <c:pt idx="340">
                  <c:v>0.10290000000000001</c:v>
                </c:pt>
                <c:pt idx="341">
                  <c:v>0.10290000000000001</c:v>
                </c:pt>
                <c:pt idx="342">
                  <c:v>0.105</c:v>
                </c:pt>
                <c:pt idx="343">
                  <c:v>0.105</c:v>
                </c:pt>
                <c:pt idx="344">
                  <c:v>0.105</c:v>
                </c:pt>
                <c:pt idx="345">
                  <c:v>0.105</c:v>
                </c:pt>
                <c:pt idx="346">
                  <c:v>0.105</c:v>
                </c:pt>
                <c:pt idx="347">
                  <c:v>0.10709999999999999</c:v>
                </c:pt>
                <c:pt idx="348">
                  <c:v>0.10709999999999999</c:v>
                </c:pt>
                <c:pt idx="349">
                  <c:v>0.10709999999999999</c:v>
                </c:pt>
                <c:pt idx="350">
                  <c:v>0.10709999999999999</c:v>
                </c:pt>
                <c:pt idx="351">
                  <c:v>0.10709999999999999</c:v>
                </c:pt>
                <c:pt idx="352">
                  <c:v>0.10920000000000002</c:v>
                </c:pt>
                <c:pt idx="353">
                  <c:v>0.10920000000000002</c:v>
                </c:pt>
                <c:pt idx="354">
                  <c:v>0.10920000000000002</c:v>
                </c:pt>
                <c:pt idx="355">
                  <c:v>0.10920000000000002</c:v>
                </c:pt>
                <c:pt idx="356">
                  <c:v>0.10920000000000002</c:v>
                </c:pt>
                <c:pt idx="357">
                  <c:v>0.10920000000000002</c:v>
                </c:pt>
                <c:pt idx="358">
                  <c:v>0.10920000000000002</c:v>
                </c:pt>
                <c:pt idx="359">
                  <c:v>0.10920000000000002</c:v>
                </c:pt>
                <c:pt idx="360">
                  <c:v>0.10920000000000002</c:v>
                </c:pt>
                <c:pt idx="361">
                  <c:v>0.11130000000000001</c:v>
                </c:pt>
                <c:pt idx="362">
                  <c:v>0.11130000000000001</c:v>
                </c:pt>
                <c:pt idx="363">
                  <c:v>0.11130000000000001</c:v>
                </c:pt>
                <c:pt idx="364">
                  <c:v>0.11130000000000001</c:v>
                </c:pt>
                <c:pt idx="365">
                  <c:v>0.11340000000000001</c:v>
                </c:pt>
                <c:pt idx="366">
                  <c:v>0.11340000000000001</c:v>
                </c:pt>
                <c:pt idx="367">
                  <c:v>0.11340000000000001</c:v>
                </c:pt>
                <c:pt idx="368">
                  <c:v>0.11340000000000001</c:v>
                </c:pt>
                <c:pt idx="369">
                  <c:v>0.11340000000000001</c:v>
                </c:pt>
                <c:pt idx="370">
                  <c:v>0.11550000000000001</c:v>
                </c:pt>
                <c:pt idx="371">
                  <c:v>0.11550000000000001</c:v>
                </c:pt>
                <c:pt idx="372">
                  <c:v>0.11550000000000001</c:v>
                </c:pt>
                <c:pt idx="373">
                  <c:v>0.11550000000000001</c:v>
                </c:pt>
                <c:pt idx="374">
                  <c:v>0.1176</c:v>
                </c:pt>
                <c:pt idx="375">
                  <c:v>0.1176</c:v>
                </c:pt>
                <c:pt idx="376">
                  <c:v>0.1176</c:v>
                </c:pt>
                <c:pt idx="377">
                  <c:v>0.1176</c:v>
                </c:pt>
                <c:pt idx="378">
                  <c:v>0.1176</c:v>
                </c:pt>
                <c:pt idx="379">
                  <c:v>0.1176</c:v>
                </c:pt>
                <c:pt idx="380">
                  <c:v>0.1176</c:v>
                </c:pt>
                <c:pt idx="381">
                  <c:v>0.1176</c:v>
                </c:pt>
                <c:pt idx="382">
                  <c:v>0.1176</c:v>
                </c:pt>
                <c:pt idx="383">
                  <c:v>0.1176</c:v>
                </c:pt>
                <c:pt idx="384">
                  <c:v>0.1197</c:v>
                </c:pt>
                <c:pt idx="385">
                  <c:v>0.1197</c:v>
                </c:pt>
                <c:pt idx="386">
                  <c:v>0.1197</c:v>
                </c:pt>
                <c:pt idx="387">
                  <c:v>0.1197</c:v>
                </c:pt>
                <c:pt idx="388">
                  <c:v>0.12179999999999999</c:v>
                </c:pt>
                <c:pt idx="389">
                  <c:v>0.12179999999999999</c:v>
                </c:pt>
                <c:pt idx="390">
                  <c:v>0.12179999999999999</c:v>
                </c:pt>
                <c:pt idx="391">
                  <c:v>0.12179999999999999</c:v>
                </c:pt>
                <c:pt idx="392">
                  <c:v>0.12179999999999999</c:v>
                </c:pt>
                <c:pt idx="393">
                  <c:v>0.12390000000000001</c:v>
                </c:pt>
                <c:pt idx="394">
                  <c:v>0.12390000000000001</c:v>
                </c:pt>
                <c:pt idx="395">
                  <c:v>0.12390000000000001</c:v>
                </c:pt>
                <c:pt idx="396">
                  <c:v>0.12390000000000001</c:v>
                </c:pt>
                <c:pt idx="397">
                  <c:v>0.126</c:v>
                </c:pt>
                <c:pt idx="398">
                  <c:v>0.126</c:v>
                </c:pt>
                <c:pt idx="399">
                  <c:v>0.126</c:v>
                </c:pt>
                <c:pt idx="400">
                  <c:v>0.126</c:v>
                </c:pt>
                <c:pt idx="401">
                  <c:v>0.126</c:v>
                </c:pt>
                <c:pt idx="402">
                  <c:v>0.126</c:v>
                </c:pt>
                <c:pt idx="403">
                  <c:v>0.126</c:v>
                </c:pt>
                <c:pt idx="404">
                  <c:v>0.126</c:v>
                </c:pt>
                <c:pt idx="405">
                  <c:v>0.126</c:v>
                </c:pt>
                <c:pt idx="406">
                  <c:v>0.12809999999999999</c:v>
                </c:pt>
                <c:pt idx="407">
                  <c:v>0.12809999999999999</c:v>
                </c:pt>
                <c:pt idx="408">
                  <c:v>0.12809999999999999</c:v>
                </c:pt>
                <c:pt idx="409">
                  <c:v>0.12809999999999999</c:v>
                </c:pt>
                <c:pt idx="410">
                  <c:v>0.12809999999999999</c:v>
                </c:pt>
                <c:pt idx="411">
                  <c:v>0.13020000000000001</c:v>
                </c:pt>
                <c:pt idx="412">
                  <c:v>0.13020000000000001</c:v>
                </c:pt>
                <c:pt idx="413">
                  <c:v>0.13020000000000001</c:v>
                </c:pt>
                <c:pt idx="414">
                  <c:v>0.13020000000000001</c:v>
                </c:pt>
                <c:pt idx="415">
                  <c:v>0.1323</c:v>
                </c:pt>
                <c:pt idx="416">
                  <c:v>0.1323</c:v>
                </c:pt>
                <c:pt idx="417">
                  <c:v>0.1323</c:v>
                </c:pt>
                <c:pt idx="418">
                  <c:v>0.1323</c:v>
                </c:pt>
                <c:pt idx="419">
                  <c:v>0.1323</c:v>
                </c:pt>
                <c:pt idx="420">
                  <c:v>0.13440000000000002</c:v>
                </c:pt>
                <c:pt idx="421">
                  <c:v>0.13440000000000002</c:v>
                </c:pt>
                <c:pt idx="422">
                  <c:v>0.13440000000000002</c:v>
                </c:pt>
                <c:pt idx="423">
                  <c:v>0.13440000000000002</c:v>
                </c:pt>
                <c:pt idx="424">
                  <c:v>0.13440000000000002</c:v>
                </c:pt>
                <c:pt idx="425">
                  <c:v>0.13440000000000002</c:v>
                </c:pt>
                <c:pt idx="426">
                  <c:v>0.13440000000000002</c:v>
                </c:pt>
                <c:pt idx="427">
                  <c:v>0.13440000000000002</c:v>
                </c:pt>
                <c:pt idx="428">
                  <c:v>0.13440000000000002</c:v>
                </c:pt>
                <c:pt idx="429">
                  <c:v>0.13650000000000001</c:v>
                </c:pt>
                <c:pt idx="430">
                  <c:v>0.13650000000000001</c:v>
                </c:pt>
                <c:pt idx="431">
                  <c:v>0.13650000000000001</c:v>
                </c:pt>
                <c:pt idx="432">
                  <c:v>0.13650000000000001</c:v>
                </c:pt>
                <c:pt idx="433">
                  <c:v>0.13650000000000001</c:v>
                </c:pt>
                <c:pt idx="434">
                  <c:v>0.1386</c:v>
                </c:pt>
                <c:pt idx="435">
                  <c:v>0.1386</c:v>
                </c:pt>
                <c:pt idx="436">
                  <c:v>0.1386</c:v>
                </c:pt>
                <c:pt idx="437">
                  <c:v>0.1386</c:v>
                </c:pt>
                <c:pt idx="438">
                  <c:v>0.14069999999999999</c:v>
                </c:pt>
                <c:pt idx="439">
                  <c:v>0.14069999999999999</c:v>
                </c:pt>
                <c:pt idx="440">
                  <c:v>0.14069999999999999</c:v>
                </c:pt>
                <c:pt idx="441">
                  <c:v>0.14069999999999999</c:v>
                </c:pt>
                <c:pt idx="442">
                  <c:v>0.14069999999999999</c:v>
                </c:pt>
                <c:pt idx="443">
                  <c:v>0.14279999999999998</c:v>
                </c:pt>
                <c:pt idx="444">
                  <c:v>0.14279999999999998</c:v>
                </c:pt>
                <c:pt idx="445">
                  <c:v>0.14279999999999998</c:v>
                </c:pt>
                <c:pt idx="446">
                  <c:v>0.14279999999999998</c:v>
                </c:pt>
                <c:pt idx="447">
                  <c:v>0.14279999999999998</c:v>
                </c:pt>
                <c:pt idx="448">
                  <c:v>0.14279999999999998</c:v>
                </c:pt>
                <c:pt idx="449">
                  <c:v>0.14279999999999998</c:v>
                </c:pt>
                <c:pt idx="450">
                  <c:v>0.14279999999999998</c:v>
                </c:pt>
                <c:pt idx="451">
                  <c:v>0.14490000000000003</c:v>
                </c:pt>
                <c:pt idx="452">
                  <c:v>0.14490000000000003</c:v>
                </c:pt>
                <c:pt idx="453">
                  <c:v>0.14490000000000003</c:v>
                </c:pt>
                <c:pt idx="454">
                  <c:v>0.14490000000000003</c:v>
                </c:pt>
                <c:pt idx="455">
                  <c:v>0.14700000000000002</c:v>
                </c:pt>
                <c:pt idx="456">
                  <c:v>0.14700000000000002</c:v>
                </c:pt>
                <c:pt idx="457">
                  <c:v>0.14700000000000002</c:v>
                </c:pt>
                <c:pt idx="458">
                  <c:v>0.14700000000000002</c:v>
                </c:pt>
                <c:pt idx="459">
                  <c:v>0.14700000000000002</c:v>
                </c:pt>
                <c:pt idx="460">
                  <c:v>0.14910000000000001</c:v>
                </c:pt>
                <c:pt idx="461">
                  <c:v>0.14910000000000001</c:v>
                </c:pt>
                <c:pt idx="462">
                  <c:v>0.14910000000000001</c:v>
                </c:pt>
                <c:pt idx="463">
                  <c:v>0.14910000000000001</c:v>
                </c:pt>
                <c:pt idx="464">
                  <c:v>0.1512</c:v>
                </c:pt>
                <c:pt idx="465">
                  <c:v>0.1512</c:v>
                </c:pt>
                <c:pt idx="466">
                  <c:v>0.1512</c:v>
                </c:pt>
                <c:pt idx="467">
                  <c:v>0.1512</c:v>
                </c:pt>
                <c:pt idx="468">
                  <c:v>0.1512</c:v>
                </c:pt>
                <c:pt idx="469">
                  <c:v>0.1512</c:v>
                </c:pt>
                <c:pt idx="470">
                  <c:v>0.1512</c:v>
                </c:pt>
                <c:pt idx="471">
                  <c:v>0.1512</c:v>
                </c:pt>
                <c:pt idx="472">
                  <c:v>0.1512</c:v>
                </c:pt>
                <c:pt idx="473">
                  <c:v>0.15329999999999999</c:v>
                </c:pt>
                <c:pt idx="474">
                  <c:v>0.15329999999999999</c:v>
                </c:pt>
                <c:pt idx="475">
                  <c:v>0.15329999999999999</c:v>
                </c:pt>
                <c:pt idx="476">
                  <c:v>0.15329999999999999</c:v>
                </c:pt>
                <c:pt idx="477">
                  <c:v>0.15329999999999999</c:v>
                </c:pt>
                <c:pt idx="478">
                  <c:v>0.15540000000000001</c:v>
                </c:pt>
                <c:pt idx="479">
                  <c:v>0.15540000000000001</c:v>
                </c:pt>
                <c:pt idx="480">
                  <c:v>0.15540000000000001</c:v>
                </c:pt>
                <c:pt idx="481">
                  <c:v>0.15540000000000001</c:v>
                </c:pt>
                <c:pt idx="482">
                  <c:v>0.1575</c:v>
                </c:pt>
                <c:pt idx="483">
                  <c:v>0.1575</c:v>
                </c:pt>
                <c:pt idx="484">
                  <c:v>0.1575</c:v>
                </c:pt>
                <c:pt idx="485">
                  <c:v>0.1575</c:v>
                </c:pt>
                <c:pt idx="486">
                  <c:v>0.1575</c:v>
                </c:pt>
                <c:pt idx="487">
                  <c:v>0.15959999999999999</c:v>
                </c:pt>
                <c:pt idx="488">
                  <c:v>0.15959999999999999</c:v>
                </c:pt>
                <c:pt idx="489">
                  <c:v>0.15959999999999999</c:v>
                </c:pt>
                <c:pt idx="490">
                  <c:v>0.15959999999999999</c:v>
                </c:pt>
                <c:pt idx="491">
                  <c:v>0.15959999999999999</c:v>
                </c:pt>
                <c:pt idx="492">
                  <c:v>0.15959999999999999</c:v>
                </c:pt>
                <c:pt idx="493">
                  <c:v>0.15959999999999999</c:v>
                </c:pt>
                <c:pt idx="494">
                  <c:v>0.15959999999999999</c:v>
                </c:pt>
                <c:pt idx="495">
                  <c:v>0.16170000000000001</c:v>
                </c:pt>
                <c:pt idx="496">
                  <c:v>0.16170000000000001</c:v>
                </c:pt>
                <c:pt idx="497">
                  <c:v>0.16170000000000001</c:v>
                </c:pt>
                <c:pt idx="498">
                  <c:v>0.16170000000000001</c:v>
                </c:pt>
                <c:pt idx="499">
                  <c:v>0.1638</c:v>
                </c:pt>
                <c:pt idx="500">
                  <c:v>0.1638</c:v>
                </c:pt>
                <c:pt idx="501">
                  <c:v>0.1638</c:v>
                </c:pt>
                <c:pt idx="502">
                  <c:v>0.1638</c:v>
                </c:pt>
                <c:pt idx="503">
                  <c:v>0.16589999999999999</c:v>
                </c:pt>
                <c:pt idx="504">
                  <c:v>0.16589999999999999</c:v>
                </c:pt>
                <c:pt idx="505">
                  <c:v>0.16589999999999999</c:v>
                </c:pt>
                <c:pt idx="506">
                  <c:v>0.16589999999999999</c:v>
                </c:pt>
                <c:pt idx="507">
                  <c:v>0.16800000000000001</c:v>
                </c:pt>
              </c:numCache>
            </c:numRef>
          </c:xVal>
          <c:yVal>
            <c:numRef>
              <c:f>'stress-strain'!$J$3:$J$510</c:f>
              <c:numCache>
                <c:formatCode>0.00</c:formatCode>
                <c:ptCount val="508"/>
                <c:pt idx="0">
                  <c:v>0</c:v>
                </c:pt>
                <c:pt idx="1">
                  <c:v>29.577438799999999</c:v>
                </c:pt>
                <c:pt idx="2">
                  <c:v>30.4959928</c:v>
                </c:pt>
                <c:pt idx="3">
                  <c:v>31.230835999999996</c:v>
                </c:pt>
                <c:pt idx="4">
                  <c:v>32.149389999999997</c:v>
                </c:pt>
                <c:pt idx="5">
                  <c:v>32.884233199999997</c:v>
                </c:pt>
                <c:pt idx="6">
                  <c:v>34.170208799999997</c:v>
                </c:pt>
                <c:pt idx="7">
                  <c:v>35.272473599999998</c:v>
                </c:pt>
                <c:pt idx="8">
                  <c:v>36.742159999999998</c:v>
                </c:pt>
                <c:pt idx="9">
                  <c:v>37.844424799999992</c:v>
                </c:pt>
                <c:pt idx="10">
                  <c:v>39.314111199999999</c:v>
                </c:pt>
                <c:pt idx="11">
                  <c:v>40.967508399999993</c:v>
                </c:pt>
                <c:pt idx="12">
                  <c:v>42.069773200000007</c:v>
                </c:pt>
                <c:pt idx="13">
                  <c:v>43.539459600000001</c:v>
                </c:pt>
                <c:pt idx="14">
                  <c:v>45.009146000000001</c:v>
                </c:pt>
                <c:pt idx="15">
                  <c:v>46.295121600000002</c:v>
                </c:pt>
                <c:pt idx="16">
                  <c:v>47.581097199999995</c:v>
                </c:pt>
                <c:pt idx="17">
                  <c:v>48.867072800000003</c:v>
                </c:pt>
                <c:pt idx="18">
                  <c:v>49.969337600000003</c:v>
                </c:pt>
                <c:pt idx="19">
                  <c:v>51.439023999999996</c:v>
                </c:pt>
                <c:pt idx="20">
                  <c:v>52.541288799999997</c:v>
                </c:pt>
                <c:pt idx="21">
                  <c:v>53.827264399999997</c:v>
                </c:pt>
                <c:pt idx="22">
                  <c:v>55.296950799999998</c:v>
                </c:pt>
                <c:pt idx="23">
                  <c:v>56.582926399999998</c:v>
                </c:pt>
                <c:pt idx="24">
                  <c:v>57.868901999999999</c:v>
                </c:pt>
                <c:pt idx="25">
                  <c:v>59.154877599999999</c:v>
                </c:pt>
                <c:pt idx="26">
                  <c:v>60.440853199999999</c:v>
                </c:pt>
                <c:pt idx="27">
                  <c:v>61.7268288</c:v>
                </c:pt>
                <c:pt idx="28">
                  <c:v>62.829093599999993</c:v>
                </c:pt>
                <c:pt idx="29">
                  <c:v>64.115069200000008</c:v>
                </c:pt>
                <c:pt idx="30">
                  <c:v>65.401044800000008</c:v>
                </c:pt>
                <c:pt idx="31">
                  <c:v>66.687020399999994</c:v>
                </c:pt>
                <c:pt idx="32">
                  <c:v>67.605574400000009</c:v>
                </c:pt>
                <c:pt idx="33">
                  <c:v>67.605574400000009</c:v>
                </c:pt>
                <c:pt idx="34">
                  <c:v>67.605574400000009</c:v>
                </c:pt>
                <c:pt idx="35">
                  <c:v>67.605574400000009</c:v>
                </c:pt>
                <c:pt idx="36">
                  <c:v>67.054441999999995</c:v>
                </c:pt>
                <c:pt idx="37">
                  <c:v>66.135888000000008</c:v>
                </c:pt>
                <c:pt idx="38">
                  <c:v>63.380226</c:v>
                </c:pt>
                <c:pt idx="39">
                  <c:v>64.666201599999994</c:v>
                </c:pt>
                <c:pt idx="40">
                  <c:v>69.810103999999995</c:v>
                </c:pt>
                <c:pt idx="41">
                  <c:v>71.46350120000001</c:v>
                </c:pt>
                <c:pt idx="42">
                  <c:v>72.565766000000011</c:v>
                </c:pt>
                <c:pt idx="43">
                  <c:v>74.219163199999997</c:v>
                </c:pt>
                <c:pt idx="44">
                  <c:v>75.505138800000012</c:v>
                </c:pt>
                <c:pt idx="45">
                  <c:v>77.158535999999998</c:v>
                </c:pt>
                <c:pt idx="46">
                  <c:v>78.444511599999984</c:v>
                </c:pt>
                <c:pt idx="47">
                  <c:v>79.730487199999999</c:v>
                </c:pt>
                <c:pt idx="48">
                  <c:v>81.016462799999999</c:v>
                </c:pt>
                <c:pt idx="49">
                  <c:v>82.4861492</c:v>
                </c:pt>
                <c:pt idx="50">
                  <c:v>83.772124799999986</c:v>
                </c:pt>
                <c:pt idx="51">
                  <c:v>85.058100400000001</c:v>
                </c:pt>
                <c:pt idx="52">
                  <c:v>86.344076000000001</c:v>
                </c:pt>
                <c:pt idx="53">
                  <c:v>87.997473200000002</c:v>
                </c:pt>
                <c:pt idx="54">
                  <c:v>89.283448800000016</c:v>
                </c:pt>
                <c:pt idx="55">
                  <c:v>90.569424399999974</c:v>
                </c:pt>
                <c:pt idx="56">
                  <c:v>92.222821599999989</c:v>
                </c:pt>
                <c:pt idx="57">
                  <c:v>93.508797200000004</c:v>
                </c:pt>
                <c:pt idx="58">
                  <c:v>94.794772800000004</c:v>
                </c:pt>
                <c:pt idx="59">
                  <c:v>96.44816999999999</c:v>
                </c:pt>
                <c:pt idx="60">
                  <c:v>97.734145600000005</c:v>
                </c:pt>
                <c:pt idx="61">
                  <c:v>99.203832000000006</c:v>
                </c:pt>
                <c:pt idx="62">
                  <c:v>100.85722920000001</c:v>
                </c:pt>
                <c:pt idx="63">
                  <c:v>102.32691560000002</c:v>
                </c:pt>
                <c:pt idx="64">
                  <c:v>103.79660200000001</c:v>
                </c:pt>
                <c:pt idx="65">
                  <c:v>105.08257759999999</c:v>
                </c:pt>
                <c:pt idx="66">
                  <c:v>106.73597479999999</c:v>
                </c:pt>
                <c:pt idx="67">
                  <c:v>108.02195039999999</c:v>
                </c:pt>
                <c:pt idx="68">
                  <c:v>109.67534759999999</c:v>
                </c:pt>
                <c:pt idx="69">
                  <c:v>111.3287448</c:v>
                </c:pt>
                <c:pt idx="70">
                  <c:v>112.79843120000001</c:v>
                </c:pt>
                <c:pt idx="71">
                  <c:v>114.6355392</c:v>
                </c:pt>
                <c:pt idx="72">
                  <c:v>115.92151479999998</c:v>
                </c:pt>
                <c:pt idx="73">
                  <c:v>117.57491200000001</c:v>
                </c:pt>
                <c:pt idx="74">
                  <c:v>119.22830919999998</c:v>
                </c:pt>
                <c:pt idx="75">
                  <c:v>120.6979956</c:v>
                </c:pt>
                <c:pt idx="76">
                  <c:v>122.5351036</c:v>
                </c:pt>
                <c:pt idx="77">
                  <c:v>124.00479000000001</c:v>
                </c:pt>
                <c:pt idx="78">
                  <c:v>124.7396332</c:v>
                </c:pt>
                <c:pt idx="79">
                  <c:v>126.3930304</c:v>
                </c:pt>
                <c:pt idx="80">
                  <c:v>128.04642760000002</c:v>
                </c:pt>
                <c:pt idx="81">
                  <c:v>129.88353559999999</c:v>
                </c:pt>
                <c:pt idx="82">
                  <c:v>131.72064360000002</c:v>
                </c:pt>
                <c:pt idx="83">
                  <c:v>133.55775159999999</c:v>
                </c:pt>
                <c:pt idx="84">
                  <c:v>134.84372719999999</c:v>
                </c:pt>
                <c:pt idx="85">
                  <c:v>136.31341359999999</c:v>
                </c:pt>
                <c:pt idx="86">
                  <c:v>137.96681079999999</c:v>
                </c:pt>
                <c:pt idx="87">
                  <c:v>139.80391879999999</c:v>
                </c:pt>
                <c:pt idx="88">
                  <c:v>141.45731599999999</c:v>
                </c:pt>
                <c:pt idx="89">
                  <c:v>142.92700240000002</c:v>
                </c:pt>
                <c:pt idx="90">
                  <c:v>144.58039959999999</c:v>
                </c:pt>
                <c:pt idx="91">
                  <c:v>146.23379679999999</c:v>
                </c:pt>
                <c:pt idx="92">
                  <c:v>147.70348319999999</c:v>
                </c:pt>
                <c:pt idx="93">
                  <c:v>149.35688040000002</c:v>
                </c:pt>
                <c:pt idx="94">
                  <c:v>151.01027760000002</c:v>
                </c:pt>
                <c:pt idx="95">
                  <c:v>152.6636748</c:v>
                </c:pt>
                <c:pt idx="96">
                  <c:v>154.317072</c:v>
                </c:pt>
                <c:pt idx="97">
                  <c:v>155.9704692</c:v>
                </c:pt>
                <c:pt idx="98">
                  <c:v>157.6238664</c:v>
                </c:pt>
                <c:pt idx="99">
                  <c:v>159.4609744</c:v>
                </c:pt>
                <c:pt idx="100">
                  <c:v>161.2980824</c:v>
                </c:pt>
                <c:pt idx="101">
                  <c:v>163.13519040000003</c:v>
                </c:pt>
                <c:pt idx="102">
                  <c:v>165.1560092</c:v>
                </c:pt>
                <c:pt idx="103">
                  <c:v>167.3605388</c:v>
                </c:pt>
                <c:pt idx="104">
                  <c:v>169.3813576</c:v>
                </c:pt>
                <c:pt idx="105">
                  <c:v>171.03475480000003</c:v>
                </c:pt>
                <c:pt idx="106">
                  <c:v>172.87186280000003</c:v>
                </c:pt>
                <c:pt idx="107">
                  <c:v>174.70897079999997</c:v>
                </c:pt>
                <c:pt idx="108">
                  <c:v>176.36236799999998</c:v>
                </c:pt>
                <c:pt idx="109">
                  <c:v>178.0157652</c:v>
                </c:pt>
                <c:pt idx="110">
                  <c:v>179.85287319999995</c:v>
                </c:pt>
                <c:pt idx="111">
                  <c:v>181.68998120000001</c:v>
                </c:pt>
                <c:pt idx="112">
                  <c:v>183.52708919999998</c:v>
                </c:pt>
                <c:pt idx="113">
                  <c:v>185.18048640000001</c:v>
                </c:pt>
                <c:pt idx="114">
                  <c:v>187.01759440000001</c:v>
                </c:pt>
                <c:pt idx="115">
                  <c:v>188.85470240000001</c:v>
                </c:pt>
                <c:pt idx="116">
                  <c:v>190.50809959999998</c:v>
                </c:pt>
                <c:pt idx="117">
                  <c:v>192.34520759999998</c:v>
                </c:pt>
                <c:pt idx="118">
                  <c:v>193.99860480000001</c:v>
                </c:pt>
                <c:pt idx="119">
                  <c:v>195.65200199999998</c:v>
                </c:pt>
                <c:pt idx="120">
                  <c:v>197.30539920000001</c:v>
                </c:pt>
                <c:pt idx="121">
                  <c:v>199.14250720000001</c:v>
                </c:pt>
                <c:pt idx="122">
                  <c:v>200.79590439999998</c:v>
                </c:pt>
                <c:pt idx="123">
                  <c:v>202.44930159999998</c:v>
                </c:pt>
                <c:pt idx="124">
                  <c:v>204.47012040000001</c:v>
                </c:pt>
                <c:pt idx="125">
                  <c:v>206.49093920000001</c:v>
                </c:pt>
                <c:pt idx="126">
                  <c:v>208.32804720000001</c:v>
                </c:pt>
                <c:pt idx="127">
                  <c:v>210.34886599999999</c:v>
                </c:pt>
                <c:pt idx="128">
                  <c:v>212.18597400000002</c:v>
                </c:pt>
                <c:pt idx="129">
                  <c:v>214.02308200000002</c:v>
                </c:pt>
                <c:pt idx="130">
                  <c:v>215.67647919999999</c:v>
                </c:pt>
                <c:pt idx="131">
                  <c:v>217.69729800000002</c:v>
                </c:pt>
                <c:pt idx="132">
                  <c:v>219.35069519999999</c:v>
                </c:pt>
                <c:pt idx="133">
                  <c:v>221.37151399999999</c:v>
                </c:pt>
                <c:pt idx="134">
                  <c:v>223.20862199999999</c:v>
                </c:pt>
                <c:pt idx="135">
                  <c:v>225.22944079999999</c:v>
                </c:pt>
                <c:pt idx="136">
                  <c:v>227.06654879999999</c:v>
                </c:pt>
                <c:pt idx="137">
                  <c:v>229.45478920000002</c:v>
                </c:pt>
                <c:pt idx="138">
                  <c:v>232.02674039999997</c:v>
                </c:pt>
                <c:pt idx="139">
                  <c:v>233.68013759999999</c:v>
                </c:pt>
                <c:pt idx="140">
                  <c:v>234.23126999999999</c:v>
                </c:pt>
                <c:pt idx="141">
                  <c:v>237.5380644</c:v>
                </c:pt>
                <c:pt idx="142">
                  <c:v>241.2122804</c:v>
                </c:pt>
                <c:pt idx="143">
                  <c:v>245.253918</c:v>
                </c:pt>
                <c:pt idx="144">
                  <c:v>248.74442319999997</c:v>
                </c:pt>
                <c:pt idx="145">
                  <c:v>252.4186392</c:v>
                </c:pt>
                <c:pt idx="146">
                  <c:v>256.6439876</c:v>
                </c:pt>
                <c:pt idx="147">
                  <c:v>260.6856252</c:v>
                </c:pt>
                <c:pt idx="148">
                  <c:v>264.91097359999998</c:v>
                </c:pt>
                <c:pt idx="149">
                  <c:v>269.13632200000001</c:v>
                </c:pt>
                <c:pt idx="150">
                  <c:v>272.81053800000001</c:v>
                </c:pt>
                <c:pt idx="151">
                  <c:v>276.66846479999998</c:v>
                </c:pt>
                <c:pt idx="152">
                  <c:v>280.52639159999995</c:v>
                </c:pt>
                <c:pt idx="153">
                  <c:v>284.56802919999996</c:v>
                </c:pt>
                <c:pt idx="154">
                  <c:v>288.24224519999996</c:v>
                </c:pt>
                <c:pt idx="155">
                  <c:v>292.10017199999999</c:v>
                </c:pt>
                <c:pt idx="156">
                  <c:v>296.14180959999999</c:v>
                </c:pt>
                <c:pt idx="157">
                  <c:v>300.36715800000002</c:v>
                </c:pt>
                <c:pt idx="158">
                  <c:v>304.22508479999999</c:v>
                </c:pt>
                <c:pt idx="159">
                  <c:v>308.08301159999996</c:v>
                </c:pt>
                <c:pt idx="160">
                  <c:v>312.12464919999996</c:v>
                </c:pt>
                <c:pt idx="161">
                  <c:v>315.79886519999997</c:v>
                </c:pt>
                <c:pt idx="162">
                  <c:v>319.656792</c:v>
                </c:pt>
                <c:pt idx="163">
                  <c:v>323.33100800000005</c:v>
                </c:pt>
                <c:pt idx="164">
                  <c:v>327.005224</c:v>
                </c:pt>
                <c:pt idx="165">
                  <c:v>330.49572919999997</c:v>
                </c:pt>
                <c:pt idx="166">
                  <c:v>333.9862344</c:v>
                </c:pt>
                <c:pt idx="167">
                  <c:v>337.47673960000003</c:v>
                </c:pt>
                <c:pt idx="168">
                  <c:v>340.59982319999995</c:v>
                </c:pt>
                <c:pt idx="169">
                  <c:v>343.1717744</c:v>
                </c:pt>
                <c:pt idx="170">
                  <c:v>346.1111472</c:v>
                </c:pt>
                <c:pt idx="171">
                  <c:v>349.41794159999995</c:v>
                </c:pt>
                <c:pt idx="172">
                  <c:v>352.54102520000004</c:v>
                </c:pt>
                <c:pt idx="173">
                  <c:v>355.48039800000004</c:v>
                </c:pt>
                <c:pt idx="174">
                  <c:v>358.41977080000004</c:v>
                </c:pt>
                <c:pt idx="175">
                  <c:v>361.54285439999995</c:v>
                </c:pt>
                <c:pt idx="176">
                  <c:v>364.48222719999995</c:v>
                </c:pt>
                <c:pt idx="177">
                  <c:v>367.23788920000004</c:v>
                </c:pt>
                <c:pt idx="178">
                  <c:v>370.17726199999998</c:v>
                </c:pt>
                <c:pt idx="179">
                  <c:v>373.11663479999999</c:v>
                </c:pt>
                <c:pt idx="180">
                  <c:v>375.87229680000007</c:v>
                </c:pt>
                <c:pt idx="181">
                  <c:v>378.81166960000002</c:v>
                </c:pt>
                <c:pt idx="182">
                  <c:v>381.56733159999999</c:v>
                </c:pt>
                <c:pt idx="183">
                  <c:v>384.32299360000002</c:v>
                </c:pt>
                <c:pt idx="184">
                  <c:v>386.89494480000002</c:v>
                </c:pt>
                <c:pt idx="185">
                  <c:v>389.83431759999996</c:v>
                </c:pt>
                <c:pt idx="186">
                  <c:v>392.58997959999999</c:v>
                </c:pt>
                <c:pt idx="187">
                  <c:v>395.34564159999996</c:v>
                </c:pt>
                <c:pt idx="188">
                  <c:v>398.10130360000005</c:v>
                </c:pt>
                <c:pt idx="189">
                  <c:v>400.67325479999994</c:v>
                </c:pt>
                <c:pt idx="190">
                  <c:v>403.6126276</c:v>
                </c:pt>
                <c:pt idx="191">
                  <c:v>406.36828959999997</c:v>
                </c:pt>
                <c:pt idx="192">
                  <c:v>409.12395159999994</c:v>
                </c:pt>
                <c:pt idx="193">
                  <c:v>411.87961359999997</c:v>
                </c:pt>
                <c:pt idx="194">
                  <c:v>414.63527559999994</c:v>
                </c:pt>
                <c:pt idx="195">
                  <c:v>417.57464840000006</c:v>
                </c:pt>
                <c:pt idx="196">
                  <c:v>420.1465996</c:v>
                </c:pt>
                <c:pt idx="197">
                  <c:v>423.0859724</c:v>
                </c:pt>
                <c:pt idx="198">
                  <c:v>425.84163439999998</c:v>
                </c:pt>
                <c:pt idx="199">
                  <c:v>428.59729639999995</c:v>
                </c:pt>
                <c:pt idx="200">
                  <c:v>431.53666919999995</c:v>
                </c:pt>
                <c:pt idx="201">
                  <c:v>434.29233119999992</c:v>
                </c:pt>
                <c:pt idx="202">
                  <c:v>436.86428240000004</c:v>
                </c:pt>
                <c:pt idx="203">
                  <c:v>439.43623360000004</c:v>
                </c:pt>
                <c:pt idx="204">
                  <c:v>441.82447399999995</c:v>
                </c:pt>
                <c:pt idx="205">
                  <c:v>444.21271439999998</c:v>
                </c:pt>
                <c:pt idx="206">
                  <c:v>446.78466559999998</c:v>
                </c:pt>
                <c:pt idx="207">
                  <c:v>449.35661679999998</c:v>
                </c:pt>
                <c:pt idx="208">
                  <c:v>451.56114639999998</c:v>
                </c:pt>
                <c:pt idx="209">
                  <c:v>453.94938680000001</c:v>
                </c:pt>
                <c:pt idx="210">
                  <c:v>456.33762719999993</c:v>
                </c:pt>
                <c:pt idx="211">
                  <c:v>458.54215679999999</c:v>
                </c:pt>
                <c:pt idx="212">
                  <c:v>460.93039719999996</c:v>
                </c:pt>
                <c:pt idx="213">
                  <c:v>463.13492680000002</c:v>
                </c:pt>
                <c:pt idx="214">
                  <c:v>465.52316719999999</c:v>
                </c:pt>
                <c:pt idx="215">
                  <c:v>467.36027519999999</c:v>
                </c:pt>
                <c:pt idx="216">
                  <c:v>469.38109400000002</c:v>
                </c:pt>
                <c:pt idx="217">
                  <c:v>471.58562359999996</c:v>
                </c:pt>
                <c:pt idx="218">
                  <c:v>473.60644240000005</c:v>
                </c:pt>
                <c:pt idx="219">
                  <c:v>475.62726120000002</c:v>
                </c:pt>
                <c:pt idx="220">
                  <c:v>477.46436919999996</c:v>
                </c:pt>
                <c:pt idx="221">
                  <c:v>479.30147719999997</c:v>
                </c:pt>
                <c:pt idx="222">
                  <c:v>481.13858520000002</c:v>
                </c:pt>
                <c:pt idx="223">
                  <c:v>483.15940400000005</c:v>
                </c:pt>
                <c:pt idx="224">
                  <c:v>484.62909039999994</c:v>
                </c:pt>
                <c:pt idx="225">
                  <c:v>486.28248759999997</c:v>
                </c:pt>
                <c:pt idx="226">
                  <c:v>488.11959559999997</c:v>
                </c:pt>
                <c:pt idx="227">
                  <c:v>489.58928199999997</c:v>
                </c:pt>
                <c:pt idx="228">
                  <c:v>491.24267919999988</c:v>
                </c:pt>
                <c:pt idx="229">
                  <c:v>492.7123656</c:v>
                </c:pt>
                <c:pt idx="230">
                  <c:v>493.99834119999997</c:v>
                </c:pt>
                <c:pt idx="231">
                  <c:v>495.6517384</c:v>
                </c:pt>
                <c:pt idx="232">
                  <c:v>497.30513559999997</c:v>
                </c:pt>
                <c:pt idx="233">
                  <c:v>498.9585328</c:v>
                </c:pt>
                <c:pt idx="234">
                  <c:v>500.42821919999989</c:v>
                </c:pt>
                <c:pt idx="235">
                  <c:v>501.16306240000006</c:v>
                </c:pt>
                <c:pt idx="236">
                  <c:v>502.26532719999994</c:v>
                </c:pt>
                <c:pt idx="237">
                  <c:v>503.36759199999995</c:v>
                </c:pt>
                <c:pt idx="238">
                  <c:v>504.1024352</c:v>
                </c:pt>
                <c:pt idx="239">
                  <c:v>504.65356759999997</c:v>
                </c:pt>
                <c:pt idx="240">
                  <c:v>505.93954319999995</c:v>
                </c:pt>
                <c:pt idx="241">
                  <c:v>506.49067560000003</c:v>
                </c:pt>
                <c:pt idx="242">
                  <c:v>507.041808</c:v>
                </c:pt>
                <c:pt idx="243">
                  <c:v>507.041808</c:v>
                </c:pt>
                <c:pt idx="244">
                  <c:v>507.22551879999997</c:v>
                </c:pt>
                <c:pt idx="245">
                  <c:v>507.77665119999995</c:v>
                </c:pt>
                <c:pt idx="246">
                  <c:v>508.1440728</c:v>
                </c:pt>
                <c:pt idx="247">
                  <c:v>507.4092296</c:v>
                </c:pt>
                <c:pt idx="248">
                  <c:v>502.44903799999997</c:v>
                </c:pt>
                <c:pt idx="249">
                  <c:v>500.97935159999997</c:v>
                </c:pt>
                <c:pt idx="250">
                  <c:v>505.38841080000003</c:v>
                </c:pt>
                <c:pt idx="251">
                  <c:v>506.6743864</c:v>
                </c:pt>
                <c:pt idx="252">
                  <c:v>505.38841080000003</c:v>
                </c:pt>
                <c:pt idx="253">
                  <c:v>504.4698568</c:v>
                </c:pt>
                <c:pt idx="254">
                  <c:v>507.4092296</c:v>
                </c:pt>
                <c:pt idx="255">
                  <c:v>509.2463376</c:v>
                </c:pt>
                <c:pt idx="256">
                  <c:v>510.716024</c:v>
                </c:pt>
                <c:pt idx="257">
                  <c:v>510.716024</c:v>
                </c:pt>
                <c:pt idx="258">
                  <c:v>510.34860240000006</c:v>
                </c:pt>
                <c:pt idx="259">
                  <c:v>510.53231319999992</c:v>
                </c:pt>
                <c:pt idx="260">
                  <c:v>510.16489159999998</c:v>
                </c:pt>
                <c:pt idx="261">
                  <c:v>510.34860240000006</c:v>
                </c:pt>
                <c:pt idx="262">
                  <c:v>507.4092296</c:v>
                </c:pt>
                <c:pt idx="263">
                  <c:v>500.24450840000003</c:v>
                </c:pt>
                <c:pt idx="264">
                  <c:v>502.81645960000003</c:v>
                </c:pt>
                <c:pt idx="265">
                  <c:v>507.041808</c:v>
                </c:pt>
                <c:pt idx="266">
                  <c:v>509.2463376</c:v>
                </c:pt>
                <c:pt idx="267">
                  <c:v>509.9811808</c:v>
                </c:pt>
                <c:pt idx="268">
                  <c:v>505.75583240000003</c:v>
                </c:pt>
                <c:pt idx="269">
                  <c:v>504.4698568</c:v>
                </c:pt>
                <c:pt idx="270">
                  <c:v>506.6743864</c:v>
                </c:pt>
                <c:pt idx="271">
                  <c:v>507.22551879999997</c:v>
                </c:pt>
                <c:pt idx="272">
                  <c:v>507.22551879999997</c:v>
                </c:pt>
                <c:pt idx="273">
                  <c:v>509.43004840000003</c:v>
                </c:pt>
                <c:pt idx="274">
                  <c:v>506.6743864</c:v>
                </c:pt>
                <c:pt idx="275">
                  <c:v>508.1440728</c:v>
                </c:pt>
                <c:pt idx="276">
                  <c:v>514.20652919999998</c:v>
                </c:pt>
                <c:pt idx="277">
                  <c:v>516.96219120000001</c:v>
                </c:pt>
                <c:pt idx="278">
                  <c:v>518.61558840000009</c:v>
                </c:pt>
                <c:pt idx="279">
                  <c:v>519.90156400000001</c:v>
                </c:pt>
                <c:pt idx="280">
                  <c:v>521.00382879999995</c:v>
                </c:pt>
                <c:pt idx="281">
                  <c:v>521.92238279999992</c:v>
                </c:pt>
                <c:pt idx="282">
                  <c:v>523.20835840000007</c:v>
                </c:pt>
                <c:pt idx="283">
                  <c:v>524.12691240000004</c:v>
                </c:pt>
                <c:pt idx="284">
                  <c:v>525.04546640000001</c:v>
                </c:pt>
                <c:pt idx="285">
                  <c:v>525.78030960000001</c:v>
                </c:pt>
                <c:pt idx="286">
                  <c:v>526.69886359999998</c:v>
                </c:pt>
                <c:pt idx="287">
                  <c:v>527.80112840000004</c:v>
                </c:pt>
                <c:pt idx="288">
                  <c:v>528.71968240000001</c:v>
                </c:pt>
                <c:pt idx="289">
                  <c:v>529.63823639999998</c:v>
                </c:pt>
                <c:pt idx="290">
                  <c:v>530.37307959999998</c:v>
                </c:pt>
                <c:pt idx="291">
                  <c:v>531.29163359999995</c:v>
                </c:pt>
                <c:pt idx="292">
                  <c:v>532.02647679999995</c:v>
                </c:pt>
                <c:pt idx="293">
                  <c:v>533.12874160000001</c:v>
                </c:pt>
                <c:pt idx="294">
                  <c:v>533.8635847999999</c:v>
                </c:pt>
                <c:pt idx="295">
                  <c:v>534.78213879999998</c:v>
                </c:pt>
                <c:pt idx="296">
                  <c:v>535.88440360000004</c:v>
                </c:pt>
                <c:pt idx="297">
                  <c:v>536.61924679999993</c:v>
                </c:pt>
                <c:pt idx="298">
                  <c:v>537.17037919999996</c:v>
                </c:pt>
                <c:pt idx="299">
                  <c:v>538.08893319999993</c:v>
                </c:pt>
                <c:pt idx="300">
                  <c:v>538.82377639999993</c:v>
                </c:pt>
                <c:pt idx="301">
                  <c:v>539.74233040000001</c:v>
                </c:pt>
                <c:pt idx="302">
                  <c:v>540.47717360000001</c:v>
                </c:pt>
                <c:pt idx="303">
                  <c:v>541.39572759999999</c:v>
                </c:pt>
                <c:pt idx="304">
                  <c:v>542.13057079999999</c:v>
                </c:pt>
                <c:pt idx="305">
                  <c:v>543.04912479999996</c:v>
                </c:pt>
                <c:pt idx="306">
                  <c:v>543.78396800000007</c:v>
                </c:pt>
                <c:pt idx="307">
                  <c:v>544.51881120000007</c:v>
                </c:pt>
                <c:pt idx="308">
                  <c:v>545.43736520000004</c:v>
                </c:pt>
                <c:pt idx="309">
                  <c:v>546.17220840000005</c:v>
                </c:pt>
                <c:pt idx="310">
                  <c:v>547.09076240000002</c:v>
                </c:pt>
                <c:pt idx="311">
                  <c:v>547.82560560000002</c:v>
                </c:pt>
                <c:pt idx="312">
                  <c:v>548.37673800000005</c:v>
                </c:pt>
                <c:pt idx="313">
                  <c:v>549.11158119999993</c:v>
                </c:pt>
                <c:pt idx="314">
                  <c:v>550.03013520000002</c:v>
                </c:pt>
                <c:pt idx="315">
                  <c:v>550.76497840000002</c:v>
                </c:pt>
                <c:pt idx="316">
                  <c:v>551.49982160000002</c:v>
                </c:pt>
                <c:pt idx="317">
                  <c:v>552.2346647999999</c:v>
                </c:pt>
                <c:pt idx="318">
                  <c:v>552.96950800000002</c:v>
                </c:pt>
                <c:pt idx="319">
                  <c:v>553.88806199999999</c:v>
                </c:pt>
                <c:pt idx="320">
                  <c:v>554.62290519999999</c:v>
                </c:pt>
                <c:pt idx="321">
                  <c:v>555.17403760000002</c:v>
                </c:pt>
                <c:pt idx="322">
                  <c:v>555.72517000000005</c:v>
                </c:pt>
                <c:pt idx="323">
                  <c:v>556.64372400000002</c:v>
                </c:pt>
                <c:pt idx="324">
                  <c:v>557.19485639999994</c:v>
                </c:pt>
                <c:pt idx="325">
                  <c:v>558.11341040000002</c:v>
                </c:pt>
                <c:pt idx="326">
                  <c:v>558.66454279999994</c:v>
                </c:pt>
                <c:pt idx="327">
                  <c:v>559.58309680000002</c:v>
                </c:pt>
                <c:pt idx="328">
                  <c:v>560.13422919999994</c:v>
                </c:pt>
                <c:pt idx="329">
                  <c:v>560.86907239999994</c:v>
                </c:pt>
                <c:pt idx="330">
                  <c:v>561.42020479999996</c:v>
                </c:pt>
                <c:pt idx="331">
                  <c:v>562.15504799999997</c:v>
                </c:pt>
                <c:pt idx="332">
                  <c:v>562.70618039999999</c:v>
                </c:pt>
                <c:pt idx="333">
                  <c:v>563.44102359999999</c:v>
                </c:pt>
                <c:pt idx="334">
                  <c:v>564.17586679999999</c:v>
                </c:pt>
                <c:pt idx="335">
                  <c:v>564.72699919999991</c:v>
                </c:pt>
                <c:pt idx="336">
                  <c:v>565.46184240000002</c:v>
                </c:pt>
                <c:pt idx="337">
                  <c:v>566.19668560000002</c:v>
                </c:pt>
                <c:pt idx="338">
                  <c:v>566.74781800000005</c:v>
                </c:pt>
                <c:pt idx="339">
                  <c:v>567.29895039999997</c:v>
                </c:pt>
                <c:pt idx="340">
                  <c:v>567.8500828</c:v>
                </c:pt>
                <c:pt idx="341">
                  <c:v>568.584926</c:v>
                </c:pt>
                <c:pt idx="342">
                  <c:v>569.13605839999991</c:v>
                </c:pt>
                <c:pt idx="343">
                  <c:v>569.68719080000005</c:v>
                </c:pt>
                <c:pt idx="344">
                  <c:v>570.42203400000005</c:v>
                </c:pt>
                <c:pt idx="345">
                  <c:v>570.97316639999997</c:v>
                </c:pt>
                <c:pt idx="346">
                  <c:v>571.70800960000008</c:v>
                </c:pt>
                <c:pt idx="347">
                  <c:v>572.259142</c:v>
                </c:pt>
                <c:pt idx="348">
                  <c:v>572.9939852</c:v>
                </c:pt>
                <c:pt idx="349">
                  <c:v>573.36140680000005</c:v>
                </c:pt>
                <c:pt idx="350">
                  <c:v>574.09624999999994</c:v>
                </c:pt>
                <c:pt idx="351">
                  <c:v>574.64738239999997</c:v>
                </c:pt>
                <c:pt idx="352">
                  <c:v>575.01480400000003</c:v>
                </c:pt>
                <c:pt idx="353">
                  <c:v>575.56593640000006</c:v>
                </c:pt>
                <c:pt idx="354">
                  <c:v>575.933358</c:v>
                </c:pt>
                <c:pt idx="355">
                  <c:v>576.66820119999988</c:v>
                </c:pt>
                <c:pt idx="356">
                  <c:v>577.03562279999994</c:v>
                </c:pt>
                <c:pt idx="357">
                  <c:v>577.58675519999997</c:v>
                </c:pt>
                <c:pt idx="358">
                  <c:v>578.13788759999989</c:v>
                </c:pt>
                <c:pt idx="359">
                  <c:v>578.68902000000003</c:v>
                </c:pt>
                <c:pt idx="360">
                  <c:v>579.24015239999994</c:v>
                </c:pt>
                <c:pt idx="361">
                  <c:v>579.607574</c:v>
                </c:pt>
                <c:pt idx="362">
                  <c:v>580.15870640000003</c:v>
                </c:pt>
                <c:pt idx="363">
                  <c:v>580.52612800000009</c:v>
                </c:pt>
                <c:pt idx="364">
                  <c:v>580.89354960000003</c:v>
                </c:pt>
                <c:pt idx="365">
                  <c:v>581.62839279999992</c:v>
                </c:pt>
                <c:pt idx="366">
                  <c:v>581.99581439999997</c:v>
                </c:pt>
                <c:pt idx="367">
                  <c:v>582.36323600000003</c:v>
                </c:pt>
                <c:pt idx="368">
                  <c:v>582.91436839999994</c:v>
                </c:pt>
                <c:pt idx="369">
                  <c:v>583.46550079999997</c:v>
                </c:pt>
                <c:pt idx="370">
                  <c:v>583.83292240000003</c:v>
                </c:pt>
                <c:pt idx="371">
                  <c:v>584.20034399999997</c:v>
                </c:pt>
                <c:pt idx="372">
                  <c:v>584.75147639999989</c:v>
                </c:pt>
                <c:pt idx="373">
                  <c:v>584.93518719999997</c:v>
                </c:pt>
                <c:pt idx="374">
                  <c:v>585.48631960000012</c:v>
                </c:pt>
                <c:pt idx="375">
                  <c:v>586.03745200000003</c:v>
                </c:pt>
                <c:pt idx="376">
                  <c:v>586.2211628</c:v>
                </c:pt>
                <c:pt idx="377">
                  <c:v>586.77229520000003</c:v>
                </c:pt>
                <c:pt idx="378">
                  <c:v>587.13971680000009</c:v>
                </c:pt>
                <c:pt idx="379">
                  <c:v>587.50713840000003</c:v>
                </c:pt>
                <c:pt idx="380">
                  <c:v>587.87455999999997</c:v>
                </c:pt>
                <c:pt idx="381">
                  <c:v>588.24198160000003</c:v>
                </c:pt>
                <c:pt idx="382">
                  <c:v>588.4256924</c:v>
                </c:pt>
                <c:pt idx="383">
                  <c:v>589.1605356</c:v>
                </c:pt>
                <c:pt idx="384">
                  <c:v>589.34424639999997</c:v>
                </c:pt>
                <c:pt idx="385">
                  <c:v>589.71166800000003</c:v>
                </c:pt>
                <c:pt idx="386">
                  <c:v>590.07908959999986</c:v>
                </c:pt>
                <c:pt idx="387">
                  <c:v>590.630222</c:v>
                </c:pt>
                <c:pt idx="388">
                  <c:v>590.81393279999998</c:v>
                </c:pt>
                <c:pt idx="389">
                  <c:v>591.36506519999989</c:v>
                </c:pt>
                <c:pt idx="390">
                  <c:v>591.36506519999989</c:v>
                </c:pt>
                <c:pt idx="391">
                  <c:v>591.73248680000006</c:v>
                </c:pt>
                <c:pt idx="392">
                  <c:v>592.0999084</c:v>
                </c:pt>
                <c:pt idx="393">
                  <c:v>592.46733000000006</c:v>
                </c:pt>
                <c:pt idx="394">
                  <c:v>592.8347516</c:v>
                </c:pt>
                <c:pt idx="395">
                  <c:v>593.01846239999998</c:v>
                </c:pt>
                <c:pt idx="396">
                  <c:v>593.38588399999992</c:v>
                </c:pt>
                <c:pt idx="397">
                  <c:v>593.75330559999998</c:v>
                </c:pt>
                <c:pt idx="398">
                  <c:v>593.93701639999995</c:v>
                </c:pt>
                <c:pt idx="399">
                  <c:v>594.304438</c:v>
                </c:pt>
                <c:pt idx="400">
                  <c:v>594.304438</c:v>
                </c:pt>
                <c:pt idx="401">
                  <c:v>594.85557040000003</c:v>
                </c:pt>
                <c:pt idx="402">
                  <c:v>595.03928119999989</c:v>
                </c:pt>
                <c:pt idx="403">
                  <c:v>595.22299199999998</c:v>
                </c:pt>
                <c:pt idx="404">
                  <c:v>595.59041360000003</c:v>
                </c:pt>
                <c:pt idx="405">
                  <c:v>595.95783519999986</c:v>
                </c:pt>
                <c:pt idx="406">
                  <c:v>596.14154600000006</c:v>
                </c:pt>
                <c:pt idx="407">
                  <c:v>596.50896760000001</c:v>
                </c:pt>
                <c:pt idx="408">
                  <c:v>596.69267839999998</c:v>
                </c:pt>
                <c:pt idx="409">
                  <c:v>596.69267839999998</c:v>
                </c:pt>
                <c:pt idx="410">
                  <c:v>597.06010000000003</c:v>
                </c:pt>
                <c:pt idx="411">
                  <c:v>597.42752160000009</c:v>
                </c:pt>
                <c:pt idx="412">
                  <c:v>597.42752160000009</c:v>
                </c:pt>
                <c:pt idx="413">
                  <c:v>597.61123240000006</c:v>
                </c:pt>
                <c:pt idx="414">
                  <c:v>597.97865400000001</c:v>
                </c:pt>
                <c:pt idx="415">
                  <c:v>598.16236480000009</c:v>
                </c:pt>
                <c:pt idx="416">
                  <c:v>598.34607559999995</c:v>
                </c:pt>
                <c:pt idx="417">
                  <c:v>598.52978639999992</c:v>
                </c:pt>
                <c:pt idx="418">
                  <c:v>598.71349720000001</c:v>
                </c:pt>
                <c:pt idx="419">
                  <c:v>598.89720799999998</c:v>
                </c:pt>
                <c:pt idx="420">
                  <c:v>598.89720799999998</c:v>
                </c:pt>
                <c:pt idx="421">
                  <c:v>599.26462959999992</c:v>
                </c:pt>
                <c:pt idx="422">
                  <c:v>599.26462959999992</c:v>
                </c:pt>
                <c:pt idx="423">
                  <c:v>599.44834040000001</c:v>
                </c:pt>
                <c:pt idx="424">
                  <c:v>599.63205119999998</c:v>
                </c:pt>
                <c:pt idx="425">
                  <c:v>599.63205119999998</c:v>
                </c:pt>
                <c:pt idx="426">
                  <c:v>599.81576199999995</c:v>
                </c:pt>
                <c:pt idx="427">
                  <c:v>599.99947279999992</c:v>
                </c:pt>
                <c:pt idx="428">
                  <c:v>600.18318360000001</c:v>
                </c:pt>
                <c:pt idx="429">
                  <c:v>600.36689439999998</c:v>
                </c:pt>
                <c:pt idx="430">
                  <c:v>600.36689439999998</c:v>
                </c:pt>
                <c:pt idx="431">
                  <c:v>600.55060519999984</c:v>
                </c:pt>
                <c:pt idx="432">
                  <c:v>600.55060519999984</c:v>
                </c:pt>
                <c:pt idx="433">
                  <c:v>600.91802679999989</c:v>
                </c:pt>
                <c:pt idx="434">
                  <c:v>600.91802679999989</c:v>
                </c:pt>
                <c:pt idx="435">
                  <c:v>601.10173759999998</c:v>
                </c:pt>
                <c:pt idx="436">
                  <c:v>601.10173759999998</c:v>
                </c:pt>
                <c:pt idx="437">
                  <c:v>601.28544839999995</c:v>
                </c:pt>
                <c:pt idx="438">
                  <c:v>601.28544839999995</c:v>
                </c:pt>
                <c:pt idx="439">
                  <c:v>601.46915920000004</c:v>
                </c:pt>
                <c:pt idx="440">
                  <c:v>601.65287000000001</c:v>
                </c:pt>
                <c:pt idx="441">
                  <c:v>601.46915920000004</c:v>
                </c:pt>
                <c:pt idx="442">
                  <c:v>601.65287000000001</c:v>
                </c:pt>
                <c:pt idx="443">
                  <c:v>601.65287000000001</c:v>
                </c:pt>
                <c:pt idx="444">
                  <c:v>601.65287000000001</c:v>
                </c:pt>
                <c:pt idx="445">
                  <c:v>601.83658079999998</c:v>
                </c:pt>
                <c:pt idx="446">
                  <c:v>601.65287000000001</c:v>
                </c:pt>
                <c:pt idx="447">
                  <c:v>601.83658079999998</c:v>
                </c:pt>
                <c:pt idx="448">
                  <c:v>601.83658079999998</c:v>
                </c:pt>
                <c:pt idx="449">
                  <c:v>601.83658079999998</c:v>
                </c:pt>
                <c:pt idx="450">
                  <c:v>602.02029160000006</c:v>
                </c:pt>
                <c:pt idx="451">
                  <c:v>602.20400240000004</c:v>
                </c:pt>
                <c:pt idx="452">
                  <c:v>602.02029160000006</c:v>
                </c:pt>
                <c:pt idx="453">
                  <c:v>602.02029160000006</c:v>
                </c:pt>
                <c:pt idx="454">
                  <c:v>602.20400240000004</c:v>
                </c:pt>
                <c:pt idx="455">
                  <c:v>602.20400240000004</c:v>
                </c:pt>
                <c:pt idx="456">
                  <c:v>602.02029160000006</c:v>
                </c:pt>
                <c:pt idx="457">
                  <c:v>602.20400240000004</c:v>
                </c:pt>
                <c:pt idx="458">
                  <c:v>601.83658079999998</c:v>
                </c:pt>
                <c:pt idx="459">
                  <c:v>602.02029160000006</c:v>
                </c:pt>
                <c:pt idx="460">
                  <c:v>602.02029160000006</c:v>
                </c:pt>
                <c:pt idx="461">
                  <c:v>602.02029160000006</c:v>
                </c:pt>
                <c:pt idx="462">
                  <c:v>601.83658079999998</c:v>
                </c:pt>
                <c:pt idx="463">
                  <c:v>601.65287000000001</c:v>
                </c:pt>
                <c:pt idx="464">
                  <c:v>601.65287000000001</c:v>
                </c:pt>
                <c:pt idx="465">
                  <c:v>601.65287000000001</c:v>
                </c:pt>
                <c:pt idx="466">
                  <c:v>601.46915920000004</c:v>
                </c:pt>
                <c:pt idx="467">
                  <c:v>601.28544839999995</c:v>
                </c:pt>
                <c:pt idx="468">
                  <c:v>601.28544839999995</c:v>
                </c:pt>
                <c:pt idx="469">
                  <c:v>601.10173759999998</c:v>
                </c:pt>
                <c:pt idx="470">
                  <c:v>600.91802679999989</c:v>
                </c:pt>
                <c:pt idx="471">
                  <c:v>600.73431600000004</c:v>
                </c:pt>
                <c:pt idx="472">
                  <c:v>600.36689439999998</c:v>
                </c:pt>
                <c:pt idx="473">
                  <c:v>599.99947279999992</c:v>
                </c:pt>
                <c:pt idx="474">
                  <c:v>599.63205119999998</c:v>
                </c:pt>
                <c:pt idx="475">
                  <c:v>599.26462959999992</c:v>
                </c:pt>
                <c:pt idx="476">
                  <c:v>598.71349720000001</c:v>
                </c:pt>
                <c:pt idx="477">
                  <c:v>598.16236480000009</c:v>
                </c:pt>
                <c:pt idx="478">
                  <c:v>597.42752160000009</c:v>
                </c:pt>
                <c:pt idx="479">
                  <c:v>596.50896760000001</c:v>
                </c:pt>
                <c:pt idx="480">
                  <c:v>595.59041360000003</c:v>
                </c:pt>
                <c:pt idx="481">
                  <c:v>594.48814879999998</c:v>
                </c:pt>
                <c:pt idx="482">
                  <c:v>593.20217319999995</c:v>
                </c:pt>
                <c:pt idx="483">
                  <c:v>591.73248680000006</c:v>
                </c:pt>
                <c:pt idx="484">
                  <c:v>590.26280040000006</c:v>
                </c:pt>
                <c:pt idx="485">
                  <c:v>588.4256924</c:v>
                </c:pt>
                <c:pt idx="486">
                  <c:v>586.77229520000003</c:v>
                </c:pt>
                <c:pt idx="487">
                  <c:v>584.75147639999989</c:v>
                </c:pt>
                <c:pt idx="488">
                  <c:v>582.5469468</c:v>
                </c:pt>
                <c:pt idx="489">
                  <c:v>580.52612800000009</c:v>
                </c:pt>
                <c:pt idx="490">
                  <c:v>578.13788759999989</c:v>
                </c:pt>
                <c:pt idx="491">
                  <c:v>575.74964720000003</c:v>
                </c:pt>
                <c:pt idx="492">
                  <c:v>572.9939852</c:v>
                </c:pt>
                <c:pt idx="493">
                  <c:v>570.42203400000005</c:v>
                </c:pt>
                <c:pt idx="494">
                  <c:v>567.48266119999994</c:v>
                </c:pt>
                <c:pt idx="495">
                  <c:v>563.80844519999994</c:v>
                </c:pt>
                <c:pt idx="496">
                  <c:v>560.13422919999994</c:v>
                </c:pt>
                <c:pt idx="497">
                  <c:v>556.46001319999993</c:v>
                </c:pt>
                <c:pt idx="498">
                  <c:v>552.41837559999999</c:v>
                </c:pt>
                <c:pt idx="499">
                  <c:v>548.00931639999999</c:v>
                </c:pt>
                <c:pt idx="500">
                  <c:v>543.04912479999996</c:v>
                </c:pt>
                <c:pt idx="501">
                  <c:v>537.53780080000001</c:v>
                </c:pt>
                <c:pt idx="502">
                  <c:v>531.10792279999998</c:v>
                </c:pt>
                <c:pt idx="503">
                  <c:v>524.31062320000001</c:v>
                </c:pt>
                <c:pt idx="504">
                  <c:v>516.04363719999992</c:v>
                </c:pt>
                <c:pt idx="505">
                  <c:v>505.38841080000003</c:v>
                </c:pt>
                <c:pt idx="506">
                  <c:v>490.69154679999997</c:v>
                </c:pt>
                <c:pt idx="507">
                  <c:v>459.46071080000002</c:v>
                </c:pt>
              </c:numCache>
            </c:numRef>
          </c:yVal>
          <c:smooth val="1"/>
          <c:extLst>
            <c:ext xmlns:c16="http://schemas.microsoft.com/office/drawing/2014/chart" uri="{C3380CC4-5D6E-409C-BE32-E72D297353CC}">
              <c16:uniqueId val="{00000004-25E3-463D-82C7-30F889F3883F}"/>
            </c:ext>
          </c:extLst>
        </c:ser>
        <c:ser>
          <c:idx val="5"/>
          <c:order val="5"/>
          <c:tx>
            <c:v>DT6</c:v>
          </c:tx>
          <c:spPr>
            <a:ln w="19016" cap="rnd">
              <a:solidFill>
                <a:schemeClr val="accent6"/>
              </a:solidFill>
              <a:round/>
            </a:ln>
            <a:effectLst/>
          </c:spPr>
          <c:marker>
            <c:symbol val="none"/>
          </c:marker>
          <c:xVal>
            <c:numRef>
              <c:f>'stress-strain'!$K$3:$K$399</c:f>
              <c:numCache>
                <c:formatCode>0.000</c:formatCode>
                <c:ptCount val="397"/>
                <c:pt idx="0" formatCode="0">
                  <c:v>0</c:v>
                </c:pt>
                <c:pt idx="1">
                  <c:v>2.163E-3</c:v>
                </c:pt>
                <c:pt idx="2">
                  <c:v>2.163E-3</c:v>
                </c:pt>
                <c:pt idx="3">
                  <c:v>2.163E-3</c:v>
                </c:pt>
                <c:pt idx="4">
                  <c:v>2.163E-3</c:v>
                </c:pt>
                <c:pt idx="5">
                  <c:v>2.163E-3</c:v>
                </c:pt>
                <c:pt idx="6">
                  <c:v>2.163E-3</c:v>
                </c:pt>
                <c:pt idx="7">
                  <c:v>2.163E-3</c:v>
                </c:pt>
                <c:pt idx="8">
                  <c:v>2.163E-3</c:v>
                </c:pt>
                <c:pt idx="9">
                  <c:v>4.326E-3</c:v>
                </c:pt>
                <c:pt idx="10">
                  <c:v>4.326E-3</c:v>
                </c:pt>
                <c:pt idx="11">
                  <c:v>4.326E-3</c:v>
                </c:pt>
                <c:pt idx="12">
                  <c:v>4.326E-3</c:v>
                </c:pt>
                <c:pt idx="13">
                  <c:v>4.326E-3</c:v>
                </c:pt>
                <c:pt idx="14">
                  <c:v>4.326E-3</c:v>
                </c:pt>
                <c:pt idx="15">
                  <c:v>4.326E-3</c:v>
                </c:pt>
                <c:pt idx="16">
                  <c:v>4.326E-3</c:v>
                </c:pt>
                <c:pt idx="17">
                  <c:v>6.489E-3</c:v>
                </c:pt>
                <c:pt idx="18">
                  <c:v>6.489E-3</c:v>
                </c:pt>
                <c:pt idx="19">
                  <c:v>6.489E-3</c:v>
                </c:pt>
                <c:pt idx="20">
                  <c:v>6.489E-3</c:v>
                </c:pt>
                <c:pt idx="21">
                  <c:v>6.489E-3</c:v>
                </c:pt>
                <c:pt idx="22">
                  <c:v>6.489E-3</c:v>
                </c:pt>
                <c:pt idx="23">
                  <c:v>6.489E-3</c:v>
                </c:pt>
                <c:pt idx="24">
                  <c:v>8.652E-3</c:v>
                </c:pt>
                <c:pt idx="25">
                  <c:v>8.652E-3</c:v>
                </c:pt>
                <c:pt idx="26">
                  <c:v>8.652E-3</c:v>
                </c:pt>
                <c:pt idx="27">
                  <c:v>8.652E-3</c:v>
                </c:pt>
                <c:pt idx="28">
                  <c:v>8.652E-3</c:v>
                </c:pt>
                <c:pt idx="29">
                  <c:v>8.652E-3</c:v>
                </c:pt>
                <c:pt idx="30">
                  <c:v>8.652E-3</c:v>
                </c:pt>
                <c:pt idx="31">
                  <c:v>8.652E-3</c:v>
                </c:pt>
                <c:pt idx="32">
                  <c:v>8.652E-3</c:v>
                </c:pt>
                <c:pt idx="33">
                  <c:v>8.652E-3</c:v>
                </c:pt>
                <c:pt idx="34">
                  <c:v>8.652E-3</c:v>
                </c:pt>
                <c:pt idx="35">
                  <c:v>8.652E-3</c:v>
                </c:pt>
                <c:pt idx="36">
                  <c:v>8.652E-3</c:v>
                </c:pt>
                <c:pt idx="37">
                  <c:v>8.652E-3</c:v>
                </c:pt>
                <c:pt idx="38">
                  <c:v>8.652E-3</c:v>
                </c:pt>
                <c:pt idx="39">
                  <c:v>1.0815000000000002E-2</c:v>
                </c:pt>
                <c:pt idx="40">
                  <c:v>1.0815000000000002E-2</c:v>
                </c:pt>
                <c:pt idx="41">
                  <c:v>1.0815000000000002E-2</c:v>
                </c:pt>
                <c:pt idx="42">
                  <c:v>1.0815000000000002E-2</c:v>
                </c:pt>
                <c:pt idx="43">
                  <c:v>1.0815000000000002E-2</c:v>
                </c:pt>
                <c:pt idx="44">
                  <c:v>1.0815000000000002E-2</c:v>
                </c:pt>
                <c:pt idx="45">
                  <c:v>1.0815000000000002E-2</c:v>
                </c:pt>
                <c:pt idx="46">
                  <c:v>1.0815000000000002E-2</c:v>
                </c:pt>
                <c:pt idx="47">
                  <c:v>1.2978E-2</c:v>
                </c:pt>
                <c:pt idx="48">
                  <c:v>1.2978E-2</c:v>
                </c:pt>
                <c:pt idx="49">
                  <c:v>1.2978E-2</c:v>
                </c:pt>
                <c:pt idx="50">
                  <c:v>1.2978E-2</c:v>
                </c:pt>
                <c:pt idx="51">
                  <c:v>1.2978E-2</c:v>
                </c:pt>
                <c:pt idx="52">
                  <c:v>1.2978E-2</c:v>
                </c:pt>
                <c:pt idx="53">
                  <c:v>1.2978E-2</c:v>
                </c:pt>
                <c:pt idx="54">
                  <c:v>1.2978E-2</c:v>
                </c:pt>
                <c:pt idx="55">
                  <c:v>1.5141E-2</c:v>
                </c:pt>
                <c:pt idx="56">
                  <c:v>1.5141E-2</c:v>
                </c:pt>
                <c:pt idx="57">
                  <c:v>1.5141E-2</c:v>
                </c:pt>
                <c:pt idx="58">
                  <c:v>1.5141E-2</c:v>
                </c:pt>
                <c:pt idx="59">
                  <c:v>1.5141E-2</c:v>
                </c:pt>
                <c:pt idx="60">
                  <c:v>1.5141E-2</c:v>
                </c:pt>
                <c:pt idx="61">
                  <c:v>1.5141E-2</c:v>
                </c:pt>
                <c:pt idx="62">
                  <c:v>1.5141E-2</c:v>
                </c:pt>
                <c:pt idx="63">
                  <c:v>1.5141E-2</c:v>
                </c:pt>
                <c:pt idx="64">
                  <c:v>1.7304E-2</c:v>
                </c:pt>
                <c:pt idx="65">
                  <c:v>1.7304E-2</c:v>
                </c:pt>
                <c:pt idx="66">
                  <c:v>1.7304E-2</c:v>
                </c:pt>
                <c:pt idx="67">
                  <c:v>1.7304E-2</c:v>
                </c:pt>
                <c:pt idx="68">
                  <c:v>1.7304E-2</c:v>
                </c:pt>
                <c:pt idx="69">
                  <c:v>1.7304E-2</c:v>
                </c:pt>
                <c:pt idx="70">
                  <c:v>1.7304E-2</c:v>
                </c:pt>
                <c:pt idx="71">
                  <c:v>1.7304E-2</c:v>
                </c:pt>
                <c:pt idx="72">
                  <c:v>1.7304E-2</c:v>
                </c:pt>
                <c:pt idx="73">
                  <c:v>1.7304E-2</c:v>
                </c:pt>
                <c:pt idx="74">
                  <c:v>1.7304E-2</c:v>
                </c:pt>
                <c:pt idx="75">
                  <c:v>1.7304E-2</c:v>
                </c:pt>
                <c:pt idx="76">
                  <c:v>1.7304E-2</c:v>
                </c:pt>
                <c:pt idx="77">
                  <c:v>1.7304E-2</c:v>
                </c:pt>
                <c:pt idx="78">
                  <c:v>1.7304E-2</c:v>
                </c:pt>
                <c:pt idx="79">
                  <c:v>1.7304E-2</c:v>
                </c:pt>
                <c:pt idx="80">
                  <c:v>1.9467000000000002E-2</c:v>
                </c:pt>
                <c:pt idx="81">
                  <c:v>1.9467000000000002E-2</c:v>
                </c:pt>
                <c:pt idx="82">
                  <c:v>1.9467000000000002E-2</c:v>
                </c:pt>
                <c:pt idx="83">
                  <c:v>1.9467000000000002E-2</c:v>
                </c:pt>
                <c:pt idx="84">
                  <c:v>1.9467000000000002E-2</c:v>
                </c:pt>
                <c:pt idx="85">
                  <c:v>1.9467000000000002E-2</c:v>
                </c:pt>
                <c:pt idx="86">
                  <c:v>1.9467000000000002E-2</c:v>
                </c:pt>
                <c:pt idx="87">
                  <c:v>1.9467000000000002E-2</c:v>
                </c:pt>
                <c:pt idx="88">
                  <c:v>1.9467000000000002E-2</c:v>
                </c:pt>
                <c:pt idx="89">
                  <c:v>2.1630000000000003E-2</c:v>
                </c:pt>
                <c:pt idx="90">
                  <c:v>2.1630000000000003E-2</c:v>
                </c:pt>
                <c:pt idx="91">
                  <c:v>2.1630000000000003E-2</c:v>
                </c:pt>
                <c:pt idx="92">
                  <c:v>2.1630000000000003E-2</c:v>
                </c:pt>
                <c:pt idx="93">
                  <c:v>2.1630000000000003E-2</c:v>
                </c:pt>
                <c:pt idx="94">
                  <c:v>2.1630000000000003E-2</c:v>
                </c:pt>
                <c:pt idx="95">
                  <c:v>2.1630000000000003E-2</c:v>
                </c:pt>
                <c:pt idx="96">
                  <c:v>2.1630000000000003E-2</c:v>
                </c:pt>
                <c:pt idx="97">
                  <c:v>2.3793000000000005E-2</c:v>
                </c:pt>
                <c:pt idx="98">
                  <c:v>2.3793000000000005E-2</c:v>
                </c:pt>
                <c:pt idx="99">
                  <c:v>2.3793000000000005E-2</c:v>
                </c:pt>
                <c:pt idx="100">
                  <c:v>2.3793000000000005E-2</c:v>
                </c:pt>
                <c:pt idx="101">
                  <c:v>2.3793000000000005E-2</c:v>
                </c:pt>
                <c:pt idx="102">
                  <c:v>2.3793000000000005E-2</c:v>
                </c:pt>
                <c:pt idx="103">
                  <c:v>2.3793000000000005E-2</c:v>
                </c:pt>
                <c:pt idx="104">
                  <c:v>2.3793000000000005E-2</c:v>
                </c:pt>
                <c:pt idx="105">
                  <c:v>2.3793000000000005E-2</c:v>
                </c:pt>
                <c:pt idx="106">
                  <c:v>2.5956E-2</c:v>
                </c:pt>
                <c:pt idx="107">
                  <c:v>2.5956E-2</c:v>
                </c:pt>
                <c:pt idx="108">
                  <c:v>2.5956E-2</c:v>
                </c:pt>
                <c:pt idx="109">
                  <c:v>2.5956E-2</c:v>
                </c:pt>
                <c:pt idx="110">
                  <c:v>2.5956E-2</c:v>
                </c:pt>
                <c:pt idx="111">
                  <c:v>2.5956E-2</c:v>
                </c:pt>
                <c:pt idx="112">
                  <c:v>2.5956E-2</c:v>
                </c:pt>
                <c:pt idx="113">
                  <c:v>2.5956E-2</c:v>
                </c:pt>
                <c:pt idx="114">
                  <c:v>2.5956E-2</c:v>
                </c:pt>
                <c:pt idx="115">
                  <c:v>2.5956E-2</c:v>
                </c:pt>
                <c:pt idx="116">
                  <c:v>2.5956E-2</c:v>
                </c:pt>
                <c:pt idx="117">
                  <c:v>2.5956E-2</c:v>
                </c:pt>
                <c:pt idx="118">
                  <c:v>2.5956E-2</c:v>
                </c:pt>
                <c:pt idx="119">
                  <c:v>2.5956E-2</c:v>
                </c:pt>
                <c:pt idx="120">
                  <c:v>2.5956E-2</c:v>
                </c:pt>
                <c:pt idx="121">
                  <c:v>2.5956E-2</c:v>
                </c:pt>
                <c:pt idx="122">
                  <c:v>2.5956E-2</c:v>
                </c:pt>
                <c:pt idx="123">
                  <c:v>2.8119000000000005E-2</c:v>
                </c:pt>
                <c:pt idx="124">
                  <c:v>2.8119000000000005E-2</c:v>
                </c:pt>
                <c:pt idx="125">
                  <c:v>2.8119000000000005E-2</c:v>
                </c:pt>
                <c:pt idx="126">
                  <c:v>2.8119000000000005E-2</c:v>
                </c:pt>
                <c:pt idx="127">
                  <c:v>2.8119000000000005E-2</c:v>
                </c:pt>
                <c:pt idx="128">
                  <c:v>2.8119000000000005E-2</c:v>
                </c:pt>
                <c:pt idx="129">
                  <c:v>2.8119000000000005E-2</c:v>
                </c:pt>
                <c:pt idx="130">
                  <c:v>2.8119000000000005E-2</c:v>
                </c:pt>
                <c:pt idx="131">
                  <c:v>3.0282E-2</c:v>
                </c:pt>
                <c:pt idx="132">
                  <c:v>3.0282E-2</c:v>
                </c:pt>
                <c:pt idx="133">
                  <c:v>3.0282E-2</c:v>
                </c:pt>
                <c:pt idx="134">
                  <c:v>3.0282E-2</c:v>
                </c:pt>
                <c:pt idx="135">
                  <c:v>3.0282E-2</c:v>
                </c:pt>
                <c:pt idx="136">
                  <c:v>3.0282E-2</c:v>
                </c:pt>
                <c:pt idx="137">
                  <c:v>3.0282E-2</c:v>
                </c:pt>
                <c:pt idx="138">
                  <c:v>3.0282E-2</c:v>
                </c:pt>
                <c:pt idx="139">
                  <c:v>3.2445000000000002E-2</c:v>
                </c:pt>
                <c:pt idx="140">
                  <c:v>3.2445000000000002E-2</c:v>
                </c:pt>
                <c:pt idx="141">
                  <c:v>3.2445000000000002E-2</c:v>
                </c:pt>
                <c:pt idx="142">
                  <c:v>3.2445000000000002E-2</c:v>
                </c:pt>
                <c:pt idx="143">
                  <c:v>3.2445000000000002E-2</c:v>
                </c:pt>
                <c:pt idx="144">
                  <c:v>3.4608E-2</c:v>
                </c:pt>
                <c:pt idx="145">
                  <c:v>3.4608E-2</c:v>
                </c:pt>
                <c:pt idx="146">
                  <c:v>3.4608E-2</c:v>
                </c:pt>
                <c:pt idx="147">
                  <c:v>3.4608E-2</c:v>
                </c:pt>
                <c:pt idx="148">
                  <c:v>3.4608E-2</c:v>
                </c:pt>
                <c:pt idx="149">
                  <c:v>3.4608E-2</c:v>
                </c:pt>
                <c:pt idx="150">
                  <c:v>3.4608E-2</c:v>
                </c:pt>
                <c:pt idx="151">
                  <c:v>3.4608E-2</c:v>
                </c:pt>
                <c:pt idx="152">
                  <c:v>3.4608E-2</c:v>
                </c:pt>
                <c:pt idx="153">
                  <c:v>3.4608E-2</c:v>
                </c:pt>
                <c:pt idx="154">
                  <c:v>3.6770999999999998E-2</c:v>
                </c:pt>
                <c:pt idx="155">
                  <c:v>3.6770999999999998E-2</c:v>
                </c:pt>
                <c:pt idx="156">
                  <c:v>3.6770999999999998E-2</c:v>
                </c:pt>
                <c:pt idx="157">
                  <c:v>3.6770999999999998E-2</c:v>
                </c:pt>
                <c:pt idx="158">
                  <c:v>3.8934000000000003E-2</c:v>
                </c:pt>
                <c:pt idx="159">
                  <c:v>3.8934000000000003E-2</c:v>
                </c:pt>
                <c:pt idx="160">
                  <c:v>3.8934000000000003E-2</c:v>
                </c:pt>
                <c:pt idx="161">
                  <c:v>3.8934000000000003E-2</c:v>
                </c:pt>
                <c:pt idx="162">
                  <c:v>3.8934000000000003E-2</c:v>
                </c:pt>
                <c:pt idx="163">
                  <c:v>4.1097000000000002E-2</c:v>
                </c:pt>
                <c:pt idx="164">
                  <c:v>4.1097000000000002E-2</c:v>
                </c:pt>
                <c:pt idx="165">
                  <c:v>4.1097000000000002E-2</c:v>
                </c:pt>
                <c:pt idx="166">
                  <c:v>4.1097000000000002E-2</c:v>
                </c:pt>
                <c:pt idx="167">
                  <c:v>4.1097000000000002E-2</c:v>
                </c:pt>
                <c:pt idx="168">
                  <c:v>4.3260000000000007E-2</c:v>
                </c:pt>
                <c:pt idx="169">
                  <c:v>4.3260000000000007E-2</c:v>
                </c:pt>
                <c:pt idx="170">
                  <c:v>4.3260000000000007E-2</c:v>
                </c:pt>
                <c:pt idx="171">
                  <c:v>4.3260000000000007E-2</c:v>
                </c:pt>
                <c:pt idx="172">
                  <c:v>4.3260000000000007E-2</c:v>
                </c:pt>
                <c:pt idx="173">
                  <c:v>4.3260000000000007E-2</c:v>
                </c:pt>
                <c:pt idx="174">
                  <c:v>4.3260000000000007E-2</c:v>
                </c:pt>
                <c:pt idx="175">
                  <c:v>4.3260000000000007E-2</c:v>
                </c:pt>
                <c:pt idx="176">
                  <c:v>4.3260000000000007E-2</c:v>
                </c:pt>
                <c:pt idx="177">
                  <c:v>4.5422999999999998E-2</c:v>
                </c:pt>
                <c:pt idx="178">
                  <c:v>4.5422999999999998E-2</c:v>
                </c:pt>
                <c:pt idx="179">
                  <c:v>4.5422999999999998E-2</c:v>
                </c:pt>
                <c:pt idx="180">
                  <c:v>4.5422999999999998E-2</c:v>
                </c:pt>
                <c:pt idx="181">
                  <c:v>4.5422999999999998E-2</c:v>
                </c:pt>
                <c:pt idx="182">
                  <c:v>4.758600000000001E-2</c:v>
                </c:pt>
                <c:pt idx="183">
                  <c:v>4.758600000000001E-2</c:v>
                </c:pt>
                <c:pt idx="184">
                  <c:v>4.758600000000001E-2</c:v>
                </c:pt>
                <c:pt idx="185">
                  <c:v>4.758600000000001E-2</c:v>
                </c:pt>
                <c:pt idx="186">
                  <c:v>4.9749000000000002E-2</c:v>
                </c:pt>
                <c:pt idx="187">
                  <c:v>4.9749000000000002E-2</c:v>
                </c:pt>
                <c:pt idx="188">
                  <c:v>4.9749000000000002E-2</c:v>
                </c:pt>
                <c:pt idx="189">
                  <c:v>4.9749000000000002E-2</c:v>
                </c:pt>
                <c:pt idx="190">
                  <c:v>4.9749000000000002E-2</c:v>
                </c:pt>
                <c:pt idx="191">
                  <c:v>5.1912E-2</c:v>
                </c:pt>
                <c:pt idx="192">
                  <c:v>5.1912E-2</c:v>
                </c:pt>
                <c:pt idx="193">
                  <c:v>5.1912E-2</c:v>
                </c:pt>
                <c:pt idx="194">
                  <c:v>5.1912E-2</c:v>
                </c:pt>
                <c:pt idx="195">
                  <c:v>5.1912E-2</c:v>
                </c:pt>
                <c:pt idx="196">
                  <c:v>5.1912E-2</c:v>
                </c:pt>
                <c:pt idx="197">
                  <c:v>5.1912E-2</c:v>
                </c:pt>
                <c:pt idx="198">
                  <c:v>5.1912E-2</c:v>
                </c:pt>
                <c:pt idx="199">
                  <c:v>5.1912E-2</c:v>
                </c:pt>
                <c:pt idx="200">
                  <c:v>5.4074999999999998E-2</c:v>
                </c:pt>
                <c:pt idx="201">
                  <c:v>5.4074999999999998E-2</c:v>
                </c:pt>
                <c:pt idx="202">
                  <c:v>5.4074999999999998E-2</c:v>
                </c:pt>
                <c:pt idx="203">
                  <c:v>5.4074999999999998E-2</c:v>
                </c:pt>
                <c:pt idx="204">
                  <c:v>5.4074999999999998E-2</c:v>
                </c:pt>
                <c:pt idx="205">
                  <c:v>5.623800000000001E-2</c:v>
                </c:pt>
                <c:pt idx="206">
                  <c:v>5.623800000000001E-2</c:v>
                </c:pt>
                <c:pt idx="207">
                  <c:v>5.623800000000001E-2</c:v>
                </c:pt>
                <c:pt idx="208">
                  <c:v>5.623800000000001E-2</c:v>
                </c:pt>
                <c:pt idx="209">
                  <c:v>5.623800000000001E-2</c:v>
                </c:pt>
                <c:pt idx="210">
                  <c:v>5.8401000000000015E-2</c:v>
                </c:pt>
                <c:pt idx="211">
                  <c:v>5.8401000000000015E-2</c:v>
                </c:pt>
                <c:pt idx="212">
                  <c:v>5.8401000000000015E-2</c:v>
                </c:pt>
                <c:pt idx="213">
                  <c:v>5.8401000000000015E-2</c:v>
                </c:pt>
                <c:pt idx="214">
                  <c:v>6.0564E-2</c:v>
                </c:pt>
                <c:pt idx="215">
                  <c:v>6.0564E-2</c:v>
                </c:pt>
                <c:pt idx="216">
                  <c:v>6.0564E-2</c:v>
                </c:pt>
                <c:pt idx="217">
                  <c:v>6.0564E-2</c:v>
                </c:pt>
                <c:pt idx="218">
                  <c:v>6.0564E-2</c:v>
                </c:pt>
                <c:pt idx="219">
                  <c:v>6.0564E-2</c:v>
                </c:pt>
                <c:pt idx="220">
                  <c:v>6.0564E-2</c:v>
                </c:pt>
                <c:pt idx="221">
                  <c:v>6.0564E-2</c:v>
                </c:pt>
                <c:pt idx="222">
                  <c:v>6.0564E-2</c:v>
                </c:pt>
                <c:pt idx="223">
                  <c:v>6.0564E-2</c:v>
                </c:pt>
                <c:pt idx="224">
                  <c:v>6.2727000000000005E-2</c:v>
                </c:pt>
                <c:pt idx="225">
                  <c:v>6.2727000000000005E-2</c:v>
                </c:pt>
                <c:pt idx="226">
                  <c:v>6.2727000000000005E-2</c:v>
                </c:pt>
                <c:pt idx="227">
                  <c:v>6.2727000000000005E-2</c:v>
                </c:pt>
                <c:pt idx="228">
                  <c:v>6.4890000000000003E-2</c:v>
                </c:pt>
                <c:pt idx="229">
                  <c:v>6.4890000000000003E-2</c:v>
                </c:pt>
                <c:pt idx="230">
                  <c:v>6.4890000000000003E-2</c:v>
                </c:pt>
                <c:pt idx="231">
                  <c:v>6.4890000000000003E-2</c:v>
                </c:pt>
                <c:pt idx="232">
                  <c:v>6.4890000000000003E-2</c:v>
                </c:pt>
                <c:pt idx="233">
                  <c:v>6.7053000000000015E-2</c:v>
                </c:pt>
                <c:pt idx="234">
                  <c:v>6.7053000000000015E-2</c:v>
                </c:pt>
                <c:pt idx="235">
                  <c:v>6.7053000000000015E-2</c:v>
                </c:pt>
                <c:pt idx="236">
                  <c:v>6.7053000000000015E-2</c:v>
                </c:pt>
                <c:pt idx="237">
                  <c:v>6.9216E-2</c:v>
                </c:pt>
                <c:pt idx="238">
                  <c:v>6.9216E-2</c:v>
                </c:pt>
                <c:pt idx="239">
                  <c:v>6.9216E-2</c:v>
                </c:pt>
                <c:pt idx="240">
                  <c:v>6.9216E-2</c:v>
                </c:pt>
                <c:pt idx="241">
                  <c:v>6.9216E-2</c:v>
                </c:pt>
                <c:pt idx="242">
                  <c:v>6.9216E-2</c:v>
                </c:pt>
                <c:pt idx="243">
                  <c:v>6.9216E-2</c:v>
                </c:pt>
                <c:pt idx="244">
                  <c:v>6.9216E-2</c:v>
                </c:pt>
                <c:pt idx="245">
                  <c:v>6.9216E-2</c:v>
                </c:pt>
                <c:pt idx="246">
                  <c:v>6.9216E-2</c:v>
                </c:pt>
                <c:pt idx="247">
                  <c:v>7.1378999999999998E-2</c:v>
                </c:pt>
                <c:pt idx="248">
                  <c:v>7.1378999999999998E-2</c:v>
                </c:pt>
                <c:pt idx="249">
                  <c:v>7.1378999999999998E-2</c:v>
                </c:pt>
                <c:pt idx="250">
                  <c:v>7.1378999999999998E-2</c:v>
                </c:pt>
                <c:pt idx="251">
                  <c:v>7.3541999999999996E-2</c:v>
                </c:pt>
                <c:pt idx="252">
                  <c:v>7.3541999999999996E-2</c:v>
                </c:pt>
                <c:pt idx="253">
                  <c:v>7.3541999999999996E-2</c:v>
                </c:pt>
                <c:pt idx="254">
                  <c:v>7.3541999999999996E-2</c:v>
                </c:pt>
                <c:pt idx="255">
                  <c:v>7.3541999999999996E-2</c:v>
                </c:pt>
                <c:pt idx="256">
                  <c:v>7.5705000000000008E-2</c:v>
                </c:pt>
                <c:pt idx="257">
                  <c:v>7.5705000000000008E-2</c:v>
                </c:pt>
                <c:pt idx="258">
                  <c:v>7.5705000000000008E-2</c:v>
                </c:pt>
                <c:pt idx="259">
                  <c:v>7.5705000000000008E-2</c:v>
                </c:pt>
                <c:pt idx="260">
                  <c:v>7.7868000000000007E-2</c:v>
                </c:pt>
                <c:pt idx="261">
                  <c:v>7.7868000000000007E-2</c:v>
                </c:pt>
                <c:pt idx="262">
                  <c:v>7.7868000000000007E-2</c:v>
                </c:pt>
                <c:pt idx="263">
                  <c:v>7.7868000000000007E-2</c:v>
                </c:pt>
                <c:pt idx="264">
                  <c:v>7.7868000000000007E-2</c:v>
                </c:pt>
                <c:pt idx="265">
                  <c:v>7.7868000000000007E-2</c:v>
                </c:pt>
                <c:pt idx="266">
                  <c:v>7.7868000000000007E-2</c:v>
                </c:pt>
                <c:pt idx="267">
                  <c:v>7.7868000000000007E-2</c:v>
                </c:pt>
                <c:pt idx="268">
                  <c:v>7.7868000000000007E-2</c:v>
                </c:pt>
                <c:pt idx="269">
                  <c:v>8.0031000000000005E-2</c:v>
                </c:pt>
                <c:pt idx="270">
                  <c:v>8.0031000000000005E-2</c:v>
                </c:pt>
                <c:pt idx="271">
                  <c:v>8.0031000000000005E-2</c:v>
                </c:pt>
                <c:pt idx="272">
                  <c:v>8.0031000000000005E-2</c:v>
                </c:pt>
                <c:pt idx="273">
                  <c:v>8.0031000000000005E-2</c:v>
                </c:pt>
                <c:pt idx="274">
                  <c:v>8.2194000000000003E-2</c:v>
                </c:pt>
                <c:pt idx="275">
                  <c:v>8.2194000000000003E-2</c:v>
                </c:pt>
                <c:pt idx="276">
                  <c:v>8.2194000000000003E-2</c:v>
                </c:pt>
                <c:pt idx="277">
                  <c:v>8.2194000000000003E-2</c:v>
                </c:pt>
                <c:pt idx="278">
                  <c:v>8.4356999999999988E-2</c:v>
                </c:pt>
                <c:pt idx="279">
                  <c:v>8.4356999999999988E-2</c:v>
                </c:pt>
                <c:pt idx="280">
                  <c:v>8.4356999999999988E-2</c:v>
                </c:pt>
                <c:pt idx="281">
                  <c:v>8.4356999999999988E-2</c:v>
                </c:pt>
                <c:pt idx="282">
                  <c:v>8.4356999999999988E-2</c:v>
                </c:pt>
                <c:pt idx="283">
                  <c:v>8.6520000000000014E-2</c:v>
                </c:pt>
                <c:pt idx="284">
                  <c:v>8.6520000000000014E-2</c:v>
                </c:pt>
                <c:pt idx="285">
                  <c:v>8.6520000000000014E-2</c:v>
                </c:pt>
                <c:pt idx="286">
                  <c:v>8.6520000000000014E-2</c:v>
                </c:pt>
                <c:pt idx="287">
                  <c:v>8.6520000000000014E-2</c:v>
                </c:pt>
                <c:pt idx="288">
                  <c:v>8.6520000000000014E-2</c:v>
                </c:pt>
                <c:pt idx="289">
                  <c:v>8.6520000000000014E-2</c:v>
                </c:pt>
                <c:pt idx="290">
                  <c:v>8.6520000000000014E-2</c:v>
                </c:pt>
                <c:pt idx="291">
                  <c:v>8.6520000000000014E-2</c:v>
                </c:pt>
                <c:pt idx="292">
                  <c:v>8.8682999999999998E-2</c:v>
                </c:pt>
                <c:pt idx="293">
                  <c:v>8.8682999999999998E-2</c:v>
                </c:pt>
                <c:pt idx="294">
                  <c:v>8.8682999999999998E-2</c:v>
                </c:pt>
                <c:pt idx="295">
                  <c:v>8.8682999999999998E-2</c:v>
                </c:pt>
                <c:pt idx="296">
                  <c:v>8.8682999999999998E-2</c:v>
                </c:pt>
                <c:pt idx="297">
                  <c:v>9.0845999999999996E-2</c:v>
                </c:pt>
                <c:pt idx="298">
                  <c:v>9.0845999999999996E-2</c:v>
                </c:pt>
                <c:pt idx="299">
                  <c:v>9.0845999999999996E-2</c:v>
                </c:pt>
                <c:pt idx="300">
                  <c:v>9.0845999999999996E-2</c:v>
                </c:pt>
                <c:pt idx="301">
                  <c:v>9.3009000000000008E-2</c:v>
                </c:pt>
                <c:pt idx="302">
                  <c:v>9.3009000000000008E-2</c:v>
                </c:pt>
                <c:pt idx="303">
                  <c:v>9.3009000000000008E-2</c:v>
                </c:pt>
                <c:pt idx="304">
                  <c:v>9.3009000000000008E-2</c:v>
                </c:pt>
                <c:pt idx="305">
                  <c:v>9.3009000000000008E-2</c:v>
                </c:pt>
                <c:pt idx="306">
                  <c:v>9.517200000000002E-2</c:v>
                </c:pt>
                <c:pt idx="307">
                  <c:v>9.517200000000002E-2</c:v>
                </c:pt>
                <c:pt idx="308">
                  <c:v>9.517200000000002E-2</c:v>
                </c:pt>
                <c:pt idx="309">
                  <c:v>9.517200000000002E-2</c:v>
                </c:pt>
                <c:pt idx="310">
                  <c:v>9.517200000000002E-2</c:v>
                </c:pt>
                <c:pt idx="311">
                  <c:v>9.517200000000002E-2</c:v>
                </c:pt>
                <c:pt idx="312">
                  <c:v>9.517200000000002E-2</c:v>
                </c:pt>
                <c:pt idx="313">
                  <c:v>9.517200000000002E-2</c:v>
                </c:pt>
                <c:pt idx="314">
                  <c:v>9.517200000000002E-2</c:v>
                </c:pt>
                <c:pt idx="315">
                  <c:v>9.7335000000000005E-2</c:v>
                </c:pt>
                <c:pt idx="316">
                  <c:v>9.7335000000000005E-2</c:v>
                </c:pt>
                <c:pt idx="317">
                  <c:v>9.7335000000000005E-2</c:v>
                </c:pt>
                <c:pt idx="318">
                  <c:v>9.7335000000000005E-2</c:v>
                </c:pt>
                <c:pt idx="319">
                  <c:v>9.9498000000000003E-2</c:v>
                </c:pt>
                <c:pt idx="320">
                  <c:v>9.9498000000000003E-2</c:v>
                </c:pt>
                <c:pt idx="321">
                  <c:v>9.9498000000000003E-2</c:v>
                </c:pt>
                <c:pt idx="322">
                  <c:v>9.9498000000000003E-2</c:v>
                </c:pt>
                <c:pt idx="323">
                  <c:v>9.9498000000000003E-2</c:v>
                </c:pt>
                <c:pt idx="324">
                  <c:v>0.10166100000000002</c:v>
                </c:pt>
                <c:pt idx="325">
                  <c:v>0.10166100000000002</c:v>
                </c:pt>
                <c:pt idx="326">
                  <c:v>0.10166100000000002</c:v>
                </c:pt>
                <c:pt idx="327">
                  <c:v>0.10166100000000002</c:v>
                </c:pt>
                <c:pt idx="328">
                  <c:v>0.10166100000000002</c:v>
                </c:pt>
                <c:pt idx="329">
                  <c:v>0.103824</c:v>
                </c:pt>
                <c:pt idx="330">
                  <c:v>0.103824</c:v>
                </c:pt>
                <c:pt idx="331">
                  <c:v>0.103824</c:v>
                </c:pt>
                <c:pt idx="332">
                  <c:v>0.103824</c:v>
                </c:pt>
                <c:pt idx="333">
                  <c:v>0.103824</c:v>
                </c:pt>
                <c:pt idx="334">
                  <c:v>0.103824</c:v>
                </c:pt>
                <c:pt idx="335">
                  <c:v>0.103824</c:v>
                </c:pt>
                <c:pt idx="336">
                  <c:v>0.103824</c:v>
                </c:pt>
                <c:pt idx="337">
                  <c:v>0.103824</c:v>
                </c:pt>
                <c:pt idx="338">
                  <c:v>0.10598700000000001</c:v>
                </c:pt>
                <c:pt idx="339">
                  <c:v>0.10598700000000001</c:v>
                </c:pt>
                <c:pt idx="340">
                  <c:v>0.10598700000000001</c:v>
                </c:pt>
                <c:pt idx="341">
                  <c:v>0.10598700000000001</c:v>
                </c:pt>
                <c:pt idx="342">
                  <c:v>0.10815</c:v>
                </c:pt>
                <c:pt idx="343">
                  <c:v>0.10815</c:v>
                </c:pt>
                <c:pt idx="344">
                  <c:v>0.10815</c:v>
                </c:pt>
                <c:pt idx="345">
                  <c:v>0.10815</c:v>
                </c:pt>
                <c:pt idx="346">
                  <c:v>0.10815</c:v>
                </c:pt>
                <c:pt idx="347">
                  <c:v>0.11031299999999999</c:v>
                </c:pt>
                <c:pt idx="348">
                  <c:v>0.11031299999999999</c:v>
                </c:pt>
                <c:pt idx="349">
                  <c:v>0.11031299999999999</c:v>
                </c:pt>
                <c:pt idx="350">
                  <c:v>0.11031299999999999</c:v>
                </c:pt>
                <c:pt idx="351">
                  <c:v>0.11031299999999999</c:v>
                </c:pt>
                <c:pt idx="352">
                  <c:v>0.11247600000000002</c:v>
                </c:pt>
                <c:pt idx="353">
                  <c:v>0.11247600000000002</c:v>
                </c:pt>
                <c:pt idx="354">
                  <c:v>0.11247600000000002</c:v>
                </c:pt>
                <c:pt idx="355">
                  <c:v>0.11247600000000002</c:v>
                </c:pt>
                <c:pt idx="356">
                  <c:v>0.11247600000000002</c:v>
                </c:pt>
                <c:pt idx="357">
                  <c:v>0.11247600000000002</c:v>
                </c:pt>
                <c:pt idx="358">
                  <c:v>0.11247600000000002</c:v>
                </c:pt>
                <c:pt idx="359">
                  <c:v>0.11247600000000002</c:v>
                </c:pt>
                <c:pt idx="360">
                  <c:v>0.11247600000000002</c:v>
                </c:pt>
                <c:pt idx="361">
                  <c:v>0.114639</c:v>
                </c:pt>
                <c:pt idx="362">
                  <c:v>0.114639</c:v>
                </c:pt>
                <c:pt idx="363">
                  <c:v>0.114639</c:v>
                </c:pt>
                <c:pt idx="364">
                  <c:v>0.114639</c:v>
                </c:pt>
                <c:pt idx="365">
                  <c:v>0.11680200000000003</c:v>
                </c:pt>
                <c:pt idx="366">
                  <c:v>0.11680200000000003</c:v>
                </c:pt>
                <c:pt idx="367">
                  <c:v>0.11680200000000003</c:v>
                </c:pt>
                <c:pt idx="368">
                  <c:v>0.11680200000000003</c:v>
                </c:pt>
                <c:pt idx="369">
                  <c:v>0.11680200000000003</c:v>
                </c:pt>
                <c:pt idx="370">
                  <c:v>0.11896500000000002</c:v>
                </c:pt>
                <c:pt idx="371">
                  <c:v>0.11896500000000002</c:v>
                </c:pt>
                <c:pt idx="372">
                  <c:v>0.11896500000000002</c:v>
                </c:pt>
                <c:pt idx="373">
                  <c:v>0.11896500000000002</c:v>
                </c:pt>
                <c:pt idx="374">
                  <c:v>0.121128</c:v>
                </c:pt>
                <c:pt idx="375">
                  <c:v>0.121128</c:v>
                </c:pt>
                <c:pt idx="376">
                  <c:v>0.121128</c:v>
                </c:pt>
                <c:pt idx="377">
                  <c:v>0.121128</c:v>
                </c:pt>
                <c:pt idx="378">
                  <c:v>0.121128</c:v>
                </c:pt>
                <c:pt idx="379">
                  <c:v>0.121128</c:v>
                </c:pt>
                <c:pt idx="380">
                  <c:v>0.121128</c:v>
                </c:pt>
                <c:pt idx="381">
                  <c:v>0.121128</c:v>
                </c:pt>
                <c:pt idx="382">
                  <c:v>0.121128</c:v>
                </c:pt>
                <c:pt idx="383">
                  <c:v>0.121128</c:v>
                </c:pt>
                <c:pt idx="384">
                  <c:v>0.123291</c:v>
                </c:pt>
                <c:pt idx="385">
                  <c:v>0.123291</c:v>
                </c:pt>
                <c:pt idx="386">
                  <c:v>0.123291</c:v>
                </c:pt>
                <c:pt idx="387">
                  <c:v>0.123291</c:v>
                </c:pt>
                <c:pt idx="388">
                  <c:v>0.12545400000000001</c:v>
                </c:pt>
                <c:pt idx="389">
                  <c:v>0.12545400000000001</c:v>
                </c:pt>
                <c:pt idx="390">
                  <c:v>0.12545400000000001</c:v>
                </c:pt>
                <c:pt idx="391">
                  <c:v>0.12545400000000001</c:v>
                </c:pt>
                <c:pt idx="392">
                  <c:v>0.12545400000000001</c:v>
                </c:pt>
                <c:pt idx="393">
                  <c:v>0.12761700000000001</c:v>
                </c:pt>
                <c:pt idx="394">
                  <c:v>0.13</c:v>
                </c:pt>
                <c:pt idx="395">
                  <c:v>0.13200000000000001</c:v>
                </c:pt>
                <c:pt idx="396">
                  <c:v>0.14000000000000001</c:v>
                </c:pt>
              </c:numCache>
            </c:numRef>
          </c:xVal>
          <c:yVal>
            <c:numRef>
              <c:f>'stress-strain'!$L$3:$L$399</c:f>
              <c:numCache>
                <c:formatCode>0.00</c:formatCode>
                <c:ptCount val="397"/>
                <c:pt idx="0">
                  <c:v>0</c:v>
                </c:pt>
                <c:pt idx="1">
                  <c:v>30.760536351999999</c:v>
                </c:pt>
                <c:pt idx="2">
                  <c:v>31.715832511999999</c:v>
                </c:pt>
                <c:pt idx="3">
                  <c:v>32.480069440000001</c:v>
                </c:pt>
                <c:pt idx="4">
                  <c:v>33.435365599999997</c:v>
                </c:pt>
                <c:pt idx="5">
                  <c:v>34.199602528000007</c:v>
                </c:pt>
                <c:pt idx="6">
                  <c:v>35.537017152000004</c:v>
                </c:pt>
                <c:pt idx="7">
                  <c:v>36.683372544000001</c:v>
                </c:pt>
                <c:pt idx="8">
                  <c:v>38.211846400000006</c:v>
                </c:pt>
                <c:pt idx="9">
                  <c:v>39.358201792000003</c:v>
                </c:pt>
                <c:pt idx="10">
                  <c:v>40.886675648000001</c:v>
                </c:pt>
                <c:pt idx="11">
                  <c:v>42.606208735999999</c:v>
                </c:pt>
                <c:pt idx="12">
                  <c:v>43.752564128000003</c:v>
                </c:pt>
                <c:pt idx="13">
                  <c:v>45.281037984000001</c:v>
                </c:pt>
                <c:pt idx="14">
                  <c:v>46.809511840000006</c:v>
                </c:pt>
                <c:pt idx="15">
                  <c:v>48.146926463999996</c:v>
                </c:pt>
                <c:pt idx="16">
                  <c:v>49.484341088000001</c:v>
                </c:pt>
                <c:pt idx="17">
                  <c:v>50.821755712000005</c:v>
                </c:pt>
                <c:pt idx="18">
                  <c:v>51.968111104000002</c:v>
                </c:pt>
                <c:pt idx="19">
                  <c:v>53.496584959999993</c:v>
                </c:pt>
                <c:pt idx="20">
                  <c:v>54.642940351999997</c:v>
                </c:pt>
                <c:pt idx="21">
                  <c:v>55.980354976000008</c:v>
                </c:pt>
                <c:pt idx="22">
                  <c:v>57.508828831999999</c:v>
                </c:pt>
                <c:pt idx="23">
                  <c:v>58.846243455999989</c:v>
                </c:pt>
                <c:pt idx="24">
                  <c:v>60.183658079999994</c:v>
                </c:pt>
                <c:pt idx="25">
                  <c:v>61.521072703999998</c:v>
                </c:pt>
                <c:pt idx="26">
                  <c:v>62.858487327999995</c:v>
                </c:pt>
                <c:pt idx="27">
                  <c:v>64.195901952</c:v>
                </c:pt>
                <c:pt idx="28">
                  <c:v>65.342257344000004</c:v>
                </c:pt>
                <c:pt idx="29">
                  <c:v>66.679671968000008</c:v>
                </c:pt>
                <c:pt idx="30">
                  <c:v>68.017086592000013</c:v>
                </c:pt>
                <c:pt idx="31">
                  <c:v>69.354501216000003</c:v>
                </c:pt>
                <c:pt idx="32">
                  <c:v>70.309797376000006</c:v>
                </c:pt>
                <c:pt idx="33">
                  <c:v>70.309797376000006</c:v>
                </c:pt>
                <c:pt idx="34">
                  <c:v>70.309797376000006</c:v>
                </c:pt>
                <c:pt idx="35">
                  <c:v>70.309797376000006</c:v>
                </c:pt>
                <c:pt idx="36">
                  <c:v>69.736619680000004</c:v>
                </c:pt>
                <c:pt idx="37">
                  <c:v>68.781323520000001</c:v>
                </c:pt>
                <c:pt idx="38">
                  <c:v>65.915435039999991</c:v>
                </c:pt>
                <c:pt idx="39">
                  <c:v>67.252849663999996</c:v>
                </c:pt>
                <c:pt idx="40">
                  <c:v>72.602508159999985</c:v>
                </c:pt>
                <c:pt idx="41">
                  <c:v>74.322041248000005</c:v>
                </c:pt>
                <c:pt idx="42">
                  <c:v>75.468396640000009</c:v>
                </c:pt>
                <c:pt idx="43">
                  <c:v>77.187929727999986</c:v>
                </c:pt>
                <c:pt idx="44">
                  <c:v>78.525344352000005</c:v>
                </c:pt>
                <c:pt idx="45">
                  <c:v>80.24487744000001</c:v>
                </c:pt>
                <c:pt idx="46">
                  <c:v>81.582292063999986</c:v>
                </c:pt>
                <c:pt idx="47">
                  <c:v>82.919706688000005</c:v>
                </c:pt>
                <c:pt idx="48">
                  <c:v>84.257121311999995</c:v>
                </c:pt>
                <c:pt idx="49">
                  <c:v>85.785595168000015</c:v>
                </c:pt>
                <c:pt idx="50">
                  <c:v>87.123009792000005</c:v>
                </c:pt>
                <c:pt idx="51">
                  <c:v>88.460424416000009</c:v>
                </c:pt>
                <c:pt idx="52">
                  <c:v>89.797839039999999</c:v>
                </c:pt>
                <c:pt idx="53">
                  <c:v>91.517372127999991</c:v>
                </c:pt>
                <c:pt idx="54">
                  <c:v>92.854786752000024</c:v>
                </c:pt>
                <c:pt idx="55">
                  <c:v>94.192201376</c:v>
                </c:pt>
                <c:pt idx="56">
                  <c:v>95.911734463999977</c:v>
                </c:pt>
                <c:pt idx="57">
                  <c:v>97.24914908800001</c:v>
                </c:pt>
                <c:pt idx="58">
                  <c:v>98.586563711999986</c:v>
                </c:pt>
                <c:pt idx="59">
                  <c:v>100.30609679999999</c:v>
                </c:pt>
                <c:pt idx="60">
                  <c:v>101.64351142400001</c:v>
                </c:pt>
                <c:pt idx="61">
                  <c:v>103.17198528</c:v>
                </c:pt>
                <c:pt idx="62">
                  <c:v>104.89151836800001</c:v>
                </c:pt>
                <c:pt idx="63">
                  <c:v>106.41999222400001</c:v>
                </c:pt>
                <c:pt idx="64">
                  <c:v>107.94846608</c:v>
                </c:pt>
                <c:pt idx="65">
                  <c:v>109.28588070399999</c:v>
                </c:pt>
                <c:pt idx="66">
                  <c:v>111.005413792</c:v>
                </c:pt>
                <c:pt idx="67">
                  <c:v>112.342828416</c:v>
                </c:pt>
                <c:pt idx="68">
                  <c:v>114.06236150399998</c:v>
                </c:pt>
                <c:pt idx="69">
                  <c:v>115.781894592</c:v>
                </c:pt>
                <c:pt idx="70">
                  <c:v>117.31036844799999</c:v>
                </c:pt>
                <c:pt idx="71">
                  <c:v>119.220960768</c:v>
                </c:pt>
                <c:pt idx="72">
                  <c:v>120.558375392</c:v>
                </c:pt>
                <c:pt idx="73">
                  <c:v>122.27790847999999</c:v>
                </c:pt>
                <c:pt idx="74">
                  <c:v>123.99744156800001</c:v>
                </c:pt>
                <c:pt idx="75">
                  <c:v>125.525915424</c:v>
                </c:pt>
                <c:pt idx="76">
                  <c:v>127.43650774400001</c:v>
                </c:pt>
                <c:pt idx="77">
                  <c:v>128.96498159999999</c:v>
                </c:pt>
                <c:pt idx="78">
                  <c:v>129.72921852800002</c:v>
                </c:pt>
                <c:pt idx="79">
                  <c:v>131.44875161600001</c:v>
                </c:pt>
                <c:pt idx="80">
                  <c:v>133.168284704</c:v>
                </c:pt>
                <c:pt idx="81">
                  <c:v>135.07887702400001</c:v>
                </c:pt>
                <c:pt idx="82">
                  <c:v>136.98946934400001</c:v>
                </c:pt>
                <c:pt idx="83">
                  <c:v>138.90006166399999</c:v>
                </c:pt>
                <c:pt idx="84">
                  <c:v>140.23747628800001</c:v>
                </c:pt>
                <c:pt idx="85">
                  <c:v>141.76595014400002</c:v>
                </c:pt>
                <c:pt idx="86">
                  <c:v>143.48548323200001</c:v>
                </c:pt>
                <c:pt idx="87">
                  <c:v>145.39607555200001</c:v>
                </c:pt>
                <c:pt idx="88">
                  <c:v>147.11560864</c:v>
                </c:pt>
                <c:pt idx="89">
                  <c:v>148.64408249600001</c:v>
                </c:pt>
                <c:pt idx="90">
                  <c:v>150.363615584</c:v>
                </c:pt>
                <c:pt idx="91">
                  <c:v>152.08314867199999</c:v>
                </c:pt>
                <c:pt idx="92">
                  <c:v>153.611622528</c:v>
                </c:pt>
                <c:pt idx="93">
                  <c:v>155.33115561600002</c:v>
                </c:pt>
                <c:pt idx="94">
                  <c:v>157.05068870400001</c:v>
                </c:pt>
                <c:pt idx="95">
                  <c:v>158.770221792</c:v>
                </c:pt>
                <c:pt idx="96">
                  <c:v>160.48975488000002</c:v>
                </c:pt>
                <c:pt idx="97">
                  <c:v>162.20928796800001</c:v>
                </c:pt>
                <c:pt idx="98">
                  <c:v>163.928821056</c:v>
                </c:pt>
                <c:pt idx="99">
                  <c:v>165.83941337600001</c:v>
                </c:pt>
                <c:pt idx="100">
                  <c:v>167.75000569600002</c:v>
                </c:pt>
                <c:pt idx="101">
                  <c:v>169.66059801600002</c:v>
                </c:pt>
                <c:pt idx="102">
                  <c:v>171.76224956799999</c:v>
                </c:pt>
                <c:pt idx="103">
                  <c:v>174.05496035199999</c:v>
                </c:pt>
                <c:pt idx="104">
                  <c:v>176.15661190400002</c:v>
                </c:pt>
                <c:pt idx="105">
                  <c:v>177.87614499200004</c:v>
                </c:pt>
                <c:pt idx="106">
                  <c:v>179.78673731200001</c:v>
                </c:pt>
                <c:pt idx="107">
                  <c:v>181.69732963199996</c:v>
                </c:pt>
                <c:pt idx="108">
                  <c:v>183.41686272000001</c:v>
                </c:pt>
                <c:pt idx="109">
                  <c:v>185.136395808</c:v>
                </c:pt>
                <c:pt idx="110">
                  <c:v>187.04698812799998</c:v>
                </c:pt>
                <c:pt idx="111">
                  <c:v>188.95758044799996</c:v>
                </c:pt>
                <c:pt idx="112">
                  <c:v>190.86817276799999</c:v>
                </c:pt>
                <c:pt idx="113">
                  <c:v>192.58770585599999</c:v>
                </c:pt>
                <c:pt idx="114">
                  <c:v>194.49829817600002</c:v>
                </c:pt>
                <c:pt idx="115">
                  <c:v>196.408890496</c:v>
                </c:pt>
                <c:pt idx="116">
                  <c:v>198.12842358399996</c:v>
                </c:pt>
                <c:pt idx="117">
                  <c:v>200.03901590400002</c:v>
                </c:pt>
                <c:pt idx="118">
                  <c:v>201.75854899200002</c:v>
                </c:pt>
                <c:pt idx="119">
                  <c:v>203.47808207999998</c:v>
                </c:pt>
                <c:pt idx="120">
                  <c:v>205.197615168</c:v>
                </c:pt>
                <c:pt idx="121">
                  <c:v>207.10820748800003</c:v>
                </c:pt>
                <c:pt idx="122">
                  <c:v>208.827740576</c:v>
                </c:pt>
                <c:pt idx="123">
                  <c:v>210.54727366399999</c:v>
                </c:pt>
                <c:pt idx="124">
                  <c:v>212.64892521600001</c:v>
                </c:pt>
                <c:pt idx="125">
                  <c:v>214.75057676800006</c:v>
                </c:pt>
                <c:pt idx="126">
                  <c:v>216.66116908800004</c:v>
                </c:pt>
                <c:pt idx="127">
                  <c:v>218.76282064</c:v>
                </c:pt>
                <c:pt idx="128">
                  <c:v>220.67341296000004</c:v>
                </c:pt>
                <c:pt idx="129">
                  <c:v>222.58400528000004</c:v>
                </c:pt>
                <c:pt idx="130">
                  <c:v>224.30353836800001</c:v>
                </c:pt>
                <c:pt idx="131">
                  <c:v>226.40518992</c:v>
                </c:pt>
                <c:pt idx="132">
                  <c:v>228.12472300799996</c:v>
                </c:pt>
                <c:pt idx="133">
                  <c:v>230.22637456000001</c:v>
                </c:pt>
                <c:pt idx="134">
                  <c:v>232.13696687999999</c:v>
                </c:pt>
                <c:pt idx="135">
                  <c:v>234.23861843200001</c:v>
                </c:pt>
                <c:pt idx="136">
                  <c:v>236.14921075199999</c:v>
                </c:pt>
                <c:pt idx="137">
                  <c:v>238.63298076800001</c:v>
                </c:pt>
                <c:pt idx="138">
                  <c:v>241.30781001599999</c:v>
                </c:pt>
                <c:pt idx="139">
                  <c:v>243.02734310400001</c:v>
                </c:pt>
                <c:pt idx="140">
                  <c:v>243.60052079999997</c:v>
                </c:pt>
                <c:pt idx="141">
                  <c:v>247.03958697600001</c:v>
                </c:pt>
                <c:pt idx="142">
                  <c:v>250.86077161600002</c:v>
                </c:pt>
                <c:pt idx="143">
                  <c:v>255.06407472000001</c:v>
                </c:pt>
                <c:pt idx="144">
                  <c:v>258.69420012799998</c:v>
                </c:pt>
                <c:pt idx="145">
                  <c:v>262.51538476799999</c:v>
                </c:pt>
                <c:pt idx="146">
                  <c:v>266.90974710400002</c:v>
                </c:pt>
                <c:pt idx="147">
                  <c:v>271.113050208</c:v>
                </c:pt>
                <c:pt idx="148">
                  <c:v>275.50741254399998</c:v>
                </c:pt>
                <c:pt idx="149">
                  <c:v>279.90177488</c:v>
                </c:pt>
                <c:pt idx="150">
                  <c:v>283.72295952000002</c:v>
                </c:pt>
                <c:pt idx="151">
                  <c:v>287.73520339199996</c:v>
                </c:pt>
                <c:pt idx="152">
                  <c:v>291.74744726399996</c:v>
                </c:pt>
                <c:pt idx="153">
                  <c:v>295.95075036800006</c:v>
                </c:pt>
                <c:pt idx="154">
                  <c:v>299.77193500799996</c:v>
                </c:pt>
                <c:pt idx="155">
                  <c:v>303.78417888000001</c:v>
                </c:pt>
                <c:pt idx="156">
                  <c:v>307.987481984</c:v>
                </c:pt>
                <c:pt idx="157">
                  <c:v>312.38184432000003</c:v>
                </c:pt>
                <c:pt idx="158">
                  <c:v>316.39408819199997</c:v>
                </c:pt>
                <c:pt idx="159">
                  <c:v>320.40633206399997</c:v>
                </c:pt>
                <c:pt idx="160">
                  <c:v>324.60963516799995</c:v>
                </c:pt>
                <c:pt idx="161">
                  <c:v>328.43081980800002</c:v>
                </c:pt>
                <c:pt idx="162">
                  <c:v>332.44306367999997</c:v>
                </c:pt>
                <c:pt idx="163">
                  <c:v>336.26424832000009</c:v>
                </c:pt>
                <c:pt idx="164">
                  <c:v>340.08543295999999</c:v>
                </c:pt>
                <c:pt idx="165">
                  <c:v>343.71555836799996</c:v>
                </c:pt>
                <c:pt idx="166">
                  <c:v>347.34568377599999</c:v>
                </c:pt>
                <c:pt idx="167">
                  <c:v>350.97580918400007</c:v>
                </c:pt>
                <c:pt idx="168">
                  <c:v>354.22381612799995</c:v>
                </c:pt>
                <c:pt idx="169">
                  <c:v>356.89864537599999</c:v>
                </c:pt>
                <c:pt idx="170">
                  <c:v>359.955593088</c:v>
                </c:pt>
                <c:pt idx="171">
                  <c:v>363.39465926399993</c:v>
                </c:pt>
                <c:pt idx="172">
                  <c:v>366.64266620800004</c:v>
                </c:pt>
                <c:pt idx="173">
                  <c:v>369.69961392000005</c:v>
                </c:pt>
                <c:pt idx="174">
                  <c:v>372.756561632</c:v>
                </c:pt>
                <c:pt idx="175">
                  <c:v>376.00456857599994</c:v>
                </c:pt>
                <c:pt idx="176">
                  <c:v>379.06151628800001</c:v>
                </c:pt>
                <c:pt idx="177">
                  <c:v>381.92740476799997</c:v>
                </c:pt>
                <c:pt idx="178">
                  <c:v>384.98435247999998</c:v>
                </c:pt>
                <c:pt idx="179">
                  <c:v>388.04130019199999</c:v>
                </c:pt>
                <c:pt idx="180">
                  <c:v>390.90718867200007</c:v>
                </c:pt>
                <c:pt idx="181">
                  <c:v>393.96413638400008</c:v>
                </c:pt>
                <c:pt idx="182">
                  <c:v>396.83002486400005</c:v>
                </c:pt>
                <c:pt idx="183">
                  <c:v>399.69591334399996</c:v>
                </c:pt>
                <c:pt idx="184">
                  <c:v>402.37074259200006</c:v>
                </c:pt>
                <c:pt idx="185">
                  <c:v>405.42769030399995</c:v>
                </c:pt>
                <c:pt idx="186">
                  <c:v>408.29357878400003</c:v>
                </c:pt>
                <c:pt idx="187">
                  <c:v>411.15946726400006</c:v>
                </c:pt>
                <c:pt idx="188">
                  <c:v>414.02535574400008</c:v>
                </c:pt>
                <c:pt idx="189">
                  <c:v>416.70018499199995</c:v>
                </c:pt>
                <c:pt idx="190">
                  <c:v>419.75713270400001</c:v>
                </c:pt>
                <c:pt idx="191">
                  <c:v>422.62302118399992</c:v>
                </c:pt>
                <c:pt idx="192">
                  <c:v>425.488909664</c:v>
                </c:pt>
                <c:pt idx="193">
                  <c:v>428.35479814400003</c:v>
                </c:pt>
                <c:pt idx="194">
                  <c:v>431.220686624</c:v>
                </c:pt>
                <c:pt idx="195">
                  <c:v>434.27763433600006</c:v>
                </c:pt>
                <c:pt idx="196">
                  <c:v>436.95246358400004</c:v>
                </c:pt>
                <c:pt idx="197">
                  <c:v>440.009411296</c:v>
                </c:pt>
                <c:pt idx="198">
                  <c:v>442.87529977599996</c:v>
                </c:pt>
                <c:pt idx="199">
                  <c:v>445.74118825599999</c:v>
                </c:pt>
                <c:pt idx="200">
                  <c:v>448.798135968</c:v>
                </c:pt>
                <c:pt idx="201">
                  <c:v>451.66402444799996</c:v>
                </c:pt>
                <c:pt idx="202">
                  <c:v>454.33885369600006</c:v>
                </c:pt>
                <c:pt idx="203">
                  <c:v>457.01368294400004</c:v>
                </c:pt>
                <c:pt idx="204">
                  <c:v>459.49745296000003</c:v>
                </c:pt>
                <c:pt idx="205">
                  <c:v>461.98122297600003</c:v>
                </c:pt>
                <c:pt idx="206">
                  <c:v>464.65605222399995</c:v>
                </c:pt>
                <c:pt idx="207">
                  <c:v>467.33088147200004</c:v>
                </c:pt>
                <c:pt idx="208">
                  <c:v>469.62359225599999</c:v>
                </c:pt>
                <c:pt idx="209">
                  <c:v>472.10736227199999</c:v>
                </c:pt>
                <c:pt idx="210">
                  <c:v>474.59113228799998</c:v>
                </c:pt>
                <c:pt idx="211">
                  <c:v>476.88384307199999</c:v>
                </c:pt>
                <c:pt idx="212">
                  <c:v>479.36761308799998</c:v>
                </c:pt>
                <c:pt idx="213">
                  <c:v>481.66032387200005</c:v>
                </c:pt>
                <c:pt idx="214">
                  <c:v>484.14409388800004</c:v>
                </c:pt>
                <c:pt idx="215">
                  <c:v>486.05468620800002</c:v>
                </c:pt>
                <c:pt idx="216">
                  <c:v>488.15633775999999</c:v>
                </c:pt>
                <c:pt idx="217">
                  <c:v>490.44904854400005</c:v>
                </c:pt>
                <c:pt idx="218">
                  <c:v>492.55070009600007</c:v>
                </c:pt>
                <c:pt idx="219">
                  <c:v>494.65235164799998</c:v>
                </c:pt>
                <c:pt idx="220">
                  <c:v>496.56294396800001</c:v>
                </c:pt>
                <c:pt idx="221">
                  <c:v>498.47353628800005</c:v>
                </c:pt>
                <c:pt idx="222">
                  <c:v>500.38412860800008</c:v>
                </c:pt>
                <c:pt idx="223">
                  <c:v>502.48578016000005</c:v>
                </c:pt>
                <c:pt idx="224">
                  <c:v>504.01425401599994</c:v>
                </c:pt>
                <c:pt idx="225">
                  <c:v>505.73378710399999</c:v>
                </c:pt>
                <c:pt idx="226">
                  <c:v>507.64437942400002</c:v>
                </c:pt>
                <c:pt idx="227">
                  <c:v>509.17285327999997</c:v>
                </c:pt>
                <c:pt idx="228">
                  <c:v>510.89238636799996</c:v>
                </c:pt>
                <c:pt idx="229">
                  <c:v>512.42086022399997</c:v>
                </c:pt>
                <c:pt idx="230">
                  <c:v>513.75827484800004</c:v>
                </c:pt>
                <c:pt idx="231">
                  <c:v>515.47780793599998</c:v>
                </c:pt>
                <c:pt idx="232">
                  <c:v>517.19734102400002</c:v>
                </c:pt>
                <c:pt idx="233">
                  <c:v>518.91687411200007</c:v>
                </c:pt>
                <c:pt idx="234">
                  <c:v>520.44534796799996</c:v>
                </c:pt>
                <c:pt idx="235">
                  <c:v>521.20958489600002</c:v>
                </c:pt>
                <c:pt idx="236">
                  <c:v>522.35594028800006</c:v>
                </c:pt>
                <c:pt idx="237">
                  <c:v>523.50229567999997</c:v>
                </c:pt>
                <c:pt idx="238">
                  <c:v>524.26653260800003</c:v>
                </c:pt>
                <c:pt idx="239">
                  <c:v>524.83971030400005</c:v>
                </c:pt>
                <c:pt idx="240">
                  <c:v>526.17712492800001</c:v>
                </c:pt>
                <c:pt idx="241">
                  <c:v>526.75030262400003</c:v>
                </c:pt>
                <c:pt idx="242">
                  <c:v>527.32348031999993</c:v>
                </c:pt>
                <c:pt idx="243">
                  <c:v>527.32348031999993</c:v>
                </c:pt>
                <c:pt idx="244">
                  <c:v>527.51453955200009</c:v>
                </c:pt>
                <c:pt idx="245">
                  <c:v>528.08771724799999</c:v>
                </c:pt>
                <c:pt idx="246">
                  <c:v>528.46983571200008</c:v>
                </c:pt>
                <c:pt idx="247">
                  <c:v>527.70559878400002</c:v>
                </c:pt>
                <c:pt idx="248">
                  <c:v>522.54699951999999</c:v>
                </c:pt>
                <c:pt idx="249">
                  <c:v>521.01852566399998</c:v>
                </c:pt>
                <c:pt idx="250">
                  <c:v>525.603947232</c:v>
                </c:pt>
                <c:pt idx="251">
                  <c:v>526.94136185599996</c:v>
                </c:pt>
                <c:pt idx="252">
                  <c:v>525.603947232</c:v>
                </c:pt>
                <c:pt idx="253">
                  <c:v>524.64865107200001</c:v>
                </c:pt>
                <c:pt idx="254">
                  <c:v>527.70559878400002</c:v>
                </c:pt>
                <c:pt idx="255">
                  <c:v>529.61619110399999</c:v>
                </c:pt>
                <c:pt idx="256">
                  <c:v>531.14466496</c:v>
                </c:pt>
                <c:pt idx="257">
                  <c:v>531.14466496</c:v>
                </c:pt>
                <c:pt idx="258">
                  <c:v>530.76254649600003</c:v>
                </c:pt>
                <c:pt idx="259">
                  <c:v>530.95360572799996</c:v>
                </c:pt>
                <c:pt idx="260">
                  <c:v>530.5714872640001</c:v>
                </c:pt>
                <c:pt idx="261">
                  <c:v>530.76254649600003</c:v>
                </c:pt>
                <c:pt idx="262">
                  <c:v>527.70559878400002</c:v>
                </c:pt>
                <c:pt idx="263">
                  <c:v>520.25428873600003</c:v>
                </c:pt>
                <c:pt idx="264">
                  <c:v>522.92911798400007</c:v>
                </c:pt>
                <c:pt idx="265">
                  <c:v>527.32348031999993</c:v>
                </c:pt>
                <c:pt idx="266">
                  <c:v>529.61619110399999</c:v>
                </c:pt>
                <c:pt idx="267">
                  <c:v>530.38042803200005</c:v>
                </c:pt>
                <c:pt idx="268">
                  <c:v>525.98606569600008</c:v>
                </c:pt>
                <c:pt idx="269">
                  <c:v>524.64865107200001</c:v>
                </c:pt>
                <c:pt idx="270">
                  <c:v>526.94136185599996</c:v>
                </c:pt>
                <c:pt idx="271">
                  <c:v>527.51453955200009</c:v>
                </c:pt>
                <c:pt idx="272">
                  <c:v>527.51453955200009</c:v>
                </c:pt>
                <c:pt idx="273">
                  <c:v>529.80725033600004</c:v>
                </c:pt>
                <c:pt idx="274">
                  <c:v>526.94136185599996</c:v>
                </c:pt>
                <c:pt idx="275">
                  <c:v>528.46983571200008</c:v>
                </c:pt>
                <c:pt idx="276">
                  <c:v>534.77479036799991</c:v>
                </c:pt>
                <c:pt idx="277">
                  <c:v>537.64067884799999</c:v>
                </c:pt>
                <c:pt idx="278">
                  <c:v>539.36021193600004</c:v>
                </c:pt>
                <c:pt idx="279">
                  <c:v>540.69762656</c:v>
                </c:pt>
                <c:pt idx="280">
                  <c:v>541.84398195199992</c:v>
                </c:pt>
                <c:pt idx="281">
                  <c:v>542.79927811200002</c:v>
                </c:pt>
                <c:pt idx="282">
                  <c:v>544.1366927360001</c:v>
                </c:pt>
                <c:pt idx="283">
                  <c:v>545.09198889600009</c:v>
                </c:pt>
                <c:pt idx="284">
                  <c:v>546.04728505599996</c:v>
                </c:pt>
                <c:pt idx="285">
                  <c:v>546.81152198400002</c:v>
                </c:pt>
                <c:pt idx="286">
                  <c:v>547.76681814400001</c:v>
                </c:pt>
                <c:pt idx="287">
                  <c:v>548.91317353600004</c:v>
                </c:pt>
                <c:pt idx="288">
                  <c:v>549.86846969600003</c:v>
                </c:pt>
                <c:pt idx="289">
                  <c:v>550.82376585600002</c:v>
                </c:pt>
                <c:pt idx="290">
                  <c:v>551.58800278399997</c:v>
                </c:pt>
                <c:pt idx="291">
                  <c:v>552.54329894399996</c:v>
                </c:pt>
                <c:pt idx="292">
                  <c:v>553.30753587200002</c:v>
                </c:pt>
                <c:pt idx="293">
                  <c:v>554.45389126400005</c:v>
                </c:pt>
                <c:pt idx="294">
                  <c:v>555.21812819199999</c:v>
                </c:pt>
                <c:pt idx="295">
                  <c:v>556.17342435199998</c:v>
                </c:pt>
                <c:pt idx="296">
                  <c:v>557.31977974400002</c:v>
                </c:pt>
                <c:pt idx="297">
                  <c:v>558.08401667199996</c:v>
                </c:pt>
                <c:pt idx="298">
                  <c:v>558.65719436799998</c:v>
                </c:pt>
                <c:pt idx="299">
                  <c:v>559.61249052799997</c:v>
                </c:pt>
                <c:pt idx="300">
                  <c:v>560.37672745599991</c:v>
                </c:pt>
                <c:pt idx="301">
                  <c:v>561.3320236159999</c:v>
                </c:pt>
                <c:pt idx="302">
                  <c:v>562.09626054399996</c:v>
                </c:pt>
                <c:pt idx="303">
                  <c:v>563.05155670399995</c:v>
                </c:pt>
                <c:pt idx="304">
                  <c:v>563.81579363200001</c:v>
                </c:pt>
                <c:pt idx="305">
                  <c:v>564.77108979199988</c:v>
                </c:pt>
                <c:pt idx="306">
                  <c:v>565.53532672000006</c:v>
                </c:pt>
                <c:pt idx="307">
                  <c:v>566.29956364800012</c:v>
                </c:pt>
                <c:pt idx="308">
                  <c:v>567.25485980800011</c:v>
                </c:pt>
                <c:pt idx="309">
                  <c:v>568.01909673600005</c:v>
                </c:pt>
                <c:pt idx="310">
                  <c:v>568.97439289600004</c:v>
                </c:pt>
                <c:pt idx="311">
                  <c:v>569.73862982399999</c:v>
                </c:pt>
                <c:pt idx="312">
                  <c:v>570.31180752</c:v>
                </c:pt>
                <c:pt idx="313">
                  <c:v>571.07604444800006</c:v>
                </c:pt>
                <c:pt idx="314">
                  <c:v>572.03134060799994</c:v>
                </c:pt>
                <c:pt idx="315">
                  <c:v>572.795577536</c:v>
                </c:pt>
                <c:pt idx="316">
                  <c:v>573.55981446399994</c:v>
                </c:pt>
                <c:pt idx="317">
                  <c:v>574.324051392</c:v>
                </c:pt>
                <c:pt idx="318">
                  <c:v>575.08828832000006</c:v>
                </c:pt>
                <c:pt idx="319">
                  <c:v>576.04358448000005</c:v>
                </c:pt>
                <c:pt idx="320">
                  <c:v>576.807821408</c:v>
                </c:pt>
                <c:pt idx="321">
                  <c:v>577.38099910400001</c:v>
                </c:pt>
                <c:pt idx="322">
                  <c:v>577.95417680000003</c:v>
                </c:pt>
                <c:pt idx="323">
                  <c:v>578.90947296000002</c:v>
                </c:pt>
                <c:pt idx="324">
                  <c:v>579.48265065600003</c:v>
                </c:pt>
                <c:pt idx="325">
                  <c:v>580.43794681599991</c:v>
                </c:pt>
                <c:pt idx="326">
                  <c:v>581.01112451199992</c:v>
                </c:pt>
                <c:pt idx="327">
                  <c:v>581.96642067200003</c:v>
                </c:pt>
                <c:pt idx="328">
                  <c:v>582.53959836799993</c:v>
                </c:pt>
                <c:pt idx="329">
                  <c:v>583.3038352960001</c:v>
                </c:pt>
                <c:pt idx="330">
                  <c:v>583.877012992</c:v>
                </c:pt>
                <c:pt idx="331">
                  <c:v>584.64124991999995</c:v>
                </c:pt>
                <c:pt idx="332">
                  <c:v>585.21442761599997</c:v>
                </c:pt>
                <c:pt idx="333">
                  <c:v>585.97866454400014</c:v>
                </c:pt>
                <c:pt idx="334">
                  <c:v>586.74290147200009</c:v>
                </c:pt>
                <c:pt idx="335">
                  <c:v>587.31607916799999</c:v>
                </c:pt>
                <c:pt idx="336">
                  <c:v>588.08031609599993</c:v>
                </c:pt>
                <c:pt idx="337">
                  <c:v>588.84455302399999</c:v>
                </c:pt>
                <c:pt idx="338">
                  <c:v>589.41773072000001</c:v>
                </c:pt>
                <c:pt idx="339">
                  <c:v>589.99090841600002</c:v>
                </c:pt>
                <c:pt idx="340">
                  <c:v>590.56408611200004</c:v>
                </c:pt>
                <c:pt idx="341">
                  <c:v>591.32832303999999</c:v>
                </c:pt>
                <c:pt idx="342">
                  <c:v>591.90150073600012</c:v>
                </c:pt>
                <c:pt idx="343">
                  <c:v>592.47467843200002</c:v>
                </c:pt>
                <c:pt idx="344">
                  <c:v>593.23891536000008</c:v>
                </c:pt>
                <c:pt idx="345">
                  <c:v>593.81209305599998</c:v>
                </c:pt>
                <c:pt idx="346">
                  <c:v>594.57632998400004</c:v>
                </c:pt>
                <c:pt idx="347">
                  <c:v>595.14950767999994</c:v>
                </c:pt>
                <c:pt idx="348">
                  <c:v>595.91374460800012</c:v>
                </c:pt>
                <c:pt idx="349">
                  <c:v>596.29586307199997</c:v>
                </c:pt>
                <c:pt idx="350">
                  <c:v>597.06010000000003</c:v>
                </c:pt>
                <c:pt idx="351">
                  <c:v>597.63327769599994</c:v>
                </c:pt>
                <c:pt idx="352">
                  <c:v>598.01539616000002</c:v>
                </c:pt>
                <c:pt idx="353">
                  <c:v>598.58857385600004</c:v>
                </c:pt>
                <c:pt idx="354">
                  <c:v>598.97069232000001</c:v>
                </c:pt>
                <c:pt idx="355">
                  <c:v>599.73492924799996</c:v>
                </c:pt>
                <c:pt idx="356">
                  <c:v>600.11704771199993</c:v>
                </c:pt>
                <c:pt idx="357">
                  <c:v>600.69022540800006</c:v>
                </c:pt>
                <c:pt idx="358">
                  <c:v>601.26340310399996</c:v>
                </c:pt>
                <c:pt idx="359">
                  <c:v>601.83658079999998</c:v>
                </c:pt>
                <c:pt idx="360">
                  <c:v>602.40975849599999</c:v>
                </c:pt>
                <c:pt idx="361">
                  <c:v>602.79187696000008</c:v>
                </c:pt>
                <c:pt idx="362">
                  <c:v>603.36505465599998</c:v>
                </c:pt>
                <c:pt idx="363">
                  <c:v>603.74717312000007</c:v>
                </c:pt>
                <c:pt idx="364">
                  <c:v>604.12929158400004</c:v>
                </c:pt>
                <c:pt idx="365">
                  <c:v>604.89352851199999</c:v>
                </c:pt>
                <c:pt idx="366">
                  <c:v>605.27564697599996</c:v>
                </c:pt>
                <c:pt idx="367">
                  <c:v>605.65776544000005</c:v>
                </c:pt>
                <c:pt idx="368">
                  <c:v>606.23094313600006</c:v>
                </c:pt>
                <c:pt idx="369">
                  <c:v>606.80412083199997</c:v>
                </c:pt>
                <c:pt idx="370">
                  <c:v>607.18623929600005</c:v>
                </c:pt>
                <c:pt idx="371">
                  <c:v>607.56835776000003</c:v>
                </c:pt>
                <c:pt idx="372">
                  <c:v>608.14153545600004</c:v>
                </c:pt>
                <c:pt idx="373">
                  <c:v>608.33259468799997</c:v>
                </c:pt>
                <c:pt idx="374">
                  <c:v>608.90577238399999</c:v>
                </c:pt>
                <c:pt idx="375">
                  <c:v>609.47895008</c:v>
                </c:pt>
                <c:pt idx="376">
                  <c:v>609.67000931200005</c:v>
                </c:pt>
                <c:pt idx="377">
                  <c:v>610.24318700800006</c:v>
                </c:pt>
                <c:pt idx="378">
                  <c:v>610.62530547200015</c:v>
                </c:pt>
                <c:pt idx="379">
                  <c:v>611.00742393600001</c:v>
                </c:pt>
                <c:pt idx="380">
                  <c:v>611.3895424000001</c:v>
                </c:pt>
                <c:pt idx="381">
                  <c:v>611.77166086400007</c:v>
                </c:pt>
                <c:pt idx="382">
                  <c:v>611.96272009600011</c:v>
                </c:pt>
                <c:pt idx="383">
                  <c:v>612.72695702399994</c:v>
                </c:pt>
                <c:pt idx="384">
                  <c:v>612.91801625599999</c:v>
                </c:pt>
                <c:pt idx="385">
                  <c:v>613.30013472000007</c:v>
                </c:pt>
                <c:pt idx="386">
                  <c:v>613.68225318399993</c:v>
                </c:pt>
                <c:pt idx="387">
                  <c:v>614.25543088000006</c:v>
                </c:pt>
                <c:pt idx="388">
                  <c:v>614.44649011199999</c:v>
                </c:pt>
                <c:pt idx="389">
                  <c:v>615.01966780799989</c:v>
                </c:pt>
                <c:pt idx="390">
                  <c:v>615.01966780799989</c:v>
                </c:pt>
                <c:pt idx="391">
                  <c:v>615.40178627200009</c:v>
                </c:pt>
                <c:pt idx="392">
                  <c:v>615.78390473600007</c:v>
                </c:pt>
                <c:pt idx="393">
                  <c:v>616.16602319999993</c:v>
                </c:pt>
                <c:pt idx="394">
                  <c:v>604.12</c:v>
                </c:pt>
                <c:pt idx="395">
                  <c:v>590.16999999999996</c:v>
                </c:pt>
                <c:pt idx="396">
                  <c:v>584.1</c:v>
                </c:pt>
              </c:numCache>
            </c:numRef>
          </c:yVal>
          <c:smooth val="1"/>
          <c:extLst>
            <c:ext xmlns:c16="http://schemas.microsoft.com/office/drawing/2014/chart" uri="{C3380CC4-5D6E-409C-BE32-E72D297353CC}">
              <c16:uniqueId val="{00000005-25E3-463D-82C7-30F889F3883F}"/>
            </c:ext>
          </c:extLst>
        </c:ser>
        <c:ser>
          <c:idx val="6"/>
          <c:order val="6"/>
          <c:tx>
            <c:v>DT7</c:v>
          </c:tx>
          <c:spPr>
            <a:ln w="19016" cap="rnd">
              <a:solidFill>
                <a:schemeClr val="accent1">
                  <a:lumMod val="60000"/>
                </a:schemeClr>
              </a:solidFill>
              <a:round/>
            </a:ln>
            <a:effectLst/>
          </c:spPr>
          <c:marker>
            <c:symbol val="none"/>
          </c:marker>
          <c:xVal>
            <c:numRef>
              <c:f>'stress-strain'!$M$3:$M$273</c:f>
              <c:numCache>
                <c:formatCode>0.000</c:formatCode>
                <c:ptCount val="271"/>
                <c:pt idx="0" formatCode="0">
                  <c:v>0</c:v>
                </c:pt>
                <c:pt idx="1">
                  <c:v>2.1600000000000005E-3</c:v>
                </c:pt>
                <c:pt idx="2">
                  <c:v>2.1600000000000005E-3</c:v>
                </c:pt>
                <c:pt idx="3">
                  <c:v>2.1600000000000005E-3</c:v>
                </c:pt>
                <c:pt idx="4">
                  <c:v>2.1600000000000005E-3</c:v>
                </c:pt>
                <c:pt idx="5">
                  <c:v>2.1600000000000005E-3</c:v>
                </c:pt>
                <c:pt idx="6">
                  <c:v>2.1600000000000005E-3</c:v>
                </c:pt>
                <c:pt idx="7">
                  <c:v>2.1600000000000005E-3</c:v>
                </c:pt>
                <c:pt idx="8">
                  <c:v>2.1600000000000005E-3</c:v>
                </c:pt>
                <c:pt idx="9">
                  <c:v>2.1600000000000005E-3</c:v>
                </c:pt>
                <c:pt idx="10">
                  <c:v>2.1600000000000005E-3</c:v>
                </c:pt>
                <c:pt idx="11">
                  <c:v>2.1600000000000005E-3</c:v>
                </c:pt>
                <c:pt idx="12">
                  <c:v>2.1600000000000005E-3</c:v>
                </c:pt>
                <c:pt idx="13">
                  <c:v>2.1600000000000005E-3</c:v>
                </c:pt>
                <c:pt idx="14">
                  <c:v>2.1600000000000005E-3</c:v>
                </c:pt>
                <c:pt idx="15">
                  <c:v>2.1600000000000005E-3</c:v>
                </c:pt>
                <c:pt idx="16">
                  <c:v>2.1600000000000005E-3</c:v>
                </c:pt>
                <c:pt idx="17">
                  <c:v>2.1600000000000005E-3</c:v>
                </c:pt>
                <c:pt idx="18">
                  <c:v>2.1600000000000005E-3</c:v>
                </c:pt>
                <c:pt idx="19">
                  <c:v>2.1600000000000005E-3</c:v>
                </c:pt>
                <c:pt idx="20">
                  <c:v>2.1600000000000005E-3</c:v>
                </c:pt>
                <c:pt idx="21">
                  <c:v>2.1600000000000005E-3</c:v>
                </c:pt>
                <c:pt idx="22">
                  <c:v>2.1600000000000005E-3</c:v>
                </c:pt>
                <c:pt idx="23">
                  <c:v>2.1600000000000005E-3</c:v>
                </c:pt>
                <c:pt idx="24">
                  <c:v>2.1600000000000005E-3</c:v>
                </c:pt>
                <c:pt idx="25">
                  <c:v>2.1600000000000005E-3</c:v>
                </c:pt>
                <c:pt idx="26">
                  <c:v>2.1600000000000005E-3</c:v>
                </c:pt>
                <c:pt idx="27">
                  <c:v>2.1600000000000005E-3</c:v>
                </c:pt>
                <c:pt idx="28">
                  <c:v>4.3200000000000009E-3</c:v>
                </c:pt>
                <c:pt idx="29">
                  <c:v>4.3200000000000009E-3</c:v>
                </c:pt>
                <c:pt idx="30">
                  <c:v>4.3200000000000009E-3</c:v>
                </c:pt>
                <c:pt idx="31">
                  <c:v>4.3200000000000009E-3</c:v>
                </c:pt>
                <c:pt idx="32">
                  <c:v>4.3200000000000009E-3</c:v>
                </c:pt>
                <c:pt idx="33">
                  <c:v>4.3200000000000009E-3</c:v>
                </c:pt>
                <c:pt idx="34">
                  <c:v>4.3200000000000009E-3</c:v>
                </c:pt>
                <c:pt idx="35">
                  <c:v>4.3200000000000009E-3</c:v>
                </c:pt>
                <c:pt idx="36">
                  <c:v>4.3200000000000009E-3</c:v>
                </c:pt>
                <c:pt idx="37">
                  <c:v>4.3200000000000009E-3</c:v>
                </c:pt>
                <c:pt idx="38">
                  <c:v>4.3200000000000009E-3</c:v>
                </c:pt>
                <c:pt idx="39">
                  <c:v>4.3200000000000009E-3</c:v>
                </c:pt>
                <c:pt idx="40">
                  <c:v>4.3200000000000009E-3</c:v>
                </c:pt>
                <c:pt idx="41">
                  <c:v>4.3200000000000009E-3</c:v>
                </c:pt>
                <c:pt idx="42">
                  <c:v>4.3200000000000009E-3</c:v>
                </c:pt>
                <c:pt idx="43">
                  <c:v>4.3200000000000009E-3</c:v>
                </c:pt>
                <c:pt idx="44">
                  <c:v>4.3200000000000009E-3</c:v>
                </c:pt>
                <c:pt idx="45">
                  <c:v>4.3200000000000009E-3</c:v>
                </c:pt>
                <c:pt idx="46">
                  <c:v>4.3200000000000009E-3</c:v>
                </c:pt>
                <c:pt idx="47">
                  <c:v>4.3200000000000009E-3</c:v>
                </c:pt>
                <c:pt idx="48">
                  <c:v>4.3200000000000009E-3</c:v>
                </c:pt>
                <c:pt idx="49">
                  <c:v>4.3200000000000009E-3</c:v>
                </c:pt>
                <c:pt idx="50">
                  <c:v>4.3200000000000009E-3</c:v>
                </c:pt>
                <c:pt idx="51">
                  <c:v>4.3200000000000009E-3</c:v>
                </c:pt>
                <c:pt idx="52">
                  <c:v>4.3200000000000009E-3</c:v>
                </c:pt>
                <c:pt idx="53">
                  <c:v>6.4800000000000005E-3</c:v>
                </c:pt>
                <c:pt idx="54">
                  <c:v>6.4800000000000005E-3</c:v>
                </c:pt>
                <c:pt idx="55">
                  <c:v>6.4800000000000005E-3</c:v>
                </c:pt>
                <c:pt idx="56">
                  <c:v>6.4800000000000005E-3</c:v>
                </c:pt>
                <c:pt idx="57">
                  <c:v>6.4800000000000005E-3</c:v>
                </c:pt>
                <c:pt idx="58">
                  <c:v>6.4800000000000005E-3</c:v>
                </c:pt>
                <c:pt idx="59">
                  <c:v>6.4800000000000005E-3</c:v>
                </c:pt>
                <c:pt idx="60">
                  <c:v>6.4800000000000005E-3</c:v>
                </c:pt>
                <c:pt idx="61">
                  <c:v>6.4800000000000005E-3</c:v>
                </c:pt>
                <c:pt idx="62">
                  <c:v>6.4800000000000005E-3</c:v>
                </c:pt>
                <c:pt idx="63">
                  <c:v>6.4800000000000005E-3</c:v>
                </c:pt>
                <c:pt idx="64">
                  <c:v>6.4800000000000005E-3</c:v>
                </c:pt>
                <c:pt idx="65">
                  <c:v>6.4800000000000005E-3</c:v>
                </c:pt>
                <c:pt idx="66">
                  <c:v>6.4800000000000005E-3</c:v>
                </c:pt>
                <c:pt idx="67">
                  <c:v>6.4800000000000005E-3</c:v>
                </c:pt>
                <c:pt idx="68">
                  <c:v>6.4800000000000005E-3</c:v>
                </c:pt>
                <c:pt idx="69">
                  <c:v>6.4800000000000005E-3</c:v>
                </c:pt>
                <c:pt idx="70">
                  <c:v>6.4800000000000005E-3</c:v>
                </c:pt>
                <c:pt idx="71">
                  <c:v>6.4800000000000005E-3</c:v>
                </c:pt>
                <c:pt idx="72">
                  <c:v>6.4800000000000005E-3</c:v>
                </c:pt>
                <c:pt idx="73">
                  <c:v>6.4800000000000005E-3</c:v>
                </c:pt>
                <c:pt idx="74">
                  <c:v>6.4800000000000005E-3</c:v>
                </c:pt>
                <c:pt idx="75">
                  <c:v>6.4800000000000005E-3</c:v>
                </c:pt>
                <c:pt idx="76">
                  <c:v>6.4800000000000005E-3</c:v>
                </c:pt>
                <c:pt idx="77">
                  <c:v>6.4800000000000005E-3</c:v>
                </c:pt>
                <c:pt idx="78">
                  <c:v>8.6400000000000018E-3</c:v>
                </c:pt>
                <c:pt idx="79">
                  <c:v>8.6400000000000018E-3</c:v>
                </c:pt>
                <c:pt idx="80">
                  <c:v>8.6400000000000018E-3</c:v>
                </c:pt>
                <c:pt idx="81">
                  <c:v>8.6400000000000018E-3</c:v>
                </c:pt>
                <c:pt idx="82">
                  <c:v>8.6400000000000018E-3</c:v>
                </c:pt>
                <c:pt idx="83">
                  <c:v>8.6400000000000018E-3</c:v>
                </c:pt>
                <c:pt idx="84">
                  <c:v>8.6400000000000018E-3</c:v>
                </c:pt>
                <c:pt idx="85">
                  <c:v>8.6400000000000018E-3</c:v>
                </c:pt>
                <c:pt idx="86">
                  <c:v>8.6400000000000018E-3</c:v>
                </c:pt>
                <c:pt idx="87">
                  <c:v>8.6400000000000018E-3</c:v>
                </c:pt>
                <c:pt idx="88">
                  <c:v>8.6400000000000018E-3</c:v>
                </c:pt>
                <c:pt idx="89">
                  <c:v>8.6400000000000018E-3</c:v>
                </c:pt>
                <c:pt idx="90">
                  <c:v>8.6400000000000018E-3</c:v>
                </c:pt>
                <c:pt idx="91">
                  <c:v>8.6400000000000018E-3</c:v>
                </c:pt>
                <c:pt idx="92">
                  <c:v>8.6400000000000018E-3</c:v>
                </c:pt>
                <c:pt idx="93">
                  <c:v>8.6400000000000018E-3</c:v>
                </c:pt>
                <c:pt idx="94">
                  <c:v>8.6400000000000018E-3</c:v>
                </c:pt>
                <c:pt idx="95">
                  <c:v>8.6400000000000018E-3</c:v>
                </c:pt>
                <c:pt idx="96">
                  <c:v>8.6400000000000018E-3</c:v>
                </c:pt>
                <c:pt idx="97">
                  <c:v>8.6400000000000018E-3</c:v>
                </c:pt>
                <c:pt idx="98">
                  <c:v>8.6400000000000018E-3</c:v>
                </c:pt>
                <c:pt idx="99">
                  <c:v>8.6400000000000018E-3</c:v>
                </c:pt>
                <c:pt idx="100">
                  <c:v>8.6400000000000018E-3</c:v>
                </c:pt>
                <c:pt idx="101">
                  <c:v>8.6400000000000018E-3</c:v>
                </c:pt>
                <c:pt idx="102">
                  <c:v>8.6400000000000018E-3</c:v>
                </c:pt>
                <c:pt idx="103">
                  <c:v>8.6400000000000018E-3</c:v>
                </c:pt>
                <c:pt idx="104">
                  <c:v>8.6400000000000018E-3</c:v>
                </c:pt>
                <c:pt idx="105">
                  <c:v>8.6400000000000018E-3</c:v>
                </c:pt>
                <c:pt idx="106">
                  <c:v>8.6400000000000018E-3</c:v>
                </c:pt>
                <c:pt idx="107">
                  <c:v>8.6400000000000018E-3</c:v>
                </c:pt>
                <c:pt idx="108">
                  <c:v>8.6400000000000018E-3</c:v>
                </c:pt>
                <c:pt idx="109">
                  <c:v>8.6400000000000018E-3</c:v>
                </c:pt>
                <c:pt idx="110">
                  <c:v>8.6400000000000018E-3</c:v>
                </c:pt>
                <c:pt idx="111">
                  <c:v>8.6400000000000018E-3</c:v>
                </c:pt>
                <c:pt idx="112">
                  <c:v>8.6400000000000018E-3</c:v>
                </c:pt>
                <c:pt idx="113">
                  <c:v>8.6400000000000018E-3</c:v>
                </c:pt>
                <c:pt idx="114">
                  <c:v>8.6400000000000018E-3</c:v>
                </c:pt>
                <c:pt idx="115">
                  <c:v>8.6400000000000018E-3</c:v>
                </c:pt>
                <c:pt idx="116">
                  <c:v>8.6400000000000018E-3</c:v>
                </c:pt>
                <c:pt idx="117">
                  <c:v>8.6400000000000018E-3</c:v>
                </c:pt>
                <c:pt idx="118">
                  <c:v>8.6400000000000018E-3</c:v>
                </c:pt>
                <c:pt idx="119">
                  <c:v>8.6400000000000018E-3</c:v>
                </c:pt>
                <c:pt idx="120">
                  <c:v>8.6400000000000018E-3</c:v>
                </c:pt>
                <c:pt idx="121">
                  <c:v>8.6400000000000018E-3</c:v>
                </c:pt>
                <c:pt idx="122">
                  <c:v>8.6400000000000018E-3</c:v>
                </c:pt>
                <c:pt idx="123">
                  <c:v>8.6400000000000018E-3</c:v>
                </c:pt>
                <c:pt idx="124">
                  <c:v>8.6400000000000018E-3</c:v>
                </c:pt>
                <c:pt idx="125">
                  <c:v>8.6400000000000018E-3</c:v>
                </c:pt>
                <c:pt idx="126">
                  <c:v>8.6400000000000018E-3</c:v>
                </c:pt>
                <c:pt idx="127">
                  <c:v>8.6400000000000018E-3</c:v>
                </c:pt>
                <c:pt idx="128">
                  <c:v>1.0800000000000001E-2</c:v>
                </c:pt>
                <c:pt idx="129">
                  <c:v>1.0800000000000001E-2</c:v>
                </c:pt>
                <c:pt idx="130">
                  <c:v>1.0800000000000001E-2</c:v>
                </c:pt>
                <c:pt idx="131">
                  <c:v>1.0800000000000001E-2</c:v>
                </c:pt>
                <c:pt idx="132">
                  <c:v>1.0800000000000001E-2</c:v>
                </c:pt>
                <c:pt idx="133">
                  <c:v>1.0800000000000001E-2</c:v>
                </c:pt>
                <c:pt idx="134">
                  <c:v>1.0800000000000001E-2</c:v>
                </c:pt>
                <c:pt idx="135">
                  <c:v>1.2960000000000001E-2</c:v>
                </c:pt>
                <c:pt idx="136">
                  <c:v>1.2960000000000001E-2</c:v>
                </c:pt>
                <c:pt idx="137">
                  <c:v>1.2960000000000001E-2</c:v>
                </c:pt>
                <c:pt idx="138">
                  <c:v>1.2960000000000001E-2</c:v>
                </c:pt>
                <c:pt idx="139">
                  <c:v>1.512E-2</c:v>
                </c:pt>
                <c:pt idx="140">
                  <c:v>1.512E-2</c:v>
                </c:pt>
                <c:pt idx="141">
                  <c:v>1.512E-2</c:v>
                </c:pt>
                <c:pt idx="142">
                  <c:v>1.512E-2</c:v>
                </c:pt>
                <c:pt idx="143">
                  <c:v>1.7280000000000004E-2</c:v>
                </c:pt>
                <c:pt idx="144">
                  <c:v>1.7280000000000004E-2</c:v>
                </c:pt>
                <c:pt idx="145">
                  <c:v>1.7280000000000004E-2</c:v>
                </c:pt>
                <c:pt idx="146">
                  <c:v>1.7280000000000004E-2</c:v>
                </c:pt>
                <c:pt idx="147">
                  <c:v>1.7280000000000004E-2</c:v>
                </c:pt>
                <c:pt idx="148">
                  <c:v>1.9440000000000002E-2</c:v>
                </c:pt>
                <c:pt idx="149">
                  <c:v>1.9440000000000002E-2</c:v>
                </c:pt>
                <c:pt idx="150">
                  <c:v>2.1600000000000001E-2</c:v>
                </c:pt>
                <c:pt idx="151">
                  <c:v>2.1600000000000001E-2</c:v>
                </c:pt>
                <c:pt idx="152">
                  <c:v>2.3760000000000003E-2</c:v>
                </c:pt>
                <c:pt idx="153">
                  <c:v>2.3760000000000003E-2</c:v>
                </c:pt>
                <c:pt idx="154">
                  <c:v>2.5920000000000002E-2</c:v>
                </c:pt>
                <c:pt idx="155">
                  <c:v>2.5920000000000002E-2</c:v>
                </c:pt>
                <c:pt idx="156">
                  <c:v>2.5920000000000002E-2</c:v>
                </c:pt>
                <c:pt idx="157">
                  <c:v>2.8080000000000004E-2</c:v>
                </c:pt>
                <c:pt idx="158">
                  <c:v>2.8080000000000004E-2</c:v>
                </c:pt>
                <c:pt idx="159">
                  <c:v>3.024E-2</c:v>
                </c:pt>
                <c:pt idx="160">
                  <c:v>3.2400000000000005E-2</c:v>
                </c:pt>
                <c:pt idx="161">
                  <c:v>3.2400000000000005E-2</c:v>
                </c:pt>
                <c:pt idx="162">
                  <c:v>3.4560000000000007E-2</c:v>
                </c:pt>
                <c:pt idx="163">
                  <c:v>3.4560000000000007E-2</c:v>
                </c:pt>
                <c:pt idx="164">
                  <c:v>3.4560000000000007E-2</c:v>
                </c:pt>
                <c:pt idx="165">
                  <c:v>3.6720000000000003E-2</c:v>
                </c:pt>
                <c:pt idx="166">
                  <c:v>3.6720000000000003E-2</c:v>
                </c:pt>
                <c:pt idx="167">
                  <c:v>3.8880000000000005E-2</c:v>
                </c:pt>
                <c:pt idx="168">
                  <c:v>3.8880000000000005E-2</c:v>
                </c:pt>
                <c:pt idx="169">
                  <c:v>4.104E-2</c:v>
                </c:pt>
                <c:pt idx="170">
                  <c:v>4.3200000000000002E-2</c:v>
                </c:pt>
                <c:pt idx="171">
                  <c:v>4.3200000000000002E-2</c:v>
                </c:pt>
                <c:pt idx="172">
                  <c:v>4.3200000000000002E-2</c:v>
                </c:pt>
                <c:pt idx="173">
                  <c:v>4.3200000000000002E-2</c:v>
                </c:pt>
                <c:pt idx="174">
                  <c:v>4.5360000000000004E-2</c:v>
                </c:pt>
                <c:pt idx="175">
                  <c:v>4.7520000000000007E-2</c:v>
                </c:pt>
                <c:pt idx="176">
                  <c:v>4.7520000000000007E-2</c:v>
                </c:pt>
                <c:pt idx="177">
                  <c:v>4.9680000000000002E-2</c:v>
                </c:pt>
                <c:pt idx="178">
                  <c:v>4.9680000000000002E-2</c:v>
                </c:pt>
                <c:pt idx="179">
                  <c:v>5.1840000000000004E-2</c:v>
                </c:pt>
                <c:pt idx="180">
                  <c:v>5.1840000000000004E-2</c:v>
                </c:pt>
                <c:pt idx="181">
                  <c:v>5.1840000000000004E-2</c:v>
                </c:pt>
                <c:pt idx="182">
                  <c:v>5.4000000000000006E-2</c:v>
                </c:pt>
                <c:pt idx="183">
                  <c:v>5.4000000000000006E-2</c:v>
                </c:pt>
                <c:pt idx="184">
                  <c:v>5.6160000000000009E-2</c:v>
                </c:pt>
                <c:pt idx="185">
                  <c:v>5.8320000000000011E-2</c:v>
                </c:pt>
                <c:pt idx="186">
                  <c:v>5.8320000000000011E-2</c:v>
                </c:pt>
                <c:pt idx="187">
                  <c:v>6.0479999999999999E-2</c:v>
                </c:pt>
                <c:pt idx="188">
                  <c:v>6.0479999999999999E-2</c:v>
                </c:pt>
                <c:pt idx="189">
                  <c:v>6.0479999999999999E-2</c:v>
                </c:pt>
                <c:pt idx="190">
                  <c:v>6.2640000000000001E-2</c:v>
                </c:pt>
                <c:pt idx="191">
                  <c:v>6.2640000000000001E-2</c:v>
                </c:pt>
                <c:pt idx="192">
                  <c:v>6.480000000000001E-2</c:v>
                </c:pt>
                <c:pt idx="193">
                  <c:v>6.480000000000001E-2</c:v>
                </c:pt>
                <c:pt idx="194">
                  <c:v>6.6960000000000006E-2</c:v>
                </c:pt>
                <c:pt idx="195">
                  <c:v>6.9120000000000015E-2</c:v>
                </c:pt>
                <c:pt idx="196">
                  <c:v>6.9120000000000015E-2</c:v>
                </c:pt>
                <c:pt idx="197">
                  <c:v>6.9120000000000015E-2</c:v>
                </c:pt>
                <c:pt idx="198">
                  <c:v>7.1279999999999996E-2</c:v>
                </c:pt>
                <c:pt idx="199">
                  <c:v>7.1279999999999996E-2</c:v>
                </c:pt>
                <c:pt idx="200">
                  <c:v>7.3440000000000005E-2</c:v>
                </c:pt>
                <c:pt idx="201">
                  <c:v>7.3440000000000005E-2</c:v>
                </c:pt>
                <c:pt idx="202">
                  <c:v>7.5600000000000001E-2</c:v>
                </c:pt>
                <c:pt idx="203">
                  <c:v>7.776000000000001E-2</c:v>
                </c:pt>
                <c:pt idx="204">
                  <c:v>7.776000000000001E-2</c:v>
                </c:pt>
                <c:pt idx="205">
                  <c:v>7.776000000000001E-2</c:v>
                </c:pt>
                <c:pt idx="206">
                  <c:v>7.9920000000000005E-2</c:v>
                </c:pt>
                <c:pt idx="207">
                  <c:v>7.9920000000000005E-2</c:v>
                </c:pt>
                <c:pt idx="208">
                  <c:v>8.208E-2</c:v>
                </c:pt>
                <c:pt idx="209">
                  <c:v>8.208E-2</c:v>
                </c:pt>
                <c:pt idx="210">
                  <c:v>8.4239999999999995E-2</c:v>
                </c:pt>
                <c:pt idx="211">
                  <c:v>8.6400000000000005E-2</c:v>
                </c:pt>
                <c:pt idx="212">
                  <c:v>8.6400000000000005E-2</c:v>
                </c:pt>
                <c:pt idx="213">
                  <c:v>8.6400000000000005E-2</c:v>
                </c:pt>
                <c:pt idx="214">
                  <c:v>8.6400000000000005E-2</c:v>
                </c:pt>
                <c:pt idx="215">
                  <c:v>8.856E-2</c:v>
                </c:pt>
                <c:pt idx="216">
                  <c:v>9.0720000000000009E-2</c:v>
                </c:pt>
                <c:pt idx="217">
                  <c:v>9.0720000000000009E-2</c:v>
                </c:pt>
                <c:pt idx="218">
                  <c:v>9.2880000000000004E-2</c:v>
                </c:pt>
                <c:pt idx="219">
                  <c:v>9.5040000000000013E-2</c:v>
                </c:pt>
                <c:pt idx="220">
                  <c:v>9.5040000000000013E-2</c:v>
                </c:pt>
                <c:pt idx="221">
                  <c:v>9.5040000000000013E-2</c:v>
                </c:pt>
                <c:pt idx="222">
                  <c:v>9.5040000000000013E-2</c:v>
                </c:pt>
                <c:pt idx="223">
                  <c:v>9.7200000000000009E-2</c:v>
                </c:pt>
                <c:pt idx="224">
                  <c:v>9.9360000000000004E-2</c:v>
                </c:pt>
                <c:pt idx="225">
                  <c:v>9.9360000000000004E-2</c:v>
                </c:pt>
                <c:pt idx="226">
                  <c:v>0.10152000000000001</c:v>
                </c:pt>
                <c:pt idx="227">
                  <c:v>0.10368000000000001</c:v>
                </c:pt>
                <c:pt idx="228">
                  <c:v>0.10368000000000001</c:v>
                </c:pt>
                <c:pt idx="229">
                  <c:v>0.10368000000000001</c:v>
                </c:pt>
                <c:pt idx="230">
                  <c:v>0.10368000000000001</c:v>
                </c:pt>
                <c:pt idx="231">
                  <c:v>0.10584000000000002</c:v>
                </c:pt>
                <c:pt idx="232">
                  <c:v>0.10800000000000001</c:v>
                </c:pt>
                <c:pt idx="233">
                  <c:v>0.10800000000000001</c:v>
                </c:pt>
                <c:pt idx="234">
                  <c:v>0.11015999999999999</c:v>
                </c:pt>
                <c:pt idx="235">
                  <c:v>0.11015999999999999</c:v>
                </c:pt>
                <c:pt idx="236">
                  <c:v>0.11232000000000002</c:v>
                </c:pt>
                <c:pt idx="237">
                  <c:v>0.11232000000000002</c:v>
                </c:pt>
                <c:pt idx="238">
                  <c:v>0.11232000000000002</c:v>
                </c:pt>
                <c:pt idx="239">
                  <c:v>0.11448</c:v>
                </c:pt>
                <c:pt idx="240">
                  <c:v>0.11664000000000002</c:v>
                </c:pt>
                <c:pt idx="241">
                  <c:v>0.11664000000000002</c:v>
                </c:pt>
                <c:pt idx="242">
                  <c:v>0.1188</c:v>
                </c:pt>
                <c:pt idx="243">
                  <c:v>0.1188</c:v>
                </c:pt>
                <c:pt idx="244">
                  <c:v>0.12096</c:v>
                </c:pt>
                <c:pt idx="245">
                  <c:v>0.12096</c:v>
                </c:pt>
                <c:pt idx="246">
                  <c:v>0.12096</c:v>
                </c:pt>
                <c:pt idx="247">
                  <c:v>0.12312000000000001</c:v>
                </c:pt>
                <c:pt idx="248">
                  <c:v>0.12528</c:v>
                </c:pt>
                <c:pt idx="249">
                  <c:v>0.12528</c:v>
                </c:pt>
                <c:pt idx="250">
                  <c:v>0.12744000000000003</c:v>
                </c:pt>
                <c:pt idx="251">
                  <c:v>0.12744000000000003</c:v>
                </c:pt>
                <c:pt idx="252">
                  <c:v>0.12960000000000002</c:v>
                </c:pt>
                <c:pt idx="253">
                  <c:v>0.12960000000000002</c:v>
                </c:pt>
                <c:pt idx="254">
                  <c:v>0.12960000000000002</c:v>
                </c:pt>
                <c:pt idx="255">
                  <c:v>0.13175999999999999</c:v>
                </c:pt>
                <c:pt idx="256">
                  <c:v>0.13392000000000001</c:v>
                </c:pt>
                <c:pt idx="257">
                  <c:v>0.13392000000000001</c:v>
                </c:pt>
                <c:pt idx="258">
                  <c:v>0.13608000000000001</c:v>
                </c:pt>
                <c:pt idx="259">
                  <c:v>0.13824000000000003</c:v>
                </c:pt>
                <c:pt idx="260">
                  <c:v>0.13824000000000003</c:v>
                </c:pt>
                <c:pt idx="261">
                  <c:v>0.13824000000000003</c:v>
                </c:pt>
                <c:pt idx="262">
                  <c:v>0.13824000000000003</c:v>
                </c:pt>
                <c:pt idx="263">
                  <c:v>0.1404</c:v>
                </c:pt>
                <c:pt idx="264">
                  <c:v>0.14255999999999999</c:v>
                </c:pt>
                <c:pt idx="265">
                  <c:v>0.14255999999999999</c:v>
                </c:pt>
                <c:pt idx="266">
                  <c:v>0.14472000000000002</c:v>
                </c:pt>
                <c:pt idx="267">
                  <c:v>0.14688000000000001</c:v>
                </c:pt>
                <c:pt idx="268">
                  <c:v>0.14688000000000001</c:v>
                </c:pt>
                <c:pt idx="269">
                  <c:v>0.14688000000000001</c:v>
                </c:pt>
                <c:pt idx="270">
                  <c:v>0.14904000000000001</c:v>
                </c:pt>
              </c:numCache>
            </c:numRef>
          </c:xVal>
          <c:yVal>
            <c:numRef>
              <c:f>'stress-strain'!$N$3:$N$273</c:f>
              <c:numCache>
                <c:formatCode>General</c:formatCode>
                <c:ptCount val="271"/>
                <c:pt idx="0">
                  <c:v>0</c:v>
                </c:pt>
                <c:pt idx="1">
                  <c:v>36.893765999999999</c:v>
                </c:pt>
                <c:pt idx="2">
                  <c:v>37.268322000000005</c:v>
                </c:pt>
                <c:pt idx="3">
                  <c:v>37.642877999999996</c:v>
                </c:pt>
                <c:pt idx="4">
                  <c:v>38.204712000000008</c:v>
                </c:pt>
                <c:pt idx="5">
                  <c:v>38.579267999999999</c:v>
                </c:pt>
                <c:pt idx="6">
                  <c:v>38.953824000000004</c:v>
                </c:pt>
                <c:pt idx="7">
                  <c:v>39.328380000000003</c:v>
                </c:pt>
                <c:pt idx="8">
                  <c:v>39.890213999999993</c:v>
                </c:pt>
                <c:pt idx="9">
                  <c:v>40.452048000000005</c:v>
                </c:pt>
                <c:pt idx="10">
                  <c:v>40.826603999999996</c:v>
                </c:pt>
                <c:pt idx="11">
                  <c:v>41.201160000000009</c:v>
                </c:pt>
                <c:pt idx="12">
                  <c:v>41.762993999999999</c:v>
                </c:pt>
                <c:pt idx="13">
                  <c:v>42.324827999999997</c:v>
                </c:pt>
                <c:pt idx="14">
                  <c:v>42.886662000000001</c:v>
                </c:pt>
                <c:pt idx="15">
                  <c:v>43.448495999999999</c:v>
                </c:pt>
                <c:pt idx="16">
                  <c:v>44.010330000000003</c:v>
                </c:pt>
                <c:pt idx="17">
                  <c:v>44.572164000000001</c:v>
                </c:pt>
                <c:pt idx="18">
                  <c:v>44.946719999999992</c:v>
                </c:pt>
                <c:pt idx="19">
                  <c:v>45.508554000000004</c:v>
                </c:pt>
                <c:pt idx="20">
                  <c:v>46.257666</c:v>
                </c:pt>
                <c:pt idx="21">
                  <c:v>46.819499999999998</c:v>
                </c:pt>
                <c:pt idx="22">
                  <c:v>47.194056000000003</c:v>
                </c:pt>
                <c:pt idx="23">
                  <c:v>47.755889999999987</c:v>
                </c:pt>
                <c:pt idx="24">
                  <c:v>48.130446000000006</c:v>
                </c:pt>
                <c:pt idx="25">
                  <c:v>48.879557999999996</c:v>
                </c:pt>
                <c:pt idx="26">
                  <c:v>49.254113999999994</c:v>
                </c:pt>
                <c:pt idx="27">
                  <c:v>49.62867</c:v>
                </c:pt>
                <c:pt idx="28">
                  <c:v>50.003226000000005</c:v>
                </c:pt>
                <c:pt idx="29">
                  <c:v>50.377781999999996</c:v>
                </c:pt>
                <c:pt idx="30">
                  <c:v>50.939616000000001</c:v>
                </c:pt>
                <c:pt idx="31">
                  <c:v>51.314172000000006</c:v>
                </c:pt>
                <c:pt idx="32">
                  <c:v>51.876005999999997</c:v>
                </c:pt>
                <c:pt idx="33">
                  <c:v>52.437839999999994</c:v>
                </c:pt>
                <c:pt idx="34">
                  <c:v>52.625118000000001</c:v>
                </c:pt>
                <c:pt idx="35">
                  <c:v>53.186951999999991</c:v>
                </c:pt>
                <c:pt idx="36">
                  <c:v>53.561507999999996</c:v>
                </c:pt>
                <c:pt idx="37">
                  <c:v>53.936063999999995</c:v>
                </c:pt>
                <c:pt idx="38">
                  <c:v>54.31062</c:v>
                </c:pt>
                <c:pt idx="39">
                  <c:v>54.872454000000005</c:v>
                </c:pt>
                <c:pt idx="40">
                  <c:v>55.247009999999996</c:v>
                </c:pt>
                <c:pt idx="41">
                  <c:v>55.808844000000001</c:v>
                </c:pt>
                <c:pt idx="42">
                  <c:v>56.183400000000006</c:v>
                </c:pt>
                <c:pt idx="43">
                  <c:v>56.557956000000004</c:v>
                </c:pt>
                <c:pt idx="44">
                  <c:v>57.119789999999995</c:v>
                </c:pt>
                <c:pt idx="45">
                  <c:v>57.494346</c:v>
                </c:pt>
                <c:pt idx="46">
                  <c:v>57.868901999999999</c:v>
                </c:pt>
                <c:pt idx="47">
                  <c:v>58.24345799999999</c:v>
                </c:pt>
                <c:pt idx="48">
                  <c:v>58.992570000000001</c:v>
                </c:pt>
                <c:pt idx="49">
                  <c:v>59.367125999999999</c:v>
                </c:pt>
                <c:pt idx="50">
                  <c:v>59.74168199999999</c:v>
                </c:pt>
                <c:pt idx="51">
                  <c:v>60.116237999999996</c:v>
                </c:pt>
                <c:pt idx="52">
                  <c:v>60.490794000000001</c:v>
                </c:pt>
                <c:pt idx="53">
                  <c:v>60.678072000000014</c:v>
                </c:pt>
                <c:pt idx="54">
                  <c:v>61.239905999999998</c:v>
                </c:pt>
                <c:pt idx="55">
                  <c:v>61.614462000000003</c:v>
                </c:pt>
                <c:pt idx="56">
                  <c:v>61.801739999999995</c:v>
                </c:pt>
                <c:pt idx="57">
                  <c:v>61.989018000000009</c:v>
                </c:pt>
                <c:pt idx="58">
                  <c:v>62.738129999999998</c:v>
                </c:pt>
                <c:pt idx="59">
                  <c:v>63.112686000000004</c:v>
                </c:pt>
                <c:pt idx="60">
                  <c:v>63.487242000000009</c:v>
                </c:pt>
                <c:pt idx="61">
                  <c:v>63.674519999999994</c:v>
                </c:pt>
                <c:pt idx="62">
                  <c:v>64.236354000000006</c:v>
                </c:pt>
                <c:pt idx="63">
                  <c:v>64.610910000000004</c:v>
                </c:pt>
                <c:pt idx="64">
                  <c:v>64.985466000000002</c:v>
                </c:pt>
                <c:pt idx="65">
                  <c:v>65.360022000000001</c:v>
                </c:pt>
                <c:pt idx="66">
                  <c:v>65.734577999999985</c:v>
                </c:pt>
                <c:pt idx="67">
                  <c:v>66.296411999999989</c:v>
                </c:pt>
                <c:pt idx="68">
                  <c:v>66.296411999999989</c:v>
                </c:pt>
                <c:pt idx="69">
                  <c:v>66.670968000000016</c:v>
                </c:pt>
                <c:pt idx="70">
                  <c:v>67.045524</c:v>
                </c:pt>
                <c:pt idx="71">
                  <c:v>67.607357999999991</c:v>
                </c:pt>
                <c:pt idx="72">
                  <c:v>67.981914000000003</c:v>
                </c:pt>
                <c:pt idx="73">
                  <c:v>68.356470000000002</c:v>
                </c:pt>
                <c:pt idx="74">
                  <c:v>68.731026</c:v>
                </c:pt>
                <c:pt idx="75">
                  <c:v>69.29285999999999</c:v>
                </c:pt>
                <c:pt idx="76">
                  <c:v>69.667416000000003</c:v>
                </c:pt>
                <c:pt idx="77">
                  <c:v>69.854693999999995</c:v>
                </c:pt>
                <c:pt idx="78">
                  <c:v>70.229249999999993</c:v>
                </c:pt>
                <c:pt idx="79">
                  <c:v>70.603806000000006</c:v>
                </c:pt>
                <c:pt idx="80">
                  <c:v>71.165639999999996</c:v>
                </c:pt>
                <c:pt idx="81">
                  <c:v>71.352918000000017</c:v>
                </c:pt>
                <c:pt idx="82">
                  <c:v>71.914751999999993</c:v>
                </c:pt>
                <c:pt idx="83">
                  <c:v>72.289307999999991</c:v>
                </c:pt>
                <c:pt idx="84">
                  <c:v>72.66386399999999</c:v>
                </c:pt>
                <c:pt idx="85">
                  <c:v>73.038419999999988</c:v>
                </c:pt>
                <c:pt idx="86">
                  <c:v>73.600253999999993</c:v>
                </c:pt>
                <c:pt idx="87">
                  <c:v>73.974810000000005</c:v>
                </c:pt>
                <c:pt idx="88">
                  <c:v>74.349366000000003</c:v>
                </c:pt>
                <c:pt idx="89">
                  <c:v>74.723922000000016</c:v>
                </c:pt>
                <c:pt idx="90">
                  <c:v>74.911199999999994</c:v>
                </c:pt>
                <c:pt idx="91">
                  <c:v>74.911199999999994</c:v>
                </c:pt>
                <c:pt idx="92">
                  <c:v>74.723922000000016</c:v>
                </c:pt>
                <c:pt idx="93">
                  <c:v>74.349366000000003</c:v>
                </c:pt>
                <c:pt idx="94">
                  <c:v>74.53664400000001</c:v>
                </c:pt>
                <c:pt idx="95">
                  <c:v>74.349366000000003</c:v>
                </c:pt>
                <c:pt idx="96">
                  <c:v>74.349366000000003</c:v>
                </c:pt>
                <c:pt idx="97">
                  <c:v>74.162087999999997</c:v>
                </c:pt>
                <c:pt idx="98">
                  <c:v>73.600253999999993</c:v>
                </c:pt>
                <c:pt idx="99">
                  <c:v>73.225697999999994</c:v>
                </c:pt>
                <c:pt idx="100">
                  <c:v>72.85114200000001</c:v>
                </c:pt>
                <c:pt idx="101">
                  <c:v>72.102029999999999</c:v>
                </c:pt>
                <c:pt idx="102">
                  <c:v>71.352918000000017</c:v>
                </c:pt>
                <c:pt idx="103">
                  <c:v>70.97836199999999</c:v>
                </c:pt>
                <c:pt idx="104">
                  <c:v>70.603806000000006</c:v>
                </c:pt>
                <c:pt idx="105">
                  <c:v>70.041972000000001</c:v>
                </c:pt>
                <c:pt idx="106">
                  <c:v>68.918304000000006</c:v>
                </c:pt>
                <c:pt idx="107">
                  <c:v>67.981914000000003</c:v>
                </c:pt>
                <c:pt idx="108">
                  <c:v>67.981914000000003</c:v>
                </c:pt>
                <c:pt idx="109">
                  <c:v>68.543748000000008</c:v>
                </c:pt>
                <c:pt idx="110">
                  <c:v>69.854693999999995</c:v>
                </c:pt>
                <c:pt idx="111">
                  <c:v>71.540195999999995</c:v>
                </c:pt>
                <c:pt idx="112">
                  <c:v>73.038419999999988</c:v>
                </c:pt>
                <c:pt idx="113">
                  <c:v>74.723922000000016</c:v>
                </c:pt>
                <c:pt idx="114">
                  <c:v>76.409424000000016</c:v>
                </c:pt>
                <c:pt idx="115">
                  <c:v>77.345814000000004</c:v>
                </c:pt>
                <c:pt idx="116">
                  <c:v>77.907648000000009</c:v>
                </c:pt>
                <c:pt idx="117">
                  <c:v>78.282203999999993</c:v>
                </c:pt>
                <c:pt idx="118">
                  <c:v>78.656760000000006</c:v>
                </c:pt>
                <c:pt idx="119">
                  <c:v>78.844037999999998</c:v>
                </c:pt>
                <c:pt idx="120">
                  <c:v>79.405872000000016</c:v>
                </c:pt>
                <c:pt idx="121">
                  <c:v>79.593150000000009</c:v>
                </c:pt>
                <c:pt idx="122">
                  <c:v>80.154983999999999</c:v>
                </c:pt>
                <c:pt idx="123">
                  <c:v>80.342262000000005</c:v>
                </c:pt>
                <c:pt idx="124">
                  <c:v>80.90409600000001</c:v>
                </c:pt>
                <c:pt idx="125">
                  <c:v>81.840485999999999</c:v>
                </c:pt>
                <c:pt idx="126">
                  <c:v>83.338710000000006</c:v>
                </c:pt>
                <c:pt idx="127">
                  <c:v>85.024212000000006</c:v>
                </c:pt>
                <c:pt idx="128">
                  <c:v>85.58604600000001</c:v>
                </c:pt>
                <c:pt idx="129">
                  <c:v>86.709714000000005</c:v>
                </c:pt>
                <c:pt idx="130">
                  <c:v>87.646103999999994</c:v>
                </c:pt>
                <c:pt idx="131">
                  <c:v>88.769772000000003</c:v>
                </c:pt>
                <c:pt idx="132">
                  <c:v>90.455274000000003</c:v>
                </c:pt>
                <c:pt idx="133">
                  <c:v>92.889887999999985</c:v>
                </c:pt>
                <c:pt idx="134">
                  <c:v>95.324501999999995</c:v>
                </c:pt>
                <c:pt idx="135">
                  <c:v>97.571838</c:v>
                </c:pt>
                <c:pt idx="136">
                  <c:v>100.19372999999999</c:v>
                </c:pt>
                <c:pt idx="137">
                  <c:v>102.815622</c:v>
                </c:pt>
                <c:pt idx="138">
                  <c:v>106.37390399999998</c:v>
                </c:pt>
                <c:pt idx="139">
                  <c:v>109.74490800000001</c:v>
                </c:pt>
                <c:pt idx="140">
                  <c:v>112.928634</c:v>
                </c:pt>
                <c:pt idx="141">
                  <c:v>116.11236000000001</c:v>
                </c:pt>
                <c:pt idx="142">
                  <c:v>120.23247599999999</c:v>
                </c:pt>
                <c:pt idx="143">
                  <c:v>124.53987000000001</c:v>
                </c:pt>
                <c:pt idx="144">
                  <c:v>129.22182000000001</c:v>
                </c:pt>
                <c:pt idx="145">
                  <c:v>134.27832600000002</c:v>
                </c:pt>
                <c:pt idx="146">
                  <c:v>139.52211</c:v>
                </c:pt>
                <c:pt idx="147">
                  <c:v>145.515006</c:v>
                </c:pt>
                <c:pt idx="148">
                  <c:v>151.32062400000001</c:v>
                </c:pt>
                <c:pt idx="149">
                  <c:v>156.75168599999998</c:v>
                </c:pt>
                <c:pt idx="150">
                  <c:v>163.30641599999998</c:v>
                </c:pt>
                <c:pt idx="151">
                  <c:v>170.79753599999995</c:v>
                </c:pt>
                <c:pt idx="152">
                  <c:v>178.288656</c:v>
                </c:pt>
                <c:pt idx="153">
                  <c:v>185.40522000000001</c:v>
                </c:pt>
                <c:pt idx="154">
                  <c:v>193.083618</c:v>
                </c:pt>
                <c:pt idx="155">
                  <c:v>201.69840599999998</c:v>
                </c:pt>
                <c:pt idx="156">
                  <c:v>210.500472</c:v>
                </c:pt>
                <c:pt idx="157">
                  <c:v>219.67709400000001</c:v>
                </c:pt>
                <c:pt idx="158">
                  <c:v>229.228272</c:v>
                </c:pt>
                <c:pt idx="159">
                  <c:v>238.77945000000003</c:v>
                </c:pt>
                <c:pt idx="160">
                  <c:v>249.26701800000001</c:v>
                </c:pt>
                <c:pt idx="161">
                  <c:v>259.38003000000003</c:v>
                </c:pt>
                <c:pt idx="162">
                  <c:v>270.05487599999998</c:v>
                </c:pt>
                <c:pt idx="163">
                  <c:v>281.10427799999997</c:v>
                </c:pt>
                <c:pt idx="164">
                  <c:v>292.71551399999998</c:v>
                </c:pt>
                <c:pt idx="165">
                  <c:v>305.07586200000003</c:v>
                </c:pt>
                <c:pt idx="166">
                  <c:v>318.18532199999993</c:v>
                </c:pt>
                <c:pt idx="167">
                  <c:v>331.294782</c:v>
                </c:pt>
                <c:pt idx="168">
                  <c:v>344.59151999999995</c:v>
                </c:pt>
                <c:pt idx="169">
                  <c:v>357.32642399999997</c:v>
                </c:pt>
                <c:pt idx="170">
                  <c:v>370.061328</c:v>
                </c:pt>
                <c:pt idx="171">
                  <c:v>382.42167599999999</c:v>
                </c:pt>
                <c:pt idx="172">
                  <c:v>394.78202399999998</c:v>
                </c:pt>
                <c:pt idx="173">
                  <c:v>406.76781600000004</c:v>
                </c:pt>
                <c:pt idx="174">
                  <c:v>418.56632999999999</c:v>
                </c:pt>
                <c:pt idx="175">
                  <c:v>429.80301000000003</c:v>
                </c:pt>
                <c:pt idx="176">
                  <c:v>440.29057799999998</c:v>
                </c:pt>
                <c:pt idx="177">
                  <c:v>450.77814599999999</c:v>
                </c:pt>
                <c:pt idx="178">
                  <c:v>460.70387999999997</c:v>
                </c:pt>
                <c:pt idx="179">
                  <c:v>470.44233600000001</c:v>
                </c:pt>
                <c:pt idx="180">
                  <c:v>479.43168000000003</c:v>
                </c:pt>
                <c:pt idx="181">
                  <c:v>487.85919000000001</c:v>
                </c:pt>
                <c:pt idx="182">
                  <c:v>495.72486600000002</c:v>
                </c:pt>
                <c:pt idx="183">
                  <c:v>502.84143</c:v>
                </c:pt>
                <c:pt idx="184">
                  <c:v>508.64704799999998</c:v>
                </c:pt>
                <c:pt idx="185">
                  <c:v>513.14171999999996</c:v>
                </c:pt>
                <c:pt idx="186">
                  <c:v>517.44911400000001</c:v>
                </c:pt>
                <c:pt idx="187">
                  <c:v>521.94378600000005</c:v>
                </c:pt>
                <c:pt idx="188">
                  <c:v>525.31479000000002</c:v>
                </c:pt>
                <c:pt idx="189">
                  <c:v>527.37484800000004</c:v>
                </c:pt>
                <c:pt idx="190">
                  <c:v>529.24762800000008</c:v>
                </c:pt>
                <c:pt idx="191">
                  <c:v>527.37484800000004</c:v>
                </c:pt>
                <c:pt idx="192">
                  <c:v>519.88372800000002</c:v>
                </c:pt>
                <c:pt idx="193">
                  <c:v>521.75650799999994</c:v>
                </c:pt>
                <c:pt idx="194">
                  <c:v>524.56567800000005</c:v>
                </c:pt>
                <c:pt idx="195">
                  <c:v>523.25473199999999</c:v>
                </c:pt>
                <c:pt idx="196">
                  <c:v>526.25117999999998</c:v>
                </c:pt>
                <c:pt idx="197">
                  <c:v>527.00029199999994</c:v>
                </c:pt>
                <c:pt idx="198">
                  <c:v>530.55857400000002</c:v>
                </c:pt>
                <c:pt idx="199">
                  <c:v>527.93668200000002</c:v>
                </c:pt>
                <c:pt idx="200">
                  <c:v>537.30058199999996</c:v>
                </c:pt>
                <c:pt idx="201">
                  <c:v>541.04614200000003</c:v>
                </c:pt>
                <c:pt idx="202">
                  <c:v>544.04259000000002</c:v>
                </c:pt>
                <c:pt idx="203">
                  <c:v>547.03903799999989</c:v>
                </c:pt>
                <c:pt idx="204">
                  <c:v>549.848208</c:v>
                </c:pt>
                <c:pt idx="205">
                  <c:v>552.65737799999999</c:v>
                </c:pt>
                <c:pt idx="206">
                  <c:v>555.46654799999999</c:v>
                </c:pt>
                <c:pt idx="207">
                  <c:v>558.08843999999999</c:v>
                </c:pt>
                <c:pt idx="208">
                  <c:v>560.71033199999999</c:v>
                </c:pt>
                <c:pt idx="209">
                  <c:v>563.144946</c:v>
                </c:pt>
                <c:pt idx="210">
                  <c:v>565.76683800000001</c:v>
                </c:pt>
                <c:pt idx="211">
                  <c:v>568.38873000000001</c:v>
                </c:pt>
                <c:pt idx="212">
                  <c:v>570.82334400000013</c:v>
                </c:pt>
                <c:pt idx="213">
                  <c:v>573.07068000000004</c:v>
                </c:pt>
                <c:pt idx="214">
                  <c:v>575.50529400000005</c:v>
                </c:pt>
                <c:pt idx="215">
                  <c:v>577.75263000000007</c:v>
                </c:pt>
                <c:pt idx="216">
                  <c:v>579.99996599999997</c:v>
                </c:pt>
                <c:pt idx="217">
                  <c:v>582.060024</c:v>
                </c:pt>
                <c:pt idx="218">
                  <c:v>584.12008200000002</c:v>
                </c:pt>
                <c:pt idx="219">
                  <c:v>586.55469600000004</c:v>
                </c:pt>
                <c:pt idx="220">
                  <c:v>588.24019799999996</c:v>
                </c:pt>
                <c:pt idx="221">
                  <c:v>590.4875340000001</c:v>
                </c:pt>
                <c:pt idx="222">
                  <c:v>592.17303600000002</c:v>
                </c:pt>
                <c:pt idx="223">
                  <c:v>593.85853800000007</c:v>
                </c:pt>
                <c:pt idx="224">
                  <c:v>595.54404</c:v>
                </c:pt>
                <c:pt idx="225">
                  <c:v>597.22954200000004</c:v>
                </c:pt>
                <c:pt idx="226">
                  <c:v>598.91504399999997</c:v>
                </c:pt>
                <c:pt idx="227">
                  <c:v>600.60054600000001</c:v>
                </c:pt>
                <c:pt idx="228">
                  <c:v>601.72421400000007</c:v>
                </c:pt>
                <c:pt idx="229">
                  <c:v>603.22243800000001</c:v>
                </c:pt>
                <c:pt idx="230">
                  <c:v>604.53338400000007</c:v>
                </c:pt>
                <c:pt idx="231">
                  <c:v>605.8443299999999</c:v>
                </c:pt>
                <c:pt idx="232">
                  <c:v>606.96799799999997</c:v>
                </c:pt>
                <c:pt idx="233">
                  <c:v>608.27894399999991</c:v>
                </c:pt>
                <c:pt idx="234">
                  <c:v>609.40261199999998</c:v>
                </c:pt>
                <c:pt idx="235">
                  <c:v>610.71355800000003</c:v>
                </c:pt>
                <c:pt idx="236">
                  <c:v>611.64994799999988</c:v>
                </c:pt>
                <c:pt idx="237">
                  <c:v>612.58633800000007</c:v>
                </c:pt>
                <c:pt idx="238">
                  <c:v>613.52272799999992</c:v>
                </c:pt>
                <c:pt idx="239">
                  <c:v>614.27184</c:v>
                </c:pt>
                <c:pt idx="240">
                  <c:v>615.02095200000008</c:v>
                </c:pt>
                <c:pt idx="241">
                  <c:v>615.77006399999993</c:v>
                </c:pt>
                <c:pt idx="242">
                  <c:v>616.51917600000002</c:v>
                </c:pt>
                <c:pt idx="243">
                  <c:v>617.26828799999998</c:v>
                </c:pt>
                <c:pt idx="244">
                  <c:v>617.64284399999997</c:v>
                </c:pt>
                <c:pt idx="245">
                  <c:v>618.20467799999994</c:v>
                </c:pt>
                <c:pt idx="246">
                  <c:v>618.76651200000003</c:v>
                </c:pt>
                <c:pt idx="247">
                  <c:v>619.14106800000002</c:v>
                </c:pt>
                <c:pt idx="248">
                  <c:v>619.70290199999999</c:v>
                </c:pt>
                <c:pt idx="249">
                  <c:v>619.89017999999999</c:v>
                </c:pt>
                <c:pt idx="250">
                  <c:v>620.07745799999998</c:v>
                </c:pt>
                <c:pt idx="251">
                  <c:v>620.45201399999996</c:v>
                </c:pt>
                <c:pt idx="252">
                  <c:v>620.45201399999996</c:v>
                </c:pt>
                <c:pt idx="253">
                  <c:v>620.45201399999996</c:v>
                </c:pt>
                <c:pt idx="254">
                  <c:v>620.26473599999986</c:v>
                </c:pt>
                <c:pt idx="255">
                  <c:v>620.07745799999998</c:v>
                </c:pt>
                <c:pt idx="256">
                  <c:v>619.89017999999999</c:v>
                </c:pt>
                <c:pt idx="257">
                  <c:v>618.95378999999991</c:v>
                </c:pt>
                <c:pt idx="258">
                  <c:v>617.64284399999997</c:v>
                </c:pt>
                <c:pt idx="259">
                  <c:v>616.14462000000003</c:v>
                </c:pt>
                <c:pt idx="260">
                  <c:v>613.71000600000002</c:v>
                </c:pt>
                <c:pt idx="261">
                  <c:v>610.90083599999991</c:v>
                </c:pt>
                <c:pt idx="262">
                  <c:v>606.59344199999998</c:v>
                </c:pt>
                <c:pt idx="263">
                  <c:v>601.53693599999997</c:v>
                </c:pt>
                <c:pt idx="264">
                  <c:v>595.73131799999999</c:v>
                </c:pt>
                <c:pt idx="265">
                  <c:v>588.98931000000005</c:v>
                </c:pt>
                <c:pt idx="266">
                  <c:v>581.31091199999992</c:v>
                </c:pt>
                <c:pt idx="267">
                  <c:v>572.13428999999996</c:v>
                </c:pt>
                <c:pt idx="268">
                  <c:v>560.33577600000001</c:v>
                </c:pt>
                <c:pt idx="269">
                  <c:v>544.60442399999988</c:v>
                </c:pt>
                <c:pt idx="270">
                  <c:v>518.57278200000007</c:v>
                </c:pt>
              </c:numCache>
            </c:numRef>
          </c:yVal>
          <c:smooth val="1"/>
          <c:extLst>
            <c:ext xmlns:c16="http://schemas.microsoft.com/office/drawing/2014/chart" uri="{C3380CC4-5D6E-409C-BE32-E72D297353CC}">
              <c16:uniqueId val="{00000006-25E3-463D-82C7-30F889F3883F}"/>
            </c:ext>
          </c:extLst>
        </c:ser>
        <c:ser>
          <c:idx val="7"/>
          <c:order val="7"/>
          <c:tx>
            <c:v>2% offset</c:v>
          </c:tx>
          <c:spPr>
            <a:ln w="19016" cap="rnd">
              <a:solidFill>
                <a:schemeClr val="accent2">
                  <a:lumMod val="60000"/>
                </a:schemeClr>
              </a:solidFill>
              <a:round/>
            </a:ln>
            <a:effectLst/>
          </c:spPr>
          <c:marker>
            <c:symbol val="none"/>
          </c:marker>
          <c:xVal>
            <c:numRef>
              <c:f>'stress-strain'!$O$4:$O$255</c:f>
              <c:numCache>
                <c:formatCode>General</c:formatCode>
                <c:ptCount val="252"/>
                <c:pt idx="0">
                  <c:v>2E-3</c:v>
                </c:pt>
                <c:pt idx="1">
                  <c:v>4.0000000000000001E-3</c:v>
                </c:pt>
                <c:pt idx="2">
                  <c:v>4.0000000000000001E-3</c:v>
                </c:pt>
                <c:pt idx="3">
                  <c:v>4.0000000000000001E-3</c:v>
                </c:pt>
                <c:pt idx="4">
                  <c:v>4.0000000000000001E-3</c:v>
                </c:pt>
                <c:pt idx="5">
                  <c:v>4.0000000000000001E-3</c:v>
                </c:pt>
                <c:pt idx="6">
                  <c:v>4.0000000000000001E-3</c:v>
                </c:pt>
                <c:pt idx="7">
                  <c:v>4.0000000000000001E-3</c:v>
                </c:pt>
                <c:pt idx="8">
                  <c:v>6.0000000000000001E-3</c:v>
                </c:pt>
                <c:pt idx="9">
                  <c:v>6.0000000000000001E-3</c:v>
                </c:pt>
                <c:pt idx="10">
                  <c:v>6.0000000000000001E-3</c:v>
                </c:pt>
                <c:pt idx="11">
                  <c:v>6.0000000000000001E-3</c:v>
                </c:pt>
                <c:pt idx="12">
                  <c:v>6.0000000000000001E-3</c:v>
                </c:pt>
                <c:pt idx="13">
                  <c:v>6.0000000000000001E-3</c:v>
                </c:pt>
                <c:pt idx="14">
                  <c:v>6.0000000000000001E-3</c:v>
                </c:pt>
                <c:pt idx="15">
                  <c:v>6.0000000000000001E-3</c:v>
                </c:pt>
                <c:pt idx="16">
                  <c:v>8.0000000000000002E-3</c:v>
                </c:pt>
                <c:pt idx="17">
                  <c:v>8.0000000000000002E-3</c:v>
                </c:pt>
                <c:pt idx="18">
                  <c:v>8.0000000000000002E-3</c:v>
                </c:pt>
                <c:pt idx="19">
                  <c:v>8.0000000000000002E-3</c:v>
                </c:pt>
                <c:pt idx="20">
                  <c:v>8.0000000000000002E-3</c:v>
                </c:pt>
                <c:pt idx="21">
                  <c:v>8.0000000000000002E-3</c:v>
                </c:pt>
                <c:pt idx="22">
                  <c:v>8.0000000000000002E-3</c:v>
                </c:pt>
                <c:pt idx="23">
                  <c:v>0.01</c:v>
                </c:pt>
                <c:pt idx="24">
                  <c:v>0.01</c:v>
                </c:pt>
                <c:pt idx="25">
                  <c:v>0.01</c:v>
                </c:pt>
                <c:pt idx="26">
                  <c:v>0.01</c:v>
                </c:pt>
                <c:pt idx="27">
                  <c:v>0.01</c:v>
                </c:pt>
                <c:pt idx="28">
                  <c:v>0.01</c:v>
                </c:pt>
                <c:pt idx="29">
                  <c:v>0.01</c:v>
                </c:pt>
                <c:pt idx="30">
                  <c:v>0.01</c:v>
                </c:pt>
                <c:pt idx="31">
                  <c:v>0.01</c:v>
                </c:pt>
                <c:pt idx="32">
                  <c:v>0.01</c:v>
                </c:pt>
                <c:pt idx="33">
                  <c:v>0.01</c:v>
                </c:pt>
                <c:pt idx="34">
                  <c:v>0.01</c:v>
                </c:pt>
                <c:pt idx="35">
                  <c:v>0.01</c:v>
                </c:pt>
                <c:pt idx="36">
                  <c:v>0.01</c:v>
                </c:pt>
                <c:pt idx="37">
                  <c:v>0.01</c:v>
                </c:pt>
                <c:pt idx="38">
                  <c:v>1.2E-2</c:v>
                </c:pt>
                <c:pt idx="39">
                  <c:v>1.2E-2</c:v>
                </c:pt>
                <c:pt idx="40">
                  <c:v>1.2E-2</c:v>
                </c:pt>
                <c:pt idx="41">
                  <c:v>1.2E-2</c:v>
                </c:pt>
                <c:pt idx="42">
                  <c:v>1.2E-2</c:v>
                </c:pt>
                <c:pt idx="43">
                  <c:v>1.2E-2</c:v>
                </c:pt>
                <c:pt idx="44">
                  <c:v>1.4E-2</c:v>
                </c:pt>
                <c:pt idx="45">
                  <c:v>1.4E-2</c:v>
                </c:pt>
                <c:pt idx="46">
                  <c:v>1.4E-2</c:v>
                </c:pt>
                <c:pt idx="47">
                  <c:v>1.4E-2</c:v>
                </c:pt>
                <c:pt idx="48">
                  <c:v>1.4E-2</c:v>
                </c:pt>
                <c:pt idx="49">
                  <c:v>1.4E-2</c:v>
                </c:pt>
                <c:pt idx="50">
                  <c:v>1.4E-2</c:v>
                </c:pt>
                <c:pt idx="51">
                  <c:v>1.6E-2</c:v>
                </c:pt>
                <c:pt idx="52">
                  <c:v>1.6E-2</c:v>
                </c:pt>
                <c:pt idx="53">
                  <c:v>1.6E-2</c:v>
                </c:pt>
                <c:pt idx="54">
                  <c:v>1.6E-2</c:v>
                </c:pt>
                <c:pt idx="55">
                  <c:v>1.6E-2</c:v>
                </c:pt>
                <c:pt idx="56">
                  <c:v>1.6E-2</c:v>
                </c:pt>
                <c:pt idx="57">
                  <c:v>1.6E-2</c:v>
                </c:pt>
                <c:pt idx="58">
                  <c:v>1.8000000000000002E-2</c:v>
                </c:pt>
                <c:pt idx="59">
                  <c:v>1.8000000000000002E-2</c:v>
                </c:pt>
                <c:pt idx="60">
                  <c:v>1.8000000000000002E-2</c:v>
                </c:pt>
                <c:pt idx="61">
                  <c:v>1.8000000000000002E-2</c:v>
                </c:pt>
                <c:pt idx="62">
                  <c:v>1.8000000000000002E-2</c:v>
                </c:pt>
                <c:pt idx="63">
                  <c:v>1.8000000000000002E-2</c:v>
                </c:pt>
                <c:pt idx="64">
                  <c:v>1.8000000000000002E-2</c:v>
                </c:pt>
                <c:pt idx="65">
                  <c:v>1.8000000000000002E-2</c:v>
                </c:pt>
                <c:pt idx="66">
                  <c:v>1.8000000000000002E-2</c:v>
                </c:pt>
                <c:pt idx="67">
                  <c:v>1.8000000000000002E-2</c:v>
                </c:pt>
                <c:pt idx="68">
                  <c:v>1.8000000000000002E-2</c:v>
                </c:pt>
                <c:pt idx="69">
                  <c:v>1.8000000000000002E-2</c:v>
                </c:pt>
                <c:pt idx="70">
                  <c:v>1.8000000000000002E-2</c:v>
                </c:pt>
                <c:pt idx="71">
                  <c:v>1.8000000000000002E-2</c:v>
                </c:pt>
                <c:pt idx="72">
                  <c:v>1.8000000000000002E-2</c:v>
                </c:pt>
                <c:pt idx="73">
                  <c:v>1.8000000000000002E-2</c:v>
                </c:pt>
                <c:pt idx="74">
                  <c:v>2.0000000000000004E-2</c:v>
                </c:pt>
                <c:pt idx="75">
                  <c:v>2.0000000000000004E-2</c:v>
                </c:pt>
                <c:pt idx="76">
                  <c:v>2.0000000000000004E-2</c:v>
                </c:pt>
                <c:pt idx="77">
                  <c:v>2.0000000000000004E-2</c:v>
                </c:pt>
                <c:pt idx="78">
                  <c:v>2.0000000000000004E-2</c:v>
                </c:pt>
                <c:pt idx="79">
                  <c:v>2.0000000000000004E-2</c:v>
                </c:pt>
                <c:pt idx="80">
                  <c:v>2.0000000000000004E-2</c:v>
                </c:pt>
                <c:pt idx="81">
                  <c:v>2.1999999999999999E-2</c:v>
                </c:pt>
                <c:pt idx="82">
                  <c:v>2.1999999999999999E-2</c:v>
                </c:pt>
                <c:pt idx="83">
                  <c:v>2.1999999999999999E-2</c:v>
                </c:pt>
                <c:pt idx="84">
                  <c:v>2.1999999999999999E-2</c:v>
                </c:pt>
                <c:pt idx="85">
                  <c:v>2.1999999999999999E-2</c:v>
                </c:pt>
                <c:pt idx="86">
                  <c:v>2.1999999999999999E-2</c:v>
                </c:pt>
                <c:pt idx="87">
                  <c:v>2.1999999999999999E-2</c:v>
                </c:pt>
                <c:pt idx="88">
                  <c:v>2.1999999999999999E-2</c:v>
                </c:pt>
                <c:pt idx="89">
                  <c:v>2.4E-2</c:v>
                </c:pt>
                <c:pt idx="90">
                  <c:v>2.4E-2</c:v>
                </c:pt>
                <c:pt idx="91">
                  <c:v>2.4E-2</c:v>
                </c:pt>
                <c:pt idx="92">
                  <c:v>2.4E-2</c:v>
                </c:pt>
                <c:pt idx="93">
                  <c:v>2.4E-2</c:v>
                </c:pt>
                <c:pt idx="94">
                  <c:v>2.4E-2</c:v>
                </c:pt>
                <c:pt idx="95">
                  <c:v>2.4E-2</c:v>
                </c:pt>
                <c:pt idx="96">
                  <c:v>2.6000000000000002E-2</c:v>
                </c:pt>
                <c:pt idx="97">
                  <c:v>2.6000000000000002E-2</c:v>
                </c:pt>
                <c:pt idx="98">
                  <c:v>2.6000000000000002E-2</c:v>
                </c:pt>
                <c:pt idx="99">
                  <c:v>2.6000000000000002E-2</c:v>
                </c:pt>
                <c:pt idx="100">
                  <c:v>2.6000000000000002E-2</c:v>
                </c:pt>
                <c:pt idx="101">
                  <c:v>2.6000000000000002E-2</c:v>
                </c:pt>
                <c:pt idx="102">
                  <c:v>2.6000000000000002E-2</c:v>
                </c:pt>
                <c:pt idx="103">
                  <c:v>2.6000000000000002E-2</c:v>
                </c:pt>
                <c:pt idx="104">
                  <c:v>2.6000000000000002E-2</c:v>
                </c:pt>
                <c:pt idx="105">
                  <c:v>2.6000000000000002E-2</c:v>
                </c:pt>
                <c:pt idx="106">
                  <c:v>2.6000000000000002E-2</c:v>
                </c:pt>
                <c:pt idx="107">
                  <c:v>2.6000000000000002E-2</c:v>
                </c:pt>
                <c:pt idx="108">
                  <c:v>2.6000000000000002E-2</c:v>
                </c:pt>
                <c:pt idx="109">
                  <c:v>2.6000000000000002E-2</c:v>
                </c:pt>
                <c:pt idx="110">
                  <c:v>2.6000000000000002E-2</c:v>
                </c:pt>
                <c:pt idx="111">
                  <c:v>2.8000000000000004E-2</c:v>
                </c:pt>
                <c:pt idx="112">
                  <c:v>2.8000000000000004E-2</c:v>
                </c:pt>
                <c:pt idx="113">
                  <c:v>2.8000000000000004E-2</c:v>
                </c:pt>
                <c:pt idx="114">
                  <c:v>2.8000000000000004E-2</c:v>
                </c:pt>
                <c:pt idx="115">
                  <c:v>2.8000000000000004E-2</c:v>
                </c:pt>
                <c:pt idx="116">
                  <c:v>2.8000000000000004E-2</c:v>
                </c:pt>
                <c:pt idx="117">
                  <c:v>2.8000000000000004E-2</c:v>
                </c:pt>
                <c:pt idx="118">
                  <c:v>2.8000000000000004E-2</c:v>
                </c:pt>
                <c:pt idx="119">
                  <c:v>0.03</c:v>
                </c:pt>
                <c:pt idx="120">
                  <c:v>0.03</c:v>
                </c:pt>
                <c:pt idx="121">
                  <c:v>0.03</c:v>
                </c:pt>
                <c:pt idx="122">
                  <c:v>0.03</c:v>
                </c:pt>
                <c:pt idx="123">
                  <c:v>0.03</c:v>
                </c:pt>
                <c:pt idx="124">
                  <c:v>0.03</c:v>
                </c:pt>
                <c:pt idx="125">
                  <c:v>0.03</c:v>
                </c:pt>
                <c:pt idx="126">
                  <c:v>0.03</c:v>
                </c:pt>
                <c:pt idx="127">
                  <c:v>3.2000000000000001E-2</c:v>
                </c:pt>
                <c:pt idx="128">
                  <c:v>3.2000000000000001E-2</c:v>
                </c:pt>
                <c:pt idx="129">
                  <c:v>3.2000000000000001E-2</c:v>
                </c:pt>
                <c:pt idx="130">
                  <c:v>3.2000000000000001E-2</c:v>
                </c:pt>
                <c:pt idx="131">
                  <c:v>3.2000000000000001E-2</c:v>
                </c:pt>
                <c:pt idx="132">
                  <c:v>3.2000000000000001E-2</c:v>
                </c:pt>
                <c:pt idx="133">
                  <c:v>3.2000000000000001E-2</c:v>
                </c:pt>
                <c:pt idx="134">
                  <c:v>3.4000000000000002E-2</c:v>
                </c:pt>
                <c:pt idx="135">
                  <c:v>3.4000000000000002E-2</c:v>
                </c:pt>
                <c:pt idx="136">
                  <c:v>3.4000000000000002E-2</c:v>
                </c:pt>
                <c:pt idx="137">
                  <c:v>3.4000000000000002E-2</c:v>
                </c:pt>
                <c:pt idx="138">
                  <c:v>3.4000000000000002E-2</c:v>
                </c:pt>
                <c:pt idx="139">
                  <c:v>3.4000000000000002E-2</c:v>
                </c:pt>
                <c:pt idx="140">
                  <c:v>3.4000000000000002E-2</c:v>
                </c:pt>
                <c:pt idx="141">
                  <c:v>3.4000000000000002E-2</c:v>
                </c:pt>
                <c:pt idx="142">
                  <c:v>3.4000000000000002E-2</c:v>
                </c:pt>
                <c:pt idx="143">
                  <c:v>3.4000000000000002E-2</c:v>
                </c:pt>
                <c:pt idx="144">
                  <c:v>3.4000000000000002E-2</c:v>
                </c:pt>
                <c:pt idx="145">
                  <c:v>3.4000000000000002E-2</c:v>
                </c:pt>
                <c:pt idx="146">
                  <c:v>3.4000000000000002E-2</c:v>
                </c:pt>
                <c:pt idx="147">
                  <c:v>3.4000000000000002E-2</c:v>
                </c:pt>
                <c:pt idx="148">
                  <c:v>3.4000000000000002E-2</c:v>
                </c:pt>
                <c:pt idx="149">
                  <c:v>3.4000000000000002E-2</c:v>
                </c:pt>
                <c:pt idx="150">
                  <c:v>3.6000000000000004E-2</c:v>
                </c:pt>
                <c:pt idx="151">
                  <c:v>3.6000000000000004E-2</c:v>
                </c:pt>
                <c:pt idx="152">
                  <c:v>3.6000000000000004E-2</c:v>
                </c:pt>
                <c:pt idx="153">
                  <c:v>3.6000000000000004E-2</c:v>
                </c:pt>
                <c:pt idx="154">
                  <c:v>3.6000000000000004E-2</c:v>
                </c:pt>
                <c:pt idx="155">
                  <c:v>3.6000000000000004E-2</c:v>
                </c:pt>
                <c:pt idx="156">
                  <c:v>3.6000000000000004E-2</c:v>
                </c:pt>
                <c:pt idx="157">
                  <c:v>3.6000000000000004E-2</c:v>
                </c:pt>
                <c:pt idx="158">
                  <c:v>3.8000000000000006E-2</c:v>
                </c:pt>
                <c:pt idx="159">
                  <c:v>3.8000000000000006E-2</c:v>
                </c:pt>
                <c:pt idx="160">
                  <c:v>3.8000000000000006E-2</c:v>
                </c:pt>
                <c:pt idx="161">
                  <c:v>3.8000000000000006E-2</c:v>
                </c:pt>
                <c:pt idx="162">
                  <c:v>3.8000000000000006E-2</c:v>
                </c:pt>
                <c:pt idx="163">
                  <c:v>3.8000000000000006E-2</c:v>
                </c:pt>
                <c:pt idx="164">
                  <c:v>3.8000000000000006E-2</c:v>
                </c:pt>
                <c:pt idx="165">
                  <c:v>3.8000000000000006E-2</c:v>
                </c:pt>
                <c:pt idx="166">
                  <c:v>0.04</c:v>
                </c:pt>
                <c:pt idx="167">
                  <c:v>0.04</c:v>
                </c:pt>
                <c:pt idx="168">
                  <c:v>0.04</c:v>
                </c:pt>
                <c:pt idx="169">
                  <c:v>0.04</c:v>
                </c:pt>
                <c:pt idx="170">
                  <c:v>0.04</c:v>
                </c:pt>
                <c:pt idx="171">
                  <c:v>0.04</c:v>
                </c:pt>
                <c:pt idx="172">
                  <c:v>0.04</c:v>
                </c:pt>
                <c:pt idx="173">
                  <c:v>0.04</c:v>
                </c:pt>
                <c:pt idx="174">
                  <c:v>4.2000000000000003E-2</c:v>
                </c:pt>
                <c:pt idx="175">
                  <c:v>4.2000000000000003E-2</c:v>
                </c:pt>
                <c:pt idx="176">
                  <c:v>4.2000000000000003E-2</c:v>
                </c:pt>
                <c:pt idx="177">
                  <c:v>4.2000000000000003E-2</c:v>
                </c:pt>
                <c:pt idx="178">
                  <c:v>4.2000000000000003E-2</c:v>
                </c:pt>
                <c:pt idx="179">
                  <c:v>4.2000000000000003E-2</c:v>
                </c:pt>
                <c:pt idx="180">
                  <c:v>4.2000000000000003E-2</c:v>
                </c:pt>
                <c:pt idx="181">
                  <c:v>4.2000000000000003E-2</c:v>
                </c:pt>
                <c:pt idx="182">
                  <c:v>4.2000000000000003E-2</c:v>
                </c:pt>
                <c:pt idx="183">
                  <c:v>4.2000000000000003E-2</c:v>
                </c:pt>
                <c:pt idx="184">
                  <c:v>4.2000000000000003E-2</c:v>
                </c:pt>
                <c:pt idx="185">
                  <c:v>4.2000000000000003E-2</c:v>
                </c:pt>
                <c:pt idx="186">
                  <c:v>4.4000000000000004E-2</c:v>
                </c:pt>
                <c:pt idx="187">
                  <c:v>4.4000000000000004E-2</c:v>
                </c:pt>
                <c:pt idx="188">
                  <c:v>4.4000000000000004E-2</c:v>
                </c:pt>
                <c:pt idx="189">
                  <c:v>4.4000000000000004E-2</c:v>
                </c:pt>
                <c:pt idx="190">
                  <c:v>4.6000000000000006E-2</c:v>
                </c:pt>
                <c:pt idx="191">
                  <c:v>4.6000000000000006E-2</c:v>
                </c:pt>
                <c:pt idx="192">
                  <c:v>4.6000000000000006E-2</c:v>
                </c:pt>
                <c:pt idx="193">
                  <c:v>4.8000000000000001E-2</c:v>
                </c:pt>
                <c:pt idx="194">
                  <c:v>4.8000000000000001E-2</c:v>
                </c:pt>
                <c:pt idx="195">
                  <c:v>4.8000000000000001E-2</c:v>
                </c:pt>
                <c:pt idx="196">
                  <c:v>0.05</c:v>
                </c:pt>
                <c:pt idx="197">
                  <c:v>0.05</c:v>
                </c:pt>
                <c:pt idx="198">
                  <c:v>0.05</c:v>
                </c:pt>
                <c:pt idx="199">
                  <c:v>0.05</c:v>
                </c:pt>
                <c:pt idx="200">
                  <c:v>0.05</c:v>
                </c:pt>
                <c:pt idx="201">
                  <c:v>0.05</c:v>
                </c:pt>
                <c:pt idx="202">
                  <c:v>5.2000000000000005E-2</c:v>
                </c:pt>
                <c:pt idx="203">
                  <c:v>5.2000000000000005E-2</c:v>
                </c:pt>
                <c:pt idx="204">
                  <c:v>5.2000000000000005E-2</c:v>
                </c:pt>
                <c:pt idx="205">
                  <c:v>5.4000000000000006E-2</c:v>
                </c:pt>
                <c:pt idx="206">
                  <c:v>5.4000000000000006E-2</c:v>
                </c:pt>
                <c:pt idx="207">
                  <c:v>5.6000000000000008E-2</c:v>
                </c:pt>
                <c:pt idx="208">
                  <c:v>5.6000000000000008E-2</c:v>
                </c:pt>
                <c:pt idx="209">
                  <c:v>5.6000000000000008E-2</c:v>
                </c:pt>
                <c:pt idx="210">
                  <c:v>5.7999999999999996E-2</c:v>
                </c:pt>
                <c:pt idx="211">
                  <c:v>5.7999999999999996E-2</c:v>
                </c:pt>
                <c:pt idx="212">
                  <c:v>5.7999999999999996E-2</c:v>
                </c:pt>
                <c:pt idx="213">
                  <c:v>5.7999999999999996E-2</c:v>
                </c:pt>
                <c:pt idx="214">
                  <c:v>5.7999999999999996E-2</c:v>
                </c:pt>
                <c:pt idx="215">
                  <c:v>5.7999999999999996E-2</c:v>
                </c:pt>
                <c:pt idx="216">
                  <c:v>0.06</c:v>
                </c:pt>
                <c:pt idx="217">
                  <c:v>0.06</c:v>
                </c:pt>
                <c:pt idx="218">
                  <c:v>0.06</c:v>
                </c:pt>
                <c:pt idx="219">
                  <c:v>6.2E-2</c:v>
                </c:pt>
                <c:pt idx="220">
                  <c:v>6.2E-2</c:v>
                </c:pt>
                <c:pt idx="221">
                  <c:v>6.4000000000000001E-2</c:v>
                </c:pt>
                <c:pt idx="222">
                  <c:v>6.4000000000000001E-2</c:v>
                </c:pt>
                <c:pt idx="223">
                  <c:v>6.4000000000000001E-2</c:v>
                </c:pt>
                <c:pt idx="224">
                  <c:v>6.6000000000000003E-2</c:v>
                </c:pt>
                <c:pt idx="225">
                  <c:v>6.6000000000000003E-2</c:v>
                </c:pt>
                <c:pt idx="226">
                  <c:v>6.6000000000000003E-2</c:v>
                </c:pt>
                <c:pt idx="227">
                  <c:v>6.6000000000000003E-2</c:v>
                </c:pt>
                <c:pt idx="228">
                  <c:v>6.6000000000000003E-2</c:v>
                </c:pt>
                <c:pt idx="229">
                  <c:v>6.6000000000000003E-2</c:v>
                </c:pt>
                <c:pt idx="230">
                  <c:v>6.8000000000000005E-2</c:v>
                </c:pt>
                <c:pt idx="231">
                  <c:v>6.8000000000000005E-2</c:v>
                </c:pt>
                <c:pt idx="232">
                  <c:v>7.0000000000000007E-2</c:v>
                </c:pt>
                <c:pt idx="233">
                  <c:v>7.0000000000000007E-2</c:v>
                </c:pt>
                <c:pt idx="234">
                  <c:v>7.0000000000000007E-2</c:v>
                </c:pt>
                <c:pt idx="235">
                  <c:v>7.2000000000000008E-2</c:v>
                </c:pt>
                <c:pt idx="236">
                  <c:v>7.2000000000000008E-2</c:v>
                </c:pt>
                <c:pt idx="237">
                  <c:v>7.2000000000000008E-2</c:v>
                </c:pt>
                <c:pt idx="238">
                  <c:v>7.400000000000001E-2</c:v>
                </c:pt>
                <c:pt idx="239">
                  <c:v>7.400000000000001E-2</c:v>
                </c:pt>
                <c:pt idx="240">
                  <c:v>7.400000000000001E-2</c:v>
                </c:pt>
                <c:pt idx="241">
                  <c:v>7.400000000000001E-2</c:v>
                </c:pt>
                <c:pt idx="242">
                  <c:v>7.400000000000001E-2</c:v>
                </c:pt>
                <c:pt idx="243">
                  <c:v>7.6000000000000012E-2</c:v>
                </c:pt>
                <c:pt idx="244">
                  <c:v>7.6000000000000012E-2</c:v>
                </c:pt>
                <c:pt idx="245">
                  <c:v>7.6000000000000012E-2</c:v>
                </c:pt>
                <c:pt idx="246">
                  <c:v>7.8E-2</c:v>
                </c:pt>
                <c:pt idx="247">
                  <c:v>7.8E-2</c:v>
                </c:pt>
                <c:pt idx="248">
                  <c:v>0.08</c:v>
                </c:pt>
                <c:pt idx="249">
                  <c:v>0.08</c:v>
                </c:pt>
                <c:pt idx="250">
                  <c:v>0.08</c:v>
                </c:pt>
                <c:pt idx="251">
                  <c:v>8.2000000000000003E-2</c:v>
                </c:pt>
              </c:numCache>
            </c:numRef>
          </c:xVal>
          <c:yVal>
            <c:numRef>
              <c:f>'stress-strain'!$P$4:$P$255</c:f>
              <c:numCache>
                <c:formatCode>General</c:formatCode>
                <c:ptCount val="252"/>
                <c:pt idx="0">
                  <c:v>0</c:v>
                </c:pt>
                <c:pt idx="1">
                  <c:v>14.956</c:v>
                </c:pt>
                <c:pt idx="2">
                  <c:v>14.956</c:v>
                </c:pt>
                <c:pt idx="3">
                  <c:v>14.956</c:v>
                </c:pt>
                <c:pt idx="4">
                  <c:v>14.956</c:v>
                </c:pt>
                <c:pt idx="5">
                  <c:v>14.956</c:v>
                </c:pt>
                <c:pt idx="6">
                  <c:v>14.956</c:v>
                </c:pt>
                <c:pt idx="7">
                  <c:v>14.956</c:v>
                </c:pt>
                <c:pt idx="8">
                  <c:v>29.911999999999999</c:v>
                </c:pt>
                <c:pt idx="9">
                  <c:v>29.911999999999999</c:v>
                </c:pt>
                <c:pt idx="10">
                  <c:v>29.911999999999999</c:v>
                </c:pt>
                <c:pt idx="11">
                  <c:v>29.911999999999999</c:v>
                </c:pt>
                <c:pt idx="12">
                  <c:v>29.911999999999999</c:v>
                </c:pt>
                <c:pt idx="13">
                  <c:v>29.911999999999999</c:v>
                </c:pt>
                <c:pt idx="14">
                  <c:v>29.911999999999999</c:v>
                </c:pt>
                <c:pt idx="15">
                  <c:v>29.911999999999999</c:v>
                </c:pt>
                <c:pt idx="16">
                  <c:v>44.868000000000002</c:v>
                </c:pt>
                <c:pt idx="17">
                  <c:v>44.868000000000002</c:v>
                </c:pt>
                <c:pt idx="18">
                  <c:v>44.868000000000002</c:v>
                </c:pt>
                <c:pt idx="19">
                  <c:v>44.868000000000002</c:v>
                </c:pt>
                <c:pt idx="20">
                  <c:v>44.868000000000002</c:v>
                </c:pt>
                <c:pt idx="21">
                  <c:v>44.868000000000002</c:v>
                </c:pt>
                <c:pt idx="22">
                  <c:v>44.868000000000002</c:v>
                </c:pt>
                <c:pt idx="23">
                  <c:v>59.823999999999998</c:v>
                </c:pt>
                <c:pt idx="24">
                  <c:v>59.823999999999998</c:v>
                </c:pt>
                <c:pt idx="25">
                  <c:v>59.823999999999998</c:v>
                </c:pt>
                <c:pt idx="26">
                  <c:v>59.823999999999998</c:v>
                </c:pt>
                <c:pt idx="27">
                  <c:v>59.823999999999998</c:v>
                </c:pt>
                <c:pt idx="28">
                  <c:v>59.823999999999998</c:v>
                </c:pt>
                <c:pt idx="29">
                  <c:v>59.823999999999998</c:v>
                </c:pt>
                <c:pt idx="30">
                  <c:v>59.823999999999998</c:v>
                </c:pt>
                <c:pt idx="31">
                  <c:v>59.823999999999998</c:v>
                </c:pt>
                <c:pt idx="32">
                  <c:v>59.823999999999998</c:v>
                </c:pt>
                <c:pt idx="33">
                  <c:v>59.823999999999998</c:v>
                </c:pt>
                <c:pt idx="34">
                  <c:v>59.823999999999998</c:v>
                </c:pt>
                <c:pt idx="35">
                  <c:v>59.823999999999998</c:v>
                </c:pt>
                <c:pt idx="36">
                  <c:v>59.823999999999998</c:v>
                </c:pt>
                <c:pt idx="37">
                  <c:v>59.823999999999998</c:v>
                </c:pt>
                <c:pt idx="38">
                  <c:v>74.78</c:v>
                </c:pt>
                <c:pt idx="39">
                  <c:v>74.78</c:v>
                </c:pt>
                <c:pt idx="40">
                  <c:v>74.78</c:v>
                </c:pt>
                <c:pt idx="41">
                  <c:v>74.78</c:v>
                </c:pt>
                <c:pt idx="42">
                  <c:v>74.78</c:v>
                </c:pt>
                <c:pt idx="43">
                  <c:v>74.78</c:v>
                </c:pt>
                <c:pt idx="44">
                  <c:v>89.736000000000004</c:v>
                </c:pt>
                <c:pt idx="45">
                  <c:v>89.736000000000004</c:v>
                </c:pt>
                <c:pt idx="46">
                  <c:v>89.736000000000004</c:v>
                </c:pt>
                <c:pt idx="47">
                  <c:v>89.736000000000004</c:v>
                </c:pt>
                <c:pt idx="48">
                  <c:v>89.736000000000004</c:v>
                </c:pt>
                <c:pt idx="49">
                  <c:v>89.736000000000004</c:v>
                </c:pt>
                <c:pt idx="50">
                  <c:v>89.736000000000004</c:v>
                </c:pt>
                <c:pt idx="51">
                  <c:v>104.69199999999999</c:v>
                </c:pt>
                <c:pt idx="52">
                  <c:v>104.69199999999999</c:v>
                </c:pt>
                <c:pt idx="53">
                  <c:v>104.69199999999999</c:v>
                </c:pt>
                <c:pt idx="54">
                  <c:v>104.69199999999999</c:v>
                </c:pt>
                <c:pt idx="55">
                  <c:v>104.69199999999999</c:v>
                </c:pt>
                <c:pt idx="56">
                  <c:v>104.69199999999999</c:v>
                </c:pt>
                <c:pt idx="57">
                  <c:v>104.69199999999999</c:v>
                </c:pt>
                <c:pt idx="58">
                  <c:v>119.648</c:v>
                </c:pt>
                <c:pt idx="59">
                  <c:v>119.648</c:v>
                </c:pt>
                <c:pt idx="60">
                  <c:v>119.648</c:v>
                </c:pt>
                <c:pt idx="61">
                  <c:v>119.648</c:v>
                </c:pt>
                <c:pt idx="62">
                  <c:v>119.648</c:v>
                </c:pt>
                <c:pt idx="63">
                  <c:v>119.648</c:v>
                </c:pt>
                <c:pt idx="64">
                  <c:v>119.648</c:v>
                </c:pt>
                <c:pt idx="65">
                  <c:v>119.648</c:v>
                </c:pt>
                <c:pt idx="66">
                  <c:v>119.648</c:v>
                </c:pt>
                <c:pt idx="67">
                  <c:v>119.648</c:v>
                </c:pt>
                <c:pt idx="68">
                  <c:v>119.648</c:v>
                </c:pt>
                <c:pt idx="69">
                  <c:v>119.648</c:v>
                </c:pt>
                <c:pt idx="70">
                  <c:v>119.648</c:v>
                </c:pt>
                <c:pt idx="71">
                  <c:v>119.648</c:v>
                </c:pt>
                <c:pt idx="72">
                  <c:v>119.648</c:v>
                </c:pt>
                <c:pt idx="73">
                  <c:v>119.648</c:v>
                </c:pt>
                <c:pt idx="74">
                  <c:v>134.60400000000001</c:v>
                </c:pt>
                <c:pt idx="75">
                  <c:v>134.60400000000001</c:v>
                </c:pt>
                <c:pt idx="76">
                  <c:v>134.60400000000001</c:v>
                </c:pt>
                <c:pt idx="77">
                  <c:v>134.60400000000001</c:v>
                </c:pt>
                <c:pt idx="78">
                  <c:v>134.60400000000001</c:v>
                </c:pt>
                <c:pt idx="79">
                  <c:v>134.60400000000001</c:v>
                </c:pt>
                <c:pt idx="80">
                  <c:v>134.60400000000001</c:v>
                </c:pt>
                <c:pt idx="81">
                  <c:v>149.56</c:v>
                </c:pt>
                <c:pt idx="82">
                  <c:v>149.56</c:v>
                </c:pt>
                <c:pt idx="83">
                  <c:v>149.56</c:v>
                </c:pt>
                <c:pt idx="84">
                  <c:v>149.56</c:v>
                </c:pt>
                <c:pt idx="85">
                  <c:v>149.56</c:v>
                </c:pt>
                <c:pt idx="86">
                  <c:v>149.56</c:v>
                </c:pt>
                <c:pt idx="87">
                  <c:v>149.56</c:v>
                </c:pt>
                <c:pt idx="88">
                  <c:v>149.56</c:v>
                </c:pt>
                <c:pt idx="89">
                  <c:v>164.51600000000002</c:v>
                </c:pt>
                <c:pt idx="90">
                  <c:v>164.51600000000002</c:v>
                </c:pt>
                <c:pt idx="91">
                  <c:v>164.51600000000002</c:v>
                </c:pt>
                <c:pt idx="92">
                  <c:v>164.51600000000002</c:v>
                </c:pt>
                <c:pt idx="93">
                  <c:v>164.51600000000002</c:v>
                </c:pt>
                <c:pt idx="94">
                  <c:v>164.51600000000002</c:v>
                </c:pt>
                <c:pt idx="95">
                  <c:v>164.51600000000002</c:v>
                </c:pt>
                <c:pt idx="96">
                  <c:v>179.47200000000001</c:v>
                </c:pt>
                <c:pt idx="97">
                  <c:v>179.47200000000001</c:v>
                </c:pt>
                <c:pt idx="98">
                  <c:v>179.47200000000001</c:v>
                </c:pt>
                <c:pt idx="99">
                  <c:v>179.47200000000001</c:v>
                </c:pt>
                <c:pt idx="100">
                  <c:v>179.47200000000001</c:v>
                </c:pt>
                <c:pt idx="101">
                  <c:v>179.47200000000001</c:v>
                </c:pt>
                <c:pt idx="102">
                  <c:v>179.47200000000001</c:v>
                </c:pt>
                <c:pt idx="103">
                  <c:v>179.47200000000001</c:v>
                </c:pt>
                <c:pt idx="104">
                  <c:v>179.47200000000001</c:v>
                </c:pt>
                <c:pt idx="105">
                  <c:v>179.47200000000001</c:v>
                </c:pt>
                <c:pt idx="106">
                  <c:v>179.47200000000001</c:v>
                </c:pt>
                <c:pt idx="107">
                  <c:v>179.47200000000001</c:v>
                </c:pt>
                <c:pt idx="108">
                  <c:v>179.47200000000001</c:v>
                </c:pt>
                <c:pt idx="109">
                  <c:v>179.47200000000001</c:v>
                </c:pt>
                <c:pt idx="110">
                  <c:v>179.47200000000001</c:v>
                </c:pt>
                <c:pt idx="111">
                  <c:v>194.42800000000003</c:v>
                </c:pt>
                <c:pt idx="112">
                  <c:v>194.42800000000003</c:v>
                </c:pt>
                <c:pt idx="113">
                  <c:v>194.42800000000003</c:v>
                </c:pt>
                <c:pt idx="114">
                  <c:v>194.42800000000003</c:v>
                </c:pt>
                <c:pt idx="115">
                  <c:v>194.42800000000003</c:v>
                </c:pt>
                <c:pt idx="116">
                  <c:v>194.42800000000003</c:v>
                </c:pt>
                <c:pt idx="117">
                  <c:v>194.42800000000003</c:v>
                </c:pt>
                <c:pt idx="118">
                  <c:v>194.42800000000003</c:v>
                </c:pt>
                <c:pt idx="119">
                  <c:v>209.38399999999999</c:v>
                </c:pt>
                <c:pt idx="120">
                  <c:v>209.38399999999999</c:v>
                </c:pt>
                <c:pt idx="121">
                  <c:v>209.38399999999999</c:v>
                </c:pt>
                <c:pt idx="122">
                  <c:v>209.38399999999999</c:v>
                </c:pt>
                <c:pt idx="123">
                  <c:v>209.38399999999999</c:v>
                </c:pt>
                <c:pt idx="124">
                  <c:v>209.38399999999999</c:v>
                </c:pt>
                <c:pt idx="125">
                  <c:v>209.38399999999999</c:v>
                </c:pt>
                <c:pt idx="126">
                  <c:v>209.38399999999999</c:v>
                </c:pt>
                <c:pt idx="127">
                  <c:v>224.34</c:v>
                </c:pt>
                <c:pt idx="128">
                  <c:v>224.34</c:v>
                </c:pt>
                <c:pt idx="129">
                  <c:v>224.34</c:v>
                </c:pt>
                <c:pt idx="130">
                  <c:v>224.34</c:v>
                </c:pt>
                <c:pt idx="131">
                  <c:v>224.34</c:v>
                </c:pt>
                <c:pt idx="132">
                  <c:v>224.34</c:v>
                </c:pt>
                <c:pt idx="133">
                  <c:v>224.34</c:v>
                </c:pt>
                <c:pt idx="134">
                  <c:v>239.29599999999999</c:v>
                </c:pt>
                <c:pt idx="135">
                  <c:v>239.29599999999999</c:v>
                </c:pt>
                <c:pt idx="136">
                  <c:v>239.29599999999999</c:v>
                </c:pt>
                <c:pt idx="137">
                  <c:v>239.29599999999999</c:v>
                </c:pt>
                <c:pt idx="138">
                  <c:v>239.29599999999999</c:v>
                </c:pt>
                <c:pt idx="139">
                  <c:v>239.29599999999999</c:v>
                </c:pt>
                <c:pt idx="140">
                  <c:v>239.29599999999999</c:v>
                </c:pt>
                <c:pt idx="141">
                  <c:v>239.29599999999999</c:v>
                </c:pt>
                <c:pt idx="142">
                  <c:v>239.29599999999999</c:v>
                </c:pt>
                <c:pt idx="143">
                  <c:v>239.29599999999999</c:v>
                </c:pt>
                <c:pt idx="144">
                  <c:v>239.29599999999999</c:v>
                </c:pt>
                <c:pt idx="145">
                  <c:v>239.29599999999999</c:v>
                </c:pt>
                <c:pt idx="146">
                  <c:v>239.29599999999999</c:v>
                </c:pt>
                <c:pt idx="147">
                  <c:v>239.29599999999999</c:v>
                </c:pt>
                <c:pt idx="148">
                  <c:v>239.29599999999999</c:v>
                </c:pt>
                <c:pt idx="149">
                  <c:v>239.29599999999999</c:v>
                </c:pt>
                <c:pt idx="150">
                  <c:v>254.25200000000001</c:v>
                </c:pt>
                <c:pt idx="151">
                  <c:v>254.25200000000001</c:v>
                </c:pt>
                <c:pt idx="152">
                  <c:v>254.25200000000001</c:v>
                </c:pt>
                <c:pt idx="153">
                  <c:v>254.25200000000001</c:v>
                </c:pt>
                <c:pt idx="154">
                  <c:v>254.25200000000001</c:v>
                </c:pt>
                <c:pt idx="155">
                  <c:v>254.25200000000001</c:v>
                </c:pt>
                <c:pt idx="156">
                  <c:v>254.25200000000001</c:v>
                </c:pt>
                <c:pt idx="157">
                  <c:v>254.25200000000001</c:v>
                </c:pt>
                <c:pt idx="158">
                  <c:v>269.20800000000003</c:v>
                </c:pt>
                <c:pt idx="159">
                  <c:v>269.20800000000003</c:v>
                </c:pt>
                <c:pt idx="160">
                  <c:v>269.20800000000003</c:v>
                </c:pt>
                <c:pt idx="161">
                  <c:v>269.20800000000003</c:v>
                </c:pt>
                <c:pt idx="162">
                  <c:v>269.20800000000003</c:v>
                </c:pt>
                <c:pt idx="163">
                  <c:v>269.20800000000003</c:v>
                </c:pt>
                <c:pt idx="164">
                  <c:v>269.20800000000003</c:v>
                </c:pt>
                <c:pt idx="165">
                  <c:v>269.20800000000003</c:v>
                </c:pt>
                <c:pt idx="166">
                  <c:v>284.16399999999999</c:v>
                </c:pt>
                <c:pt idx="167">
                  <c:v>284.16399999999999</c:v>
                </c:pt>
                <c:pt idx="168">
                  <c:v>284.16399999999999</c:v>
                </c:pt>
                <c:pt idx="169">
                  <c:v>284.16399999999999</c:v>
                </c:pt>
                <c:pt idx="170">
                  <c:v>284.16399999999999</c:v>
                </c:pt>
                <c:pt idx="171">
                  <c:v>284.16399999999999</c:v>
                </c:pt>
                <c:pt idx="172">
                  <c:v>284.16399999999999</c:v>
                </c:pt>
                <c:pt idx="173">
                  <c:v>284.16399999999999</c:v>
                </c:pt>
                <c:pt idx="174">
                  <c:v>299.12</c:v>
                </c:pt>
                <c:pt idx="175">
                  <c:v>299.12</c:v>
                </c:pt>
                <c:pt idx="176">
                  <c:v>299.12</c:v>
                </c:pt>
                <c:pt idx="177">
                  <c:v>299.12</c:v>
                </c:pt>
                <c:pt idx="178">
                  <c:v>299.12</c:v>
                </c:pt>
                <c:pt idx="179">
                  <c:v>299.12</c:v>
                </c:pt>
                <c:pt idx="180">
                  <c:v>299.12</c:v>
                </c:pt>
                <c:pt idx="181">
                  <c:v>299.12</c:v>
                </c:pt>
                <c:pt idx="182">
                  <c:v>299.12</c:v>
                </c:pt>
                <c:pt idx="183">
                  <c:v>299.12</c:v>
                </c:pt>
                <c:pt idx="184">
                  <c:v>299.12</c:v>
                </c:pt>
                <c:pt idx="185">
                  <c:v>299.12</c:v>
                </c:pt>
                <c:pt idx="186">
                  <c:v>314.07600000000002</c:v>
                </c:pt>
                <c:pt idx="187">
                  <c:v>314.07600000000002</c:v>
                </c:pt>
                <c:pt idx="188">
                  <c:v>314.07600000000002</c:v>
                </c:pt>
                <c:pt idx="189">
                  <c:v>314.07600000000002</c:v>
                </c:pt>
                <c:pt idx="190">
                  <c:v>329.03200000000004</c:v>
                </c:pt>
                <c:pt idx="191">
                  <c:v>329.03200000000004</c:v>
                </c:pt>
                <c:pt idx="192">
                  <c:v>329.03200000000004</c:v>
                </c:pt>
                <c:pt idx="193">
                  <c:v>343.988</c:v>
                </c:pt>
                <c:pt idx="194">
                  <c:v>343.988</c:v>
                </c:pt>
                <c:pt idx="195">
                  <c:v>343.988</c:v>
                </c:pt>
                <c:pt idx="196">
                  <c:v>358.94400000000002</c:v>
                </c:pt>
                <c:pt idx="197">
                  <c:v>358.94400000000002</c:v>
                </c:pt>
                <c:pt idx="198">
                  <c:v>358.94400000000002</c:v>
                </c:pt>
                <c:pt idx="199">
                  <c:v>358.94400000000002</c:v>
                </c:pt>
                <c:pt idx="200">
                  <c:v>358.94400000000002</c:v>
                </c:pt>
                <c:pt idx="201">
                  <c:v>358.94400000000002</c:v>
                </c:pt>
                <c:pt idx="202">
                  <c:v>373.90000000000003</c:v>
                </c:pt>
                <c:pt idx="203">
                  <c:v>373.90000000000003</c:v>
                </c:pt>
                <c:pt idx="204">
                  <c:v>373.90000000000003</c:v>
                </c:pt>
                <c:pt idx="205">
                  <c:v>388.85600000000005</c:v>
                </c:pt>
                <c:pt idx="206">
                  <c:v>388.85600000000005</c:v>
                </c:pt>
                <c:pt idx="207">
                  <c:v>403.81200000000007</c:v>
                </c:pt>
                <c:pt idx="208">
                  <c:v>403.81200000000007</c:v>
                </c:pt>
                <c:pt idx="209">
                  <c:v>403.81200000000007</c:v>
                </c:pt>
                <c:pt idx="210">
                  <c:v>418.76799999999997</c:v>
                </c:pt>
                <c:pt idx="211">
                  <c:v>418.76799999999997</c:v>
                </c:pt>
                <c:pt idx="212">
                  <c:v>418.76799999999997</c:v>
                </c:pt>
                <c:pt idx="213">
                  <c:v>418.76799999999997</c:v>
                </c:pt>
                <c:pt idx="214">
                  <c:v>418.76799999999997</c:v>
                </c:pt>
                <c:pt idx="215">
                  <c:v>418.76799999999997</c:v>
                </c:pt>
                <c:pt idx="216">
                  <c:v>433.72399999999999</c:v>
                </c:pt>
                <c:pt idx="217">
                  <c:v>433.72399999999999</c:v>
                </c:pt>
                <c:pt idx="218">
                  <c:v>433.72399999999999</c:v>
                </c:pt>
                <c:pt idx="219">
                  <c:v>448.68</c:v>
                </c:pt>
                <c:pt idx="220">
                  <c:v>448.68</c:v>
                </c:pt>
                <c:pt idx="221">
                  <c:v>463.63600000000002</c:v>
                </c:pt>
                <c:pt idx="222">
                  <c:v>463.63600000000002</c:v>
                </c:pt>
                <c:pt idx="223">
                  <c:v>463.63600000000002</c:v>
                </c:pt>
                <c:pt idx="224">
                  <c:v>478.59199999999998</c:v>
                </c:pt>
                <c:pt idx="225">
                  <c:v>478.59199999999998</c:v>
                </c:pt>
                <c:pt idx="226">
                  <c:v>478.59199999999998</c:v>
                </c:pt>
                <c:pt idx="227">
                  <c:v>478.59199999999998</c:v>
                </c:pt>
                <c:pt idx="228">
                  <c:v>478.59199999999998</c:v>
                </c:pt>
                <c:pt idx="229">
                  <c:v>478.59199999999998</c:v>
                </c:pt>
                <c:pt idx="230">
                  <c:v>493.548</c:v>
                </c:pt>
                <c:pt idx="231">
                  <c:v>493.548</c:v>
                </c:pt>
                <c:pt idx="232">
                  <c:v>508.50400000000002</c:v>
                </c:pt>
                <c:pt idx="233">
                  <c:v>508.50400000000002</c:v>
                </c:pt>
                <c:pt idx="234">
                  <c:v>508.50400000000002</c:v>
                </c:pt>
                <c:pt idx="235">
                  <c:v>523.46</c:v>
                </c:pt>
                <c:pt idx="236">
                  <c:v>523.46</c:v>
                </c:pt>
                <c:pt idx="237">
                  <c:v>523.46</c:v>
                </c:pt>
                <c:pt idx="238">
                  <c:v>538.41600000000005</c:v>
                </c:pt>
                <c:pt idx="239">
                  <c:v>538.41600000000005</c:v>
                </c:pt>
                <c:pt idx="240">
                  <c:v>538.41600000000005</c:v>
                </c:pt>
                <c:pt idx="241">
                  <c:v>538.41600000000005</c:v>
                </c:pt>
                <c:pt idx="242">
                  <c:v>538.41600000000005</c:v>
                </c:pt>
                <c:pt idx="243">
                  <c:v>553.37200000000007</c:v>
                </c:pt>
                <c:pt idx="244">
                  <c:v>553.37200000000007</c:v>
                </c:pt>
                <c:pt idx="245">
                  <c:v>553.37200000000007</c:v>
                </c:pt>
                <c:pt idx="246">
                  <c:v>568.32799999999997</c:v>
                </c:pt>
                <c:pt idx="247">
                  <c:v>568.32799999999997</c:v>
                </c:pt>
                <c:pt idx="248">
                  <c:v>583.28399999999999</c:v>
                </c:pt>
                <c:pt idx="249">
                  <c:v>583.28399999999999</c:v>
                </c:pt>
                <c:pt idx="250">
                  <c:v>583.28399999999999</c:v>
                </c:pt>
                <c:pt idx="251">
                  <c:v>598.24</c:v>
                </c:pt>
              </c:numCache>
            </c:numRef>
          </c:yVal>
          <c:smooth val="1"/>
          <c:extLst>
            <c:ext xmlns:c16="http://schemas.microsoft.com/office/drawing/2014/chart" uri="{C3380CC4-5D6E-409C-BE32-E72D297353CC}">
              <c16:uniqueId val="{00000007-25E3-463D-82C7-30F889F3883F}"/>
            </c:ext>
          </c:extLst>
        </c:ser>
        <c:dLbls>
          <c:showLegendKey val="0"/>
          <c:showVal val="0"/>
          <c:showCatName val="0"/>
          <c:showSerName val="0"/>
          <c:showPercent val="0"/>
          <c:showBubbleSize val="0"/>
        </c:dLbls>
        <c:axId val="-1954387824"/>
        <c:axId val="-1954384016"/>
      </c:scatterChart>
      <c:valAx>
        <c:axId val="-1954387824"/>
        <c:scaling>
          <c:orientation val="minMax"/>
        </c:scaling>
        <c:delete val="0"/>
        <c:axPos val="b"/>
        <c:majorGridlines>
          <c:spPr>
            <a:ln w="9508" cap="flat" cmpd="sng" algn="ctr">
              <a:solidFill>
                <a:schemeClr val="tx1">
                  <a:lumMod val="15000"/>
                  <a:lumOff val="85000"/>
                </a:schemeClr>
              </a:solidFill>
              <a:round/>
            </a:ln>
            <a:effectLst/>
          </c:spPr>
        </c:majorGridlines>
        <c:title>
          <c:tx>
            <c:rich>
              <a:bodyPr/>
              <a:lstStyle/>
              <a:p>
                <a:pPr>
                  <a:defRPr sz="900" b="0" i="0" u="none" strike="noStrike" baseline="0">
                    <a:solidFill>
                      <a:srgbClr val="333333"/>
                    </a:solidFill>
                    <a:latin typeface="Times New Roman"/>
                    <a:ea typeface="Times New Roman"/>
                    <a:cs typeface="Times New Roman"/>
                  </a:defRPr>
                </a:pPr>
                <a:r>
                  <a:rPr lang="en-US" sz="900"/>
                  <a:t>Strain</a:t>
                </a:r>
              </a:p>
            </c:rich>
          </c:tx>
          <c:overlay val="0"/>
          <c:spPr>
            <a:noFill/>
            <a:ln w="25354">
              <a:noFill/>
            </a:ln>
          </c:spPr>
        </c:title>
        <c:numFmt formatCode="General" sourceLinked="1"/>
        <c:majorTickMark val="none"/>
        <c:minorTickMark val="none"/>
        <c:tickLblPos val="nextTo"/>
        <c:spPr>
          <a:noFill/>
          <a:ln w="9508" cap="flat" cmpd="sng" algn="ctr">
            <a:solidFill>
              <a:schemeClr val="tx1">
                <a:lumMod val="25000"/>
                <a:lumOff val="75000"/>
              </a:schemeClr>
            </a:solidFill>
            <a:round/>
          </a:ln>
          <a:effectLst/>
        </c:spPr>
        <c:txPr>
          <a:bodyPr rot="0" vert="horz"/>
          <a:lstStyle/>
          <a:p>
            <a:pPr>
              <a:defRPr sz="898" b="0" i="0" u="none" strike="noStrike" baseline="0">
                <a:solidFill>
                  <a:srgbClr val="333333"/>
                </a:solidFill>
                <a:latin typeface="Times New Roman" panose="02020603050405020304" pitchFamily="18" charset="0"/>
                <a:ea typeface="Calibri"/>
                <a:cs typeface="Times New Roman" panose="02020603050405020304" pitchFamily="18" charset="0"/>
              </a:defRPr>
            </a:pPr>
            <a:endParaRPr lang="en-US"/>
          </a:p>
        </c:txPr>
        <c:crossAx val="-1954384016"/>
        <c:crosses val="autoZero"/>
        <c:crossBetween val="midCat"/>
      </c:valAx>
      <c:valAx>
        <c:axId val="-1954384016"/>
        <c:scaling>
          <c:orientation val="minMax"/>
        </c:scaling>
        <c:delete val="0"/>
        <c:axPos val="l"/>
        <c:majorGridlines>
          <c:spPr>
            <a:ln w="9508" cap="flat" cmpd="sng" algn="ctr">
              <a:solidFill>
                <a:schemeClr val="tx1">
                  <a:lumMod val="15000"/>
                  <a:lumOff val="85000"/>
                </a:schemeClr>
              </a:solidFill>
              <a:round/>
            </a:ln>
            <a:effectLst/>
          </c:spPr>
        </c:majorGridlines>
        <c:title>
          <c:tx>
            <c:rich>
              <a:bodyPr/>
              <a:lstStyle/>
              <a:p>
                <a:pPr>
                  <a:defRPr sz="900" b="0" i="0" u="none" strike="noStrike" baseline="0">
                    <a:solidFill>
                      <a:srgbClr val="333333"/>
                    </a:solidFill>
                    <a:latin typeface="Times New Roman"/>
                    <a:ea typeface="Times New Roman"/>
                    <a:cs typeface="Times New Roman"/>
                  </a:defRPr>
                </a:pPr>
                <a:r>
                  <a:rPr lang="en-US" sz="900"/>
                  <a:t>Stress(Mpa)</a:t>
                </a:r>
              </a:p>
            </c:rich>
          </c:tx>
          <c:layout>
            <c:manualLayout>
              <c:xMode val="edge"/>
              <c:yMode val="edge"/>
              <c:x val="0"/>
              <c:y val="0.45056600563818416"/>
            </c:manualLayout>
          </c:layout>
          <c:overlay val="0"/>
          <c:spPr>
            <a:noFill/>
            <a:ln w="25354">
              <a:noFill/>
            </a:ln>
          </c:spPr>
        </c:title>
        <c:numFmt formatCode="General" sourceLinked="1"/>
        <c:majorTickMark val="none"/>
        <c:minorTickMark val="none"/>
        <c:tickLblPos val="nextTo"/>
        <c:spPr>
          <a:noFill/>
          <a:ln w="9508" cap="flat" cmpd="sng" algn="ctr">
            <a:solidFill>
              <a:schemeClr val="tx1">
                <a:lumMod val="25000"/>
                <a:lumOff val="75000"/>
              </a:schemeClr>
            </a:solidFill>
            <a:round/>
          </a:ln>
          <a:effectLst/>
        </c:spPr>
        <c:txPr>
          <a:bodyPr rot="-60000000" spcFirstLastPara="1" vertOverflow="ellipsis" vert="horz" wrap="square" anchor="ctr" anchorCtr="1"/>
          <a:lstStyle/>
          <a:p>
            <a:pPr>
              <a:defRPr sz="898"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54387824"/>
        <c:crosses val="autoZero"/>
        <c:crossBetween val="midCat"/>
      </c:valAx>
      <c:spPr>
        <a:noFill/>
        <a:ln w="25354">
          <a:noFill/>
        </a:ln>
      </c:spPr>
    </c:plotArea>
    <c:legend>
      <c:legendPos val="b"/>
      <c:overlay val="0"/>
      <c:spPr>
        <a:noFill/>
        <a:ln w="25354">
          <a:noFill/>
        </a:ln>
      </c:spPr>
      <c:txPr>
        <a:bodyPr rot="0" spcFirstLastPara="1" vertOverflow="ellipsis" vert="horz" wrap="square" anchor="ctr" anchorCtr="1"/>
        <a:lstStyle/>
        <a:p>
          <a:pPr>
            <a:defRPr sz="898"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08"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Stress-Strain curves for steel samples from</a:t>
            </a:r>
            <a:r>
              <a:rPr lang="en-US" sz="1200" baseline="0">
                <a:solidFill>
                  <a:sysClr val="windowText" lastClr="000000"/>
                </a:solidFill>
                <a:latin typeface="Times New Roman" panose="02020603050405020304" pitchFamily="18" charset="0"/>
                <a:cs typeface="Times New Roman" panose="02020603050405020304" pitchFamily="18" charset="0"/>
              </a:rPr>
              <a:t> manufacturer E</a:t>
            </a: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w="25396">
          <a:noFill/>
        </a:ln>
      </c:spPr>
    </c:title>
    <c:autoTitleDeleted val="0"/>
    <c:plotArea>
      <c:layout>
        <c:manualLayout>
          <c:layoutTarget val="inner"/>
          <c:xMode val="edge"/>
          <c:yMode val="edge"/>
          <c:x val="0.12851764115953557"/>
          <c:y val="9.7222222222222224E-2"/>
          <c:w val="0.81034684818391478"/>
          <c:h val="0.79537839020122481"/>
        </c:manualLayout>
      </c:layout>
      <c:scatterChart>
        <c:scatterStyle val="smoothMarker"/>
        <c:varyColors val="0"/>
        <c:ser>
          <c:idx val="0"/>
          <c:order val="0"/>
          <c:tx>
            <c:v>ET1</c:v>
          </c:tx>
          <c:spPr>
            <a:ln w="19047" cap="rnd">
              <a:solidFill>
                <a:schemeClr val="accent1"/>
              </a:solidFill>
              <a:round/>
            </a:ln>
            <a:effectLst/>
          </c:spPr>
          <c:marker>
            <c:symbol val="none"/>
          </c:marker>
          <c:xVal>
            <c:numRef>
              <c:f>'stress-strain final'!$A$3:$A$558</c:f>
              <c:numCache>
                <c:formatCode>General</c:formatCode>
                <c:ptCount val="556"/>
                <c:pt idx="0">
                  <c:v>0</c:v>
                </c:pt>
                <c:pt idx="1">
                  <c:v>2E-3</c:v>
                </c:pt>
                <c:pt idx="2">
                  <c:v>2E-3</c:v>
                </c:pt>
                <c:pt idx="3">
                  <c:v>2E-3</c:v>
                </c:pt>
                <c:pt idx="4">
                  <c:v>2E-3</c:v>
                </c:pt>
                <c:pt idx="5">
                  <c:v>2E-3</c:v>
                </c:pt>
                <c:pt idx="6">
                  <c:v>2E-3</c:v>
                </c:pt>
                <c:pt idx="7">
                  <c:v>2E-3</c:v>
                </c:pt>
                <c:pt idx="8">
                  <c:v>2E-3</c:v>
                </c:pt>
                <c:pt idx="9">
                  <c:v>2E-3</c:v>
                </c:pt>
                <c:pt idx="10">
                  <c:v>2E-3</c:v>
                </c:pt>
                <c:pt idx="11">
                  <c:v>2E-3</c:v>
                </c:pt>
                <c:pt idx="12">
                  <c:v>4.0000000000000001E-3</c:v>
                </c:pt>
                <c:pt idx="13">
                  <c:v>4.0000000000000001E-3</c:v>
                </c:pt>
                <c:pt idx="14">
                  <c:v>4.0000000000000001E-3</c:v>
                </c:pt>
                <c:pt idx="15">
                  <c:v>4.0000000000000001E-3</c:v>
                </c:pt>
                <c:pt idx="16">
                  <c:v>4.0000000000000001E-3</c:v>
                </c:pt>
                <c:pt idx="17">
                  <c:v>4.0000000000000001E-3</c:v>
                </c:pt>
                <c:pt idx="18">
                  <c:v>4.0000000000000001E-3</c:v>
                </c:pt>
                <c:pt idx="19">
                  <c:v>4.0000000000000001E-3</c:v>
                </c:pt>
                <c:pt idx="20">
                  <c:v>4.0000000000000001E-3</c:v>
                </c:pt>
                <c:pt idx="21">
                  <c:v>4.0000000000000001E-3</c:v>
                </c:pt>
                <c:pt idx="22">
                  <c:v>6.0000000000000001E-3</c:v>
                </c:pt>
                <c:pt idx="23">
                  <c:v>6.0000000000000001E-3</c:v>
                </c:pt>
                <c:pt idx="24">
                  <c:v>6.0000000000000001E-3</c:v>
                </c:pt>
                <c:pt idx="25">
                  <c:v>6.0000000000000001E-3</c:v>
                </c:pt>
                <c:pt idx="26">
                  <c:v>6.0000000000000001E-3</c:v>
                </c:pt>
                <c:pt idx="27">
                  <c:v>6.0000000000000001E-3</c:v>
                </c:pt>
                <c:pt idx="28">
                  <c:v>6.0000000000000001E-3</c:v>
                </c:pt>
                <c:pt idx="29">
                  <c:v>6.0000000000000001E-3</c:v>
                </c:pt>
                <c:pt idx="30">
                  <c:v>6.0000000000000001E-3</c:v>
                </c:pt>
                <c:pt idx="31">
                  <c:v>6.0000000000000001E-3</c:v>
                </c:pt>
                <c:pt idx="32">
                  <c:v>8.0000000000000002E-3</c:v>
                </c:pt>
                <c:pt idx="33">
                  <c:v>8.0000000000000002E-3</c:v>
                </c:pt>
                <c:pt idx="34">
                  <c:v>8.0000000000000002E-3</c:v>
                </c:pt>
                <c:pt idx="35">
                  <c:v>8.0000000000000002E-3</c:v>
                </c:pt>
                <c:pt idx="36">
                  <c:v>8.0000000000000002E-3</c:v>
                </c:pt>
                <c:pt idx="37">
                  <c:v>8.0000000000000002E-3</c:v>
                </c:pt>
                <c:pt idx="38">
                  <c:v>8.0000000000000002E-3</c:v>
                </c:pt>
                <c:pt idx="39">
                  <c:v>8.0000000000000002E-3</c:v>
                </c:pt>
                <c:pt idx="40">
                  <c:v>8.0000000000000002E-3</c:v>
                </c:pt>
                <c:pt idx="41">
                  <c:v>8.0000000000000002E-3</c:v>
                </c:pt>
                <c:pt idx="42">
                  <c:v>8.0000000000000002E-3</c:v>
                </c:pt>
                <c:pt idx="43">
                  <c:v>8.0000000000000002E-3</c:v>
                </c:pt>
                <c:pt idx="44">
                  <c:v>8.0000000000000002E-3</c:v>
                </c:pt>
                <c:pt idx="45">
                  <c:v>8.0000000000000002E-3</c:v>
                </c:pt>
                <c:pt idx="46">
                  <c:v>8.0000000000000002E-3</c:v>
                </c:pt>
                <c:pt idx="47">
                  <c:v>8.0000000000000002E-3</c:v>
                </c:pt>
                <c:pt idx="48">
                  <c:v>8.0000000000000002E-3</c:v>
                </c:pt>
                <c:pt idx="49">
                  <c:v>8.0000000000000002E-3</c:v>
                </c:pt>
                <c:pt idx="50">
                  <c:v>8.0000000000000002E-3</c:v>
                </c:pt>
                <c:pt idx="51">
                  <c:v>8.0000000000000002E-3</c:v>
                </c:pt>
                <c:pt idx="52">
                  <c:v>0.01</c:v>
                </c:pt>
                <c:pt idx="53">
                  <c:v>0.01</c:v>
                </c:pt>
                <c:pt idx="54">
                  <c:v>0.01</c:v>
                </c:pt>
                <c:pt idx="55">
                  <c:v>0.01</c:v>
                </c:pt>
                <c:pt idx="56">
                  <c:v>0.01</c:v>
                </c:pt>
                <c:pt idx="57">
                  <c:v>0.01</c:v>
                </c:pt>
                <c:pt idx="58">
                  <c:v>0.01</c:v>
                </c:pt>
                <c:pt idx="59">
                  <c:v>0.01</c:v>
                </c:pt>
                <c:pt idx="60">
                  <c:v>0.01</c:v>
                </c:pt>
                <c:pt idx="61">
                  <c:v>1.2E-2</c:v>
                </c:pt>
                <c:pt idx="62">
                  <c:v>1.2E-2</c:v>
                </c:pt>
                <c:pt idx="63">
                  <c:v>1.2E-2</c:v>
                </c:pt>
                <c:pt idx="64">
                  <c:v>1.2E-2</c:v>
                </c:pt>
                <c:pt idx="65">
                  <c:v>1.2E-2</c:v>
                </c:pt>
                <c:pt idx="66">
                  <c:v>1.2E-2</c:v>
                </c:pt>
                <c:pt idx="67">
                  <c:v>1.2E-2</c:v>
                </c:pt>
                <c:pt idx="68">
                  <c:v>1.2E-2</c:v>
                </c:pt>
                <c:pt idx="69">
                  <c:v>1.2E-2</c:v>
                </c:pt>
                <c:pt idx="70">
                  <c:v>1.3999999999999999E-2</c:v>
                </c:pt>
                <c:pt idx="71">
                  <c:v>1.3999999999999999E-2</c:v>
                </c:pt>
                <c:pt idx="72">
                  <c:v>1.3999999999999999E-2</c:v>
                </c:pt>
                <c:pt idx="73">
                  <c:v>1.3999999999999999E-2</c:v>
                </c:pt>
                <c:pt idx="74">
                  <c:v>1.3999999999999999E-2</c:v>
                </c:pt>
                <c:pt idx="75">
                  <c:v>1.3999999999999999E-2</c:v>
                </c:pt>
                <c:pt idx="76">
                  <c:v>1.3999999999999999E-2</c:v>
                </c:pt>
                <c:pt idx="77">
                  <c:v>1.3999999999999999E-2</c:v>
                </c:pt>
                <c:pt idx="78">
                  <c:v>1.3999999999999999E-2</c:v>
                </c:pt>
                <c:pt idx="79">
                  <c:v>1.3999999999999999E-2</c:v>
                </c:pt>
                <c:pt idx="80">
                  <c:v>1.6E-2</c:v>
                </c:pt>
                <c:pt idx="81">
                  <c:v>1.6E-2</c:v>
                </c:pt>
                <c:pt idx="82">
                  <c:v>1.6E-2</c:v>
                </c:pt>
                <c:pt idx="83">
                  <c:v>1.6E-2</c:v>
                </c:pt>
                <c:pt idx="84">
                  <c:v>1.6E-2</c:v>
                </c:pt>
                <c:pt idx="85">
                  <c:v>1.6E-2</c:v>
                </c:pt>
                <c:pt idx="86">
                  <c:v>1.6E-2</c:v>
                </c:pt>
                <c:pt idx="87">
                  <c:v>1.6E-2</c:v>
                </c:pt>
                <c:pt idx="88">
                  <c:v>1.6E-2</c:v>
                </c:pt>
                <c:pt idx="89">
                  <c:v>1.6E-2</c:v>
                </c:pt>
                <c:pt idx="90">
                  <c:v>1.6E-2</c:v>
                </c:pt>
                <c:pt idx="91">
                  <c:v>1.6E-2</c:v>
                </c:pt>
                <c:pt idx="92">
                  <c:v>1.6E-2</c:v>
                </c:pt>
                <c:pt idx="93">
                  <c:v>1.8000000000000002E-2</c:v>
                </c:pt>
                <c:pt idx="94">
                  <c:v>1.8000000000000002E-2</c:v>
                </c:pt>
                <c:pt idx="95">
                  <c:v>1.8000000000000002E-2</c:v>
                </c:pt>
                <c:pt idx="96">
                  <c:v>1.8000000000000002E-2</c:v>
                </c:pt>
                <c:pt idx="97">
                  <c:v>1.8000000000000002E-2</c:v>
                </c:pt>
                <c:pt idx="98">
                  <c:v>0.02</c:v>
                </c:pt>
                <c:pt idx="99">
                  <c:v>0.02</c:v>
                </c:pt>
                <c:pt idx="100">
                  <c:v>0.02</c:v>
                </c:pt>
                <c:pt idx="101">
                  <c:v>0.02</c:v>
                </c:pt>
                <c:pt idx="102">
                  <c:v>0.02</c:v>
                </c:pt>
                <c:pt idx="103">
                  <c:v>2.2000000000000002E-2</c:v>
                </c:pt>
                <c:pt idx="104">
                  <c:v>2.2000000000000002E-2</c:v>
                </c:pt>
                <c:pt idx="105">
                  <c:v>2.2000000000000002E-2</c:v>
                </c:pt>
                <c:pt idx="106">
                  <c:v>2.2000000000000002E-2</c:v>
                </c:pt>
                <c:pt idx="107">
                  <c:v>2.2000000000000002E-2</c:v>
                </c:pt>
                <c:pt idx="108">
                  <c:v>2.2000000000000002E-2</c:v>
                </c:pt>
                <c:pt idx="109">
                  <c:v>2.4E-2</c:v>
                </c:pt>
                <c:pt idx="110">
                  <c:v>2.4E-2</c:v>
                </c:pt>
                <c:pt idx="111">
                  <c:v>2.4E-2</c:v>
                </c:pt>
                <c:pt idx="112">
                  <c:v>2.4E-2</c:v>
                </c:pt>
                <c:pt idx="113">
                  <c:v>2.4E-2</c:v>
                </c:pt>
                <c:pt idx="114">
                  <c:v>2.4E-2</c:v>
                </c:pt>
                <c:pt idx="115">
                  <c:v>2.4E-2</c:v>
                </c:pt>
                <c:pt idx="116">
                  <c:v>2.4E-2</c:v>
                </c:pt>
                <c:pt idx="117">
                  <c:v>2.4E-2</c:v>
                </c:pt>
                <c:pt idx="118">
                  <c:v>2.4E-2</c:v>
                </c:pt>
                <c:pt idx="119">
                  <c:v>2.6000000000000002E-2</c:v>
                </c:pt>
                <c:pt idx="120">
                  <c:v>2.6000000000000002E-2</c:v>
                </c:pt>
                <c:pt idx="121">
                  <c:v>2.6000000000000002E-2</c:v>
                </c:pt>
                <c:pt idx="122">
                  <c:v>2.6000000000000002E-2</c:v>
                </c:pt>
                <c:pt idx="123">
                  <c:v>2.7999999999999997E-2</c:v>
                </c:pt>
                <c:pt idx="124">
                  <c:v>2.7999999999999997E-2</c:v>
                </c:pt>
                <c:pt idx="125">
                  <c:v>2.7999999999999997E-2</c:v>
                </c:pt>
                <c:pt idx="126">
                  <c:v>2.7999999999999997E-2</c:v>
                </c:pt>
                <c:pt idx="127">
                  <c:v>0.03</c:v>
                </c:pt>
                <c:pt idx="128">
                  <c:v>0.03</c:v>
                </c:pt>
                <c:pt idx="129">
                  <c:v>0.03</c:v>
                </c:pt>
                <c:pt idx="130">
                  <c:v>0.03</c:v>
                </c:pt>
                <c:pt idx="131">
                  <c:v>3.2000000000000001E-2</c:v>
                </c:pt>
                <c:pt idx="132">
                  <c:v>3.2000000000000001E-2</c:v>
                </c:pt>
                <c:pt idx="133">
                  <c:v>3.2000000000000001E-2</c:v>
                </c:pt>
                <c:pt idx="134">
                  <c:v>3.2000000000000001E-2</c:v>
                </c:pt>
                <c:pt idx="135">
                  <c:v>3.2000000000000001E-2</c:v>
                </c:pt>
                <c:pt idx="136">
                  <c:v>3.2000000000000001E-2</c:v>
                </c:pt>
                <c:pt idx="137">
                  <c:v>3.2000000000000001E-2</c:v>
                </c:pt>
                <c:pt idx="138">
                  <c:v>3.2000000000000001E-2</c:v>
                </c:pt>
                <c:pt idx="139">
                  <c:v>3.4000000000000002E-2</c:v>
                </c:pt>
                <c:pt idx="140">
                  <c:v>3.4000000000000002E-2</c:v>
                </c:pt>
                <c:pt idx="141">
                  <c:v>3.4000000000000002E-2</c:v>
                </c:pt>
                <c:pt idx="142">
                  <c:v>3.4000000000000002E-2</c:v>
                </c:pt>
                <c:pt idx="143">
                  <c:v>3.6000000000000004E-2</c:v>
                </c:pt>
                <c:pt idx="144">
                  <c:v>3.6000000000000004E-2</c:v>
                </c:pt>
                <c:pt idx="145">
                  <c:v>3.6000000000000004E-2</c:v>
                </c:pt>
                <c:pt idx="146">
                  <c:v>3.6000000000000004E-2</c:v>
                </c:pt>
                <c:pt idx="147">
                  <c:v>3.7999999999999999E-2</c:v>
                </c:pt>
                <c:pt idx="148">
                  <c:v>3.7999999999999999E-2</c:v>
                </c:pt>
                <c:pt idx="149">
                  <c:v>3.7999999999999999E-2</c:v>
                </c:pt>
                <c:pt idx="150">
                  <c:v>3.7999999999999999E-2</c:v>
                </c:pt>
                <c:pt idx="151">
                  <c:v>0.04</c:v>
                </c:pt>
                <c:pt idx="152">
                  <c:v>0.04</c:v>
                </c:pt>
                <c:pt idx="153">
                  <c:v>0.04</c:v>
                </c:pt>
                <c:pt idx="154">
                  <c:v>0.04</c:v>
                </c:pt>
                <c:pt idx="155">
                  <c:v>0.04</c:v>
                </c:pt>
                <c:pt idx="156">
                  <c:v>0.04</c:v>
                </c:pt>
                <c:pt idx="157">
                  <c:v>0.04</c:v>
                </c:pt>
                <c:pt idx="158">
                  <c:v>0.04</c:v>
                </c:pt>
                <c:pt idx="159">
                  <c:v>4.2000000000000003E-2</c:v>
                </c:pt>
                <c:pt idx="160">
                  <c:v>4.2000000000000003E-2</c:v>
                </c:pt>
                <c:pt idx="161">
                  <c:v>4.2000000000000003E-2</c:v>
                </c:pt>
                <c:pt idx="162">
                  <c:v>4.2000000000000003E-2</c:v>
                </c:pt>
                <c:pt idx="163">
                  <c:v>4.2000000000000003E-2</c:v>
                </c:pt>
                <c:pt idx="164">
                  <c:v>4.4000000000000004E-2</c:v>
                </c:pt>
                <c:pt idx="165">
                  <c:v>4.4000000000000004E-2</c:v>
                </c:pt>
                <c:pt idx="166">
                  <c:v>4.4000000000000004E-2</c:v>
                </c:pt>
                <c:pt idx="167">
                  <c:v>4.4000000000000004E-2</c:v>
                </c:pt>
                <c:pt idx="168">
                  <c:v>4.5999999999999999E-2</c:v>
                </c:pt>
                <c:pt idx="169">
                  <c:v>4.5999999999999999E-2</c:v>
                </c:pt>
                <c:pt idx="170">
                  <c:v>4.5999999999999999E-2</c:v>
                </c:pt>
                <c:pt idx="171">
                  <c:v>4.5999999999999999E-2</c:v>
                </c:pt>
                <c:pt idx="172">
                  <c:v>4.8000000000000001E-2</c:v>
                </c:pt>
                <c:pt idx="173">
                  <c:v>4.8000000000000001E-2</c:v>
                </c:pt>
                <c:pt idx="174">
                  <c:v>4.8000000000000001E-2</c:v>
                </c:pt>
                <c:pt idx="175">
                  <c:v>4.8000000000000001E-2</c:v>
                </c:pt>
                <c:pt idx="176">
                  <c:v>4.8000000000000001E-2</c:v>
                </c:pt>
                <c:pt idx="177">
                  <c:v>4.8000000000000001E-2</c:v>
                </c:pt>
                <c:pt idx="178">
                  <c:v>4.8000000000000001E-2</c:v>
                </c:pt>
                <c:pt idx="179">
                  <c:v>4.8000000000000001E-2</c:v>
                </c:pt>
                <c:pt idx="180">
                  <c:v>0.05</c:v>
                </c:pt>
                <c:pt idx="181">
                  <c:v>0.05</c:v>
                </c:pt>
                <c:pt idx="182">
                  <c:v>0.05</c:v>
                </c:pt>
                <c:pt idx="183">
                  <c:v>0.05</c:v>
                </c:pt>
                <c:pt idx="184">
                  <c:v>5.2000000000000005E-2</c:v>
                </c:pt>
                <c:pt idx="185">
                  <c:v>5.2000000000000005E-2</c:v>
                </c:pt>
                <c:pt idx="186">
                  <c:v>5.2000000000000005E-2</c:v>
                </c:pt>
                <c:pt idx="187">
                  <c:v>5.2000000000000005E-2</c:v>
                </c:pt>
                <c:pt idx="188">
                  <c:v>5.4000000000000006E-2</c:v>
                </c:pt>
                <c:pt idx="189">
                  <c:v>5.4000000000000006E-2</c:v>
                </c:pt>
                <c:pt idx="190">
                  <c:v>5.4000000000000006E-2</c:v>
                </c:pt>
                <c:pt idx="191">
                  <c:v>5.4000000000000006E-2</c:v>
                </c:pt>
                <c:pt idx="192">
                  <c:v>5.5999999999999994E-2</c:v>
                </c:pt>
                <c:pt idx="193">
                  <c:v>5.5999999999999994E-2</c:v>
                </c:pt>
                <c:pt idx="194">
                  <c:v>5.5999999999999994E-2</c:v>
                </c:pt>
                <c:pt idx="195">
                  <c:v>5.5999999999999994E-2</c:v>
                </c:pt>
                <c:pt idx="196">
                  <c:v>5.5999999999999994E-2</c:v>
                </c:pt>
                <c:pt idx="197">
                  <c:v>5.5999999999999994E-2</c:v>
                </c:pt>
                <c:pt idx="198">
                  <c:v>5.5999999999999994E-2</c:v>
                </c:pt>
                <c:pt idx="199">
                  <c:v>5.5999999999999994E-2</c:v>
                </c:pt>
                <c:pt idx="200">
                  <c:v>5.5999999999999994E-2</c:v>
                </c:pt>
                <c:pt idx="201">
                  <c:v>5.7999999999999996E-2</c:v>
                </c:pt>
                <c:pt idx="202">
                  <c:v>5.7999999999999996E-2</c:v>
                </c:pt>
                <c:pt idx="203">
                  <c:v>5.7999999999999996E-2</c:v>
                </c:pt>
                <c:pt idx="204">
                  <c:v>5.7999999999999996E-2</c:v>
                </c:pt>
                <c:pt idx="205">
                  <c:v>0.06</c:v>
                </c:pt>
                <c:pt idx="206">
                  <c:v>0.06</c:v>
                </c:pt>
                <c:pt idx="207">
                  <c:v>0.06</c:v>
                </c:pt>
                <c:pt idx="208">
                  <c:v>0.06</c:v>
                </c:pt>
                <c:pt idx="209">
                  <c:v>6.2E-2</c:v>
                </c:pt>
                <c:pt idx="210">
                  <c:v>6.2E-2</c:v>
                </c:pt>
                <c:pt idx="211">
                  <c:v>6.2E-2</c:v>
                </c:pt>
                <c:pt idx="212">
                  <c:v>6.2E-2</c:v>
                </c:pt>
                <c:pt idx="213">
                  <c:v>6.4000000000000001E-2</c:v>
                </c:pt>
                <c:pt idx="214">
                  <c:v>6.4000000000000001E-2</c:v>
                </c:pt>
                <c:pt idx="215">
                  <c:v>6.4000000000000001E-2</c:v>
                </c:pt>
                <c:pt idx="216">
                  <c:v>6.4000000000000001E-2</c:v>
                </c:pt>
                <c:pt idx="217">
                  <c:v>6.4000000000000001E-2</c:v>
                </c:pt>
                <c:pt idx="218">
                  <c:v>6.4000000000000001E-2</c:v>
                </c:pt>
                <c:pt idx="219">
                  <c:v>6.4000000000000001E-2</c:v>
                </c:pt>
                <c:pt idx="220">
                  <c:v>6.4000000000000001E-2</c:v>
                </c:pt>
                <c:pt idx="221">
                  <c:v>6.6000000000000003E-2</c:v>
                </c:pt>
                <c:pt idx="222">
                  <c:v>6.6000000000000003E-2</c:v>
                </c:pt>
                <c:pt idx="223">
                  <c:v>6.6000000000000003E-2</c:v>
                </c:pt>
                <c:pt idx="224">
                  <c:v>6.6000000000000003E-2</c:v>
                </c:pt>
                <c:pt idx="225">
                  <c:v>6.6000000000000003E-2</c:v>
                </c:pt>
                <c:pt idx="226">
                  <c:v>6.8000000000000005E-2</c:v>
                </c:pt>
                <c:pt idx="227">
                  <c:v>6.8000000000000005E-2</c:v>
                </c:pt>
                <c:pt idx="228">
                  <c:v>6.8000000000000005E-2</c:v>
                </c:pt>
                <c:pt idx="229">
                  <c:v>6.8000000000000005E-2</c:v>
                </c:pt>
                <c:pt idx="230">
                  <c:v>7.0000000000000007E-2</c:v>
                </c:pt>
                <c:pt idx="231">
                  <c:v>7.0000000000000007E-2</c:v>
                </c:pt>
                <c:pt idx="232">
                  <c:v>7.0000000000000007E-2</c:v>
                </c:pt>
                <c:pt idx="233">
                  <c:v>7.0000000000000007E-2</c:v>
                </c:pt>
                <c:pt idx="234">
                  <c:v>7.2000000000000008E-2</c:v>
                </c:pt>
                <c:pt idx="235">
                  <c:v>7.2000000000000008E-2</c:v>
                </c:pt>
                <c:pt idx="236">
                  <c:v>7.2000000000000008E-2</c:v>
                </c:pt>
                <c:pt idx="237">
                  <c:v>7.2000000000000008E-2</c:v>
                </c:pt>
                <c:pt idx="238">
                  <c:v>7.2000000000000008E-2</c:v>
                </c:pt>
                <c:pt idx="239">
                  <c:v>7.2000000000000008E-2</c:v>
                </c:pt>
                <c:pt idx="240">
                  <c:v>7.2000000000000008E-2</c:v>
                </c:pt>
                <c:pt idx="241">
                  <c:v>7.2000000000000008E-2</c:v>
                </c:pt>
                <c:pt idx="242">
                  <c:v>7.400000000000001E-2</c:v>
                </c:pt>
                <c:pt idx="243">
                  <c:v>7.400000000000001E-2</c:v>
                </c:pt>
                <c:pt idx="244">
                  <c:v>7.400000000000001E-2</c:v>
                </c:pt>
                <c:pt idx="245">
                  <c:v>7.400000000000001E-2</c:v>
                </c:pt>
                <c:pt idx="246">
                  <c:v>7.5999999999999998E-2</c:v>
                </c:pt>
                <c:pt idx="247">
                  <c:v>7.5999999999999998E-2</c:v>
                </c:pt>
                <c:pt idx="248">
                  <c:v>7.5999999999999998E-2</c:v>
                </c:pt>
                <c:pt idx="249">
                  <c:v>7.5999999999999998E-2</c:v>
                </c:pt>
                <c:pt idx="250">
                  <c:v>7.8E-2</c:v>
                </c:pt>
                <c:pt idx="251">
                  <c:v>7.8E-2</c:v>
                </c:pt>
                <c:pt idx="252">
                  <c:v>7.8E-2</c:v>
                </c:pt>
                <c:pt idx="253">
                  <c:v>7.8E-2</c:v>
                </c:pt>
                <c:pt idx="254">
                  <c:v>0.08</c:v>
                </c:pt>
                <c:pt idx="255">
                  <c:v>0.08</c:v>
                </c:pt>
                <c:pt idx="256">
                  <c:v>0.08</c:v>
                </c:pt>
                <c:pt idx="257">
                  <c:v>0.08</c:v>
                </c:pt>
                <c:pt idx="258">
                  <c:v>0.08</c:v>
                </c:pt>
                <c:pt idx="259">
                  <c:v>0.08</c:v>
                </c:pt>
                <c:pt idx="260">
                  <c:v>0.08</c:v>
                </c:pt>
                <c:pt idx="261">
                  <c:v>0.08</c:v>
                </c:pt>
                <c:pt idx="262">
                  <c:v>8.199999999999999E-2</c:v>
                </c:pt>
                <c:pt idx="263">
                  <c:v>8.199999999999999E-2</c:v>
                </c:pt>
                <c:pt idx="264">
                  <c:v>8.199999999999999E-2</c:v>
                </c:pt>
                <c:pt idx="265">
                  <c:v>8.199999999999999E-2</c:v>
                </c:pt>
                <c:pt idx="266">
                  <c:v>8.4000000000000005E-2</c:v>
                </c:pt>
                <c:pt idx="267">
                  <c:v>8.4000000000000005E-2</c:v>
                </c:pt>
                <c:pt idx="268">
                  <c:v>8.4000000000000005E-2</c:v>
                </c:pt>
                <c:pt idx="269">
                  <c:v>8.4000000000000005E-2</c:v>
                </c:pt>
                <c:pt idx="270">
                  <c:v>8.5999999999999993E-2</c:v>
                </c:pt>
                <c:pt idx="271">
                  <c:v>8.5999999999999993E-2</c:v>
                </c:pt>
                <c:pt idx="272">
                  <c:v>8.5999999999999993E-2</c:v>
                </c:pt>
                <c:pt idx="273">
                  <c:v>8.5999999999999993E-2</c:v>
                </c:pt>
                <c:pt idx="274">
                  <c:v>8.8000000000000009E-2</c:v>
                </c:pt>
                <c:pt idx="275">
                  <c:v>8.8000000000000009E-2</c:v>
                </c:pt>
                <c:pt idx="276">
                  <c:v>8.8000000000000009E-2</c:v>
                </c:pt>
                <c:pt idx="277">
                  <c:v>8.8000000000000009E-2</c:v>
                </c:pt>
                <c:pt idx="278">
                  <c:v>8.8000000000000009E-2</c:v>
                </c:pt>
                <c:pt idx="279">
                  <c:v>8.8000000000000009E-2</c:v>
                </c:pt>
                <c:pt idx="280">
                  <c:v>8.8000000000000009E-2</c:v>
                </c:pt>
                <c:pt idx="281">
                  <c:v>8.8000000000000009E-2</c:v>
                </c:pt>
                <c:pt idx="282">
                  <c:v>0.09</c:v>
                </c:pt>
                <c:pt idx="283">
                  <c:v>0.09</c:v>
                </c:pt>
                <c:pt idx="284">
                  <c:v>0.09</c:v>
                </c:pt>
                <c:pt idx="285">
                  <c:v>0.09</c:v>
                </c:pt>
                <c:pt idx="286">
                  <c:v>9.1999999999999998E-2</c:v>
                </c:pt>
                <c:pt idx="287">
                  <c:v>9.1999999999999998E-2</c:v>
                </c:pt>
                <c:pt idx="288">
                  <c:v>9.1999999999999998E-2</c:v>
                </c:pt>
                <c:pt idx="289">
                  <c:v>9.1999999999999998E-2</c:v>
                </c:pt>
                <c:pt idx="290">
                  <c:v>9.4E-2</c:v>
                </c:pt>
                <c:pt idx="291">
                  <c:v>9.4E-2</c:v>
                </c:pt>
                <c:pt idx="292">
                  <c:v>9.4E-2</c:v>
                </c:pt>
                <c:pt idx="293">
                  <c:v>9.4E-2</c:v>
                </c:pt>
                <c:pt idx="294">
                  <c:v>9.6000000000000002E-2</c:v>
                </c:pt>
                <c:pt idx="295">
                  <c:v>9.6000000000000002E-2</c:v>
                </c:pt>
                <c:pt idx="296">
                  <c:v>9.6000000000000002E-2</c:v>
                </c:pt>
                <c:pt idx="297">
                  <c:v>9.6000000000000002E-2</c:v>
                </c:pt>
                <c:pt idx="298">
                  <c:v>9.6000000000000002E-2</c:v>
                </c:pt>
                <c:pt idx="299">
                  <c:v>9.6000000000000002E-2</c:v>
                </c:pt>
                <c:pt idx="300">
                  <c:v>9.6000000000000002E-2</c:v>
                </c:pt>
                <c:pt idx="301">
                  <c:v>9.6000000000000002E-2</c:v>
                </c:pt>
                <c:pt idx="302">
                  <c:v>9.8000000000000004E-2</c:v>
                </c:pt>
                <c:pt idx="303">
                  <c:v>9.8000000000000004E-2</c:v>
                </c:pt>
                <c:pt idx="304">
                  <c:v>9.8000000000000004E-2</c:v>
                </c:pt>
                <c:pt idx="305">
                  <c:v>9.8000000000000004E-2</c:v>
                </c:pt>
                <c:pt idx="306">
                  <c:v>9.8000000000000004E-2</c:v>
                </c:pt>
                <c:pt idx="307">
                  <c:v>0.1</c:v>
                </c:pt>
                <c:pt idx="308">
                  <c:v>0.1</c:v>
                </c:pt>
                <c:pt idx="309">
                  <c:v>0.1</c:v>
                </c:pt>
                <c:pt idx="310">
                  <c:v>0.1</c:v>
                </c:pt>
                <c:pt idx="311">
                  <c:v>0.10199999999999999</c:v>
                </c:pt>
                <c:pt idx="312">
                  <c:v>0.10199999999999999</c:v>
                </c:pt>
                <c:pt idx="313">
                  <c:v>0.10199999999999999</c:v>
                </c:pt>
                <c:pt idx="314">
                  <c:v>0.10199999999999999</c:v>
                </c:pt>
                <c:pt idx="315">
                  <c:v>0.10400000000000001</c:v>
                </c:pt>
                <c:pt idx="316">
                  <c:v>0.10400000000000001</c:v>
                </c:pt>
                <c:pt idx="317">
                  <c:v>0.10400000000000001</c:v>
                </c:pt>
                <c:pt idx="318">
                  <c:v>0.10400000000000001</c:v>
                </c:pt>
                <c:pt idx="319">
                  <c:v>0.10400000000000001</c:v>
                </c:pt>
                <c:pt idx="320">
                  <c:v>0.10400000000000001</c:v>
                </c:pt>
                <c:pt idx="321">
                  <c:v>0.10400000000000001</c:v>
                </c:pt>
                <c:pt idx="322">
                  <c:v>0.10400000000000001</c:v>
                </c:pt>
                <c:pt idx="323">
                  <c:v>0.106</c:v>
                </c:pt>
                <c:pt idx="324">
                  <c:v>0.106</c:v>
                </c:pt>
                <c:pt idx="325">
                  <c:v>0.106</c:v>
                </c:pt>
                <c:pt idx="326">
                  <c:v>0.106</c:v>
                </c:pt>
                <c:pt idx="327">
                  <c:v>0.10800000000000001</c:v>
                </c:pt>
                <c:pt idx="328">
                  <c:v>0.10800000000000001</c:v>
                </c:pt>
                <c:pt idx="329">
                  <c:v>0.10800000000000001</c:v>
                </c:pt>
                <c:pt idx="330">
                  <c:v>0.10800000000000001</c:v>
                </c:pt>
                <c:pt idx="331">
                  <c:v>0.11</c:v>
                </c:pt>
                <c:pt idx="332">
                  <c:v>0.11</c:v>
                </c:pt>
                <c:pt idx="333">
                  <c:v>0.11</c:v>
                </c:pt>
                <c:pt idx="334">
                  <c:v>0.11</c:v>
                </c:pt>
                <c:pt idx="335">
                  <c:v>0.11199999999999999</c:v>
                </c:pt>
                <c:pt idx="336">
                  <c:v>0.11199999999999999</c:v>
                </c:pt>
                <c:pt idx="337">
                  <c:v>0.11199999999999999</c:v>
                </c:pt>
                <c:pt idx="338">
                  <c:v>0.11199999999999999</c:v>
                </c:pt>
                <c:pt idx="339">
                  <c:v>0.11199999999999999</c:v>
                </c:pt>
                <c:pt idx="340">
                  <c:v>0.11199999999999999</c:v>
                </c:pt>
                <c:pt idx="341">
                  <c:v>0.11199999999999999</c:v>
                </c:pt>
                <c:pt idx="342">
                  <c:v>0.11199999999999999</c:v>
                </c:pt>
                <c:pt idx="343">
                  <c:v>0.114</c:v>
                </c:pt>
                <c:pt idx="344">
                  <c:v>0.114</c:v>
                </c:pt>
                <c:pt idx="345">
                  <c:v>0.114</c:v>
                </c:pt>
                <c:pt idx="346">
                  <c:v>0.114</c:v>
                </c:pt>
                <c:pt idx="347">
                  <c:v>0.11599999999999999</c:v>
                </c:pt>
                <c:pt idx="348">
                  <c:v>0.11599999999999999</c:v>
                </c:pt>
                <c:pt idx="349">
                  <c:v>0.11599999999999999</c:v>
                </c:pt>
                <c:pt idx="350">
                  <c:v>0.11599999999999999</c:v>
                </c:pt>
                <c:pt idx="351">
                  <c:v>0.11800000000000001</c:v>
                </c:pt>
                <c:pt idx="352">
                  <c:v>0.11800000000000001</c:v>
                </c:pt>
                <c:pt idx="353">
                  <c:v>0.11800000000000001</c:v>
                </c:pt>
                <c:pt idx="354">
                  <c:v>0.11800000000000001</c:v>
                </c:pt>
                <c:pt idx="355">
                  <c:v>0.12</c:v>
                </c:pt>
                <c:pt idx="356">
                  <c:v>0.12</c:v>
                </c:pt>
                <c:pt idx="357">
                  <c:v>0.12</c:v>
                </c:pt>
                <c:pt idx="358">
                  <c:v>0.12</c:v>
                </c:pt>
                <c:pt idx="359">
                  <c:v>0.12</c:v>
                </c:pt>
                <c:pt idx="360">
                  <c:v>0.12</c:v>
                </c:pt>
                <c:pt idx="361">
                  <c:v>0.12</c:v>
                </c:pt>
                <c:pt idx="362">
                  <c:v>0.12</c:v>
                </c:pt>
                <c:pt idx="363">
                  <c:v>0.122</c:v>
                </c:pt>
                <c:pt idx="364">
                  <c:v>0.122</c:v>
                </c:pt>
                <c:pt idx="365">
                  <c:v>0.122</c:v>
                </c:pt>
                <c:pt idx="366">
                  <c:v>0.122</c:v>
                </c:pt>
                <c:pt idx="367">
                  <c:v>0.124</c:v>
                </c:pt>
                <c:pt idx="368">
                  <c:v>0.124</c:v>
                </c:pt>
                <c:pt idx="369">
                  <c:v>0.124</c:v>
                </c:pt>
                <c:pt idx="370">
                  <c:v>0.124</c:v>
                </c:pt>
                <c:pt idx="371">
                  <c:v>0.126</c:v>
                </c:pt>
                <c:pt idx="372">
                  <c:v>0.126</c:v>
                </c:pt>
                <c:pt idx="373">
                  <c:v>0.126</c:v>
                </c:pt>
                <c:pt idx="374">
                  <c:v>0.126</c:v>
                </c:pt>
                <c:pt idx="375">
                  <c:v>0.128</c:v>
                </c:pt>
                <c:pt idx="376">
                  <c:v>0.128</c:v>
                </c:pt>
                <c:pt idx="377">
                  <c:v>0.128</c:v>
                </c:pt>
                <c:pt idx="378">
                  <c:v>0.128</c:v>
                </c:pt>
                <c:pt idx="379">
                  <c:v>0.128</c:v>
                </c:pt>
                <c:pt idx="380">
                  <c:v>0.128</c:v>
                </c:pt>
                <c:pt idx="381">
                  <c:v>0.128</c:v>
                </c:pt>
                <c:pt idx="382">
                  <c:v>0.128</c:v>
                </c:pt>
                <c:pt idx="383">
                  <c:v>0.13</c:v>
                </c:pt>
                <c:pt idx="384">
                  <c:v>0.13</c:v>
                </c:pt>
                <c:pt idx="385">
                  <c:v>0.13</c:v>
                </c:pt>
                <c:pt idx="386">
                  <c:v>0.13</c:v>
                </c:pt>
                <c:pt idx="387">
                  <c:v>0.13200000000000001</c:v>
                </c:pt>
                <c:pt idx="388">
                  <c:v>0.13200000000000001</c:v>
                </c:pt>
                <c:pt idx="389">
                  <c:v>0.13200000000000001</c:v>
                </c:pt>
                <c:pt idx="390">
                  <c:v>0.13200000000000001</c:v>
                </c:pt>
                <c:pt idx="391">
                  <c:v>0.13400000000000001</c:v>
                </c:pt>
                <c:pt idx="392">
                  <c:v>0.13400000000000001</c:v>
                </c:pt>
                <c:pt idx="393">
                  <c:v>0.13400000000000001</c:v>
                </c:pt>
                <c:pt idx="394">
                  <c:v>0.13400000000000001</c:v>
                </c:pt>
                <c:pt idx="395">
                  <c:v>0.13600000000000001</c:v>
                </c:pt>
                <c:pt idx="396">
                  <c:v>0.13600000000000001</c:v>
                </c:pt>
                <c:pt idx="397">
                  <c:v>0.13600000000000001</c:v>
                </c:pt>
                <c:pt idx="398">
                  <c:v>0.13600000000000001</c:v>
                </c:pt>
                <c:pt idx="399">
                  <c:v>0.13600000000000001</c:v>
                </c:pt>
                <c:pt idx="400">
                  <c:v>0.13600000000000001</c:v>
                </c:pt>
                <c:pt idx="401">
                  <c:v>0.13600000000000001</c:v>
                </c:pt>
                <c:pt idx="402">
                  <c:v>0.13600000000000001</c:v>
                </c:pt>
                <c:pt idx="403">
                  <c:v>0.13800000000000001</c:v>
                </c:pt>
                <c:pt idx="404">
                  <c:v>0.13800000000000001</c:v>
                </c:pt>
                <c:pt idx="405">
                  <c:v>0.13800000000000001</c:v>
                </c:pt>
                <c:pt idx="406">
                  <c:v>0.13800000000000001</c:v>
                </c:pt>
                <c:pt idx="407">
                  <c:v>0.14000000000000001</c:v>
                </c:pt>
                <c:pt idx="408">
                  <c:v>0.14000000000000001</c:v>
                </c:pt>
                <c:pt idx="409">
                  <c:v>0.14000000000000001</c:v>
                </c:pt>
                <c:pt idx="410">
                  <c:v>0.14000000000000001</c:v>
                </c:pt>
                <c:pt idx="411">
                  <c:v>0.14199999999999999</c:v>
                </c:pt>
                <c:pt idx="412">
                  <c:v>0.14199999999999999</c:v>
                </c:pt>
                <c:pt idx="413">
                  <c:v>0.14199999999999999</c:v>
                </c:pt>
                <c:pt idx="414">
                  <c:v>0.14199999999999999</c:v>
                </c:pt>
                <c:pt idx="415">
                  <c:v>0.14400000000000002</c:v>
                </c:pt>
                <c:pt idx="416">
                  <c:v>0.14400000000000002</c:v>
                </c:pt>
                <c:pt idx="417">
                  <c:v>0.14400000000000002</c:v>
                </c:pt>
                <c:pt idx="418">
                  <c:v>0.14400000000000002</c:v>
                </c:pt>
                <c:pt idx="419">
                  <c:v>0.14400000000000002</c:v>
                </c:pt>
                <c:pt idx="420">
                  <c:v>0.14400000000000002</c:v>
                </c:pt>
                <c:pt idx="421">
                  <c:v>0.14400000000000002</c:v>
                </c:pt>
                <c:pt idx="422">
                  <c:v>0.14400000000000002</c:v>
                </c:pt>
                <c:pt idx="423">
                  <c:v>0.14599999999999999</c:v>
                </c:pt>
                <c:pt idx="424">
                  <c:v>0.14599999999999999</c:v>
                </c:pt>
                <c:pt idx="425">
                  <c:v>0.14599999999999999</c:v>
                </c:pt>
                <c:pt idx="426">
                  <c:v>0.14599999999999999</c:v>
                </c:pt>
                <c:pt idx="427">
                  <c:v>0.14800000000000002</c:v>
                </c:pt>
                <c:pt idx="428">
                  <c:v>0.14800000000000002</c:v>
                </c:pt>
                <c:pt idx="429">
                  <c:v>0.14800000000000002</c:v>
                </c:pt>
                <c:pt idx="430">
                  <c:v>0.14800000000000002</c:v>
                </c:pt>
                <c:pt idx="431">
                  <c:v>0.15</c:v>
                </c:pt>
                <c:pt idx="432">
                  <c:v>0.15</c:v>
                </c:pt>
                <c:pt idx="433">
                  <c:v>0.15</c:v>
                </c:pt>
                <c:pt idx="434">
                  <c:v>0.15</c:v>
                </c:pt>
                <c:pt idx="435">
                  <c:v>0.152</c:v>
                </c:pt>
                <c:pt idx="436">
                  <c:v>0.152</c:v>
                </c:pt>
                <c:pt idx="437">
                  <c:v>0.152</c:v>
                </c:pt>
                <c:pt idx="438">
                  <c:v>0.152</c:v>
                </c:pt>
                <c:pt idx="439">
                  <c:v>0.152</c:v>
                </c:pt>
                <c:pt idx="440">
                  <c:v>0.152</c:v>
                </c:pt>
                <c:pt idx="441">
                  <c:v>0.152</c:v>
                </c:pt>
                <c:pt idx="442">
                  <c:v>0.152</c:v>
                </c:pt>
                <c:pt idx="443">
                  <c:v>0.154</c:v>
                </c:pt>
                <c:pt idx="444">
                  <c:v>0.154</c:v>
                </c:pt>
                <c:pt idx="445">
                  <c:v>0.154</c:v>
                </c:pt>
                <c:pt idx="446">
                  <c:v>0.154</c:v>
                </c:pt>
                <c:pt idx="447">
                  <c:v>0.156</c:v>
                </c:pt>
                <c:pt idx="448">
                  <c:v>0.156</c:v>
                </c:pt>
                <c:pt idx="449">
                  <c:v>0.156</c:v>
                </c:pt>
                <c:pt idx="450">
                  <c:v>0.156</c:v>
                </c:pt>
                <c:pt idx="451">
                  <c:v>0.158</c:v>
                </c:pt>
                <c:pt idx="452">
                  <c:v>0.158</c:v>
                </c:pt>
                <c:pt idx="453">
                  <c:v>0.158</c:v>
                </c:pt>
                <c:pt idx="454">
                  <c:v>0.158</c:v>
                </c:pt>
                <c:pt idx="455">
                  <c:v>0.16</c:v>
                </c:pt>
                <c:pt idx="456">
                  <c:v>0.16</c:v>
                </c:pt>
                <c:pt idx="457">
                  <c:v>0.16</c:v>
                </c:pt>
                <c:pt idx="458">
                  <c:v>0.16</c:v>
                </c:pt>
                <c:pt idx="459">
                  <c:v>0.16</c:v>
                </c:pt>
                <c:pt idx="460">
                  <c:v>0.16</c:v>
                </c:pt>
                <c:pt idx="461">
                  <c:v>0.16</c:v>
                </c:pt>
                <c:pt idx="462">
                  <c:v>0.16</c:v>
                </c:pt>
                <c:pt idx="463">
                  <c:v>0.16200000000000001</c:v>
                </c:pt>
                <c:pt idx="464">
                  <c:v>0.16200000000000001</c:v>
                </c:pt>
                <c:pt idx="465">
                  <c:v>0.16200000000000001</c:v>
                </c:pt>
                <c:pt idx="466">
                  <c:v>0.16200000000000001</c:v>
                </c:pt>
                <c:pt idx="467">
                  <c:v>0.16399999999999998</c:v>
                </c:pt>
                <c:pt idx="468">
                  <c:v>0.16399999999999998</c:v>
                </c:pt>
                <c:pt idx="469">
                  <c:v>0.16399999999999998</c:v>
                </c:pt>
                <c:pt idx="470">
                  <c:v>0.16399999999999998</c:v>
                </c:pt>
                <c:pt idx="471">
                  <c:v>0.16600000000000001</c:v>
                </c:pt>
                <c:pt idx="472">
                  <c:v>0.16600000000000001</c:v>
                </c:pt>
                <c:pt idx="473">
                  <c:v>0.16600000000000001</c:v>
                </c:pt>
                <c:pt idx="474">
                  <c:v>0.16600000000000001</c:v>
                </c:pt>
                <c:pt idx="475">
                  <c:v>0.16800000000000001</c:v>
                </c:pt>
                <c:pt idx="476">
                  <c:v>0.16800000000000001</c:v>
                </c:pt>
                <c:pt idx="477">
                  <c:v>0.16800000000000001</c:v>
                </c:pt>
                <c:pt idx="478">
                  <c:v>0.16800000000000001</c:v>
                </c:pt>
                <c:pt idx="479">
                  <c:v>0.16800000000000001</c:v>
                </c:pt>
                <c:pt idx="480">
                  <c:v>0.16800000000000001</c:v>
                </c:pt>
                <c:pt idx="481">
                  <c:v>0.16800000000000001</c:v>
                </c:pt>
                <c:pt idx="482">
                  <c:v>0.17</c:v>
                </c:pt>
                <c:pt idx="483">
                  <c:v>0.17</c:v>
                </c:pt>
                <c:pt idx="484">
                  <c:v>0.17</c:v>
                </c:pt>
                <c:pt idx="485">
                  <c:v>0.17</c:v>
                </c:pt>
                <c:pt idx="486">
                  <c:v>0.17199999999999999</c:v>
                </c:pt>
                <c:pt idx="487">
                  <c:v>0.17199999999999999</c:v>
                </c:pt>
                <c:pt idx="488">
                  <c:v>0.17199999999999999</c:v>
                </c:pt>
                <c:pt idx="489">
                  <c:v>0.17399999999999999</c:v>
                </c:pt>
                <c:pt idx="490">
                  <c:v>0.17399999999999999</c:v>
                </c:pt>
                <c:pt idx="491">
                  <c:v>0.17399999999999999</c:v>
                </c:pt>
                <c:pt idx="492">
                  <c:v>0.17399999999999999</c:v>
                </c:pt>
                <c:pt idx="493">
                  <c:v>0.17600000000000002</c:v>
                </c:pt>
                <c:pt idx="494">
                  <c:v>0.17600000000000002</c:v>
                </c:pt>
                <c:pt idx="495">
                  <c:v>0.17600000000000002</c:v>
                </c:pt>
                <c:pt idx="496">
                  <c:v>0.17600000000000002</c:v>
                </c:pt>
                <c:pt idx="497">
                  <c:v>0.17600000000000002</c:v>
                </c:pt>
                <c:pt idx="498">
                  <c:v>0.17600000000000002</c:v>
                </c:pt>
                <c:pt idx="499">
                  <c:v>0.17600000000000002</c:v>
                </c:pt>
                <c:pt idx="500">
                  <c:v>0.17600000000000002</c:v>
                </c:pt>
                <c:pt idx="501">
                  <c:v>0.17800000000000002</c:v>
                </c:pt>
                <c:pt idx="502">
                  <c:v>0.17800000000000002</c:v>
                </c:pt>
                <c:pt idx="503">
                  <c:v>0.17800000000000002</c:v>
                </c:pt>
                <c:pt idx="504">
                  <c:v>0.17800000000000002</c:v>
                </c:pt>
                <c:pt idx="505">
                  <c:v>0.18</c:v>
                </c:pt>
                <c:pt idx="506">
                  <c:v>0.18</c:v>
                </c:pt>
                <c:pt idx="507">
                  <c:v>0.18</c:v>
                </c:pt>
                <c:pt idx="508">
                  <c:v>0.18</c:v>
                </c:pt>
                <c:pt idx="509">
                  <c:v>0.182</c:v>
                </c:pt>
                <c:pt idx="510">
                  <c:v>0.182</c:v>
                </c:pt>
                <c:pt idx="511">
                  <c:v>0.182</c:v>
                </c:pt>
                <c:pt idx="512">
                  <c:v>0.182</c:v>
                </c:pt>
                <c:pt idx="513">
                  <c:v>0.184</c:v>
                </c:pt>
                <c:pt idx="514">
                  <c:v>0.184</c:v>
                </c:pt>
                <c:pt idx="515">
                  <c:v>0.184</c:v>
                </c:pt>
                <c:pt idx="516">
                  <c:v>0.184</c:v>
                </c:pt>
                <c:pt idx="517">
                  <c:v>0.184</c:v>
                </c:pt>
                <c:pt idx="518">
                  <c:v>0.184</c:v>
                </c:pt>
                <c:pt idx="519">
                  <c:v>0.184</c:v>
                </c:pt>
                <c:pt idx="520">
                  <c:v>0.184</c:v>
                </c:pt>
                <c:pt idx="521">
                  <c:v>0.18600000000000003</c:v>
                </c:pt>
                <c:pt idx="522">
                  <c:v>0.18600000000000003</c:v>
                </c:pt>
                <c:pt idx="523">
                  <c:v>0.18600000000000003</c:v>
                </c:pt>
                <c:pt idx="524">
                  <c:v>0.18600000000000003</c:v>
                </c:pt>
                <c:pt idx="525">
                  <c:v>0.188</c:v>
                </c:pt>
                <c:pt idx="526">
                  <c:v>0.188</c:v>
                </c:pt>
                <c:pt idx="527">
                  <c:v>0.188</c:v>
                </c:pt>
                <c:pt idx="528">
                  <c:v>0.188</c:v>
                </c:pt>
                <c:pt idx="529">
                  <c:v>0.19</c:v>
                </c:pt>
                <c:pt idx="530">
                  <c:v>0.19</c:v>
                </c:pt>
                <c:pt idx="531">
                  <c:v>0.19</c:v>
                </c:pt>
                <c:pt idx="532">
                  <c:v>0.19</c:v>
                </c:pt>
                <c:pt idx="533">
                  <c:v>0.192</c:v>
                </c:pt>
                <c:pt idx="534">
                  <c:v>0.192</c:v>
                </c:pt>
                <c:pt idx="535">
                  <c:v>0.192</c:v>
                </c:pt>
                <c:pt idx="536">
                  <c:v>0.192</c:v>
                </c:pt>
                <c:pt idx="537">
                  <c:v>0.192</c:v>
                </c:pt>
                <c:pt idx="538">
                  <c:v>0.192</c:v>
                </c:pt>
                <c:pt idx="539">
                  <c:v>0.192</c:v>
                </c:pt>
                <c:pt idx="540">
                  <c:v>0.192</c:v>
                </c:pt>
                <c:pt idx="541">
                  <c:v>0.19399999999999998</c:v>
                </c:pt>
                <c:pt idx="542">
                  <c:v>0.19399999999999998</c:v>
                </c:pt>
                <c:pt idx="543">
                  <c:v>0.19399999999999998</c:v>
                </c:pt>
                <c:pt idx="544">
                  <c:v>0.19399999999999998</c:v>
                </c:pt>
                <c:pt idx="545">
                  <c:v>0.19600000000000001</c:v>
                </c:pt>
                <c:pt idx="546">
                  <c:v>0.19600000000000001</c:v>
                </c:pt>
                <c:pt idx="547">
                  <c:v>0.19600000000000001</c:v>
                </c:pt>
                <c:pt idx="548">
                  <c:v>0.19800000000000001</c:v>
                </c:pt>
                <c:pt idx="549">
                  <c:v>0.19800000000000001</c:v>
                </c:pt>
                <c:pt idx="550">
                  <c:v>0.19800000000000001</c:v>
                </c:pt>
                <c:pt idx="551">
                  <c:v>0.19800000000000001</c:v>
                </c:pt>
                <c:pt idx="552">
                  <c:v>0.2</c:v>
                </c:pt>
                <c:pt idx="553">
                  <c:v>0.2</c:v>
                </c:pt>
                <c:pt idx="554">
                  <c:v>0.2</c:v>
                </c:pt>
                <c:pt idx="555">
                  <c:v>0.2</c:v>
                </c:pt>
              </c:numCache>
            </c:numRef>
          </c:xVal>
          <c:yVal>
            <c:numRef>
              <c:f>'stress-strain final'!$B$3:$B$558</c:f>
              <c:numCache>
                <c:formatCode>General</c:formatCode>
                <c:ptCount val="556"/>
                <c:pt idx="0">
                  <c:v>0</c:v>
                </c:pt>
                <c:pt idx="1">
                  <c:v>35.302539999999993</c:v>
                </c:pt>
                <c:pt idx="2">
                  <c:v>36.168860000000002</c:v>
                </c:pt>
                <c:pt idx="3">
                  <c:v>36.818600000000004</c:v>
                </c:pt>
                <c:pt idx="4">
                  <c:v>37.684919999999998</c:v>
                </c:pt>
                <c:pt idx="5">
                  <c:v>38.33466</c:v>
                </c:pt>
                <c:pt idx="6">
                  <c:v>39.417560000000002</c:v>
                </c:pt>
                <c:pt idx="7">
                  <c:v>40.283880000000003</c:v>
                </c:pt>
                <c:pt idx="8">
                  <c:v>41.150199999999998</c:v>
                </c:pt>
                <c:pt idx="9">
                  <c:v>42.016519999999993</c:v>
                </c:pt>
                <c:pt idx="10">
                  <c:v>42.882840000000002</c:v>
                </c:pt>
                <c:pt idx="11">
                  <c:v>43.965739999999997</c:v>
                </c:pt>
                <c:pt idx="12">
                  <c:v>44.832059999999991</c:v>
                </c:pt>
                <c:pt idx="13">
                  <c:v>45.4818</c:v>
                </c:pt>
                <c:pt idx="14">
                  <c:v>46.564699999999995</c:v>
                </c:pt>
                <c:pt idx="15">
                  <c:v>47.431019999999997</c:v>
                </c:pt>
                <c:pt idx="16">
                  <c:v>48.730499999999999</c:v>
                </c:pt>
                <c:pt idx="17">
                  <c:v>49.380239999999993</c:v>
                </c:pt>
                <c:pt idx="18">
                  <c:v>50.463140000000003</c:v>
                </c:pt>
                <c:pt idx="19">
                  <c:v>51.112879999999997</c:v>
                </c:pt>
                <c:pt idx="20">
                  <c:v>52.195779999999999</c:v>
                </c:pt>
                <c:pt idx="21">
                  <c:v>53.495260000000009</c:v>
                </c:pt>
                <c:pt idx="22">
                  <c:v>54.578159999999997</c:v>
                </c:pt>
                <c:pt idx="23">
                  <c:v>55.87764</c:v>
                </c:pt>
                <c:pt idx="24">
                  <c:v>56.743960000000008</c:v>
                </c:pt>
                <c:pt idx="25">
                  <c:v>58.043439999999997</c:v>
                </c:pt>
                <c:pt idx="26">
                  <c:v>58.909760000000006</c:v>
                </c:pt>
                <c:pt idx="27">
                  <c:v>59.992660000000001</c:v>
                </c:pt>
                <c:pt idx="28">
                  <c:v>60.858979999999995</c:v>
                </c:pt>
                <c:pt idx="29">
                  <c:v>62.158459999999998</c:v>
                </c:pt>
                <c:pt idx="30">
                  <c:v>62.808199999999992</c:v>
                </c:pt>
                <c:pt idx="31">
                  <c:v>63.891100000000009</c:v>
                </c:pt>
                <c:pt idx="32">
                  <c:v>64.75742000000001</c:v>
                </c:pt>
                <c:pt idx="33">
                  <c:v>65.840319999999991</c:v>
                </c:pt>
                <c:pt idx="34">
                  <c:v>66.706640000000007</c:v>
                </c:pt>
                <c:pt idx="35">
                  <c:v>67.356380000000001</c:v>
                </c:pt>
                <c:pt idx="36">
                  <c:v>68.222700000000003</c:v>
                </c:pt>
                <c:pt idx="37">
                  <c:v>69.305599999999998</c:v>
                </c:pt>
                <c:pt idx="38">
                  <c:v>70.388499999999993</c:v>
                </c:pt>
                <c:pt idx="39">
                  <c:v>71.471400000000003</c:v>
                </c:pt>
                <c:pt idx="40">
                  <c:v>72.337720000000004</c:v>
                </c:pt>
                <c:pt idx="41">
                  <c:v>73.42062</c:v>
                </c:pt>
                <c:pt idx="42">
                  <c:v>74.286940000000001</c:v>
                </c:pt>
                <c:pt idx="43">
                  <c:v>75.369839999999996</c:v>
                </c:pt>
                <c:pt idx="44">
                  <c:v>76.236159999999998</c:v>
                </c:pt>
                <c:pt idx="45">
                  <c:v>77.319059999999993</c:v>
                </c:pt>
                <c:pt idx="46">
                  <c:v>78.618539999999996</c:v>
                </c:pt>
                <c:pt idx="47">
                  <c:v>79.701440000000005</c:v>
                </c:pt>
                <c:pt idx="48">
                  <c:v>81.000920000000008</c:v>
                </c:pt>
                <c:pt idx="49">
                  <c:v>81.867239999999995</c:v>
                </c:pt>
                <c:pt idx="50">
                  <c:v>82.950140000000005</c:v>
                </c:pt>
                <c:pt idx="51">
                  <c:v>84.033039999999986</c:v>
                </c:pt>
                <c:pt idx="52">
                  <c:v>84.899360000000001</c:v>
                </c:pt>
                <c:pt idx="53">
                  <c:v>85.765680000000003</c:v>
                </c:pt>
                <c:pt idx="54">
                  <c:v>86.632000000000005</c:v>
                </c:pt>
                <c:pt idx="55">
                  <c:v>87.065159999999992</c:v>
                </c:pt>
                <c:pt idx="56">
                  <c:v>87.7149</c:v>
                </c:pt>
                <c:pt idx="57">
                  <c:v>87.7149</c:v>
                </c:pt>
                <c:pt idx="58">
                  <c:v>87.498319999999993</c:v>
                </c:pt>
                <c:pt idx="59">
                  <c:v>87.498319999999993</c:v>
                </c:pt>
                <c:pt idx="60">
                  <c:v>86.848579999999984</c:v>
                </c:pt>
                <c:pt idx="61">
                  <c:v>85.332520000000002</c:v>
                </c:pt>
                <c:pt idx="62">
                  <c:v>84.033039999999986</c:v>
                </c:pt>
                <c:pt idx="63">
                  <c:v>82.516980000000004</c:v>
                </c:pt>
                <c:pt idx="64">
                  <c:v>80.78434</c:v>
                </c:pt>
                <c:pt idx="65">
                  <c:v>79.26827999999999</c:v>
                </c:pt>
                <c:pt idx="66">
                  <c:v>82.950140000000005</c:v>
                </c:pt>
                <c:pt idx="67">
                  <c:v>88.797799999999995</c:v>
                </c:pt>
                <c:pt idx="68">
                  <c:v>90.530439999999999</c:v>
                </c:pt>
                <c:pt idx="69">
                  <c:v>91.613340000000008</c:v>
                </c:pt>
                <c:pt idx="70">
                  <c:v>92.696240000000003</c:v>
                </c:pt>
                <c:pt idx="71">
                  <c:v>93.779139999999998</c:v>
                </c:pt>
                <c:pt idx="72">
                  <c:v>94.64546</c:v>
                </c:pt>
                <c:pt idx="73">
                  <c:v>95.728359999999995</c:v>
                </c:pt>
                <c:pt idx="74">
                  <c:v>96.378100000000003</c:v>
                </c:pt>
                <c:pt idx="75">
                  <c:v>97.244420000000005</c:v>
                </c:pt>
                <c:pt idx="76">
                  <c:v>98.110740000000007</c:v>
                </c:pt>
                <c:pt idx="77">
                  <c:v>99.193640000000002</c:v>
                </c:pt>
                <c:pt idx="78">
                  <c:v>100.05996</c:v>
                </c:pt>
                <c:pt idx="79">
                  <c:v>100.92628000000001</c:v>
                </c:pt>
                <c:pt idx="80">
                  <c:v>101.79259999999999</c:v>
                </c:pt>
                <c:pt idx="81">
                  <c:v>102.8755</c:v>
                </c:pt>
                <c:pt idx="82">
                  <c:v>103.74181999999999</c:v>
                </c:pt>
                <c:pt idx="83">
                  <c:v>104.82472</c:v>
                </c:pt>
                <c:pt idx="84">
                  <c:v>105.90761999999999</c:v>
                </c:pt>
                <c:pt idx="85">
                  <c:v>107.42368</c:v>
                </c:pt>
                <c:pt idx="86">
                  <c:v>109.15631999999999</c:v>
                </c:pt>
                <c:pt idx="87">
                  <c:v>110.67237999999999</c:v>
                </c:pt>
                <c:pt idx="88">
                  <c:v>112.18844</c:v>
                </c:pt>
                <c:pt idx="89">
                  <c:v>113.48792000000002</c:v>
                </c:pt>
                <c:pt idx="90">
                  <c:v>115.00398</c:v>
                </c:pt>
                <c:pt idx="91">
                  <c:v>116.95320000000001</c:v>
                </c:pt>
                <c:pt idx="92">
                  <c:v>118.25268</c:v>
                </c:pt>
                <c:pt idx="93">
                  <c:v>119.76874000000001</c:v>
                </c:pt>
                <c:pt idx="94">
                  <c:v>121.28479999999999</c:v>
                </c:pt>
                <c:pt idx="95">
                  <c:v>123.01743999999998</c:v>
                </c:pt>
                <c:pt idx="96">
                  <c:v>124.53349999999999</c:v>
                </c:pt>
                <c:pt idx="97">
                  <c:v>126.04956</c:v>
                </c:pt>
                <c:pt idx="98">
                  <c:v>127.56562</c:v>
                </c:pt>
                <c:pt idx="99">
                  <c:v>129.51484000000002</c:v>
                </c:pt>
                <c:pt idx="100">
                  <c:v>131.68063999999998</c:v>
                </c:pt>
                <c:pt idx="101">
                  <c:v>133.19669999999999</c:v>
                </c:pt>
                <c:pt idx="102">
                  <c:v>135.14592000000002</c:v>
                </c:pt>
                <c:pt idx="103">
                  <c:v>136.87855999999999</c:v>
                </c:pt>
                <c:pt idx="104">
                  <c:v>139.26094000000001</c:v>
                </c:pt>
                <c:pt idx="105">
                  <c:v>140.99357999999998</c:v>
                </c:pt>
                <c:pt idx="106">
                  <c:v>142.72621999999998</c:v>
                </c:pt>
                <c:pt idx="107">
                  <c:v>144.67544000000001</c:v>
                </c:pt>
                <c:pt idx="108">
                  <c:v>147.05781999999999</c:v>
                </c:pt>
                <c:pt idx="109">
                  <c:v>149.4402</c:v>
                </c:pt>
                <c:pt idx="110">
                  <c:v>151.38942</c:v>
                </c:pt>
                <c:pt idx="111">
                  <c:v>153.77179999999998</c:v>
                </c:pt>
                <c:pt idx="112">
                  <c:v>155.9376</c:v>
                </c:pt>
                <c:pt idx="113">
                  <c:v>158.31997999999999</c:v>
                </c:pt>
                <c:pt idx="114">
                  <c:v>161.13552000000001</c:v>
                </c:pt>
                <c:pt idx="115">
                  <c:v>163.5179</c:v>
                </c:pt>
                <c:pt idx="116">
                  <c:v>165.68370000000002</c:v>
                </c:pt>
                <c:pt idx="117">
                  <c:v>166.55001999999999</c:v>
                </c:pt>
                <c:pt idx="118">
                  <c:v>170.23188000000002</c:v>
                </c:pt>
                <c:pt idx="119">
                  <c:v>173.26400000000001</c:v>
                </c:pt>
                <c:pt idx="120">
                  <c:v>176.72927999999999</c:v>
                </c:pt>
                <c:pt idx="121">
                  <c:v>179.11165999999997</c:v>
                </c:pt>
                <c:pt idx="122">
                  <c:v>181.71062000000001</c:v>
                </c:pt>
                <c:pt idx="123">
                  <c:v>184.30957999999998</c:v>
                </c:pt>
                <c:pt idx="124">
                  <c:v>186.90854000000002</c:v>
                </c:pt>
                <c:pt idx="125">
                  <c:v>189.94065999999998</c:v>
                </c:pt>
                <c:pt idx="126">
                  <c:v>194.05568000000002</c:v>
                </c:pt>
                <c:pt idx="127">
                  <c:v>197.73754000000002</c:v>
                </c:pt>
                <c:pt idx="128">
                  <c:v>201.41940000000002</c:v>
                </c:pt>
                <c:pt idx="129">
                  <c:v>204.88468</c:v>
                </c:pt>
                <c:pt idx="130">
                  <c:v>208.34995999999998</c:v>
                </c:pt>
                <c:pt idx="131">
                  <c:v>211.59866</c:v>
                </c:pt>
                <c:pt idx="132">
                  <c:v>214.84736000000001</c:v>
                </c:pt>
                <c:pt idx="133">
                  <c:v>218.09605999999999</c:v>
                </c:pt>
                <c:pt idx="134">
                  <c:v>221.34475999999998</c:v>
                </c:pt>
                <c:pt idx="135">
                  <c:v>224.37688</c:v>
                </c:pt>
                <c:pt idx="136">
                  <c:v>227.40900000000002</c:v>
                </c:pt>
                <c:pt idx="137">
                  <c:v>230.22454000000002</c:v>
                </c:pt>
                <c:pt idx="138">
                  <c:v>233.04008000000002</c:v>
                </c:pt>
                <c:pt idx="139">
                  <c:v>235.85562000000002</c:v>
                </c:pt>
                <c:pt idx="140">
                  <c:v>238.45458000000002</c:v>
                </c:pt>
                <c:pt idx="141">
                  <c:v>240.83696</c:v>
                </c:pt>
                <c:pt idx="142">
                  <c:v>243.65249999999997</c:v>
                </c:pt>
                <c:pt idx="143">
                  <c:v>246.25145999999995</c:v>
                </c:pt>
                <c:pt idx="144">
                  <c:v>248.20068000000001</c:v>
                </c:pt>
                <c:pt idx="145">
                  <c:v>250.79964000000001</c:v>
                </c:pt>
                <c:pt idx="146">
                  <c:v>252.96544</c:v>
                </c:pt>
                <c:pt idx="147">
                  <c:v>254.91466</c:v>
                </c:pt>
                <c:pt idx="148">
                  <c:v>257.08045999999996</c:v>
                </c:pt>
                <c:pt idx="149">
                  <c:v>259.02968000000004</c:v>
                </c:pt>
                <c:pt idx="150">
                  <c:v>261.84521999999998</c:v>
                </c:pt>
                <c:pt idx="151">
                  <c:v>264.66076000000004</c:v>
                </c:pt>
                <c:pt idx="152">
                  <c:v>267.25972000000002</c:v>
                </c:pt>
                <c:pt idx="153">
                  <c:v>269.85868000000005</c:v>
                </c:pt>
                <c:pt idx="154">
                  <c:v>273.10737999999998</c:v>
                </c:pt>
                <c:pt idx="155">
                  <c:v>275.48976000000005</c:v>
                </c:pt>
                <c:pt idx="156">
                  <c:v>278.30529999999999</c:v>
                </c:pt>
                <c:pt idx="157">
                  <c:v>281.12084000000004</c:v>
                </c:pt>
                <c:pt idx="158">
                  <c:v>284.15296000000001</c:v>
                </c:pt>
                <c:pt idx="159">
                  <c:v>287.18507999999997</c:v>
                </c:pt>
                <c:pt idx="160">
                  <c:v>289.78404</c:v>
                </c:pt>
                <c:pt idx="161">
                  <c:v>292.59958</c:v>
                </c:pt>
                <c:pt idx="162">
                  <c:v>295.84827999999999</c:v>
                </c:pt>
                <c:pt idx="163">
                  <c:v>298.66381999999999</c:v>
                </c:pt>
                <c:pt idx="164">
                  <c:v>301.91251999999997</c:v>
                </c:pt>
                <c:pt idx="165">
                  <c:v>304.51148000000001</c:v>
                </c:pt>
                <c:pt idx="166">
                  <c:v>307.54359999999997</c:v>
                </c:pt>
                <c:pt idx="167">
                  <c:v>311.00887999999998</c:v>
                </c:pt>
                <c:pt idx="168">
                  <c:v>314.041</c:v>
                </c:pt>
                <c:pt idx="169">
                  <c:v>317.28970000000004</c:v>
                </c:pt>
                <c:pt idx="170">
                  <c:v>320.75498000000005</c:v>
                </c:pt>
                <c:pt idx="171">
                  <c:v>323.78710000000001</c:v>
                </c:pt>
                <c:pt idx="172">
                  <c:v>326.81921999999997</c:v>
                </c:pt>
                <c:pt idx="173">
                  <c:v>329.41818000000001</c:v>
                </c:pt>
                <c:pt idx="174">
                  <c:v>332.66687999999999</c:v>
                </c:pt>
                <c:pt idx="175">
                  <c:v>335.48241999999999</c:v>
                </c:pt>
                <c:pt idx="176">
                  <c:v>338.51454000000001</c:v>
                </c:pt>
                <c:pt idx="177">
                  <c:v>341.54665999999997</c:v>
                </c:pt>
                <c:pt idx="178">
                  <c:v>344.36219999999997</c:v>
                </c:pt>
                <c:pt idx="179">
                  <c:v>347.82747999999998</c:v>
                </c:pt>
                <c:pt idx="180">
                  <c:v>350.8596</c:v>
                </c:pt>
                <c:pt idx="181">
                  <c:v>354.32488000000001</c:v>
                </c:pt>
                <c:pt idx="182">
                  <c:v>357.35700000000003</c:v>
                </c:pt>
                <c:pt idx="183">
                  <c:v>360.82227999999998</c:v>
                </c:pt>
                <c:pt idx="184">
                  <c:v>364.28755999999998</c:v>
                </c:pt>
                <c:pt idx="185">
                  <c:v>367.31968000000001</c:v>
                </c:pt>
                <c:pt idx="186">
                  <c:v>370.78496000000001</c:v>
                </c:pt>
                <c:pt idx="187">
                  <c:v>374.03366</c:v>
                </c:pt>
                <c:pt idx="188">
                  <c:v>377.49894</c:v>
                </c:pt>
                <c:pt idx="189">
                  <c:v>380.74763999999993</c:v>
                </c:pt>
                <c:pt idx="190">
                  <c:v>384.64608000000004</c:v>
                </c:pt>
                <c:pt idx="191">
                  <c:v>388.11136000000005</c:v>
                </c:pt>
                <c:pt idx="192">
                  <c:v>391.57663999999994</c:v>
                </c:pt>
                <c:pt idx="193">
                  <c:v>394.60875999999996</c:v>
                </c:pt>
                <c:pt idx="194">
                  <c:v>398.29061999999999</c:v>
                </c:pt>
                <c:pt idx="195">
                  <c:v>401.75590000000005</c:v>
                </c:pt>
                <c:pt idx="196">
                  <c:v>405.43775999999997</c:v>
                </c:pt>
                <c:pt idx="197">
                  <c:v>409.11962</c:v>
                </c:pt>
                <c:pt idx="198">
                  <c:v>412.36831999999998</c:v>
                </c:pt>
                <c:pt idx="199">
                  <c:v>416.05018000000001</c:v>
                </c:pt>
                <c:pt idx="200">
                  <c:v>419.51546000000002</c:v>
                </c:pt>
                <c:pt idx="201">
                  <c:v>423.19731999999999</c:v>
                </c:pt>
                <c:pt idx="202">
                  <c:v>426.6626</c:v>
                </c:pt>
                <c:pt idx="203">
                  <c:v>430.56103999999999</c:v>
                </c:pt>
                <c:pt idx="204">
                  <c:v>434.24290000000002</c:v>
                </c:pt>
                <c:pt idx="205">
                  <c:v>437.92475999999999</c:v>
                </c:pt>
                <c:pt idx="206">
                  <c:v>441.17345999999998</c:v>
                </c:pt>
                <c:pt idx="207">
                  <c:v>444.63874000000004</c:v>
                </c:pt>
                <c:pt idx="208">
                  <c:v>448.10401999999999</c:v>
                </c:pt>
                <c:pt idx="209">
                  <c:v>451.5693</c:v>
                </c:pt>
                <c:pt idx="210">
                  <c:v>455.03458000000006</c:v>
                </c:pt>
                <c:pt idx="211">
                  <c:v>458.49986000000001</c:v>
                </c:pt>
                <c:pt idx="212">
                  <c:v>461.96513999999996</c:v>
                </c:pt>
                <c:pt idx="213">
                  <c:v>465.64700000000005</c:v>
                </c:pt>
                <c:pt idx="214">
                  <c:v>468.46253999999993</c:v>
                </c:pt>
                <c:pt idx="215">
                  <c:v>471.92782</c:v>
                </c:pt>
                <c:pt idx="216">
                  <c:v>475.39309999999995</c:v>
                </c:pt>
                <c:pt idx="217">
                  <c:v>478.42522000000002</c:v>
                </c:pt>
                <c:pt idx="218">
                  <c:v>481.45733999999999</c:v>
                </c:pt>
                <c:pt idx="219">
                  <c:v>484.27287999999999</c:v>
                </c:pt>
                <c:pt idx="220">
                  <c:v>487.52157999999997</c:v>
                </c:pt>
                <c:pt idx="221">
                  <c:v>490.12053999999995</c:v>
                </c:pt>
                <c:pt idx="222">
                  <c:v>492.93608</c:v>
                </c:pt>
                <c:pt idx="223">
                  <c:v>495.53503999999998</c:v>
                </c:pt>
                <c:pt idx="224">
                  <c:v>497.91741999999994</c:v>
                </c:pt>
                <c:pt idx="225">
                  <c:v>500.08322000000004</c:v>
                </c:pt>
                <c:pt idx="226">
                  <c:v>502.24902000000003</c:v>
                </c:pt>
                <c:pt idx="227">
                  <c:v>503.98165999999992</c:v>
                </c:pt>
                <c:pt idx="228">
                  <c:v>505.06456000000003</c:v>
                </c:pt>
                <c:pt idx="229">
                  <c:v>505.93088</c:v>
                </c:pt>
                <c:pt idx="230">
                  <c:v>505.49772000000002</c:v>
                </c:pt>
                <c:pt idx="231">
                  <c:v>506.36403999999999</c:v>
                </c:pt>
                <c:pt idx="232">
                  <c:v>507.66352000000001</c:v>
                </c:pt>
                <c:pt idx="233">
                  <c:v>507.66352000000001</c:v>
                </c:pt>
                <c:pt idx="234">
                  <c:v>506.14746000000002</c:v>
                </c:pt>
                <c:pt idx="235">
                  <c:v>508.09667999999999</c:v>
                </c:pt>
                <c:pt idx="236">
                  <c:v>510.69563999999997</c:v>
                </c:pt>
                <c:pt idx="237">
                  <c:v>511.77853999999996</c:v>
                </c:pt>
                <c:pt idx="238">
                  <c:v>510.91222000000005</c:v>
                </c:pt>
                <c:pt idx="239">
                  <c:v>509.82932</c:v>
                </c:pt>
                <c:pt idx="240">
                  <c:v>510.91222000000005</c:v>
                </c:pt>
                <c:pt idx="241">
                  <c:v>512.21169999999995</c:v>
                </c:pt>
                <c:pt idx="242">
                  <c:v>512.64485999999999</c:v>
                </c:pt>
                <c:pt idx="243">
                  <c:v>514.59407999999996</c:v>
                </c:pt>
                <c:pt idx="244">
                  <c:v>515.89356000000009</c:v>
                </c:pt>
                <c:pt idx="245">
                  <c:v>516.97646000000009</c:v>
                </c:pt>
                <c:pt idx="246">
                  <c:v>517.62619999999993</c:v>
                </c:pt>
                <c:pt idx="247">
                  <c:v>517.62619999999993</c:v>
                </c:pt>
                <c:pt idx="248">
                  <c:v>517.62619999999993</c:v>
                </c:pt>
                <c:pt idx="249">
                  <c:v>515.02724000000001</c:v>
                </c:pt>
                <c:pt idx="250">
                  <c:v>514.37749999999994</c:v>
                </c:pt>
                <c:pt idx="251">
                  <c:v>513.29459999999995</c:v>
                </c:pt>
                <c:pt idx="252">
                  <c:v>509.17957999999999</c:v>
                </c:pt>
                <c:pt idx="253">
                  <c:v>511.77853999999996</c:v>
                </c:pt>
                <c:pt idx="254">
                  <c:v>512.64485999999999</c:v>
                </c:pt>
                <c:pt idx="255">
                  <c:v>510.26247999999998</c:v>
                </c:pt>
                <c:pt idx="256">
                  <c:v>510.69563999999997</c:v>
                </c:pt>
                <c:pt idx="257">
                  <c:v>512.21169999999995</c:v>
                </c:pt>
                <c:pt idx="258">
                  <c:v>514.16091999999992</c:v>
                </c:pt>
                <c:pt idx="259">
                  <c:v>511.99512000000004</c:v>
                </c:pt>
                <c:pt idx="260">
                  <c:v>511.99512000000004</c:v>
                </c:pt>
                <c:pt idx="261">
                  <c:v>512.86144000000002</c:v>
                </c:pt>
                <c:pt idx="262">
                  <c:v>513.94434000000001</c:v>
                </c:pt>
                <c:pt idx="263">
                  <c:v>515.24381999999991</c:v>
                </c:pt>
                <c:pt idx="264">
                  <c:v>513.29459999999995</c:v>
                </c:pt>
                <c:pt idx="265">
                  <c:v>514.16091999999992</c:v>
                </c:pt>
                <c:pt idx="266">
                  <c:v>514.81065999999998</c:v>
                </c:pt>
                <c:pt idx="267">
                  <c:v>515.24381999999991</c:v>
                </c:pt>
                <c:pt idx="268">
                  <c:v>516.97646000000009</c:v>
                </c:pt>
                <c:pt idx="269">
                  <c:v>516.97646000000009</c:v>
                </c:pt>
                <c:pt idx="270">
                  <c:v>514.59407999999996</c:v>
                </c:pt>
                <c:pt idx="271">
                  <c:v>514.81065999999998</c:v>
                </c:pt>
                <c:pt idx="272">
                  <c:v>515.67697999999996</c:v>
                </c:pt>
                <c:pt idx="273">
                  <c:v>514.16091999999992</c:v>
                </c:pt>
                <c:pt idx="274">
                  <c:v>513.07802000000004</c:v>
                </c:pt>
                <c:pt idx="275">
                  <c:v>507.66352000000001</c:v>
                </c:pt>
                <c:pt idx="276">
                  <c:v>514.16091999999992</c:v>
                </c:pt>
                <c:pt idx="277">
                  <c:v>521.30806000000007</c:v>
                </c:pt>
                <c:pt idx="278">
                  <c:v>524.98991999999998</c:v>
                </c:pt>
                <c:pt idx="279">
                  <c:v>526.72255999999993</c:v>
                </c:pt>
                <c:pt idx="280">
                  <c:v>528.02203999999995</c:v>
                </c:pt>
                <c:pt idx="281">
                  <c:v>528.88836000000003</c:v>
                </c:pt>
                <c:pt idx="282">
                  <c:v>529.97125999999992</c:v>
                </c:pt>
                <c:pt idx="283">
                  <c:v>530.40441999999996</c:v>
                </c:pt>
                <c:pt idx="284">
                  <c:v>531.05415999999991</c:v>
                </c:pt>
                <c:pt idx="285">
                  <c:v>532.13705999999991</c:v>
                </c:pt>
                <c:pt idx="286">
                  <c:v>533.00337999999999</c:v>
                </c:pt>
                <c:pt idx="287">
                  <c:v>533.86969999999997</c:v>
                </c:pt>
                <c:pt idx="288">
                  <c:v>534.51944000000003</c:v>
                </c:pt>
                <c:pt idx="289">
                  <c:v>535.38576</c:v>
                </c:pt>
                <c:pt idx="290">
                  <c:v>536.25207999999998</c:v>
                </c:pt>
                <c:pt idx="291">
                  <c:v>537.11839999999995</c:v>
                </c:pt>
                <c:pt idx="292">
                  <c:v>537.98471999999992</c:v>
                </c:pt>
                <c:pt idx="293">
                  <c:v>538.6344600000001</c:v>
                </c:pt>
                <c:pt idx="294">
                  <c:v>539.7173600000001</c:v>
                </c:pt>
                <c:pt idx="295">
                  <c:v>540.15052000000003</c:v>
                </c:pt>
                <c:pt idx="296">
                  <c:v>540.80025999999998</c:v>
                </c:pt>
                <c:pt idx="297">
                  <c:v>541.23341999999991</c:v>
                </c:pt>
                <c:pt idx="298">
                  <c:v>542.09974</c:v>
                </c:pt>
                <c:pt idx="299">
                  <c:v>542.74947999999995</c:v>
                </c:pt>
                <c:pt idx="300">
                  <c:v>543.3992199999999</c:v>
                </c:pt>
                <c:pt idx="301">
                  <c:v>544.26553999999999</c:v>
                </c:pt>
                <c:pt idx="302">
                  <c:v>545.13186000000007</c:v>
                </c:pt>
                <c:pt idx="303">
                  <c:v>545.99818000000005</c:v>
                </c:pt>
                <c:pt idx="304">
                  <c:v>546.86450000000002</c:v>
                </c:pt>
                <c:pt idx="305">
                  <c:v>547.73081999999999</c:v>
                </c:pt>
                <c:pt idx="306">
                  <c:v>548.59713999999997</c:v>
                </c:pt>
                <c:pt idx="307">
                  <c:v>549.24688000000003</c:v>
                </c:pt>
                <c:pt idx="308">
                  <c:v>550.11320000000001</c:v>
                </c:pt>
                <c:pt idx="309">
                  <c:v>550.76293999999996</c:v>
                </c:pt>
                <c:pt idx="310">
                  <c:v>551.84584000000007</c:v>
                </c:pt>
                <c:pt idx="311">
                  <c:v>552.49558000000002</c:v>
                </c:pt>
                <c:pt idx="312">
                  <c:v>553.36189999999999</c:v>
                </c:pt>
                <c:pt idx="313">
                  <c:v>554.44479999999999</c:v>
                </c:pt>
                <c:pt idx="314">
                  <c:v>554.87796000000003</c:v>
                </c:pt>
                <c:pt idx="315">
                  <c:v>555.74428</c:v>
                </c:pt>
                <c:pt idx="316">
                  <c:v>556.39402000000007</c:v>
                </c:pt>
                <c:pt idx="317">
                  <c:v>556.82718</c:v>
                </c:pt>
                <c:pt idx="318">
                  <c:v>557.91007999999999</c:v>
                </c:pt>
                <c:pt idx="319">
                  <c:v>558.55981999999995</c:v>
                </c:pt>
                <c:pt idx="320">
                  <c:v>558.99297999999999</c:v>
                </c:pt>
                <c:pt idx="321">
                  <c:v>559.85929999999996</c:v>
                </c:pt>
                <c:pt idx="322">
                  <c:v>560.50904000000003</c:v>
                </c:pt>
                <c:pt idx="323">
                  <c:v>561.59194000000002</c:v>
                </c:pt>
                <c:pt idx="324">
                  <c:v>562.02509999999995</c:v>
                </c:pt>
                <c:pt idx="325">
                  <c:v>562.67484000000002</c:v>
                </c:pt>
                <c:pt idx="326">
                  <c:v>563.54115999999999</c:v>
                </c:pt>
                <c:pt idx="327">
                  <c:v>563.97431999999992</c:v>
                </c:pt>
                <c:pt idx="328">
                  <c:v>564.62405999999999</c:v>
                </c:pt>
                <c:pt idx="329">
                  <c:v>565.27380000000005</c:v>
                </c:pt>
                <c:pt idx="330">
                  <c:v>565.92353999999989</c:v>
                </c:pt>
                <c:pt idx="331">
                  <c:v>566.57328000000007</c:v>
                </c:pt>
                <c:pt idx="332">
                  <c:v>567.00644</c:v>
                </c:pt>
                <c:pt idx="333">
                  <c:v>567.65618000000006</c:v>
                </c:pt>
                <c:pt idx="334">
                  <c:v>568.30592000000001</c:v>
                </c:pt>
                <c:pt idx="335">
                  <c:v>569.17223999999999</c:v>
                </c:pt>
                <c:pt idx="336">
                  <c:v>569.82197999999994</c:v>
                </c:pt>
                <c:pt idx="337">
                  <c:v>570.25513999999998</c:v>
                </c:pt>
                <c:pt idx="338">
                  <c:v>570.90487999999993</c:v>
                </c:pt>
                <c:pt idx="339">
                  <c:v>571.55462</c:v>
                </c:pt>
                <c:pt idx="340">
                  <c:v>571.98778000000004</c:v>
                </c:pt>
                <c:pt idx="341">
                  <c:v>572.63752000000011</c:v>
                </c:pt>
                <c:pt idx="342">
                  <c:v>573.28725999999995</c:v>
                </c:pt>
                <c:pt idx="343">
                  <c:v>573.50384000000008</c:v>
                </c:pt>
                <c:pt idx="344">
                  <c:v>574.37015999999994</c:v>
                </c:pt>
                <c:pt idx="345">
                  <c:v>574.80331999999999</c:v>
                </c:pt>
                <c:pt idx="346">
                  <c:v>575.45305999999994</c:v>
                </c:pt>
                <c:pt idx="347">
                  <c:v>575.88621999999998</c:v>
                </c:pt>
                <c:pt idx="348">
                  <c:v>576.53596000000005</c:v>
                </c:pt>
                <c:pt idx="349">
                  <c:v>576.96911999999998</c:v>
                </c:pt>
                <c:pt idx="350">
                  <c:v>577.61886000000004</c:v>
                </c:pt>
                <c:pt idx="351">
                  <c:v>578.05202000000008</c:v>
                </c:pt>
                <c:pt idx="352">
                  <c:v>578.70176000000004</c:v>
                </c:pt>
                <c:pt idx="353">
                  <c:v>579.13491999999997</c:v>
                </c:pt>
                <c:pt idx="354">
                  <c:v>579.56808000000001</c:v>
                </c:pt>
                <c:pt idx="355">
                  <c:v>580.00124000000005</c:v>
                </c:pt>
                <c:pt idx="356">
                  <c:v>580.43439999999998</c:v>
                </c:pt>
                <c:pt idx="357">
                  <c:v>581.08413999999993</c:v>
                </c:pt>
                <c:pt idx="358">
                  <c:v>581.51729999999998</c:v>
                </c:pt>
                <c:pt idx="359">
                  <c:v>581.95046000000002</c:v>
                </c:pt>
                <c:pt idx="360">
                  <c:v>582.38361999999995</c:v>
                </c:pt>
                <c:pt idx="361">
                  <c:v>583.03336000000002</c:v>
                </c:pt>
                <c:pt idx="362">
                  <c:v>583.46651999999995</c:v>
                </c:pt>
                <c:pt idx="363">
                  <c:v>584.11626000000001</c:v>
                </c:pt>
                <c:pt idx="364">
                  <c:v>584.54941999999994</c:v>
                </c:pt>
                <c:pt idx="365">
                  <c:v>584.76599999999996</c:v>
                </c:pt>
                <c:pt idx="366">
                  <c:v>585.19916000000001</c:v>
                </c:pt>
                <c:pt idx="367">
                  <c:v>585.84890000000007</c:v>
                </c:pt>
                <c:pt idx="368">
                  <c:v>586.06547999999998</c:v>
                </c:pt>
                <c:pt idx="369">
                  <c:v>586.49863999999991</c:v>
                </c:pt>
                <c:pt idx="370">
                  <c:v>586.71521999999993</c:v>
                </c:pt>
                <c:pt idx="371">
                  <c:v>587.79811999999993</c:v>
                </c:pt>
                <c:pt idx="372">
                  <c:v>588.01469999999995</c:v>
                </c:pt>
                <c:pt idx="373">
                  <c:v>588.44785999999999</c:v>
                </c:pt>
                <c:pt idx="374">
                  <c:v>588.88102000000003</c:v>
                </c:pt>
                <c:pt idx="375">
                  <c:v>589.09760000000006</c:v>
                </c:pt>
                <c:pt idx="376">
                  <c:v>589.74734000000001</c:v>
                </c:pt>
                <c:pt idx="377">
                  <c:v>589.96392000000003</c:v>
                </c:pt>
                <c:pt idx="378">
                  <c:v>590.61365999999998</c:v>
                </c:pt>
                <c:pt idx="379">
                  <c:v>590.83024</c:v>
                </c:pt>
                <c:pt idx="380">
                  <c:v>591.47997999999995</c:v>
                </c:pt>
                <c:pt idx="381">
                  <c:v>591.91314</c:v>
                </c:pt>
                <c:pt idx="382">
                  <c:v>592.12972000000002</c:v>
                </c:pt>
                <c:pt idx="383">
                  <c:v>592.56287999999995</c:v>
                </c:pt>
                <c:pt idx="384">
                  <c:v>592.77945999999997</c:v>
                </c:pt>
                <c:pt idx="385">
                  <c:v>593.21262000000002</c:v>
                </c:pt>
                <c:pt idx="386">
                  <c:v>593.64577999999995</c:v>
                </c:pt>
                <c:pt idx="387">
                  <c:v>593.86235999999997</c:v>
                </c:pt>
                <c:pt idx="388">
                  <c:v>594.29552000000001</c:v>
                </c:pt>
                <c:pt idx="389">
                  <c:v>594.51210000000003</c:v>
                </c:pt>
                <c:pt idx="390">
                  <c:v>594.94525999999996</c:v>
                </c:pt>
                <c:pt idx="391">
                  <c:v>595.1618400000001</c:v>
                </c:pt>
                <c:pt idx="392">
                  <c:v>595.37842000000001</c:v>
                </c:pt>
                <c:pt idx="393">
                  <c:v>595.81158000000005</c:v>
                </c:pt>
                <c:pt idx="394">
                  <c:v>596.46132</c:v>
                </c:pt>
                <c:pt idx="395">
                  <c:v>596.67790000000002</c:v>
                </c:pt>
                <c:pt idx="396">
                  <c:v>596.67790000000002</c:v>
                </c:pt>
                <c:pt idx="397">
                  <c:v>596.89447999999993</c:v>
                </c:pt>
                <c:pt idx="398">
                  <c:v>597.32763999999997</c:v>
                </c:pt>
                <c:pt idx="399">
                  <c:v>597.76080000000002</c:v>
                </c:pt>
                <c:pt idx="400">
                  <c:v>597.76080000000002</c:v>
                </c:pt>
                <c:pt idx="401">
                  <c:v>597.97737999999993</c:v>
                </c:pt>
                <c:pt idx="402">
                  <c:v>598.41053999999997</c:v>
                </c:pt>
                <c:pt idx="403">
                  <c:v>598.8436999999999</c:v>
                </c:pt>
                <c:pt idx="404">
                  <c:v>599.06027999999992</c:v>
                </c:pt>
                <c:pt idx="405">
                  <c:v>599.49343999999996</c:v>
                </c:pt>
                <c:pt idx="406">
                  <c:v>599.71001999999999</c:v>
                </c:pt>
                <c:pt idx="407">
                  <c:v>599.92660000000001</c:v>
                </c:pt>
                <c:pt idx="408">
                  <c:v>600.14317999999992</c:v>
                </c:pt>
                <c:pt idx="409">
                  <c:v>600.57634000000007</c:v>
                </c:pt>
                <c:pt idx="410">
                  <c:v>600.79291999999998</c:v>
                </c:pt>
                <c:pt idx="411">
                  <c:v>601.0095</c:v>
                </c:pt>
                <c:pt idx="412">
                  <c:v>601.44266000000005</c:v>
                </c:pt>
                <c:pt idx="413">
                  <c:v>601.44266000000005</c:v>
                </c:pt>
                <c:pt idx="414">
                  <c:v>601.65924000000007</c:v>
                </c:pt>
                <c:pt idx="415">
                  <c:v>601.87581999999998</c:v>
                </c:pt>
                <c:pt idx="416">
                  <c:v>601.87581999999998</c:v>
                </c:pt>
                <c:pt idx="417">
                  <c:v>602.0924</c:v>
                </c:pt>
                <c:pt idx="418">
                  <c:v>602.52556000000004</c:v>
                </c:pt>
                <c:pt idx="419">
                  <c:v>602.95871999999997</c:v>
                </c:pt>
                <c:pt idx="420">
                  <c:v>602.95871999999997</c:v>
                </c:pt>
                <c:pt idx="421">
                  <c:v>603.17529999999999</c:v>
                </c:pt>
                <c:pt idx="422">
                  <c:v>603.39188000000001</c:v>
                </c:pt>
                <c:pt idx="423">
                  <c:v>603.39188000000001</c:v>
                </c:pt>
                <c:pt idx="424">
                  <c:v>603.82503999999994</c:v>
                </c:pt>
                <c:pt idx="425">
                  <c:v>603.82503999999994</c:v>
                </c:pt>
                <c:pt idx="426">
                  <c:v>604.25819999999999</c:v>
                </c:pt>
                <c:pt idx="427">
                  <c:v>604.25819999999999</c:v>
                </c:pt>
                <c:pt idx="428">
                  <c:v>604.47478000000001</c:v>
                </c:pt>
                <c:pt idx="429">
                  <c:v>604.69136000000003</c:v>
                </c:pt>
                <c:pt idx="430">
                  <c:v>604.90793999999994</c:v>
                </c:pt>
                <c:pt idx="431">
                  <c:v>604.90793999999994</c:v>
                </c:pt>
                <c:pt idx="432">
                  <c:v>605.12451999999996</c:v>
                </c:pt>
                <c:pt idx="433">
                  <c:v>605.12451999999996</c:v>
                </c:pt>
                <c:pt idx="434">
                  <c:v>605.34109999999998</c:v>
                </c:pt>
                <c:pt idx="435">
                  <c:v>605.55768</c:v>
                </c:pt>
                <c:pt idx="436">
                  <c:v>605.55768</c:v>
                </c:pt>
                <c:pt idx="437">
                  <c:v>605.77426000000003</c:v>
                </c:pt>
                <c:pt idx="438">
                  <c:v>605.77426000000003</c:v>
                </c:pt>
                <c:pt idx="439">
                  <c:v>606.42399999999998</c:v>
                </c:pt>
                <c:pt idx="440">
                  <c:v>606.42399999999998</c:v>
                </c:pt>
                <c:pt idx="441">
                  <c:v>606.64058000000011</c:v>
                </c:pt>
                <c:pt idx="442">
                  <c:v>606.64058000000011</c:v>
                </c:pt>
                <c:pt idx="443">
                  <c:v>606.85716000000002</c:v>
                </c:pt>
                <c:pt idx="444">
                  <c:v>606.85716000000002</c:v>
                </c:pt>
                <c:pt idx="445">
                  <c:v>607.07374000000004</c:v>
                </c:pt>
                <c:pt idx="446">
                  <c:v>607.29031999999995</c:v>
                </c:pt>
                <c:pt idx="447">
                  <c:v>607.29031999999995</c:v>
                </c:pt>
                <c:pt idx="448">
                  <c:v>607.07374000000004</c:v>
                </c:pt>
                <c:pt idx="449">
                  <c:v>607.50690000000009</c:v>
                </c:pt>
                <c:pt idx="450">
                  <c:v>607.50690000000009</c:v>
                </c:pt>
                <c:pt idx="451">
                  <c:v>607.72348</c:v>
                </c:pt>
                <c:pt idx="452">
                  <c:v>607.72348</c:v>
                </c:pt>
                <c:pt idx="453">
                  <c:v>607.72348</c:v>
                </c:pt>
                <c:pt idx="454">
                  <c:v>607.94006000000002</c:v>
                </c:pt>
                <c:pt idx="455">
                  <c:v>607.94006000000002</c:v>
                </c:pt>
                <c:pt idx="456">
                  <c:v>607.94006000000002</c:v>
                </c:pt>
                <c:pt idx="457">
                  <c:v>607.94006000000002</c:v>
                </c:pt>
                <c:pt idx="458">
                  <c:v>607.94006000000002</c:v>
                </c:pt>
                <c:pt idx="459">
                  <c:v>608.15663999999992</c:v>
                </c:pt>
                <c:pt idx="460">
                  <c:v>608.15663999999992</c:v>
                </c:pt>
                <c:pt idx="461">
                  <c:v>608.15663999999992</c:v>
                </c:pt>
                <c:pt idx="462">
                  <c:v>608.15663999999992</c:v>
                </c:pt>
                <c:pt idx="463">
                  <c:v>608.15663999999992</c:v>
                </c:pt>
                <c:pt idx="464">
                  <c:v>608.37321999999995</c:v>
                </c:pt>
                <c:pt idx="465">
                  <c:v>608.58980000000008</c:v>
                </c:pt>
                <c:pt idx="466">
                  <c:v>608.58980000000008</c:v>
                </c:pt>
                <c:pt idx="467">
                  <c:v>608.58980000000008</c:v>
                </c:pt>
                <c:pt idx="468">
                  <c:v>608.37321999999995</c:v>
                </c:pt>
                <c:pt idx="469">
                  <c:v>608.58980000000008</c:v>
                </c:pt>
                <c:pt idx="470">
                  <c:v>608.58980000000008</c:v>
                </c:pt>
                <c:pt idx="471">
                  <c:v>608.58980000000008</c:v>
                </c:pt>
                <c:pt idx="472">
                  <c:v>608.58980000000008</c:v>
                </c:pt>
                <c:pt idx="473">
                  <c:v>608.58980000000008</c:v>
                </c:pt>
                <c:pt idx="474">
                  <c:v>608.58980000000008</c:v>
                </c:pt>
                <c:pt idx="475">
                  <c:v>608.58980000000008</c:v>
                </c:pt>
                <c:pt idx="476">
                  <c:v>608.58980000000008</c:v>
                </c:pt>
                <c:pt idx="477">
                  <c:v>608.58980000000008</c:v>
                </c:pt>
                <c:pt idx="478">
                  <c:v>608.58980000000008</c:v>
                </c:pt>
                <c:pt idx="479">
                  <c:v>608.58980000000008</c:v>
                </c:pt>
                <c:pt idx="480">
                  <c:v>608.58980000000008</c:v>
                </c:pt>
                <c:pt idx="481">
                  <c:v>608.58980000000008</c:v>
                </c:pt>
                <c:pt idx="482">
                  <c:v>608.58980000000008</c:v>
                </c:pt>
                <c:pt idx="483">
                  <c:v>608.58980000000008</c:v>
                </c:pt>
                <c:pt idx="484">
                  <c:v>608.58980000000008</c:v>
                </c:pt>
                <c:pt idx="485">
                  <c:v>608.37321999999995</c:v>
                </c:pt>
                <c:pt idx="486">
                  <c:v>608.58980000000008</c:v>
                </c:pt>
                <c:pt idx="487">
                  <c:v>608.15663999999992</c:v>
                </c:pt>
                <c:pt idx="488">
                  <c:v>608.15663999999992</c:v>
                </c:pt>
                <c:pt idx="489">
                  <c:v>608.15663999999992</c:v>
                </c:pt>
                <c:pt idx="490">
                  <c:v>608.15663999999992</c:v>
                </c:pt>
                <c:pt idx="491">
                  <c:v>608.15663999999992</c:v>
                </c:pt>
                <c:pt idx="492">
                  <c:v>608.15663999999992</c:v>
                </c:pt>
                <c:pt idx="493">
                  <c:v>608.15663999999992</c:v>
                </c:pt>
                <c:pt idx="494">
                  <c:v>607.94006000000002</c:v>
                </c:pt>
                <c:pt idx="495">
                  <c:v>607.72348</c:v>
                </c:pt>
                <c:pt idx="496">
                  <c:v>607.94006000000002</c:v>
                </c:pt>
                <c:pt idx="497">
                  <c:v>607.72348</c:v>
                </c:pt>
                <c:pt idx="498">
                  <c:v>607.50690000000009</c:v>
                </c:pt>
                <c:pt idx="499">
                  <c:v>607.07374000000004</c:v>
                </c:pt>
                <c:pt idx="500">
                  <c:v>607.29031999999995</c:v>
                </c:pt>
                <c:pt idx="501">
                  <c:v>607.07374000000004</c:v>
                </c:pt>
                <c:pt idx="502">
                  <c:v>607.07374000000004</c:v>
                </c:pt>
                <c:pt idx="503">
                  <c:v>606.64058000000011</c:v>
                </c:pt>
                <c:pt idx="504">
                  <c:v>606.64058000000011</c:v>
                </c:pt>
                <c:pt idx="505">
                  <c:v>606.42399999999998</c:v>
                </c:pt>
                <c:pt idx="506">
                  <c:v>606.20741999999996</c:v>
                </c:pt>
                <c:pt idx="507">
                  <c:v>605.77426000000003</c:v>
                </c:pt>
                <c:pt idx="508">
                  <c:v>605.55768</c:v>
                </c:pt>
                <c:pt idx="509">
                  <c:v>605.34109999999998</c:v>
                </c:pt>
                <c:pt idx="510">
                  <c:v>605.34109999999998</c:v>
                </c:pt>
                <c:pt idx="511">
                  <c:v>604.90793999999994</c:v>
                </c:pt>
                <c:pt idx="512">
                  <c:v>604.69136000000003</c:v>
                </c:pt>
                <c:pt idx="513">
                  <c:v>604.47478000000001</c:v>
                </c:pt>
                <c:pt idx="514">
                  <c:v>604.04161999999997</c:v>
                </c:pt>
                <c:pt idx="515">
                  <c:v>603.39188000000001</c:v>
                </c:pt>
                <c:pt idx="516">
                  <c:v>602.95871999999997</c:v>
                </c:pt>
                <c:pt idx="517">
                  <c:v>602.74213999999995</c:v>
                </c:pt>
                <c:pt idx="518">
                  <c:v>602.30898000000002</c:v>
                </c:pt>
                <c:pt idx="519">
                  <c:v>601.87581999999998</c:v>
                </c:pt>
                <c:pt idx="520">
                  <c:v>601.0095</c:v>
                </c:pt>
                <c:pt idx="521">
                  <c:v>600.57634000000007</c:v>
                </c:pt>
                <c:pt idx="522">
                  <c:v>599.92660000000001</c:v>
                </c:pt>
                <c:pt idx="523">
                  <c:v>599.06027999999992</c:v>
                </c:pt>
                <c:pt idx="524">
                  <c:v>597.97737999999993</c:v>
                </c:pt>
                <c:pt idx="525">
                  <c:v>597.32763999999997</c:v>
                </c:pt>
                <c:pt idx="526">
                  <c:v>596.02815999999996</c:v>
                </c:pt>
                <c:pt idx="527">
                  <c:v>594.94525999999996</c:v>
                </c:pt>
                <c:pt idx="528">
                  <c:v>593.64577999999995</c:v>
                </c:pt>
                <c:pt idx="529">
                  <c:v>592.34630000000004</c:v>
                </c:pt>
                <c:pt idx="530">
                  <c:v>590.39708000000007</c:v>
                </c:pt>
                <c:pt idx="531">
                  <c:v>588.88102000000003</c:v>
                </c:pt>
                <c:pt idx="532">
                  <c:v>587.14837999999997</c:v>
                </c:pt>
                <c:pt idx="533">
                  <c:v>585.19916000000001</c:v>
                </c:pt>
                <c:pt idx="534">
                  <c:v>583.03336000000002</c:v>
                </c:pt>
                <c:pt idx="535">
                  <c:v>581.08413999999993</c:v>
                </c:pt>
                <c:pt idx="536">
                  <c:v>578.91834000000006</c:v>
                </c:pt>
                <c:pt idx="537">
                  <c:v>576.53596000000005</c:v>
                </c:pt>
                <c:pt idx="538">
                  <c:v>574.15358000000003</c:v>
                </c:pt>
                <c:pt idx="539">
                  <c:v>571.55462</c:v>
                </c:pt>
                <c:pt idx="540">
                  <c:v>569.17223999999999</c:v>
                </c:pt>
                <c:pt idx="541">
                  <c:v>566.14011999999991</c:v>
                </c:pt>
                <c:pt idx="542">
                  <c:v>563.32458000000008</c:v>
                </c:pt>
                <c:pt idx="543">
                  <c:v>559.85929999999996</c:v>
                </c:pt>
                <c:pt idx="544">
                  <c:v>556.39402000000007</c:v>
                </c:pt>
                <c:pt idx="545">
                  <c:v>550.54636000000005</c:v>
                </c:pt>
                <c:pt idx="546">
                  <c:v>545.13186000000007</c:v>
                </c:pt>
                <c:pt idx="547">
                  <c:v>540.58368000000007</c:v>
                </c:pt>
                <c:pt idx="548">
                  <c:v>535.16917999999998</c:v>
                </c:pt>
                <c:pt idx="549">
                  <c:v>528.02203999999995</c:v>
                </c:pt>
                <c:pt idx="550">
                  <c:v>520.44173999999998</c:v>
                </c:pt>
                <c:pt idx="551">
                  <c:v>512.42827999999997</c:v>
                </c:pt>
                <c:pt idx="552">
                  <c:v>503.98165999999992</c:v>
                </c:pt>
                <c:pt idx="553">
                  <c:v>494.88530000000003</c:v>
                </c:pt>
                <c:pt idx="554">
                  <c:v>483.18997999999999</c:v>
                </c:pt>
                <c:pt idx="555">
                  <c:v>470.84492</c:v>
                </c:pt>
              </c:numCache>
            </c:numRef>
          </c:yVal>
          <c:smooth val="1"/>
          <c:extLst>
            <c:ext xmlns:c16="http://schemas.microsoft.com/office/drawing/2014/chart" uri="{C3380CC4-5D6E-409C-BE32-E72D297353CC}">
              <c16:uniqueId val="{00000000-0B8C-434B-9703-09228CB5C249}"/>
            </c:ext>
          </c:extLst>
        </c:ser>
        <c:ser>
          <c:idx val="1"/>
          <c:order val="1"/>
          <c:tx>
            <c:v>ET2</c:v>
          </c:tx>
          <c:spPr>
            <a:ln w="19047" cap="rnd">
              <a:solidFill>
                <a:schemeClr val="accent2"/>
              </a:solidFill>
              <a:round/>
            </a:ln>
            <a:effectLst/>
          </c:spPr>
          <c:marker>
            <c:symbol val="none"/>
          </c:marker>
          <c:xVal>
            <c:numRef>
              <c:f>'stress-strain final'!$C$3:$C$551</c:f>
              <c:numCache>
                <c:formatCode>General</c:formatCode>
                <c:ptCount val="549"/>
                <c:pt idx="0">
                  <c:v>0</c:v>
                </c:pt>
                <c:pt idx="1">
                  <c:v>2E-3</c:v>
                </c:pt>
                <c:pt idx="2">
                  <c:v>2E-3</c:v>
                </c:pt>
                <c:pt idx="3">
                  <c:v>2E-3</c:v>
                </c:pt>
                <c:pt idx="4">
                  <c:v>2E-3</c:v>
                </c:pt>
                <c:pt idx="5">
                  <c:v>2E-3</c:v>
                </c:pt>
                <c:pt idx="6">
                  <c:v>2E-3</c:v>
                </c:pt>
                <c:pt idx="7">
                  <c:v>4.0000000000000001E-3</c:v>
                </c:pt>
                <c:pt idx="8">
                  <c:v>4.0000000000000001E-3</c:v>
                </c:pt>
                <c:pt idx="9">
                  <c:v>4.0000000000000001E-3</c:v>
                </c:pt>
                <c:pt idx="10">
                  <c:v>4.0000000000000001E-3</c:v>
                </c:pt>
                <c:pt idx="11">
                  <c:v>4.0000000000000001E-3</c:v>
                </c:pt>
                <c:pt idx="12">
                  <c:v>6.0000000000000001E-3</c:v>
                </c:pt>
                <c:pt idx="13">
                  <c:v>6.0000000000000001E-3</c:v>
                </c:pt>
                <c:pt idx="14">
                  <c:v>6.0000000000000001E-3</c:v>
                </c:pt>
                <c:pt idx="15">
                  <c:v>6.0000000000000001E-3</c:v>
                </c:pt>
                <c:pt idx="16">
                  <c:v>6.0000000000000001E-3</c:v>
                </c:pt>
                <c:pt idx="17">
                  <c:v>8.0000000000000002E-3</c:v>
                </c:pt>
                <c:pt idx="18">
                  <c:v>8.0000000000000002E-3</c:v>
                </c:pt>
                <c:pt idx="19">
                  <c:v>8.0000000000000002E-3</c:v>
                </c:pt>
                <c:pt idx="20">
                  <c:v>8.0000000000000002E-3</c:v>
                </c:pt>
                <c:pt idx="21">
                  <c:v>8.0000000000000002E-3</c:v>
                </c:pt>
                <c:pt idx="22">
                  <c:v>8.0000000000000002E-3</c:v>
                </c:pt>
                <c:pt idx="23">
                  <c:v>8.0000000000000002E-3</c:v>
                </c:pt>
                <c:pt idx="24">
                  <c:v>8.0000000000000002E-3</c:v>
                </c:pt>
                <c:pt idx="25">
                  <c:v>8.0000000000000002E-3</c:v>
                </c:pt>
                <c:pt idx="26">
                  <c:v>8.0000000000000002E-3</c:v>
                </c:pt>
                <c:pt idx="27">
                  <c:v>8.0000000000000002E-3</c:v>
                </c:pt>
                <c:pt idx="28">
                  <c:v>0.01</c:v>
                </c:pt>
                <c:pt idx="29">
                  <c:v>0.01</c:v>
                </c:pt>
                <c:pt idx="30">
                  <c:v>0.01</c:v>
                </c:pt>
                <c:pt idx="31">
                  <c:v>0.01</c:v>
                </c:pt>
                <c:pt idx="32">
                  <c:v>0.01</c:v>
                </c:pt>
                <c:pt idx="33">
                  <c:v>0.01</c:v>
                </c:pt>
                <c:pt idx="34">
                  <c:v>1.2E-2</c:v>
                </c:pt>
                <c:pt idx="35">
                  <c:v>1.2E-2</c:v>
                </c:pt>
                <c:pt idx="36">
                  <c:v>1.2E-2</c:v>
                </c:pt>
                <c:pt idx="37">
                  <c:v>1.2E-2</c:v>
                </c:pt>
                <c:pt idx="38">
                  <c:v>1.2E-2</c:v>
                </c:pt>
                <c:pt idx="39">
                  <c:v>1.2E-2</c:v>
                </c:pt>
                <c:pt idx="40">
                  <c:v>1.3999999999999999E-2</c:v>
                </c:pt>
                <c:pt idx="41">
                  <c:v>1.3999999999999999E-2</c:v>
                </c:pt>
                <c:pt idx="42">
                  <c:v>1.3999999999999999E-2</c:v>
                </c:pt>
                <c:pt idx="43">
                  <c:v>1.3999999999999999E-2</c:v>
                </c:pt>
                <c:pt idx="44">
                  <c:v>1.3999999999999999E-2</c:v>
                </c:pt>
                <c:pt idx="45">
                  <c:v>1.6E-2</c:v>
                </c:pt>
                <c:pt idx="46">
                  <c:v>1.6E-2</c:v>
                </c:pt>
                <c:pt idx="47">
                  <c:v>1.6E-2</c:v>
                </c:pt>
                <c:pt idx="48">
                  <c:v>1.6E-2</c:v>
                </c:pt>
                <c:pt idx="49">
                  <c:v>1.6E-2</c:v>
                </c:pt>
                <c:pt idx="50">
                  <c:v>1.6E-2</c:v>
                </c:pt>
                <c:pt idx="51">
                  <c:v>1.6E-2</c:v>
                </c:pt>
                <c:pt idx="52">
                  <c:v>1.6E-2</c:v>
                </c:pt>
                <c:pt idx="53">
                  <c:v>1.6E-2</c:v>
                </c:pt>
                <c:pt idx="54">
                  <c:v>1.6E-2</c:v>
                </c:pt>
                <c:pt idx="55">
                  <c:v>1.6E-2</c:v>
                </c:pt>
                <c:pt idx="56">
                  <c:v>1.8000000000000002E-2</c:v>
                </c:pt>
                <c:pt idx="57">
                  <c:v>1.8000000000000002E-2</c:v>
                </c:pt>
                <c:pt idx="58">
                  <c:v>1.8000000000000002E-2</c:v>
                </c:pt>
                <c:pt idx="59">
                  <c:v>1.8000000000000002E-2</c:v>
                </c:pt>
                <c:pt idx="60">
                  <c:v>1.8000000000000002E-2</c:v>
                </c:pt>
                <c:pt idx="61">
                  <c:v>1.8000000000000002E-2</c:v>
                </c:pt>
                <c:pt idx="62">
                  <c:v>0.02</c:v>
                </c:pt>
                <c:pt idx="63">
                  <c:v>0.02</c:v>
                </c:pt>
                <c:pt idx="64">
                  <c:v>0.02</c:v>
                </c:pt>
                <c:pt idx="65">
                  <c:v>0.02</c:v>
                </c:pt>
                <c:pt idx="66">
                  <c:v>0.02</c:v>
                </c:pt>
                <c:pt idx="67">
                  <c:v>0.02</c:v>
                </c:pt>
                <c:pt idx="68">
                  <c:v>2.2000000000000002E-2</c:v>
                </c:pt>
                <c:pt idx="69">
                  <c:v>2.2000000000000002E-2</c:v>
                </c:pt>
                <c:pt idx="70">
                  <c:v>2.2000000000000002E-2</c:v>
                </c:pt>
                <c:pt idx="71">
                  <c:v>2.2000000000000002E-2</c:v>
                </c:pt>
                <c:pt idx="72">
                  <c:v>2.2000000000000002E-2</c:v>
                </c:pt>
                <c:pt idx="73">
                  <c:v>2.4E-2</c:v>
                </c:pt>
                <c:pt idx="74">
                  <c:v>2.4E-2</c:v>
                </c:pt>
                <c:pt idx="75">
                  <c:v>2.4E-2</c:v>
                </c:pt>
                <c:pt idx="76">
                  <c:v>2.4E-2</c:v>
                </c:pt>
                <c:pt idx="77">
                  <c:v>2.4E-2</c:v>
                </c:pt>
                <c:pt idx="78">
                  <c:v>2.4E-2</c:v>
                </c:pt>
                <c:pt idx="79">
                  <c:v>2.4E-2</c:v>
                </c:pt>
                <c:pt idx="80">
                  <c:v>2.4E-2</c:v>
                </c:pt>
                <c:pt idx="81">
                  <c:v>2.4E-2</c:v>
                </c:pt>
                <c:pt idx="82">
                  <c:v>2.4E-2</c:v>
                </c:pt>
                <c:pt idx="83">
                  <c:v>2.4E-2</c:v>
                </c:pt>
                <c:pt idx="84">
                  <c:v>2.4E-2</c:v>
                </c:pt>
                <c:pt idx="85">
                  <c:v>2.6000000000000002E-2</c:v>
                </c:pt>
                <c:pt idx="86">
                  <c:v>2.6000000000000002E-2</c:v>
                </c:pt>
                <c:pt idx="87">
                  <c:v>2.6000000000000002E-2</c:v>
                </c:pt>
                <c:pt idx="88">
                  <c:v>2.6000000000000002E-2</c:v>
                </c:pt>
                <c:pt idx="89">
                  <c:v>2.6000000000000002E-2</c:v>
                </c:pt>
                <c:pt idx="90">
                  <c:v>2.6000000000000002E-2</c:v>
                </c:pt>
                <c:pt idx="91">
                  <c:v>2.7999999999999997E-2</c:v>
                </c:pt>
                <c:pt idx="92">
                  <c:v>2.7999999999999997E-2</c:v>
                </c:pt>
                <c:pt idx="93">
                  <c:v>2.7999999999999997E-2</c:v>
                </c:pt>
                <c:pt idx="94">
                  <c:v>2.7999999999999997E-2</c:v>
                </c:pt>
                <c:pt idx="95">
                  <c:v>2.7999999999999997E-2</c:v>
                </c:pt>
                <c:pt idx="96">
                  <c:v>0.03</c:v>
                </c:pt>
                <c:pt idx="97">
                  <c:v>0.03</c:v>
                </c:pt>
                <c:pt idx="98">
                  <c:v>0.03</c:v>
                </c:pt>
                <c:pt idx="99">
                  <c:v>0.03</c:v>
                </c:pt>
                <c:pt idx="100">
                  <c:v>0.03</c:v>
                </c:pt>
                <c:pt idx="101">
                  <c:v>0.03</c:v>
                </c:pt>
                <c:pt idx="102">
                  <c:v>3.2000000000000001E-2</c:v>
                </c:pt>
                <c:pt idx="103">
                  <c:v>3.2000000000000001E-2</c:v>
                </c:pt>
                <c:pt idx="104">
                  <c:v>3.2000000000000001E-2</c:v>
                </c:pt>
                <c:pt idx="105">
                  <c:v>3.2000000000000001E-2</c:v>
                </c:pt>
                <c:pt idx="106">
                  <c:v>3.2000000000000001E-2</c:v>
                </c:pt>
                <c:pt idx="107">
                  <c:v>3.2000000000000001E-2</c:v>
                </c:pt>
                <c:pt idx="108">
                  <c:v>3.2000000000000001E-2</c:v>
                </c:pt>
                <c:pt idx="109">
                  <c:v>3.2000000000000001E-2</c:v>
                </c:pt>
                <c:pt idx="110">
                  <c:v>3.2000000000000001E-2</c:v>
                </c:pt>
                <c:pt idx="111">
                  <c:v>3.2000000000000001E-2</c:v>
                </c:pt>
                <c:pt idx="112">
                  <c:v>3.2000000000000001E-2</c:v>
                </c:pt>
                <c:pt idx="113">
                  <c:v>3.2000000000000001E-2</c:v>
                </c:pt>
                <c:pt idx="114">
                  <c:v>3.4000000000000002E-2</c:v>
                </c:pt>
                <c:pt idx="115">
                  <c:v>3.4000000000000002E-2</c:v>
                </c:pt>
                <c:pt idx="116">
                  <c:v>3.4000000000000002E-2</c:v>
                </c:pt>
                <c:pt idx="117">
                  <c:v>3.4000000000000002E-2</c:v>
                </c:pt>
                <c:pt idx="118">
                  <c:v>3.4000000000000002E-2</c:v>
                </c:pt>
                <c:pt idx="119">
                  <c:v>3.6000000000000004E-2</c:v>
                </c:pt>
                <c:pt idx="120">
                  <c:v>3.6000000000000004E-2</c:v>
                </c:pt>
                <c:pt idx="121">
                  <c:v>3.6000000000000004E-2</c:v>
                </c:pt>
                <c:pt idx="122">
                  <c:v>3.6000000000000004E-2</c:v>
                </c:pt>
                <c:pt idx="123">
                  <c:v>3.6000000000000004E-2</c:v>
                </c:pt>
                <c:pt idx="124">
                  <c:v>3.6000000000000004E-2</c:v>
                </c:pt>
                <c:pt idx="125">
                  <c:v>3.7999999999999999E-2</c:v>
                </c:pt>
                <c:pt idx="126">
                  <c:v>3.7999999999999999E-2</c:v>
                </c:pt>
                <c:pt idx="127">
                  <c:v>3.7999999999999999E-2</c:v>
                </c:pt>
                <c:pt idx="128">
                  <c:v>3.7999999999999999E-2</c:v>
                </c:pt>
                <c:pt idx="129">
                  <c:v>3.7999999999999999E-2</c:v>
                </c:pt>
                <c:pt idx="130">
                  <c:v>3.7999999999999999E-2</c:v>
                </c:pt>
                <c:pt idx="131">
                  <c:v>0.04</c:v>
                </c:pt>
                <c:pt idx="132">
                  <c:v>0.04</c:v>
                </c:pt>
                <c:pt idx="133">
                  <c:v>0.04</c:v>
                </c:pt>
                <c:pt idx="134">
                  <c:v>0.04</c:v>
                </c:pt>
                <c:pt idx="135">
                  <c:v>0.04</c:v>
                </c:pt>
                <c:pt idx="136">
                  <c:v>0.04</c:v>
                </c:pt>
                <c:pt idx="137">
                  <c:v>0.04</c:v>
                </c:pt>
                <c:pt idx="138">
                  <c:v>0.04</c:v>
                </c:pt>
                <c:pt idx="139">
                  <c:v>0.04</c:v>
                </c:pt>
                <c:pt idx="140">
                  <c:v>0.04</c:v>
                </c:pt>
                <c:pt idx="141">
                  <c:v>0.04</c:v>
                </c:pt>
                <c:pt idx="142">
                  <c:v>0.04</c:v>
                </c:pt>
                <c:pt idx="143">
                  <c:v>4.2000000000000003E-2</c:v>
                </c:pt>
                <c:pt idx="144">
                  <c:v>4.2000000000000003E-2</c:v>
                </c:pt>
                <c:pt idx="145">
                  <c:v>4.2000000000000003E-2</c:v>
                </c:pt>
                <c:pt idx="146">
                  <c:v>4.2000000000000003E-2</c:v>
                </c:pt>
                <c:pt idx="147">
                  <c:v>4.2000000000000003E-2</c:v>
                </c:pt>
                <c:pt idx="148">
                  <c:v>4.2000000000000003E-2</c:v>
                </c:pt>
                <c:pt idx="149">
                  <c:v>4.4000000000000004E-2</c:v>
                </c:pt>
                <c:pt idx="150">
                  <c:v>4.4000000000000004E-2</c:v>
                </c:pt>
                <c:pt idx="151">
                  <c:v>4.4000000000000004E-2</c:v>
                </c:pt>
                <c:pt idx="152">
                  <c:v>4.4000000000000004E-2</c:v>
                </c:pt>
                <c:pt idx="153">
                  <c:v>4.4000000000000004E-2</c:v>
                </c:pt>
                <c:pt idx="154">
                  <c:v>4.4000000000000004E-2</c:v>
                </c:pt>
                <c:pt idx="155">
                  <c:v>4.5999999999999999E-2</c:v>
                </c:pt>
                <c:pt idx="156">
                  <c:v>4.5999999999999999E-2</c:v>
                </c:pt>
                <c:pt idx="157">
                  <c:v>4.5999999999999999E-2</c:v>
                </c:pt>
                <c:pt idx="158">
                  <c:v>4.5999999999999999E-2</c:v>
                </c:pt>
                <c:pt idx="159">
                  <c:v>4.5999999999999999E-2</c:v>
                </c:pt>
                <c:pt idx="160">
                  <c:v>4.5999999999999999E-2</c:v>
                </c:pt>
                <c:pt idx="161">
                  <c:v>4.8000000000000001E-2</c:v>
                </c:pt>
                <c:pt idx="162">
                  <c:v>4.8000000000000001E-2</c:v>
                </c:pt>
                <c:pt idx="163">
                  <c:v>4.8000000000000001E-2</c:v>
                </c:pt>
                <c:pt idx="164">
                  <c:v>4.8000000000000001E-2</c:v>
                </c:pt>
                <c:pt idx="165">
                  <c:v>4.8000000000000001E-2</c:v>
                </c:pt>
                <c:pt idx="166">
                  <c:v>4.8000000000000001E-2</c:v>
                </c:pt>
                <c:pt idx="167">
                  <c:v>4.8000000000000001E-2</c:v>
                </c:pt>
                <c:pt idx="168">
                  <c:v>4.8000000000000001E-2</c:v>
                </c:pt>
                <c:pt idx="169">
                  <c:v>4.8000000000000001E-2</c:v>
                </c:pt>
                <c:pt idx="170">
                  <c:v>4.8000000000000001E-2</c:v>
                </c:pt>
                <c:pt idx="171">
                  <c:v>4.8000000000000001E-2</c:v>
                </c:pt>
                <c:pt idx="172">
                  <c:v>0.05</c:v>
                </c:pt>
                <c:pt idx="173">
                  <c:v>0.05</c:v>
                </c:pt>
                <c:pt idx="174">
                  <c:v>0.05</c:v>
                </c:pt>
                <c:pt idx="175">
                  <c:v>0.05</c:v>
                </c:pt>
                <c:pt idx="176">
                  <c:v>0.05</c:v>
                </c:pt>
                <c:pt idx="177">
                  <c:v>0.05</c:v>
                </c:pt>
                <c:pt idx="178">
                  <c:v>5.2000000000000005E-2</c:v>
                </c:pt>
                <c:pt idx="179">
                  <c:v>5.2000000000000005E-2</c:v>
                </c:pt>
                <c:pt idx="180">
                  <c:v>5.2000000000000005E-2</c:v>
                </c:pt>
                <c:pt idx="181">
                  <c:v>5.2000000000000005E-2</c:v>
                </c:pt>
                <c:pt idx="182">
                  <c:v>5.2000000000000005E-2</c:v>
                </c:pt>
                <c:pt idx="183">
                  <c:v>5.4000000000000006E-2</c:v>
                </c:pt>
                <c:pt idx="184">
                  <c:v>5.4000000000000006E-2</c:v>
                </c:pt>
                <c:pt idx="185">
                  <c:v>5.4000000000000006E-2</c:v>
                </c:pt>
                <c:pt idx="186">
                  <c:v>5.4000000000000006E-2</c:v>
                </c:pt>
                <c:pt idx="187">
                  <c:v>5.4000000000000006E-2</c:v>
                </c:pt>
                <c:pt idx="188">
                  <c:v>5.4000000000000006E-2</c:v>
                </c:pt>
                <c:pt idx="189">
                  <c:v>5.5999999999999994E-2</c:v>
                </c:pt>
                <c:pt idx="190">
                  <c:v>5.5999999999999994E-2</c:v>
                </c:pt>
                <c:pt idx="191">
                  <c:v>5.5999999999999994E-2</c:v>
                </c:pt>
                <c:pt idx="192">
                  <c:v>5.5999999999999994E-2</c:v>
                </c:pt>
                <c:pt idx="193">
                  <c:v>5.5999999999999994E-2</c:v>
                </c:pt>
                <c:pt idx="194">
                  <c:v>5.5999999999999994E-2</c:v>
                </c:pt>
                <c:pt idx="195">
                  <c:v>5.5999999999999994E-2</c:v>
                </c:pt>
                <c:pt idx="196">
                  <c:v>5.5999999999999994E-2</c:v>
                </c:pt>
                <c:pt idx="197">
                  <c:v>5.5999999999999994E-2</c:v>
                </c:pt>
                <c:pt idx="198">
                  <c:v>5.5999999999999994E-2</c:v>
                </c:pt>
                <c:pt idx="199">
                  <c:v>5.5999999999999994E-2</c:v>
                </c:pt>
                <c:pt idx="200">
                  <c:v>5.5999999999999994E-2</c:v>
                </c:pt>
                <c:pt idx="201">
                  <c:v>5.7999999999999996E-2</c:v>
                </c:pt>
                <c:pt idx="202">
                  <c:v>5.7999999999999996E-2</c:v>
                </c:pt>
                <c:pt idx="203">
                  <c:v>5.7999999999999996E-2</c:v>
                </c:pt>
                <c:pt idx="204">
                  <c:v>5.7999999999999996E-2</c:v>
                </c:pt>
                <c:pt idx="205">
                  <c:v>5.7999999999999996E-2</c:v>
                </c:pt>
                <c:pt idx="206">
                  <c:v>0.06</c:v>
                </c:pt>
                <c:pt idx="207">
                  <c:v>0.06</c:v>
                </c:pt>
                <c:pt idx="208">
                  <c:v>0.06</c:v>
                </c:pt>
                <c:pt idx="209">
                  <c:v>0.06</c:v>
                </c:pt>
                <c:pt idx="210">
                  <c:v>0.06</c:v>
                </c:pt>
                <c:pt idx="211">
                  <c:v>0.06</c:v>
                </c:pt>
                <c:pt idx="212">
                  <c:v>6.2E-2</c:v>
                </c:pt>
                <c:pt idx="213">
                  <c:v>6.2E-2</c:v>
                </c:pt>
                <c:pt idx="214">
                  <c:v>6.2E-2</c:v>
                </c:pt>
                <c:pt idx="215">
                  <c:v>6.2E-2</c:v>
                </c:pt>
                <c:pt idx="216">
                  <c:v>6.2E-2</c:v>
                </c:pt>
                <c:pt idx="217">
                  <c:v>6.2E-2</c:v>
                </c:pt>
                <c:pt idx="218">
                  <c:v>6.4000000000000001E-2</c:v>
                </c:pt>
                <c:pt idx="219">
                  <c:v>6.4000000000000001E-2</c:v>
                </c:pt>
                <c:pt idx="220">
                  <c:v>6.4000000000000001E-2</c:v>
                </c:pt>
                <c:pt idx="221">
                  <c:v>6.4000000000000001E-2</c:v>
                </c:pt>
                <c:pt idx="222">
                  <c:v>6.4000000000000001E-2</c:v>
                </c:pt>
                <c:pt idx="223">
                  <c:v>6.4000000000000001E-2</c:v>
                </c:pt>
                <c:pt idx="224">
                  <c:v>6.4000000000000001E-2</c:v>
                </c:pt>
                <c:pt idx="225">
                  <c:v>6.4000000000000001E-2</c:v>
                </c:pt>
                <c:pt idx="226">
                  <c:v>6.4000000000000001E-2</c:v>
                </c:pt>
                <c:pt idx="227">
                  <c:v>6.4000000000000001E-2</c:v>
                </c:pt>
                <c:pt idx="228">
                  <c:v>6.4000000000000001E-2</c:v>
                </c:pt>
                <c:pt idx="229">
                  <c:v>6.6000000000000003E-2</c:v>
                </c:pt>
                <c:pt idx="230">
                  <c:v>6.6000000000000003E-2</c:v>
                </c:pt>
                <c:pt idx="231">
                  <c:v>6.6000000000000003E-2</c:v>
                </c:pt>
                <c:pt idx="232">
                  <c:v>6.6000000000000003E-2</c:v>
                </c:pt>
                <c:pt idx="233">
                  <c:v>6.6000000000000003E-2</c:v>
                </c:pt>
                <c:pt idx="234">
                  <c:v>6.6000000000000003E-2</c:v>
                </c:pt>
                <c:pt idx="235">
                  <c:v>6.8000000000000005E-2</c:v>
                </c:pt>
                <c:pt idx="236">
                  <c:v>6.8000000000000005E-2</c:v>
                </c:pt>
                <c:pt idx="237">
                  <c:v>6.8000000000000005E-2</c:v>
                </c:pt>
                <c:pt idx="238">
                  <c:v>6.8000000000000005E-2</c:v>
                </c:pt>
                <c:pt idx="239">
                  <c:v>6.8000000000000005E-2</c:v>
                </c:pt>
                <c:pt idx="240">
                  <c:v>6.8000000000000005E-2</c:v>
                </c:pt>
                <c:pt idx="241">
                  <c:v>7.0000000000000007E-2</c:v>
                </c:pt>
                <c:pt idx="242">
                  <c:v>7.0000000000000007E-2</c:v>
                </c:pt>
                <c:pt idx="243">
                  <c:v>7.0000000000000007E-2</c:v>
                </c:pt>
                <c:pt idx="244">
                  <c:v>7.0000000000000007E-2</c:v>
                </c:pt>
                <c:pt idx="245">
                  <c:v>7.0000000000000007E-2</c:v>
                </c:pt>
                <c:pt idx="246">
                  <c:v>7.2000000000000008E-2</c:v>
                </c:pt>
                <c:pt idx="247">
                  <c:v>7.2000000000000008E-2</c:v>
                </c:pt>
                <c:pt idx="248">
                  <c:v>7.2000000000000008E-2</c:v>
                </c:pt>
                <c:pt idx="249">
                  <c:v>7.2000000000000008E-2</c:v>
                </c:pt>
                <c:pt idx="250">
                  <c:v>7.2000000000000008E-2</c:v>
                </c:pt>
                <c:pt idx="251">
                  <c:v>7.2000000000000008E-2</c:v>
                </c:pt>
                <c:pt idx="252">
                  <c:v>7.2000000000000008E-2</c:v>
                </c:pt>
                <c:pt idx="253">
                  <c:v>7.2000000000000008E-2</c:v>
                </c:pt>
                <c:pt idx="254">
                  <c:v>7.2000000000000008E-2</c:v>
                </c:pt>
                <c:pt idx="255">
                  <c:v>7.2000000000000008E-2</c:v>
                </c:pt>
                <c:pt idx="256">
                  <c:v>7.2000000000000008E-2</c:v>
                </c:pt>
                <c:pt idx="257">
                  <c:v>7.2000000000000008E-2</c:v>
                </c:pt>
                <c:pt idx="258">
                  <c:v>7.400000000000001E-2</c:v>
                </c:pt>
                <c:pt idx="259">
                  <c:v>7.400000000000001E-2</c:v>
                </c:pt>
                <c:pt idx="260">
                  <c:v>7.400000000000001E-2</c:v>
                </c:pt>
                <c:pt idx="261">
                  <c:v>7.400000000000001E-2</c:v>
                </c:pt>
                <c:pt idx="262">
                  <c:v>7.400000000000001E-2</c:v>
                </c:pt>
                <c:pt idx="263">
                  <c:v>7.5999999999999998E-2</c:v>
                </c:pt>
                <c:pt idx="264">
                  <c:v>7.5999999999999998E-2</c:v>
                </c:pt>
                <c:pt idx="265">
                  <c:v>7.5999999999999998E-2</c:v>
                </c:pt>
                <c:pt idx="266">
                  <c:v>7.5999999999999998E-2</c:v>
                </c:pt>
                <c:pt idx="267">
                  <c:v>7.5999999999999998E-2</c:v>
                </c:pt>
                <c:pt idx="268">
                  <c:v>7.5999999999999998E-2</c:v>
                </c:pt>
                <c:pt idx="269">
                  <c:v>7.8E-2</c:v>
                </c:pt>
                <c:pt idx="270">
                  <c:v>7.8E-2</c:v>
                </c:pt>
                <c:pt idx="271">
                  <c:v>7.8E-2</c:v>
                </c:pt>
                <c:pt idx="272">
                  <c:v>7.8E-2</c:v>
                </c:pt>
                <c:pt idx="273">
                  <c:v>7.8E-2</c:v>
                </c:pt>
                <c:pt idx="274">
                  <c:v>7.8E-2</c:v>
                </c:pt>
                <c:pt idx="275">
                  <c:v>0.08</c:v>
                </c:pt>
                <c:pt idx="276">
                  <c:v>0.08</c:v>
                </c:pt>
                <c:pt idx="277">
                  <c:v>0.08</c:v>
                </c:pt>
                <c:pt idx="278">
                  <c:v>0.08</c:v>
                </c:pt>
                <c:pt idx="279">
                  <c:v>0.08</c:v>
                </c:pt>
                <c:pt idx="280">
                  <c:v>0.08</c:v>
                </c:pt>
                <c:pt idx="281">
                  <c:v>0.08</c:v>
                </c:pt>
                <c:pt idx="282">
                  <c:v>0.08</c:v>
                </c:pt>
                <c:pt idx="283">
                  <c:v>0.08</c:v>
                </c:pt>
                <c:pt idx="284">
                  <c:v>0.08</c:v>
                </c:pt>
                <c:pt idx="285">
                  <c:v>0.08</c:v>
                </c:pt>
                <c:pt idx="286">
                  <c:v>8.199999999999999E-2</c:v>
                </c:pt>
                <c:pt idx="287">
                  <c:v>8.199999999999999E-2</c:v>
                </c:pt>
                <c:pt idx="288">
                  <c:v>8.199999999999999E-2</c:v>
                </c:pt>
                <c:pt idx="289">
                  <c:v>8.199999999999999E-2</c:v>
                </c:pt>
                <c:pt idx="290">
                  <c:v>8.199999999999999E-2</c:v>
                </c:pt>
                <c:pt idx="291">
                  <c:v>8.199999999999999E-2</c:v>
                </c:pt>
                <c:pt idx="292">
                  <c:v>8.4000000000000005E-2</c:v>
                </c:pt>
                <c:pt idx="293">
                  <c:v>8.4000000000000005E-2</c:v>
                </c:pt>
                <c:pt idx="294">
                  <c:v>8.4000000000000005E-2</c:v>
                </c:pt>
                <c:pt idx="295">
                  <c:v>8.4000000000000005E-2</c:v>
                </c:pt>
                <c:pt idx="296">
                  <c:v>8.4000000000000005E-2</c:v>
                </c:pt>
                <c:pt idx="297">
                  <c:v>8.4000000000000005E-2</c:v>
                </c:pt>
                <c:pt idx="298">
                  <c:v>8.5999999999999993E-2</c:v>
                </c:pt>
                <c:pt idx="299">
                  <c:v>8.5999999999999993E-2</c:v>
                </c:pt>
                <c:pt idx="300">
                  <c:v>8.5999999999999993E-2</c:v>
                </c:pt>
                <c:pt idx="301">
                  <c:v>8.5999999999999993E-2</c:v>
                </c:pt>
                <c:pt idx="302">
                  <c:v>8.5999999999999993E-2</c:v>
                </c:pt>
                <c:pt idx="303">
                  <c:v>8.5999999999999993E-2</c:v>
                </c:pt>
                <c:pt idx="304">
                  <c:v>8.8000000000000009E-2</c:v>
                </c:pt>
                <c:pt idx="305">
                  <c:v>8.8000000000000009E-2</c:v>
                </c:pt>
                <c:pt idx="306">
                  <c:v>8.8000000000000009E-2</c:v>
                </c:pt>
                <c:pt idx="307">
                  <c:v>8.8000000000000009E-2</c:v>
                </c:pt>
                <c:pt idx="308">
                  <c:v>8.8000000000000009E-2</c:v>
                </c:pt>
                <c:pt idx="309">
                  <c:v>8.8000000000000009E-2</c:v>
                </c:pt>
                <c:pt idx="310">
                  <c:v>8.8000000000000009E-2</c:v>
                </c:pt>
                <c:pt idx="311">
                  <c:v>8.8000000000000009E-2</c:v>
                </c:pt>
                <c:pt idx="312">
                  <c:v>8.8000000000000009E-2</c:v>
                </c:pt>
                <c:pt idx="313">
                  <c:v>8.8000000000000009E-2</c:v>
                </c:pt>
                <c:pt idx="314">
                  <c:v>8.8000000000000009E-2</c:v>
                </c:pt>
                <c:pt idx="315">
                  <c:v>0.09</c:v>
                </c:pt>
                <c:pt idx="316">
                  <c:v>0.09</c:v>
                </c:pt>
                <c:pt idx="317">
                  <c:v>0.09</c:v>
                </c:pt>
                <c:pt idx="318">
                  <c:v>0.09</c:v>
                </c:pt>
                <c:pt idx="319">
                  <c:v>0.09</c:v>
                </c:pt>
                <c:pt idx="320">
                  <c:v>0.09</c:v>
                </c:pt>
                <c:pt idx="321">
                  <c:v>9.1999999999999998E-2</c:v>
                </c:pt>
                <c:pt idx="322">
                  <c:v>9.1999999999999998E-2</c:v>
                </c:pt>
                <c:pt idx="323">
                  <c:v>9.1999999999999998E-2</c:v>
                </c:pt>
                <c:pt idx="324">
                  <c:v>9.1999999999999998E-2</c:v>
                </c:pt>
                <c:pt idx="325">
                  <c:v>9.1999999999999998E-2</c:v>
                </c:pt>
                <c:pt idx="326">
                  <c:v>9.4E-2</c:v>
                </c:pt>
                <c:pt idx="327">
                  <c:v>9.4E-2</c:v>
                </c:pt>
                <c:pt idx="328">
                  <c:v>9.4E-2</c:v>
                </c:pt>
                <c:pt idx="329">
                  <c:v>9.4E-2</c:v>
                </c:pt>
                <c:pt idx="330">
                  <c:v>9.4E-2</c:v>
                </c:pt>
                <c:pt idx="331">
                  <c:v>9.4E-2</c:v>
                </c:pt>
                <c:pt idx="332">
                  <c:v>9.6000000000000002E-2</c:v>
                </c:pt>
                <c:pt idx="333">
                  <c:v>9.6000000000000002E-2</c:v>
                </c:pt>
                <c:pt idx="334">
                  <c:v>9.6000000000000002E-2</c:v>
                </c:pt>
                <c:pt idx="335">
                  <c:v>9.6000000000000002E-2</c:v>
                </c:pt>
                <c:pt idx="336">
                  <c:v>9.6000000000000002E-2</c:v>
                </c:pt>
                <c:pt idx="337">
                  <c:v>9.6000000000000002E-2</c:v>
                </c:pt>
                <c:pt idx="338">
                  <c:v>9.6000000000000002E-2</c:v>
                </c:pt>
                <c:pt idx="339">
                  <c:v>9.6000000000000002E-2</c:v>
                </c:pt>
                <c:pt idx="340">
                  <c:v>9.6000000000000002E-2</c:v>
                </c:pt>
                <c:pt idx="341">
                  <c:v>9.6000000000000002E-2</c:v>
                </c:pt>
                <c:pt idx="342">
                  <c:v>9.6000000000000002E-2</c:v>
                </c:pt>
                <c:pt idx="343">
                  <c:v>9.8000000000000004E-2</c:v>
                </c:pt>
                <c:pt idx="344">
                  <c:v>9.8000000000000004E-2</c:v>
                </c:pt>
                <c:pt idx="345">
                  <c:v>9.8000000000000004E-2</c:v>
                </c:pt>
                <c:pt idx="346">
                  <c:v>9.8000000000000004E-2</c:v>
                </c:pt>
                <c:pt idx="347">
                  <c:v>9.8000000000000004E-2</c:v>
                </c:pt>
                <c:pt idx="348">
                  <c:v>9.8000000000000004E-2</c:v>
                </c:pt>
                <c:pt idx="349">
                  <c:v>0.1</c:v>
                </c:pt>
                <c:pt idx="350">
                  <c:v>0.1</c:v>
                </c:pt>
                <c:pt idx="351">
                  <c:v>0.1</c:v>
                </c:pt>
                <c:pt idx="352">
                  <c:v>0.1</c:v>
                </c:pt>
                <c:pt idx="353">
                  <c:v>0.1</c:v>
                </c:pt>
                <c:pt idx="354">
                  <c:v>0.1</c:v>
                </c:pt>
                <c:pt idx="355">
                  <c:v>0.10199999999999999</c:v>
                </c:pt>
                <c:pt idx="356">
                  <c:v>0.10199999999999999</c:v>
                </c:pt>
                <c:pt idx="357">
                  <c:v>0.10199999999999999</c:v>
                </c:pt>
                <c:pt idx="358">
                  <c:v>0.10199999999999999</c:v>
                </c:pt>
                <c:pt idx="359">
                  <c:v>0.10199999999999999</c:v>
                </c:pt>
                <c:pt idx="360">
                  <c:v>0.10400000000000001</c:v>
                </c:pt>
                <c:pt idx="361">
                  <c:v>0.10400000000000001</c:v>
                </c:pt>
                <c:pt idx="362">
                  <c:v>0.10400000000000001</c:v>
                </c:pt>
                <c:pt idx="363">
                  <c:v>0.10400000000000001</c:v>
                </c:pt>
                <c:pt idx="364">
                  <c:v>0.10400000000000001</c:v>
                </c:pt>
                <c:pt idx="365">
                  <c:v>0.10400000000000001</c:v>
                </c:pt>
                <c:pt idx="366">
                  <c:v>0.10400000000000001</c:v>
                </c:pt>
                <c:pt idx="367">
                  <c:v>0.10400000000000001</c:v>
                </c:pt>
                <c:pt idx="368">
                  <c:v>0.10400000000000001</c:v>
                </c:pt>
                <c:pt idx="369">
                  <c:v>0.10400000000000001</c:v>
                </c:pt>
                <c:pt idx="370">
                  <c:v>0.10400000000000001</c:v>
                </c:pt>
                <c:pt idx="371">
                  <c:v>0.10400000000000001</c:v>
                </c:pt>
                <c:pt idx="372">
                  <c:v>0.106</c:v>
                </c:pt>
                <c:pt idx="373">
                  <c:v>0.106</c:v>
                </c:pt>
                <c:pt idx="374">
                  <c:v>0.106</c:v>
                </c:pt>
                <c:pt idx="375">
                  <c:v>0.106</c:v>
                </c:pt>
                <c:pt idx="376">
                  <c:v>0.106</c:v>
                </c:pt>
                <c:pt idx="377">
                  <c:v>0.10800000000000001</c:v>
                </c:pt>
                <c:pt idx="378">
                  <c:v>0.10800000000000001</c:v>
                </c:pt>
                <c:pt idx="379">
                  <c:v>0.10800000000000001</c:v>
                </c:pt>
                <c:pt idx="380">
                  <c:v>0.10800000000000001</c:v>
                </c:pt>
                <c:pt idx="381">
                  <c:v>0.10800000000000001</c:v>
                </c:pt>
                <c:pt idx="382">
                  <c:v>0.11</c:v>
                </c:pt>
                <c:pt idx="383">
                  <c:v>0.11</c:v>
                </c:pt>
                <c:pt idx="384">
                  <c:v>0.11</c:v>
                </c:pt>
                <c:pt idx="385">
                  <c:v>0.11</c:v>
                </c:pt>
                <c:pt idx="386">
                  <c:v>0.11</c:v>
                </c:pt>
                <c:pt idx="387">
                  <c:v>0.11</c:v>
                </c:pt>
                <c:pt idx="388">
                  <c:v>0.11199999999999999</c:v>
                </c:pt>
                <c:pt idx="389">
                  <c:v>0.11199999999999999</c:v>
                </c:pt>
                <c:pt idx="390">
                  <c:v>0.11199999999999999</c:v>
                </c:pt>
                <c:pt idx="391">
                  <c:v>0.11199999999999999</c:v>
                </c:pt>
                <c:pt idx="392">
                  <c:v>0.11199999999999999</c:v>
                </c:pt>
                <c:pt idx="393">
                  <c:v>0.11199999999999999</c:v>
                </c:pt>
                <c:pt idx="394">
                  <c:v>0.11199999999999999</c:v>
                </c:pt>
                <c:pt idx="395">
                  <c:v>0.11199999999999999</c:v>
                </c:pt>
                <c:pt idx="396">
                  <c:v>0.11199999999999999</c:v>
                </c:pt>
                <c:pt idx="397">
                  <c:v>0.11199999999999999</c:v>
                </c:pt>
                <c:pt idx="398">
                  <c:v>0.11199999999999999</c:v>
                </c:pt>
                <c:pt idx="399">
                  <c:v>0.114</c:v>
                </c:pt>
                <c:pt idx="400">
                  <c:v>0.114</c:v>
                </c:pt>
                <c:pt idx="401">
                  <c:v>0.114</c:v>
                </c:pt>
                <c:pt idx="402">
                  <c:v>0.114</c:v>
                </c:pt>
                <c:pt idx="403">
                  <c:v>0.114</c:v>
                </c:pt>
                <c:pt idx="404">
                  <c:v>0.11599999999999999</c:v>
                </c:pt>
                <c:pt idx="405">
                  <c:v>0.11599999999999999</c:v>
                </c:pt>
                <c:pt idx="406">
                  <c:v>0.11599999999999999</c:v>
                </c:pt>
                <c:pt idx="407">
                  <c:v>0.11599999999999999</c:v>
                </c:pt>
                <c:pt idx="408">
                  <c:v>0.11599999999999999</c:v>
                </c:pt>
                <c:pt idx="409">
                  <c:v>0.11599999999999999</c:v>
                </c:pt>
                <c:pt idx="410">
                  <c:v>0.11800000000000001</c:v>
                </c:pt>
                <c:pt idx="411">
                  <c:v>0.11800000000000001</c:v>
                </c:pt>
                <c:pt idx="412">
                  <c:v>0.11800000000000001</c:v>
                </c:pt>
                <c:pt idx="413">
                  <c:v>0.11800000000000001</c:v>
                </c:pt>
                <c:pt idx="414">
                  <c:v>0.11800000000000001</c:v>
                </c:pt>
                <c:pt idx="415">
                  <c:v>0.11800000000000001</c:v>
                </c:pt>
                <c:pt idx="416">
                  <c:v>0.12</c:v>
                </c:pt>
                <c:pt idx="417">
                  <c:v>0.12</c:v>
                </c:pt>
                <c:pt idx="418">
                  <c:v>0.12</c:v>
                </c:pt>
                <c:pt idx="419">
                  <c:v>0.12</c:v>
                </c:pt>
                <c:pt idx="420">
                  <c:v>0.12</c:v>
                </c:pt>
                <c:pt idx="421">
                  <c:v>0.12</c:v>
                </c:pt>
                <c:pt idx="422">
                  <c:v>0.12</c:v>
                </c:pt>
                <c:pt idx="423">
                  <c:v>0.12</c:v>
                </c:pt>
                <c:pt idx="424">
                  <c:v>0.12</c:v>
                </c:pt>
                <c:pt idx="425">
                  <c:v>0.12</c:v>
                </c:pt>
                <c:pt idx="426">
                  <c:v>0.12</c:v>
                </c:pt>
                <c:pt idx="427">
                  <c:v>0.122</c:v>
                </c:pt>
                <c:pt idx="428">
                  <c:v>0.122</c:v>
                </c:pt>
                <c:pt idx="429">
                  <c:v>0.122</c:v>
                </c:pt>
                <c:pt idx="430">
                  <c:v>0.122</c:v>
                </c:pt>
                <c:pt idx="431">
                  <c:v>0.122</c:v>
                </c:pt>
                <c:pt idx="432">
                  <c:v>0.122</c:v>
                </c:pt>
                <c:pt idx="433">
                  <c:v>0.124</c:v>
                </c:pt>
                <c:pt idx="434">
                  <c:v>0.124</c:v>
                </c:pt>
                <c:pt idx="435">
                  <c:v>0.124</c:v>
                </c:pt>
                <c:pt idx="436">
                  <c:v>0.124</c:v>
                </c:pt>
                <c:pt idx="437">
                  <c:v>0.124</c:v>
                </c:pt>
                <c:pt idx="438">
                  <c:v>0.126</c:v>
                </c:pt>
                <c:pt idx="439">
                  <c:v>0.126</c:v>
                </c:pt>
                <c:pt idx="440">
                  <c:v>0.126</c:v>
                </c:pt>
                <c:pt idx="441">
                  <c:v>0.126</c:v>
                </c:pt>
                <c:pt idx="442">
                  <c:v>0.126</c:v>
                </c:pt>
                <c:pt idx="443">
                  <c:v>0.126</c:v>
                </c:pt>
                <c:pt idx="444">
                  <c:v>0.128</c:v>
                </c:pt>
                <c:pt idx="445">
                  <c:v>0.128</c:v>
                </c:pt>
                <c:pt idx="446">
                  <c:v>0.128</c:v>
                </c:pt>
                <c:pt idx="447">
                  <c:v>0.128</c:v>
                </c:pt>
                <c:pt idx="448">
                  <c:v>0.128</c:v>
                </c:pt>
                <c:pt idx="449">
                  <c:v>0.128</c:v>
                </c:pt>
                <c:pt idx="450">
                  <c:v>0.128</c:v>
                </c:pt>
                <c:pt idx="451">
                  <c:v>0.128</c:v>
                </c:pt>
                <c:pt idx="452">
                  <c:v>0.128</c:v>
                </c:pt>
                <c:pt idx="453">
                  <c:v>0.128</c:v>
                </c:pt>
                <c:pt idx="454">
                  <c:v>0.128</c:v>
                </c:pt>
                <c:pt idx="455">
                  <c:v>0.13</c:v>
                </c:pt>
                <c:pt idx="456">
                  <c:v>0.13</c:v>
                </c:pt>
                <c:pt idx="457">
                  <c:v>0.13</c:v>
                </c:pt>
                <c:pt idx="458">
                  <c:v>0.13</c:v>
                </c:pt>
                <c:pt idx="459">
                  <c:v>0.13</c:v>
                </c:pt>
                <c:pt idx="460">
                  <c:v>0.13</c:v>
                </c:pt>
                <c:pt idx="461">
                  <c:v>0.13200000000000001</c:v>
                </c:pt>
                <c:pt idx="462">
                  <c:v>0.13200000000000001</c:v>
                </c:pt>
                <c:pt idx="463">
                  <c:v>0.13200000000000001</c:v>
                </c:pt>
                <c:pt idx="464">
                  <c:v>0.13200000000000001</c:v>
                </c:pt>
                <c:pt idx="465">
                  <c:v>0.13200000000000001</c:v>
                </c:pt>
                <c:pt idx="466">
                  <c:v>0.13400000000000001</c:v>
                </c:pt>
                <c:pt idx="467">
                  <c:v>0.13400000000000001</c:v>
                </c:pt>
                <c:pt idx="468">
                  <c:v>0.13400000000000001</c:v>
                </c:pt>
                <c:pt idx="469">
                  <c:v>0.13400000000000001</c:v>
                </c:pt>
                <c:pt idx="470">
                  <c:v>0.13400000000000001</c:v>
                </c:pt>
                <c:pt idx="471">
                  <c:v>0.13400000000000001</c:v>
                </c:pt>
                <c:pt idx="472">
                  <c:v>0.13600000000000001</c:v>
                </c:pt>
                <c:pt idx="473">
                  <c:v>0.13600000000000001</c:v>
                </c:pt>
                <c:pt idx="474">
                  <c:v>0.13600000000000001</c:v>
                </c:pt>
                <c:pt idx="475">
                  <c:v>0.13600000000000001</c:v>
                </c:pt>
                <c:pt idx="476">
                  <c:v>0.13600000000000001</c:v>
                </c:pt>
                <c:pt idx="477">
                  <c:v>0.13600000000000001</c:v>
                </c:pt>
                <c:pt idx="478">
                  <c:v>0.13600000000000001</c:v>
                </c:pt>
                <c:pt idx="479">
                  <c:v>0.13600000000000001</c:v>
                </c:pt>
                <c:pt idx="480">
                  <c:v>0.13600000000000001</c:v>
                </c:pt>
                <c:pt idx="481">
                  <c:v>0.13600000000000001</c:v>
                </c:pt>
                <c:pt idx="482">
                  <c:v>0.13800000000000001</c:v>
                </c:pt>
                <c:pt idx="483">
                  <c:v>0.13800000000000001</c:v>
                </c:pt>
                <c:pt idx="484">
                  <c:v>0.13800000000000001</c:v>
                </c:pt>
                <c:pt idx="485">
                  <c:v>0.13800000000000001</c:v>
                </c:pt>
                <c:pt idx="486">
                  <c:v>0.13800000000000001</c:v>
                </c:pt>
                <c:pt idx="487">
                  <c:v>0.14000000000000001</c:v>
                </c:pt>
                <c:pt idx="488">
                  <c:v>0.14000000000000001</c:v>
                </c:pt>
                <c:pt idx="489">
                  <c:v>0.14000000000000001</c:v>
                </c:pt>
                <c:pt idx="490">
                  <c:v>0.14000000000000001</c:v>
                </c:pt>
                <c:pt idx="491">
                  <c:v>0.14000000000000001</c:v>
                </c:pt>
                <c:pt idx="492">
                  <c:v>0.14199999999999999</c:v>
                </c:pt>
                <c:pt idx="493">
                  <c:v>0.14199999999999999</c:v>
                </c:pt>
                <c:pt idx="494">
                  <c:v>0.14199999999999999</c:v>
                </c:pt>
                <c:pt idx="495">
                  <c:v>0.14199999999999999</c:v>
                </c:pt>
                <c:pt idx="496">
                  <c:v>0.14199999999999999</c:v>
                </c:pt>
                <c:pt idx="497">
                  <c:v>0.14400000000000002</c:v>
                </c:pt>
                <c:pt idx="498">
                  <c:v>0.14400000000000002</c:v>
                </c:pt>
                <c:pt idx="499">
                  <c:v>0.14400000000000002</c:v>
                </c:pt>
                <c:pt idx="500">
                  <c:v>0.14400000000000002</c:v>
                </c:pt>
                <c:pt idx="501">
                  <c:v>0.14400000000000002</c:v>
                </c:pt>
                <c:pt idx="502">
                  <c:v>0.14400000000000002</c:v>
                </c:pt>
                <c:pt idx="503">
                  <c:v>0.14400000000000002</c:v>
                </c:pt>
                <c:pt idx="504">
                  <c:v>0.14400000000000002</c:v>
                </c:pt>
                <c:pt idx="505">
                  <c:v>0.14400000000000002</c:v>
                </c:pt>
                <c:pt idx="506">
                  <c:v>0.14400000000000002</c:v>
                </c:pt>
                <c:pt idx="507">
                  <c:v>0.14400000000000002</c:v>
                </c:pt>
                <c:pt idx="508">
                  <c:v>0.14599999999999999</c:v>
                </c:pt>
                <c:pt idx="509">
                  <c:v>0.14599999999999999</c:v>
                </c:pt>
                <c:pt idx="510">
                  <c:v>0.14599999999999999</c:v>
                </c:pt>
                <c:pt idx="511">
                  <c:v>0.14599999999999999</c:v>
                </c:pt>
                <c:pt idx="512">
                  <c:v>0.14599999999999999</c:v>
                </c:pt>
                <c:pt idx="513">
                  <c:v>0.14599999999999999</c:v>
                </c:pt>
                <c:pt idx="514">
                  <c:v>0.14800000000000002</c:v>
                </c:pt>
                <c:pt idx="515">
                  <c:v>0.14800000000000002</c:v>
                </c:pt>
                <c:pt idx="516">
                  <c:v>0.14800000000000002</c:v>
                </c:pt>
                <c:pt idx="517">
                  <c:v>0.14800000000000002</c:v>
                </c:pt>
                <c:pt idx="518">
                  <c:v>0.14800000000000002</c:v>
                </c:pt>
                <c:pt idx="519">
                  <c:v>0.15</c:v>
                </c:pt>
                <c:pt idx="520">
                  <c:v>0.15</c:v>
                </c:pt>
                <c:pt idx="521">
                  <c:v>0.15</c:v>
                </c:pt>
                <c:pt idx="522">
                  <c:v>0.15</c:v>
                </c:pt>
                <c:pt idx="523">
                  <c:v>0.15</c:v>
                </c:pt>
                <c:pt idx="524">
                  <c:v>0.15</c:v>
                </c:pt>
                <c:pt idx="525">
                  <c:v>0.152</c:v>
                </c:pt>
                <c:pt idx="526">
                  <c:v>0.152</c:v>
                </c:pt>
                <c:pt idx="527">
                  <c:v>0.152</c:v>
                </c:pt>
                <c:pt idx="528">
                  <c:v>0.152</c:v>
                </c:pt>
                <c:pt idx="529">
                  <c:v>0.152</c:v>
                </c:pt>
                <c:pt idx="530">
                  <c:v>0.152</c:v>
                </c:pt>
                <c:pt idx="531">
                  <c:v>0.152</c:v>
                </c:pt>
                <c:pt idx="532">
                  <c:v>0.152</c:v>
                </c:pt>
                <c:pt idx="533">
                  <c:v>0.152</c:v>
                </c:pt>
                <c:pt idx="534">
                  <c:v>0.152</c:v>
                </c:pt>
                <c:pt idx="535">
                  <c:v>0.154</c:v>
                </c:pt>
                <c:pt idx="536">
                  <c:v>0.154</c:v>
                </c:pt>
                <c:pt idx="537">
                  <c:v>0.154</c:v>
                </c:pt>
                <c:pt idx="538">
                  <c:v>0.154</c:v>
                </c:pt>
                <c:pt idx="539">
                  <c:v>0.154</c:v>
                </c:pt>
                <c:pt idx="540">
                  <c:v>0.154</c:v>
                </c:pt>
                <c:pt idx="541">
                  <c:v>0.156</c:v>
                </c:pt>
                <c:pt idx="542">
                  <c:v>0.156</c:v>
                </c:pt>
                <c:pt idx="543">
                  <c:v>0.156</c:v>
                </c:pt>
                <c:pt idx="544">
                  <c:v>0.156</c:v>
                </c:pt>
                <c:pt idx="545">
                  <c:v>0.156</c:v>
                </c:pt>
                <c:pt idx="546">
                  <c:v>0.158</c:v>
                </c:pt>
                <c:pt idx="547">
                  <c:v>0.158</c:v>
                </c:pt>
                <c:pt idx="548">
                  <c:v>0.158</c:v>
                </c:pt>
              </c:numCache>
            </c:numRef>
          </c:xVal>
          <c:yVal>
            <c:numRef>
              <c:f>'stress-strain final'!$D$3:$D$551</c:f>
              <c:numCache>
                <c:formatCode>General</c:formatCode>
                <c:ptCount val="549"/>
                <c:pt idx="0">
                  <c:v>0</c:v>
                </c:pt>
                <c:pt idx="1">
                  <c:v>48.080760000000005</c:v>
                </c:pt>
                <c:pt idx="2">
                  <c:v>50.246559999999995</c:v>
                </c:pt>
                <c:pt idx="3">
                  <c:v>52.195779999999999</c:v>
                </c:pt>
                <c:pt idx="4">
                  <c:v>54.578159999999997</c:v>
                </c:pt>
                <c:pt idx="5">
                  <c:v>56.527379999999994</c:v>
                </c:pt>
                <c:pt idx="6">
                  <c:v>58.476600000000005</c:v>
                </c:pt>
                <c:pt idx="7">
                  <c:v>60.425820000000002</c:v>
                </c:pt>
                <c:pt idx="8">
                  <c:v>62.158459999999998</c:v>
                </c:pt>
                <c:pt idx="9">
                  <c:v>64.107680000000002</c:v>
                </c:pt>
                <c:pt idx="10">
                  <c:v>65.840319999999991</c:v>
                </c:pt>
                <c:pt idx="11">
                  <c:v>68.006119999999996</c:v>
                </c:pt>
                <c:pt idx="12">
                  <c:v>69.955339999999993</c:v>
                </c:pt>
                <c:pt idx="13">
                  <c:v>71.68798000000001</c:v>
                </c:pt>
                <c:pt idx="14">
                  <c:v>73.42062</c:v>
                </c:pt>
                <c:pt idx="15">
                  <c:v>74.503519999999995</c:v>
                </c:pt>
                <c:pt idx="16">
                  <c:v>74.720100000000002</c:v>
                </c:pt>
                <c:pt idx="17">
                  <c:v>74.720100000000002</c:v>
                </c:pt>
                <c:pt idx="18">
                  <c:v>72.770879999999991</c:v>
                </c:pt>
                <c:pt idx="19">
                  <c:v>70.388499999999993</c:v>
                </c:pt>
                <c:pt idx="20">
                  <c:v>71.68798000000001</c:v>
                </c:pt>
                <c:pt idx="21">
                  <c:v>78.401960000000003</c:v>
                </c:pt>
                <c:pt idx="22">
                  <c:v>80.134600000000006</c:v>
                </c:pt>
                <c:pt idx="23">
                  <c:v>82.083820000000003</c:v>
                </c:pt>
                <c:pt idx="24">
                  <c:v>84.033039999999986</c:v>
                </c:pt>
                <c:pt idx="25">
                  <c:v>85.982259999999997</c:v>
                </c:pt>
                <c:pt idx="26">
                  <c:v>87.931479999999993</c:v>
                </c:pt>
                <c:pt idx="27">
                  <c:v>90.313859999999991</c:v>
                </c:pt>
                <c:pt idx="28">
                  <c:v>92.479659999999981</c:v>
                </c:pt>
                <c:pt idx="29">
                  <c:v>94.428880000000007</c:v>
                </c:pt>
                <c:pt idx="30">
                  <c:v>96.378100000000003</c:v>
                </c:pt>
                <c:pt idx="31">
                  <c:v>98.760479999999987</c:v>
                </c:pt>
                <c:pt idx="32">
                  <c:v>100.70970000000001</c:v>
                </c:pt>
                <c:pt idx="33">
                  <c:v>102.65892000000001</c:v>
                </c:pt>
                <c:pt idx="34">
                  <c:v>105.04129999999999</c:v>
                </c:pt>
                <c:pt idx="35">
                  <c:v>107.2071</c:v>
                </c:pt>
                <c:pt idx="36">
                  <c:v>109.15631999999999</c:v>
                </c:pt>
                <c:pt idx="37">
                  <c:v>111.53870000000001</c:v>
                </c:pt>
                <c:pt idx="38">
                  <c:v>114.13765999999998</c:v>
                </c:pt>
                <c:pt idx="39">
                  <c:v>116.30346000000002</c:v>
                </c:pt>
                <c:pt idx="40">
                  <c:v>118.46925999999999</c:v>
                </c:pt>
                <c:pt idx="41">
                  <c:v>121.28479999999999</c:v>
                </c:pt>
                <c:pt idx="42">
                  <c:v>123.45060000000001</c:v>
                </c:pt>
                <c:pt idx="43">
                  <c:v>126.04956</c:v>
                </c:pt>
                <c:pt idx="44">
                  <c:v>128.21536</c:v>
                </c:pt>
                <c:pt idx="45">
                  <c:v>130.81432000000001</c:v>
                </c:pt>
                <c:pt idx="46">
                  <c:v>132.76353999999998</c:v>
                </c:pt>
                <c:pt idx="47">
                  <c:v>135.14592000000002</c:v>
                </c:pt>
                <c:pt idx="48">
                  <c:v>137.31172000000001</c:v>
                </c:pt>
                <c:pt idx="49">
                  <c:v>139.69409999999999</c:v>
                </c:pt>
                <c:pt idx="50">
                  <c:v>142.29306</c:v>
                </c:pt>
                <c:pt idx="51">
                  <c:v>144.45886000000002</c:v>
                </c:pt>
                <c:pt idx="52">
                  <c:v>146.84124</c:v>
                </c:pt>
                <c:pt idx="53">
                  <c:v>149.22361999999998</c:v>
                </c:pt>
                <c:pt idx="54">
                  <c:v>151.38942</c:v>
                </c:pt>
                <c:pt idx="55">
                  <c:v>153.98838000000001</c:v>
                </c:pt>
                <c:pt idx="56">
                  <c:v>156.37075999999999</c:v>
                </c:pt>
                <c:pt idx="57">
                  <c:v>158.75314</c:v>
                </c:pt>
                <c:pt idx="58">
                  <c:v>160.91893999999999</c:v>
                </c:pt>
                <c:pt idx="59">
                  <c:v>163.30132</c:v>
                </c:pt>
                <c:pt idx="60">
                  <c:v>165.68370000000002</c:v>
                </c:pt>
                <c:pt idx="61">
                  <c:v>167.84950000000001</c:v>
                </c:pt>
                <c:pt idx="62">
                  <c:v>170.23188000000002</c:v>
                </c:pt>
                <c:pt idx="63">
                  <c:v>173.04742000000002</c:v>
                </c:pt>
                <c:pt idx="64">
                  <c:v>175.86295999999999</c:v>
                </c:pt>
                <c:pt idx="65">
                  <c:v>178.67850000000001</c:v>
                </c:pt>
                <c:pt idx="66">
                  <c:v>181.27745999999999</c:v>
                </c:pt>
                <c:pt idx="67">
                  <c:v>183.87642</c:v>
                </c:pt>
                <c:pt idx="68">
                  <c:v>186.25879999999998</c:v>
                </c:pt>
                <c:pt idx="69">
                  <c:v>188.85776000000001</c:v>
                </c:pt>
                <c:pt idx="70">
                  <c:v>191.67329999999998</c:v>
                </c:pt>
                <c:pt idx="71">
                  <c:v>194.27226000000002</c:v>
                </c:pt>
                <c:pt idx="72">
                  <c:v>196.87121999999999</c:v>
                </c:pt>
                <c:pt idx="73">
                  <c:v>199.25360000000001</c:v>
                </c:pt>
                <c:pt idx="74">
                  <c:v>201.63598000000002</c:v>
                </c:pt>
                <c:pt idx="75">
                  <c:v>204.45151999999999</c:v>
                </c:pt>
                <c:pt idx="76">
                  <c:v>206.83390000000003</c:v>
                </c:pt>
                <c:pt idx="77">
                  <c:v>209.21627999999998</c:v>
                </c:pt>
                <c:pt idx="78">
                  <c:v>211.81523999999999</c:v>
                </c:pt>
                <c:pt idx="79">
                  <c:v>213.98104000000004</c:v>
                </c:pt>
                <c:pt idx="80">
                  <c:v>216.36342000000002</c:v>
                </c:pt>
                <c:pt idx="81">
                  <c:v>218.7458</c:v>
                </c:pt>
                <c:pt idx="82">
                  <c:v>221.34475999999998</c:v>
                </c:pt>
                <c:pt idx="83">
                  <c:v>223.94372000000001</c:v>
                </c:pt>
                <c:pt idx="84">
                  <c:v>226.32609999999997</c:v>
                </c:pt>
                <c:pt idx="85">
                  <c:v>228.70848000000001</c:v>
                </c:pt>
                <c:pt idx="86">
                  <c:v>231.09085999999999</c:v>
                </c:pt>
                <c:pt idx="87">
                  <c:v>233.68981999999997</c:v>
                </c:pt>
                <c:pt idx="88">
                  <c:v>236.07220000000001</c:v>
                </c:pt>
                <c:pt idx="89">
                  <c:v>238.45458000000002</c:v>
                </c:pt>
                <c:pt idx="90">
                  <c:v>241.27012000000002</c:v>
                </c:pt>
                <c:pt idx="91">
                  <c:v>243.86908000000003</c:v>
                </c:pt>
                <c:pt idx="92">
                  <c:v>246.90120000000002</c:v>
                </c:pt>
                <c:pt idx="93">
                  <c:v>249.50015999999999</c:v>
                </c:pt>
                <c:pt idx="94">
                  <c:v>252.53228000000001</c:v>
                </c:pt>
                <c:pt idx="95">
                  <c:v>255.56440000000003</c:v>
                </c:pt>
                <c:pt idx="96">
                  <c:v>258.59652</c:v>
                </c:pt>
                <c:pt idx="97">
                  <c:v>261.62864000000002</c:v>
                </c:pt>
                <c:pt idx="98">
                  <c:v>264.66076000000004</c:v>
                </c:pt>
                <c:pt idx="99">
                  <c:v>267.47629999999998</c:v>
                </c:pt>
                <c:pt idx="100">
                  <c:v>270.50842</c:v>
                </c:pt>
                <c:pt idx="101">
                  <c:v>273.54054000000002</c:v>
                </c:pt>
                <c:pt idx="102">
                  <c:v>276.35607999999996</c:v>
                </c:pt>
                <c:pt idx="103">
                  <c:v>279.38819999999998</c:v>
                </c:pt>
                <c:pt idx="104">
                  <c:v>282.20373999999998</c:v>
                </c:pt>
                <c:pt idx="105">
                  <c:v>285.23586</c:v>
                </c:pt>
                <c:pt idx="106">
                  <c:v>288.70113999999995</c:v>
                </c:pt>
                <c:pt idx="107">
                  <c:v>291.73325999999997</c:v>
                </c:pt>
                <c:pt idx="108">
                  <c:v>295.19854000000004</c:v>
                </c:pt>
                <c:pt idx="109">
                  <c:v>298.01407999999998</c:v>
                </c:pt>
                <c:pt idx="110">
                  <c:v>301.47935999999999</c:v>
                </c:pt>
                <c:pt idx="111">
                  <c:v>304.72805999999997</c:v>
                </c:pt>
                <c:pt idx="112">
                  <c:v>308.19333999999998</c:v>
                </c:pt>
                <c:pt idx="113">
                  <c:v>311.44204000000002</c:v>
                </c:pt>
                <c:pt idx="114">
                  <c:v>314.25758000000002</c:v>
                </c:pt>
                <c:pt idx="115">
                  <c:v>317.72286000000003</c:v>
                </c:pt>
                <c:pt idx="116">
                  <c:v>320.97156000000001</c:v>
                </c:pt>
                <c:pt idx="117">
                  <c:v>324.00368000000003</c:v>
                </c:pt>
                <c:pt idx="118">
                  <c:v>327.25237999999996</c:v>
                </c:pt>
                <c:pt idx="119">
                  <c:v>330.50108</c:v>
                </c:pt>
                <c:pt idx="120">
                  <c:v>333.31662</c:v>
                </c:pt>
                <c:pt idx="121">
                  <c:v>336.13215999999994</c:v>
                </c:pt>
                <c:pt idx="122">
                  <c:v>338.9477</c:v>
                </c:pt>
                <c:pt idx="123">
                  <c:v>341.76323999999994</c:v>
                </c:pt>
                <c:pt idx="124">
                  <c:v>344.57877999999999</c:v>
                </c:pt>
                <c:pt idx="125">
                  <c:v>347.61090000000002</c:v>
                </c:pt>
                <c:pt idx="126">
                  <c:v>350.20986000000005</c:v>
                </c:pt>
                <c:pt idx="127">
                  <c:v>353.24198000000001</c:v>
                </c:pt>
                <c:pt idx="128">
                  <c:v>355.62436000000002</c:v>
                </c:pt>
                <c:pt idx="129">
                  <c:v>358.22331999999994</c:v>
                </c:pt>
                <c:pt idx="130">
                  <c:v>361.03886000000006</c:v>
                </c:pt>
                <c:pt idx="131">
                  <c:v>363.63781999999998</c:v>
                </c:pt>
                <c:pt idx="132">
                  <c:v>366.02019999999999</c:v>
                </c:pt>
                <c:pt idx="133">
                  <c:v>367.96941999999996</c:v>
                </c:pt>
                <c:pt idx="134">
                  <c:v>370.35180000000003</c:v>
                </c:pt>
                <c:pt idx="135">
                  <c:v>372.95076</c:v>
                </c:pt>
                <c:pt idx="136">
                  <c:v>375.33313999999996</c:v>
                </c:pt>
                <c:pt idx="137">
                  <c:v>377.49894</c:v>
                </c:pt>
                <c:pt idx="138">
                  <c:v>379.66474000000005</c:v>
                </c:pt>
                <c:pt idx="139">
                  <c:v>382.04712000000001</c:v>
                </c:pt>
                <c:pt idx="140">
                  <c:v>384.21292</c:v>
                </c:pt>
                <c:pt idx="141">
                  <c:v>386.59530000000001</c:v>
                </c:pt>
                <c:pt idx="142">
                  <c:v>388.97768000000002</c:v>
                </c:pt>
                <c:pt idx="143">
                  <c:v>390.92690000000005</c:v>
                </c:pt>
                <c:pt idx="144">
                  <c:v>393.09269999999998</c:v>
                </c:pt>
                <c:pt idx="145">
                  <c:v>395.25849999999997</c:v>
                </c:pt>
                <c:pt idx="146">
                  <c:v>397.42430000000002</c:v>
                </c:pt>
                <c:pt idx="147">
                  <c:v>399.59010000000001</c:v>
                </c:pt>
                <c:pt idx="148">
                  <c:v>401.97247999999996</c:v>
                </c:pt>
                <c:pt idx="149">
                  <c:v>404.13827999999995</c:v>
                </c:pt>
                <c:pt idx="150">
                  <c:v>406.08749999999998</c:v>
                </c:pt>
                <c:pt idx="151">
                  <c:v>408.46987999999999</c:v>
                </c:pt>
                <c:pt idx="152">
                  <c:v>410.63568000000004</c:v>
                </c:pt>
                <c:pt idx="153">
                  <c:v>413.01806000000005</c:v>
                </c:pt>
                <c:pt idx="154">
                  <c:v>415.18386000000004</c:v>
                </c:pt>
                <c:pt idx="155">
                  <c:v>417.56623999999999</c:v>
                </c:pt>
                <c:pt idx="156">
                  <c:v>419.73203999999998</c:v>
                </c:pt>
                <c:pt idx="157">
                  <c:v>421.89784000000003</c:v>
                </c:pt>
                <c:pt idx="158">
                  <c:v>424.06363999999996</c:v>
                </c:pt>
                <c:pt idx="159">
                  <c:v>426.22943999999995</c:v>
                </c:pt>
                <c:pt idx="160">
                  <c:v>428.17865999999998</c:v>
                </c:pt>
                <c:pt idx="161">
                  <c:v>430.34446000000003</c:v>
                </c:pt>
                <c:pt idx="162">
                  <c:v>432.51026000000002</c:v>
                </c:pt>
                <c:pt idx="163">
                  <c:v>434.45947999999993</c:v>
                </c:pt>
                <c:pt idx="164">
                  <c:v>436.40870000000001</c:v>
                </c:pt>
                <c:pt idx="165">
                  <c:v>438.79108000000002</c:v>
                </c:pt>
                <c:pt idx="166">
                  <c:v>440.52371999999997</c:v>
                </c:pt>
                <c:pt idx="167">
                  <c:v>442.03977999999995</c:v>
                </c:pt>
                <c:pt idx="168">
                  <c:v>443.77241999999995</c:v>
                </c:pt>
                <c:pt idx="169">
                  <c:v>445.28847999999994</c:v>
                </c:pt>
                <c:pt idx="170">
                  <c:v>446.58796000000001</c:v>
                </c:pt>
                <c:pt idx="171">
                  <c:v>448.10401999999999</c:v>
                </c:pt>
                <c:pt idx="172">
                  <c:v>449.40350000000001</c:v>
                </c:pt>
                <c:pt idx="173">
                  <c:v>451.13613999999995</c:v>
                </c:pt>
                <c:pt idx="174">
                  <c:v>452.00245999999999</c:v>
                </c:pt>
                <c:pt idx="175">
                  <c:v>453.30193999999995</c:v>
                </c:pt>
                <c:pt idx="176">
                  <c:v>454.16825999999998</c:v>
                </c:pt>
                <c:pt idx="177">
                  <c:v>455.46774000000005</c:v>
                </c:pt>
                <c:pt idx="178">
                  <c:v>456.55063999999993</c:v>
                </c:pt>
                <c:pt idx="179">
                  <c:v>457.41696000000002</c:v>
                </c:pt>
                <c:pt idx="180">
                  <c:v>458.49986000000001</c:v>
                </c:pt>
                <c:pt idx="181">
                  <c:v>459.36617999999999</c:v>
                </c:pt>
                <c:pt idx="182">
                  <c:v>460.44908000000004</c:v>
                </c:pt>
                <c:pt idx="183">
                  <c:v>461.31540000000001</c:v>
                </c:pt>
                <c:pt idx="184">
                  <c:v>462.39830000000001</c:v>
                </c:pt>
                <c:pt idx="185">
                  <c:v>463.48119999999994</c:v>
                </c:pt>
                <c:pt idx="186">
                  <c:v>464.56409999999994</c:v>
                </c:pt>
                <c:pt idx="187">
                  <c:v>465.64700000000005</c:v>
                </c:pt>
                <c:pt idx="188">
                  <c:v>466.51331999999996</c:v>
                </c:pt>
                <c:pt idx="189">
                  <c:v>467.37963999999994</c:v>
                </c:pt>
                <c:pt idx="190">
                  <c:v>467.81280000000004</c:v>
                </c:pt>
                <c:pt idx="191">
                  <c:v>468.67912000000001</c:v>
                </c:pt>
                <c:pt idx="192">
                  <c:v>469.76202000000001</c:v>
                </c:pt>
                <c:pt idx="193">
                  <c:v>471.27808000000005</c:v>
                </c:pt>
                <c:pt idx="194">
                  <c:v>472.79413999999997</c:v>
                </c:pt>
                <c:pt idx="195">
                  <c:v>473.87703999999997</c:v>
                </c:pt>
                <c:pt idx="196">
                  <c:v>475.17651999999998</c:v>
                </c:pt>
                <c:pt idx="197">
                  <c:v>476.47600000000006</c:v>
                </c:pt>
                <c:pt idx="198">
                  <c:v>477.34231999999997</c:v>
                </c:pt>
                <c:pt idx="199">
                  <c:v>478.64180000000005</c:v>
                </c:pt>
                <c:pt idx="200">
                  <c:v>479.94128000000001</c:v>
                </c:pt>
                <c:pt idx="201">
                  <c:v>481.02418</c:v>
                </c:pt>
                <c:pt idx="202">
                  <c:v>482.10708</c:v>
                </c:pt>
                <c:pt idx="203">
                  <c:v>482.97340000000003</c:v>
                </c:pt>
                <c:pt idx="204">
                  <c:v>483.62313999999998</c:v>
                </c:pt>
                <c:pt idx="205">
                  <c:v>484.48946000000001</c:v>
                </c:pt>
                <c:pt idx="206">
                  <c:v>485.57236</c:v>
                </c:pt>
                <c:pt idx="207">
                  <c:v>485.57236</c:v>
                </c:pt>
                <c:pt idx="208">
                  <c:v>485.57236</c:v>
                </c:pt>
                <c:pt idx="209">
                  <c:v>485.78893999999997</c:v>
                </c:pt>
                <c:pt idx="210">
                  <c:v>487.08841999999999</c:v>
                </c:pt>
                <c:pt idx="211">
                  <c:v>488.82106000000005</c:v>
                </c:pt>
                <c:pt idx="212">
                  <c:v>489.68737999999996</c:v>
                </c:pt>
                <c:pt idx="213">
                  <c:v>490.12053999999995</c:v>
                </c:pt>
                <c:pt idx="214">
                  <c:v>489.90396000000004</c:v>
                </c:pt>
                <c:pt idx="215">
                  <c:v>489.47080000000005</c:v>
                </c:pt>
                <c:pt idx="216">
                  <c:v>489.47080000000005</c:v>
                </c:pt>
                <c:pt idx="217">
                  <c:v>490.77028000000001</c:v>
                </c:pt>
                <c:pt idx="218">
                  <c:v>491.42002000000002</c:v>
                </c:pt>
                <c:pt idx="219">
                  <c:v>492.06975999999992</c:v>
                </c:pt>
                <c:pt idx="220">
                  <c:v>492.93608</c:v>
                </c:pt>
                <c:pt idx="221">
                  <c:v>493.36923999999999</c:v>
                </c:pt>
                <c:pt idx="222">
                  <c:v>493.80240000000003</c:v>
                </c:pt>
                <c:pt idx="223">
                  <c:v>494.45213999999999</c:v>
                </c:pt>
                <c:pt idx="224">
                  <c:v>495.10187999999999</c:v>
                </c:pt>
                <c:pt idx="225">
                  <c:v>495.31846000000002</c:v>
                </c:pt>
                <c:pt idx="226">
                  <c:v>495.96819999999997</c:v>
                </c:pt>
                <c:pt idx="227">
                  <c:v>496.40136000000001</c:v>
                </c:pt>
                <c:pt idx="228">
                  <c:v>497.05109999999996</c:v>
                </c:pt>
                <c:pt idx="229">
                  <c:v>497.91741999999994</c:v>
                </c:pt>
                <c:pt idx="230">
                  <c:v>498.35057999999998</c:v>
                </c:pt>
                <c:pt idx="231">
                  <c:v>499.00031999999999</c:v>
                </c:pt>
                <c:pt idx="232">
                  <c:v>499.86663999999996</c:v>
                </c:pt>
                <c:pt idx="233">
                  <c:v>500.29980000000006</c:v>
                </c:pt>
                <c:pt idx="234">
                  <c:v>500.73296000000005</c:v>
                </c:pt>
                <c:pt idx="235">
                  <c:v>500.73296000000005</c:v>
                </c:pt>
                <c:pt idx="236">
                  <c:v>500.73296000000005</c:v>
                </c:pt>
                <c:pt idx="237">
                  <c:v>500.29980000000006</c:v>
                </c:pt>
                <c:pt idx="238">
                  <c:v>499.86663999999996</c:v>
                </c:pt>
                <c:pt idx="239">
                  <c:v>500.29980000000006</c:v>
                </c:pt>
                <c:pt idx="240">
                  <c:v>500.73296000000005</c:v>
                </c:pt>
                <c:pt idx="241">
                  <c:v>500.29980000000006</c:v>
                </c:pt>
                <c:pt idx="242">
                  <c:v>497.91741999999994</c:v>
                </c:pt>
                <c:pt idx="243">
                  <c:v>496.18477999999999</c:v>
                </c:pt>
                <c:pt idx="244">
                  <c:v>496.40136000000001</c:v>
                </c:pt>
                <c:pt idx="245">
                  <c:v>493.58582000000001</c:v>
                </c:pt>
                <c:pt idx="246">
                  <c:v>491.20343999999994</c:v>
                </c:pt>
                <c:pt idx="247">
                  <c:v>489.47080000000005</c:v>
                </c:pt>
                <c:pt idx="248">
                  <c:v>487.52157999999997</c:v>
                </c:pt>
                <c:pt idx="249">
                  <c:v>490.12053999999995</c:v>
                </c:pt>
                <c:pt idx="250">
                  <c:v>491.63659999999993</c:v>
                </c:pt>
                <c:pt idx="251">
                  <c:v>492.93608</c:v>
                </c:pt>
                <c:pt idx="252">
                  <c:v>492.93608</c:v>
                </c:pt>
                <c:pt idx="253">
                  <c:v>495.31846000000002</c:v>
                </c:pt>
                <c:pt idx="254">
                  <c:v>496.40136000000001</c:v>
                </c:pt>
                <c:pt idx="255">
                  <c:v>497.05109999999996</c:v>
                </c:pt>
                <c:pt idx="256">
                  <c:v>497.91741999999994</c:v>
                </c:pt>
                <c:pt idx="257">
                  <c:v>499.86663999999996</c:v>
                </c:pt>
                <c:pt idx="258">
                  <c:v>500.94953999999996</c:v>
                </c:pt>
                <c:pt idx="259">
                  <c:v>501.81586000000004</c:v>
                </c:pt>
                <c:pt idx="260">
                  <c:v>501.59928000000002</c:v>
                </c:pt>
                <c:pt idx="261">
                  <c:v>500.73296000000005</c:v>
                </c:pt>
                <c:pt idx="262">
                  <c:v>501.16612000000003</c:v>
                </c:pt>
                <c:pt idx="263">
                  <c:v>502.46559999999994</c:v>
                </c:pt>
                <c:pt idx="264">
                  <c:v>502.89875999999992</c:v>
                </c:pt>
                <c:pt idx="265">
                  <c:v>503.33191999999991</c:v>
                </c:pt>
                <c:pt idx="266">
                  <c:v>503.76508000000001</c:v>
                </c:pt>
                <c:pt idx="267">
                  <c:v>504.19824</c:v>
                </c:pt>
                <c:pt idx="268">
                  <c:v>504.63140000000004</c:v>
                </c:pt>
                <c:pt idx="269">
                  <c:v>504.84798000000001</c:v>
                </c:pt>
                <c:pt idx="270">
                  <c:v>505.06456000000003</c:v>
                </c:pt>
                <c:pt idx="271">
                  <c:v>504.41482000000002</c:v>
                </c:pt>
                <c:pt idx="272">
                  <c:v>503.54849999999993</c:v>
                </c:pt>
                <c:pt idx="273">
                  <c:v>495.75162</c:v>
                </c:pt>
                <c:pt idx="274">
                  <c:v>494.01898</c:v>
                </c:pt>
                <c:pt idx="275">
                  <c:v>500.08322000000004</c:v>
                </c:pt>
                <c:pt idx="276">
                  <c:v>505.28113999999999</c:v>
                </c:pt>
                <c:pt idx="277">
                  <c:v>508.74641999999994</c:v>
                </c:pt>
                <c:pt idx="278">
                  <c:v>510.69563999999997</c:v>
                </c:pt>
                <c:pt idx="279">
                  <c:v>511.77853999999996</c:v>
                </c:pt>
                <c:pt idx="280">
                  <c:v>512.64485999999999</c:v>
                </c:pt>
                <c:pt idx="281">
                  <c:v>513.29459999999995</c:v>
                </c:pt>
                <c:pt idx="282">
                  <c:v>513.72775999999999</c:v>
                </c:pt>
                <c:pt idx="283">
                  <c:v>514.37749999999994</c:v>
                </c:pt>
                <c:pt idx="284">
                  <c:v>515.02724000000001</c:v>
                </c:pt>
                <c:pt idx="285">
                  <c:v>515.46039999999994</c:v>
                </c:pt>
                <c:pt idx="286">
                  <c:v>516.11014</c:v>
                </c:pt>
                <c:pt idx="287">
                  <c:v>516.75987999999995</c:v>
                </c:pt>
                <c:pt idx="288">
                  <c:v>517.19304</c:v>
                </c:pt>
                <c:pt idx="289">
                  <c:v>517.84278000000006</c:v>
                </c:pt>
                <c:pt idx="290">
                  <c:v>518.70909999999992</c:v>
                </c:pt>
                <c:pt idx="291">
                  <c:v>519.14225999999996</c:v>
                </c:pt>
                <c:pt idx="292">
                  <c:v>519.79199999999992</c:v>
                </c:pt>
                <c:pt idx="293">
                  <c:v>520.22515999999996</c:v>
                </c:pt>
                <c:pt idx="294">
                  <c:v>520.87490000000003</c:v>
                </c:pt>
                <c:pt idx="295">
                  <c:v>521.52463999999998</c:v>
                </c:pt>
                <c:pt idx="296">
                  <c:v>521.95780000000002</c:v>
                </c:pt>
                <c:pt idx="297">
                  <c:v>523.04070000000002</c:v>
                </c:pt>
                <c:pt idx="298">
                  <c:v>523.47386000000006</c:v>
                </c:pt>
                <c:pt idx="299">
                  <c:v>523.90701999999999</c:v>
                </c:pt>
                <c:pt idx="300">
                  <c:v>524.34018000000003</c:v>
                </c:pt>
                <c:pt idx="301">
                  <c:v>524.98991999999998</c:v>
                </c:pt>
                <c:pt idx="302">
                  <c:v>525.63965999999994</c:v>
                </c:pt>
                <c:pt idx="303">
                  <c:v>526.2894</c:v>
                </c:pt>
                <c:pt idx="304">
                  <c:v>526.72255999999993</c:v>
                </c:pt>
                <c:pt idx="305">
                  <c:v>527.37230000000011</c:v>
                </c:pt>
                <c:pt idx="306">
                  <c:v>527.80546000000004</c:v>
                </c:pt>
                <c:pt idx="307">
                  <c:v>528.45519999999999</c:v>
                </c:pt>
                <c:pt idx="308">
                  <c:v>528.88836000000003</c:v>
                </c:pt>
                <c:pt idx="309">
                  <c:v>529.53809999999999</c:v>
                </c:pt>
                <c:pt idx="310">
                  <c:v>530.18784000000005</c:v>
                </c:pt>
                <c:pt idx="311">
                  <c:v>530.62099999999998</c:v>
                </c:pt>
                <c:pt idx="312">
                  <c:v>531.05415999999991</c:v>
                </c:pt>
                <c:pt idx="313">
                  <c:v>531.70389999999998</c:v>
                </c:pt>
                <c:pt idx="314">
                  <c:v>532.35364000000004</c:v>
                </c:pt>
                <c:pt idx="315">
                  <c:v>532.78679999999997</c:v>
                </c:pt>
                <c:pt idx="316">
                  <c:v>533.21996000000001</c:v>
                </c:pt>
                <c:pt idx="317">
                  <c:v>533.65312000000006</c:v>
                </c:pt>
                <c:pt idx="318">
                  <c:v>534.30286000000001</c:v>
                </c:pt>
                <c:pt idx="319">
                  <c:v>534.73602000000005</c:v>
                </c:pt>
                <c:pt idx="320">
                  <c:v>535.16917999999998</c:v>
                </c:pt>
                <c:pt idx="321">
                  <c:v>535.81891999999993</c:v>
                </c:pt>
                <c:pt idx="322">
                  <c:v>536.25207999999998</c:v>
                </c:pt>
                <c:pt idx="323">
                  <c:v>536.68524000000002</c:v>
                </c:pt>
                <c:pt idx="324">
                  <c:v>537.11839999999995</c:v>
                </c:pt>
                <c:pt idx="325">
                  <c:v>537.76814000000002</c:v>
                </c:pt>
                <c:pt idx="326">
                  <c:v>538.20129999999995</c:v>
                </c:pt>
                <c:pt idx="327">
                  <c:v>538.85104000000001</c:v>
                </c:pt>
                <c:pt idx="328">
                  <c:v>539.28419999999994</c:v>
                </c:pt>
                <c:pt idx="329">
                  <c:v>539.93394000000001</c:v>
                </c:pt>
                <c:pt idx="330">
                  <c:v>540.36709999999994</c:v>
                </c:pt>
                <c:pt idx="331">
                  <c:v>541.01684</c:v>
                </c:pt>
                <c:pt idx="332">
                  <c:v>541.23341999999991</c:v>
                </c:pt>
                <c:pt idx="333">
                  <c:v>541.66658000000007</c:v>
                </c:pt>
                <c:pt idx="334">
                  <c:v>542.09974</c:v>
                </c:pt>
                <c:pt idx="335">
                  <c:v>542.53290000000004</c:v>
                </c:pt>
                <c:pt idx="336">
                  <c:v>543.18263999999988</c:v>
                </c:pt>
                <c:pt idx="337">
                  <c:v>543.61580000000004</c:v>
                </c:pt>
                <c:pt idx="338">
                  <c:v>544.04895999999997</c:v>
                </c:pt>
                <c:pt idx="339">
                  <c:v>544.69870000000003</c:v>
                </c:pt>
                <c:pt idx="340">
                  <c:v>545.13186000000007</c:v>
                </c:pt>
                <c:pt idx="341">
                  <c:v>545.56502</c:v>
                </c:pt>
                <c:pt idx="342">
                  <c:v>545.99818000000005</c:v>
                </c:pt>
                <c:pt idx="343">
                  <c:v>546.43133999999998</c:v>
                </c:pt>
                <c:pt idx="344">
                  <c:v>546.64792</c:v>
                </c:pt>
                <c:pt idx="345">
                  <c:v>547.29765999999995</c:v>
                </c:pt>
                <c:pt idx="346">
                  <c:v>547.51423999999997</c:v>
                </c:pt>
                <c:pt idx="347">
                  <c:v>547.94740000000002</c:v>
                </c:pt>
                <c:pt idx="348">
                  <c:v>548.59713999999997</c:v>
                </c:pt>
                <c:pt idx="349">
                  <c:v>549.03030000000001</c:v>
                </c:pt>
                <c:pt idx="350">
                  <c:v>549.46345999999994</c:v>
                </c:pt>
                <c:pt idx="351">
                  <c:v>549.8966200000001</c:v>
                </c:pt>
                <c:pt idx="352">
                  <c:v>550.11320000000001</c:v>
                </c:pt>
                <c:pt idx="353">
                  <c:v>550.54636000000005</c:v>
                </c:pt>
                <c:pt idx="354">
                  <c:v>550.97952000000009</c:v>
                </c:pt>
                <c:pt idx="355">
                  <c:v>551.41268000000002</c:v>
                </c:pt>
                <c:pt idx="356">
                  <c:v>551.84584000000007</c:v>
                </c:pt>
                <c:pt idx="357">
                  <c:v>552.279</c:v>
                </c:pt>
                <c:pt idx="358">
                  <c:v>552.71215999999993</c:v>
                </c:pt>
                <c:pt idx="359">
                  <c:v>553.14531999999997</c:v>
                </c:pt>
                <c:pt idx="360">
                  <c:v>553.36189999999999</c:v>
                </c:pt>
                <c:pt idx="361">
                  <c:v>553.79505999999992</c:v>
                </c:pt>
                <c:pt idx="362">
                  <c:v>554.01163999999994</c:v>
                </c:pt>
                <c:pt idx="363">
                  <c:v>554.44479999999999</c:v>
                </c:pt>
                <c:pt idx="364">
                  <c:v>554.87796000000003</c:v>
                </c:pt>
                <c:pt idx="365">
                  <c:v>555.31112000000007</c:v>
                </c:pt>
                <c:pt idx="366">
                  <c:v>555.52769999999998</c:v>
                </c:pt>
                <c:pt idx="367">
                  <c:v>555.96086000000003</c:v>
                </c:pt>
                <c:pt idx="368">
                  <c:v>556.39402000000007</c:v>
                </c:pt>
                <c:pt idx="369">
                  <c:v>557.04376000000002</c:v>
                </c:pt>
                <c:pt idx="370">
                  <c:v>557.47691999999995</c:v>
                </c:pt>
                <c:pt idx="371">
                  <c:v>557.91007999999999</c:v>
                </c:pt>
                <c:pt idx="372">
                  <c:v>558.12666000000002</c:v>
                </c:pt>
                <c:pt idx="373">
                  <c:v>558.55981999999995</c:v>
                </c:pt>
                <c:pt idx="374">
                  <c:v>558.77639999999997</c:v>
                </c:pt>
                <c:pt idx="375">
                  <c:v>558.99297999999999</c:v>
                </c:pt>
                <c:pt idx="376">
                  <c:v>559.42613999999992</c:v>
                </c:pt>
                <c:pt idx="377">
                  <c:v>559.85929999999996</c:v>
                </c:pt>
                <c:pt idx="378">
                  <c:v>560.07587999999998</c:v>
                </c:pt>
                <c:pt idx="379">
                  <c:v>560.29246000000001</c:v>
                </c:pt>
                <c:pt idx="380">
                  <c:v>560.72561999999994</c:v>
                </c:pt>
                <c:pt idx="381">
                  <c:v>560.94219999999996</c:v>
                </c:pt>
                <c:pt idx="382">
                  <c:v>561.37536000000011</c:v>
                </c:pt>
                <c:pt idx="383">
                  <c:v>561.59194000000002</c:v>
                </c:pt>
                <c:pt idx="384">
                  <c:v>561.80852000000004</c:v>
                </c:pt>
                <c:pt idx="385">
                  <c:v>562.24168000000009</c:v>
                </c:pt>
                <c:pt idx="386">
                  <c:v>562.45826</c:v>
                </c:pt>
                <c:pt idx="387">
                  <c:v>562.89141999999993</c:v>
                </c:pt>
                <c:pt idx="388">
                  <c:v>563.10799999999995</c:v>
                </c:pt>
                <c:pt idx="389">
                  <c:v>563.32458000000008</c:v>
                </c:pt>
                <c:pt idx="390">
                  <c:v>563.75774000000001</c:v>
                </c:pt>
                <c:pt idx="391">
                  <c:v>563.75774000000001</c:v>
                </c:pt>
                <c:pt idx="392">
                  <c:v>564.19090000000006</c:v>
                </c:pt>
                <c:pt idx="393">
                  <c:v>564.62405999999999</c:v>
                </c:pt>
                <c:pt idx="394">
                  <c:v>564.84063999999989</c:v>
                </c:pt>
                <c:pt idx="395">
                  <c:v>565.05721999999992</c:v>
                </c:pt>
                <c:pt idx="396">
                  <c:v>565.27380000000005</c:v>
                </c:pt>
                <c:pt idx="397">
                  <c:v>565.70695999999998</c:v>
                </c:pt>
                <c:pt idx="398">
                  <c:v>566.14011999999991</c:v>
                </c:pt>
                <c:pt idx="399">
                  <c:v>566.14011999999991</c:v>
                </c:pt>
                <c:pt idx="400">
                  <c:v>566.78985999999998</c:v>
                </c:pt>
                <c:pt idx="401">
                  <c:v>567.00644</c:v>
                </c:pt>
                <c:pt idx="402">
                  <c:v>567.00644</c:v>
                </c:pt>
                <c:pt idx="403">
                  <c:v>567.22302000000002</c:v>
                </c:pt>
                <c:pt idx="404">
                  <c:v>567.65618000000006</c:v>
                </c:pt>
                <c:pt idx="405">
                  <c:v>567.65618000000006</c:v>
                </c:pt>
                <c:pt idx="406">
                  <c:v>568.08933999999999</c:v>
                </c:pt>
                <c:pt idx="407">
                  <c:v>568.08933999999999</c:v>
                </c:pt>
                <c:pt idx="408">
                  <c:v>568.30592000000001</c:v>
                </c:pt>
                <c:pt idx="409">
                  <c:v>568.73908000000006</c:v>
                </c:pt>
                <c:pt idx="410">
                  <c:v>568.95565999999997</c:v>
                </c:pt>
                <c:pt idx="411">
                  <c:v>569.17223999999999</c:v>
                </c:pt>
                <c:pt idx="412">
                  <c:v>569.17223999999999</c:v>
                </c:pt>
                <c:pt idx="413">
                  <c:v>569.38882000000001</c:v>
                </c:pt>
                <c:pt idx="414">
                  <c:v>569.60540000000003</c:v>
                </c:pt>
                <c:pt idx="415">
                  <c:v>570.03855999999996</c:v>
                </c:pt>
                <c:pt idx="416">
                  <c:v>570.25513999999998</c:v>
                </c:pt>
                <c:pt idx="417">
                  <c:v>570.47172</c:v>
                </c:pt>
                <c:pt idx="418">
                  <c:v>570.68830000000003</c:v>
                </c:pt>
                <c:pt idx="419">
                  <c:v>570.68830000000003</c:v>
                </c:pt>
                <c:pt idx="420">
                  <c:v>571.12145999999996</c:v>
                </c:pt>
                <c:pt idx="421">
                  <c:v>571.55462</c:v>
                </c:pt>
                <c:pt idx="422">
                  <c:v>571.55462</c:v>
                </c:pt>
                <c:pt idx="423">
                  <c:v>571.55462</c:v>
                </c:pt>
                <c:pt idx="424">
                  <c:v>571.77120000000002</c:v>
                </c:pt>
                <c:pt idx="425">
                  <c:v>571.98778000000004</c:v>
                </c:pt>
                <c:pt idx="426">
                  <c:v>572.42093999999997</c:v>
                </c:pt>
                <c:pt idx="427">
                  <c:v>572.63752000000011</c:v>
                </c:pt>
                <c:pt idx="428">
                  <c:v>572.85410000000002</c:v>
                </c:pt>
                <c:pt idx="429">
                  <c:v>573.07068000000004</c:v>
                </c:pt>
                <c:pt idx="430">
                  <c:v>573.07068000000004</c:v>
                </c:pt>
                <c:pt idx="431">
                  <c:v>573.50384000000008</c:v>
                </c:pt>
                <c:pt idx="432">
                  <c:v>573.50384000000008</c:v>
                </c:pt>
                <c:pt idx="433">
                  <c:v>573.72041999999999</c:v>
                </c:pt>
                <c:pt idx="434">
                  <c:v>573.93700000000001</c:v>
                </c:pt>
                <c:pt idx="435">
                  <c:v>573.72041999999999</c:v>
                </c:pt>
                <c:pt idx="436">
                  <c:v>574.15358000000003</c:v>
                </c:pt>
                <c:pt idx="437">
                  <c:v>574.58674000000008</c:v>
                </c:pt>
                <c:pt idx="438">
                  <c:v>574.58674000000008</c:v>
                </c:pt>
                <c:pt idx="439">
                  <c:v>574.80331999999999</c:v>
                </c:pt>
                <c:pt idx="440">
                  <c:v>574.58674000000008</c:v>
                </c:pt>
                <c:pt idx="441">
                  <c:v>574.80331999999999</c:v>
                </c:pt>
                <c:pt idx="442">
                  <c:v>575.01990000000001</c:v>
                </c:pt>
                <c:pt idx="443">
                  <c:v>575.45305999999994</c:v>
                </c:pt>
                <c:pt idx="444">
                  <c:v>575.66963999999996</c:v>
                </c:pt>
                <c:pt idx="445">
                  <c:v>575.66963999999996</c:v>
                </c:pt>
                <c:pt idx="446">
                  <c:v>575.66963999999996</c:v>
                </c:pt>
                <c:pt idx="447">
                  <c:v>575.88621999999998</c:v>
                </c:pt>
                <c:pt idx="448">
                  <c:v>576.1028</c:v>
                </c:pt>
                <c:pt idx="449">
                  <c:v>576.31937999999991</c:v>
                </c:pt>
                <c:pt idx="450">
                  <c:v>576.53596000000005</c:v>
                </c:pt>
                <c:pt idx="451">
                  <c:v>576.53596000000005</c:v>
                </c:pt>
                <c:pt idx="452">
                  <c:v>576.53596000000005</c:v>
                </c:pt>
                <c:pt idx="453">
                  <c:v>576.75253999999995</c:v>
                </c:pt>
                <c:pt idx="454">
                  <c:v>576.96911999999998</c:v>
                </c:pt>
                <c:pt idx="455">
                  <c:v>576.96911999999998</c:v>
                </c:pt>
                <c:pt idx="456">
                  <c:v>577.1857</c:v>
                </c:pt>
                <c:pt idx="457">
                  <c:v>576.96911999999998</c:v>
                </c:pt>
                <c:pt idx="458">
                  <c:v>577.40227999999991</c:v>
                </c:pt>
                <c:pt idx="459">
                  <c:v>577.61886000000004</c:v>
                </c:pt>
                <c:pt idx="460">
                  <c:v>577.61886000000004</c:v>
                </c:pt>
                <c:pt idx="461">
                  <c:v>577.83544000000006</c:v>
                </c:pt>
                <c:pt idx="462">
                  <c:v>577.61886000000004</c:v>
                </c:pt>
                <c:pt idx="463">
                  <c:v>577.83544000000006</c:v>
                </c:pt>
                <c:pt idx="464">
                  <c:v>577.83544000000006</c:v>
                </c:pt>
                <c:pt idx="465">
                  <c:v>578.05202000000008</c:v>
                </c:pt>
                <c:pt idx="466">
                  <c:v>578.05202000000008</c:v>
                </c:pt>
                <c:pt idx="467">
                  <c:v>578.48518000000001</c:v>
                </c:pt>
                <c:pt idx="468">
                  <c:v>578.48518000000001</c:v>
                </c:pt>
                <c:pt idx="469">
                  <c:v>578.70176000000004</c:v>
                </c:pt>
                <c:pt idx="470">
                  <c:v>578.70176000000004</c:v>
                </c:pt>
                <c:pt idx="471">
                  <c:v>578.91834000000006</c:v>
                </c:pt>
                <c:pt idx="472">
                  <c:v>579.13491999999997</c:v>
                </c:pt>
                <c:pt idx="473">
                  <c:v>578.91834000000006</c:v>
                </c:pt>
                <c:pt idx="474">
                  <c:v>578.91834000000006</c:v>
                </c:pt>
                <c:pt idx="475">
                  <c:v>579.13491999999997</c:v>
                </c:pt>
                <c:pt idx="476">
                  <c:v>579.13491999999997</c:v>
                </c:pt>
                <c:pt idx="477">
                  <c:v>579.13491999999997</c:v>
                </c:pt>
                <c:pt idx="478">
                  <c:v>579.35149999999999</c:v>
                </c:pt>
                <c:pt idx="479">
                  <c:v>579.13491999999997</c:v>
                </c:pt>
                <c:pt idx="480">
                  <c:v>579.35149999999999</c:v>
                </c:pt>
                <c:pt idx="481">
                  <c:v>579.35149999999999</c:v>
                </c:pt>
                <c:pt idx="482">
                  <c:v>579.35149999999999</c:v>
                </c:pt>
                <c:pt idx="483">
                  <c:v>579.35149999999999</c:v>
                </c:pt>
                <c:pt idx="484">
                  <c:v>579.35149999999999</c:v>
                </c:pt>
                <c:pt idx="485">
                  <c:v>579.35149999999999</c:v>
                </c:pt>
                <c:pt idx="486">
                  <c:v>579.35149999999999</c:v>
                </c:pt>
                <c:pt idx="487">
                  <c:v>579.35149999999999</c:v>
                </c:pt>
                <c:pt idx="488">
                  <c:v>579.35149999999999</c:v>
                </c:pt>
                <c:pt idx="489">
                  <c:v>579.13491999999997</c:v>
                </c:pt>
                <c:pt idx="490">
                  <c:v>579.13491999999997</c:v>
                </c:pt>
                <c:pt idx="491">
                  <c:v>579.13491999999997</c:v>
                </c:pt>
                <c:pt idx="492">
                  <c:v>579.13491999999997</c:v>
                </c:pt>
                <c:pt idx="493">
                  <c:v>579.13491999999997</c:v>
                </c:pt>
                <c:pt idx="494">
                  <c:v>578.70176000000004</c:v>
                </c:pt>
                <c:pt idx="495">
                  <c:v>578.48518000000001</c:v>
                </c:pt>
                <c:pt idx="496">
                  <c:v>578.48518000000001</c:v>
                </c:pt>
                <c:pt idx="497">
                  <c:v>578.48518000000001</c:v>
                </c:pt>
                <c:pt idx="498">
                  <c:v>578.05202000000008</c:v>
                </c:pt>
                <c:pt idx="499">
                  <c:v>577.61886000000004</c:v>
                </c:pt>
                <c:pt idx="500">
                  <c:v>577.1857</c:v>
                </c:pt>
                <c:pt idx="501">
                  <c:v>576.96911999999998</c:v>
                </c:pt>
                <c:pt idx="502">
                  <c:v>576.75253999999995</c:v>
                </c:pt>
                <c:pt idx="503">
                  <c:v>576.1028</c:v>
                </c:pt>
                <c:pt idx="504">
                  <c:v>575.66963999999996</c:v>
                </c:pt>
                <c:pt idx="505">
                  <c:v>575.01990000000001</c:v>
                </c:pt>
                <c:pt idx="506">
                  <c:v>574.58674000000008</c:v>
                </c:pt>
                <c:pt idx="507">
                  <c:v>574.15358000000003</c:v>
                </c:pt>
                <c:pt idx="508">
                  <c:v>573.72041999999999</c:v>
                </c:pt>
                <c:pt idx="509">
                  <c:v>572.85410000000002</c:v>
                </c:pt>
                <c:pt idx="510">
                  <c:v>571.98778000000004</c:v>
                </c:pt>
                <c:pt idx="511">
                  <c:v>571.12145999999996</c:v>
                </c:pt>
                <c:pt idx="512">
                  <c:v>570.25513999999998</c:v>
                </c:pt>
                <c:pt idx="513">
                  <c:v>569.38882000000001</c:v>
                </c:pt>
                <c:pt idx="514">
                  <c:v>568.30592000000001</c:v>
                </c:pt>
                <c:pt idx="515">
                  <c:v>567.22302000000002</c:v>
                </c:pt>
                <c:pt idx="516">
                  <c:v>566.14011999999991</c:v>
                </c:pt>
                <c:pt idx="517">
                  <c:v>565.05721999999992</c:v>
                </c:pt>
                <c:pt idx="518">
                  <c:v>563.75774000000001</c:v>
                </c:pt>
                <c:pt idx="519">
                  <c:v>562.45826</c:v>
                </c:pt>
                <c:pt idx="520">
                  <c:v>561.15878000000009</c:v>
                </c:pt>
                <c:pt idx="521">
                  <c:v>559.85929999999996</c:v>
                </c:pt>
                <c:pt idx="522">
                  <c:v>558.12666000000002</c:v>
                </c:pt>
                <c:pt idx="523">
                  <c:v>556.82718</c:v>
                </c:pt>
                <c:pt idx="524">
                  <c:v>555.31112000000007</c:v>
                </c:pt>
                <c:pt idx="525">
                  <c:v>553.5784799999999</c:v>
                </c:pt>
                <c:pt idx="526">
                  <c:v>551.84584000000007</c:v>
                </c:pt>
                <c:pt idx="527">
                  <c:v>549.8966200000001</c:v>
                </c:pt>
                <c:pt idx="528">
                  <c:v>548.16397999999992</c:v>
                </c:pt>
                <c:pt idx="529">
                  <c:v>546.43133999999998</c:v>
                </c:pt>
                <c:pt idx="530">
                  <c:v>544.48212000000001</c:v>
                </c:pt>
                <c:pt idx="531">
                  <c:v>542.53290000000004</c:v>
                </c:pt>
                <c:pt idx="532">
                  <c:v>540.15052000000003</c:v>
                </c:pt>
                <c:pt idx="533">
                  <c:v>537.98471999999992</c:v>
                </c:pt>
                <c:pt idx="534">
                  <c:v>535.81891999999993</c:v>
                </c:pt>
                <c:pt idx="535">
                  <c:v>533.43654000000004</c:v>
                </c:pt>
                <c:pt idx="536">
                  <c:v>530.83758</c:v>
                </c:pt>
                <c:pt idx="537">
                  <c:v>528.02203999999995</c:v>
                </c:pt>
                <c:pt idx="538">
                  <c:v>524.98991999999998</c:v>
                </c:pt>
                <c:pt idx="539">
                  <c:v>521.95780000000002</c:v>
                </c:pt>
                <c:pt idx="540">
                  <c:v>518.92568000000006</c:v>
                </c:pt>
                <c:pt idx="541">
                  <c:v>515.24381999999991</c:v>
                </c:pt>
                <c:pt idx="542">
                  <c:v>510.91222000000005</c:v>
                </c:pt>
                <c:pt idx="543">
                  <c:v>506.14746000000002</c:v>
                </c:pt>
                <c:pt idx="544">
                  <c:v>501.16612000000003</c:v>
                </c:pt>
                <c:pt idx="545">
                  <c:v>496.40136000000001</c:v>
                </c:pt>
                <c:pt idx="546">
                  <c:v>487.95474000000007</c:v>
                </c:pt>
                <c:pt idx="547">
                  <c:v>477.77547999999996</c:v>
                </c:pt>
                <c:pt idx="548">
                  <c:v>464.34751999999997</c:v>
                </c:pt>
              </c:numCache>
            </c:numRef>
          </c:yVal>
          <c:smooth val="1"/>
          <c:extLst>
            <c:ext xmlns:c16="http://schemas.microsoft.com/office/drawing/2014/chart" uri="{C3380CC4-5D6E-409C-BE32-E72D297353CC}">
              <c16:uniqueId val="{00000001-0B8C-434B-9703-09228CB5C249}"/>
            </c:ext>
          </c:extLst>
        </c:ser>
        <c:ser>
          <c:idx val="2"/>
          <c:order val="2"/>
          <c:tx>
            <c:v>ET3</c:v>
          </c:tx>
          <c:spPr>
            <a:ln w="19047" cap="rnd">
              <a:solidFill>
                <a:schemeClr val="accent3"/>
              </a:solidFill>
              <a:round/>
            </a:ln>
            <a:effectLst/>
          </c:spPr>
          <c:marker>
            <c:symbol val="none"/>
          </c:marker>
          <c:xVal>
            <c:numRef>
              <c:f>'stress-strain final'!$E$3:$E$568</c:f>
              <c:numCache>
                <c:formatCode>General</c:formatCode>
                <c:ptCount val="566"/>
                <c:pt idx="0">
                  <c:v>0</c:v>
                </c:pt>
                <c:pt idx="1">
                  <c:v>2E-3</c:v>
                </c:pt>
                <c:pt idx="2">
                  <c:v>2E-3</c:v>
                </c:pt>
                <c:pt idx="3">
                  <c:v>2E-3</c:v>
                </c:pt>
                <c:pt idx="4">
                  <c:v>2E-3</c:v>
                </c:pt>
                <c:pt idx="5">
                  <c:v>2E-3</c:v>
                </c:pt>
                <c:pt idx="6">
                  <c:v>2E-3</c:v>
                </c:pt>
                <c:pt idx="7">
                  <c:v>2E-3</c:v>
                </c:pt>
                <c:pt idx="8">
                  <c:v>2E-3</c:v>
                </c:pt>
                <c:pt idx="9">
                  <c:v>2E-3</c:v>
                </c:pt>
                <c:pt idx="10">
                  <c:v>2E-3</c:v>
                </c:pt>
                <c:pt idx="11">
                  <c:v>2E-3</c:v>
                </c:pt>
                <c:pt idx="12">
                  <c:v>2E-3</c:v>
                </c:pt>
                <c:pt idx="13">
                  <c:v>2E-3</c:v>
                </c:pt>
                <c:pt idx="14">
                  <c:v>4.0000000000000001E-3</c:v>
                </c:pt>
                <c:pt idx="15">
                  <c:v>4.0000000000000001E-3</c:v>
                </c:pt>
                <c:pt idx="16">
                  <c:v>4.0000000000000001E-3</c:v>
                </c:pt>
                <c:pt idx="17">
                  <c:v>4.0000000000000001E-3</c:v>
                </c:pt>
                <c:pt idx="18">
                  <c:v>4.0000000000000001E-3</c:v>
                </c:pt>
                <c:pt idx="19">
                  <c:v>4.0000000000000001E-3</c:v>
                </c:pt>
                <c:pt idx="20">
                  <c:v>4.0000000000000001E-3</c:v>
                </c:pt>
                <c:pt idx="21">
                  <c:v>4.0000000000000001E-3</c:v>
                </c:pt>
                <c:pt idx="22">
                  <c:v>4.0000000000000001E-3</c:v>
                </c:pt>
                <c:pt idx="23">
                  <c:v>4.0000000000000001E-3</c:v>
                </c:pt>
                <c:pt idx="24">
                  <c:v>4.0000000000000001E-3</c:v>
                </c:pt>
                <c:pt idx="25">
                  <c:v>4.0000000000000001E-3</c:v>
                </c:pt>
                <c:pt idx="26">
                  <c:v>4.0000000000000001E-3</c:v>
                </c:pt>
                <c:pt idx="27">
                  <c:v>6.0000000000000001E-3</c:v>
                </c:pt>
                <c:pt idx="28">
                  <c:v>6.0000000000000001E-3</c:v>
                </c:pt>
                <c:pt idx="29">
                  <c:v>6.0000000000000001E-3</c:v>
                </c:pt>
                <c:pt idx="30">
                  <c:v>6.0000000000000001E-3</c:v>
                </c:pt>
                <c:pt idx="31">
                  <c:v>6.0000000000000001E-3</c:v>
                </c:pt>
                <c:pt idx="32">
                  <c:v>6.0000000000000001E-3</c:v>
                </c:pt>
                <c:pt idx="33">
                  <c:v>6.0000000000000001E-3</c:v>
                </c:pt>
                <c:pt idx="34">
                  <c:v>6.0000000000000001E-3</c:v>
                </c:pt>
                <c:pt idx="35">
                  <c:v>6.0000000000000001E-3</c:v>
                </c:pt>
                <c:pt idx="36">
                  <c:v>6.0000000000000001E-3</c:v>
                </c:pt>
                <c:pt idx="37">
                  <c:v>6.0000000000000001E-3</c:v>
                </c:pt>
                <c:pt idx="38">
                  <c:v>6.0000000000000001E-3</c:v>
                </c:pt>
                <c:pt idx="39">
                  <c:v>8.0000000000000002E-3</c:v>
                </c:pt>
                <c:pt idx="40">
                  <c:v>8.0000000000000002E-3</c:v>
                </c:pt>
                <c:pt idx="41">
                  <c:v>8.0000000000000002E-3</c:v>
                </c:pt>
                <c:pt idx="42">
                  <c:v>8.0000000000000002E-3</c:v>
                </c:pt>
                <c:pt idx="43">
                  <c:v>8.0000000000000002E-3</c:v>
                </c:pt>
                <c:pt idx="44">
                  <c:v>8.0000000000000002E-3</c:v>
                </c:pt>
                <c:pt idx="45">
                  <c:v>8.0000000000000002E-3</c:v>
                </c:pt>
                <c:pt idx="46">
                  <c:v>8.0000000000000002E-3</c:v>
                </c:pt>
                <c:pt idx="47">
                  <c:v>8.0000000000000002E-3</c:v>
                </c:pt>
                <c:pt idx="48">
                  <c:v>8.0000000000000002E-3</c:v>
                </c:pt>
                <c:pt idx="49">
                  <c:v>8.0000000000000002E-3</c:v>
                </c:pt>
                <c:pt idx="50">
                  <c:v>8.0000000000000002E-3</c:v>
                </c:pt>
                <c:pt idx="51">
                  <c:v>8.0000000000000002E-3</c:v>
                </c:pt>
                <c:pt idx="52">
                  <c:v>8.0000000000000002E-3</c:v>
                </c:pt>
                <c:pt idx="53">
                  <c:v>8.0000000000000002E-3</c:v>
                </c:pt>
                <c:pt idx="54">
                  <c:v>8.0000000000000002E-3</c:v>
                </c:pt>
                <c:pt idx="55">
                  <c:v>8.0000000000000002E-3</c:v>
                </c:pt>
                <c:pt idx="56">
                  <c:v>8.0000000000000002E-3</c:v>
                </c:pt>
                <c:pt idx="57">
                  <c:v>8.0000000000000002E-3</c:v>
                </c:pt>
                <c:pt idx="58">
                  <c:v>8.0000000000000002E-3</c:v>
                </c:pt>
                <c:pt idx="59">
                  <c:v>8.0000000000000002E-3</c:v>
                </c:pt>
                <c:pt idx="60">
                  <c:v>8.0000000000000002E-3</c:v>
                </c:pt>
                <c:pt idx="61">
                  <c:v>8.0000000000000002E-3</c:v>
                </c:pt>
                <c:pt idx="62">
                  <c:v>8.0000000000000002E-3</c:v>
                </c:pt>
                <c:pt idx="63">
                  <c:v>8.0000000000000002E-3</c:v>
                </c:pt>
                <c:pt idx="64">
                  <c:v>8.0000000000000002E-3</c:v>
                </c:pt>
                <c:pt idx="65">
                  <c:v>0.01</c:v>
                </c:pt>
                <c:pt idx="66">
                  <c:v>0.01</c:v>
                </c:pt>
                <c:pt idx="67">
                  <c:v>0.01</c:v>
                </c:pt>
                <c:pt idx="68">
                  <c:v>0.01</c:v>
                </c:pt>
                <c:pt idx="69">
                  <c:v>0.01</c:v>
                </c:pt>
                <c:pt idx="70">
                  <c:v>0.01</c:v>
                </c:pt>
                <c:pt idx="71">
                  <c:v>0.01</c:v>
                </c:pt>
                <c:pt idx="72">
                  <c:v>0.01</c:v>
                </c:pt>
                <c:pt idx="73">
                  <c:v>0.01</c:v>
                </c:pt>
                <c:pt idx="74">
                  <c:v>0.01</c:v>
                </c:pt>
                <c:pt idx="75">
                  <c:v>0.01</c:v>
                </c:pt>
                <c:pt idx="76">
                  <c:v>0.01</c:v>
                </c:pt>
                <c:pt idx="77">
                  <c:v>1.2E-2</c:v>
                </c:pt>
                <c:pt idx="78">
                  <c:v>1.2E-2</c:v>
                </c:pt>
                <c:pt idx="79">
                  <c:v>1.2E-2</c:v>
                </c:pt>
                <c:pt idx="80">
                  <c:v>1.2E-2</c:v>
                </c:pt>
                <c:pt idx="81">
                  <c:v>1.2E-2</c:v>
                </c:pt>
                <c:pt idx="82">
                  <c:v>1.2E-2</c:v>
                </c:pt>
                <c:pt idx="83">
                  <c:v>1.2E-2</c:v>
                </c:pt>
                <c:pt idx="84">
                  <c:v>1.2E-2</c:v>
                </c:pt>
                <c:pt idx="85">
                  <c:v>1.2E-2</c:v>
                </c:pt>
                <c:pt idx="86">
                  <c:v>1.2E-2</c:v>
                </c:pt>
                <c:pt idx="87">
                  <c:v>1.2E-2</c:v>
                </c:pt>
                <c:pt idx="88">
                  <c:v>1.2E-2</c:v>
                </c:pt>
                <c:pt idx="89">
                  <c:v>1.2E-2</c:v>
                </c:pt>
                <c:pt idx="90">
                  <c:v>1.3999999999999999E-2</c:v>
                </c:pt>
                <c:pt idx="91">
                  <c:v>1.3999999999999999E-2</c:v>
                </c:pt>
                <c:pt idx="92">
                  <c:v>1.3999999999999999E-2</c:v>
                </c:pt>
                <c:pt idx="93">
                  <c:v>1.3999999999999999E-2</c:v>
                </c:pt>
                <c:pt idx="94">
                  <c:v>1.3999999999999999E-2</c:v>
                </c:pt>
                <c:pt idx="95">
                  <c:v>1.3999999999999999E-2</c:v>
                </c:pt>
                <c:pt idx="96">
                  <c:v>1.3999999999999999E-2</c:v>
                </c:pt>
                <c:pt idx="97">
                  <c:v>1.6E-2</c:v>
                </c:pt>
                <c:pt idx="98">
                  <c:v>1.6E-2</c:v>
                </c:pt>
                <c:pt idx="99">
                  <c:v>1.6E-2</c:v>
                </c:pt>
                <c:pt idx="100">
                  <c:v>1.6E-2</c:v>
                </c:pt>
                <c:pt idx="101">
                  <c:v>1.6E-2</c:v>
                </c:pt>
                <c:pt idx="102">
                  <c:v>1.6E-2</c:v>
                </c:pt>
                <c:pt idx="103">
                  <c:v>1.6E-2</c:v>
                </c:pt>
                <c:pt idx="104">
                  <c:v>1.6E-2</c:v>
                </c:pt>
                <c:pt idx="105">
                  <c:v>1.6E-2</c:v>
                </c:pt>
                <c:pt idx="106">
                  <c:v>1.8000000000000002E-2</c:v>
                </c:pt>
                <c:pt idx="107">
                  <c:v>1.8000000000000002E-2</c:v>
                </c:pt>
                <c:pt idx="108">
                  <c:v>1.8000000000000002E-2</c:v>
                </c:pt>
                <c:pt idx="109">
                  <c:v>1.8000000000000002E-2</c:v>
                </c:pt>
                <c:pt idx="110">
                  <c:v>1.8000000000000002E-2</c:v>
                </c:pt>
                <c:pt idx="111">
                  <c:v>0.02</c:v>
                </c:pt>
                <c:pt idx="112">
                  <c:v>0.02</c:v>
                </c:pt>
                <c:pt idx="113">
                  <c:v>0.02</c:v>
                </c:pt>
                <c:pt idx="114">
                  <c:v>0.02</c:v>
                </c:pt>
                <c:pt idx="115">
                  <c:v>0.02</c:v>
                </c:pt>
                <c:pt idx="116">
                  <c:v>2.2000000000000002E-2</c:v>
                </c:pt>
                <c:pt idx="117">
                  <c:v>2.2000000000000002E-2</c:v>
                </c:pt>
                <c:pt idx="118">
                  <c:v>2.2000000000000002E-2</c:v>
                </c:pt>
                <c:pt idx="119">
                  <c:v>2.2000000000000002E-2</c:v>
                </c:pt>
                <c:pt idx="120">
                  <c:v>2.4E-2</c:v>
                </c:pt>
                <c:pt idx="121">
                  <c:v>2.4E-2</c:v>
                </c:pt>
                <c:pt idx="122">
                  <c:v>2.4E-2</c:v>
                </c:pt>
                <c:pt idx="123">
                  <c:v>2.4E-2</c:v>
                </c:pt>
                <c:pt idx="124">
                  <c:v>2.4E-2</c:v>
                </c:pt>
                <c:pt idx="125">
                  <c:v>2.4E-2</c:v>
                </c:pt>
                <c:pt idx="126">
                  <c:v>2.4E-2</c:v>
                </c:pt>
                <c:pt idx="127">
                  <c:v>2.4E-2</c:v>
                </c:pt>
                <c:pt idx="128">
                  <c:v>2.4E-2</c:v>
                </c:pt>
                <c:pt idx="129">
                  <c:v>2.4E-2</c:v>
                </c:pt>
                <c:pt idx="130">
                  <c:v>2.6000000000000002E-2</c:v>
                </c:pt>
                <c:pt idx="131">
                  <c:v>2.6000000000000002E-2</c:v>
                </c:pt>
                <c:pt idx="132">
                  <c:v>2.6000000000000002E-2</c:v>
                </c:pt>
                <c:pt idx="133">
                  <c:v>2.6000000000000002E-2</c:v>
                </c:pt>
                <c:pt idx="134">
                  <c:v>2.6000000000000002E-2</c:v>
                </c:pt>
                <c:pt idx="135">
                  <c:v>2.7999999999999997E-2</c:v>
                </c:pt>
                <c:pt idx="136">
                  <c:v>2.7999999999999997E-2</c:v>
                </c:pt>
                <c:pt idx="137">
                  <c:v>2.7999999999999997E-2</c:v>
                </c:pt>
                <c:pt idx="138">
                  <c:v>2.7999999999999997E-2</c:v>
                </c:pt>
                <c:pt idx="139">
                  <c:v>0.03</c:v>
                </c:pt>
                <c:pt idx="140">
                  <c:v>0.03</c:v>
                </c:pt>
                <c:pt idx="141">
                  <c:v>0.03</c:v>
                </c:pt>
                <c:pt idx="142">
                  <c:v>0.03</c:v>
                </c:pt>
                <c:pt idx="143">
                  <c:v>0.03</c:v>
                </c:pt>
                <c:pt idx="144">
                  <c:v>3.2000000000000001E-2</c:v>
                </c:pt>
                <c:pt idx="145">
                  <c:v>3.2000000000000001E-2</c:v>
                </c:pt>
                <c:pt idx="146">
                  <c:v>3.2000000000000001E-2</c:v>
                </c:pt>
                <c:pt idx="147">
                  <c:v>3.2000000000000001E-2</c:v>
                </c:pt>
                <c:pt idx="148">
                  <c:v>3.2000000000000001E-2</c:v>
                </c:pt>
                <c:pt idx="149">
                  <c:v>3.2000000000000001E-2</c:v>
                </c:pt>
                <c:pt idx="150">
                  <c:v>3.2000000000000001E-2</c:v>
                </c:pt>
                <c:pt idx="151">
                  <c:v>3.2000000000000001E-2</c:v>
                </c:pt>
                <c:pt idx="152">
                  <c:v>3.2000000000000001E-2</c:v>
                </c:pt>
                <c:pt idx="153">
                  <c:v>3.4000000000000002E-2</c:v>
                </c:pt>
                <c:pt idx="154">
                  <c:v>3.4000000000000002E-2</c:v>
                </c:pt>
                <c:pt idx="155">
                  <c:v>3.4000000000000002E-2</c:v>
                </c:pt>
                <c:pt idx="156">
                  <c:v>3.4000000000000002E-2</c:v>
                </c:pt>
                <c:pt idx="157">
                  <c:v>3.4000000000000002E-2</c:v>
                </c:pt>
                <c:pt idx="158">
                  <c:v>3.6000000000000004E-2</c:v>
                </c:pt>
                <c:pt idx="159">
                  <c:v>3.6000000000000004E-2</c:v>
                </c:pt>
                <c:pt idx="160">
                  <c:v>3.6000000000000004E-2</c:v>
                </c:pt>
                <c:pt idx="161">
                  <c:v>3.6000000000000004E-2</c:v>
                </c:pt>
                <c:pt idx="162">
                  <c:v>3.6000000000000004E-2</c:v>
                </c:pt>
                <c:pt idx="163">
                  <c:v>3.7999999999999999E-2</c:v>
                </c:pt>
                <c:pt idx="164">
                  <c:v>3.7999999999999999E-2</c:v>
                </c:pt>
                <c:pt idx="165">
                  <c:v>3.7999999999999999E-2</c:v>
                </c:pt>
                <c:pt idx="166">
                  <c:v>3.7999999999999999E-2</c:v>
                </c:pt>
                <c:pt idx="167">
                  <c:v>0.04</c:v>
                </c:pt>
                <c:pt idx="168">
                  <c:v>0.04</c:v>
                </c:pt>
                <c:pt idx="169">
                  <c:v>0.04</c:v>
                </c:pt>
                <c:pt idx="170">
                  <c:v>0.04</c:v>
                </c:pt>
                <c:pt idx="171">
                  <c:v>0.04</c:v>
                </c:pt>
                <c:pt idx="172">
                  <c:v>0.04</c:v>
                </c:pt>
                <c:pt idx="173">
                  <c:v>0.04</c:v>
                </c:pt>
                <c:pt idx="174">
                  <c:v>0.04</c:v>
                </c:pt>
                <c:pt idx="175">
                  <c:v>0.04</c:v>
                </c:pt>
                <c:pt idx="176">
                  <c:v>0.04</c:v>
                </c:pt>
                <c:pt idx="177">
                  <c:v>4.2000000000000003E-2</c:v>
                </c:pt>
                <c:pt idx="178">
                  <c:v>4.2000000000000003E-2</c:v>
                </c:pt>
                <c:pt idx="179">
                  <c:v>4.2000000000000003E-2</c:v>
                </c:pt>
                <c:pt idx="180">
                  <c:v>4.2000000000000003E-2</c:v>
                </c:pt>
                <c:pt idx="181">
                  <c:v>4.2000000000000003E-2</c:v>
                </c:pt>
                <c:pt idx="182">
                  <c:v>4.4000000000000004E-2</c:v>
                </c:pt>
                <c:pt idx="183">
                  <c:v>4.4000000000000004E-2</c:v>
                </c:pt>
                <c:pt idx="184">
                  <c:v>4.4000000000000004E-2</c:v>
                </c:pt>
                <c:pt idx="185">
                  <c:v>4.4000000000000004E-2</c:v>
                </c:pt>
                <c:pt idx="186">
                  <c:v>4.5999999999999999E-2</c:v>
                </c:pt>
                <c:pt idx="187">
                  <c:v>4.5999999999999999E-2</c:v>
                </c:pt>
                <c:pt idx="188">
                  <c:v>4.5999999999999999E-2</c:v>
                </c:pt>
                <c:pt idx="189">
                  <c:v>4.5999999999999999E-2</c:v>
                </c:pt>
                <c:pt idx="190">
                  <c:v>4.5999999999999999E-2</c:v>
                </c:pt>
                <c:pt idx="191">
                  <c:v>4.8000000000000001E-2</c:v>
                </c:pt>
                <c:pt idx="192">
                  <c:v>4.8000000000000001E-2</c:v>
                </c:pt>
                <c:pt idx="193">
                  <c:v>4.8000000000000001E-2</c:v>
                </c:pt>
                <c:pt idx="194">
                  <c:v>4.8000000000000001E-2</c:v>
                </c:pt>
                <c:pt idx="195">
                  <c:v>4.8000000000000001E-2</c:v>
                </c:pt>
                <c:pt idx="196">
                  <c:v>4.8000000000000001E-2</c:v>
                </c:pt>
                <c:pt idx="197">
                  <c:v>4.8000000000000001E-2</c:v>
                </c:pt>
                <c:pt idx="198">
                  <c:v>4.8000000000000001E-2</c:v>
                </c:pt>
                <c:pt idx="199">
                  <c:v>4.8000000000000001E-2</c:v>
                </c:pt>
                <c:pt idx="200">
                  <c:v>0.05</c:v>
                </c:pt>
                <c:pt idx="201">
                  <c:v>0.05</c:v>
                </c:pt>
                <c:pt idx="202">
                  <c:v>0.05</c:v>
                </c:pt>
                <c:pt idx="203">
                  <c:v>0.05</c:v>
                </c:pt>
                <c:pt idx="204">
                  <c:v>0.05</c:v>
                </c:pt>
                <c:pt idx="205">
                  <c:v>5.2000000000000005E-2</c:v>
                </c:pt>
                <c:pt idx="206">
                  <c:v>5.2000000000000005E-2</c:v>
                </c:pt>
                <c:pt idx="207">
                  <c:v>5.2000000000000005E-2</c:v>
                </c:pt>
                <c:pt idx="208">
                  <c:v>5.2000000000000005E-2</c:v>
                </c:pt>
                <c:pt idx="209">
                  <c:v>5.2000000000000005E-2</c:v>
                </c:pt>
                <c:pt idx="210">
                  <c:v>5.4000000000000006E-2</c:v>
                </c:pt>
                <c:pt idx="211">
                  <c:v>5.4000000000000006E-2</c:v>
                </c:pt>
                <c:pt idx="212">
                  <c:v>5.4000000000000006E-2</c:v>
                </c:pt>
                <c:pt idx="213">
                  <c:v>5.4000000000000006E-2</c:v>
                </c:pt>
                <c:pt idx="214">
                  <c:v>5.4000000000000006E-2</c:v>
                </c:pt>
                <c:pt idx="215">
                  <c:v>5.5999999999999994E-2</c:v>
                </c:pt>
                <c:pt idx="216">
                  <c:v>5.5999999999999994E-2</c:v>
                </c:pt>
                <c:pt idx="217">
                  <c:v>5.5999999999999994E-2</c:v>
                </c:pt>
                <c:pt idx="218">
                  <c:v>5.5999999999999994E-2</c:v>
                </c:pt>
                <c:pt idx="219">
                  <c:v>5.5999999999999994E-2</c:v>
                </c:pt>
                <c:pt idx="220">
                  <c:v>5.5999999999999994E-2</c:v>
                </c:pt>
                <c:pt idx="221">
                  <c:v>5.5999999999999994E-2</c:v>
                </c:pt>
                <c:pt idx="222">
                  <c:v>5.5999999999999994E-2</c:v>
                </c:pt>
                <c:pt idx="223">
                  <c:v>5.5999999999999994E-2</c:v>
                </c:pt>
                <c:pt idx="224">
                  <c:v>5.7999999999999996E-2</c:v>
                </c:pt>
                <c:pt idx="225">
                  <c:v>5.7999999999999996E-2</c:v>
                </c:pt>
                <c:pt idx="226">
                  <c:v>5.7999999999999996E-2</c:v>
                </c:pt>
                <c:pt idx="227">
                  <c:v>5.7999999999999996E-2</c:v>
                </c:pt>
                <c:pt idx="228">
                  <c:v>5.7999999999999996E-2</c:v>
                </c:pt>
                <c:pt idx="229">
                  <c:v>0.06</c:v>
                </c:pt>
                <c:pt idx="230">
                  <c:v>0.06</c:v>
                </c:pt>
                <c:pt idx="231">
                  <c:v>0.06</c:v>
                </c:pt>
                <c:pt idx="232">
                  <c:v>0.06</c:v>
                </c:pt>
                <c:pt idx="233">
                  <c:v>6.2E-2</c:v>
                </c:pt>
                <c:pt idx="234">
                  <c:v>6.2E-2</c:v>
                </c:pt>
                <c:pt idx="235">
                  <c:v>6.2E-2</c:v>
                </c:pt>
                <c:pt idx="236">
                  <c:v>6.2E-2</c:v>
                </c:pt>
                <c:pt idx="237">
                  <c:v>6.2E-2</c:v>
                </c:pt>
                <c:pt idx="238">
                  <c:v>6.4000000000000001E-2</c:v>
                </c:pt>
                <c:pt idx="239">
                  <c:v>6.4000000000000001E-2</c:v>
                </c:pt>
                <c:pt idx="240">
                  <c:v>6.4000000000000001E-2</c:v>
                </c:pt>
                <c:pt idx="241">
                  <c:v>6.4000000000000001E-2</c:v>
                </c:pt>
                <c:pt idx="242">
                  <c:v>6.4000000000000001E-2</c:v>
                </c:pt>
                <c:pt idx="243">
                  <c:v>6.4000000000000001E-2</c:v>
                </c:pt>
                <c:pt idx="244">
                  <c:v>6.4000000000000001E-2</c:v>
                </c:pt>
                <c:pt idx="245">
                  <c:v>6.4000000000000001E-2</c:v>
                </c:pt>
                <c:pt idx="246">
                  <c:v>6.4000000000000001E-2</c:v>
                </c:pt>
                <c:pt idx="247">
                  <c:v>6.6000000000000003E-2</c:v>
                </c:pt>
                <c:pt idx="248">
                  <c:v>6.6000000000000003E-2</c:v>
                </c:pt>
                <c:pt idx="249">
                  <c:v>6.6000000000000003E-2</c:v>
                </c:pt>
                <c:pt idx="250">
                  <c:v>6.6000000000000003E-2</c:v>
                </c:pt>
                <c:pt idx="251">
                  <c:v>6.6000000000000003E-2</c:v>
                </c:pt>
                <c:pt idx="252">
                  <c:v>6.8000000000000005E-2</c:v>
                </c:pt>
                <c:pt idx="253">
                  <c:v>6.8000000000000005E-2</c:v>
                </c:pt>
                <c:pt idx="254">
                  <c:v>6.8000000000000005E-2</c:v>
                </c:pt>
                <c:pt idx="255">
                  <c:v>6.8000000000000005E-2</c:v>
                </c:pt>
                <c:pt idx="256">
                  <c:v>6.8000000000000005E-2</c:v>
                </c:pt>
                <c:pt idx="257">
                  <c:v>7.0000000000000007E-2</c:v>
                </c:pt>
                <c:pt idx="258">
                  <c:v>7.0000000000000007E-2</c:v>
                </c:pt>
                <c:pt idx="259">
                  <c:v>7.0000000000000007E-2</c:v>
                </c:pt>
                <c:pt idx="260">
                  <c:v>7.0000000000000007E-2</c:v>
                </c:pt>
                <c:pt idx="261">
                  <c:v>7.2000000000000008E-2</c:v>
                </c:pt>
                <c:pt idx="262">
                  <c:v>7.2000000000000008E-2</c:v>
                </c:pt>
                <c:pt idx="263">
                  <c:v>7.2000000000000008E-2</c:v>
                </c:pt>
                <c:pt idx="264">
                  <c:v>7.2000000000000008E-2</c:v>
                </c:pt>
                <c:pt idx="265">
                  <c:v>7.2000000000000008E-2</c:v>
                </c:pt>
                <c:pt idx="266">
                  <c:v>7.2000000000000008E-2</c:v>
                </c:pt>
                <c:pt idx="267">
                  <c:v>7.2000000000000008E-2</c:v>
                </c:pt>
                <c:pt idx="268">
                  <c:v>7.2000000000000008E-2</c:v>
                </c:pt>
                <c:pt idx="269">
                  <c:v>7.2000000000000008E-2</c:v>
                </c:pt>
                <c:pt idx="270">
                  <c:v>7.400000000000001E-2</c:v>
                </c:pt>
                <c:pt idx="271">
                  <c:v>7.400000000000001E-2</c:v>
                </c:pt>
                <c:pt idx="272">
                  <c:v>7.400000000000001E-2</c:v>
                </c:pt>
                <c:pt idx="273">
                  <c:v>7.400000000000001E-2</c:v>
                </c:pt>
                <c:pt idx="274">
                  <c:v>7.400000000000001E-2</c:v>
                </c:pt>
                <c:pt idx="275">
                  <c:v>7.5999999999999998E-2</c:v>
                </c:pt>
                <c:pt idx="276">
                  <c:v>7.5999999999999998E-2</c:v>
                </c:pt>
                <c:pt idx="277">
                  <c:v>7.5999999999999998E-2</c:v>
                </c:pt>
                <c:pt idx="278">
                  <c:v>7.5999999999999998E-2</c:v>
                </c:pt>
                <c:pt idx="279">
                  <c:v>7.5999999999999998E-2</c:v>
                </c:pt>
                <c:pt idx="280">
                  <c:v>7.8E-2</c:v>
                </c:pt>
                <c:pt idx="281">
                  <c:v>7.8E-2</c:v>
                </c:pt>
                <c:pt idx="282">
                  <c:v>7.8E-2</c:v>
                </c:pt>
                <c:pt idx="283">
                  <c:v>7.8E-2</c:v>
                </c:pt>
                <c:pt idx="284">
                  <c:v>0.08</c:v>
                </c:pt>
                <c:pt idx="285">
                  <c:v>0.08</c:v>
                </c:pt>
                <c:pt idx="286">
                  <c:v>0.08</c:v>
                </c:pt>
                <c:pt idx="287">
                  <c:v>0.08</c:v>
                </c:pt>
                <c:pt idx="288">
                  <c:v>0.08</c:v>
                </c:pt>
                <c:pt idx="289">
                  <c:v>0.08</c:v>
                </c:pt>
                <c:pt idx="290">
                  <c:v>0.08</c:v>
                </c:pt>
                <c:pt idx="291">
                  <c:v>0.08</c:v>
                </c:pt>
                <c:pt idx="292">
                  <c:v>0.08</c:v>
                </c:pt>
                <c:pt idx="293">
                  <c:v>0.08</c:v>
                </c:pt>
                <c:pt idx="294">
                  <c:v>8.199999999999999E-2</c:v>
                </c:pt>
                <c:pt idx="295">
                  <c:v>8.199999999999999E-2</c:v>
                </c:pt>
                <c:pt idx="296">
                  <c:v>8.199999999999999E-2</c:v>
                </c:pt>
                <c:pt idx="297">
                  <c:v>8.199999999999999E-2</c:v>
                </c:pt>
                <c:pt idx="298">
                  <c:v>8.4000000000000005E-2</c:v>
                </c:pt>
                <c:pt idx="299">
                  <c:v>8.4000000000000005E-2</c:v>
                </c:pt>
                <c:pt idx="300">
                  <c:v>8.4000000000000005E-2</c:v>
                </c:pt>
                <c:pt idx="301">
                  <c:v>8.4000000000000005E-2</c:v>
                </c:pt>
                <c:pt idx="302">
                  <c:v>8.4000000000000005E-2</c:v>
                </c:pt>
                <c:pt idx="303">
                  <c:v>8.5999999999999993E-2</c:v>
                </c:pt>
                <c:pt idx="304">
                  <c:v>8.5999999999999993E-2</c:v>
                </c:pt>
                <c:pt idx="305">
                  <c:v>8.5999999999999993E-2</c:v>
                </c:pt>
                <c:pt idx="306">
                  <c:v>8.5999999999999993E-2</c:v>
                </c:pt>
                <c:pt idx="307">
                  <c:v>8.5999999999999993E-2</c:v>
                </c:pt>
                <c:pt idx="308">
                  <c:v>8.8000000000000009E-2</c:v>
                </c:pt>
                <c:pt idx="309">
                  <c:v>8.8000000000000009E-2</c:v>
                </c:pt>
                <c:pt idx="310">
                  <c:v>8.8000000000000009E-2</c:v>
                </c:pt>
                <c:pt idx="311">
                  <c:v>8.8000000000000009E-2</c:v>
                </c:pt>
                <c:pt idx="312">
                  <c:v>8.8000000000000009E-2</c:v>
                </c:pt>
                <c:pt idx="313">
                  <c:v>8.8000000000000009E-2</c:v>
                </c:pt>
                <c:pt idx="314">
                  <c:v>8.8000000000000009E-2</c:v>
                </c:pt>
                <c:pt idx="315">
                  <c:v>8.8000000000000009E-2</c:v>
                </c:pt>
                <c:pt idx="316">
                  <c:v>8.8000000000000009E-2</c:v>
                </c:pt>
                <c:pt idx="317">
                  <c:v>0.09</c:v>
                </c:pt>
                <c:pt idx="318">
                  <c:v>0.09</c:v>
                </c:pt>
                <c:pt idx="319">
                  <c:v>0.09</c:v>
                </c:pt>
                <c:pt idx="320">
                  <c:v>0.09</c:v>
                </c:pt>
                <c:pt idx="321">
                  <c:v>0.09</c:v>
                </c:pt>
                <c:pt idx="322">
                  <c:v>9.1999999999999998E-2</c:v>
                </c:pt>
                <c:pt idx="323">
                  <c:v>9.1999999999999998E-2</c:v>
                </c:pt>
                <c:pt idx="324">
                  <c:v>9.1999999999999998E-2</c:v>
                </c:pt>
                <c:pt idx="325">
                  <c:v>9.1999999999999998E-2</c:v>
                </c:pt>
                <c:pt idx="326">
                  <c:v>9.4E-2</c:v>
                </c:pt>
                <c:pt idx="327">
                  <c:v>9.4E-2</c:v>
                </c:pt>
                <c:pt idx="328">
                  <c:v>9.4E-2</c:v>
                </c:pt>
                <c:pt idx="329">
                  <c:v>9.4E-2</c:v>
                </c:pt>
                <c:pt idx="330">
                  <c:v>9.4E-2</c:v>
                </c:pt>
                <c:pt idx="331">
                  <c:v>9.6000000000000002E-2</c:v>
                </c:pt>
                <c:pt idx="332">
                  <c:v>9.6000000000000002E-2</c:v>
                </c:pt>
                <c:pt idx="333">
                  <c:v>9.6000000000000002E-2</c:v>
                </c:pt>
                <c:pt idx="334">
                  <c:v>9.6000000000000002E-2</c:v>
                </c:pt>
                <c:pt idx="335">
                  <c:v>9.6000000000000002E-2</c:v>
                </c:pt>
                <c:pt idx="336">
                  <c:v>9.6000000000000002E-2</c:v>
                </c:pt>
                <c:pt idx="337">
                  <c:v>9.6000000000000002E-2</c:v>
                </c:pt>
                <c:pt idx="338">
                  <c:v>9.6000000000000002E-2</c:v>
                </c:pt>
                <c:pt idx="339">
                  <c:v>9.6000000000000002E-2</c:v>
                </c:pt>
                <c:pt idx="340">
                  <c:v>9.8000000000000004E-2</c:v>
                </c:pt>
                <c:pt idx="341">
                  <c:v>9.8000000000000004E-2</c:v>
                </c:pt>
                <c:pt idx="342">
                  <c:v>9.8000000000000004E-2</c:v>
                </c:pt>
                <c:pt idx="343">
                  <c:v>9.8000000000000004E-2</c:v>
                </c:pt>
                <c:pt idx="344">
                  <c:v>9.8000000000000004E-2</c:v>
                </c:pt>
                <c:pt idx="345">
                  <c:v>0.1</c:v>
                </c:pt>
                <c:pt idx="346">
                  <c:v>0.1</c:v>
                </c:pt>
                <c:pt idx="347">
                  <c:v>0.1</c:v>
                </c:pt>
                <c:pt idx="348">
                  <c:v>0.1</c:v>
                </c:pt>
                <c:pt idx="349">
                  <c:v>0.1</c:v>
                </c:pt>
                <c:pt idx="350">
                  <c:v>0.10199999999999999</c:v>
                </c:pt>
                <c:pt idx="351">
                  <c:v>0.10199999999999999</c:v>
                </c:pt>
                <c:pt idx="352">
                  <c:v>0.10199999999999999</c:v>
                </c:pt>
                <c:pt idx="353">
                  <c:v>0.10199999999999999</c:v>
                </c:pt>
                <c:pt idx="354">
                  <c:v>0.10400000000000001</c:v>
                </c:pt>
                <c:pt idx="355">
                  <c:v>0.10400000000000001</c:v>
                </c:pt>
                <c:pt idx="356">
                  <c:v>0.10400000000000001</c:v>
                </c:pt>
                <c:pt idx="357">
                  <c:v>0.10400000000000001</c:v>
                </c:pt>
                <c:pt idx="358">
                  <c:v>0.10400000000000001</c:v>
                </c:pt>
                <c:pt idx="359">
                  <c:v>0.10400000000000001</c:v>
                </c:pt>
                <c:pt idx="360">
                  <c:v>0.10400000000000001</c:v>
                </c:pt>
                <c:pt idx="361">
                  <c:v>0.10400000000000001</c:v>
                </c:pt>
                <c:pt idx="362">
                  <c:v>0.10400000000000001</c:v>
                </c:pt>
                <c:pt idx="363">
                  <c:v>0.10400000000000001</c:v>
                </c:pt>
                <c:pt idx="364">
                  <c:v>0.106</c:v>
                </c:pt>
                <c:pt idx="365">
                  <c:v>0.106</c:v>
                </c:pt>
                <c:pt idx="366">
                  <c:v>0.106</c:v>
                </c:pt>
                <c:pt idx="367">
                  <c:v>0.106</c:v>
                </c:pt>
                <c:pt idx="368">
                  <c:v>0.10800000000000001</c:v>
                </c:pt>
                <c:pt idx="369">
                  <c:v>0.10800000000000001</c:v>
                </c:pt>
                <c:pt idx="370">
                  <c:v>0.10800000000000001</c:v>
                </c:pt>
                <c:pt idx="371">
                  <c:v>0.10800000000000001</c:v>
                </c:pt>
                <c:pt idx="372">
                  <c:v>0.11</c:v>
                </c:pt>
                <c:pt idx="373">
                  <c:v>0.11</c:v>
                </c:pt>
                <c:pt idx="374">
                  <c:v>0.11</c:v>
                </c:pt>
                <c:pt idx="375">
                  <c:v>0.11</c:v>
                </c:pt>
                <c:pt idx="376">
                  <c:v>0.11199999999999999</c:v>
                </c:pt>
                <c:pt idx="377">
                  <c:v>0.11199999999999999</c:v>
                </c:pt>
                <c:pt idx="378">
                  <c:v>0.11199999999999999</c:v>
                </c:pt>
                <c:pt idx="379">
                  <c:v>0.11199999999999999</c:v>
                </c:pt>
                <c:pt idx="380">
                  <c:v>0.11199999999999999</c:v>
                </c:pt>
                <c:pt idx="381">
                  <c:v>0.11199999999999999</c:v>
                </c:pt>
                <c:pt idx="382">
                  <c:v>0.11199999999999999</c:v>
                </c:pt>
                <c:pt idx="383">
                  <c:v>0.11199999999999999</c:v>
                </c:pt>
                <c:pt idx="384">
                  <c:v>0.11199999999999999</c:v>
                </c:pt>
                <c:pt idx="385">
                  <c:v>0.11199999999999999</c:v>
                </c:pt>
                <c:pt idx="386">
                  <c:v>0.114</c:v>
                </c:pt>
                <c:pt idx="387">
                  <c:v>0.114</c:v>
                </c:pt>
                <c:pt idx="388">
                  <c:v>0.114</c:v>
                </c:pt>
                <c:pt idx="389">
                  <c:v>0.114</c:v>
                </c:pt>
                <c:pt idx="390">
                  <c:v>0.11599999999999999</c:v>
                </c:pt>
                <c:pt idx="391">
                  <c:v>0.11599999999999999</c:v>
                </c:pt>
                <c:pt idx="392">
                  <c:v>0.11599999999999999</c:v>
                </c:pt>
                <c:pt idx="393">
                  <c:v>0.11599999999999999</c:v>
                </c:pt>
                <c:pt idx="394">
                  <c:v>0.11599999999999999</c:v>
                </c:pt>
                <c:pt idx="395">
                  <c:v>0.11800000000000001</c:v>
                </c:pt>
                <c:pt idx="396">
                  <c:v>0.11800000000000001</c:v>
                </c:pt>
                <c:pt idx="397">
                  <c:v>0.11800000000000001</c:v>
                </c:pt>
                <c:pt idx="398">
                  <c:v>0.11800000000000001</c:v>
                </c:pt>
                <c:pt idx="399">
                  <c:v>0.11800000000000001</c:v>
                </c:pt>
                <c:pt idx="400">
                  <c:v>0.12</c:v>
                </c:pt>
                <c:pt idx="401">
                  <c:v>0.12</c:v>
                </c:pt>
                <c:pt idx="402">
                  <c:v>0.12</c:v>
                </c:pt>
                <c:pt idx="403">
                  <c:v>0.12</c:v>
                </c:pt>
                <c:pt idx="404">
                  <c:v>0.12</c:v>
                </c:pt>
                <c:pt idx="405">
                  <c:v>0.12</c:v>
                </c:pt>
                <c:pt idx="406">
                  <c:v>0.12</c:v>
                </c:pt>
                <c:pt idx="407">
                  <c:v>0.12</c:v>
                </c:pt>
                <c:pt idx="408">
                  <c:v>0.12</c:v>
                </c:pt>
                <c:pt idx="409">
                  <c:v>0.122</c:v>
                </c:pt>
                <c:pt idx="410">
                  <c:v>0.122</c:v>
                </c:pt>
                <c:pt idx="411">
                  <c:v>0.122</c:v>
                </c:pt>
                <c:pt idx="412">
                  <c:v>0.122</c:v>
                </c:pt>
                <c:pt idx="413">
                  <c:v>0.122</c:v>
                </c:pt>
                <c:pt idx="414">
                  <c:v>0.124</c:v>
                </c:pt>
                <c:pt idx="415">
                  <c:v>0.124</c:v>
                </c:pt>
                <c:pt idx="416">
                  <c:v>0.124</c:v>
                </c:pt>
                <c:pt idx="417">
                  <c:v>0.124</c:v>
                </c:pt>
                <c:pt idx="418">
                  <c:v>0.126</c:v>
                </c:pt>
                <c:pt idx="419">
                  <c:v>0.126</c:v>
                </c:pt>
                <c:pt idx="420">
                  <c:v>0.126</c:v>
                </c:pt>
                <c:pt idx="421">
                  <c:v>0.126</c:v>
                </c:pt>
                <c:pt idx="422">
                  <c:v>0.126</c:v>
                </c:pt>
                <c:pt idx="423">
                  <c:v>0.128</c:v>
                </c:pt>
                <c:pt idx="424">
                  <c:v>0.128</c:v>
                </c:pt>
                <c:pt idx="425">
                  <c:v>0.128</c:v>
                </c:pt>
                <c:pt idx="426">
                  <c:v>0.128</c:v>
                </c:pt>
                <c:pt idx="427">
                  <c:v>0.128</c:v>
                </c:pt>
                <c:pt idx="428">
                  <c:v>0.128</c:v>
                </c:pt>
                <c:pt idx="429">
                  <c:v>0.128</c:v>
                </c:pt>
                <c:pt idx="430">
                  <c:v>0.128</c:v>
                </c:pt>
                <c:pt idx="431">
                  <c:v>0.128</c:v>
                </c:pt>
                <c:pt idx="432">
                  <c:v>0.13</c:v>
                </c:pt>
                <c:pt idx="433">
                  <c:v>0.13</c:v>
                </c:pt>
                <c:pt idx="434">
                  <c:v>0.13</c:v>
                </c:pt>
                <c:pt idx="435">
                  <c:v>0.13</c:v>
                </c:pt>
                <c:pt idx="436">
                  <c:v>0.13</c:v>
                </c:pt>
                <c:pt idx="437">
                  <c:v>0.13200000000000001</c:v>
                </c:pt>
                <c:pt idx="438">
                  <c:v>0.13200000000000001</c:v>
                </c:pt>
                <c:pt idx="439">
                  <c:v>0.13200000000000001</c:v>
                </c:pt>
                <c:pt idx="440">
                  <c:v>0.13200000000000001</c:v>
                </c:pt>
                <c:pt idx="441">
                  <c:v>0.13400000000000001</c:v>
                </c:pt>
                <c:pt idx="442">
                  <c:v>0.13400000000000001</c:v>
                </c:pt>
                <c:pt idx="443">
                  <c:v>0.13400000000000001</c:v>
                </c:pt>
                <c:pt idx="444">
                  <c:v>0.13400000000000001</c:v>
                </c:pt>
                <c:pt idx="445">
                  <c:v>0.13400000000000001</c:v>
                </c:pt>
                <c:pt idx="446">
                  <c:v>0.13600000000000001</c:v>
                </c:pt>
                <c:pt idx="447">
                  <c:v>0.13600000000000001</c:v>
                </c:pt>
                <c:pt idx="448">
                  <c:v>0.13600000000000001</c:v>
                </c:pt>
                <c:pt idx="449">
                  <c:v>0.13600000000000001</c:v>
                </c:pt>
                <c:pt idx="450">
                  <c:v>0.13600000000000001</c:v>
                </c:pt>
                <c:pt idx="451">
                  <c:v>0.13600000000000001</c:v>
                </c:pt>
                <c:pt idx="452">
                  <c:v>0.13600000000000001</c:v>
                </c:pt>
                <c:pt idx="453">
                  <c:v>0.13600000000000001</c:v>
                </c:pt>
                <c:pt idx="454">
                  <c:v>0.13600000000000001</c:v>
                </c:pt>
                <c:pt idx="455">
                  <c:v>0.13800000000000001</c:v>
                </c:pt>
                <c:pt idx="456">
                  <c:v>0.13800000000000001</c:v>
                </c:pt>
                <c:pt idx="457">
                  <c:v>0.13800000000000001</c:v>
                </c:pt>
                <c:pt idx="458">
                  <c:v>0.13800000000000001</c:v>
                </c:pt>
                <c:pt idx="459">
                  <c:v>0.13800000000000001</c:v>
                </c:pt>
                <c:pt idx="460">
                  <c:v>0.14000000000000001</c:v>
                </c:pt>
                <c:pt idx="461">
                  <c:v>0.14000000000000001</c:v>
                </c:pt>
                <c:pt idx="462">
                  <c:v>0.14000000000000001</c:v>
                </c:pt>
                <c:pt idx="463">
                  <c:v>0.14000000000000001</c:v>
                </c:pt>
                <c:pt idx="464">
                  <c:v>0.14000000000000001</c:v>
                </c:pt>
                <c:pt idx="465">
                  <c:v>0.14199999999999999</c:v>
                </c:pt>
                <c:pt idx="466">
                  <c:v>0.14199999999999999</c:v>
                </c:pt>
                <c:pt idx="467">
                  <c:v>0.14199999999999999</c:v>
                </c:pt>
                <c:pt idx="468">
                  <c:v>0.14199999999999999</c:v>
                </c:pt>
                <c:pt idx="469">
                  <c:v>0.14400000000000002</c:v>
                </c:pt>
                <c:pt idx="470">
                  <c:v>0.14400000000000002</c:v>
                </c:pt>
                <c:pt idx="471">
                  <c:v>0.14400000000000002</c:v>
                </c:pt>
                <c:pt idx="472">
                  <c:v>0.14400000000000002</c:v>
                </c:pt>
                <c:pt idx="473">
                  <c:v>0.14400000000000002</c:v>
                </c:pt>
                <c:pt idx="474">
                  <c:v>0.14400000000000002</c:v>
                </c:pt>
                <c:pt idx="475">
                  <c:v>0.14400000000000002</c:v>
                </c:pt>
                <c:pt idx="476">
                  <c:v>0.14400000000000002</c:v>
                </c:pt>
                <c:pt idx="477">
                  <c:v>0.14400000000000002</c:v>
                </c:pt>
                <c:pt idx="478">
                  <c:v>0.14400000000000002</c:v>
                </c:pt>
                <c:pt idx="479">
                  <c:v>0.14599999999999999</c:v>
                </c:pt>
                <c:pt idx="480">
                  <c:v>0.14599999999999999</c:v>
                </c:pt>
                <c:pt idx="481">
                  <c:v>0.14599999999999999</c:v>
                </c:pt>
                <c:pt idx="482">
                  <c:v>0.14800000000000002</c:v>
                </c:pt>
                <c:pt idx="483">
                  <c:v>0.14800000000000002</c:v>
                </c:pt>
                <c:pt idx="484">
                  <c:v>0.14800000000000002</c:v>
                </c:pt>
                <c:pt idx="485">
                  <c:v>0.14800000000000002</c:v>
                </c:pt>
                <c:pt idx="486">
                  <c:v>0.14800000000000002</c:v>
                </c:pt>
                <c:pt idx="487">
                  <c:v>0.15</c:v>
                </c:pt>
                <c:pt idx="488">
                  <c:v>0.15</c:v>
                </c:pt>
                <c:pt idx="489">
                  <c:v>0.15</c:v>
                </c:pt>
                <c:pt idx="490">
                  <c:v>0.15</c:v>
                </c:pt>
                <c:pt idx="491">
                  <c:v>0.152</c:v>
                </c:pt>
                <c:pt idx="492">
                  <c:v>0.152</c:v>
                </c:pt>
                <c:pt idx="493">
                  <c:v>0.152</c:v>
                </c:pt>
                <c:pt idx="494">
                  <c:v>0.152</c:v>
                </c:pt>
                <c:pt idx="495">
                  <c:v>0.152</c:v>
                </c:pt>
                <c:pt idx="496">
                  <c:v>0.152</c:v>
                </c:pt>
                <c:pt idx="497">
                  <c:v>0.152</c:v>
                </c:pt>
                <c:pt idx="498">
                  <c:v>0.152</c:v>
                </c:pt>
                <c:pt idx="499">
                  <c:v>0.152</c:v>
                </c:pt>
                <c:pt idx="500">
                  <c:v>0.154</c:v>
                </c:pt>
                <c:pt idx="501">
                  <c:v>0.154</c:v>
                </c:pt>
                <c:pt idx="502">
                  <c:v>0.154</c:v>
                </c:pt>
                <c:pt idx="503">
                  <c:v>0.154</c:v>
                </c:pt>
                <c:pt idx="504">
                  <c:v>0.156</c:v>
                </c:pt>
                <c:pt idx="505">
                  <c:v>0.156</c:v>
                </c:pt>
                <c:pt idx="506">
                  <c:v>0.156</c:v>
                </c:pt>
                <c:pt idx="507">
                  <c:v>0.156</c:v>
                </c:pt>
                <c:pt idx="508">
                  <c:v>0.156</c:v>
                </c:pt>
                <c:pt idx="509">
                  <c:v>0.158</c:v>
                </c:pt>
                <c:pt idx="510">
                  <c:v>0.158</c:v>
                </c:pt>
                <c:pt idx="511">
                  <c:v>0.158</c:v>
                </c:pt>
                <c:pt idx="512">
                  <c:v>0.158</c:v>
                </c:pt>
                <c:pt idx="513">
                  <c:v>0.158</c:v>
                </c:pt>
                <c:pt idx="514">
                  <c:v>0.16</c:v>
                </c:pt>
                <c:pt idx="515">
                  <c:v>0.16</c:v>
                </c:pt>
                <c:pt idx="516">
                  <c:v>0.16</c:v>
                </c:pt>
                <c:pt idx="517">
                  <c:v>0.16</c:v>
                </c:pt>
                <c:pt idx="518">
                  <c:v>0.16</c:v>
                </c:pt>
                <c:pt idx="519">
                  <c:v>0.16</c:v>
                </c:pt>
                <c:pt idx="520">
                  <c:v>0.16</c:v>
                </c:pt>
                <c:pt idx="521">
                  <c:v>0.16</c:v>
                </c:pt>
                <c:pt idx="522">
                  <c:v>0.16</c:v>
                </c:pt>
                <c:pt idx="523">
                  <c:v>0.16200000000000001</c:v>
                </c:pt>
                <c:pt idx="524">
                  <c:v>0.16200000000000001</c:v>
                </c:pt>
                <c:pt idx="525">
                  <c:v>0.16200000000000001</c:v>
                </c:pt>
                <c:pt idx="526">
                  <c:v>0.16200000000000001</c:v>
                </c:pt>
                <c:pt idx="527">
                  <c:v>0.16399999999999998</c:v>
                </c:pt>
                <c:pt idx="528">
                  <c:v>0.16399999999999998</c:v>
                </c:pt>
                <c:pt idx="529">
                  <c:v>0.16399999999999998</c:v>
                </c:pt>
                <c:pt idx="530">
                  <c:v>0.16399999999999998</c:v>
                </c:pt>
                <c:pt idx="531">
                  <c:v>0.16399999999999998</c:v>
                </c:pt>
                <c:pt idx="532">
                  <c:v>0.16600000000000001</c:v>
                </c:pt>
                <c:pt idx="533">
                  <c:v>0.16600000000000001</c:v>
                </c:pt>
                <c:pt idx="534">
                  <c:v>0.16600000000000001</c:v>
                </c:pt>
                <c:pt idx="535">
                  <c:v>0.16600000000000001</c:v>
                </c:pt>
                <c:pt idx="536">
                  <c:v>0.16600000000000001</c:v>
                </c:pt>
                <c:pt idx="537">
                  <c:v>0.16800000000000001</c:v>
                </c:pt>
                <c:pt idx="538">
                  <c:v>0.16800000000000001</c:v>
                </c:pt>
                <c:pt idx="539">
                  <c:v>0.16800000000000001</c:v>
                </c:pt>
                <c:pt idx="540">
                  <c:v>0.16800000000000001</c:v>
                </c:pt>
                <c:pt idx="541">
                  <c:v>0.16800000000000001</c:v>
                </c:pt>
                <c:pt idx="542">
                  <c:v>0.16800000000000001</c:v>
                </c:pt>
                <c:pt idx="543">
                  <c:v>0.16800000000000001</c:v>
                </c:pt>
                <c:pt idx="544">
                  <c:v>0.16800000000000001</c:v>
                </c:pt>
                <c:pt idx="545">
                  <c:v>0.17</c:v>
                </c:pt>
                <c:pt idx="546">
                  <c:v>0.17</c:v>
                </c:pt>
                <c:pt idx="547">
                  <c:v>0.17</c:v>
                </c:pt>
                <c:pt idx="548">
                  <c:v>0.17</c:v>
                </c:pt>
                <c:pt idx="549">
                  <c:v>0.17</c:v>
                </c:pt>
                <c:pt idx="550">
                  <c:v>0.17199999999999999</c:v>
                </c:pt>
                <c:pt idx="551">
                  <c:v>0.17199999999999999</c:v>
                </c:pt>
                <c:pt idx="552">
                  <c:v>0.17199999999999999</c:v>
                </c:pt>
                <c:pt idx="553">
                  <c:v>0.17199999999999999</c:v>
                </c:pt>
                <c:pt idx="554">
                  <c:v>0.17399999999999999</c:v>
                </c:pt>
                <c:pt idx="555">
                  <c:v>0.17399999999999999</c:v>
                </c:pt>
                <c:pt idx="556">
                  <c:v>0.17399999999999999</c:v>
                </c:pt>
                <c:pt idx="557">
                  <c:v>0.17399999999999999</c:v>
                </c:pt>
                <c:pt idx="558">
                  <c:v>0.17399999999999999</c:v>
                </c:pt>
                <c:pt idx="559">
                  <c:v>0.17600000000000002</c:v>
                </c:pt>
                <c:pt idx="560">
                  <c:v>0.17600000000000002</c:v>
                </c:pt>
                <c:pt idx="561">
                  <c:v>0.17600000000000002</c:v>
                </c:pt>
                <c:pt idx="562">
                  <c:v>0.17600000000000002</c:v>
                </c:pt>
                <c:pt idx="563">
                  <c:v>0.17600000000000002</c:v>
                </c:pt>
                <c:pt idx="564">
                  <c:v>0.17600000000000002</c:v>
                </c:pt>
                <c:pt idx="565">
                  <c:v>0.17600000000000002</c:v>
                </c:pt>
              </c:numCache>
            </c:numRef>
          </c:xVal>
          <c:yVal>
            <c:numRef>
              <c:f>'stress-strain final'!$F$3:$F$568</c:f>
              <c:numCache>
                <c:formatCode>General</c:formatCode>
                <c:ptCount val="566"/>
                <c:pt idx="0">
                  <c:v>0</c:v>
                </c:pt>
                <c:pt idx="1">
                  <c:v>37.251759999999997</c:v>
                </c:pt>
                <c:pt idx="2">
                  <c:v>38.118079999999999</c:v>
                </c:pt>
                <c:pt idx="3">
                  <c:v>38.76782</c:v>
                </c:pt>
                <c:pt idx="4">
                  <c:v>39.417560000000002</c:v>
                </c:pt>
                <c:pt idx="5">
                  <c:v>40.283880000000003</c:v>
                </c:pt>
                <c:pt idx="6">
                  <c:v>41.150199999999998</c:v>
                </c:pt>
                <c:pt idx="7">
                  <c:v>42.016519999999993</c:v>
                </c:pt>
                <c:pt idx="8">
                  <c:v>42.882840000000002</c:v>
                </c:pt>
                <c:pt idx="9">
                  <c:v>43.965739999999997</c:v>
                </c:pt>
                <c:pt idx="10">
                  <c:v>44.832059999999991</c:v>
                </c:pt>
                <c:pt idx="11">
                  <c:v>45.69838</c:v>
                </c:pt>
                <c:pt idx="12">
                  <c:v>46.131539999999994</c:v>
                </c:pt>
                <c:pt idx="13">
                  <c:v>46.997860000000003</c:v>
                </c:pt>
                <c:pt idx="14">
                  <c:v>47.864179999999998</c:v>
                </c:pt>
                <c:pt idx="15">
                  <c:v>48.513920000000006</c:v>
                </c:pt>
                <c:pt idx="16">
                  <c:v>49.16366</c:v>
                </c:pt>
                <c:pt idx="17">
                  <c:v>50.029980000000002</c:v>
                </c:pt>
                <c:pt idx="18">
                  <c:v>50.463140000000003</c:v>
                </c:pt>
                <c:pt idx="19">
                  <c:v>51.112879999999997</c:v>
                </c:pt>
                <c:pt idx="20">
                  <c:v>51.979199999999999</c:v>
                </c:pt>
                <c:pt idx="21">
                  <c:v>52.62894</c:v>
                </c:pt>
                <c:pt idx="22">
                  <c:v>53.062100000000008</c:v>
                </c:pt>
                <c:pt idx="23">
                  <c:v>53.711840000000002</c:v>
                </c:pt>
                <c:pt idx="24">
                  <c:v>54.578159999999997</c:v>
                </c:pt>
                <c:pt idx="25">
                  <c:v>55.227899999999991</c:v>
                </c:pt>
                <c:pt idx="26">
                  <c:v>56.09422</c:v>
                </c:pt>
                <c:pt idx="27">
                  <c:v>56.743960000000008</c:v>
                </c:pt>
                <c:pt idx="28">
                  <c:v>57.610280000000003</c:v>
                </c:pt>
                <c:pt idx="29">
                  <c:v>58.476600000000005</c:v>
                </c:pt>
                <c:pt idx="30">
                  <c:v>59.126339999999999</c:v>
                </c:pt>
                <c:pt idx="31">
                  <c:v>59.559500000000007</c:v>
                </c:pt>
                <c:pt idx="32">
                  <c:v>60.425820000000002</c:v>
                </c:pt>
                <c:pt idx="33">
                  <c:v>60.858979999999995</c:v>
                </c:pt>
                <c:pt idx="34">
                  <c:v>61.725300000000004</c:v>
                </c:pt>
                <c:pt idx="35">
                  <c:v>62.375039999999998</c:v>
                </c:pt>
                <c:pt idx="36">
                  <c:v>63.24136</c:v>
                </c:pt>
                <c:pt idx="37">
                  <c:v>63.891100000000009</c:v>
                </c:pt>
                <c:pt idx="38">
                  <c:v>64.324259999999995</c:v>
                </c:pt>
                <c:pt idx="39">
                  <c:v>64.75742000000001</c:v>
                </c:pt>
                <c:pt idx="40">
                  <c:v>65.407160000000005</c:v>
                </c:pt>
                <c:pt idx="41">
                  <c:v>66.273480000000006</c:v>
                </c:pt>
                <c:pt idx="42">
                  <c:v>66.490059999999986</c:v>
                </c:pt>
                <c:pt idx="43">
                  <c:v>67.139799999999994</c:v>
                </c:pt>
                <c:pt idx="44">
                  <c:v>67.356380000000001</c:v>
                </c:pt>
                <c:pt idx="45">
                  <c:v>68.006119999999996</c:v>
                </c:pt>
                <c:pt idx="46">
                  <c:v>68.655860000000004</c:v>
                </c:pt>
                <c:pt idx="47">
                  <c:v>69.089019999999991</c:v>
                </c:pt>
                <c:pt idx="48">
                  <c:v>69.522180000000006</c:v>
                </c:pt>
                <c:pt idx="49">
                  <c:v>69.955339999999993</c:v>
                </c:pt>
                <c:pt idx="50">
                  <c:v>70.605079999999987</c:v>
                </c:pt>
                <c:pt idx="51">
                  <c:v>71.038240000000002</c:v>
                </c:pt>
                <c:pt idx="52">
                  <c:v>71.471400000000003</c:v>
                </c:pt>
                <c:pt idx="53">
                  <c:v>72.121139999999997</c:v>
                </c:pt>
                <c:pt idx="54">
                  <c:v>72.554299999999998</c:v>
                </c:pt>
                <c:pt idx="55">
                  <c:v>72.987460000000013</c:v>
                </c:pt>
                <c:pt idx="56">
                  <c:v>73.637200000000007</c:v>
                </c:pt>
                <c:pt idx="57">
                  <c:v>73.85378</c:v>
                </c:pt>
                <c:pt idx="58">
                  <c:v>74.286940000000001</c:v>
                </c:pt>
                <c:pt idx="59">
                  <c:v>74.503519999999995</c:v>
                </c:pt>
                <c:pt idx="60">
                  <c:v>74.503519999999995</c:v>
                </c:pt>
                <c:pt idx="61">
                  <c:v>74.720100000000002</c:v>
                </c:pt>
                <c:pt idx="62">
                  <c:v>74.720100000000002</c:v>
                </c:pt>
                <c:pt idx="63">
                  <c:v>74.720100000000002</c:v>
                </c:pt>
                <c:pt idx="64">
                  <c:v>74.720100000000002</c:v>
                </c:pt>
                <c:pt idx="65">
                  <c:v>73.85378</c:v>
                </c:pt>
                <c:pt idx="66">
                  <c:v>73.204039999999992</c:v>
                </c:pt>
                <c:pt idx="67">
                  <c:v>72.121139999999997</c:v>
                </c:pt>
                <c:pt idx="68">
                  <c:v>71.254819999999995</c:v>
                </c:pt>
                <c:pt idx="69">
                  <c:v>69.738759999999999</c:v>
                </c:pt>
                <c:pt idx="70">
                  <c:v>68.222700000000003</c:v>
                </c:pt>
                <c:pt idx="71">
                  <c:v>69.955339999999993</c:v>
                </c:pt>
                <c:pt idx="72">
                  <c:v>74.286940000000001</c:v>
                </c:pt>
                <c:pt idx="73">
                  <c:v>77.10248</c:v>
                </c:pt>
                <c:pt idx="74">
                  <c:v>77.752219999999994</c:v>
                </c:pt>
                <c:pt idx="75">
                  <c:v>77.752219999999994</c:v>
                </c:pt>
                <c:pt idx="76">
                  <c:v>78.401960000000003</c:v>
                </c:pt>
                <c:pt idx="77">
                  <c:v>79.26827999999999</c:v>
                </c:pt>
                <c:pt idx="78">
                  <c:v>79.701440000000005</c:v>
                </c:pt>
                <c:pt idx="79">
                  <c:v>80.351179999999999</c:v>
                </c:pt>
                <c:pt idx="80">
                  <c:v>80.567760000000007</c:v>
                </c:pt>
                <c:pt idx="81">
                  <c:v>81.217500000000001</c:v>
                </c:pt>
                <c:pt idx="82">
                  <c:v>81.867239999999995</c:v>
                </c:pt>
                <c:pt idx="83">
                  <c:v>82.516980000000004</c:v>
                </c:pt>
                <c:pt idx="84">
                  <c:v>82.950140000000005</c:v>
                </c:pt>
                <c:pt idx="85">
                  <c:v>83.599879999999999</c:v>
                </c:pt>
                <c:pt idx="86">
                  <c:v>84.249620000000007</c:v>
                </c:pt>
                <c:pt idx="87">
                  <c:v>85.115940000000009</c:v>
                </c:pt>
                <c:pt idx="88">
                  <c:v>85.549099999999996</c:v>
                </c:pt>
                <c:pt idx="89">
                  <c:v>86.415420000000012</c:v>
                </c:pt>
                <c:pt idx="90">
                  <c:v>87.065159999999992</c:v>
                </c:pt>
                <c:pt idx="91">
                  <c:v>87.931479999999993</c:v>
                </c:pt>
                <c:pt idx="92">
                  <c:v>89.23096000000001</c:v>
                </c:pt>
                <c:pt idx="93">
                  <c:v>90.9636</c:v>
                </c:pt>
                <c:pt idx="94">
                  <c:v>92.479659999999981</c:v>
                </c:pt>
                <c:pt idx="95">
                  <c:v>93.995720000000006</c:v>
                </c:pt>
                <c:pt idx="96">
                  <c:v>94.64546</c:v>
                </c:pt>
                <c:pt idx="97">
                  <c:v>96.378100000000003</c:v>
                </c:pt>
                <c:pt idx="98">
                  <c:v>98.110740000000007</c:v>
                </c:pt>
                <c:pt idx="99">
                  <c:v>99.626800000000003</c:v>
                </c:pt>
                <c:pt idx="100">
                  <c:v>101.14286</c:v>
                </c:pt>
                <c:pt idx="101">
                  <c:v>102.65892000000001</c:v>
                </c:pt>
                <c:pt idx="102">
                  <c:v>104.17497999999999</c:v>
                </c:pt>
                <c:pt idx="103">
                  <c:v>105.90761999999999</c:v>
                </c:pt>
                <c:pt idx="104">
                  <c:v>107.42368</c:v>
                </c:pt>
                <c:pt idx="105">
                  <c:v>109.58947999999999</c:v>
                </c:pt>
                <c:pt idx="106">
                  <c:v>111.53870000000001</c:v>
                </c:pt>
                <c:pt idx="107">
                  <c:v>113.48792000000002</c:v>
                </c:pt>
                <c:pt idx="108">
                  <c:v>115.43714</c:v>
                </c:pt>
                <c:pt idx="109">
                  <c:v>117.16978</c:v>
                </c:pt>
                <c:pt idx="110">
                  <c:v>119.11900000000001</c:v>
                </c:pt>
                <c:pt idx="111">
                  <c:v>121.06822</c:v>
                </c:pt>
                <c:pt idx="112">
                  <c:v>122.80085999999999</c:v>
                </c:pt>
                <c:pt idx="113">
                  <c:v>124.31692</c:v>
                </c:pt>
                <c:pt idx="114">
                  <c:v>126.04956</c:v>
                </c:pt>
                <c:pt idx="115">
                  <c:v>127.34903999999999</c:v>
                </c:pt>
                <c:pt idx="116">
                  <c:v>128.86509999999998</c:v>
                </c:pt>
                <c:pt idx="117">
                  <c:v>130.16457999999997</c:v>
                </c:pt>
                <c:pt idx="118">
                  <c:v>131.0309</c:v>
                </c:pt>
                <c:pt idx="119">
                  <c:v>132.1138</c:v>
                </c:pt>
                <c:pt idx="120">
                  <c:v>132.98011999999997</c:v>
                </c:pt>
                <c:pt idx="121">
                  <c:v>134.27959999999999</c:v>
                </c:pt>
                <c:pt idx="122">
                  <c:v>135.57907999999998</c:v>
                </c:pt>
                <c:pt idx="123">
                  <c:v>137.09513999999999</c:v>
                </c:pt>
                <c:pt idx="124">
                  <c:v>139.04436000000001</c:v>
                </c:pt>
                <c:pt idx="125">
                  <c:v>140.56042000000002</c:v>
                </c:pt>
                <c:pt idx="126">
                  <c:v>142.29306</c:v>
                </c:pt>
                <c:pt idx="127">
                  <c:v>144.0257</c:v>
                </c:pt>
                <c:pt idx="128">
                  <c:v>145.32517999999999</c:v>
                </c:pt>
                <c:pt idx="129">
                  <c:v>147.49098000000001</c:v>
                </c:pt>
                <c:pt idx="130">
                  <c:v>149.4402</c:v>
                </c:pt>
                <c:pt idx="131">
                  <c:v>151.38942</c:v>
                </c:pt>
                <c:pt idx="132">
                  <c:v>153.12206</c:v>
                </c:pt>
                <c:pt idx="133">
                  <c:v>155.07128</c:v>
                </c:pt>
                <c:pt idx="134">
                  <c:v>157.23707999999999</c:v>
                </c:pt>
                <c:pt idx="135">
                  <c:v>159.18629999999999</c:v>
                </c:pt>
                <c:pt idx="136">
                  <c:v>161.35210000000001</c:v>
                </c:pt>
                <c:pt idx="137">
                  <c:v>163.5179</c:v>
                </c:pt>
                <c:pt idx="138">
                  <c:v>165.68370000000002</c:v>
                </c:pt>
                <c:pt idx="139">
                  <c:v>167.84950000000001</c:v>
                </c:pt>
                <c:pt idx="140">
                  <c:v>170.23188000000002</c:v>
                </c:pt>
                <c:pt idx="141">
                  <c:v>172.39767999999998</c:v>
                </c:pt>
                <c:pt idx="142">
                  <c:v>174.78005999999999</c:v>
                </c:pt>
                <c:pt idx="143">
                  <c:v>177.37902</c:v>
                </c:pt>
                <c:pt idx="144">
                  <c:v>179.32823999999997</c:v>
                </c:pt>
                <c:pt idx="145">
                  <c:v>181.71062000000001</c:v>
                </c:pt>
                <c:pt idx="146">
                  <c:v>184.09300000000002</c:v>
                </c:pt>
                <c:pt idx="147">
                  <c:v>186.47538</c:v>
                </c:pt>
                <c:pt idx="148">
                  <c:v>188.85776000000001</c:v>
                </c:pt>
                <c:pt idx="149">
                  <c:v>191.24014</c:v>
                </c:pt>
                <c:pt idx="150">
                  <c:v>193.62252000000001</c:v>
                </c:pt>
                <c:pt idx="151">
                  <c:v>196.22148000000001</c:v>
                </c:pt>
                <c:pt idx="152">
                  <c:v>199.03701999999998</c:v>
                </c:pt>
                <c:pt idx="153">
                  <c:v>201.63598000000002</c:v>
                </c:pt>
                <c:pt idx="154">
                  <c:v>204.23493999999999</c:v>
                </c:pt>
                <c:pt idx="155">
                  <c:v>207.48363999999998</c:v>
                </c:pt>
                <c:pt idx="156">
                  <c:v>210.29918000000001</c:v>
                </c:pt>
                <c:pt idx="157">
                  <c:v>213.98104000000004</c:v>
                </c:pt>
                <c:pt idx="158">
                  <c:v>217.22973999999996</c:v>
                </c:pt>
                <c:pt idx="159">
                  <c:v>220.47843999999998</c:v>
                </c:pt>
                <c:pt idx="160">
                  <c:v>223.29398</c:v>
                </c:pt>
                <c:pt idx="161">
                  <c:v>226.10951999999997</c:v>
                </c:pt>
                <c:pt idx="162">
                  <c:v>229.35821999999996</c:v>
                </c:pt>
                <c:pt idx="163">
                  <c:v>232.39033999999998</c:v>
                </c:pt>
                <c:pt idx="164">
                  <c:v>235.42246</c:v>
                </c:pt>
                <c:pt idx="165">
                  <c:v>238.88773999999998</c:v>
                </c:pt>
                <c:pt idx="166">
                  <c:v>241.91986</c:v>
                </c:pt>
                <c:pt idx="167">
                  <c:v>245.38514000000001</c:v>
                </c:pt>
                <c:pt idx="168">
                  <c:v>248.63383999999999</c:v>
                </c:pt>
                <c:pt idx="169">
                  <c:v>251.88254000000001</c:v>
                </c:pt>
                <c:pt idx="170">
                  <c:v>255.34781999999998</c:v>
                </c:pt>
                <c:pt idx="171">
                  <c:v>258.59652</c:v>
                </c:pt>
                <c:pt idx="172">
                  <c:v>262.06180000000001</c:v>
                </c:pt>
                <c:pt idx="173">
                  <c:v>265.31049999999999</c:v>
                </c:pt>
                <c:pt idx="174">
                  <c:v>268.34262000000001</c:v>
                </c:pt>
                <c:pt idx="175">
                  <c:v>271.80790000000002</c:v>
                </c:pt>
                <c:pt idx="176">
                  <c:v>275.27318000000002</c:v>
                </c:pt>
                <c:pt idx="177">
                  <c:v>278.52188000000001</c:v>
                </c:pt>
                <c:pt idx="178">
                  <c:v>281.77058</c:v>
                </c:pt>
                <c:pt idx="179">
                  <c:v>285.23586</c:v>
                </c:pt>
                <c:pt idx="180">
                  <c:v>288.26798000000002</c:v>
                </c:pt>
                <c:pt idx="181">
                  <c:v>291.73325999999997</c:v>
                </c:pt>
                <c:pt idx="182">
                  <c:v>294.98196000000002</c:v>
                </c:pt>
                <c:pt idx="183">
                  <c:v>297.79750000000001</c:v>
                </c:pt>
                <c:pt idx="184">
                  <c:v>301.0462</c:v>
                </c:pt>
                <c:pt idx="185">
                  <c:v>304.51148000000001</c:v>
                </c:pt>
                <c:pt idx="186">
                  <c:v>307.32702</c:v>
                </c:pt>
                <c:pt idx="187">
                  <c:v>310.35913999999997</c:v>
                </c:pt>
                <c:pt idx="188">
                  <c:v>313.39125999999999</c:v>
                </c:pt>
                <c:pt idx="189">
                  <c:v>316.42337999999995</c:v>
                </c:pt>
                <c:pt idx="190">
                  <c:v>319.23892000000001</c:v>
                </c:pt>
                <c:pt idx="191">
                  <c:v>322.48761999999999</c:v>
                </c:pt>
                <c:pt idx="192">
                  <c:v>325.51974000000001</c:v>
                </c:pt>
                <c:pt idx="193">
                  <c:v>328.55186000000003</c:v>
                </c:pt>
                <c:pt idx="194">
                  <c:v>331.80056000000002</c:v>
                </c:pt>
                <c:pt idx="195">
                  <c:v>335.04926</c:v>
                </c:pt>
                <c:pt idx="196">
                  <c:v>338.29795999999999</c:v>
                </c:pt>
                <c:pt idx="197">
                  <c:v>341.33008000000001</c:v>
                </c:pt>
                <c:pt idx="198">
                  <c:v>344.57877999999999</c:v>
                </c:pt>
                <c:pt idx="199">
                  <c:v>347.61090000000002</c:v>
                </c:pt>
                <c:pt idx="200">
                  <c:v>350.8596</c:v>
                </c:pt>
                <c:pt idx="201">
                  <c:v>353.89172000000002</c:v>
                </c:pt>
                <c:pt idx="202">
                  <c:v>356.92384000000004</c:v>
                </c:pt>
                <c:pt idx="203">
                  <c:v>359.73937999999998</c:v>
                </c:pt>
                <c:pt idx="204">
                  <c:v>362.55491999999998</c:v>
                </c:pt>
                <c:pt idx="205">
                  <c:v>365.58704</c:v>
                </c:pt>
                <c:pt idx="206">
                  <c:v>367.96941999999996</c:v>
                </c:pt>
                <c:pt idx="207">
                  <c:v>370.78496000000001</c:v>
                </c:pt>
                <c:pt idx="208">
                  <c:v>373.60050000000001</c:v>
                </c:pt>
                <c:pt idx="209">
                  <c:v>376.41604000000001</c:v>
                </c:pt>
                <c:pt idx="210">
                  <c:v>379.01500000000004</c:v>
                </c:pt>
                <c:pt idx="211">
                  <c:v>381.61396000000002</c:v>
                </c:pt>
                <c:pt idx="212">
                  <c:v>384.42949999999996</c:v>
                </c:pt>
                <c:pt idx="213">
                  <c:v>387.02846</c:v>
                </c:pt>
                <c:pt idx="214">
                  <c:v>389.84399999999999</c:v>
                </c:pt>
                <c:pt idx="215">
                  <c:v>392.22637999999995</c:v>
                </c:pt>
                <c:pt idx="216">
                  <c:v>394.60875999999996</c:v>
                </c:pt>
                <c:pt idx="217">
                  <c:v>396.99113999999997</c:v>
                </c:pt>
                <c:pt idx="218">
                  <c:v>399.59010000000001</c:v>
                </c:pt>
                <c:pt idx="219">
                  <c:v>402.18906000000004</c:v>
                </c:pt>
                <c:pt idx="220">
                  <c:v>404.57144</c:v>
                </c:pt>
                <c:pt idx="221">
                  <c:v>406.95382000000001</c:v>
                </c:pt>
                <c:pt idx="222">
                  <c:v>409.76936000000001</c:v>
                </c:pt>
                <c:pt idx="223">
                  <c:v>411.93516</c:v>
                </c:pt>
                <c:pt idx="224">
                  <c:v>414.75069999999994</c:v>
                </c:pt>
                <c:pt idx="225">
                  <c:v>416.91649999999998</c:v>
                </c:pt>
                <c:pt idx="226">
                  <c:v>419.29888</c:v>
                </c:pt>
                <c:pt idx="227">
                  <c:v>421.68126000000001</c:v>
                </c:pt>
                <c:pt idx="228">
                  <c:v>424.06363999999996</c:v>
                </c:pt>
                <c:pt idx="229">
                  <c:v>426.44602000000003</c:v>
                </c:pt>
                <c:pt idx="230">
                  <c:v>429.04497999999995</c:v>
                </c:pt>
                <c:pt idx="231">
                  <c:v>431.21078</c:v>
                </c:pt>
                <c:pt idx="232">
                  <c:v>433.80974000000003</c:v>
                </c:pt>
                <c:pt idx="233">
                  <c:v>436.19211999999999</c:v>
                </c:pt>
                <c:pt idx="234">
                  <c:v>438.35791999999998</c:v>
                </c:pt>
                <c:pt idx="235">
                  <c:v>440.52371999999997</c:v>
                </c:pt>
                <c:pt idx="236">
                  <c:v>442.68951999999996</c:v>
                </c:pt>
                <c:pt idx="237">
                  <c:v>444.63874000000004</c:v>
                </c:pt>
                <c:pt idx="238">
                  <c:v>446.80453999999992</c:v>
                </c:pt>
                <c:pt idx="239">
                  <c:v>448.53718000000003</c:v>
                </c:pt>
                <c:pt idx="240">
                  <c:v>450.4864</c:v>
                </c:pt>
                <c:pt idx="241">
                  <c:v>452.21903999999995</c:v>
                </c:pt>
                <c:pt idx="242">
                  <c:v>453.73510000000005</c:v>
                </c:pt>
                <c:pt idx="243">
                  <c:v>455.25116000000003</c:v>
                </c:pt>
                <c:pt idx="244">
                  <c:v>456.76722000000001</c:v>
                </c:pt>
                <c:pt idx="245">
                  <c:v>458.49986000000001</c:v>
                </c:pt>
                <c:pt idx="246">
                  <c:v>459.36617999999999</c:v>
                </c:pt>
                <c:pt idx="247">
                  <c:v>460.66566</c:v>
                </c:pt>
                <c:pt idx="248">
                  <c:v>461.53197999999998</c:v>
                </c:pt>
                <c:pt idx="249">
                  <c:v>461.74856</c:v>
                </c:pt>
                <c:pt idx="250">
                  <c:v>461.74856</c:v>
                </c:pt>
                <c:pt idx="251">
                  <c:v>461.96513999999996</c:v>
                </c:pt>
                <c:pt idx="252">
                  <c:v>461.74856</c:v>
                </c:pt>
                <c:pt idx="253">
                  <c:v>460.44908000000004</c:v>
                </c:pt>
                <c:pt idx="254">
                  <c:v>460.44908000000004</c:v>
                </c:pt>
                <c:pt idx="255">
                  <c:v>462.39830000000001</c:v>
                </c:pt>
                <c:pt idx="256">
                  <c:v>464.13093999999995</c:v>
                </c:pt>
                <c:pt idx="257">
                  <c:v>465.21384000000006</c:v>
                </c:pt>
                <c:pt idx="258">
                  <c:v>465.86358000000007</c:v>
                </c:pt>
                <c:pt idx="259">
                  <c:v>466.51331999999996</c:v>
                </c:pt>
                <c:pt idx="260">
                  <c:v>467.16306000000003</c:v>
                </c:pt>
                <c:pt idx="261">
                  <c:v>467.59622000000002</c:v>
                </c:pt>
                <c:pt idx="262">
                  <c:v>467.59622000000002</c:v>
                </c:pt>
                <c:pt idx="263">
                  <c:v>467.37963999999994</c:v>
                </c:pt>
                <c:pt idx="264">
                  <c:v>464.78067999999996</c:v>
                </c:pt>
                <c:pt idx="265">
                  <c:v>456.98380000000003</c:v>
                </c:pt>
                <c:pt idx="266">
                  <c:v>448.97034000000002</c:v>
                </c:pt>
                <c:pt idx="267">
                  <c:v>449.62008000000003</c:v>
                </c:pt>
                <c:pt idx="268">
                  <c:v>452.65219999999994</c:v>
                </c:pt>
                <c:pt idx="269">
                  <c:v>456.55063999999993</c:v>
                </c:pt>
                <c:pt idx="270">
                  <c:v>461.09881999999999</c:v>
                </c:pt>
                <c:pt idx="271">
                  <c:v>464.56409999999994</c:v>
                </c:pt>
                <c:pt idx="272">
                  <c:v>466.08016000000003</c:v>
                </c:pt>
                <c:pt idx="273">
                  <c:v>465.64700000000005</c:v>
                </c:pt>
                <c:pt idx="274">
                  <c:v>464.34751999999997</c:v>
                </c:pt>
                <c:pt idx="275">
                  <c:v>463.26461999999998</c:v>
                </c:pt>
                <c:pt idx="276">
                  <c:v>463.69777999999997</c:v>
                </c:pt>
                <c:pt idx="277">
                  <c:v>463.91435999999999</c:v>
                </c:pt>
                <c:pt idx="278">
                  <c:v>460.44908000000004</c:v>
                </c:pt>
                <c:pt idx="279">
                  <c:v>462.39830000000001</c:v>
                </c:pt>
                <c:pt idx="280">
                  <c:v>463.91435999999999</c:v>
                </c:pt>
                <c:pt idx="281">
                  <c:v>465.64700000000005</c:v>
                </c:pt>
                <c:pt idx="282">
                  <c:v>465.64700000000005</c:v>
                </c:pt>
                <c:pt idx="283">
                  <c:v>467.16306000000003</c:v>
                </c:pt>
                <c:pt idx="284">
                  <c:v>469.76202000000001</c:v>
                </c:pt>
                <c:pt idx="285">
                  <c:v>470.62833999999998</c:v>
                </c:pt>
                <c:pt idx="286">
                  <c:v>470.41176000000002</c:v>
                </c:pt>
                <c:pt idx="287">
                  <c:v>468.24596000000003</c:v>
                </c:pt>
                <c:pt idx="288">
                  <c:v>468.24596000000003</c:v>
                </c:pt>
                <c:pt idx="289">
                  <c:v>469.54543999999993</c:v>
                </c:pt>
                <c:pt idx="290">
                  <c:v>471.49466000000001</c:v>
                </c:pt>
                <c:pt idx="291">
                  <c:v>472.57756000000001</c:v>
                </c:pt>
                <c:pt idx="292">
                  <c:v>471.27808000000005</c:v>
                </c:pt>
                <c:pt idx="293">
                  <c:v>469.76202000000001</c:v>
                </c:pt>
                <c:pt idx="294">
                  <c:v>471.92782</c:v>
                </c:pt>
                <c:pt idx="295">
                  <c:v>473.66046</c:v>
                </c:pt>
                <c:pt idx="296">
                  <c:v>474.31019999999995</c:v>
                </c:pt>
                <c:pt idx="297">
                  <c:v>474.52677999999997</c:v>
                </c:pt>
                <c:pt idx="298">
                  <c:v>474.74336</c:v>
                </c:pt>
                <c:pt idx="299">
                  <c:v>474.52677999999997</c:v>
                </c:pt>
                <c:pt idx="300">
                  <c:v>474.31019999999995</c:v>
                </c:pt>
                <c:pt idx="301">
                  <c:v>469.54543999999993</c:v>
                </c:pt>
                <c:pt idx="302">
                  <c:v>468.02937999999995</c:v>
                </c:pt>
                <c:pt idx="303">
                  <c:v>472.79413999999997</c:v>
                </c:pt>
                <c:pt idx="304">
                  <c:v>476.69258000000008</c:v>
                </c:pt>
                <c:pt idx="305">
                  <c:v>478.20863999999995</c:v>
                </c:pt>
                <c:pt idx="306">
                  <c:v>479.29153999999994</c:v>
                </c:pt>
                <c:pt idx="307">
                  <c:v>479.94128000000001</c:v>
                </c:pt>
                <c:pt idx="308">
                  <c:v>480.59102000000001</c:v>
                </c:pt>
                <c:pt idx="309">
                  <c:v>481.24075999999991</c:v>
                </c:pt>
                <c:pt idx="310">
                  <c:v>481.89050000000003</c:v>
                </c:pt>
                <c:pt idx="311">
                  <c:v>482.54024000000004</c:v>
                </c:pt>
                <c:pt idx="312">
                  <c:v>483.40656000000001</c:v>
                </c:pt>
                <c:pt idx="313">
                  <c:v>484.05630000000002</c:v>
                </c:pt>
                <c:pt idx="314">
                  <c:v>484.27287999999999</c:v>
                </c:pt>
                <c:pt idx="315">
                  <c:v>484.92261999999999</c:v>
                </c:pt>
                <c:pt idx="316">
                  <c:v>485.57236</c:v>
                </c:pt>
                <c:pt idx="317">
                  <c:v>486.22209999999995</c:v>
                </c:pt>
                <c:pt idx="318">
                  <c:v>486.43867999999998</c:v>
                </c:pt>
                <c:pt idx="319">
                  <c:v>486.87183999999996</c:v>
                </c:pt>
                <c:pt idx="320">
                  <c:v>487.30499999999995</c:v>
                </c:pt>
                <c:pt idx="321">
                  <c:v>487.73816000000005</c:v>
                </c:pt>
                <c:pt idx="322">
                  <c:v>488.17131999999998</c:v>
                </c:pt>
                <c:pt idx="323">
                  <c:v>488.38790000000006</c:v>
                </c:pt>
                <c:pt idx="324">
                  <c:v>489.03763999999995</c:v>
                </c:pt>
                <c:pt idx="325">
                  <c:v>489.68737999999996</c:v>
                </c:pt>
                <c:pt idx="326">
                  <c:v>490.55369999999994</c:v>
                </c:pt>
                <c:pt idx="327">
                  <c:v>490.98686000000004</c:v>
                </c:pt>
                <c:pt idx="328">
                  <c:v>491.63659999999993</c:v>
                </c:pt>
                <c:pt idx="329">
                  <c:v>491.85318000000001</c:v>
                </c:pt>
                <c:pt idx="330">
                  <c:v>490.98686000000004</c:v>
                </c:pt>
                <c:pt idx="331">
                  <c:v>489.68737999999996</c:v>
                </c:pt>
                <c:pt idx="332">
                  <c:v>491.63659999999993</c:v>
                </c:pt>
                <c:pt idx="333">
                  <c:v>493.80240000000003</c:v>
                </c:pt>
                <c:pt idx="334">
                  <c:v>494.66872000000001</c:v>
                </c:pt>
                <c:pt idx="335">
                  <c:v>495.75162</c:v>
                </c:pt>
                <c:pt idx="336">
                  <c:v>496.18477999999999</c:v>
                </c:pt>
                <c:pt idx="337">
                  <c:v>496.83452</c:v>
                </c:pt>
                <c:pt idx="338">
                  <c:v>497.48425999999995</c:v>
                </c:pt>
                <c:pt idx="339">
                  <c:v>498.13399999999996</c:v>
                </c:pt>
                <c:pt idx="340">
                  <c:v>499.00031999999999</c:v>
                </c:pt>
                <c:pt idx="341">
                  <c:v>499.65006000000005</c:v>
                </c:pt>
                <c:pt idx="342">
                  <c:v>500.08322000000004</c:v>
                </c:pt>
                <c:pt idx="343">
                  <c:v>500.51637999999997</c:v>
                </c:pt>
                <c:pt idx="344">
                  <c:v>500.94953999999996</c:v>
                </c:pt>
                <c:pt idx="345">
                  <c:v>501.59928000000002</c:v>
                </c:pt>
                <c:pt idx="346">
                  <c:v>502.24902000000003</c:v>
                </c:pt>
                <c:pt idx="347">
                  <c:v>502.89875999999992</c:v>
                </c:pt>
                <c:pt idx="348">
                  <c:v>503.33191999999991</c:v>
                </c:pt>
                <c:pt idx="349">
                  <c:v>503.98165999999992</c:v>
                </c:pt>
                <c:pt idx="350">
                  <c:v>504.84798000000001</c:v>
                </c:pt>
                <c:pt idx="351">
                  <c:v>505.49772000000002</c:v>
                </c:pt>
                <c:pt idx="352">
                  <c:v>505.93088</c:v>
                </c:pt>
                <c:pt idx="353">
                  <c:v>506.58062000000001</c:v>
                </c:pt>
                <c:pt idx="354">
                  <c:v>507.44693999999998</c:v>
                </c:pt>
                <c:pt idx="355">
                  <c:v>507.66352000000001</c:v>
                </c:pt>
                <c:pt idx="356">
                  <c:v>508.09667999999999</c:v>
                </c:pt>
                <c:pt idx="357">
                  <c:v>508.52983999999998</c:v>
                </c:pt>
                <c:pt idx="358">
                  <c:v>509.17957999999999</c:v>
                </c:pt>
                <c:pt idx="359">
                  <c:v>509.61273999999997</c:v>
                </c:pt>
                <c:pt idx="360">
                  <c:v>510.47906000000006</c:v>
                </c:pt>
                <c:pt idx="361">
                  <c:v>511.12880000000007</c:v>
                </c:pt>
                <c:pt idx="362">
                  <c:v>511.99512000000004</c:v>
                </c:pt>
                <c:pt idx="363">
                  <c:v>512.42827999999997</c:v>
                </c:pt>
                <c:pt idx="364">
                  <c:v>512.64485999999999</c:v>
                </c:pt>
                <c:pt idx="365">
                  <c:v>513.29459999999995</c:v>
                </c:pt>
                <c:pt idx="366">
                  <c:v>513.94434000000001</c:v>
                </c:pt>
                <c:pt idx="367">
                  <c:v>514.59407999999996</c:v>
                </c:pt>
                <c:pt idx="368">
                  <c:v>514.81065999999998</c:v>
                </c:pt>
                <c:pt idx="369">
                  <c:v>515.24381999999991</c:v>
                </c:pt>
                <c:pt idx="370">
                  <c:v>515.67697999999996</c:v>
                </c:pt>
                <c:pt idx="371">
                  <c:v>516.32672000000002</c:v>
                </c:pt>
                <c:pt idx="372">
                  <c:v>516.75987999999995</c:v>
                </c:pt>
                <c:pt idx="373">
                  <c:v>517.19304</c:v>
                </c:pt>
                <c:pt idx="374">
                  <c:v>517.62619999999993</c:v>
                </c:pt>
                <c:pt idx="375">
                  <c:v>518.27593999999999</c:v>
                </c:pt>
                <c:pt idx="376">
                  <c:v>518.70909999999992</c:v>
                </c:pt>
                <c:pt idx="377">
                  <c:v>519.14225999999996</c:v>
                </c:pt>
                <c:pt idx="378">
                  <c:v>519.79199999999992</c:v>
                </c:pt>
                <c:pt idx="379">
                  <c:v>520.22515999999996</c:v>
                </c:pt>
                <c:pt idx="380">
                  <c:v>520.87490000000003</c:v>
                </c:pt>
                <c:pt idx="381">
                  <c:v>521.09148000000005</c:v>
                </c:pt>
                <c:pt idx="382">
                  <c:v>521.74122</c:v>
                </c:pt>
                <c:pt idx="383">
                  <c:v>521.95780000000002</c:v>
                </c:pt>
                <c:pt idx="384">
                  <c:v>522.39096000000006</c:v>
                </c:pt>
                <c:pt idx="385">
                  <c:v>522.82411999999999</c:v>
                </c:pt>
                <c:pt idx="386">
                  <c:v>523.25728000000004</c:v>
                </c:pt>
                <c:pt idx="387">
                  <c:v>523.90701999999999</c:v>
                </c:pt>
                <c:pt idx="388">
                  <c:v>524.34018000000003</c:v>
                </c:pt>
                <c:pt idx="389">
                  <c:v>524.77333999999996</c:v>
                </c:pt>
                <c:pt idx="390">
                  <c:v>525.20650000000001</c:v>
                </c:pt>
                <c:pt idx="391">
                  <c:v>525.42308000000003</c:v>
                </c:pt>
                <c:pt idx="392">
                  <c:v>525.85623999999996</c:v>
                </c:pt>
                <c:pt idx="393">
                  <c:v>526.2894</c:v>
                </c:pt>
                <c:pt idx="394">
                  <c:v>526.93913999999995</c:v>
                </c:pt>
                <c:pt idx="395">
                  <c:v>527.15572000000009</c:v>
                </c:pt>
                <c:pt idx="396">
                  <c:v>527.58888000000002</c:v>
                </c:pt>
                <c:pt idx="397">
                  <c:v>528.23862000000008</c:v>
                </c:pt>
                <c:pt idx="398">
                  <c:v>528.67178000000001</c:v>
                </c:pt>
                <c:pt idx="399">
                  <c:v>528.67178000000001</c:v>
                </c:pt>
                <c:pt idx="400">
                  <c:v>529.10493999999994</c:v>
                </c:pt>
                <c:pt idx="401">
                  <c:v>529.53809999999999</c:v>
                </c:pt>
                <c:pt idx="402">
                  <c:v>529.75468000000001</c:v>
                </c:pt>
                <c:pt idx="403">
                  <c:v>530.18784000000005</c:v>
                </c:pt>
                <c:pt idx="404">
                  <c:v>530.83758</c:v>
                </c:pt>
                <c:pt idx="405">
                  <c:v>531.05415999999991</c:v>
                </c:pt>
                <c:pt idx="406">
                  <c:v>531.27074000000005</c:v>
                </c:pt>
                <c:pt idx="407">
                  <c:v>531.48731999999995</c:v>
                </c:pt>
                <c:pt idx="408">
                  <c:v>532.13705999999991</c:v>
                </c:pt>
                <c:pt idx="409">
                  <c:v>532.57022000000006</c:v>
                </c:pt>
                <c:pt idx="410">
                  <c:v>533.00337999999999</c:v>
                </c:pt>
                <c:pt idx="411">
                  <c:v>533.43654000000004</c:v>
                </c:pt>
                <c:pt idx="412">
                  <c:v>533.65312000000006</c:v>
                </c:pt>
                <c:pt idx="413">
                  <c:v>534.08627999999999</c:v>
                </c:pt>
                <c:pt idx="414">
                  <c:v>534.51944000000003</c:v>
                </c:pt>
                <c:pt idx="415">
                  <c:v>534.73602000000005</c:v>
                </c:pt>
                <c:pt idx="416">
                  <c:v>534.95259999999996</c:v>
                </c:pt>
                <c:pt idx="417">
                  <c:v>535.38576</c:v>
                </c:pt>
                <c:pt idx="418">
                  <c:v>535.60234000000003</c:v>
                </c:pt>
                <c:pt idx="419">
                  <c:v>535.81891999999993</c:v>
                </c:pt>
                <c:pt idx="420">
                  <c:v>536.25207999999998</c:v>
                </c:pt>
                <c:pt idx="421">
                  <c:v>536.46866</c:v>
                </c:pt>
                <c:pt idx="422">
                  <c:v>536.90181999999993</c:v>
                </c:pt>
                <c:pt idx="423">
                  <c:v>537.33497999999997</c:v>
                </c:pt>
                <c:pt idx="424">
                  <c:v>537.55155999999999</c:v>
                </c:pt>
                <c:pt idx="425">
                  <c:v>537.76814000000002</c:v>
                </c:pt>
                <c:pt idx="426">
                  <c:v>538.20129999999995</c:v>
                </c:pt>
                <c:pt idx="427">
                  <c:v>538.6344600000001</c:v>
                </c:pt>
                <c:pt idx="428">
                  <c:v>538.85104000000001</c:v>
                </c:pt>
                <c:pt idx="429">
                  <c:v>539.06762000000003</c:v>
                </c:pt>
                <c:pt idx="430">
                  <c:v>539.28419999999994</c:v>
                </c:pt>
                <c:pt idx="431">
                  <c:v>539.7173600000001</c:v>
                </c:pt>
                <c:pt idx="432">
                  <c:v>540.15052000000003</c:v>
                </c:pt>
                <c:pt idx="433">
                  <c:v>540.36709999999994</c:v>
                </c:pt>
                <c:pt idx="434">
                  <c:v>540.58368000000007</c:v>
                </c:pt>
                <c:pt idx="435">
                  <c:v>541.01684</c:v>
                </c:pt>
                <c:pt idx="436">
                  <c:v>541.23341999999991</c:v>
                </c:pt>
                <c:pt idx="437">
                  <c:v>541.44999999999993</c:v>
                </c:pt>
                <c:pt idx="438">
                  <c:v>541.66658000000007</c:v>
                </c:pt>
                <c:pt idx="439">
                  <c:v>541.88315999999998</c:v>
                </c:pt>
                <c:pt idx="440">
                  <c:v>542.09974</c:v>
                </c:pt>
                <c:pt idx="441">
                  <c:v>542.31631999999991</c:v>
                </c:pt>
                <c:pt idx="442">
                  <c:v>542.74947999999995</c:v>
                </c:pt>
                <c:pt idx="443">
                  <c:v>542.74947999999995</c:v>
                </c:pt>
                <c:pt idx="444">
                  <c:v>542.96605999999997</c:v>
                </c:pt>
                <c:pt idx="445">
                  <c:v>543.3992199999999</c:v>
                </c:pt>
                <c:pt idx="446">
                  <c:v>543.61580000000004</c:v>
                </c:pt>
                <c:pt idx="447">
                  <c:v>543.61580000000004</c:v>
                </c:pt>
                <c:pt idx="448">
                  <c:v>543.83238000000006</c:v>
                </c:pt>
                <c:pt idx="449">
                  <c:v>543.83238000000006</c:v>
                </c:pt>
                <c:pt idx="450">
                  <c:v>544.48212000000001</c:v>
                </c:pt>
                <c:pt idx="451">
                  <c:v>544.48212000000001</c:v>
                </c:pt>
                <c:pt idx="452">
                  <c:v>544.91528000000005</c:v>
                </c:pt>
                <c:pt idx="453">
                  <c:v>544.91528000000005</c:v>
                </c:pt>
                <c:pt idx="454">
                  <c:v>545.34843999999998</c:v>
                </c:pt>
                <c:pt idx="455">
                  <c:v>545.34843999999998</c:v>
                </c:pt>
                <c:pt idx="456">
                  <c:v>545.78160000000003</c:v>
                </c:pt>
                <c:pt idx="457">
                  <c:v>545.78160000000003</c:v>
                </c:pt>
                <c:pt idx="458">
                  <c:v>545.99818000000005</c:v>
                </c:pt>
                <c:pt idx="459">
                  <c:v>546.43133999999998</c:v>
                </c:pt>
                <c:pt idx="460">
                  <c:v>546.64792</c:v>
                </c:pt>
                <c:pt idx="461">
                  <c:v>546.86450000000002</c:v>
                </c:pt>
                <c:pt idx="462">
                  <c:v>546.86450000000002</c:v>
                </c:pt>
                <c:pt idx="463">
                  <c:v>547.08108000000004</c:v>
                </c:pt>
                <c:pt idx="464">
                  <c:v>547.29765999999995</c:v>
                </c:pt>
                <c:pt idx="465">
                  <c:v>547.51423999999997</c:v>
                </c:pt>
                <c:pt idx="466">
                  <c:v>547.94740000000002</c:v>
                </c:pt>
                <c:pt idx="467">
                  <c:v>547.94740000000002</c:v>
                </c:pt>
                <c:pt idx="468">
                  <c:v>547.94740000000002</c:v>
                </c:pt>
                <c:pt idx="469">
                  <c:v>548.16397999999992</c:v>
                </c:pt>
                <c:pt idx="470">
                  <c:v>548.38055999999995</c:v>
                </c:pt>
                <c:pt idx="471">
                  <c:v>548.59713999999997</c:v>
                </c:pt>
                <c:pt idx="472">
                  <c:v>548.81371999999999</c:v>
                </c:pt>
                <c:pt idx="473">
                  <c:v>549.03030000000001</c:v>
                </c:pt>
                <c:pt idx="474">
                  <c:v>549.24688000000003</c:v>
                </c:pt>
                <c:pt idx="475">
                  <c:v>549.24688000000003</c:v>
                </c:pt>
                <c:pt idx="476">
                  <c:v>549.46345999999994</c:v>
                </c:pt>
                <c:pt idx="477">
                  <c:v>549.68003999999996</c:v>
                </c:pt>
                <c:pt idx="478">
                  <c:v>549.68003999999996</c:v>
                </c:pt>
                <c:pt idx="479">
                  <c:v>549.68003999999996</c:v>
                </c:pt>
                <c:pt idx="480">
                  <c:v>549.8966200000001</c:v>
                </c:pt>
                <c:pt idx="481">
                  <c:v>550.11320000000001</c:v>
                </c:pt>
                <c:pt idx="482">
                  <c:v>550.11320000000001</c:v>
                </c:pt>
                <c:pt idx="483">
                  <c:v>550.54636000000005</c:v>
                </c:pt>
                <c:pt idx="484">
                  <c:v>550.32978000000003</c:v>
                </c:pt>
                <c:pt idx="485">
                  <c:v>550.54636000000005</c:v>
                </c:pt>
                <c:pt idx="486">
                  <c:v>550.76293999999996</c:v>
                </c:pt>
                <c:pt idx="487">
                  <c:v>550.76293999999996</c:v>
                </c:pt>
                <c:pt idx="488">
                  <c:v>550.76293999999996</c:v>
                </c:pt>
                <c:pt idx="489">
                  <c:v>550.97952000000009</c:v>
                </c:pt>
                <c:pt idx="490">
                  <c:v>550.97952000000009</c:v>
                </c:pt>
                <c:pt idx="491">
                  <c:v>551.1961</c:v>
                </c:pt>
                <c:pt idx="492">
                  <c:v>551.1961</c:v>
                </c:pt>
                <c:pt idx="493">
                  <c:v>551.41268000000002</c:v>
                </c:pt>
                <c:pt idx="494">
                  <c:v>551.62925999999993</c:v>
                </c:pt>
                <c:pt idx="495">
                  <c:v>551.62925999999993</c:v>
                </c:pt>
                <c:pt idx="496">
                  <c:v>551.62925999999993</c:v>
                </c:pt>
                <c:pt idx="497">
                  <c:v>551.62925999999993</c:v>
                </c:pt>
                <c:pt idx="498">
                  <c:v>551.62925999999993</c:v>
                </c:pt>
                <c:pt idx="499">
                  <c:v>551.84584000000007</c:v>
                </c:pt>
                <c:pt idx="500">
                  <c:v>551.84584000000007</c:v>
                </c:pt>
                <c:pt idx="501">
                  <c:v>552.06241999999997</c:v>
                </c:pt>
                <c:pt idx="502">
                  <c:v>552.06241999999997</c:v>
                </c:pt>
                <c:pt idx="503">
                  <c:v>552.06241999999997</c:v>
                </c:pt>
                <c:pt idx="504">
                  <c:v>552.06241999999997</c:v>
                </c:pt>
                <c:pt idx="505">
                  <c:v>552.06241999999997</c:v>
                </c:pt>
                <c:pt idx="506">
                  <c:v>552.06241999999997</c:v>
                </c:pt>
                <c:pt idx="507">
                  <c:v>552.06241999999997</c:v>
                </c:pt>
                <c:pt idx="508">
                  <c:v>552.06241999999997</c:v>
                </c:pt>
                <c:pt idx="509">
                  <c:v>552.06241999999997</c:v>
                </c:pt>
                <c:pt idx="510">
                  <c:v>552.06241999999997</c:v>
                </c:pt>
                <c:pt idx="511">
                  <c:v>552.06241999999997</c:v>
                </c:pt>
                <c:pt idx="512">
                  <c:v>552.06241999999997</c:v>
                </c:pt>
                <c:pt idx="513">
                  <c:v>552.06241999999997</c:v>
                </c:pt>
                <c:pt idx="514">
                  <c:v>552.06241999999997</c:v>
                </c:pt>
                <c:pt idx="515">
                  <c:v>551.84584000000007</c:v>
                </c:pt>
                <c:pt idx="516">
                  <c:v>552.06241999999997</c:v>
                </c:pt>
                <c:pt idx="517">
                  <c:v>552.06241999999997</c:v>
                </c:pt>
                <c:pt idx="518">
                  <c:v>551.84584000000007</c:v>
                </c:pt>
                <c:pt idx="519">
                  <c:v>551.84584000000007</c:v>
                </c:pt>
                <c:pt idx="520">
                  <c:v>551.62925999999993</c:v>
                </c:pt>
                <c:pt idx="521">
                  <c:v>551.62925999999993</c:v>
                </c:pt>
                <c:pt idx="522">
                  <c:v>551.41268000000002</c:v>
                </c:pt>
                <c:pt idx="523">
                  <c:v>551.41268000000002</c:v>
                </c:pt>
                <c:pt idx="524">
                  <c:v>551.41268000000002</c:v>
                </c:pt>
                <c:pt idx="525">
                  <c:v>551.1961</c:v>
                </c:pt>
                <c:pt idx="526">
                  <c:v>550.97952000000009</c:v>
                </c:pt>
                <c:pt idx="527">
                  <c:v>550.76293999999996</c:v>
                </c:pt>
                <c:pt idx="528">
                  <c:v>550.32978000000003</c:v>
                </c:pt>
                <c:pt idx="529">
                  <c:v>550.11320000000001</c:v>
                </c:pt>
                <c:pt idx="530">
                  <c:v>549.68003999999996</c:v>
                </c:pt>
                <c:pt idx="531">
                  <c:v>549.68003999999996</c:v>
                </c:pt>
                <c:pt idx="532">
                  <c:v>549.24688000000003</c:v>
                </c:pt>
                <c:pt idx="533">
                  <c:v>548.81371999999999</c:v>
                </c:pt>
                <c:pt idx="534">
                  <c:v>548.16397999999992</c:v>
                </c:pt>
                <c:pt idx="535">
                  <c:v>547.29765999999995</c:v>
                </c:pt>
                <c:pt idx="536">
                  <c:v>546.64792</c:v>
                </c:pt>
                <c:pt idx="537">
                  <c:v>545.56502</c:v>
                </c:pt>
                <c:pt idx="538">
                  <c:v>544.69870000000003</c:v>
                </c:pt>
                <c:pt idx="539">
                  <c:v>543.61580000000004</c:v>
                </c:pt>
                <c:pt idx="540">
                  <c:v>542.74947999999995</c:v>
                </c:pt>
                <c:pt idx="541">
                  <c:v>541.66658000000007</c:v>
                </c:pt>
                <c:pt idx="542">
                  <c:v>540.15052000000003</c:v>
                </c:pt>
                <c:pt idx="543">
                  <c:v>538.6344600000001</c:v>
                </c:pt>
                <c:pt idx="544">
                  <c:v>537.11839999999995</c:v>
                </c:pt>
                <c:pt idx="545">
                  <c:v>535.81891999999993</c:v>
                </c:pt>
                <c:pt idx="546">
                  <c:v>533.86969999999997</c:v>
                </c:pt>
                <c:pt idx="547">
                  <c:v>532.13705999999991</c:v>
                </c:pt>
                <c:pt idx="548">
                  <c:v>530.18784000000005</c:v>
                </c:pt>
                <c:pt idx="549">
                  <c:v>528.45519999999999</c:v>
                </c:pt>
                <c:pt idx="550">
                  <c:v>526.50598000000002</c:v>
                </c:pt>
                <c:pt idx="551">
                  <c:v>523.90701999999999</c:v>
                </c:pt>
                <c:pt idx="552">
                  <c:v>521.74122</c:v>
                </c:pt>
                <c:pt idx="553">
                  <c:v>519.57541999999989</c:v>
                </c:pt>
                <c:pt idx="554">
                  <c:v>516.97646000000009</c:v>
                </c:pt>
                <c:pt idx="555">
                  <c:v>514.37749999999994</c:v>
                </c:pt>
                <c:pt idx="556">
                  <c:v>511.12880000000007</c:v>
                </c:pt>
                <c:pt idx="557">
                  <c:v>507.66352000000001</c:v>
                </c:pt>
                <c:pt idx="558">
                  <c:v>503.33191999999991</c:v>
                </c:pt>
                <c:pt idx="559">
                  <c:v>499.00031999999999</c:v>
                </c:pt>
                <c:pt idx="560">
                  <c:v>494.66872000000001</c:v>
                </c:pt>
                <c:pt idx="561">
                  <c:v>488.60447999999997</c:v>
                </c:pt>
                <c:pt idx="562">
                  <c:v>481.67392000000001</c:v>
                </c:pt>
                <c:pt idx="563">
                  <c:v>473.66046</c:v>
                </c:pt>
                <c:pt idx="564">
                  <c:v>464.99725999999998</c:v>
                </c:pt>
                <c:pt idx="565">
                  <c:v>454.38484000000005</c:v>
                </c:pt>
              </c:numCache>
            </c:numRef>
          </c:yVal>
          <c:smooth val="1"/>
          <c:extLst>
            <c:ext xmlns:c16="http://schemas.microsoft.com/office/drawing/2014/chart" uri="{C3380CC4-5D6E-409C-BE32-E72D297353CC}">
              <c16:uniqueId val="{00000002-0B8C-434B-9703-09228CB5C249}"/>
            </c:ext>
          </c:extLst>
        </c:ser>
        <c:ser>
          <c:idx val="3"/>
          <c:order val="3"/>
          <c:tx>
            <c:v>ET4</c:v>
          </c:tx>
          <c:spPr>
            <a:ln w="19047" cap="rnd">
              <a:solidFill>
                <a:schemeClr val="accent4"/>
              </a:solidFill>
              <a:round/>
            </a:ln>
            <a:effectLst/>
          </c:spPr>
          <c:marker>
            <c:symbol val="none"/>
          </c:marker>
          <c:xVal>
            <c:numRef>
              <c:f>'stress-strain final'!$G$3:$G$562</c:f>
              <c:numCache>
                <c:formatCode>General</c:formatCode>
                <c:ptCount val="560"/>
                <c:pt idx="0">
                  <c:v>0</c:v>
                </c:pt>
                <c:pt idx="1">
                  <c:v>2E-3</c:v>
                </c:pt>
                <c:pt idx="2">
                  <c:v>2E-3</c:v>
                </c:pt>
                <c:pt idx="3">
                  <c:v>2E-3</c:v>
                </c:pt>
                <c:pt idx="4">
                  <c:v>2E-3</c:v>
                </c:pt>
                <c:pt idx="5">
                  <c:v>4.0000000000000001E-3</c:v>
                </c:pt>
                <c:pt idx="6">
                  <c:v>4.0000000000000001E-3</c:v>
                </c:pt>
                <c:pt idx="7">
                  <c:v>4.0000000000000001E-3</c:v>
                </c:pt>
                <c:pt idx="8">
                  <c:v>4.0000000000000001E-3</c:v>
                </c:pt>
                <c:pt idx="9">
                  <c:v>4.0000000000000001E-3</c:v>
                </c:pt>
                <c:pt idx="10">
                  <c:v>6.0000000000000001E-3</c:v>
                </c:pt>
                <c:pt idx="11">
                  <c:v>6.0000000000000001E-3</c:v>
                </c:pt>
                <c:pt idx="12">
                  <c:v>6.0000000000000001E-3</c:v>
                </c:pt>
                <c:pt idx="13">
                  <c:v>6.0000000000000001E-3</c:v>
                </c:pt>
                <c:pt idx="14">
                  <c:v>8.0000000000000002E-3</c:v>
                </c:pt>
                <c:pt idx="15">
                  <c:v>8.0000000000000002E-3</c:v>
                </c:pt>
                <c:pt idx="16">
                  <c:v>8.0000000000000002E-3</c:v>
                </c:pt>
                <c:pt idx="17">
                  <c:v>8.0000000000000002E-3</c:v>
                </c:pt>
                <c:pt idx="18">
                  <c:v>8.0000000000000002E-3</c:v>
                </c:pt>
                <c:pt idx="19">
                  <c:v>8.0000000000000002E-3</c:v>
                </c:pt>
                <c:pt idx="20">
                  <c:v>8.0000000000000002E-3</c:v>
                </c:pt>
                <c:pt idx="21">
                  <c:v>8.0000000000000002E-3</c:v>
                </c:pt>
                <c:pt idx="22">
                  <c:v>8.0000000000000002E-3</c:v>
                </c:pt>
                <c:pt idx="23">
                  <c:v>8.0000000000000002E-3</c:v>
                </c:pt>
                <c:pt idx="24">
                  <c:v>0.01</c:v>
                </c:pt>
                <c:pt idx="25">
                  <c:v>0.01</c:v>
                </c:pt>
                <c:pt idx="26">
                  <c:v>0.01</c:v>
                </c:pt>
                <c:pt idx="27">
                  <c:v>0.01</c:v>
                </c:pt>
                <c:pt idx="28">
                  <c:v>1.2E-2</c:v>
                </c:pt>
                <c:pt idx="29">
                  <c:v>1.2E-2</c:v>
                </c:pt>
                <c:pt idx="30">
                  <c:v>1.2E-2</c:v>
                </c:pt>
                <c:pt idx="31">
                  <c:v>1.2E-2</c:v>
                </c:pt>
                <c:pt idx="32">
                  <c:v>1.2E-2</c:v>
                </c:pt>
                <c:pt idx="33">
                  <c:v>1.3999999999999999E-2</c:v>
                </c:pt>
                <c:pt idx="34">
                  <c:v>1.3999999999999999E-2</c:v>
                </c:pt>
                <c:pt idx="35">
                  <c:v>1.3999999999999999E-2</c:v>
                </c:pt>
                <c:pt idx="36">
                  <c:v>1.3999999999999999E-2</c:v>
                </c:pt>
                <c:pt idx="37">
                  <c:v>1.3999999999999999E-2</c:v>
                </c:pt>
                <c:pt idx="38">
                  <c:v>1.6E-2</c:v>
                </c:pt>
                <c:pt idx="39">
                  <c:v>1.6E-2</c:v>
                </c:pt>
                <c:pt idx="40">
                  <c:v>1.6E-2</c:v>
                </c:pt>
                <c:pt idx="41">
                  <c:v>1.6E-2</c:v>
                </c:pt>
                <c:pt idx="42">
                  <c:v>1.6E-2</c:v>
                </c:pt>
                <c:pt idx="43">
                  <c:v>1.6E-2</c:v>
                </c:pt>
                <c:pt idx="44">
                  <c:v>1.6E-2</c:v>
                </c:pt>
                <c:pt idx="45">
                  <c:v>1.6E-2</c:v>
                </c:pt>
                <c:pt idx="46">
                  <c:v>1.6E-2</c:v>
                </c:pt>
                <c:pt idx="47">
                  <c:v>1.8000000000000002E-2</c:v>
                </c:pt>
                <c:pt idx="48">
                  <c:v>1.8000000000000002E-2</c:v>
                </c:pt>
                <c:pt idx="49">
                  <c:v>1.8000000000000002E-2</c:v>
                </c:pt>
                <c:pt idx="50">
                  <c:v>1.8000000000000002E-2</c:v>
                </c:pt>
                <c:pt idx="51">
                  <c:v>1.8000000000000002E-2</c:v>
                </c:pt>
                <c:pt idx="52">
                  <c:v>0.02</c:v>
                </c:pt>
                <c:pt idx="53">
                  <c:v>0.02</c:v>
                </c:pt>
                <c:pt idx="54">
                  <c:v>0.02</c:v>
                </c:pt>
                <c:pt idx="55">
                  <c:v>0.02</c:v>
                </c:pt>
                <c:pt idx="56">
                  <c:v>0.02</c:v>
                </c:pt>
                <c:pt idx="57">
                  <c:v>2.2000000000000002E-2</c:v>
                </c:pt>
                <c:pt idx="58">
                  <c:v>2.2000000000000002E-2</c:v>
                </c:pt>
                <c:pt idx="59">
                  <c:v>2.2000000000000002E-2</c:v>
                </c:pt>
                <c:pt idx="60">
                  <c:v>2.2000000000000002E-2</c:v>
                </c:pt>
                <c:pt idx="61">
                  <c:v>2.2000000000000002E-2</c:v>
                </c:pt>
                <c:pt idx="62">
                  <c:v>2.4E-2</c:v>
                </c:pt>
                <c:pt idx="63">
                  <c:v>2.4E-2</c:v>
                </c:pt>
                <c:pt idx="64">
                  <c:v>2.4E-2</c:v>
                </c:pt>
                <c:pt idx="65">
                  <c:v>2.4E-2</c:v>
                </c:pt>
                <c:pt idx="66">
                  <c:v>2.4E-2</c:v>
                </c:pt>
                <c:pt idx="67">
                  <c:v>2.4E-2</c:v>
                </c:pt>
                <c:pt idx="68">
                  <c:v>2.4E-2</c:v>
                </c:pt>
                <c:pt idx="69">
                  <c:v>2.4E-2</c:v>
                </c:pt>
                <c:pt idx="70">
                  <c:v>2.4E-2</c:v>
                </c:pt>
                <c:pt idx="71">
                  <c:v>2.4E-2</c:v>
                </c:pt>
                <c:pt idx="72">
                  <c:v>2.6000000000000002E-2</c:v>
                </c:pt>
                <c:pt idx="73">
                  <c:v>2.6000000000000002E-2</c:v>
                </c:pt>
                <c:pt idx="74">
                  <c:v>2.6000000000000002E-2</c:v>
                </c:pt>
                <c:pt idx="75">
                  <c:v>2.6000000000000002E-2</c:v>
                </c:pt>
                <c:pt idx="76">
                  <c:v>2.7999999999999997E-2</c:v>
                </c:pt>
                <c:pt idx="77">
                  <c:v>2.7999999999999997E-2</c:v>
                </c:pt>
                <c:pt idx="78">
                  <c:v>2.7999999999999997E-2</c:v>
                </c:pt>
                <c:pt idx="79">
                  <c:v>2.7999999999999997E-2</c:v>
                </c:pt>
                <c:pt idx="80">
                  <c:v>2.7999999999999997E-2</c:v>
                </c:pt>
                <c:pt idx="81">
                  <c:v>0.03</c:v>
                </c:pt>
                <c:pt idx="82">
                  <c:v>0.03</c:v>
                </c:pt>
                <c:pt idx="83">
                  <c:v>0.03</c:v>
                </c:pt>
                <c:pt idx="84">
                  <c:v>0.03</c:v>
                </c:pt>
                <c:pt idx="85">
                  <c:v>0.03</c:v>
                </c:pt>
                <c:pt idx="86">
                  <c:v>3.2000000000000001E-2</c:v>
                </c:pt>
                <c:pt idx="87">
                  <c:v>3.2000000000000001E-2</c:v>
                </c:pt>
                <c:pt idx="88">
                  <c:v>3.2000000000000001E-2</c:v>
                </c:pt>
                <c:pt idx="89">
                  <c:v>3.2000000000000001E-2</c:v>
                </c:pt>
                <c:pt idx="90">
                  <c:v>3.2000000000000001E-2</c:v>
                </c:pt>
                <c:pt idx="91">
                  <c:v>3.2000000000000001E-2</c:v>
                </c:pt>
                <c:pt idx="92">
                  <c:v>3.2000000000000001E-2</c:v>
                </c:pt>
                <c:pt idx="93">
                  <c:v>3.2000000000000001E-2</c:v>
                </c:pt>
                <c:pt idx="94">
                  <c:v>3.2000000000000001E-2</c:v>
                </c:pt>
                <c:pt idx="95">
                  <c:v>3.2000000000000001E-2</c:v>
                </c:pt>
                <c:pt idx="96">
                  <c:v>3.4000000000000002E-2</c:v>
                </c:pt>
                <c:pt idx="97">
                  <c:v>3.4000000000000002E-2</c:v>
                </c:pt>
                <c:pt idx="98">
                  <c:v>3.4000000000000002E-2</c:v>
                </c:pt>
                <c:pt idx="99">
                  <c:v>3.4000000000000002E-2</c:v>
                </c:pt>
                <c:pt idx="100">
                  <c:v>3.4000000000000002E-2</c:v>
                </c:pt>
                <c:pt idx="101">
                  <c:v>3.6000000000000004E-2</c:v>
                </c:pt>
                <c:pt idx="102">
                  <c:v>3.6000000000000004E-2</c:v>
                </c:pt>
                <c:pt idx="103">
                  <c:v>3.6000000000000004E-2</c:v>
                </c:pt>
                <c:pt idx="104">
                  <c:v>3.6000000000000004E-2</c:v>
                </c:pt>
                <c:pt idx="105">
                  <c:v>3.7999999999999999E-2</c:v>
                </c:pt>
                <c:pt idx="106">
                  <c:v>3.7999999999999999E-2</c:v>
                </c:pt>
                <c:pt idx="107">
                  <c:v>3.7999999999999999E-2</c:v>
                </c:pt>
                <c:pt idx="108">
                  <c:v>3.7999999999999999E-2</c:v>
                </c:pt>
                <c:pt idx="109">
                  <c:v>3.7999999999999999E-2</c:v>
                </c:pt>
                <c:pt idx="110">
                  <c:v>0.04</c:v>
                </c:pt>
                <c:pt idx="111">
                  <c:v>0.04</c:v>
                </c:pt>
                <c:pt idx="112">
                  <c:v>0.04</c:v>
                </c:pt>
                <c:pt idx="113">
                  <c:v>0.04</c:v>
                </c:pt>
                <c:pt idx="114">
                  <c:v>0.04</c:v>
                </c:pt>
                <c:pt idx="115">
                  <c:v>0.04</c:v>
                </c:pt>
                <c:pt idx="116">
                  <c:v>0.04</c:v>
                </c:pt>
                <c:pt idx="117">
                  <c:v>0.04</c:v>
                </c:pt>
                <c:pt idx="118">
                  <c:v>0.04</c:v>
                </c:pt>
                <c:pt idx="119">
                  <c:v>0.04</c:v>
                </c:pt>
                <c:pt idx="120">
                  <c:v>4.2000000000000003E-2</c:v>
                </c:pt>
                <c:pt idx="121">
                  <c:v>4.2000000000000003E-2</c:v>
                </c:pt>
                <c:pt idx="122">
                  <c:v>4.2000000000000003E-2</c:v>
                </c:pt>
                <c:pt idx="123">
                  <c:v>4.2000000000000003E-2</c:v>
                </c:pt>
                <c:pt idx="124">
                  <c:v>4.2000000000000003E-2</c:v>
                </c:pt>
                <c:pt idx="125">
                  <c:v>4.4000000000000004E-2</c:v>
                </c:pt>
                <c:pt idx="126">
                  <c:v>4.4000000000000004E-2</c:v>
                </c:pt>
                <c:pt idx="127">
                  <c:v>4.4000000000000004E-2</c:v>
                </c:pt>
                <c:pt idx="128">
                  <c:v>4.4000000000000004E-2</c:v>
                </c:pt>
                <c:pt idx="129">
                  <c:v>4.4000000000000004E-2</c:v>
                </c:pt>
                <c:pt idx="130">
                  <c:v>4.5999999999999999E-2</c:v>
                </c:pt>
                <c:pt idx="131">
                  <c:v>4.5999999999999999E-2</c:v>
                </c:pt>
                <c:pt idx="132">
                  <c:v>4.5999999999999999E-2</c:v>
                </c:pt>
                <c:pt idx="133">
                  <c:v>4.5999999999999999E-2</c:v>
                </c:pt>
                <c:pt idx="134">
                  <c:v>4.5999999999999999E-2</c:v>
                </c:pt>
                <c:pt idx="135">
                  <c:v>4.8000000000000001E-2</c:v>
                </c:pt>
                <c:pt idx="136">
                  <c:v>4.8000000000000001E-2</c:v>
                </c:pt>
                <c:pt idx="137">
                  <c:v>4.8000000000000001E-2</c:v>
                </c:pt>
                <c:pt idx="138">
                  <c:v>4.8000000000000001E-2</c:v>
                </c:pt>
                <c:pt idx="139">
                  <c:v>4.8000000000000001E-2</c:v>
                </c:pt>
                <c:pt idx="140">
                  <c:v>4.8000000000000001E-2</c:v>
                </c:pt>
                <c:pt idx="141">
                  <c:v>4.8000000000000001E-2</c:v>
                </c:pt>
                <c:pt idx="142">
                  <c:v>4.8000000000000001E-2</c:v>
                </c:pt>
                <c:pt idx="143">
                  <c:v>4.8000000000000001E-2</c:v>
                </c:pt>
                <c:pt idx="144">
                  <c:v>4.8000000000000001E-2</c:v>
                </c:pt>
                <c:pt idx="145">
                  <c:v>0.05</c:v>
                </c:pt>
                <c:pt idx="146">
                  <c:v>0.05</c:v>
                </c:pt>
                <c:pt idx="147">
                  <c:v>0.05</c:v>
                </c:pt>
                <c:pt idx="148">
                  <c:v>0.05</c:v>
                </c:pt>
                <c:pt idx="149">
                  <c:v>0.05</c:v>
                </c:pt>
                <c:pt idx="150">
                  <c:v>5.2000000000000005E-2</c:v>
                </c:pt>
                <c:pt idx="151">
                  <c:v>5.2000000000000005E-2</c:v>
                </c:pt>
                <c:pt idx="152">
                  <c:v>5.2000000000000005E-2</c:v>
                </c:pt>
                <c:pt idx="153">
                  <c:v>5.2000000000000005E-2</c:v>
                </c:pt>
                <c:pt idx="154">
                  <c:v>5.2000000000000005E-2</c:v>
                </c:pt>
                <c:pt idx="155">
                  <c:v>5.4000000000000006E-2</c:v>
                </c:pt>
                <c:pt idx="156">
                  <c:v>5.4000000000000006E-2</c:v>
                </c:pt>
                <c:pt idx="157">
                  <c:v>5.4000000000000006E-2</c:v>
                </c:pt>
                <c:pt idx="158">
                  <c:v>5.4000000000000006E-2</c:v>
                </c:pt>
                <c:pt idx="159">
                  <c:v>5.4000000000000006E-2</c:v>
                </c:pt>
                <c:pt idx="160">
                  <c:v>5.5999999999999994E-2</c:v>
                </c:pt>
                <c:pt idx="161">
                  <c:v>5.5999999999999994E-2</c:v>
                </c:pt>
                <c:pt idx="162">
                  <c:v>5.5999999999999994E-2</c:v>
                </c:pt>
                <c:pt idx="163">
                  <c:v>5.5999999999999994E-2</c:v>
                </c:pt>
                <c:pt idx="164">
                  <c:v>5.5999999999999994E-2</c:v>
                </c:pt>
                <c:pt idx="165">
                  <c:v>5.5999999999999994E-2</c:v>
                </c:pt>
                <c:pt idx="166">
                  <c:v>5.5999999999999994E-2</c:v>
                </c:pt>
                <c:pt idx="167">
                  <c:v>5.5999999999999994E-2</c:v>
                </c:pt>
                <c:pt idx="168">
                  <c:v>5.5999999999999994E-2</c:v>
                </c:pt>
                <c:pt idx="169">
                  <c:v>5.5999999999999994E-2</c:v>
                </c:pt>
                <c:pt idx="170">
                  <c:v>5.7999999999999996E-2</c:v>
                </c:pt>
                <c:pt idx="171">
                  <c:v>5.7999999999999996E-2</c:v>
                </c:pt>
                <c:pt idx="172">
                  <c:v>5.7999999999999996E-2</c:v>
                </c:pt>
                <c:pt idx="173">
                  <c:v>5.7999999999999996E-2</c:v>
                </c:pt>
                <c:pt idx="174">
                  <c:v>5.7999999999999996E-2</c:v>
                </c:pt>
                <c:pt idx="175">
                  <c:v>0.06</c:v>
                </c:pt>
                <c:pt idx="176">
                  <c:v>0.06</c:v>
                </c:pt>
                <c:pt idx="177">
                  <c:v>0.06</c:v>
                </c:pt>
                <c:pt idx="178">
                  <c:v>0.06</c:v>
                </c:pt>
                <c:pt idx="179">
                  <c:v>0.06</c:v>
                </c:pt>
                <c:pt idx="180">
                  <c:v>6.2E-2</c:v>
                </c:pt>
                <c:pt idx="181">
                  <c:v>6.2E-2</c:v>
                </c:pt>
                <c:pt idx="182">
                  <c:v>6.2E-2</c:v>
                </c:pt>
                <c:pt idx="183">
                  <c:v>6.2E-2</c:v>
                </c:pt>
                <c:pt idx="184">
                  <c:v>6.2E-2</c:v>
                </c:pt>
                <c:pt idx="185">
                  <c:v>6.4000000000000001E-2</c:v>
                </c:pt>
                <c:pt idx="186">
                  <c:v>6.4000000000000001E-2</c:v>
                </c:pt>
                <c:pt idx="187">
                  <c:v>6.4000000000000001E-2</c:v>
                </c:pt>
                <c:pt idx="188">
                  <c:v>6.4000000000000001E-2</c:v>
                </c:pt>
                <c:pt idx="189">
                  <c:v>6.4000000000000001E-2</c:v>
                </c:pt>
                <c:pt idx="190">
                  <c:v>6.4000000000000001E-2</c:v>
                </c:pt>
                <c:pt idx="191">
                  <c:v>6.4000000000000001E-2</c:v>
                </c:pt>
                <c:pt idx="192">
                  <c:v>6.4000000000000001E-2</c:v>
                </c:pt>
                <c:pt idx="193">
                  <c:v>6.4000000000000001E-2</c:v>
                </c:pt>
                <c:pt idx="194">
                  <c:v>6.4000000000000001E-2</c:v>
                </c:pt>
                <c:pt idx="195">
                  <c:v>6.6000000000000003E-2</c:v>
                </c:pt>
                <c:pt idx="196">
                  <c:v>6.6000000000000003E-2</c:v>
                </c:pt>
                <c:pt idx="197">
                  <c:v>6.6000000000000003E-2</c:v>
                </c:pt>
                <c:pt idx="198">
                  <c:v>6.6000000000000003E-2</c:v>
                </c:pt>
                <c:pt idx="199">
                  <c:v>6.6000000000000003E-2</c:v>
                </c:pt>
                <c:pt idx="200">
                  <c:v>6.8000000000000005E-2</c:v>
                </c:pt>
                <c:pt idx="201">
                  <c:v>6.8000000000000005E-2</c:v>
                </c:pt>
                <c:pt idx="202">
                  <c:v>6.8000000000000005E-2</c:v>
                </c:pt>
                <c:pt idx="203">
                  <c:v>6.8000000000000005E-2</c:v>
                </c:pt>
                <c:pt idx="204">
                  <c:v>6.8000000000000005E-2</c:v>
                </c:pt>
                <c:pt idx="205">
                  <c:v>7.0000000000000007E-2</c:v>
                </c:pt>
                <c:pt idx="206">
                  <c:v>7.0000000000000007E-2</c:v>
                </c:pt>
                <c:pt idx="207">
                  <c:v>7.0000000000000007E-2</c:v>
                </c:pt>
                <c:pt idx="208">
                  <c:v>7.0000000000000007E-2</c:v>
                </c:pt>
                <c:pt idx="209">
                  <c:v>7.0000000000000007E-2</c:v>
                </c:pt>
                <c:pt idx="210">
                  <c:v>7.2000000000000008E-2</c:v>
                </c:pt>
                <c:pt idx="211">
                  <c:v>7.2000000000000008E-2</c:v>
                </c:pt>
                <c:pt idx="212">
                  <c:v>7.2000000000000008E-2</c:v>
                </c:pt>
                <c:pt idx="213">
                  <c:v>7.2000000000000008E-2</c:v>
                </c:pt>
                <c:pt idx="214">
                  <c:v>7.2000000000000008E-2</c:v>
                </c:pt>
                <c:pt idx="215">
                  <c:v>7.2000000000000008E-2</c:v>
                </c:pt>
                <c:pt idx="216">
                  <c:v>7.2000000000000008E-2</c:v>
                </c:pt>
                <c:pt idx="217">
                  <c:v>7.2000000000000008E-2</c:v>
                </c:pt>
                <c:pt idx="218">
                  <c:v>7.2000000000000008E-2</c:v>
                </c:pt>
                <c:pt idx="219">
                  <c:v>7.2000000000000008E-2</c:v>
                </c:pt>
                <c:pt idx="220">
                  <c:v>7.400000000000001E-2</c:v>
                </c:pt>
                <c:pt idx="221">
                  <c:v>7.400000000000001E-2</c:v>
                </c:pt>
                <c:pt idx="222">
                  <c:v>7.400000000000001E-2</c:v>
                </c:pt>
                <c:pt idx="223">
                  <c:v>7.400000000000001E-2</c:v>
                </c:pt>
                <c:pt idx="224">
                  <c:v>7.400000000000001E-2</c:v>
                </c:pt>
                <c:pt idx="225">
                  <c:v>7.5999999999999998E-2</c:v>
                </c:pt>
                <c:pt idx="226">
                  <c:v>7.5999999999999998E-2</c:v>
                </c:pt>
                <c:pt idx="227">
                  <c:v>7.5999999999999998E-2</c:v>
                </c:pt>
                <c:pt idx="228">
                  <c:v>7.5999999999999998E-2</c:v>
                </c:pt>
                <c:pt idx="229">
                  <c:v>7.8E-2</c:v>
                </c:pt>
                <c:pt idx="230">
                  <c:v>7.8E-2</c:v>
                </c:pt>
                <c:pt idx="231">
                  <c:v>7.8E-2</c:v>
                </c:pt>
                <c:pt idx="232">
                  <c:v>7.8E-2</c:v>
                </c:pt>
                <c:pt idx="233">
                  <c:v>7.8E-2</c:v>
                </c:pt>
                <c:pt idx="234">
                  <c:v>0.08</c:v>
                </c:pt>
                <c:pt idx="235">
                  <c:v>0.08</c:v>
                </c:pt>
                <c:pt idx="236">
                  <c:v>0.08</c:v>
                </c:pt>
                <c:pt idx="237">
                  <c:v>0.08</c:v>
                </c:pt>
                <c:pt idx="238">
                  <c:v>0.08</c:v>
                </c:pt>
                <c:pt idx="239">
                  <c:v>0.08</c:v>
                </c:pt>
                <c:pt idx="240">
                  <c:v>0.08</c:v>
                </c:pt>
                <c:pt idx="241">
                  <c:v>0.08</c:v>
                </c:pt>
                <c:pt idx="242">
                  <c:v>0.08</c:v>
                </c:pt>
                <c:pt idx="243">
                  <c:v>0.08</c:v>
                </c:pt>
                <c:pt idx="244">
                  <c:v>8.199999999999999E-2</c:v>
                </c:pt>
                <c:pt idx="245">
                  <c:v>8.199999999999999E-2</c:v>
                </c:pt>
                <c:pt idx="246">
                  <c:v>8.199999999999999E-2</c:v>
                </c:pt>
                <c:pt idx="247">
                  <c:v>8.199999999999999E-2</c:v>
                </c:pt>
                <c:pt idx="248">
                  <c:v>8.199999999999999E-2</c:v>
                </c:pt>
                <c:pt idx="249">
                  <c:v>8.4000000000000005E-2</c:v>
                </c:pt>
                <c:pt idx="250">
                  <c:v>8.4000000000000005E-2</c:v>
                </c:pt>
                <c:pt idx="251">
                  <c:v>8.4000000000000005E-2</c:v>
                </c:pt>
                <c:pt idx="252">
                  <c:v>8.4000000000000005E-2</c:v>
                </c:pt>
                <c:pt idx="253">
                  <c:v>8.4000000000000005E-2</c:v>
                </c:pt>
                <c:pt idx="254">
                  <c:v>8.5999999999999993E-2</c:v>
                </c:pt>
                <c:pt idx="255">
                  <c:v>8.5999999999999993E-2</c:v>
                </c:pt>
                <c:pt idx="256">
                  <c:v>8.5999999999999993E-2</c:v>
                </c:pt>
                <c:pt idx="257">
                  <c:v>8.5999999999999993E-2</c:v>
                </c:pt>
                <c:pt idx="258">
                  <c:v>8.8000000000000009E-2</c:v>
                </c:pt>
                <c:pt idx="259">
                  <c:v>8.8000000000000009E-2</c:v>
                </c:pt>
                <c:pt idx="260">
                  <c:v>8.8000000000000009E-2</c:v>
                </c:pt>
                <c:pt idx="261">
                  <c:v>8.8000000000000009E-2</c:v>
                </c:pt>
                <c:pt idx="262">
                  <c:v>8.8000000000000009E-2</c:v>
                </c:pt>
                <c:pt idx="263">
                  <c:v>8.8000000000000009E-2</c:v>
                </c:pt>
                <c:pt idx="264">
                  <c:v>8.8000000000000009E-2</c:v>
                </c:pt>
                <c:pt idx="265">
                  <c:v>8.8000000000000009E-2</c:v>
                </c:pt>
                <c:pt idx="266">
                  <c:v>8.8000000000000009E-2</c:v>
                </c:pt>
                <c:pt idx="267">
                  <c:v>8.8000000000000009E-2</c:v>
                </c:pt>
                <c:pt idx="268">
                  <c:v>0.09</c:v>
                </c:pt>
                <c:pt idx="269">
                  <c:v>0.09</c:v>
                </c:pt>
                <c:pt idx="270">
                  <c:v>0.09</c:v>
                </c:pt>
                <c:pt idx="271">
                  <c:v>0.09</c:v>
                </c:pt>
                <c:pt idx="272">
                  <c:v>0.09</c:v>
                </c:pt>
                <c:pt idx="273">
                  <c:v>9.1999999999999998E-2</c:v>
                </c:pt>
                <c:pt idx="274">
                  <c:v>9.1999999999999998E-2</c:v>
                </c:pt>
                <c:pt idx="275">
                  <c:v>9.1999999999999998E-2</c:v>
                </c:pt>
                <c:pt idx="276">
                  <c:v>9.1999999999999998E-2</c:v>
                </c:pt>
                <c:pt idx="277">
                  <c:v>9.1999999999999998E-2</c:v>
                </c:pt>
                <c:pt idx="278">
                  <c:v>9.4E-2</c:v>
                </c:pt>
                <c:pt idx="279">
                  <c:v>9.4E-2</c:v>
                </c:pt>
                <c:pt idx="280">
                  <c:v>9.4E-2</c:v>
                </c:pt>
                <c:pt idx="281">
                  <c:v>9.4E-2</c:v>
                </c:pt>
                <c:pt idx="282">
                  <c:v>9.4E-2</c:v>
                </c:pt>
                <c:pt idx="283">
                  <c:v>9.6000000000000002E-2</c:v>
                </c:pt>
                <c:pt idx="284">
                  <c:v>9.6000000000000002E-2</c:v>
                </c:pt>
                <c:pt idx="285">
                  <c:v>9.6000000000000002E-2</c:v>
                </c:pt>
                <c:pt idx="286">
                  <c:v>9.6000000000000002E-2</c:v>
                </c:pt>
                <c:pt idx="287">
                  <c:v>9.6000000000000002E-2</c:v>
                </c:pt>
                <c:pt idx="288">
                  <c:v>9.6000000000000002E-2</c:v>
                </c:pt>
                <c:pt idx="289">
                  <c:v>9.6000000000000002E-2</c:v>
                </c:pt>
                <c:pt idx="290">
                  <c:v>9.6000000000000002E-2</c:v>
                </c:pt>
                <c:pt idx="291">
                  <c:v>9.6000000000000002E-2</c:v>
                </c:pt>
                <c:pt idx="292">
                  <c:v>9.6000000000000002E-2</c:v>
                </c:pt>
                <c:pt idx="293">
                  <c:v>9.8000000000000004E-2</c:v>
                </c:pt>
                <c:pt idx="294">
                  <c:v>9.8000000000000004E-2</c:v>
                </c:pt>
                <c:pt idx="295">
                  <c:v>9.8000000000000004E-2</c:v>
                </c:pt>
                <c:pt idx="296">
                  <c:v>9.8000000000000004E-2</c:v>
                </c:pt>
                <c:pt idx="297">
                  <c:v>9.8000000000000004E-2</c:v>
                </c:pt>
                <c:pt idx="298">
                  <c:v>0.1</c:v>
                </c:pt>
                <c:pt idx="299">
                  <c:v>0.1</c:v>
                </c:pt>
                <c:pt idx="300">
                  <c:v>0.1</c:v>
                </c:pt>
                <c:pt idx="301">
                  <c:v>0.1</c:v>
                </c:pt>
                <c:pt idx="302">
                  <c:v>0.1</c:v>
                </c:pt>
                <c:pt idx="303">
                  <c:v>0.10199999999999999</c:v>
                </c:pt>
                <c:pt idx="304">
                  <c:v>0.10199999999999999</c:v>
                </c:pt>
                <c:pt idx="305">
                  <c:v>0.10199999999999999</c:v>
                </c:pt>
                <c:pt idx="306">
                  <c:v>0.10199999999999999</c:v>
                </c:pt>
                <c:pt idx="307">
                  <c:v>0.10199999999999999</c:v>
                </c:pt>
                <c:pt idx="308">
                  <c:v>0.10400000000000001</c:v>
                </c:pt>
                <c:pt idx="309">
                  <c:v>0.10400000000000001</c:v>
                </c:pt>
                <c:pt idx="310">
                  <c:v>0.10400000000000001</c:v>
                </c:pt>
                <c:pt idx="311">
                  <c:v>0.10400000000000001</c:v>
                </c:pt>
                <c:pt idx="312">
                  <c:v>0.10400000000000001</c:v>
                </c:pt>
                <c:pt idx="313">
                  <c:v>0.10400000000000001</c:v>
                </c:pt>
                <c:pt idx="314">
                  <c:v>0.10400000000000001</c:v>
                </c:pt>
                <c:pt idx="315">
                  <c:v>0.10400000000000001</c:v>
                </c:pt>
                <c:pt idx="316">
                  <c:v>0.10400000000000001</c:v>
                </c:pt>
                <c:pt idx="317">
                  <c:v>0.10400000000000001</c:v>
                </c:pt>
                <c:pt idx="318">
                  <c:v>0.106</c:v>
                </c:pt>
                <c:pt idx="319">
                  <c:v>0.106</c:v>
                </c:pt>
                <c:pt idx="320">
                  <c:v>0.106</c:v>
                </c:pt>
                <c:pt idx="321">
                  <c:v>0.106</c:v>
                </c:pt>
                <c:pt idx="322">
                  <c:v>0.10800000000000001</c:v>
                </c:pt>
                <c:pt idx="323">
                  <c:v>0.10800000000000001</c:v>
                </c:pt>
                <c:pt idx="324">
                  <c:v>0.10800000000000001</c:v>
                </c:pt>
                <c:pt idx="325">
                  <c:v>0.10800000000000001</c:v>
                </c:pt>
                <c:pt idx="326">
                  <c:v>0.10800000000000001</c:v>
                </c:pt>
                <c:pt idx="327">
                  <c:v>0.11</c:v>
                </c:pt>
                <c:pt idx="328">
                  <c:v>0.11</c:v>
                </c:pt>
                <c:pt idx="329">
                  <c:v>0.11</c:v>
                </c:pt>
                <c:pt idx="330">
                  <c:v>0.11</c:v>
                </c:pt>
                <c:pt idx="331">
                  <c:v>0.11199999999999999</c:v>
                </c:pt>
                <c:pt idx="332">
                  <c:v>0.11199999999999999</c:v>
                </c:pt>
                <c:pt idx="333">
                  <c:v>0.11199999999999999</c:v>
                </c:pt>
                <c:pt idx="334">
                  <c:v>0.11199999999999999</c:v>
                </c:pt>
                <c:pt idx="335">
                  <c:v>0.11199999999999999</c:v>
                </c:pt>
                <c:pt idx="336">
                  <c:v>0.11199999999999999</c:v>
                </c:pt>
                <c:pt idx="337">
                  <c:v>0.11199999999999999</c:v>
                </c:pt>
                <c:pt idx="338">
                  <c:v>0.11199999999999999</c:v>
                </c:pt>
                <c:pt idx="339">
                  <c:v>0.11199999999999999</c:v>
                </c:pt>
                <c:pt idx="340">
                  <c:v>0.11199999999999999</c:v>
                </c:pt>
                <c:pt idx="341">
                  <c:v>0.114</c:v>
                </c:pt>
                <c:pt idx="342">
                  <c:v>0.114</c:v>
                </c:pt>
                <c:pt idx="343">
                  <c:v>0.114</c:v>
                </c:pt>
                <c:pt idx="344">
                  <c:v>0.114</c:v>
                </c:pt>
                <c:pt idx="345">
                  <c:v>0.114</c:v>
                </c:pt>
                <c:pt idx="346">
                  <c:v>0.11599999999999999</c:v>
                </c:pt>
                <c:pt idx="347">
                  <c:v>0.11599999999999999</c:v>
                </c:pt>
                <c:pt idx="348">
                  <c:v>0.11599999999999999</c:v>
                </c:pt>
                <c:pt idx="349">
                  <c:v>0.11599999999999999</c:v>
                </c:pt>
                <c:pt idx="350">
                  <c:v>0.11599999999999999</c:v>
                </c:pt>
                <c:pt idx="351">
                  <c:v>0.11800000000000001</c:v>
                </c:pt>
                <c:pt idx="352">
                  <c:v>0.11800000000000001</c:v>
                </c:pt>
                <c:pt idx="353">
                  <c:v>0.11800000000000001</c:v>
                </c:pt>
                <c:pt idx="354">
                  <c:v>0.11800000000000001</c:v>
                </c:pt>
                <c:pt idx="355">
                  <c:v>0.11800000000000001</c:v>
                </c:pt>
                <c:pt idx="356">
                  <c:v>0.12</c:v>
                </c:pt>
                <c:pt idx="357">
                  <c:v>0.12</c:v>
                </c:pt>
                <c:pt idx="358">
                  <c:v>0.12</c:v>
                </c:pt>
                <c:pt idx="359">
                  <c:v>0.12</c:v>
                </c:pt>
                <c:pt idx="360">
                  <c:v>0.12</c:v>
                </c:pt>
                <c:pt idx="361">
                  <c:v>0.12</c:v>
                </c:pt>
                <c:pt idx="362">
                  <c:v>0.12</c:v>
                </c:pt>
                <c:pt idx="363">
                  <c:v>0.12</c:v>
                </c:pt>
                <c:pt idx="364">
                  <c:v>0.12</c:v>
                </c:pt>
                <c:pt idx="365">
                  <c:v>0.12</c:v>
                </c:pt>
                <c:pt idx="366">
                  <c:v>0.122</c:v>
                </c:pt>
                <c:pt idx="367">
                  <c:v>0.122</c:v>
                </c:pt>
                <c:pt idx="368">
                  <c:v>0.122</c:v>
                </c:pt>
                <c:pt idx="369">
                  <c:v>0.122</c:v>
                </c:pt>
                <c:pt idx="370">
                  <c:v>0.122</c:v>
                </c:pt>
                <c:pt idx="371">
                  <c:v>0.124</c:v>
                </c:pt>
                <c:pt idx="372">
                  <c:v>0.124</c:v>
                </c:pt>
                <c:pt idx="373">
                  <c:v>0.124</c:v>
                </c:pt>
                <c:pt idx="374">
                  <c:v>0.124</c:v>
                </c:pt>
                <c:pt idx="375">
                  <c:v>0.126</c:v>
                </c:pt>
                <c:pt idx="376">
                  <c:v>0.126</c:v>
                </c:pt>
                <c:pt idx="377">
                  <c:v>0.126</c:v>
                </c:pt>
                <c:pt idx="378">
                  <c:v>0.126</c:v>
                </c:pt>
                <c:pt idx="379">
                  <c:v>0.126</c:v>
                </c:pt>
                <c:pt idx="380">
                  <c:v>0.128</c:v>
                </c:pt>
                <c:pt idx="381">
                  <c:v>0.128</c:v>
                </c:pt>
                <c:pt idx="382">
                  <c:v>0.128</c:v>
                </c:pt>
                <c:pt idx="383">
                  <c:v>0.128</c:v>
                </c:pt>
                <c:pt idx="384">
                  <c:v>0.128</c:v>
                </c:pt>
                <c:pt idx="385">
                  <c:v>0.128</c:v>
                </c:pt>
                <c:pt idx="386">
                  <c:v>0.128</c:v>
                </c:pt>
                <c:pt idx="387">
                  <c:v>0.128</c:v>
                </c:pt>
                <c:pt idx="388">
                  <c:v>0.128</c:v>
                </c:pt>
                <c:pt idx="389">
                  <c:v>0.128</c:v>
                </c:pt>
                <c:pt idx="390">
                  <c:v>0.13</c:v>
                </c:pt>
                <c:pt idx="391">
                  <c:v>0.13</c:v>
                </c:pt>
                <c:pt idx="392">
                  <c:v>0.13</c:v>
                </c:pt>
                <c:pt idx="393">
                  <c:v>0.13</c:v>
                </c:pt>
                <c:pt idx="394">
                  <c:v>0.13</c:v>
                </c:pt>
                <c:pt idx="395">
                  <c:v>0.13200000000000001</c:v>
                </c:pt>
                <c:pt idx="396">
                  <c:v>0.13200000000000001</c:v>
                </c:pt>
                <c:pt idx="397">
                  <c:v>0.13200000000000001</c:v>
                </c:pt>
                <c:pt idx="398">
                  <c:v>0.13200000000000001</c:v>
                </c:pt>
                <c:pt idx="399">
                  <c:v>0.13200000000000001</c:v>
                </c:pt>
                <c:pt idx="400">
                  <c:v>0.13400000000000001</c:v>
                </c:pt>
                <c:pt idx="401">
                  <c:v>0.13400000000000001</c:v>
                </c:pt>
                <c:pt idx="402">
                  <c:v>0.13400000000000001</c:v>
                </c:pt>
                <c:pt idx="403">
                  <c:v>0.13400000000000001</c:v>
                </c:pt>
                <c:pt idx="404">
                  <c:v>0.13400000000000001</c:v>
                </c:pt>
                <c:pt idx="405">
                  <c:v>0.13600000000000001</c:v>
                </c:pt>
                <c:pt idx="406">
                  <c:v>0.13600000000000001</c:v>
                </c:pt>
                <c:pt idx="407">
                  <c:v>0.13600000000000001</c:v>
                </c:pt>
                <c:pt idx="408">
                  <c:v>0.13600000000000001</c:v>
                </c:pt>
                <c:pt idx="409">
                  <c:v>0.13600000000000001</c:v>
                </c:pt>
                <c:pt idx="410">
                  <c:v>0.13600000000000001</c:v>
                </c:pt>
                <c:pt idx="411">
                  <c:v>0.13600000000000001</c:v>
                </c:pt>
                <c:pt idx="412">
                  <c:v>0.13600000000000001</c:v>
                </c:pt>
                <c:pt idx="413">
                  <c:v>0.13600000000000001</c:v>
                </c:pt>
                <c:pt idx="414">
                  <c:v>0.13800000000000001</c:v>
                </c:pt>
                <c:pt idx="415">
                  <c:v>0.13800000000000001</c:v>
                </c:pt>
                <c:pt idx="416">
                  <c:v>0.13800000000000001</c:v>
                </c:pt>
                <c:pt idx="417">
                  <c:v>0.13800000000000001</c:v>
                </c:pt>
                <c:pt idx="418">
                  <c:v>0.13800000000000001</c:v>
                </c:pt>
                <c:pt idx="419">
                  <c:v>0.14000000000000001</c:v>
                </c:pt>
                <c:pt idx="420">
                  <c:v>0.14000000000000001</c:v>
                </c:pt>
                <c:pt idx="421">
                  <c:v>0.14000000000000001</c:v>
                </c:pt>
                <c:pt idx="422">
                  <c:v>0.14000000000000001</c:v>
                </c:pt>
                <c:pt idx="423">
                  <c:v>0.14000000000000001</c:v>
                </c:pt>
                <c:pt idx="424">
                  <c:v>0.14199999999999999</c:v>
                </c:pt>
                <c:pt idx="425">
                  <c:v>0.14199999999999999</c:v>
                </c:pt>
                <c:pt idx="426">
                  <c:v>0.14199999999999999</c:v>
                </c:pt>
                <c:pt idx="427">
                  <c:v>0.14199999999999999</c:v>
                </c:pt>
                <c:pt idx="428">
                  <c:v>0.14199999999999999</c:v>
                </c:pt>
                <c:pt idx="429">
                  <c:v>0.14400000000000002</c:v>
                </c:pt>
                <c:pt idx="430">
                  <c:v>0.14400000000000002</c:v>
                </c:pt>
                <c:pt idx="431">
                  <c:v>0.14400000000000002</c:v>
                </c:pt>
                <c:pt idx="432">
                  <c:v>0.14400000000000002</c:v>
                </c:pt>
                <c:pt idx="433">
                  <c:v>0.14400000000000002</c:v>
                </c:pt>
                <c:pt idx="434">
                  <c:v>0.14400000000000002</c:v>
                </c:pt>
                <c:pt idx="435">
                  <c:v>0.14400000000000002</c:v>
                </c:pt>
                <c:pt idx="436">
                  <c:v>0.14400000000000002</c:v>
                </c:pt>
                <c:pt idx="437">
                  <c:v>0.14400000000000002</c:v>
                </c:pt>
                <c:pt idx="438">
                  <c:v>0.14400000000000002</c:v>
                </c:pt>
                <c:pt idx="439">
                  <c:v>0.14599999999999999</c:v>
                </c:pt>
                <c:pt idx="440">
                  <c:v>0.14599999999999999</c:v>
                </c:pt>
                <c:pt idx="441">
                  <c:v>0.14599999999999999</c:v>
                </c:pt>
                <c:pt idx="442">
                  <c:v>0.14599999999999999</c:v>
                </c:pt>
                <c:pt idx="443">
                  <c:v>0.14599999999999999</c:v>
                </c:pt>
                <c:pt idx="444">
                  <c:v>0.14800000000000002</c:v>
                </c:pt>
                <c:pt idx="445">
                  <c:v>0.14800000000000002</c:v>
                </c:pt>
                <c:pt idx="446">
                  <c:v>0.14800000000000002</c:v>
                </c:pt>
                <c:pt idx="447">
                  <c:v>0.14800000000000002</c:v>
                </c:pt>
                <c:pt idx="448">
                  <c:v>0.14800000000000002</c:v>
                </c:pt>
                <c:pt idx="449">
                  <c:v>0.15</c:v>
                </c:pt>
                <c:pt idx="450">
                  <c:v>0.15</c:v>
                </c:pt>
                <c:pt idx="451">
                  <c:v>0.15</c:v>
                </c:pt>
                <c:pt idx="452">
                  <c:v>0.15</c:v>
                </c:pt>
                <c:pt idx="453">
                  <c:v>0.152</c:v>
                </c:pt>
                <c:pt idx="454">
                  <c:v>0.152</c:v>
                </c:pt>
                <c:pt idx="455">
                  <c:v>0.152</c:v>
                </c:pt>
                <c:pt idx="456">
                  <c:v>0.152</c:v>
                </c:pt>
                <c:pt idx="457">
                  <c:v>0.152</c:v>
                </c:pt>
                <c:pt idx="458">
                  <c:v>0.152</c:v>
                </c:pt>
                <c:pt idx="459">
                  <c:v>0.152</c:v>
                </c:pt>
                <c:pt idx="460">
                  <c:v>0.152</c:v>
                </c:pt>
                <c:pt idx="461">
                  <c:v>0.152</c:v>
                </c:pt>
                <c:pt idx="462">
                  <c:v>0.152</c:v>
                </c:pt>
                <c:pt idx="463">
                  <c:v>0.154</c:v>
                </c:pt>
                <c:pt idx="464">
                  <c:v>0.154</c:v>
                </c:pt>
                <c:pt idx="465">
                  <c:v>0.154</c:v>
                </c:pt>
                <c:pt idx="466">
                  <c:v>0.154</c:v>
                </c:pt>
                <c:pt idx="467">
                  <c:v>0.154</c:v>
                </c:pt>
                <c:pt idx="468">
                  <c:v>0.156</c:v>
                </c:pt>
                <c:pt idx="469">
                  <c:v>0.156</c:v>
                </c:pt>
                <c:pt idx="470">
                  <c:v>0.156</c:v>
                </c:pt>
                <c:pt idx="471">
                  <c:v>0.156</c:v>
                </c:pt>
                <c:pt idx="472">
                  <c:v>0.156</c:v>
                </c:pt>
                <c:pt idx="473">
                  <c:v>0.158</c:v>
                </c:pt>
                <c:pt idx="474">
                  <c:v>0.158</c:v>
                </c:pt>
                <c:pt idx="475">
                  <c:v>0.158</c:v>
                </c:pt>
                <c:pt idx="476">
                  <c:v>0.158</c:v>
                </c:pt>
                <c:pt idx="477">
                  <c:v>0.158</c:v>
                </c:pt>
                <c:pt idx="478">
                  <c:v>0.16</c:v>
                </c:pt>
                <c:pt idx="479">
                  <c:v>0.16</c:v>
                </c:pt>
                <c:pt idx="480">
                  <c:v>0.16</c:v>
                </c:pt>
                <c:pt idx="481">
                  <c:v>0.16</c:v>
                </c:pt>
                <c:pt idx="482">
                  <c:v>0.16</c:v>
                </c:pt>
                <c:pt idx="483">
                  <c:v>0.16</c:v>
                </c:pt>
                <c:pt idx="484">
                  <c:v>0.16</c:v>
                </c:pt>
                <c:pt idx="485">
                  <c:v>0.16</c:v>
                </c:pt>
                <c:pt idx="486">
                  <c:v>0.16</c:v>
                </c:pt>
                <c:pt idx="487">
                  <c:v>0.16200000000000001</c:v>
                </c:pt>
                <c:pt idx="488">
                  <c:v>0.16200000000000001</c:v>
                </c:pt>
                <c:pt idx="489">
                  <c:v>0.16200000000000001</c:v>
                </c:pt>
                <c:pt idx="490">
                  <c:v>0.16399999999999998</c:v>
                </c:pt>
                <c:pt idx="491">
                  <c:v>0.16399999999999998</c:v>
                </c:pt>
                <c:pt idx="492">
                  <c:v>0.16399999999999998</c:v>
                </c:pt>
                <c:pt idx="493">
                  <c:v>0.16399999999999998</c:v>
                </c:pt>
                <c:pt idx="494">
                  <c:v>0.16399999999999998</c:v>
                </c:pt>
                <c:pt idx="495">
                  <c:v>0.16600000000000001</c:v>
                </c:pt>
                <c:pt idx="496">
                  <c:v>0.16600000000000001</c:v>
                </c:pt>
                <c:pt idx="497">
                  <c:v>0.16600000000000001</c:v>
                </c:pt>
                <c:pt idx="498">
                  <c:v>0.16600000000000001</c:v>
                </c:pt>
                <c:pt idx="499">
                  <c:v>0.16600000000000001</c:v>
                </c:pt>
                <c:pt idx="500">
                  <c:v>0.16800000000000001</c:v>
                </c:pt>
                <c:pt idx="501">
                  <c:v>0.16800000000000001</c:v>
                </c:pt>
                <c:pt idx="502">
                  <c:v>0.16800000000000001</c:v>
                </c:pt>
                <c:pt idx="503">
                  <c:v>0.16800000000000001</c:v>
                </c:pt>
                <c:pt idx="504">
                  <c:v>0.16800000000000001</c:v>
                </c:pt>
                <c:pt idx="505">
                  <c:v>0.16800000000000001</c:v>
                </c:pt>
                <c:pt idx="506">
                  <c:v>0.16800000000000001</c:v>
                </c:pt>
                <c:pt idx="507">
                  <c:v>0.16800000000000001</c:v>
                </c:pt>
                <c:pt idx="508">
                  <c:v>0.16800000000000001</c:v>
                </c:pt>
                <c:pt idx="509">
                  <c:v>0.16800000000000001</c:v>
                </c:pt>
                <c:pt idx="510">
                  <c:v>0.17</c:v>
                </c:pt>
                <c:pt idx="511">
                  <c:v>0.17</c:v>
                </c:pt>
                <c:pt idx="512">
                  <c:v>0.17</c:v>
                </c:pt>
                <c:pt idx="513">
                  <c:v>0.17</c:v>
                </c:pt>
                <c:pt idx="514">
                  <c:v>0.17</c:v>
                </c:pt>
                <c:pt idx="515">
                  <c:v>0.17199999999999999</c:v>
                </c:pt>
                <c:pt idx="516">
                  <c:v>0.17199999999999999</c:v>
                </c:pt>
                <c:pt idx="517">
                  <c:v>0.17199999999999999</c:v>
                </c:pt>
                <c:pt idx="518">
                  <c:v>0.17199999999999999</c:v>
                </c:pt>
                <c:pt idx="519">
                  <c:v>0.17399999999999999</c:v>
                </c:pt>
                <c:pt idx="520">
                  <c:v>0.17399999999999999</c:v>
                </c:pt>
                <c:pt idx="521">
                  <c:v>0.17399999999999999</c:v>
                </c:pt>
                <c:pt idx="522">
                  <c:v>0.17399999999999999</c:v>
                </c:pt>
                <c:pt idx="523">
                  <c:v>0.17399999999999999</c:v>
                </c:pt>
                <c:pt idx="524">
                  <c:v>0.17600000000000002</c:v>
                </c:pt>
                <c:pt idx="525">
                  <c:v>0.17600000000000002</c:v>
                </c:pt>
                <c:pt idx="526">
                  <c:v>0.17600000000000002</c:v>
                </c:pt>
                <c:pt idx="527">
                  <c:v>0.17600000000000002</c:v>
                </c:pt>
                <c:pt idx="528">
                  <c:v>0.17600000000000002</c:v>
                </c:pt>
                <c:pt idx="529">
                  <c:v>0.17600000000000002</c:v>
                </c:pt>
                <c:pt idx="530">
                  <c:v>0.17600000000000002</c:v>
                </c:pt>
                <c:pt idx="531">
                  <c:v>0.17600000000000002</c:v>
                </c:pt>
                <c:pt idx="532">
                  <c:v>0.17600000000000002</c:v>
                </c:pt>
                <c:pt idx="533">
                  <c:v>0.17600000000000002</c:v>
                </c:pt>
                <c:pt idx="534">
                  <c:v>0.17800000000000002</c:v>
                </c:pt>
                <c:pt idx="535">
                  <c:v>0.17800000000000002</c:v>
                </c:pt>
                <c:pt idx="536">
                  <c:v>0.17800000000000002</c:v>
                </c:pt>
                <c:pt idx="537">
                  <c:v>0.17800000000000002</c:v>
                </c:pt>
                <c:pt idx="538">
                  <c:v>0.18</c:v>
                </c:pt>
                <c:pt idx="539">
                  <c:v>0.18</c:v>
                </c:pt>
                <c:pt idx="540">
                  <c:v>0.18</c:v>
                </c:pt>
                <c:pt idx="541">
                  <c:v>0.18</c:v>
                </c:pt>
                <c:pt idx="542">
                  <c:v>0.18</c:v>
                </c:pt>
                <c:pt idx="543">
                  <c:v>0.182</c:v>
                </c:pt>
                <c:pt idx="544">
                  <c:v>0.182</c:v>
                </c:pt>
                <c:pt idx="545">
                  <c:v>0.182</c:v>
                </c:pt>
                <c:pt idx="546">
                  <c:v>0.182</c:v>
                </c:pt>
                <c:pt idx="547">
                  <c:v>0.184</c:v>
                </c:pt>
                <c:pt idx="548">
                  <c:v>0.184</c:v>
                </c:pt>
                <c:pt idx="549">
                  <c:v>0.184</c:v>
                </c:pt>
                <c:pt idx="550">
                  <c:v>0.184</c:v>
                </c:pt>
                <c:pt idx="551">
                  <c:v>0.184</c:v>
                </c:pt>
                <c:pt idx="552">
                  <c:v>0.184</c:v>
                </c:pt>
                <c:pt idx="553">
                  <c:v>0.184</c:v>
                </c:pt>
                <c:pt idx="554">
                  <c:v>0.184</c:v>
                </c:pt>
                <c:pt idx="555">
                  <c:v>0.19399999999999998</c:v>
                </c:pt>
              </c:numCache>
            </c:numRef>
          </c:xVal>
          <c:yVal>
            <c:numRef>
              <c:f>'stress-strain final'!$H$3:$H$562</c:f>
              <c:numCache>
                <c:formatCode>General</c:formatCode>
                <c:ptCount val="560"/>
                <c:pt idx="0">
                  <c:v>0</c:v>
                </c:pt>
                <c:pt idx="1">
                  <c:v>48.513920000000006</c:v>
                </c:pt>
                <c:pt idx="2">
                  <c:v>50.246559999999995</c:v>
                </c:pt>
                <c:pt idx="3">
                  <c:v>51.979199999999999</c:v>
                </c:pt>
                <c:pt idx="4">
                  <c:v>53.711840000000002</c:v>
                </c:pt>
                <c:pt idx="5">
                  <c:v>55.444480000000006</c:v>
                </c:pt>
                <c:pt idx="6">
                  <c:v>57.177120000000002</c:v>
                </c:pt>
                <c:pt idx="7">
                  <c:v>58.909760000000006</c:v>
                </c:pt>
                <c:pt idx="8">
                  <c:v>60.642399999999995</c:v>
                </c:pt>
                <c:pt idx="9">
                  <c:v>62.375039999999998</c:v>
                </c:pt>
                <c:pt idx="10">
                  <c:v>63.891100000000009</c:v>
                </c:pt>
                <c:pt idx="11">
                  <c:v>65.407160000000005</c:v>
                </c:pt>
                <c:pt idx="12">
                  <c:v>66.490059999999986</c:v>
                </c:pt>
                <c:pt idx="13">
                  <c:v>68.006119999999996</c:v>
                </c:pt>
                <c:pt idx="14">
                  <c:v>69.522180000000006</c:v>
                </c:pt>
                <c:pt idx="15">
                  <c:v>71.254819999999995</c:v>
                </c:pt>
                <c:pt idx="16">
                  <c:v>72.987460000000013</c:v>
                </c:pt>
                <c:pt idx="17">
                  <c:v>74.720100000000002</c:v>
                </c:pt>
                <c:pt idx="18">
                  <c:v>76.452740000000006</c:v>
                </c:pt>
                <c:pt idx="19">
                  <c:v>77.535640000000001</c:v>
                </c:pt>
                <c:pt idx="20">
                  <c:v>78.835120000000003</c:v>
                </c:pt>
                <c:pt idx="21">
                  <c:v>80.351179999999999</c:v>
                </c:pt>
                <c:pt idx="22">
                  <c:v>82.083820000000003</c:v>
                </c:pt>
                <c:pt idx="23">
                  <c:v>83.383299999999991</c:v>
                </c:pt>
                <c:pt idx="24">
                  <c:v>84.466200000000001</c:v>
                </c:pt>
                <c:pt idx="25">
                  <c:v>85.549099999999996</c:v>
                </c:pt>
                <c:pt idx="26">
                  <c:v>84.249620000000007</c:v>
                </c:pt>
                <c:pt idx="27">
                  <c:v>82.516980000000004</c:v>
                </c:pt>
                <c:pt idx="28">
                  <c:v>79.051699999999997</c:v>
                </c:pt>
                <c:pt idx="29">
                  <c:v>75.586420000000004</c:v>
                </c:pt>
                <c:pt idx="30">
                  <c:v>86.415420000000012</c:v>
                </c:pt>
                <c:pt idx="31">
                  <c:v>87.931479999999993</c:v>
                </c:pt>
                <c:pt idx="32">
                  <c:v>88.148060000000001</c:v>
                </c:pt>
                <c:pt idx="33">
                  <c:v>89.664119999999983</c:v>
                </c:pt>
                <c:pt idx="34">
                  <c:v>91.180179999999993</c:v>
                </c:pt>
                <c:pt idx="35">
                  <c:v>92.479659999999981</c:v>
                </c:pt>
                <c:pt idx="36">
                  <c:v>93.345979999999997</c:v>
                </c:pt>
                <c:pt idx="37">
                  <c:v>94.64546</c:v>
                </c:pt>
                <c:pt idx="38">
                  <c:v>96.378100000000003</c:v>
                </c:pt>
                <c:pt idx="39">
                  <c:v>97.894159999999985</c:v>
                </c:pt>
                <c:pt idx="40">
                  <c:v>99.193640000000002</c:v>
                </c:pt>
                <c:pt idx="41">
                  <c:v>100.70970000000001</c:v>
                </c:pt>
                <c:pt idx="42">
                  <c:v>102.22575999999999</c:v>
                </c:pt>
                <c:pt idx="43">
                  <c:v>103.9584</c:v>
                </c:pt>
                <c:pt idx="44">
                  <c:v>105.25788</c:v>
                </c:pt>
                <c:pt idx="45">
                  <c:v>106.55735999999999</c:v>
                </c:pt>
                <c:pt idx="46">
                  <c:v>107.64026</c:v>
                </c:pt>
                <c:pt idx="47">
                  <c:v>108.07342</c:v>
                </c:pt>
                <c:pt idx="48">
                  <c:v>107.42368</c:v>
                </c:pt>
                <c:pt idx="49">
                  <c:v>107.2071</c:v>
                </c:pt>
                <c:pt idx="50">
                  <c:v>106.77394</c:v>
                </c:pt>
                <c:pt idx="51">
                  <c:v>106.34078000000001</c:v>
                </c:pt>
                <c:pt idx="52">
                  <c:v>106.99052000000002</c:v>
                </c:pt>
                <c:pt idx="53">
                  <c:v>107.64026</c:v>
                </c:pt>
                <c:pt idx="54">
                  <c:v>108.07342</c:v>
                </c:pt>
                <c:pt idx="55">
                  <c:v>109.3729</c:v>
                </c:pt>
                <c:pt idx="56">
                  <c:v>110.67237999999999</c:v>
                </c:pt>
                <c:pt idx="57">
                  <c:v>112.40502000000001</c:v>
                </c:pt>
                <c:pt idx="58">
                  <c:v>114.13765999999998</c:v>
                </c:pt>
                <c:pt idx="59">
                  <c:v>115.43714</c:v>
                </c:pt>
                <c:pt idx="60">
                  <c:v>116.95320000000001</c:v>
                </c:pt>
                <c:pt idx="61">
                  <c:v>118.46925999999999</c:v>
                </c:pt>
                <c:pt idx="62">
                  <c:v>119.98532</c:v>
                </c:pt>
                <c:pt idx="63">
                  <c:v>121.50138</c:v>
                </c:pt>
                <c:pt idx="64">
                  <c:v>122.80085999999999</c:v>
                </c:pt>
                <c:pt idx="65">
                  <c:v>124.53349999999999</c:v>
                </c:pt>
                <c:pt idx="66">
                  <c:v>126.04956</c:v>
                </c:pt>
                <c:pt idx="67">
                  <c:v>127.34903999999999</c:v>
                </c:pt>
                <c:pt idx="68">
                  <c:v>128.86509999999998</c:v>
                </c:pt>
                <c:pt idx="69">
                  <c:v>130.38115999999999</c:v>
                </c:pt>
                <c:pt idx="70">
                  <c:v>131.68063999999998</c:v>
                </c:pt>
                <c:pt idx="71">
                  <c:v>133.19669999999999</c:v>
                </c:pt>
                <c:pt idx="72">
                  <c:v>135.14592000000002</c:v>
                </c:pt>
                <c:pt idx="73">
                  <c:v>136.66198</c:v>
                </c:pt>
                <c:pt idx="74">
                  <c:v>138.39461999999997</c:v>
                </c:pt>
                <c:pt idx="75">
                  <c:v>140.12726000000001</c:v>
                </c:pt>
                <c:pt idx="76">
                  <c:v>142.07648</c:v>
                </c:pt>
                <c:pt idx="77">
                  <c:v>143.80911999999998</c:v>
                </c:pt>
                <c:pt idx="78">
                  <c:v>145.54175999999998</c:v>
                </c:pt>
                <c:pt idx="79">
                  <c:v>147.49098000000001</c:v>
                </c:pt>
                <c:pt idx="80">
                  <c:v>149.65678</c:v>
                </c:pt>
                <c:pt idx="81">
                  <c:v>151.82257999999999</c:v>
                </c:pt>
                <c:pt idx="82">
                  <c:v>154.20496</c:v>
                </c:pt>
                <c:pt idx="83">
                  <c:v>156.37075999999999</c:v>
                </c:pt>
                <c:pt idx="84">
                  <c:v>158.53655999999998</c:v>
                </c:pt>
                <c:pt idx="85">
                  <c:v>160.91893999999999</c:v>
                </c:pt>
                <c:pt idx="86">
                  <c:v>163.30132</c:v>
                </c:pt>
                <c:pt idx="87">
                  <c:v>165.68370000000002</c:v>
                </c:pt>
                <c:pt idx="88">
                  <c:v>168.06607999999997</c:v>
                </c:pt>
                <c:pt idx="89">
                  <c:v>170.44846000000001</c:v>
                </c:pt>
                <c:pt idx="90">
                  <c:v>173.04742000000002</c:v>
                </c:pt>
                <c:pt idx="91">
                  <c:v>175.4298</c:v>
                </c:pt>
                <c:pt idx="92">
                  <c:v>178.02876000000001</c:v>
                </c:pt>
                <c:pt idx="93">
                  <c:v>180.41113999999999</c:v>
                </c:pt>
                <c:pt idx="94">
                  <c:v>183.01009999999999</c:v>
                </c:pt>
                <c:pt idx="95">
                  <c:v>185.60906</c:v>
                </c:pt>
                <c:pt idx="96">
                  <c:v>188.4246</c:v>
                </c:pt>
                <c:pt idx="97">
                  <c:v>191.24014</c:v>
                </c:pt>
                <c:pt idx="98">
                  <c:v>193.8391</c:v>
                </c:pt>
                <c:pt idx="99">
                  <c:v>196.65464</c:v>
                </c:pt>
                <c:pt idx="100">
                  <c:v>199.47018</c:v>
                </c:pt>
                <c:pt idx="101">
                  <c:v>202.50229999999999</c:v>
                </c:pt>
                <c:pt idx="102">
                  <c:v>205.10126</c:v>
                </c:pt>
                <c:pt idx="103">
                  <c:v>207.91679999999999</c:v>
                </c:pt>
                <c:pt idx="104">
                  <c:v>210.73234000000002</c:v>
                </c:pt>
                <c:pt idx="105">
                  <c:v>213.98104000000004</c:v>
                </c:pt>
                <c:pt idx="106">
                  <c:v>216.36342000000002</c:v>
                </c:pt>
                <c:pt idx="107">
                  <c:v>219.39554000000001</c:v>
                </c:pt>
                <c:pt idx="108">
                  <c:v>222.86081999999996</c:v>
                </c:pt>
                <c:pt idx="109">
                  <c:v>225.67635999999999</c:v>
                </c:pt>
                <c:pt idx="110">
                  <c:v>228.70848000000001</c:v>
                </c:pt>
                <c:pt idx="111">
                  <c:v>231.74059999999997</c:v>
                </c:pt>
                <c:pt idx="112">
                  <c:v>234.98929999999996</c:v>
                </c:pt>
                <c:pt idx="113">
                  <c:v>238.02141999999998</c:v>
                </c:pt>
                <c:pt idx="114">
                  <c:v>241.48670000000001</c:v>
                </c:pt>
                <c:pt idx="115">
                  <c:v>244.73540000000003</c:v>
                </c:pt>
                <c:pt idx="116">
                  <c:v>247.76751999999999</c:v>
                </c:pt>
                <c:pt idx="117">
                  <c:v>251.23279999999997</c:v>
                </c:pt>
                <c:pt idx="118">
                  <c:v>254.26491999999999</c:v>
                </c:pt>
                <c:pt idx="119">
                  <c:v>257.73019999999997</c:v>
                </c:pt>
                <c:pt idx="120">
                  <c:v>260.76231999999999</c:v>
                </c:pt>
                <c:pt idx="121">
                  <c:v>264.01101999999997</c:v>
                </c:pt>
                <c:pt idx="122">
                  <c:v>267.25972000000002</c:v>
                </c:pt>
                <c:pt idx="123">
                  <c:v>270.50842</c:v>
                </c:pt>
                <c:pt idx="124">
                  <c:v>273.75711999999999</c:v>
                </c:pt>
                <c:pt idx="125">
                  <c:v>276.78923999999995</c:v>
                </c:pt>
                <c:pt idx="126">
                  <c:v>279.60478000000001</c:v>
                </c:pt>
                <c:pt idx="127">
                  <c:v>282.63690000000003</c:v>
                </c:pt>
                <c:pt idx="128">
                  <c:v>285.66901999999999</c:v>
                </c:pt>
                <c:pt idx="129">
                  <c:v>288.91772000000003</c:v>
                </c:pt>
                <c:pt idx="130">
                  <c:v>291.73325999999997</c:v>
                </c:pt>
                <c:pt idx="131">
                  <c:v>294.98196000000002</c:v>
                </c:pt>
                <c:pt idx="132">
                  <c:v>297.58092000000005</c:v>
                </c:pt>
                <c:pt idx="133">
                  <c:v>301.0462</c:v>
                </c:pt>
                <c:pt idx="134">
                  <c:v>304.07831999999996</c:v>
                </c:pt>
                <c:pt idx="135">
                  <c:v>307.11043999999998</c:v>
                </c:pt>
                <c:pt idx="136">
                  <c:v>309.92598000000004</c:v>
                </c:pt>
                <c:pt idx="137">
                  <c:v>312.74151999999998</c:v>
                </c:pt>
                <c:pt idx="138">
                  <c:v>315.77364</c:v>
                </c:pt>
                <c:pt idx="139">
                  <c:v>318.80576000000002</c:v>
                </c:pt>
                <c:pt idx="140">
                  <c:v>321.83787999999998</c:v>
                </c:pt>
                <c:pt idx="141">
                  <c:v>324.65341999999998</c:v>
                </c:pt>
                <c:pt idx="142">
                  <c:v>327.46895999999998</c:v>
                </c:pt>
                <c:pt idx="143">
                  <c:v>330.71765999999997</c:v>
                </c:pt>
                <c:pt idx="144">
                  <c:v>333.74977999999999</c:v>
                </c:pt>
                <c:pt idx="145">
                  <c:v>336.78190000000001</c:v>
                </c:pt>
                <c:pt idx="146">
                  <c:v>339.38085999999998</c:v>
                </c:pt>
                <c:pt idx="147">
                  <c:v>342.41298</c:v>
                </c:pt>
                <c:pt idx="148">
                  <c:v>345.22852</c:v>
                </c:pt>
                <c:pt idx="149">
                  <c:v>348.26063999999997</c:v>
                </c:pt>
                <c:pt idx="150">
                  <c:v>351.07618000000002</c:v>
                </c:pt>
                <c:pt idx="151">
                  <c:v>354.10830000000004</c:v>
                </c:pt>
                <c:pt idx="152">
                  <c:v>357.14041999999995</c:v>
                </c:pt>
                <c:pt idx="153">
                  <c:v>359.95596000000006</c:v>
                </c:pt>
                <c:pt idx="154">
                  <c:v>362.98808000000002</c:v>
                </c:pt>
                <c:pt idx="155">
                  <c:v>365.80362000000002</c:v>
                </c:pt>
                <c:pt idx="156">
                  <c:v>368.83574000000004</c:v>
                </c:pt>
                <c:pt idx="157">
                  <c:v>371.86786000000006</c:v>
                </c:pt>
                <c:pt idx="158">
                  <c:v>374.89997999999997</c:v>
                </c:pt>
                <c:pt idx="159">
                  <c:v>377.93209999999999</c:v>
                </c:pt>
                <c:pt idx="160">
                  <c:v>380.74763999999993</c:v>
                </c:pt>
                <c:pt idx="161">
                  <c:v>383.56317999999999</c:v>
                </c:pt>
                <c:pt idx="162">
                  <c:v>386.59530000000001</c:v>
                </c:pt>
                <c:pt idx="163">
                  <c:v>389.62741999999992</c:v>
                </c:pt>
                <c:pt idx="164">
                  <c:v>392.65953999999994</c:v>
                </c:pt>
                <c:pt idx="165">
                  <c:v>395.69165999999996</c:v>
                </c:pt>
                <c:pt idx="166">
                  <c:v>398.50720000000001</c:v>
                </c:pt>
                <c:pt idx="167">
                  <c:v>401.32274000000001</c:v>
                </c:pt>
                <c:pt idx="168">
                  <c:v>404.35486000000003</c:v>
                </c:pt>
                <c:pt idx="169">
                  <c:v>407.38697999999999</c:v>
                </c:pt>
                <c:pt idx="170">
                  <c:v>409.98594000000003</c:v>
                </c:pt>
                <c:pt idx="171">
                  <c:v>412.80147999999997</c:v>
                </c:pt>
                <c:pt idx="172">
                  <c:v>415.40043999999995</c:v>
                </c:pt>
                <c:pt idx="173">
                  <c:v>418.21598</c:v>
                </c:pt>
                <c:pt idx="174">
                  <c:v>421.03152</c:v>
                </c:pt>
                <c:pt idx="175">
                  <c:v>422.98074000000003</c:v>
                </c:pt>
                <c:pt idx="176">
                  <c:v>425.14653999999996</c:v>
                </c:pt>
                <c:pt idx="177">
                  <c:v>427.52891999999997</c:v>
                </c:pt>
                <c:pt idx="178">
                  <c:v>429.91129999999998</c:v>
                </c:pt>
                <c:pt idx="179">
                  <c:v>432.29367999999999</c:v>
                </c:pt>
                <c:pt idx="180">
                  <c:v>434.67606000000001</c:v>
                </c:pt>
                <c:pt idx="181">
                  <c:v>437.27502000000004</c:v>
                </c:pt>
                <c:pt idx="182">
                  <c:v>439.6574</c:v>
                </c:pt>
                <c:pt idx="183">
                  <c:v>442.03977999999995</c:v>
                </c:pt>
                <c:pt idx="184">
                  <c:v>444.63874000000004</c:v>
                </c:pt>
                <c:pt idx="185">
                  <c:v>446.80453999999992</c:v>
                </c:pt>
                <c:pt idx="186">
                  <c:v>448.97034000000002</c:v>
                </c:pt>
                <c:pt idx="187">
                  <c:v>451.13613999999995</c:v>
                </c:pt>
                <c:pt idx="188">
                  <c:v>453.08535999999998</c:v>
                </c:pt>
                <c:pt idx="189">
                  <c:v>455.46774000000005</c:v>
                </c:pt>
                <c:pt idx="190">
                  <c:v>457.85012</c:v>
                </c:pt>
                <c:pt idx="191">
                  <c:v>460.01591999999999</c:v>
                </c:pt>
                <c:pt idx="192">
                  <c:v>461.96513999999996</c:v>
                </c:pt>
                <c:pt idx="193">
                  <c:v>463.91435999999999</c:v>
                </c:pt>
                <c:pt idx="194">
                  <c:v>465.86358000000007</c:v>
                </c:pt>
                <c:pt idx="195">
                  <c:v>467.81280000000004</c:v>
                </c:pt>
                <c:pt idx="196">
                  <c:v>469.76202000000001</c:v>
                </c:pt>
                <c:pt idx="197">
                  <c:v>471.27808000000005</c:v>
                </c:pt>
                <c:pt idx="198">
                  <c:v>473.22730000000001</c:v>
                </c:pt>
                <c:pt idx="199">
                  <c:v>475.17651999999998</c:v>
                </c:pt>
                <c:pt idx="200">
                  <c:v>476.90916000000004</c:v>
                </c:pt>
                <c:pt idx="201">
                  <c:v>478.64180000000005</c:v>
                </c:pt>
                <c:pt idx="202">
                  <c:v>479.72469999999993</c:v>
                </c:pt>
                <c:pt idx="203">
                  <c:v>481.02418</c:v>
                </c:pt>
                <c:pt idx="204">
                  <c:v>482.54024000000004</c:v>
                </c:pt>
                <c:pt idx="205">
                  <c:v>484.05630000000002</c:v>
                </c:pt>
                <c:pt idx="206">
                  <c:v>485.57236</c:v>
                </c:pt>
                <c:pt idx="207">
                  <c:v>486.87183999999996</c:v>
                </c:pt>
                <c:pt idx="208">
                  <c:v>487.95474000000007</c:v>
                </c:pt>
                <c:pt idx="209">
                  <c:v>488.82106000000005</c:v>
                </c:pt>
                <c:pt idx="210">
                  <c:v>489.68737999999996</c:v>
                </c:pt>
                <c:pt idx="211">
                  <c:v>490.55369999999994</c:v>
                </c:pt>
                <c:pt idx="212">
                  <c:v>491.42002000000002</c:v>
                </c:pt>
                <c:pt idx="213">
                  <c:v>492.93608</c:v>
                </c:pt>
                <c:pt idx="214">
                  <c:v>494.45213999999999</c:v>
                </c:pt>
                <c:pt idx="215">
                  <c:v>495.53503999999998</c:v>
                </c:pt>
                <c:pt idx="216">
                  <c:v>496.83452</c:v>
                </c:pt>
                <c:pt idx="217">
                  <c:v>498.35057999999998</c:v>
                </c:pt>
                <c:pt idx="218">
                  <c:v>499.21690000000007</c:v>
                </c:pt>
                <c:pt idx="219">
                  <c:v>499.65006000000005</c:v>
                </c:pt>
                <c:pt idx="220">
                  <c:v>499.21690000000007</c:v>
                </c:pt>
                <c:pt idx="221">
                  <c:v>499.00031999999999</c:v>
                </c:pt>
                <c:pt idx="222">
                  <c:v>499.21690000000007</c:v>
                </c:pt>
                <c:pt idx="223">
                  <c:v>500.29980000000006</c:v>
                </c:pt>
                <c:pt idx="224">
                  <c:v>501.59928000000002</c:v>
                </c:pt>
                <c:pt idx="225">
                  <c:v>502.24902000000003</c:v>
                </c:pt>
                <c:pt idx="226">
                  <c:v>502.24902000000003</c:v>
                </c:pt>
                <c:pt idx="227">
                  <c:v>501.38269999999994</c:v>
                </c:pt>
                <c:pt idx="228">
                  <c:v>499.65006000000005</c:v>
                </c:pt>
                <c:pt idx="229">
                  <c:v>499.86663999999996</c:v>
                </c:pt>
                <c:pt idx="230">
                  <c:v>497.91741999999994</c:v>
                </c:pt>
                <c:pt idx="231">
                  <c:v>496.83452</c:v>
                </c:pt>
                <c:pt idx="232">
                  <c:v>497.26767999999998</c:v>
                </c:pt>
                <c:pt idx="233">
                  <c:v>498.13399999999996</c:v>
                </c:pt>
                <c:pt idx="234">
                  <c:v>499.43347999999997</c:v>
                </c:pt>
                <c:pt idx="235">
                  <c:v>500.73296000000005</c:v>
                </c:pt>
                <c:pt idx="236">
                  <c:v>500.94953999999996</c:v>
                </c:pt>
                <c:pt idx="237">
                  <c:v>499.43347999999997</c:v>
                </c:pt>
                <c:pt idx="238">
                  <c:v>499.21690000000007</c:v>
                </c:pt>
                <c:pt idx="239">
                  <c:v>500.08322000000004</c:v>
                </c:pt>
                <c:pt idx="240">
                  <c:v>500.29980000000006</c:v>
                </c:pt>
                <c:pt idx="241">
                  <c:v>499.65006000000005</c:v>
                </c:pt>
                <c:pt idx="242">
                  <c:v>500.73296000000005</c:v>
                </c:pt>
                <c:pt idx="243">
                  <c:v>502.68218000000002</c:v>
                </c:pt>
                <c:pt idx="244">
                  <c:v>503.33191999999991</c:v>
                </c:pt>
                <c:pt idx="245">
                  <c:v>503.33191999999991</c:v>
                </c:pt>
                <c:pt idx="246">
                  <c:v>503.33191999999991</c:v>
                </c:pt>
                <c:pt idx="247">
                  <c:v>504.19824</c:v>
                </c:pt>
                <c:pt idx="248">
                  <c:v>504.19824</c:v>
                </c:pt>
                <c:pt idx="249">
                  <c:v>502.03243999999995</c:v>
                </c:pt>
                <c:pt idx="250">
                  <c:v>501.81586000000004</c:v>
                </c:pt>
                <c:pt idx="251">
                  <c:v>501.81586000000004</c:v>
                </c:pt>
                <c:pt idx="252">
                  <c:v>500.73296000000005</c:v>
                </c:pt>
                <c:pt idx="253">
                  <c:v>500.29980000000006</c:v>
                </c:pt>
                <c:pt idx="254">
                  <c:v>500.29980000000006</c:v>
                </c:pt>
                <c:pt idx="255">
                  <c:v>501.59928000000002</c:v>
                </c:pt>
                <c:pt idx="256">
                  <c:v>502.89875999999992</c:v>
                </c:pt>
                <c:pt idx="257">
                  <c:v>500.94953999999996</c:v>
                </c:pt>
                <c:pt idx="258">
                  <c:v>497.26767999999998</c:v>
                </c:pt>
                <c:pt idx="259">
                  <c:v>497.70083999999997</c:v>
                </c:pt>
                <c:pt idx="260">
                  <c:v>498.35057999999998</c:v>
                </c:pt>
                <c:pt idx="261">
                  <c:v>498.13399999999996</c:v>
                </c:pt>
                <c:pt idx="262">
                  <c:v>497.91741999999994</c:v>
                </c:pt>
                <c:pt idx="263">
                  <c:v>497.26767999999998</c:v>
                </c:pt>
                <c:pt idx="264">
                  <c:v>498.78373999999997</c:v>
                </c:pt>
                <c:pt idx="265">
                  <c:v>500.73296000000005</c:v>
                </c:pt>
                <c:pt idx="266">
                  <c:v>501.81586000000004</c:v>
                </c:pt>
                <c:pt idx="267">
                  <c:v>499.65006000000005</c:v>
                </c:pt>
                <c:pt idx="268">
                  <c:v>494.45213999999999</c:v>
                </c:pt>
                <c:pt idx="269">
                  <c:v>499.21690000000007</c:v>
                </c:pt>
                <c:pt idx="270">
                  <c:v>505.28113999999999</c:v>
                </c:pt>
                <c:pt idx="271">
                  <c:v>509.61273999999997</c:v>
                </c:pt>
                <c:pt idx="272">
                  <c:v>511.77853999999996</c:v>
                </c:pt>
                <c:pt idx="273">
                  <c:v>513.29459999999995</c:v>
                </c:pt>
                <c:pt idx="274">
                  <c:v>514.37749999999994</c:v>
                </c:pt>
                <c:pt idx="275">
                  <c:v>515.46039999999994</c:v>
                </c:pt>
                <c:pt idx="276">
                  <c:v>516.11014</c:v>
                </c:pt>
                <c:pt idx="277">
                  <c:v>516.97646000000009</c:v>
                </c:pt>
                <c:pt idx="278">
                  <c:v>517.84278000000006</c:v>
                </c:pt>
                <c:pt idx="279">
                  <c:v>518.70909999999992</c:v>
                </c:pt>
                <c:pt idx="280">
                  <c:v>519.35883999999999</c:v>
                </c:pt>
                <c:pt idx="281">
                  <c:v>520.00858000000005</c:v>
                </c:pt>
                <c:pt idx="282">
                  <c:v>521.09148000000005</c:v>
                </c:pt>
                <c:pt idx="283">
                  <c:v>521.52463999999998</c:v>
                </c:pt>
                <c:pt idx="284">
                  <c:v>522.17438000000004</c:v>
                </c:pt>
                <c:pt idx="285">
                  <c:v>523.04070000000002</c:v>
                </c:pt>
                <c:pt idx="286">
                  <c:v>523.90701999999999</c:v>
                </c:pt>
                <c:pt idx="287">
                  <c:v>524.34018000000003</c:v>
                </c:pt>
                <c:pt idx="288">
                  <c:v>525.20650000000001</c:v>
                </c:pt>
                <c:pt idx="289">
                  <c:v>525.85623999999996</c:v>
                </c:pt>
                <c:pt idx="290">
                  <c:v>526.2894</c:v>
                </c:pt>
                <c:pt idx="291">
                  <c:v>527.15572000000009</c:v>
                </c:pt>
                <c:pt idx="292">
                  <c:v>528.02203999999995</c:v>
                </c:pt>
                <c:pt idx="293">
                  <c:v>528.45519999999999</c:v>
                </c:pt>
                <c:pt idx="294">
                  <c:v>529.32152000000008</c:v>
                </c:pt>
                <c:pt idx="295">
                  <c:v>529.97125999999992</c:v>
                </c:pt>
                <c:pt idx="296">
                  <c:v>530.83758</c:v>
                </c:pt>
                <c:pt idx="297">
                  <c:v>531.70389999999998</c:v>
                </c:pt>
                <c:pt idx="298">
                  <c:v>532.13705999999991</c:v>
                </c:pt>
                <c:pt idx="299">
                  <c:v>532.78679999999997</c:v>
                </c:pt>
                <c:pt idx="300">
                  <c:v>533.43654000000004</c:v>
                </c:pt>
                <c:pt idx="301">
                  <c:v>534.08627999999999</c:v>
                </c:pt>
                <c:pt idx="302">
                  <c:v>534.73602000000005</c:v>
                </c:pt>
                <c:pt idx="303">
                  <c:v>535.16917999999998</c:v>
                </c:pt>
                <c:pt idx="304">
                  <c:v>536.25207999999998</c:v>
                </c:pt>
                <c:pt idx="305">
                  <c:v>536.90181999999993</c:v>
                </c:pt>
                <c:pt idx="306">
                  <c:v>537.55155999999999</c:v>
                </c:pt>
                <c:pt idx="307">
                  <c:v>538.20129999999995</c:v>
                </c:pt>
                <c:pt idx="308">
                  <c:v>538.6344600000001</c:v>
                </c:pt>
                <c:pt idx="309">
                  <c:v>539.28419999999994</c:v>
                </c:pt>
                <c:pt idx="310">
                  <c:v>539.7173600000001</c:v>
                </c:pt>
                <c:pt idx="311">
                  <c:v>540.58368000000007</c:v>
                </c:pt>
                <c:pt idx="312">
                  <c:v>541.23341999999991</c:v>
                </c:pt>
                <c:pt idx="313">
                  <c:v>541.66658000000007</c:v>
                </c:pt>
                <c:pt idx="314">
                  <c:v>542.53290000000004</c:v>
                </c:pt>
                <c:pt idx="315">
                  <c:v>542.96605999999997</c:v>
                </c:pt>
                <c:pt idx="316">
                  <c:v>543.61580000000004</c:v>
                </c:pt>
                <c:pt idx="317">
                  <c:v>544.48212000000001</c:v>
                </c:pt>
                <c:pt idx="318">
                  <c:v>545.13186000000007</c:v>
                </c:pt>
                <c:pt idx="319">
                  <c:v>545.56502</c:v>
                </c:pt>
                <c:pt idx="320">
                  <c:v>545.99818000000005</c:v>
                </c:pt>
                <c:pt idx="321">
                  <c:v>547.29765999999995</c:v>
                </c:pt>
                <c:pt idx="322">
                  <c:v>547.94740000000002</c:v>
                </c:pt>
                <c:pt idx="323">
                  <c:v>548.16397999999992</c:v>
                </c:pt>
                <c:pt idx="324">
                  <c:v>549.03030000000001</c:v>
                </c:pt>
                <c:pt idx="325">
                  <c:v>549.46345999999994</c:v>
                </c:pt>
                <c:pt idx="326">
                  <c:v>549.8966200000001</c:v>
                </c:pt>
                <c:pt idx="327">
                  <c:v>550.54636000000005</c:v>
                </c:pt>
                <c:pt idx="328">
                  <c:v>550.97952000000009</c:v>
                </c:pt>
                <c:pt idx="329">
                  <c:v>551.62925999999993</c:v>
                </c:pt>
                <c:pt idx="330">
                  <c:v>552.49558000000002</c:v>
                </c:pt>
                <c:pt idx="331">
                  <c:v>552.92874000000006</c:v>
                </c:pt>
                <c:pt idx="332">
                  <c:v>553.14531999999997</c:v>
                </c:pt>
                <c:pt idx="333">
                  <c:v>553.79505999999992</c:v>
                </c:pt>
                <c:pt idx="334">
                  <c:v>554.44479999999999</c:v>
                </c:pt>
                <c:pt idx="335">
                  <c:v>554.66137999999989</c:v>
                </c:pt>
                <c:pt idx="336">
                  <c:v>555.31112000000007</c:v>
                </c:pt>
                <c:pt idx="337">
                  <c:v>555.96086000000003</c:v>
                </c:pt>
                <c:pt idx="338">
                  <c:v>556.39402000000007</c:v>
                </c:pt>
                <c:pt idx="339">
                  <c:v>556.82718</c:v>
                </c:pt>
                <c:pt idx="340">
                  <c:v>557.69349999999997</c:v>
                </c:pt>
                <c:pt idx="341">
                  <c:v>557.91007999999999</c:v>
                </c:pt>
                <c:pt idx="342">
                  <c:v>558.55981999999995</c:v>
                </c:pt>
                <c:pt idx="343">
                  <c:v>558.99297999999999</c:v>
                </c:pt>
                <c:pt idx="344">
                  <c:v>559.42613999999992</c:v>
                </c:pt>
                <c:pt idx="345">
                  <c:v>559.85929999999996</c:v>
                </c:pt>
                <c:pt idx="346">
                  <c:v>560.29246000000001</c:v>
                </c:pt>
                <c:pt idx="347">
                  <c:v>560.72561999999994</c:v>
                </c:pt>
                <c:pt idx="348">
                  <c:v>561.15878000000009</c:v>
                </c:pt>
                <c:pt idx="349">
                  <c:v>561.59194000000002</c:v>
                </c:pt>
                <c:pt idx="350">
                  <c:v>562.02509999999995</c:v>
                </c:pt>
                <c:pt idx="351">
                  <c:v>562.45826</c:v>
                </c:pt>
                <c:pt idx="352">
                  <c:v>563.10799999999995</c:v>
                </c:pt>
                <c:pt idx="353">
                  <c:v>563.32458000000008</c:v>
                </c:pt>
                <c:pt idx="354">
                  <c:v>563.97431999999992</c:v>
                </c:pt>
                <c:pt idx="355">
                  <c:v>564.19090000000006</c:v>
                </c:pt>
                <c:pt idx="356">
                  <c:v>564.84063999999989</c:v>
                </c:pt>
                <c:pt idx="357">
                  <c:v>565.05721999999992</c:v>
                </c:pt>
                <c:pt idx="358">
                  <c:v>565.27380000000005</c:v>
                </c:pt>
                <c:pt idx="359">
                  <c:v>566.14011999999991</c:v>
                </c:pt>
                <c:pt idx="360">
                  <c:v>566.57328000000007</c:v>
                </c:pt>
                <c:pt idx="361">
                  <c:v>566.78985999999998</c:v>
                </c:pt>
                <c:pt idx="362">
                  <c:v>567.43960000000004</c:v>
                </c:pt>
                <c:pt idx="363">
                  <c:v>567.43960000000004</c:v>
                </c:pt>
                <c:pt idx="364">
                  <c:v>567.65618000000006</c:v>
                </c:pt>
                <c:pt idx="365">
                  <c:v>568.52250000000004</c:v>
                </c:pt>
                <c:pt idx="366">
                  <c:v>568.73908000000006</c:v>
                </c:pt>
                <c:pt idx="367">
                  <c:v>569.17223999999999</c:v>
                </c:pt>
                <c:pt idx="368">
                  <c:v>569.60540000000003</c:v>
                </c:pt>
                <c:pt idx="369">
                  <c:v>570.03855999999996</c:v>
                </c:pt>
                <c:pt idx="370">
                  <c:v>570.47172</c:v>
                </c:pt>
                <c:pt idx="371">
                  <c:v>570.90487999999993</c:v>
                </c:pt>
                <c:pt idx="372">
                  <c:v>571.12145999999996</c:v>
                </c:pt>
                <c:pt idx="373">
                  <c:v>571.55462</c:v>
                </c:pt>
                <c:pt idx="374">
                  <c:v>571.77120000000002</c:v>
                </c:pt>
                <c:pt idx="375">
                  <c:v>571.98778000000004</c:v>
                </c:pt>
                <c:pt idx="376">
                  <c:v>572.63752000000011</c:v>
                </c:pt>
                <c:pt idx="377">
                  <c:v>572.85410000000002</c:v>
                </c:pt>
                <c:pt idx="378">
                  <c:v>573.07068000000004</c:v>
                </c:pt>
                <c:pt idx="379">
                  <c:v>573.72041999999999</c:v>
                </c:pt>
                <c:pt idx="380">
                  <c:v>573.93700000000001</c:v>
                </c:pt>
                <c:pt idx="381">
                  <c:v>574.15358000000003</c:v>
                </c:pt>
                <c:pt idx="382">
                  <c:v>574.58674000000008</c:v>
                </c:pt>
                <c:pt idx="383">
                  <c:v>575.01990000000001</c:v>
                </c:pt>
                <c:pt idx="384">
                  <c:v>575.23647999999991</c:v>
                </c:pt>
                <c:pt idx="385">
                  <c:v>575.45305999999994</c:v>
                </c:pt>
                <c:pt idx="386">
                  <c:v>576.1028</c:v>
                </c:pt>
                <c:pt idx="387">
                  <c:v>576.1028</c:v>
                </c:pt>
                <c:pt idx="388">
                  <c:v>576.31937999999991</c:v>
                </c:pt>
                <c:pt idx="389">
                  <c:v>576.96911999999998</c:v>
                </c:pt>
                <c:pt idx="390">
                  <c:v>576.96911999999998</c:v>
                </c:pt>
                <c:pt idx="391">
                  <c:v>577.40227999999991</c:v>
                </c:pt>
                <c:pt idx="392">
                  <c:v>577.61886000000004</c:v>
                </c:pt>
                <c:pt idx="393">
                  <c:v>578.05202000000008</c:v>
                </c:pt>
                <c:pt idx="394">
                  <c:v>578.26859999999999</c:v>
                </c:pt>
                <c:pt idx="395">
                  <c:v>578.48518000000001</c:v>
                </c:pt>
                <c:pt idx="396">
                  <c:v>579.13491999999997</c:v>
                </c:pt>
                <c:pt idx="397">
                  <c:v>579.13491999999997</c:v>
                </c:pt>
                <c:pt idx="398">
                  <c:v>579.56808000000001</c:v>
                </c:pt>
                <c:pt idx="399">
                  <c:v>579.78466000000003</c:v>
                </c:pt>
                <c:pt idx="400">
                  <c:v>580.00124000000005</c:v>
                </c:pt>
                <c:pt idx="401">
                  <c:v>580.21781999999996</c:v>
                </c:pt>
                <c:pt idx="402">
                  <c:v>580.43439999999998</c:v>
                </c:pt>
                <c:pt idx="403">
                  <c:v>580.65098</c:v>
                </c:pt>
                <c:pt idx="404">
                  <c:v>581.08413999999993</c:v>
                </c:pt>
                <c:pt idx="405">
                  <c:v>581.30071999999996</c:v>
                </c:pt>
                <c:pt idx="406">
                  <c:v>581.51729999999998</c:v>
                </c:pt>
                <c:pt idx="407">
                  <c:v>581.51729999999998</c:v>
                </c:pt>
                <c:pt idx="408">
                  <c:v>581.95046000000002</c:v>
                </c:pt>
                <c:pt idx="409">
                  <c:v>582.38361999999995</c:v>
                </c:pt>
                <c:pt idx="410">
                  <c:v>582.38361999999995</c:v>
                </c:pt>
                <c:pt idx="411">
                  <c:v>582.38361999999995</c:v>
                </c:pt>
                <c:pt idx="412">
                  <c:v>582.60019999999997</c:v>
                </c:pt>
                <c:pt idx="413">
                  <c:v>583.03336000000002</c:v>
                </c:pt>
                <c:pt idx="414">
                  <c:v>583.46651999999995</c:v>
                </c:pt>
                <c:pt idx="415">
                  <c:v>583.46651999999995</c:v>
                </c:pt>
                <c:pt idx="416">
                  <c:v>583.8996800000001</c:v>
                </c:pt>
                <c:pt idx="417">
                  <c:v>583.8996800000001</c:v>
                </c:pt>
                <c:pt idx="418">
                  <c:v>584.11626000000001</c:v>
                </c:pt>
                <c:pt idx="419">
                  <c:v>584.54941999999994</c:v>
                </c:pt>
                <c:pt idx="420">
                  <c:v>584.76599999999996</c:v>
                </c:pt>
                <c:pt idx="421">
                  <c:v>584.9825800000001</c:v>
                </c:pt>
                <c:pt idx="422">
                  <c:v>585.19916000000001</c:v>
                </c:pt>
                <c:pt idx="423">
                  <c:v>585.41574000000003</c:v>
                </c:pt>
                <c:pt idx="424">
                  <c:v>585.41574000000003</c:v>
                </c:pt>
                <c:pt idx="425">
                  <c:v>585.84890000000007</c:v>
                </c:pt>
                <c:pt idx="426">
                  <c:v>586.06547999999998</c:v>
                </c:pt>
                <c:pt idx="427">
                  <c:v>586.28206</c:v>
                </c:pt>
                <c:pt idx="428">
                  <c:v>586.49863999999991</c:v>
                </c:pt>
                <c:pt idx="429">
                  <c:v>586.49863999999991</c:v>
                </c:pt>
                <c:pt idx="430">
                  <c:v>586.71521999999993</c:v>
                </c:pt>
                <c:pt idx="431">
                  <c:v>586.93180000000007</c:v>
                </c:pt>
                <c:pt idx="432">
                  <c:v>586.93180000000007</c:v>
                </c:pt>
                <c:pt idx="433">
                  <c:v>587.36496</c:v>
                </c:pt>
                <c:pt idx="434">
                  <c:v>587.36496</c:v>
                </c:pt>
                <c:pt idx="435">
                  <c:v>587.5815399999999</c:v>
                </c:pt>
                <c:pt idx="436">
                  <c:v>587.79811999999993</c:v>
                </c:pt>
                <c:pt idx="437">
                  <c:v>587.79811999999993</c:v>
                </c:pt>
                <c:pt idx="438">
                  <c:v>588.23127999999997</c:v>
                </c:pt>
                <c:pt idx="439">
                  <c:v>588.23127999999997</c:v>
                </c:pt>
                <c:pt idx="440">
                  <c:v>588.23127999999997</c:v>
                </c:pt>
                <c:pt idx="441">
                  <c:v>588.44785999999999</c:v>
                </c:pt>
                <c:pt idx="442">
                  <c:v>588.6644399999999</c:v>
                </c:pt>
                <c:pt idx="443">
                  <c:v>588.88102000000003</c:v>
                </c:pt>
                <c:pt idx="444">
                  <c:v>588.88102000000003</c:v>
                </c:pt>
                <c:pt idx="445">
                  <c:v>589.09760000000006</c:v>
                </c:pt>
                <c:pt idx="446">
                  <c:v>589.09760000000006</c:v>
                </c:pt>
                <c:pt idx="447">
                  <c:v>589.31418000000008</c:v>
                </c:pt>
                <c:pt idx="448">
                  <c:v>589.53075999999999</c:v>
                </c:pt>
                <c:pt idx="449">
                  <c:v>589.53075999999999</c:v>
                </c:pt>
                <c:pt idx="450">
                  <c:v>589.53075999999999</c:v>
                </c:pt>
                <c:pt idx="451">
                  <c:v>589.53075999999999</c:v>
                </c:pt>
                <c:pt idx="452">
                  <c:v>589.74734000000001</c:v>
                </c:pt>
                <c:pt idx="453">
                  <c:v>589.96392000000003</c:v>
                </c:pt>
                <c:pt idx="454">
                  <c:v>589.96392000000003</c:v>
                </c:pt>
                <c:pt idx="455">
                  <c:v>590.18050000000005</c:v>
                </c:pt>
                <c:pt idx="456">
                  <c:v>590.18050000000005</c:v>
                </c:pt>
                <c:pt idx="457">
                  <c:v>590.39708000000007</c:v>
                </c:pt>
                <c:pt idx="458">
                  <c:v>590.39708000000007</c:v>
                </c:pt>
                <c:pt idx="459">
                  <c:v>590.61365999999998</c:v>
                </c:pt>
                <c:pt idx="460">
                  <c:v>590.61365999999998</c:v>
                </c:pt>
                <c:pt idx="461">
                  <c:v>590.83024</c:v>
                </c:pt>
                <c:pt idx="462">
                  <c:v>590.83024</c:v>
                </c:pt>
                <c:pt idx="463">
                  <c:v>590.83024</c:v>
                </c:pt>
                <c:pt idx="464">
                  <c:v>590.83024</c:v>
                </c:pt>
                <c:pt idx="465">
                  <c:v>590.83024</c:v>
                </c:pt>
                <c:pt idx="466">
                  <c:v>591.04682000000003</c:v>
                </c:pt>
                <c:pt idx="467">
                  <c:v>591.26340000000005</c:v>
                </c:pt>
                <c:pt idx="468">
                  <c:v>591.26340000000005</c:v>
                </c:pt>
                <c:pt idx="469">
                  <c:v>591.26340000000005</c:v>
                </c:pt>
                <c:pt idx="470">
                  <c:v>591.04682000000003</c:v>
                </c:pt>
                <c:pt idx="471">
                  <c:v>591.26340000000005</c:v>
                </c:pt>
                <c:pt idx="472">
                  <c:v>591.26340000000005</c:v>
                </c:pt>
                <c:pt idx="473">
                  <c:v>591.26340000000005</c:v>
                </c:pt>
                <c:pt idx="474">
                  <c:v>591.26340000000005</c:v>
                </c:pt>
                <c:pt idx="475">
                  <c:v>591.26340000000005</c:v>
                </c:pt>
                <c:pt idx="476">
                  <c:v>591.26340000000005</c:v>
                </c:pt>
                <c:pt idx="477">
                  <c:v>591.47997999999995</c:v>
                </c:pt>
                <c:pt idx="478">
                  <c:v>591.69655999999998</c:v>
                </c:pt>
                <c:pt idx="479">
                  <c:v>591.26340000000005</c:v>
                </c:pt>
                <c:pt idx="480">
                  <c:v>591.26340000000005</c:v>
                </c:pt>
                <c:pt idx="481">
                  <c:v>591.26340000000005</c:v>
                </c:pt>
                <c:pt idx="482">
                  <c:v>591.26340000000005</c:v>
                </c:pt>
                <c:pt idx="483">
                  <c:v>591.26340000000005</c:v>
                </c:pt>
                <c:pt idx="484">
                  <c:v>591.26340000000005</c:v>
                </c:pt>
                <c:pt idx="485">
                  <c:v>591.26340000000005</c:v>
                </c:pt>
                <c:pt idx="486">
                  <c:v>591.26340000000005</c:v>
                </c:pt>
                <c:pt idx="487">
                  <c:v>590.83024</c:v>
                </c:pt>
                <c:pt idx="488">
                  <c:v>591.04682000000003</c:v>
                </c:pt>
                <c:pt idx="489">
                  <c:v>590.83024</c:v>
                </c:pt>
                <c:pt idx="490">
                  <c:v>590.83024</c:v>
                </c:pt>
                <c:pt idx="491">
                  <c:v>590.39708000000007</c:v>
                </c:pt>
                <c:pt idx="492">
                  <c:v>590.39708000000007</c:v>
                </c:pt>
                <c:pt idx="493">
                  <c:v>590.39708000000007</c:v>
                </c:pt>
                <c:pt idx="494">
                  <c:v>590.18050000000005</c:v>
                </c:pt>
                <c:pt idx="495">
                  <c:v>589.96392000000003</c:v>
                </c:pt>
                <c:pt idx="496">
                  <c:v>589.74734000000001</c:v>
                </c:pt>
                <c:pt idx="497">
                  <c:v>589.31418000000008</c:v>
                </c:pt>
                <c:pt idx="498">
                  <c:v>589.31418000000008</c:v>
                </c:pt>
                <c:pt idx="499">
                  <c:v>589.31418000000008</c:v>
                </c:pt>
                <c:pt idx="500">
                  <c:v>588.88102000000003</c:v>
                </c:pt>
                <c:pt idx="501">
                  <c:v>588.23127999999997</c:v>
                </c:pt>
                <c:pt idx="502">
                  <c:v>588.01469999999995</c:v>
                </c:pt>
                <c:pt idx="503">
                  <c:v>587.5815399999999</c:v>
                </c:pt>
                <c:pt idx="504">
                  <c:v>587.36496</c:v>
                </c:pt>
                <c:pt idx="505">
                  <c:v>586.71521999999993</c:v>
                </c:pt>
                <c:pt idx="506">
                  <c:v>586.06547999999998</c:v>
                </c:pt>
                <c:pt idx="507">
                  <c:v>585.41574000000003</c:v>
                </c:pt>
                <c:pt idx="508">
                  <c:v>584.9825800000001</c:v>
                </c:pt>
                <c:pt idx="509">
                  <c:v>584.33284000000003</c:v>
                </c:pt>
                <c:pt idx="510">
                  <c:v>583.46651999999995</c:v>
                </c:pt>
                <c:pt idx="511">
                  <c:v>582.38361999999995</c:v>
                </c:pt>
                <c:pt idx="512">
                  <c:v>581.51729999999998</c:v>
                </c:pt>
                <c:pt idx="513">
                  <c:v>580.65098</c:v>
                </c:pt>
                <c:pt idx="514">
                  <c:v>579.78466000000003</c:v>
                </c:pt>
                <c:pt idx="515">
                  <c:v>578.91834000000006</c:v>
                </c:pt>
                <c:pt idx="516">
                  <c:v>577.61886000000004</c:v>
                </c:pt>
                <c:pt idx="517">
                  <c:v>576.53596000000005</c:v>
                </c:pt>
                <c:pt idx="518">
                  <c:v>575.23647999999991</c:v>
                </c:pt>
                <c:pt idx="519">
                  <c:v>574.15358000000003</c:v>
                </c:pt>
                <c:pt idx="520">
                  <c:v>572.85410000000002</c:v>
                </c:pt>
                <c:pt idx="521">
                  <c:v>571.33803999999998</c:v>
                </c:pt>
                <c:pt idx="522">
                  <c:v>569.82197999999994</c:v>
                </c:pt>
                <c:pt idx="523">
                  <c:v>568.52250000000004</c:v>
                </c:pt>
                <c:pt idx="524">
                  <c:v>567.00644</c:v>
                </c:pt>
                <c:pt idx="525">
                  <c:v>565.27380000000005</c:v>
                </c:pt>
                <c:pt idx="526">
                  <c:v>563.54115999999999</c:v>
                </c:pt>
                <c:pt idx="527">
                  <c:v>561.59194000000002</c:v>
                </c:pt>
                <c:pt idx="528">
                  <c:v>559.85929999999996</c:v>
                </c:pt>
                <c:pt idx="529">
                  <c:v>557.91007999999999</c:v>
                </c:pt>
                <c:pt idx="530">
                  <c:v>556.39402000000007</c:v>
                </c:pt>
                <c:pt idx="531">
                  <c:v>554.01163999999994</c:v>
                </c:pt>
                <c:pt idx="532">
                  <c:v>551.84584000000007</c:v>
                </c:pt>
                <c:pt idx="533">
                  <c:v>549.8966200000001</c:v>
                </c:pt>
                <c:pt idx="534">
                  <c:v>547.51423999999997</c:v>
                </c:pt>
                <c:pt idx="535">
                  <c:v>545.34843999999998</c:v>
                </c:pt>
                <c:pt idx="536">
                  <c:v>542.96605999999997</c:v>
                </c:pt>
                <c:pt idx="537">
                  <c:v>540.58368000000007</c:v>
                </c:pt>
                <c:pt idx="538">
                  <c:v>537.98471999999992</c:v>
                </c:pt>
                <c:pt idx="539">
                  <c:v>535.38576</c:v>
                </c:pt>
                <c:pt idx="540">
                  <c:v>532.78679999999997</c:v>
                </c:pt>
                <c:pt idx="541">
                  <c:v>529.75468000000001</c:v>
                </c:pt>
                <c:pt idx="542">
                  <c:v>526.93913999999995</c:v>
                </c:pt>
                <c:pt idx="543">
                  <c:v>523.90701999999999</c:v>
                </c:pt>
                <c:pt idx="544">
                  <c:v>520.87490000000003</c:v>
                </c:pt>
                <c:pt idx="545">
                  <c:v>516.54330000000004</c:v>
                </c:pt>
                <c:pt idx="546">
                  <c:v>512.64485999999999</c:v>
                </c:pt>
                <c:pt idx="547">
                  <c:v>508.31325999999996</c:v>
                </c:pt>
                <c:pt idx="548">
                  <c:v>503.54849999999993</c:v>
                </c:pt>
                <c:pt idx="549">
                  <c:v>498.35057999999998</c:v>
                </c:pt>
                <c:pt idx="550">
                  <c:v>492.93608</c:v>
                </c:pt>
                <c:pt idx="551">
                  <c:v>486.00551999999999</c:v>
                </c:pt>
                <c:pt idx="552">
                  <c:v>478.42522000000002</c:v>
                </c:pt>
                <c:pt idx="553">
                  <c:v>469.32886000000002</c:v>
                </c:pt>
                <c:pt idx="554">
                  <c:v>457.85012</c:v>
                </c:pt>
                <c:pt idx="555">
                  <c:v>428.61181999999997</c:v>
                </c:pt>
              </c:numCache>
            </c:numRef>
          </c:yVal>
          <c:smooth val="1"/>
          <c:extLst>
            <c:ext xmlns:c16="http://schemas.microsoft.com/office/drawing/2014/chart" uri="{C3380CC4-5D6E-409C-BE32-E72D297353CC}">
              <c16:uniqueId val="{00000003-0B8C-434B-9703-09228CB5C249}"/>
            </c:ext>
          </c:extLst>
        </c:ser>
        <c:ser>
          <c:idx val="4"/>
          <c:order val="4"/>
          <c:tx>
            <c:v>ET5</c:v>
          </c:tx>
          <c:spPr>
            <a:ln w="19047" cap="rnd">
              <a:solidFill>
                <a:schemeClr val="accent5"/>
              </a:solidFill>
              <a:round/>
            </a:ln>
            <a:effectLst/>
          </c:spPr>
          <c:marker>
            <c:symbol val="none"/>
          </c:marker>
          <c:xVal>
            <c:numRef>
              <c:f>'stress-strain final'!$I$3:$I$566</c:f>
              <c:numCache>
                <c:formatCode>General</c:formatCode>
                <c:ptCount val="564"/>
                <c:pt idx="0">
                  <c:v>0</c:v>
                </c:pt>
                <c:pt idx="1">
                  <c:v>2E-3</c:v>
                </c:pt>
                <c:pt idx="2">
                  <c:v>2E-3</c:v>
                </c:pt>
                <c:pt idx="3">
                  <c:v>2E-3</c:v>
                </c:pt>
                <c:pt idx="4">
                  <c:v>2E-3</c:v>
                </c:pt>
                <c:pt idx="5">
                  <c:v>2E-3</c:v>
                </c:pt>
                <c:pt idx="6">
                  <c:v>2E-3</c:v>
                </c:pt>
                <c:pt idx="7">
                  <c:v>2E-3</c:v>
                </c:pt>
                <c:pt idx="8">
                  <c:v>2E-3</c:v>
                </c:pt>
                <c:pt idx="9">
                  <c:v>2E-3</c:v>
                </c:pt>
                <c:pt idx="10">
                  <c:v>2E-3</c:v>
                </c:pt>
                <c:pt idx="11">
                  <c:v>2E-3</c:v>
                </c:pt>
                <c:pt idx="12">
                  <c:v>4.0000000000000001E-3</c:v>
                </c:pt>
                <c:pt idx="13">
                  <c:v>4.0000000000000001E-3</c:v>
                </c:pt>
                <c:pt idx="14">
                  <c:v>4.0000000000000001E-3</c:v>
                </c:pt>
                <c:pt idx="15">
                  <c:v>4.0000000000000001E-3</c:v>
                </c:pt>
                <c:pt idx="16">
                  <c:v>4.0000000000000001E-3</c:v>
                </c:pt>
                <c:pt idx="17">
                  <c:v>4.0000000000000001E-3</c:v>
                </c:pt>
                <c:pt idx="18">
                  <c:v>4.0000000000000001E-3</c:v>
                </c:pt>
                <c:pt idx="19">
                  <c:v>4.0000000000000001E-3</c:v>
                </c:pt>
                <c:pt idx="20">
                  <c:v>4.0000000000000001E-3</c:v>
                </c:pt>
                <c:pt idx="21">
                  <c:v>4.0000000000000001E-3</c:v>
                </c:pt>
                <c:pt idx="22">
                  <c:v>6.0000000000000001E-3</c:v>
                </c:pt>
                <c:pt idx="23">
                  <c:v>6.0000000000000001E-3</c:v>
                </c:pt>
                <c:pt idx="24">
                  <c:v>6.0000000000000001E-3</c:v>
                </c:pt>
                <c:pt idx="25">
                  <c:v>6.0000000000000001E-3</c:v>
                </c:pt>
                <c:pt idx="26">
                  <c:v>6.0000000000000001E-3</c:v>
                </c:pt>
                <c:pt idx="27">
                  <c:v>6.0000000000000001E-3</c:v>
                </c:pt>
                <c:pt idx="28">
                  <c:v>6.0000000000000001E-3</c:v>
                </c:pt>
                <c:pt idx="29">
                  <c:v>6.0000000000000001E-3</c:v>
                </c:pt>
                <c:pt idx="30">
                  <c:v>6.0000000000000001E-3</c:v>
                </c:pt>
                <c:pt idx="31">
                  <c:v>6.0000000000000001E-3</c:v>
                </c:pt>
                <c:pt idx="32">
                  <c:v>8.0000000000000002E-3</c:v>
                </c:pt>
                <c:pt idx="33">
                  <c:v>8.0000000000000002E-3</c:v>
                </c:pt>
                <c:pt idx="34">
                  <c:v>8.0000000000000002E-3</c:v>
                </c:pt>
                <c:pt idx="35">
                  <c:v>8.0000000000000002E-3</c:v>
                </c:pt>
                <c:pt idx="36">
                  <c:v>8.0000000000000002E-3</c:v>
                </c:pt>
                <c:pt idx="37">
                  <c:v>8.0000000000000002E-3</c:v>
                </c:pt>
                <c:pt idx="38">
                  <c:v>8.0000000000000002E-3</c:v>
                </c:pt>
                <c:pt idx="39">
                  <c:v>8.0000000000000002E-3</c:v>
                </c:pt>
                <c:pt idx="40">
                  <c:v>8.0000000000000002E-3</c:v>
                </c:pt>
                <c:pt idx="41">
                  <c:v>8.0000000000000002E-3</c:v>
                </c:pt>
                <c:pt idx="42">
                  <c:v>8.0000000000000002E-3</c:v>
                </c:pt>
                <c:pt idx="43">
                  <c:v>8.0000000000000002E-3</c:v>
                </c:pt>
                <c:pt idx="44">
                  <c:v>8.0000000000000002E-3</c:v>
                </c:pt>
                <c:pt idx="45">
                  <c:v>8.0000000000000002E-3</c:v>
                </c:pt>
                <c:pt idx="46">
                  <c:v>8.0000000000000002E-3</c:v>
                </c:pt>
                <c:pt idx="47">
                  <c:v>8.0000000000000002E-3</c:v>
                </c:pt>
                <c:pt idx="48">
                  <c:v>8.0000000000000002E-3</c:v>
                </c:pt>
                <c:pt idx="49">
                  <c:v>8.0000000000000002E-3</c:v>
                </c:pt>
                <c:pt idx="50">
                  <c:v>8.0000000000000002E-3</c:v>
                </c:pt>
                <c:pt idx="51">
                  <c:v>8.0000000000000002E-3</c:v>
                </c:pt>
                <c:pt idx="52">
                  <c:v>0.01</c:v>
                </c:pt>
                <c:pt idx="53">
                  <c:v>0.01</c:v>
                </c:pt>
                <c:pt idx="54">
                  <c:v>0.01</c:v>
                </c:pt>
                <c:pt idx="55">
                  <c:v>0.01</c:v>
                </c:pt>
                <c:pt idx="56">
                  <c:v>0.01</c:v>
                </c:pt>
                <c:pt idx="57">
                  <c:v>0.01</c:v>
                </c:pt>
                <c:pt idx="58">
                  <c:v>0.01</c:v>
                </c:pt>
                <c:pt idx="59">
                  <c:v>0.01</c:v>
                </c:pt>
                <c:pt idx="60">
                  <c:v>0.01</c:v>
                </c:pt>
                <c:pt idx="61">
                  <c:v>1.2E-2</c:v>
                </c:pt>
                <c:pt idx="62">
                  <c:v>1.2E-2</c:v>
                </c:pt>
                <c:pt idx="63">
                  <c:v>1.2E-2</c:v>
                </c:pt>
                <c:pt idx="64">
                  <c:v>1.2E-2</c:v>
                </c:pt>
                <c:pt idx="65">
                  <c:v>1.2E-2</c:v>
                </c:pt>
                <c:pt idx="66">
                  <c:v>1.2E-2</c:v>
                </c:pt>
                <c:pt idx="67">
                  <c:v>1.2E-2</c:v>
                </c:pt>
                <c:pt idx="68">
                  <c:v>1.2E-2</c:v>
                </c:pt>
                <c:pt idx="69">
                  <c:v>1.2E-2</c:v>
                </c:pt>
                <c:pt idx="70">
                  <c:v>1.3999999999999999E-2</c:v>
                </c:pt>
                <c:pt idx="71">
                  <c:v>1.3999999999999999E-2</c:v>
                </c:pt>
                <c:pt idx="72">
                  <c:v>1.3999999999999999E-2</c:v>
                </c:pt>
                <c:pt idx="73">
                  <c:v>1.3999999999999999E-2</c:v>
                </c:pt>
                <c:pt idx="74">
                  <c:v>1.3999999999999999E-2</c:v>
                </c:pt>
                <c:pt idx="75">
                  <c:v>1.3999999999999999E-2</c:v>
                </c:pt>
                <c:pt idx="76">
                  <c:v>1.3999999999999999E-2</c:v>
                </c:pt>
                <c:pt idx="77">
                  <c:v>1.3999999999999999E-2</c:v>
                </c:pt>
                <c:pt idx="78">
                  <c:v>1.3999999999999999E-2</c:v>
                </c:pt>
                <c:pt idx="79">
                  <c:v>1.3999999999999999E-2</c:v>
                </c:pt>
                <c:pt idx="80">
                  <c:v>1.6E-2</c:v>
                </c:pt>
                <c:pt idx="81">
                  <c:v>1.6E-2</c:v>
                </c:pt>
                <c:pt idx="82">
                  <c:v>1.6E-2</c:v>
                </c:pt>
                <c:pt idx="83">
                  <c:v>1.6E-2</c:v>
                </c:pt>
                <c:pt idx="84">
                  <c:v>1.6E-2</c:v>
                </c:pt>
                <c:pt idx="85">
                  <c:v>1.6E-2</c:v>
                </c:pt>
                <c:pt idx="86">
                  <c:v>1.6E-2</c:v>
                </c:pt>
                <c:pt idx="87">
                  <c:v>1.6E-2</c:v>
                </c:pt>
                <c:pt idx="88">
                  <c:v>1.6E-2</c:v>
                </c:pt>
                <c:pt idx="89">
                  <c:v>1.6E-2</c:v>
                </c:pt>
                <c:pt idx="90">
                  <c:v>1.6E-2</c:v>
                </c:pt>
                <c:pt idx="91">
                  <c:v>1.6E-2</c:v>
                </c:pt>
                <c:pt idx="92">
                  <c:v>1.6E-2</c:v>
                </c:pt>
                <c:pt idx="93">
                  <c:v>1.8000000000000002E-2</c:v>
                </c:pt>
                <c:pt idx="94">
                  <c:v>1.8000000000000002E-2</c:v>
                </c:pt>
                <c:pt idx="95">
                  <c:v>1.8000000000000002E-2</c:v>
                </c:pt>
                <c:pt idx="96">
                  <c:v>1.8000000000000002E-2</c:v>
                </c:pt>
                <c:pt idx="97">
                  <c:v>1.8000000000000002E-2</c:v>
                </c:pt>
                <c:pt idx="98">
                  <c:v>0.02</c:v>
                </c:pt>
                <c:pt idx="99">
                  <c:v>0.02</c:v>
                </c:pt>
                <c:pt idx="100">
                  <c:v>0.02</c:v>
                </c:pt>
                <c:pt idx="101">
                  <c:v>0.02</c:v>
                </c:pt>
                <c:pt idx="102">
                  <c:v>0.02</c:v>
                </c:pt>
                <c:pt idx="103">
                  <c:v>2.2000000000000002E-2</c:v>
                </c:pt>
                <c:pt idx="104">
                  <c:v>2.2000000000000002E-2</c:v>
                </c:pt>
                <c:pt idx="105">
                  <c:v>2.2000000000000002E-2</c:v>
                </c:pt>
                <c:pt idx="106">
                  <c:v>2.2000000000000002E-2</c:v>
                </c:pt>
                <c:pt idx="107">
                  <c:v>2.2000000000000002E-2</c:v>
                </c:pt>
                <c:pt idx="108">
                  <c:v>2.2000000000000002E-2</c:v>
                </c:pt>
                <c:pt idx="109">
                  <c:v>2.4E-2</c:v>
                </c:pt>
                <c:pt idx="110">
                  <c:v>2.4E-2</c:v>
                </c:pt>
                <c:pt idx="111">
                  <c:v>2.4E-2</c:v>
                </c:pt>
                <c:pt idx="112">
                  <c:v>2.4E-2</c:v>
                </c:pt>
                <c:pt idx="113">
                  <c:v>2.4E-2</c:v>
                </c:pt>
                <c:pt idx="114">
                  <c:v>2.4E-2</c:v>
                </c:pt>
                <c:pt idx="115">
                  <c:v>2.4E-2</c:v>
                </c:pt>
                <c:pt idx="116">
                  <c:v>2.4E-2</c:v>
                </c:pt>
                <c:pt idx="117">
                  <c:v>2.4E-2</c:v>
                </c:pt>
                <c:pt idx="118">
                  <c:v>2.4E-2</c:v>
                </c:pt>
                <c:pt idx="119">
                  <c:v>2.6000000000000002E-2</c:v>
                </c:pt>
                <c:pt idx="120">
                  <c:v>2.6000000000000002E-2</c:v>
                </c:pt>
                <c:pt idx="121">
                  <c:v>2.6000000000000002E-2</c:v>
                </c:pt>
                <c:pt idx="122">
                  <c:v>2.6000000000000002E-2</c:v>
                </c:pt>
                <c:pt idx="123">
                  <c:v>2.7999999999999997E-2</c:v>
                </c:pt>
                <c:pt idx="124">
                  <c:v>2.7999999999999997E-2</c:v>
                </c:pt>
                <c:pt idx="125">
                  <c:v>2.7999999999999997E-2</c:v>
                </c:pt>
                <c:pt idx="126">
                  <c:v>2.7999999999999997E-2</c:v>
                </c:pt>
                <c:pt idx="127">
                  <c:v>0.03</c:v>
                </c:pt>
                <c:pt idx="128">
                  <c:v>0.03</c:v>
                </c:pt>
                <c:pt idx="129">
                  <c:v>0.03</c:v>
                </c:pt>
                <c:pt idx="130">
                  <c:v>0.03</c:v>
                </c:pt>
                <c:pt idx="131">
                  <c:v>3.2000000000000001E-2</c:v>
                </c:pt>
                <c:pt idx="132">
                  <c:v>3.2000000000000001E-2</c:v>
                </c:pt>
                <c:pt idx="133">
                  <c:v>3.2000000000000001E-2</c:v>
                </c:pt>
                <c:pt idx="134">
                  <c:v>3.2000000000000001E-2</c:v>
                </c:pt>
                <c:pt idx="135">
                  <c:v>3.2000000000000001E-2</c:v>
                </c:pt>
                <c:pt idx="136">
                  <c:v>3.2000000000000001E-2</c:v>
                </c:pt>
                <c:pt idx="137">
                  <c:v>3.2000000000000001E-2</c:v>
                </c:pt>
                <c:pt idx="138">
                  <c:v>3.2000000000000001E-2</c:v>
                </c:pt>
                <c:pt idx="139">
                  <c:v>3.4000000000000002E-2</c:v>
                </c:pt>
                <c:pt idx="140">
                  <c:v>3.4000000000000002E-2</c:v>
                </c:pt>
                <c:pt idx="141">
                  <c:v>3.4000000000000002E-2</c:v>
                </c:pt>
                <c:pt idx="142">
                  <c:v>3.4000000000000002E-2</c:v>
                </c:pt>
                <c:pt idx="143">
                  <c:v>3.6000000000000004E-2</c:v>
                </c:pt>
                <c:pt idx="144">
                  <c:v>3.6000000000000004E-2</c:v>
                </c:pt>
                <c:pt idx="145">
                  <c:v>3.6000000000000004E-2</c:v>
                </c:pt>
                <c:pt idx="146">
                  <c:v>3.6000000000000004E-2</c:v>
                </c:pt>
                <c:pt idx="147">
                  <c:v>3.7999999999999999E-2</c:v>
                </c:pt>
                <c:pt idx="148">
                  <c:v>3.7999999999999999E-2</c:v>
                </c:pt>
                <c:pt idx="149">
                  <c:v>3.7999999999999999E-2</c:v>
                </c:pt>
                <c:pt idx="150">
                  <c:v>3.7999999999999999E-2</c:v>
                </c:pt>
                <c:pt idx="151">
                  <c:v>0.04</c:v>
                </c:pt>
                <c:pt idx="152">
                  <c:v>0.04</c:v>
                </c:pt>
                <c:pt idx="153">
                  <c:v>0.04</c:v>
                </c:pt>
                <c:pt idx="154">
                  <c:v>0.04</c:v>
                </c:pt>
                <c:pt idx="155">
                  <c:v>0.04</c:v>
                </c:pt>
                <c:pt idx="156">
                  <c:v>0.04</c:v>
                </c:pt>
                <c:pt idx="157">
                  <c:v>0.04</c:v>
                </c:pt>
                <c:pt idx="158">
                  <c:v>0.04</c:v>
                </c:pt>
                <c:pt idx="159">
                  <c:v>4.2000000000000003E-2</c:v>
                </c:pt>
                <c:pt idx="160">
                  <c:v>4.2000000000000003E-2</c:v>
                </c:pt>
                <c:pt idx="161">
                  <c:v>4.2000000000000003E-2</c:v>
                </c:pt>
                <c:pt idx="162">
                  <c:v>4.2000000000000003E-2</c:v>
                </c:pt>
                <c:pt idx="163">
                  <c:v>4.2000000000000003E-2</c:v>
                </c:pt>
                <c:pt idx="164">
                  <c:v>4.4000000000000004E-2</c:v>
                </c:pt>
                <c:pt idx="165">
                  <c:v>4.4000000000000004E-2</c:v>
                </c:pt>
                <c:pt idx="166">
                  <c:v>4.4000000000000004E-2</c:v>
                </c:pt>
                <c:pt idx="167">
                  <c:v>4.4000000000000004E-2</c:v>
                </c:pt>
                <c:pt idx="168">
                  <c:v>4.5999999999999999E-2</c:v>
                </c:pt>
                <c:pt idx="169">
                  <c:v>4.5999999999999999E-2</c:v>
                </c:pt>
                <c:pt idx="170">
                  <c:v>4.5999999999999999E-2</c:v>
                </c:pt>
                <c:pt idx="171">
                  <c:v>4.5999999999999999E-2</c:v>
                </c:pt>
                <c:pt idx="172">
                  <c:v>4.8000000000000001E-2</c:v>
                </c:pt>
                <c:pt idx="173">
                  <c:v>4.8000000000000001E-2</c:v>
                </c:pt>
                <c:pt idx="174">
                  <c:v>4.8000000000000001E-2</c:v>
                </c:pt>
                <c:pt idx="175">
                  <c:v>4.8000000000000001E-2</c:v>
                </c:pt>
                <c:pt idx="176">
                  <c:v>4.8000000000000001E-2</c:v>
                </c:pt>
                <c:pt idx="177">
                  <c:v>4.8000000000000001E-2</c:v>
                </c:pt>
                <c:pt idx="178">
                  <c:v>4.8000000000000001E-2</c:v>
                </c:pt>
                <c:pt idx="179">
                  <c:v>4.8000000000000001E-2</c:v>
                </c:pt>
                <c:pt idx="180">
                  <c:v>0.05</c:v>
                </c:pt>
                <c:pt idx="181">
                  <c:v>0.05</c:v>
                </c:pt>
                <c:pt idx="182">
                  <c:v>0.05</c:v>
                </c:pt>
                <c:pt idx="183">
                  <c:v>0.05</c:v>
                </c:pt>
                <c:pt idx="184">
                  <c:v>5.2000000000000005E-2</c:v>
                </c:pt>
                <c:pt idx="185">
                  <c:v>5.2000000000000005E-2</c:v>
                </c:pt>
                <c:pt idx="186">
                  <c:v>5.2000000000000005E-2</c:v>
                </c:pt>
                <c:pt idx="187">
                  <c:v>5.2000000000000005E-2</c:v>
                </c:pt>
                <c:pt idx="188">
                  <c:v>5.4000000000000006E-2</c:v>
                </c:pt>
                <c:pt idx="189">
                  <c:v>5.4000000000000006E-2</c:v>
                </c:pt>
                <c:pt idx="190">
                  <c:v>5.4000000000000006E-2</c:v>
                </c:pt>
                <c:pt idx="191">
                  <c:v>5.4000000000000006E-2</c:v>
                </c:pt>
                <c:pt idx="192">
                  <c:v>5.5999999999999994E-2</c:v>
                </c:pt>
                <c:pt idx="193">
                  <c:v>5.5999999999999994E-2</c:v>
                </c:pt>
                <c:pt idx="194">
                  <c:v>5.5999999999999994E-2</c:v>
                </c:pt>
                <c:pt idx="195">
                  <c:v>5.5999999999999994E-2</c:v>
                </c:pt>
                <c:pt idx="196">
                  <c:v>5.5999999999999994E-2</c:v>
                </c:pt>
                <c:pt idx="197">
                  <c:v>5.5999999999999994E-2</c:v>
                </c:pt>
                <c:pt idx="198">
                  <c:v>5.5999999999999994E-2</c:v>
                </c:pt>
                <c:pt idx="199">
                  <c:v>5.5999999999999994E-2</c:v>
                </c:pt>
                <c:pt idx="200">
                  <c:v>5.5999999999999994E-2</c:v>
                </c:pt>
                <c:pt idx="201">
                  <c:v>5.7999999999999996E-2</c:v>
                </c:pt>
                <c:pt idx="202">
                  <c:v>5.7999999999999996E-2</c:v>
                </c:pt>
                <c:pt idx="203">
                  <c:v>5.7999999999999996E-2</c:v>
                </c:pt>
                <c:pt idx="204">
                  <c:v>5.7999999999999996E-2</c:v>
                </c:pt>
                <c:pt idx="205">
                  <c:v>0.06</c:v>
                </c:pt>
                <c:pt idx="206">
                  <c:v>0.06</c:v>
                </c:pt>
                <c:pt idx="207">
                  <c:v>0.06</c:v>
                </c:pt>
                <c:pt idx="208">
                  <c:v>0.06</c:v>
                </c:pt>
                <c:pt idx="209">
                  <c:v>6.2E-2</c:v>
                </c:pt>
                <c:pt idx="210">
                  <c:v>6.2E-2</c:v>
                </c:pt>
                <c:pt idx="211">
                  <c:v>6.2E-2</c:v>
                </c:pt>
                <c:pt idx="212">
                  <c:v>6.2E-2</c:v>
                </c:pt>
                <c:pt idx="213">
                  <c:v>6.4000000000000001E-2</c:v>
                </c:pt>
                <c:pt idx="214">
                  <c:v>6.4000000000000001E-2</c:v>
                </c:pt>
                <c:pt idx="215">
                  <c:v>6.4000000000000001E-2</c:v>
                </c:pt>
                <c:pt idx="216">
                  <c:v>6.4000000000000001E-2</c:v>
                </c:pt>
                <c:pt idx="217">
                  <c:v>6.4000000000000001E-2</c:v>
                </c:pt>
                <c:pt idx="218">
                  <c:v>6.4000000000000001E-2</c:v>
                </c:pt>
                <c:pt idx="219">
                  <c:v>6.4000000000000001E-2</c:v>
                </c:pt>
                <c:pt idx="220">
                  <c:v>6.4000000000000001E-2</c:v>
                </c:pt>
                <c:pt idx="221">
                  <c:v>6.6000000000000003E-2</c:v>
                </c:pt>
                <c:pt idx="222">
                  <c:v>6.6000000000000003E-2</c:v>
                </c:pt>
                <c:pt idx="223">
                  <c:v>6.6000000000000003E-2</c:v>
                </c:pt>
                <c:pt idx="224">
                  <c:v>6.6000000000000003E-2</c:v>
                </c:pt>
                <c:pt idx="225">
                  <c:v>6.6000000000000003E-2</c:v>
                </c:pt>
                <c:pt idx="226">
                  <c:v>6.8000000000000005E-2</c:v>
                </c:pt>
                <c:pt idx="227">
                  <c:v>6.8000000000000005E-2</c:v>
                </c:pt>
                <c:pt idx="228">
                  <c:v>6.8000000000000005E-2</c:v>
                </c:pt>
                <c:pt idx="229">
                  <c:v>6.8000000000000005E-2</c:v>
                </c:pt>
                <c:pt idx="230">
                  <c:v>7.0000000000000007E-2</c:v>
                </c:pt>
                <c:pt idx="231">
                  <c:v>7.0000000000000007E-2</c:v>
                </c:pt>
                <c:pt idx="232">
                  <c:v>7.0000000000000007E-2</c:v>
                </c:pt>
                <c:pt idx="233">
                  <c:v>7.0000000000000007E-2</c:v>
                </c:pt>
                <c:pt idx="234">
                  <c:v>7.2000000000000008E-2</c:v>
                </c:pt>
                <c:pt idx="235">
                  <c:v>7.2000000000000008E-2</c:v>
                </c:pt>
                <c:pt idx="236">
                  <c:v>7.2000000000000008E-2</c:v>
                </c:pt>
                <c:pt idx="237">
                  <c:v>7.2000000000000008E-2</c:v>
                </c:pt>
                <c:pt idx="238">
                  <c:v>7.2000000000000008E-2</c:v>
                </c:pt>
                <c:pt idx="239">
                  <c:v>7.2000000000000008E-2</c:v>
                </c:pt>
                <c:pt idx="240">
                  <c:v>7.2000000000000008E-2</c:v>
                </c:pt>
                <c:pt idx="241">
                  <c:v>7.2000000000000008E-2</c:v>
                </c:pt>
                <c:pt idx="242">
                  <c:v>7.400000000000001E-2</c:v>
                </c:pt>
                <c:pt idx="243">
                  <c:v>7.400000000000001E-2</c:v>
                </c:pt>
                <c:pt idx="244">
                  <c:v>7.400000000000001E-2</c:v>
                </c:pt>
                <c:pt idx="245">
                  <c:v>7.400000000000001E-2</c:v>
                </c:pt>
                <c:pt idx="246">
                  <c:v>7.5999999999999998E-2</c:v>
                </c:pt>
                <c:pt idx="247">
                  <c:v>7.5999999999999998E-2</c:v>
                </c:pt>
                <c:pt idx="248">
                  <c:v>7.5999999999999998E-2</c:v>
                </c:pt>
                <c:pt idx="249">
                  <c:v>7.5999999999999998E-2</c:v>
                </c:pt>
                <c:pt idx="250">
                  <c:v>7.8E-2</c:v>
                </c:pt>
                <c:pt idx="251">
                  <c:v>7.8E-2</c:v>
                </c:pt>
                <c:pt idx="252">
                  <c:v>7.8E-2</c:v>
                </c:pt>
                <c:pt idx="253">
                  <c:v>7.8E-2</c:v>
                </c:pt>
                <c:pt idx="254">
                  <c:v>0.08</c:v>
                </c:pt>
                <c:pt idx="255">
                  <c:v>0.08</c:v>
                </c:pt>
                <c:pt idx="256">
                  <c:v>0.08</c:v>
                </c:pt>
                <c:pt idx="257">
                  <c:v>0.08</c:v>
                </c:pt>
                <c:pt idx="258">
                  <c:v>0.08</c:v>
                </c:pt>
                <c:pt idx="259">
                  <c:v>0.08</c:v>
                </c:pt>
                <c:pt idx="260">
                  <c:v>0.08</c:v>
                </c:pt>
                <c:pt idx="261">
                  <c:v>0.08</c:v>
                </c:pt>
                <c:pt idx="262">
                  <c:v>8.199999999999999E-2</c:v>
                </c:pt>
                <c:pt idx="263">
                  <c:v>8.199999999999999E-2</c:v>
                </c:pt>
                <c:pt idx="264">
                  <c:v>8.199999999999999E-2</c:v>
                </c:pt>
                <c:pt idx="265">
                  <c:v>8.199999999999999E-2</c:v>
                </c:pt>
                <c:pt idx="266">
                  <c:v>8.4000000000000005E-2</c:v>
                </c:pt>
                <c:pt idx="267">
                  <c:v>8.4000000000000005E-2</c:v>
                </c:pt>
                <c:pt idx="268">
                  <c:v>8.4000000000000005E-2</c:v>
                </c:pt>
                <c:pt idx="269">
                  <c:v>8.4000000000000005E-2</c:v>
                </c:pt>
                <c:pt idx="270">
                  <c:v>8.5999999999999993E-2</c:v>
                </c:pt>
                <c:pt idx="271">
                  <c:v>8.5999999999999993E-2</c:v>
                </c:pt>
                <c:pt idx="272">
                  <c:v>8.5999999999999993E-2</c:v>
                </c:pt>
                <c:pt idx="273">
                  <c:v>8.5999999999999993E-2</c:v>
                </c:pt>
                <c:pt idx="274">
                  <c:v>8.8000000000000009E-2</c:v>
                </c:pt>
                <c:pt idx="275">
                  <c:v>8.8000000000000009E-2</c:v>
                </c:pt>
                <c:pt idx="276">
                  <c:v>8.8000000000000009E-2</c:v>
                </c:pt>
                <c:pt idx="277">
                  <c:v>8.8000000000000009E-2</c:v>
                </c:pt>
                <c:pt idx="278">
                  <c:v>8.8000000000000009E-2</c:v>
                </c:pt>
                <c:pt idx="279">
                  <c:v>8.8000000000000009E-2</c:v>
                </c:pt>
                <c:pt idx="280">
                  <c:v>8.8000000000000009E-2</c:v>
                </c:pt>
                <c:pt idx="281">
                  <c:v>8.8000000000000009E-2</c:v>
                </c:pt>
                <c:pt idx="282">
                  <c:v>0.09</c:v>
                </c:pt>
                <c:pt idx="283">
                  <c:v>0.09</c:v>
                </c:pt>
                <c:pt idx="284">
                  <c:v>0.09</c:v>
                </c:pt>
                <c:pt idx="285">
                  <c:v>0.09</c:v>
                </c:pt>
                <c:pt idx="286">
                  <c:v>9.1999999999999998E-2</c:v>
                </c:pt>
                <c:pt idx="287">
                  <c:v>9.1999999999999998E-2</c:v>
                </c:pt>
                <c:pt idx="288">
                  <c:v>9.1999999999999998E-2</c:v>
                </c:pt>
                <c:pt idx="289">
                  <c:v>9.1999999999999998E-2</c:v>
                </c:pt>
                <c:pt idx="290">
                  <c:v>9.4E-2</c:v>
                </c:pt>
                <c:pt idx="291">
                  <c:v>9.4E-2</c:v>
                </c:pt>
                <c:pt idx="292">
                  <c:v>9.4E-2</c:v>
                </c:pt>
                <c:pt idx="293">
                  <c:v>9.4E-2</c:v>
                </c:pt>
                <c:pt idx="294">
                  <c:v>9.6000000000000002E-2</c:v>
                </c:pt>
                <c:pt idx="295">
                  <c:v>9.6000000000000002E-2</c:v>
                </c:pt>
                <c:pt idx="296">
                  <c:v>9.6000000000000002E-2</c:v>
                </c:pt>
                <c:pt idx="297">
                  <c:v>9.6000000000000002E-2</c:v>
                </c:pt>
                <c:pt idx="298">
                  <c:v>9.6000000000000002E-2</c:v>
                </c:pt>
                <c:pt idx="299">
                  <c:v>9.6000000000000002E-2</c:v>
                </c:pt>
                <c:pt idx="300">
                  <c:v>9.6000000000000002E-2</c:v>
                </c:pt>
                <c:pt idx="301">
                  <c:v>9.6000000000000002E-2</c:v>
                </c:pt>
                <c:pt idx="302">
                  <c:v>9.8000000000000004E-2</c:v>
                </c:pt>
                <c:pt idx="303">
                  <c:v>9.8000000000000004E-2</c:v>
                </c:pt>
                <c:pt idx="304">
                  <c:v>9.8000000000000004E-2</c:v>
                </c:pt>
                <c:pt idx="305">
                  <c:v>9.8000000000000004E-2</c:v>
                </c:pt>
                <c:pt idx="306">
                  <c:v>9.8000000000000004E-2</c:v>
                </c:pt>
                <c:pt idx="307">
                  <c:v>0.1</c:v>
                </c:pt>
                <c:pt idx="308">
                  <c:v>0.1</c:v>
                </c:pt>
                <c:pt idx="309">
                  <c:v>0.1</c:v>
                </c:pt>
                <c:pt idx="310">
                  <c:v>0.1</c:v>
                </c:pt>
                <c:pt idx="311">
                  <c:v>0.10199999999999999</c:v>
                </c:pt>
                <c:pt idx="312">
                  <c:v>0.10199999999999999</c:v>
                </c:pt>
                <c:pt idx="313">
                  <c:v>0.10199999999999999</c:v>
                </c:pt>
                <c:pt idx="314">
                  <c:v>0.10199999999999999</c:v>
                </c:pt>
                <c:pt idx="315">
                  <c:v>0.10400000000000001</c:v>
                </c:pt>
                <c:pt idx="316">
                  <c:v>0.10400000000000001</c:v>
                </c:pt>
                <c:pt idx="317">
                  <c:v>0.10400000000000001</c:v>
                </c:pt>
                <c:pt idx="318">
                  <c:v>0.10400000000000001</c:v>
                </c:pt>
                <c:pt idx="319">
                  <c:v>0.10400000000000001</c:v>
                </c:pt>
                <c:pt idx="320">
                  <c:v>0.10400000000000001</c:v>
                </c:pt>
                <c:pt idx="321">
                  <c:v>0.10400000000000001</c:v>
                </c:pt>
                <c:pt idx="322">
                  <c:v>0.10400000000000001</c:v>
                </c:pt>
                <c:pt idx="323">
                  <c:v>0.106</c:v>
                </c:pt>
                <c:pt idx="324">
                  <c:v>0.106</c:v>
                </c:pt>
                <c:pt idx="325">
                  <c:v>0.106</c:v>
                </c:pt>
                <c:pt idx="326">
                  <c:v>0.106</c:v>
                </c:pt>
                <c:pt idx="327">
                  <c:v>0.10800000000000001</c:v>
                </c:pt>
                <c:pt idx="328">
                  <c:v>0.10800000000000001</c:v>
                </c:pt>
                <c:pt idx="329">
                  <c:v>0.10800000000000001</c:v>
                </c:pt>
                <c:pt idx="330">
                  <c:v>0.10800000000000001</c:v>
                </c:pt>
                <c:pt idx="331">
                  <c:v>0.11</c:v>
                </c:pt>
                <c:pt idx="332">
                  <c:v>0.11</c:v>
                </c:pt>
                <c:pt idx="333">
                  <c:v>0.11</c:v>
                </c:pt>
                <c:pt idx="334">
                  <c:v>0.11</c:v>
                </c:pt>
                <c:pt idx="335">
                  <c:v>0.11199999999999999</c:v>
                </c:pt>
                <c:pt idx="336">
                  <c:v>0.11199999999999999</c:v>
                </c:pt>
                <c:pt idx="337">
                  <c:v>0.11199999999999999</c:v>
                </c:pt>
                <c:pt idx="338">
                  <c:v>0.11199999999999999</c:v>
                </c:pt>
                <c:pt idx="339">
                  <c:v>0.11199999999999999</c:v>
                </c:pt>
                <c:pt idx="340">
                  <c:v>0.11199999999999999</c:v>
                </c:pt>
                <c:pt idx="341">
                  <c:v>0.11199999999999999</c:v>
                </c:pt>
                <c:pt idx="342">
                  <c:v>0.11199999999999999</c:v>
                </c:pt>
                <c:pt idx="343">
                  <c:v>0.114</c:v>
                </c:pt>
                <c:pt idx="344">
                  <c:v>0.114</c:v>
                </c:pt>
                <c:pt idx="345">
                  <c:v>0.114</c:v>
                </c:pt>
                <c:pt idx="346">
                  <c:v>0.114</c:v>
                </c:pt>
                <c:pt idx="347">
                  <c:v>0.11599999999999999</c:v>
                </c:pt>
                <c:pt idx="348">
                  <c:v>0.11599999999999999</c:v>
                </c:pt>
                <c:pt idx="349">
                  <c:v>0.11599999999999999</c:v>
                </c:pt>
                <c:pt idx="350">
                  <c:v>0.11599999999999999</c:v>
                </c:pt>
                <c:pt idx="351">
                  <c:v>0.11800000000000001</c:v>
                </c:pt>
                <c:pt idx="352">
                  <c:v>0.11800000000000001</c:v>
                </c:pt>
                <c:pt idx="353">
                  <c:v>0.11800000000000001</c:v>
                </c:pt>
                <c:pt idx="354">
                  <c:v>0.11800000000000001</c:v>
                </c:pt>
                <c:pt idx="355">
                  <c:v>0.12</c:v>
                </c:pt>
                <c:pt idx="356">
                  <c:v>0.12</c:v>
                </c:pt>
                <c:pt idx="357">
                  <c:v>0.12</c:v>
                </c:pt>
                <c:pt idx="358">
                  <c:v>0.12</c:v>
                </c:pt>
                <c:pt idx="359">
                  <c:v>0.12</c:v>
                </c:pt>
                <c:pt idx="360">
                  <c:v>0.12</c:v>
                </c:pt>
                <c:pt idx="361">
                  <c:v>0.12</c:v>
                </c:pt>
                <c:pt idx="362">
                  <c:v>0.12</c:v>
                </c:pt>
                <c:pt idx="363">
                  <c:v>0.122</c:v>
                </c:pt>
                <c:pt idx="364">
                  <c:v>0.122</c:v>
                </c:pt>
                <c:pt idx="365">
                  <c:v>0.122</c:v>
                </c:pt>
                <c:pt idx="366">
                  <c:v>0.122</c:v>
                </c:pt>
                <c:pt idx="367">
                  <c:v>0.124</c:v>
                </c:pt>
                <c:pt idx="368">
                  <c:v>0.124</c:v>
                </c:pt>
                <c:pt idx="369">
                  <c:v>0.124</c:v>
                </c:pt>
                <c:pt idx="370">
                  <c:v>0.124</c:v>
                </c:pt>
                <c:pt idx="371">
                  <c:v>0.126</c:v>
                </c:pt>
                <c:pt idx="372">
                  <c:v>0.126</c:v>
                </c:pt>
                <c:pt idx="373">
                  <c:v>0.126</c:v>
                </c:pt>
                <c:pt idx="374">
                  <c:v>0.126</c:v>
                </c:pt>
                <c:pt idx="375">
                  <c:v>0.128</c:v>
                </c:pt>
                <c:pt idx="376">
                  <c:v>0.128</c:v>
                </c:pt>
                <c:pt idx="377">
                  <c:v>0.128</c:v>
                </c:pt>
                <c:pt idx="378">
                  <c:v>0.128</c:v>
                </c:pt>
                <c:pt idx="379">
                  <c:v>0.128</c:v>
                </c:pt>
                <c:pt idx="380">
                  <c:v>0.128</c:v>
                </c:pt>
                <c:pt idx="381">
                  <c:v>0.128</c:v>
                </c:pt>
                <c:pt idx="382">
                  <c:v>0.128</c:v>
                </c:pt>
                <c:pt idx="383">
                  <c:v>0.13</c:v>
                </c:pt>
                <c:pt idx="384">
                  <c:v>0.13</c:v>
                </c:pt>
                <c:pt idx="385">
                  <c:v>0.13</c:v>
                </c:pt>
                <c:pt idx="386">
                  <c:v>0.13</c:v>
                </c:pt>
                <c:pt idx="387">
                  <c:v>0.13200000000000001</c:v>
                </c:pt>
                <c:pt idx="388">
                  <c:v>0.13200000000000001</c:v>
                </c:pt>
                <c:pt idx="389">
                  <c:v>0.13200000000000001</c:v>
                </c:pt>
                <c:pt idx="390">
                  <c:v>0.13200000000000001</c:v>
                </c:pt>
                <c:pt idx="391">
                  <c:v>0.13400000000000001</c:v>
                </c:pt>
                <c:pt idx="392">
                  <c:v>0.13400000000000001</c:v>
                </c:pt>
                <c:pt idx="393">
                  <c:v>0.13400000000000001</c:v>
                </c:pt>
                <c:pt idx="394">
                  <c:v>0.13400000000000001</c:v>
                </c:pt>
                <c:pt idx="395">
                  <c:v>0.13600000000000001</c:v>
                </c:pt>
                <c:pt idx="396">
                  <c:v>0.13600000000000001</c:v>
                </c:pt>
                <c:pt idx="397">
                  <c:v>0.13600000000000001</c:v>
                </c:pt>
                <c:pt idx="398">
                  <c:v>0.13600000000000001</c:v>
                </c:pt>
                <c:pt idx="399">
                  <c:v>0.13600000000000001</c:v>
                </c:pt>
                <c:pt idx="400">
                  <c:v>0.13600000000000001</c:v>
                </c:pt>
                <c:pt idx="401">
                  <c:v>0.13600000000000001</c:v>
                </c:pt>
                <c:pt idx="402">
                  <c:v>0.13600000000000001</c:v>
                </c:pt>
                <c:pt idx="403">
                  <c:v>0.13800000000000001</c:v>
                </c:pt>
                <c:pt idx="404">
                  <c:v>0.13800000000000001</c:v>
                </c:pt>
                <c:pt idx="405">
                  <c:v>0.13800000000000001</c:v>
                </c:pt>
                <c:pt idx="406">
                  <c:v>0.13800000000000001</c:v>
                </c:pt>
                <c:pt idx="407">
                  <c:v>0.14000000000000001</c:v>
                </c:pt>
                <c:pt idx="408">
                  <c:v>0.14000000000000001</c:v>
                </c:pt>
                <c:pt idx="409">
                  <c:v>0.14000000000000001</c:v>
                </c:pt>
                <c:pt idx="410">
                  <c:v>0.14000000000000001</c:v>
                </c:pt>
                <c:pt idx="411">
                  <c:v>0.14199999999999999</c:v>
                </c:pt>
                <c:pt idx="412">
                  <c:v>0.14199999999999999</c:v>
                </c:pt>
                <c:pt idx="413">
                  <c:v>0.14199999999999999</c:v>
                </c:pt>
                <c:pt idx="414">
                  <c:v>0.14199999999999999</c:v>
                </c:pt>
                <c:pt idx="415">
                  <c:v>0.14400000000000002</c:v>
                </c:pt>
                <c:pt idx="416">
                  <c:v>0.14400000000000002</c:v>
                </c:pt>
                <c:pt idx="417">
                  <c:v>0.14400000000000002</c:v>
                </c:pt>
                <c:pt idx="418">
                  <c:v>0.14400000000000002</c:v>
                </c:pt>
                <c:pt idx="419">
                  <c:v>0.14400000000000002</c:v>
                </c:pt>
                <c:pt idx="420">
                  <c:v>0.14400000000000002</c:v>
                </c:pt>
                <c:pt idx="421">
                  <c:v>0.14400000000000002</c:v>
                </c:pt>
                <c:pt idx="422">
                  <c:v>0.14400000000000002</c:v>
                </c:pt>
                <c:pt idx="423">
                  <c:v>0.14599999999999999</c:v>
                </c:pt>
                <c:pt idx="424">
                  <c:v>0.14599999999999999</c:v>
                </c:pt>
                <c:pt idx="425">
                  <c:v>0.14599999999999999</c:v>
                </c:pt>
                <c:pt idx="426">
                  <c:v>0.14599999999999999</c:v>
                </c:pt>
                <c:pt idx="427">
                  <c:v>0.14800000000000002</c:v>
                </c:pt>
                <c:pt idx="428">
                  <c:v>0.14800000000000002</c:v>
                </c:pt>
                <c:pt idx="429">
                  <c:v>0.14800000000000002</c:v>
                </c:pt>
                <c:pt idx="430">
                  <c:v>0.14800000000000002</c:v>
                </c:pt>
                <c:pt idx="431">
                  <c:v>0.15</c:v>
                </c:pt>
                <c:pt idx="432">
                  <c:v>0.15</c:v>
                </c:pt>
                <c:pt idx="433">
                  <c:v>0.15</c:v>
                </c:pt>
                <c:pt idx="434">
                  <c:v>0.15</c:v>
                </c:pt>
                <c:pt idx="435">
                  <c:v>0.152</c:v>
                </c:pt>
                <c:pt idx="436">
                  <c:v>0.152</c:v>
                </c:pt>
                <c:pt idx="437">
                  <c:v>0.152</c:v>
                </c:pt>
                <c:pt idx="438">
                  <c:v>0.152</c:v>
                </c:pt>
                <c:pt idx="439">
                  <c:v>0.152</c:v>
                </c:pt>
                <c:pt idx="440">
                  <c:v>0.152</c:v>
                </c:pt>
                <c:pt idx="441">
                  <c:v>0.152</c:v>
                </c:pt>
                <c:pt idx="442">
                  <c:v>0.152</c:v>
                </c:pt>
                <c:pt idx="443">
                  <c:v>0.154</c:v>
                </c:pt>
                <c:pt idx="444">
                  <c:v>0.154</c:v>
                </c:pt>
                <c:pt idx="445">
                  <c:v>0.154</c:v>
                </c:pt>
                <c:pt idx="446">
                  <c:v>0.154</c:v>
                </c:pt>
                <c:pt idx="447">
                  <c:v>0.156</c:v>
                </c:pt>
                <c:pt idx="448">
                  <c:v>0.156</c:v>
                </c:pt>
                <c:pt idx="449">
                  <c:v>0.156</c:v>
                </c:pt>
                <c:pt idx="450">
                  <c:v>0.156</c:v>
                </c:pt>
                <c:pt idx="451">
                  <c:v>0.158</c:v>
                </c:pt>
                <c:pt idx="452">
                  <c:v>0.158</c:v>
                </c:pt>
                <c:pt idx="453">
                  <c:v>0.158</c:v>
                </c:pt>
                <c:pt idx="454">
                  <c:v>0.158</c:v>
                </c:pt>
                <c:pt idx="455">
                  <c:v>0.16</c:v>
                </c:pt>
                <c:pt idx="456">
                  <c:v>0.16</c:v>
                </c:pt>
                <c:pt idx="457">
                  <c:v>0.16</c:v>
                </c:pt>
                <c:pt idx="458">
                  <c:v>0.16</c:v>
                </c:pt>
                <c:pt idx="459">
                  <c:v>0.16</c:v>
                </c:pt>
                <c:pt idx="460">
                  <c:v>0.16</c:v>
                </c:pt>
                <c:pt idx="461">
                  <c:v>0.16</c:v>
                </c:pt>
                <c:pt idx="462">
                  <c:v>0.16</c:v>
                </c:pt>
                <c:pt idx="463">
                  <c:v>0.16200000000000001</c:v>
                </c:pt>
                <c:pt idx="464">
                  <c:v>0.16200000000000001</c:v>
                </c:pt>
                <c:pt idx="465">
                  <c:v>0.16200000000000001</c:v>
                </c:pt>
                <c:pt idx="466">
                  <c:v>0.16200000000000001</c:v>
                </c:pt>
                <c:pt idx="467">
                  <c:v>0.16399999999999998</c:v>
                </c:pt>
                <c:pt idx="468">
                  <c:v>0.16399999999999998</c:v>
                </c:pt>
                <c:pt idx="469">
                  <c:v>0.16399999999999998</c:v>
                </c:pt>
                <c:pt idx="470">
                  <c:v>0.16399999999999998</c:v>
                </c:pt>
                <c:pt idx="471">
                  <c:v>0.16600000000000001</c:v>
                </c:pt>
                <c:pt idx="472">
                  <c:v>0.16600000000000001</c:v>
                </c:pt>
                <c:pt idx="473">
                  <c:v>0.16600000000000001</c:v>
                </c:pt>
                <c:pt idx="474">
                  <c:v>0.16600000000000001</c:v>
                </c:pt>
                <c:pt idx="475">
                  <c:v>0.16800000000000001</c:v>
                </c:pt>
                <c:pt idx="476">
                  <c:v>0.16800000000000001</c:v>
                </c:pt>
                <c:pt idx="477">
                  <c:v>0.16800000000000001</c:v>
                </c:pt>
                <c:pt idx="478">
                  <c:v>0.16800000000000001</c:v>
                </c:pt>
                <c:pt idx="479">
                  <c:v>0.16800000000000001</c:v>
                </c:pt>
                <c:pt idx="480">
                  <c:v>0.16800000000000001</c:v>
                </c:pt>
                <c:pt idx="481">
                  <c:v>0.16800000000000001</c:v>
                </c:pt>
                <c:pt idx="482">
                  <c:v>0.17</c:v>
                </c:pt>
                <c:pt idx="483">
                  <c:v>0.17</c:v>
                </c:pt>
                <c:pt idx="484">
                  <c:v>0.17</c:v>
                </c:pt>
                <c:pt idx="485">
                  <c:v>0.17</c:v>
                </c:pt>
                <c:pt idx="486">
                  <c:v>0.17199999999999999</c:v>
                </c:pt>
                <c:pt idx="487">
                  <c:v>0.17199999999999999</c:v>
                </c:pt>
                <c:pt idx="488">
                  <c:v>0.17199999999999999</c:v>
                </c:pt>
                <c:pt idx="489">
                  <c:v>0.17399999999999999</c:v>
                </c:pt>
                <c:pt idx="490">
                  <c:v>0.17399999999999999</c:v>
                </c:pt>
                <c:pt idx="491">
                  <c:v>0.17399999999999999</c:v>
                </c:pt>
                <c:pt idx="492">
                  <c:v>0.17399999999999999</c:v>
                </c:pt>
                <c:pt idx="493">
                  <c:v>0.17600000000000002</c:v>
                </c:pt>
                <c:pt idx="494">
                  <c:v>0.17600000000000002</c:v>
                </c:pt>
                <c:pt idx="495">
                  <c:v>0.17600000000000002</c:v>
                </c:pt>
                <c:pt idx="496">
                  <c:v>0.17600000000000002</c:v>
                </c:pt>
                <c:pt idx="497">
                  <c:v>0.17600000000000002</c:v>
                </c:pt>
                <c:pt idx="498">
                  <c:v>0.17600000000000002</c:v>
                </c:pt>
                <c:pt idx="499">
                  <c:v>0.17600000000000002</c:v>
                </c:pt>
                <c:pt idx="500">
                  <c:v>0.17600000000000002</c:v>
                </c:pt>
                <c:pt idx="501">
                  <c:v>0.17800000000000002</c:v>
                </c:pt>
                <c:pt idx="502">
                  <c:v>0.17800000000000002</c:v>
                </c:pt>
                <c:pt idx="503">
                  <c:v>0.17800000000000002</c:v>
                </c:pt>
                <c:pt idx="504">
                  <c:v>0.17800000000000002</c:v>
                </c:pt>
                <c:pt idx="505">
                  <c:v>0.18</c:v>
                </c:pt>
                <c:pt idx="506">
                  <c:v>0.18</c:v>
                </c:pt>
                <c:pt idx="507">
                  <c:v>0.18</c:v>
                </c:pt>
                <c:pt idx="508">
                  <c:v>0.18</c:v>
                </c:pt>
                <c:pt idx="509">
                  <c:v>0.182</c:v>
                </c:pt>
                <c:pt idx="510">
                  <c:v>0.182</c:v>
                </c:pt>
                <c:pt idx="511">
                  <c:v>0.182</c:v>
                </c:pt>
                <c:pt idx="512">
                  <c:v>0.182</c:v>
                </c:pt>
                <c:pt idx="513">
                  <c:v>0.184</c:v>
                </c:pt>
                <c:pt idx="514">
                  <c:v>0.184</c:v>
                </c:pt>
                <c:pt idx="515">
                  <c:v>0.184</c:v>
                </c:pt>
                <c:pt idx="516">
                  <c:v>0.184</c:v>
                </c:pt>
                <c:pt idx="517">
                  <c:v>0.184</c:v>
                </c:pt>
                <c:pt idx="518">
                  <c:v>0.184</c:v>
                </c:pt>
                <c:pt idx="519">
                  <c:v>0.184</c:v>
                </c:pt>
                <c:pt idx="520">
                  <c:v>0.184</c:v>
                </c:pt>
                <c:pt idx="521">
                  <c:v>0.18600000000000003</c:v>
                </c:pt>
                <c:pt idx="522">
                  <c:v>0.18600000000000003</c:v>
                </c:pt>
                <c:pt idx="523">
                  <c:v>0.18600000000000003</c:v>
                </c:pt>
                <c:pt idx="524">
                  <c:v>0.18600000000000003</c:v>
                </c:pt>
                <c:pt idx="525">
                  <c:v>0.188</c:v>
                </c:pt>
                <c:pt idx="526">
                  <c:v>0.188</c:v>
                </c:pt>
                <c:pt idx="527">
                  <c:v>0.188</c:v>
                </c:pt>
                <c:pt idx="528">
                  <c:v>0.188</c:v>
                </c:pt>
                <c:pt idx="529">
                  <c:v>0.19</c:v>
                </c:pt>
                <c:pt idx="530">
                  <c:v>0.19</c:v>
                </c:pt>
                <c:pt idx="531">
                  <c:v>0.19</c:v>
                </c:pt>
                <c:pt idx="532">
                  <c:v>0.19</c:v>
                </c:pt>
                <c:pt idx="533">
                  <c:v>0.192</c:v>
                </c:pt>
                <c:pt idx="534">
                  <c:v>0.192</c:v>
                </c:pt>
                <c:pt idx="535">
                  <c:v>0.192</c:v>
                </c:pt>
                <c:pt idx="536">
                  <c:v>0.192</c:v>
                </c:pt>
                <c:pt idx="537">
                  <c:v>0.192</c:v>
                </c:pt>
                <c:pt idx="538">
                  <c:v>0.192</c:v>
                </c:pt>
                <c:pt idx="539">
                  <c:v>0.192</c:v>
                </c:pt>
                <c:pt idx="540">
                  <c:v>0.192</c:v>
                </c:pt>
                <c:pt idx="541">
                  <c:v>0.19399999999999998</c:v>
                </c:pt>
                <c:pt idx="542">
                  <c:v>0.19399999999999998</c:v>
                </c:pt>
                <c:pt idx="543">
                  <c:v>0.19399999999999998</c:v>
                </c:pt>
                <c:pt idx="544">
                  <c:v>0.19399999999999998</c:v>
                </c:pt>
                <c:pt idx="545">
                  <c:v>0.19600000000000001</c:v>
                </c:pt>
                <c:pt idx="546">
                  <c:v>0.19600000000000001</c:v>
                </c:pt>
                <c:pt idx="547">
                  <c:v>0.19600000000000001</c:v>
                </c:pt>
                <c:pt idx="548">
                  <c:v>0.19800000000000001</c:v>
                </c:pt>
                <c:pt idx="549">
                  <c:v>0.19800000000000001</c:v>
                </c:pt>
                <c:pt idx="550">
                  <c:v>0.19800000000000001</c:v>
                </c:pt>
                <c:pt idx="551">
                  <c:v>0.19800000000000001</c:v>
                </c:pt>
                <c:pt idx="552">
                  <c:v>0.2</c:v>
                </c:pt>
                <c:pt idx="553">
                  <c:v>0.2</c:v>
                </c:pt>
                <c:pt idx="554">
                  <c:v>0.2</c:v>
                </c:pt>
                <c:pt idx="555">
                  <c:v>0.2</c:v>
                </c:pt>
              </c:numCache>
            </c:numRef>
          </c:xVal>
          <c:yVal>
            <c:numRef>
              <c:f>'stress-strain final'!$J$3:$J$566</c:f>
              <c:numCache>
                <c:formatCode>General</c:formatCode>
                <c:ptCount val="564"/>
                <c:pt idx="0">
                  <c:v>0</c:v>
                </c:pt>
                <c:pt idx="1">
                  <c:v>34.652799999999999</c:v>
                </c:pt>
                <c:pt idx="2">
                  <c:v>35.519120000000001</c:v>
                </c:pt>
                <c:pt idx="3">
                  <c:v>36.168860000000002</c:v>
                </c:pt>
                <c:pt idx="4">
                  <c:v>37.251759999999997</c:v>
                </c:pt>
                <c:pt idx="5">
                  <c:v>37.901499999999999</c:v>
                </c:pt>
                <c:pt idx="6">
                  <c:v>38.984400000000001</c:v>
                </c:pt>
                <c:pt idx="7">
                  <c:v>39.850720000000003</c:v>
                </c:pt>
                <c:pt idx="8">
                  <c:v>40.500460000000004</c:v>
                </c:pt>
                <c:pt idx="9">
                  <c:v>41.366779999999999</c:v>
                </c:pt>
                <c:pt idx="10">
                  <c:v>42.2331</c:v>
                </c:pt>
                <c:pt idx="11">
                  <c:v>43.316000000000003</c:v>
                </c:pt>
                <c:pt idx="12">
                  <c:v>44.182319999999997</c:v>
                </c:pt>
                <c:pt idx="13">
                  <c:v>44.832059999999991</c:v>
                </c:pt>
                <c:pt idx="14">
                  <c:v>45.914960000000001</c:v>
                </c:pt>
                <c:pt idx="15">
                  <c:v>46.781280000000002</c:v>
                </c:pt>
                <c:pt idx="16">
                  <c:v>47.864179999999998</c:v>
                </c:pt>
                <c:pt idx="17">
                  <c:v>48.513920000000006</c:v>
                </c:pt>
                <c:pt idx="18">
                  <c:v>49.596820000000001</c:v>
                </c:pt>
                <c:pt idx="19">
                  <c:v>50.246559999999995</c:v>
                </c:pt>
                <c:pt idx="20">
                  <c:v>51.546039999999998</c:v>
                </c:pt>
                <c:pt idx="21">
                  <c:v>52.84552</c:v>
                </c:pt>
                <c:pt idx="22">
                  <c:v>53.928420000000003</c:v>
                </c:pt>
                <c:pt idx="23">
                  <c:v>55.011319999999998</c:v>
                </c:pt>
                <c:pt idx="24">
                  <c:v>55.87764</c:v>
                </c:pt>
                <c:pt idx="25">
                  <c:v>57.177120000000002</c:v>
                </c:pt>
                <c:pt idx="26">
                  <c:v>58.043439999999997</c:v>
                </c:pt>
                <c:pt idx="27">
                  <c:v>59.126339999999999</c:v>
                </c:pt>
                <c:pt idx="28">
                  <c:v>59.992660000000001</c:v>
                </c:pt>
                <c:pt idx="29">
                  <c:v>61.292140000000003</c:v>
                </c:pt>
                <c:pt idx="30">
                  <c:v>61.941879999999998</c:v>
                </c:pt>
                <c:pt idx="31">
                  <c:v>62.808199999999992</c:v>
                </c:pt>
                <c:pt idx="32">
                  <c:v>63.674519999999994</c:v>
                </c:pt>
                <c:pt idx="33">
                  <c:v>64.75742000000001</c:v>
                </c:pt>
                <c:pt idx="34">
                  <c:v>65.623739999999998</c:v>
                </c:pt>
                <c:pt idx="35">
                  <c:v>66.490059999999986</c:v>
                </c:pt>
                <c:pt idx="36">
                  <c:v>67.356380000000001</c:v>
                </c:pt>
                <c:pt idx="37">
                  <c:v>68.439279999999997</c:v>
                </c:pt>
                <c:pt idx="38">
                  <c:v>69.522180000000006</c:v>
                </c:pt>
                <c:pt idx="39">
                  <c:v>70.388499999999993</c:v>
                </c:pt>
                <c:pt idx="40">
                  <c:v>71.254819999999995</c:v>
                </c:pt>
                <c:pt idx="41">
                  <c:v>72.337720000000004</c:v>
                </c:pt>
                <c:pt idx="42">
                  <c:v>73.204039999999992</c:v>
                </c:pt>
                <c:pt idx="43">
                  <c:v>74.286940000000001</c:v>
                </c:pt>
                <c:pt idx="44">
                  <c:v>75.153260000000003</c:v>
                </c:pt>
                <c:pt idx="45">
                  <c:v>76.236159999999998</c:v>
                </c:pt>
                <c:pt idx="46">
                  <c:v>77.319059999999993</c:v>
                </c:pt>
                <c:pt idx="47">
                  <c:v>78.401960000000003</c:v>
                </c:pt>
                <c:pt idx="48">
                  <c:v>79.701440000000005</c:v>
                </c:pt>
                <c:pt idx="49">
                  <c:v>80.78434</c:v>
                </c:pt>
                <c:pt idx="50">
                  <c:v>81.867239999999995</c:v>
                </c:pt>
                <c:pt idx="51">
                  <c:v>82.950140000000005</c:v>
                </c:pt>
                <c:pt idx="52">
                  <c:v>83.816460000000006</c:v>
                </c:pt>
                <c:pt idx="53">
                  <c:v>84.466200000000001</c:v>
                </c:pt>
                <c:pt idx="54">
                  <c:v>85.332520000000002</c:v>
                </c:pt>
                <c:pt idx="55">
                  <c:v>85.765680000000003</c:v>
                </c:pt>
                <c:pt idx="56">
                  <c:v>86.415420000000012</c:v>
                </c:pt>
                <c:pt idx="57">
                  <c:v>86.415420000000012</c:v>
                </c:pt>
                <c:pt idx="58">
                  <c:v>86.19883999999999</c:v>
                </c:pt>
                <c:pt idx="59">
                  <c:v>86.19883999999999</c:v>
                </c:pt>
                <c:pt idx="60">
                  <c:v>85.549099999999996</c:v>
                </c:pt>
                <c:pt idx="61">
                  <c:v>84.249620000000007</c:v>
                </c:pt>
                <c:pt idx="62">
                  <c:v>82.950140000000005</c:v>
                </c:pt>
                <c:pt idx="63">
                  <c:v>81.434079999999994</c:v>
                </c:pt>
                <c:pt idx="64">
                  <c:v>79.484859999999998</c:v>
                </c:pt>
                <c:pt idx="65">
                  <c:v>77.968800000000002</c:v>
                </c:pt>
                <c:pt idx="66">
                  <c:v>81.867239999999995</c:v>
                </c:pt>
                <c:pt idx="67">
                  <c:v>87.498319999999993</c:v>
                </c:pt>
                <c:pt idx="68">
                  <c:v>89.23096000000001</c:v>
                </c:pt>
                <c:pt idx="69">
                  <c:v>90.313859999999991</c:v>
                </c:pt>
                <c:pt idx="70">
                  <c:v>91.39676</c:v>
                </c:pt>
                <c:pt idx="71">
                  <c:v>92.263079999999988</c:v>
                </c:pt>
                <c:pt idx="72">
                  <c:v>93.12939999999999</c:v>
                </c:pt>
                <c:pt idx="73">
                  <c:v>94.212299999999999</c:v>
                </c:pt>
                <c:pt idx="74">
                  <c:v>94.862039999999993</c:v>
                </c:pt>
                <c:pt idx="75">
                  <c:v>95.944939999999988</c:v>
                </c:pt>
                <c:pt idx="76">
                  <c:v>96.811260000000004</c:v>
                </c:pt>
                <c:pt idx="77">
                  <c:v>97.894159999999985</c:v>
                </c:pt>
                <c:pt idx="78">
                  <c:v>98.760479999999987</c:v>
                </c:pt>
                <c:pt idx="79">
                  <c:v>99.410219999999995</c:v>
                </c:pt>
                <c:pt idx="80">
                  <c:v>100.27654</c:v>
                </c:pt>
                <c:pt idx="81">
                  <c:v>101.35943999999999</c:v>
                </c:pt>
                <c:pt idx="82">
                  <c:v>102.22575999999999</c:v>
                </c:pt>
                <c:pt idx="83">
                  <c:v>103.30865999999999</c:v>
                </c:pt>
                <c:pt idx="84">
                  <c:v>104.39156</c:v>
                </c:pt>
                <c:pt idx="85">
                  <c:v>105.90761999999999</c:v>
                </c:pt>
                <c:pt idx="86">
                  <c:v>107.42368</c:v>
                </c:pt>
                <c:pt idx="87">
                  <c:v>108.93974</c:v>
                </c:pt>
                <c:pt idx="88">
                  <c:v>110.67237999999999</c:v>
                </c:pt>
                <c:pt idx="89">
                  <c:v>111.97186000000001</c:v>
                </c:pt>
                <c:pt idx="90">
                  <c:v>113.48792000000002</c:v>
                </c:pt>
                <c:pt idx="91">
                  <c:v>115.22056000000001</c:v>
                </c:pt>
                <c:pt idx="92">
                  <c:v>116.52004000000001</c:v>
                </c:pt>
                <c:pt idx="93">
                  <c:v>118.0361</c:v>
                </c:pt>
                <c:pt idx="94">
                  <c:v>119.55215999999999</c:v>
                </c:pt>
                <c:pt idx="95">
                  <c:v>121.06822</c:v>
                </c:pt>
                <c:pt idx="96">
                  <c:v>122.58428000000001</c:v>
                </c:pt>
                <c:pt idx="97">
                  <c:v>124.10034</c:v>
                </c:pt>
                <c:pt idx="98">
                  <c:v>125.83297999999998</c:v>
                </c:pt>
                <c:pt idx="99">
                  <c:v>127.78220000000002</c:v>
                </c:pt>
                <c:pt idx="100">
                  <c:v>129.73142000000001</c:v>
                </c:pt>
                <c:pt idx="101">
                  <c:v>131.24748</c:v>
                </c:pt>
                <c:pt idx="102">
                  <c:v>133.19669999999999</c:v>
                </c:pt>
                <c:pt idx="103">
                  <c:v>134.92934000000002</c:v>
                </c:pt>
                <c:pt idx="104">
                  <c:v>137.09513999999999</c:v>
                </c:pt>
                <c:pt idx="105">
                  <c:v>138.82778000000002</c:v>
                </c:pt>
                <c:pt idx="106">
                  <c:v>140.77699999999999</c:v>
                </c:pt>
                <c:pt idx="107">
                  <c:v>142.72621999999998</c:v>
                </c:pt>
                <c:pt idx="108">
                  <c:v>144.89202</c:v>
                </c:pt>
                <c:pt idx="109">
                  <c:v>147.27440000000001</c:v>
                </c:pt>
                <c:pt idx="110">
                  <c:v>149.22361999999998</c:v>
                </c:pt>
                <c:pt idx="111">
                  <c:v>151.38942</c:v>
                </c:pt>
                <c:pt idx="112">
                  <c:v>153.55521999999999</c:v>
                </c:pt>
                <c:pt idx="113">
                  <c:v>156.15418</c:v>
                </c:pt>
                <c:pt idx="114">
                  <c:v>158.75314</c:v>
                </c:pt>
                <c:pt idx="115">
                  <c:v>161.13552000000001</c:v>
                </c:pt>
                <c:pt idx="116">
                  <c:v>163.30132</c:v>
                </c:pt>
                <c:pt idx="117">
                  <c:v>164.16764000000001</c:v>
                </c:pt>
                <c:pt idx="118">
                  <c:v>167.63292000000001</c:v>
                </c:pt>
                <c:pt idx="119">
                  <c:v>170.88161999999997</c:v>
                </c:pt>
                <c:pt idx="120">
                  <c:v>174.13031999999998</c:v>
                </c:pt>
                <c:pt idx="121">
                  <c:v>176.5127</c:v>
                </c:pt>
                <c:pt idx="122">
                  <c:v>179.11165999999997</c:v>
                </c:pt>
                <c:pt idx="123">
                  <c:v>181.49404000000001</c:v>
                </c:pt>
                <c:pt idx="124">
                  <c:v>184.30957999999998</c:v>
                </c:pt>
                <c:pt idx="125">
                  <c:v>187.12512000000001</c:v>
                </c:pt>
                <c:pt idx="126">
                  <c:v>191.24014</c:v>
                </c:pt>
                <c:pt idx="127">
                  <c:v>194.70542</c:v>
                </c:pt>
                <c:pt idx="128">
                  <c:v>198.60386</c:v>
                </c:pt>
                <c:pt idx="129">
                  <c:v>201.85256000000001</c:v>
                </c:pt>
                <c:pt idx="130">
                  <c:v>205.31784000000002</c:v>
                </c:pt>
                <c:pt idx="131">
                  <c:v>208.56654000000003</c:v>
                </c:pt>
                <c:pt idx="132">
                  <c:v>211.59866</c:v>
                </c:pt>
                <c:pt idx="133">
                  <c:v>215.06394</c:v>
                </c:pt>
                <c:pt idx="134">
                  <c:v>218.09605999999999</c:v>
                </c:pt>
                <c:pt idx="135">
                  <c:v>221.12817999999999</c:v>
                </c:pt>
                <c:pt idx="136">
                  <c:v>223.94372000000001</c:v>
                </c:pt>
                <c:pt idx="137">
                  <c:v>226.75925999999998</c:v>
                </c:pt>
                <c:pt idx="138">
                  <c:v>229.79138</c:v>
                </c:pt>
                <c:pt idx="139">
                  <c:v>232.39033999999998</c:v>
                </c:pt>
                <c:pt idx="140">
                  <c:v>234.98929999999996</c:v>
                </c:pt>
                <c:pt idx="141">
                  <c:v>237.37168</c:v>
                </c:pt>
                <c:pt idx="142">
                  <c:v>239.97064</c:v>
                </c:pt>
                <c:pt idx="143">
                  <c:v>242.78618</c:v>
                </c:pt>
                <c:pt idx="144">
                  <c:v>244.73540000000003</c:v>
                </c:pt>
                <c:pt idx="145">
                  <c:v>247.11778000000001</c:v>
                </c:pt>
                <c:pt idx="146">
                  <c:v>249.28358000000003</c:v>
                </c:pt>
                <c:pt idx="147">
                  <c:v>251.23279999999997</c:v>
                </c:pt>
                <c:pt idx="148">
                  <c:v>253.18201999999999</c:v>
                </c:pt>
                <c:pt idx="149">
                  <c:v>255.13123999999999</c:v>
                </c:pt>
                <c:pt idx="150">
                  <c:v>258.16336000000001</c:v>
                </c:pt>
                <c:pt idx="151">
                  <c:v>260.76231999999999</c:v>
                </c:pt>
                <c:pt idx="152">
                  <c:v>263.36127999999997</c:v>
                </c:pt>
                <c:pt idx="153">
                  <c:v>265.96023999999994</c:v>
                </c:pt>
                <c:pt idx="154">
                  <c:v>268.99235999999996</c:v>
                </c:pt>
                <c:pt idx="155">
                  <c:v>271.59131999999994</c:v>
                </c:pt>
                <c:pt idx="156">
                  <c:v>274.40685999999999</c:v>
                </c:pt>
                <c:pt idx="157">
                  <c:v>277.00581999999997</c:v>
                </c:pt>
                <c:pt idx="158">
                  <c:v>280.03793999999999</c:v>
                </c:pt>
                <c:pt idx="159">
                  <c:v>282.85347999999999</c:v>
                </c:pt>
                <c:pt idx="160">
                  <c:v>285.45243999999997</c:v>
                </c:pt>
                <c:pt idx="161">
                  <c:v>288.48455999999999</c:v>
                </c:pt>
                <c:pt idx="162">
                  <c:v>291.51668000000001</c:v>
                </c:pt>
                <c:pt idx="163">
                  <c:v>294.33221999999995</c:v>
                </c:pt>
                <c:pt idx="164">
                  <c:v>297.36434000000003</c:v>
                </c:pt>
                <c:pt idx="165">
                  <c:v>299.9633</c:v>
                </c:pt>
                <c:pt idx="166">
                  <c:v>303.21199999999999</c:v>
                </c:pt>
                <c:pt idx="167">
                  <c:v>306.46070000000003</c:v>
                </c:pt>
                <c:pt idx="168">
                  <c:v>309.49281999999999</c:v>
                </c:pt>
                <c:pt idx="169">
                  <c:v>312.52494000000002</c:v>
                </c:pt>
                <c:pt idx="170">
                  <c:v>316.20679999999999</c:v>
                </c:pt>
                <c:pt idx="171">
                  <c:v>319.02233999999999</c:v>
                </c:pt>
                <c:pt idx="172">
                  <c:v>322.05445999999995</c:v>
                </c:pt>
                <c:pt idx="173">
                  <c:v>324.65341999999998</c:v>
                </c:pt>
                <c:pt idx="174">
                  <c:v>327.68554</c:v>
                </c:pt>
                <c:pt idx="175">
                  <c:v>330.71765999999997</c:v>
                </c:pt>
                <c:pt idx="176">
                  <c:v>333.53319999999997</c:v>
                </c:pt>
                <c:pt idx="177">
                  <c:v>336.56531999999999</c:v>
                </c:pt>
                <c:pt idx="178">
                  <c:v>339.38085999999998</c:v>
                </c:pt>
                <c:pt idx="179">
                  <c:v>342.62956000000003</c:v>
                </c:pt>
                <c:pt idx="180">
                  <c:v>345.87826000000001</c:v>
                </c:pt>
                <c:pt idx="181">
                  <c:v>349.12696000000005</c:v>
                </c:pt>
                <c:pt idx="182">
                  <c:v>352.15908000000002</c:v>
                </c:pt>
                <c:pt idx="183">
                  <c:v>355.40778</c:v>
                </c:pt>
                <c:pt idx="184">
                  <c:v>358.87306000000001</c:v>
                </c:pt>
                <c:pt idx="185">
                  <c:v>362.12175999999999</c:v>
                </c:pt>
                <c:pt idx="186">
                  <c:v>365.37046000000004</c:v>
                </c:pt>
                <c:pt idx="187">
                  <c:v>368.61915999999997</c:v>
                </c:pt>
                <c:pt idx="188">
                  <c:v>371.86786000000006</c:v>
                </c:pt>
                <c:pt idx="189">
                  <c:v>375.33313999999996</c:v>
                </c:pt>
                <c:pt idx="190">
                  <c:v>379.01500000000004</c:v>
                </c:pt>
                <c:pt idx="191">
                  <c:v>382.48027999999999</c:v>
                </c:pt>
                <c:pt idx="192">
                  <c:v>385.72897999999998</c:v>
                </c:pt>
                <c:pt idx="193">
                  <c:v>388.97768000000002</c:v>
                </c:pt>
                <c:pt idx="194">
                  <c:v>392.44296000000003</c:v>
                </c:pt>
                <c:pt idx="195">
                  <c:v>395.90823999999998</c:v>
                </c:pt>
                <c:pt idx="196">
                  <c:v>399.37352000000004</c:v>
                </c:pt>
                <c:pt idx="197">
                  <c:v>403.27196000000004</c:v>
                </c:pt>
                <c:pt idx="198">
                  <c:v>406.52065999999996</c:v>
                </c:pt>
                <c:pt idx="199">
                  <c:v>409.98594000000003</c:v>
                </c:pt>
                <c:pt idx="200">
                  <c:v>413.45121999999998</c:v>
                </c:pt>
                <c:pt idx="201">
                  <c:v>416.91649999999998</c:v>
                </c:pt>
                <c:pt idx="202">
                  <c:v>420.59836000000001</c:v>
                </c:pt>
                <c:pt idx="203">
                  <c:v>424.28021999999999</c:v>
                </c:pt>
                <c:pt idx="204">
                  <c:v>427.96208000000007</c:v>
                </c:pt>
                <c:pt idx="205">
                  <c:v>431.42736000000002</c:v>
                </c:pt>
                <c:pt idx="206">
                  <c:v>434.89263999999997</c:v>
                </c:pt>
                <c:pt idx="207">
                  <c:v>438.14134000000001</c:v>
                </c:pt>
                <c:pt idx="208">
                  <c:v>441.60661999999996</c:v>
                </c:pt>
                <c:pt idx="209">
                  <c:v>444.85531999999995</c:v>
                </c:pt>
                <c:pt idx="210">
                  <c:v>448.53718000000003</c:v>
                </c:pt>
                <c:pt idx="211">
                  <c:v>451.78587999999996</c:v>
                </c:pt>
                <c:pt idx="212">
                  <c:v>455.25116000000003</c:v>
                </c:pt>
                <c:pt idx="213">
                  <c:v>458.71643999999992</c:v>
                </c:pt>
                <c:pt idx="214">
                  <c:v>461.74856</c:v>
                </c:pt>
                <c:pt idx="215">
                  <c:v>465.21384000000006</c:v>
                </c:pt>
                <c:pt idx="216">
                  <c:v>468.46253999999993</c:v>
                </c:pt>
                <c:pt idx="217">
                  <c:v>471.49466000000001</c:v>
                </c:pt>
                <c:pt idx="218">
                  <c:v>474.31019999999995</c:v>
                </c:pt>
                <c:pt idx="219">
                  <c:v>477.34231999999997</c:v>
                </c:pt>
                <c:pt idx="220">
                  <c:v>480.37443999999994</c:v>
                </c:pt>
                <c:pt idx="221">
                  <c:v>482.97340000000003</c:v>
                </c:pt>
                <c:pt idx="222">
                  <c:v>485.78893999999997</c:v>
                </c:pt>
                <c:pt idx="223">
                  <c:v>488.17131999999998</c:v>
                </c:pt>
                <c:pt idx="224">
                  <c:v>490.55369999999994</c:v>
                </c:pt>
                <c:pt idx="225">
                  <c:v>492.93608</c:v>
                </c:pt>
                <c:pt idx="226">
                  <c:v>494.88530000000003</c:v>
                </c:pt>
                <c:pt idx="227">
                  <c:v>496.61793999999998</c:v>
                </c:pt>
                <c:pt idx="228">
                  <c:v>497.70083999999997</c:v>
                </c:pt>
                <c:pt idx="229">
                  <c:v>498.56716000000006</c:v>
                </c:pt>
                <c:pt idx="230">
                  <c:v>498.13399999999996</c:v>
                </c:pt>
                <c:pt idx="231">
                  <c:v>499.00031999999999</c:v>
                </c:pt>
                <c:pt idx="232">
                  <c:v>500.29980000000006</c:v>
                </c:pt>
                <c:pt idx="233">
                  <c:v>500.29980000000006</c:v>
                </c:pt>
                <c:pt idx="234">
                  <c:v>498.78373999999997</c:v>
                </c:pt>
                <c:pt idx="235">
                  <c:v>500.73296000000005</c:v>
                </c:pt>
                <c:pt idx="236">
                  <c:v>503.11534</c:v>
                </c:pt>
                <c:pt idx="237">
                  <c:v>504.19824</c:v>
                </c:pt>
                <c:pt idx="238">
                  <c:v>503.33191999999991</c:v>
                </c:pt>
                <c:pt idx="239">
                  <c:v>502.24902000000003</c:v>
                </c:pt>
                <c:pt idx="240">
                  <c:v>503.33191999999991</c:v>
                </c:pt>
                <c:pt idx="241">
                  <c:v>504.63140000000004</c:v>
                </c:pt>
                <c:pt idx="242">
                  <c:v>505.06456000000003</c:v>
                </c:pt>
                <c:pt idx="243">
                  <c:v>507.23036000000002</c:v>
                </c:pt>
                <c:pt idx="244">
                  <c:v>508.52983999999998</c:v>
                </c:pt>
                <c:pt idx="245">
                  <c:v>509.39615999999995</c:v>
                </c:pt>
                <c:pt idx="246">
                  <c:v>510.04589999999996</c:v>
                </c:pt>
                <c:pt idx="247">
                  <c:v>510.04589999999996</c:v>
                </c:pt>
                <c:pt idx="248">
                  <c:v>510.04589999999996</c:v>
                </c:pt>
                <c:pt idx="249">
                  <c:v>507.66352000000001</c:v>
                </c:pt>
                <c:pt idx="250">
                  <c:v>507.01378</c:v>
                </c:pt>
                <c:pt idx="251">
                  <c:v>505.93088</c:v>
                </c:pt>
                <c:pt idx="252">
                  <c:v>501.81586000000004</c:v>
                </c:pt>
                <c:pt idx="253">
                  <c:v>504.19824</c:v>
                </c:pt>
                <c:pt idx="254">
                  <c:v>505.06456000000003</c:v>
                </c:pt>
                <c:pt idx="255">
                  <c:v>502.68218000000002</c:v>
                </c:pt>
                <c:pt idx="256">
                  <c:v>503.11534</c:v>
                </c:pt>
                <c:pt idx="257">
                  <c:v>504.63140000000004</c:v>
                </c:pt>
                <c:pt idx="258">
                  <c:v>506.79719999999998</c:v>
                </c:pt>
                <c:pt idx="259">
                  <c:v>504.41482000000002</c:v>
                </c:pt>
                <c:pt idx="260">
                  <c:v>504.41482000000002</c:v>
                </c:pt>
                <c:pt idx="261">
                  <c:v>505.28113999999999</c:v>
                </c:pt>
                <c:pt idx="262">
                  <c:v>506.58062000000001</c:v>
                </c:pt>
                <c:pt idx="263">
                  <c:v>507.88009999999997</c:v>
                </c:pt>
                <c:pt idx="264">
                  <c:v>505.93088</c:v>
                </c:pt>
                <c:pt idx="265">
                  <c:v>506.79719999999998</c:v>
                </c:pt>
                <c:pt idx="266">
                  <c:v>507.44693999999998</c:v>
                </c:pt>
                <c:pt idx="267">
                  <c:v>507.88009999999997</c:v>
                </c:pt>
                <c:pt idx="268">
                  <c:v>509.39615999999995</c:v>
                </c:pt>
                <c:pt idx="269">
                  <c:v>509.39615999999995</c:v>
                </c:pt>
                <c:pt idx="270">
                  <c:v>507.23036000000002</c:v>
                </c:pt>
                <c:pt idx="271">
                  <c:v>507.44693999999998</c:v>
                </c:pt>
                <c:pt idx="272">
                  <c:v>508.31325999999996</c:v>
                </c:pt>
                <c:pt idx="273">
                  <c:v>506.79719999999998</c:v>
                </c:pt>
                <c:pt idx="274">
                  <c:v>505.71430000000004</c:v>
                </c:pt>
                <c:pt idx="275">
                  <c:v>500.29980000000006</c:v>
                </c:pt>
                <c:pt idx="276">
                  <c:v>506.79719999999998</c:v>
                </c:pt>
                <c:pt idx="277">
                  <c:v>513.72775999999999</c:v>
                </c:pt>
                <c:pt idx="278">
                  <c:v>517.19304</c:v>
                </c:pt>
                <c:pt idx="279">
                  <c:v>518.92568000000006</c:v>
                </c:pt>
                <c:pt idx="280">
                  <c:v>520.44173999999998</c:v>
                </c:pt>
                <c:pt idx="281">
                  <c:v>521.30806000000007</c:v>
                </c:pt>
                <c:pt idx="282">
                  <c:v>522.39096000000006</c:v>
                </c:pt>
                <c:pt idx="283">
                  <c:v>522.82411999999999</c:v>
                </c:pt>
                <c:pt idx="284">
                  <c:v>523.47386000000006</c:v>
                </c:pt>
                <c:pt idx="285">
                  <c:v>524.34018000000003</c:v>
                </c:pt>
                <c:pt idx="286">
                  <c:v>525.20650000000001</c:v>
                </c:pt>
                <c:pt idx="287">
                  <c:v>526.07281999999998</c:v>
                </c:pt>
                <c:pt idx="288">
                  <c:v>526.72255999999993</c:v>
                </c:pt>
                <c:pt idx="289">
                  <c:v>527.58888000000002</c:v>
                </c:pt>
                <c:pt idx="290">
                  <c:v>528.45519999999999</c:v>
                </c:pt>
                <c:pt idx="291">
                  <c:v>529.32152000000008</c:v>
                </c:pt>
                <c:pt idx="292">
                  <c:v>530.18784000000005</c:v>
                </c:pt>
                <c:pt idx="293">
                  <c:v>530.83758</c:v>
                </c:pt>
                <c:pt idx="294">
                  <c:v>531.70389999999998</c:v>
                </c:pt>
                <c:pt idx="295">
                  <c:v>532.13705999999991</c:v>
                </c:pt>
                <c:pt idx="296">
                  <c:v>532.78679999999997</c:v>
                </c:pt>
                <c:pt idx="297">
                  <c:v>533.21996000000001</c:v>
                </c:pt>
                <c:pt idx="298">
                  <c:v>534.08627999999999</c:v>
                </c:pt>
                <c:pt idx="299">
                  <c:v>534.73602000000005</c:v>
                </c:pt>
                <c:pt idx="300">
                  <c:v>535.60234000000003</c:v>
                </c:pt>
                <c:pt idx="301">
                  <c:v>536.46866</c:v>
                </c:pt>
                <c:pt idx="302">
                  <c:v>537.33497999999997</c:v>
                </c:pt>
                <c:pt idx="303">
                  <c:v>538.20129999999995</c:v>
                </c:pt>
                <c:pt idx="304">
                  <c:v>538.85104000000001</c:v>
                </c:pt>
                <c:pt idx="305">
                  <c:v>539.7173600000001</c:v>
                </c:pt>
                <c:pt idx="306">
                  <c:v>540.58368000000007</c:v>
                </c:pt>
                <c:pt idx="307">
                  <c:v>541.23341999999991</c:v>
                </c:pt>
                <c:pt idx="308">
                  <c:v>542.09974</c:v>
                </c:pt>
                <c:pt idx="309">
                  <c:v>542.74947999999995</c:v>
                </c:pt>
                <c:pt idx="310">
                  <c:v>543.83238000000006</c:v>
                </c:pt>
                <c:pt idx="311">
                  <c:v>544.48212000000001</c:v>
                </c:pt>
                <c:pt idx="312">
                  <c:v>545.34843999999998</c:v>
                </c:pt>
                <c:pt idx="313">
                  <c:v>546.21475999999996</c:v>
                </c:pt>
                <c:pt idx="314">
                  <c:v>546.64792</c:v>
                </c:pt>
                <c:pt idx="315">
                  <c:v>547.51423999999997</c:v>
                </c:pt>
                <c:pt idx="316">
                  <c:v>548.16397999999992</c:v>
                </c:pt>
                <c:pt idx="317">
                  <c:v>548.59713999999997</c:v>
                </c:pt>
                <c:pt idx="318">
                  <c:v>549.8966200000001</c:v>
                </c:pt>
                <c:pt idx="319">
                  <c:v>550.54636000000005</c:v>
                </c:pt>
                <c:pt idx="320">
                  <c:v>550.97952000000009</c:v>
                </c:pt>
                <c:pt idx="321">
                  <c:v>551.84584000000007</c:v>
                </c:pt>
                <c:pt idx="322">
                  <c:v>552.49558000000002</c:v>
                </c:pt>
                <c:pt idx="323">
                  <c:v>553.36189999999999</c:v>
                </c:pt>
                <c:pt idx="324">
                  <c:v>553.79505999999992</c:v>
                </c:pt>
                <c:pt idx="325">
                  <c:v>554.44479999999999</c:v>
                </c:pt>
                <c:pt idx="326">
                  <c:v>555.31112000000007</c:v>
                </c:pt>
                <c:pt idx="327">
                  <c:v>555.74428</c:v>
                </c:pt>
                <c:pt idx="328">
                  <c:v>556.39402000000007</c:v>
                </c:pt>
                <c:pt idx="329">
                  <c:v>557.04376000000002</c:v>
                </c:pt>
                <c:pt idx="330">
                  <c:v>557.69349999999997</c:v>
                </c:pt>
                <c:pt idx="331">
                  <c:v>558.34324000000004</c:v>
                </c:pt>
                <c:pt idx="332">
                  <c:v>558.77639999999997</c:v>
                </c:pt>
                <c:pt idx="333">
                  <c:v>559.42613999999992</c:v>
                </c:pt>
                <c:pt idx="334">
                  <c:v>560.07587999999998</c:v>
                </c:pt>
                <c:pt idx="335">
                  <c:v>560.72561999999994</c:v>
                </c:pt>
                <c:pt idx="336">
                  <c:v>561.37536000000011</c:v>
                </c:pt>
                <c:pt idx="337">
                  <c:v>561.80852000000004</c:v>
                </c:pt>
                <c:pt idx="338">
                  <c:v>562.45826</c:v>
                </c:pt>
                <c:pt idx="339">
                  <c:v>563.10799999999995</c:v>
                </c:pt>
                <c:pt idx="340">
                  <c:v>563.54115999999999</c:v>
                </c:pt>
                <c:pt idx="341">
                  <c:v>564.40747999999996</c:v>
                </c:pt>
                <c:pt idx="342">
                  <c:v>565.05721999999992</c:v>
                </c:pt>
                <c:pt idx="343">
                  <c:v>565.27380000000005</c:v>
                </c:pt>
                <c:pt idx="344">
                  <c:v>566.14011999999991</c:v>
                </c:pt>
                <c:pt idx="345">
                  <c:v>566.57328000000007</c:v>
                </c:pt>
                <c:pt idx="346">
                  <c:v>567.22302000000002</c:v>
                </c:pt>
                <c:pt idx="347">
                  <c:v>567.65618000000006</c:v>
                </c:pt>
                <c:pt idx="348">
                  <c:v>568.08933999999999</c:v>
                </c:pt>
                <c:pt idx="349">
                  <c:v>568.52250000000004</c:v>
                </c:pt>
                <c:pt idx="350">
                  <c:v>569.17223999999999</c:v>
                </c:pt>
                <c:pt idx="351">
                  <c:v>569.60540000000003</c:v>
                </c:pt>
                <c:pt idx="352">
                  <c:v>570.25513999999998</c:v>
                </c:pt>
                <c:pt idx="353">
                  <c:v>570.68830000000003</c:v>
                </c:pt>
                <c:pt idx="354">
                  <c:v>571.12145999999996</c:v>
                </c:pt>
                <c:pt idx="355">
                  <c:v>571.55462</c:v>
                </c:pt>
                <c:pt idx="356">
                  <c:v>571.98778000000004</c:v>
                </c:pt>
                <c:pt idx="357">
                  <c:v>572.63752000000011</c:v>
                </c:pt>
                <c:pt idx="358">
                  <c:v>573.07068000000004</c:v>
                </c:pt>
                <c:pt idx="359">
                  <c:v>573.50384000000008</c:v>
                </c:pt>
                <c:pt idx="360">
                  <c:v>573.93700000000001</c:v>
                </c:pt>
                <c:pt idx="361">
                  <c:v>574.58674000000008</c:v>
                </c:pt>
                <c:pt idx="362">
                  <c:v>575.01990000000001</c:v>
                </c:pt>
                <c:pt idx="363">
                  <c:v>575.45305999999994</c:v>
                </c:pt>
                <c:pt idx="364">
                  <c:v>575.88621999999998</c:v>
                </c:pt>
                <c:pt idx="365">
                  <c:v>576.1028</c:v>
                </c:pt>
                <c:pt idx="366">
                  <c:v>576.53596000000005</c:v>
                </c:pt>
                <c:pt idx="367">
                  <c:v>577.1857</c:v>
                </c:pt>
                <c:pt idx="368">
                  <c:v>577.40227999999991</c:v>
                </c:pt>
                <c:pt idx="369">
                  <c:v>577.83544000000006</c:v>
                </c:pt>
                <c:pt idx="370">
                  <c:v>578.05202000000008</c:v>
                </c:pt>
                <c:pt idx="371">
                  <c:v>579.35149999999999</c:v>
                </c:pt>
                <c:pt idx="372">
                  <c:v>579.56808000000001</c:v>
                </c:pt>
                <c:pt idx="373">
                  <c:v>580.00124000000005</c:v>
                </c:pt>
                <c:pt idx="374">
                  <c:v>580.43439999999998</c:v>
                </c:pt>
                <c:pt idx="375">
                  <c:v>580.65098</c:v>
                </c:pt>
                <c:pt idx="376">
                  <c:v>581.30071999999996</c:v>
                </c:pt>
                <c:pt idx="377">
                  <c:v>581.51729999999998</c:v>
                </c:pt>
                <c:pt idx="378">
                  <c:v>582.16703999999993</c:v>
                </c:pt>
                <c:pt idx="379">
                  <c:v>582.38361999999995</c:v>
                </c:pt>
                <c:pt idx="380">
                  <c:v>582.81677999999999</c:v>
                </c:pt>
                <c:pt idx="381">
                  <c:v>583.24994000000004</c:v>
                </c:pt>
                <c:pt idx="382">
                  <c:v>583.46651999999995</c:v>
                </c:pt>
                <c:pt idx="383">
                  <c:v>583.8996800000001</c:v>
                </c:pt>
                <c:pt idx="384">
                  <c:v>584.11626000000001</c:v>
                </c:pt>
                <c:pt idx="385">
                  <c:v>584.54941999999994</c:v>
                </c:pt>
                <c:pt idx="386">
                  <c:v>584.9825800000001</c:v>
                </c:pt>
                <c:pt idx="387">
                  <c:v>585.19916000000001</c:v>
                </c:pt>
                <c:pt idx="388">
                  <c:v>585.63231999999994</c:v>
                </c:pt>
                <c:pt idx="389">
                  <c:v>585.84890000000007</c:v>
                </c:pt>
                <c:pt idx="390">
                  <c:v>586.28206</c:v>
                </c:pt>
                <c:pt idx="391">
                  <c:v>586.49863999999991</c:v>
                </c:pt>
                <c:pt idx="392">
                  <c:v>586.71521999999993</c:v>
                </c:pt>
                <c:pt idx="393">
                  <c:v>587.14837999999997</c:v>
                </c:pt>
                <c:pt idx="394">
                  <c:v>587.79811999999993</c:v>
                </c:pt>
                <c:pt idx="395">
                  <c:v>588.01469999999995</c:v>
                </c:pt>
                <c:pt idx="396">
                  <c:v>588.01469999999995</c:v>
                </c:pt>
                <c:pt idx="397">
                  <c:v>588.23127999999997</c:v>
                </c:pt>
                <c:pt idx="398">
                  <c:v>588.6644399999999</c:v>
                </c:pt>
                <c:pt idx="399">
                  <c:v>589.09760000000006</c:v>
                </c:pt>
                <c:pt idx="400">
                  <c:v>589.09760000000006</c:v>
                </c:pt>
                <c:pt idx="401">
                  <c:v>589.31418000000008</c:v>
                </c:pt>
                <c:pt idx="402">
                  <c:v>589.74734000000001</c:v>
                </c:pt>
                <c:pt idx="403">
                  <c:v>589.96392000000003</c:v>
                </c:pt>
                <c:pt idx="404">
                  <c:v>590.18050000000005</c:v>
                </c:pt>
                <c:pt idx="405">
                  <c:v>590.61365999999998</c:v>
                </c:pt>
                <c:pt idx="406">
                  <c:v>590.83024</c:v>
                </c:pt>
                <c:pt idx="407">
                  <c:v>591.04682000000003</c:v>
                </c:pt>
                <c:pt idx="408">
                  <c:v>591.26340000000005</c:v>
                </c:pt>
                <c:pt idx="409">
                  <c:v>591.69655999999998</c:v>
                </c:pt>
                <c:pt idx="410">
                  <c:v>591.91314</c:v>
                </c:pt>
                <c:pt idx="411">
                  <c:v>592.12972000000002</c:v>
                </c:pt>
                <c:pt idx="412">
                  <c:v>592.56287999999995</c:v>
                </c:pt>
                <c:pt idx="413">
                  <c:v>592.56287999999995</c:v>
                </c:pt>
                <c:pt idx="414">
                  <c:v>592.77945999999997</c:v>
                </c:pt>
                <c:pt idx="415">
                  <c:v>592.99603999999999</c:v>
                </c:pt>
                <c:pt idx="416">
                  <c:v>592.99603999999999</c:v>
                </c:pt>
                <c:pt idx="417">
                  <c:v>593.21262000000002</c:v>
                </c:pt>
                <c:pt idx="418">
                  <c:v>593.86235999999997</c:v>
                </c:pt>
                <c:pt idx="419">
                  <c:v>594.29552000000001</c:v>
                </c:pt>
                <c:pt idx="420">
                  <c:v>594.29552000000001</c:v>
                </c:pt>
                <c:pt idx="421">
                  <c:v>594.51210000000003</c:v>
                </c:pt>
                <c:pt idx="422">
                  <c:v>594.72868000000005</c:v>
                </c:pt>
                <c:pt idx="423">
                  <c:v>594.72868000000005</c:v>
                </c:pt>
                <c:pt idx="424">
                  <c:v>595.1618400000001</c:v>
                </c:pt>
                <c:pt idx="425">
                  <c:v>595.1618400000001</c:v>
                </c:pt>
                <c:pt idx="426">
                  <c:v>595.59500000000003</c:v>
                </c:pt>
                <c:pt idx="427">
                  <c:v>595.59500000000003</c:v>
                </c:pt>
                <c:pt idx="428">
                  <c:v>595.81158000000005</c:v>
                </c:pt>
                <c:pt idx="429">
                  <c:v>596.02815999999996</c:v>
                </c:pt>
                <c:pt idx="430">
                  <c:v>596.24474000000009</c:v>
                </c:pt>
                <c:pt idx="431">
                  <c:v>596.24474000000009</c:v>
                </c:pt>
                <c:pt idx="432">
                  <c:v>596.46132</c:v>
                </c:pt>
                <c:pt idx="433">
                  <c:v>596.46132</c:v>
                </c:pt>
                <c:pt idx="434">
                  <c:v>596.67790000000002</c:v>
                </c:pt>
                <c:pt idx="435">
                  <c:v>596.89447999999993</c:v>
                </c:pt>
                <c:pt idx="436">
                  <c:v>596.89447999999993</c:v>
                </c:pt>
                <c:pt idx="437">
                  <c:v>597.11105999999995</c:v>
                </c:pt>
                <c:pt idx="438">
                  <c:v>597.11105999999995</c:v>
                </c:pt>
                <c:pt idx="439">
                  <c:v>597.54422</c:v>
                </c:pt>
                <c:pt idx="440">
                  <c:v>597.54422</c:v>
                </c:pt>
                <c:pt idx="441">
                  <c:v>597.76080000000002</c:v>
                </c:pt>
                <c:pt idx="442">
                  <c:v>597.76080000000002</c:v>
                </c:pt>
                <c:pt idx="443">
                  <c:v>597.97737999999993</c:v>
                </c:pt>
                <c:pt idx="444">
                  <c:v>597.97737999999993</c:v>
                </c:pt>
                <c:pt idx="445">
                  <c:v>598.19396000000006</c:v>
                </c:pt>
                <c:pt idx="446">
                  <c:v>598.41053999999997</c:v>
                </c:pt>
                <c:pt idx="447">
                  <c:v>598.41053999999997</c:v>
                </c:pt>
                <c:pt idx="448">
                  <c:v>598.19396000000006</c:v>
                </c:pt>
                <c:pt idx="449">
                  <c:v>598.62711999999999</c:v>
                </c:pt>
                <c:pt idx="450">
                  <c:v>598.62711999999999</c:v>
                </c:pt>
                <c:pt idx="451">
                  <c:v>598.8436999999999</c:v>
                </c:pt>
                <c:pt idx="452">
                  <c:v>598.8436999999999</c:v>
                </c:pt>
                <c:pt idx="453">
                  <c:v>598.8436999999999</c:v>
                </c:pt>
                <c:pt idx="454">
                  <c:v>599.06027999999992</c:v>
                </c:pt>
                <c:pt idx="455">
                  <c:v>599.06027999999992</c:v>
                </c:pt>
                <c:pt idx="456">
                  <c:v>599.06027999999992</c:v>
                </c:pt>
                <c:pt idx="457">
                  <c:v>599.06027999999992</c:v>
                </c:pt>
                <c:pt idx="458">
                  <c:v>599.06027999999992</c:v>
                </c:pt>
                <c:pt idx="459">
                  <c:v>599.27686000000006</c:v>
                </c:pt>
                <c:pt idx="460">
                  <c:v>599.27686000000006</c:v>
                </c:pt>
                <c:pt idx="461">
                  <c:v>599.27686000000006</c:v>
                </c:pt>
                <c:pt idx="462">
                  <c:v>599.27686000000006</c:v>
                </c:pt>
                <c:pt idx="463">
                  <c:v>599.27686000000006</c:v>
                </c:pt>
                <c:pt idx="464">
                  <c:v>599.49343999999996</c:v>
                </c:pt>
                <c:pt idx="465">
                  <c:v>599.71001999999999</c:v>
                </c:pt>
                <c:pt idx="466">
                  <c:v>599.71001999999999</c:v>
                </c:pt>
                <c:pt idx="467">
                  <c:v>599.71001999999999</c:v>
                </c:pt>
                <c:pt idx="468">
                  <c:v>599.49343999999996</c:v>
                </c:pt>
                <c:pt idx="469">
                  <c:v>599.71001999999999</c:v>
                </c:pt>
                <c:pt idx="470">
                  <c:v>599.71001999999999</c:v>
                </c:pt>
                <c:pt idx="471">
                  <c:v>599.71001999999999</c:v>
                </c:pt>
                <c:pt idx="472">
                  <c:v>599.71001999999999</c:v>
                </c:pt>
                <c:pt idx="473">
                  <c:v>599.71001999999999</c:v>
                </c:pt>
                <c:pt idx="474">
                  <c:v>599.71001999999999</c:v>
                </c:pt>
                <c:pt idx="475">
                  <c:v>599.71001999999999</c:v>
                </c:pt>
                <c:pt idx="476">
                  <c:v>599.71001999999999</c:v>
                </c:pt>
                <c:pt idx="477">
                  <c:v>599.71001999999999</c:v>
                </c:pt>
                <c:pt idx="478">
                  <c:v>599.71001999999999</c:v>
                </c:pt>
                <c:pt idx="479">
                  <c:v>599.71001999999999</c:v>
                </c:pt>
                <c:pt idx="480">
                  <c:v>599.71001999999999</c:v>
                </c:pt>
                <c:pt idx="481">
                  <c:v>599.71001999999999</c:v>
                </c:pt>
                <c:pt idx="482">
                  <c:v>599.71001999999999</c:v>
                </c:pt>
                <c:pt idx="483">
                  <c:v>599.71001999999999</c:v>
                </c:pt>
                <c:pt idx="484">
                  <c:v>599.71001999999999</c:v>
                </c:pt>
                <c:pt idx="485">
                  <c:v>599.49343999999996</c:v>
                </c:pt>
                <c:pt idx="486">
                  <c:v>599.71001999999999</c:v>
                </c:pt>
                <c:pt idx="487">
                  <c:v>599.27686000000006</c:v>
                </c:pt>
                <c:pt idx="488">
                  <c:v>599.27686000000006</c:v>
                </c:pt>
                <c:pt idx="489">
                  <c:v>599.27686000000006</c:v>
                </c:pt>
                <c:pt idx="490">
                  <c:v>599.27686000000006</c:v>
                </c:pt>
                <c:pt idx="491">
                  <c:v>599.27686000000006</c:v>
                </c:pt>
                <c:pt idx="492">
                  <c:v>599.27686000000006</c:v>
                </c:pt>
                <c:pt idx="493">
                  <c:v>599.27686000000006</c:v>
                </c:pt>
                <c:pt idx="494">
                  <c:v>599.06027999999992</c:v>
                </c:pt>
                <c:pt idx="495">
                  <c:v>598.8436999999999</c:v>
                </c:pt>
                <c:pt idx="496">
                  <c:v>599.06027999999992</c:v>
                </c:pt>
                <c:pt idx="497">
                  <c:v>598.8436999999999</c:v>
                </c:pt>
                <c:pt idx="498">
                  <c:v>598.62711999999999</c:v>
                </c:pt>
                <c:pt idx="499">
                  <c:v>598.19396000000006</c:v>
                </c:pt>
                <c:pt idx="500">
                  <c:v>598.41053999999997</c:v>
                </c:pt>
                <c:pt idx="501">
                  <c:v>598.19396000000006</c:v>
                </c:pt>
                <c:pt idx="502">
                  <c:v>598.19396000000006</c:v>
                </c:pt>
                <c:pt idx="503">
                  <c:v>597.76080000000002</c:v>
                </c:pt>
                <c:pt idx="504">
                  <c:v>597.76080000000002</c:v>
                </c:pt>
                <c:pt idx="505">
                  <c:v>597.54422</c:v>
                </c:pt>
                <c:pt idx="506">
                  <c:v>597.32763999999997</c:v>
                </c:pt>
                <c:pt idx="507">
                  <c:v>597.11105999999995</c:v>
                </c:pt>
                <c:pt idx="508">
                  <c:v>596.89447999999993</c:v>
                </c:pt>
                <c:pt idx="509">
                  <c:v>596.67790000000002</c:v>
                </c:pt>
                <c:pt idx="510">
                  <c:v>596.67790000000002</c:v>
                </c:pt>
                <c:pt idx="511">
                  <c:v>596.24474000000009</c:v>
                </c:pt>
                <c:pt idx="512">
                  <c:v>596.02815999999996</c:v>
                </c:pt>
                <c:pt idx="513">
                  <c:v>595.81158000000005</c:v>
                </c:pt>
                <c:pt idx="514">
                  <c:v>595.37842000000001</c:v>
                </c:pt>
                <c:pt idx="515">
                  <c:v>594.72868000000005</c:v>
                </c:pt>
                <c:pt idx="516">
                  <c:v>594.29552000000001</c:v>
                </c:pt>
                <c:pt idx="517">
                  <c:v>594.07893999999999</c:v>
                </c:pt>
                <c:pt idx="518">
                  <c:v>593.64577999999995</c:v>
                </c:pt>
                <c:pt idx="519">
                  <c:v>592.99603999999999</c:v>
                </c:pt>
                <c:pt idx="520">
                  <c:v>592.12972000000002</c:v>
                </c:pt>
                <c:pt idx="521">
                  <c:v>591.69655999999998</c:v>
                </c:pt>
                <c:pt idx="522">
                  <c:v>591.04682000000003</c:v>
                </c:pt>
                <c:pt idx="523">
                  <c:v>590.18050000000005</c:v>
                </c:pt>
                <c:pt idx="524">
                  <c:v>589.31418000000008</c:v>
                </c:pt>
                <c:pt idx="525">
                  <c:v>588.6644399999999</c:v>
                </c:pt>
                <c:pt idx="526">
                  <c:v>587.36496</c:v>
                </c:pt>
                <c:pt idx="527">
                  <c:v>586.28206</c:v>
                </c:pt>
                <c:pt idx="528">
                  <c:v>584.9825800000001</c:v>
                </c:pt>
                <c:pt idx="529">
                  <c:v>583.68309999999997</c:v>
                </c:pt>
                <c:pt idx="530">
                  <c:v>581.95046000000002</c:v>
                </c:pt>
                <c:pt idx="531">
                  <c:v>580.43439999999998</c:v>
                </c:pt>
                <c:pt idx="532">
                  <c:v>578.48518000000001</c:v>
                </c:pt>
                <c:pt idx="533">
                  <c:v>576.53596000000005</c:v>
                </c:pt>
                <c:pt idx="534">
                  <c:v>574.58674000000008</c:v>
                </c:pt>
                <c:pt idx="535">
                  <c:v>572.63752000000011</c:v>
                </c:pt>
                <c:pt idx="536">
                  <c:v>570.47172</c:v>
                </c:pt>
                <c:pt idx="537">
                  <c:v>568.08933999999999</c:v>
                </c:pt>
                <c:pt idx="538">
                  <c:v>565.92353999999989</c:v>
                </c:pt>
                <c:pt idx="539">
                  <c:v>563.10799999999995</c:v>
                </c:pt>
                <c:pt idx="540">
                  <c:v>560.72561999999994</c:v>
                </c:pt>
                <c:pt idx="541">
                  <c:v>557.91007999999999</c:v>
                </c:pt>
                <c:pt idx="542">
                  <c:v>555.09454000000005</c:v>
                </c:pt>
                <c:pt idx="543">
                  <c:v>551.84584000000007</c:v>
                </c:pt>
                <c:pt idx="544">
                  <c:v>548.16397999999992</c:v>
                </c:pt>
                <c:pt idx="545">
                  <c:v>542.53290000000004</c:v>
                </c:pt>
                <c:pt idx="546">
                  <c:v>537.33497999999997</c:v>
                </c:pt>
                <c:pt idx="547">
                  <c:v>532.57022000000006</c:v>
                </c:pt>
                <c:pt idx="548">
                  <c:v>527.37230000000011</c:v>
                </c:pt>
                <c:pt idx="549">
                  <c:v>520.44173999999998</c:v>
                </c:pt>
                <c:pt idx="550">
                  <c:v>512.86144000000002</c:v>
                </c:pt>
                <c:pt idx="551">
                  <c:v>504.84798000000001</c:v>
                </c:pt>
                <c:pt idx="552">
                  <c:v>496.61793999999998</c:v>
                </c:pt>
                <c:pt idx="553">
                  <c:v>487.52157999999997</c:v>
                </c:pt>
                <c:pt idx="554">
                  <c:v>476.04283999999996</c:v>
                </c:pt>
                <c:pt idx="555">
                  <c:v>464.13093999999995</c:v>
                </c:pt>
              </c:numCache>
            </c:numRef>
          </c:yVal>
          <c:smooth val="1"/>
          <c:extLst>
            <c:ext xmlns:c16="http://schemas.microsoft.com/office/drawing/2014/chart" uri="{C3380CC4-5D6E-409C-BE32-E72D297353CC}">
              <c16:uniqueId val="{00000004-0B8C-434B-9703-09228CB5C249}"/>
            </c:ext>
          </c:extLst>
        </c:ser>
        <c:ser>
          <c:idx val="5"/>
          <c:order val="5"/>
          <c:tx>
            <c:v>ET6</c:v>
          </c:tx>
          <c:spPr>
            <a:ln w="19047" cap="rnd">
              <a:solidFill>
                <a:schemeClr val="accent6"/>
              </a:solidFill>
              <a:round/>
            </a:ln>
            <a:effectLst/>
          </c:spPr>
          <c:marker>
            <c:symbol val="none"/>
          </c:marker>
          <c:xVal>
            <c:numRef>
              <c:f>'stress-strain final'!$K$3:$K$551</c:f>
              <c:numCache>
                <c:formatCode>General</c:formatCode>
                <c:ptCount val="549"/>
                <c:pt idx="0">
                  <c:v>0</c:v>
                </c:pt>
                <c:pt idx="1">
                  <c:v>2E-3</c:v>
                </c:pt>
                <c:pt idx="2">
                  <c:v>2E-3</c:v>
                </c:pt>
                <c:pt idx="3">
                  <c:v>2E-3</c:v>
                </c:pt>
                <c:pt idx="4">
                  <c:v>2E-3</c:v>
                </c:pt>
                <c:pt idx="5">
                  <c:v>2E-3</c:v>
                </c:pt>
                <c:pt idx="6">
                  <c:v>2E-3</c:v>
                </c:pt>
                <c:pt idx="7">
                  <c:v>4.0000000000000001E-3</c:v>
                </c:pt>
                <c:pt idx="8">
                  <c:v>4.0000000000000001E-3</c:v>
                </c:pt>
                <c:pt idx="9">
                  <c:v>4.0000000000000001E-3</c:v>
                </c:pt>
                <c:pt idx="10">
                  <c:v>4.0000000000000001E-3</c:v>
                </c:pt>
                <c:pt idx="11">
                  <c:v>4.0000000000000001E-3</c:v>
                </c:pt>
                <c:pt idx="12">
                  <c:v>6.0000000000000001E-3</c:v>
                </c:pt>
                <c:pt idx="13">
                  <c:v>6.0000000000000001E-3</c:v>
                </c:pt>
                <c:pt idx="14">
                  <c:v>6.0000000000000001E-3</c:v>
                </c:pt>
                <c:pt idx="15">
                  <c:v>6.0000000000000001E-3</c:v>
                </c:pt>
                <c:pt idx="16">
                  <c:v>6.0000000000000001E-3</c:v>
                </c:pt>
                <c:pt idx="17">
                  <c:v>8.0000000000000002E-3</c:v>
                </c:pt>
                <c:pt idx="18">
                  <c:v>8.0000000000000002E-3</c:v>
                </c:pt>
                <c:pt idx="19">
                  <c:v>8.0000000000000002E-3</c:v>
                </c:pt>
                <c:pt idx="20">
                  <c:v>8.0000000000000002E-3</c:v>
                </c:pt>
                <c:pt idx="21">
                  <c:v>8.0000000000000002E-3</c:v>
                </c:pt>
                <c:pt idx="22">
                  <c:v>8.0000000000000002E-3</c:v>
                </c:pt>
                <c:pt idx="23">
                  <c:v>8.0000000000000002E-3</c:v>
                </c:pt>
                <c:pt idx="24">
                  <c:v>8.0000000000000002E-3</c:v>
                </c:pt>
                <c:pt idx="25">
                  <c:v>8.0000000000000002E-3</c:v>
                </c:pt>
                <c:pt idx="26">
                  <c:v>8.0000000000000002E-3</c:v>
                </c:pt>
                <c:pt idx="27">
                  <c:v>8.0000000000000002E-3</c:v>
                </c:pt>
                <c:pt idx="28">
                  <c:v>0.01</c:v>
                </c:pt>
                <c:pt idx="29">
                  <c:v>0.01</c:v>
                </c:pt>
                <c:pt idx="30">
                  <c:v>0.01</c:v>
                </c:pt>
                <c:pt idx="31">
                  <c:v>0.01</c:v>
                </c:pt>
                <c:pt idx="32">
                  <c:v>0.01</c:v>
                </c:pt>
                <c:pt idx="33">
                  <c:v>0.01</c:v>
                </c:pt>
                <c:pt idx="34">
                  <c:v>1.2E-2</c:v>
                </c:pt>
                <c:pt idx="35">
                  <c:v>1.2E-2</c:v>
                </c:pt>
                <c:pt idx="36">
                  <c:v>1.2E-2</c:v>
                </c:pt>
                <c:pt idx="37">
                  <c:v>1.2E-2</c:v>
                </c:pt>
                <c:pt idx="38">
                  <c:v>1.2E-2</c:v>
                </c:pt>
                <c:pt idx="39">
                  <c:v>1.2E-2</c:v>
                </c:pt>
                <c:pt idx="40">
                  <c:v>1.3999999999999999E-2</c:v>
                </c:pt>
                <c:pt idx="41">
                  <c:v>1.3999999999999999E-2</c:v>
                </c:pt>
                <c:pt idx="42">
                  <c:v>1.3999999999999999E-2</c:v>
                </c:pt>
                <c:pt idx="43">
                  <c:v>1.3999999999999999E-2</c:v>
                </c:pt>
                <c:pt idx="44">
                  <c:v>1.3999999999999999E-2</c:v>
                </c:pt>
                <c:pt idx="45">
                  <c:v>1.6E-2</c:v>
                </c:pt>
                <c:pt idx="46">
                  <c:v>1.6E-2</c:v>
                </c:pt>
                <c:pt idx="47">
                  <c:v>1.6E-2</c:v>
                </c:pt>
                <c:pt idx="48">
                  <c:v>1.6E-2</c:v>
                </c:pt>
                <c:pt idx="49">
                  <c:v>1.6E-2</c:v>
                </c:pt>
                <c:pt idx="50">
                  <c:v>1.6E-2</c:v>
                </c:pt>
                <c:pt idx="51">
                  <c:v>1.6E-2</c:v>
                </c:pt>
                <c:pt idx="52">
                  <c:v>1.6E-2</c:v>
                </c:pt>
                <c:pt idx="53">
                  <c:v>1.6E-2</c:v>
                </c:pt>
                <c:pt idx="54">
                  <c:v>1.6E-2</c:v>
                </c:pt>
                <c:pt idx="55">
                  <c:v>1.6E-2</c:v>
                </c:pt>
                <c:pt idx="56">
                  <c:v>1.8000000000000002E-2</c:v>
                </c:pt>
                <c:pt idx="57">
                  <c:v>1.8000000000000002E-2</c:v>
                </c:pt>
                <c:pt idx="58">
                  <c:v>1.8000000000000002E-2</c:v>
                </c:pt>
                <c:pt idx="59">
                  <c:v>1.8000000000000002E-2</c:v>
                </c:pt>
                <c:pt idx="60">
                  <c:v>1.8000000000000002E-2</c:v>
                </c:pt>
                <c:pt idx="61">
                  <c:v>1.8000000000000002E-2</c:v>
                </c:pt>
                <c:pt idx="62">
                  <c:v>0.02</c:v>
                </c:pt>
                <c:pt idx="63">
                  <c:v>0.02</c:v>
                </c:pt>
                <c:pt idx="64">
                  <c:v>0.02</c:v>
                </c:pt>
                <c:pt idx="65">
                  <c:v>0.02</c:v>
                </c:pt>
                <c:pt idx="66">
                  <c:v>0.02</c:v>
                </c:pt>
                <c:pt idx="67">
                  <c:v>0.02</c:v>
                </c:pt>
                <c:pt idx="68">
                  <c:v>2.2000000000000002E-2</c:v>
                </c:pt>
                <c:pt idx="69">
                  <c:v>2.2000000000000002E-2</c:v>
                </c:pt>
                <c:pt idx="70">
                  <c:v>2.2000000000000002E-2</c:v>
                </c:pt>
                <c:pt idx="71">
                  <c:v>2.2000000000000002E-2</c:v>
                </c:pt>
                <c:pt idx="72">
                  <c:v>2.2000000000000002E-2</c:v>
                </c:pt>
                <c:pt idx="73">
                  <c:v>2.4E-2</c:v>
                </c:pt>
                <c:pt idx="74">
                  <c:v>2.4E-2</c:v>
                </c:pt>
                <c:pt idx="75">
                  <c:v>2.4E-2</c:v>
                </c:pt>
                <c:pt idx="76">
                  <c:v>2.4E-2</c:v>
                </c:pt>
                <c:pt idx="77">
                  <c:v>2.4E-2</c:v>
                </c:pt>
                <c:pt idx="78">
                  <c:v>2.4E-2</c:v>
                </c:pt>
                <c:pt idx="79">
                  <c:v>2.4E-2</c:v>
                </c:pt>
                <c:pt idx="80">
                  <c:v>2.4E-2</c:v>
                </c:pt>
                <c:pt idx="81">
                  <c:v>2.4E-2</c:v>
                </c:pt>
                <c:pt idx="82">
                  <c:v>2.4E-2</c:v>
                </c:pt>
                <c:pt idx="83">
                  <c:v>2.4E-2</c:v>
                </c:pt>
                <c:pt idx="84">
                  <c:v>2.4E-2</c:v>
                </c:pt>
                <c:pt idx="85">
                  <c:v>2.6000000000000002E-2</c:v>
                </c:pt>
                <c:pt idx="86">
                  <c:v>2.6000000000000002E-2</c:v>
                </c:pt>
                <c:pt idx="87">
                  <c:v>2.6000000000000002E-2</c:v>
                </c:pt>
                <c:pt idx="88">
                  <c:v>2.6000000000000002E-2</c:v>
                </c:pt>
                <c:pt idx="89">
                  <c:v>2.6000000000000002E-2</c:v>
                </c:pt>
                <c:pt idx="90">
                  <c:v>2.6000000000000002E-2</c:v>
                </c:pt>
                <c:pt idx="91">
                  <c:v>2.7999999999999997E-2</c:v>
                </c:pt>
                <c:pt idx="92">
                  <c:v>2.7999999999999997E-2</c:v>
                </c:pt>
                <c:pt idx="93">
                  <c:v>2.7999999999999997E-2</c:v>
                </c:pt>
                <c:pt idx="94">
                  <c:v>2.7999999999999997E-2</c:v>
                </c:pt>
                <c:pt idx="95">
                  <c:v>2.7999999999999997E-2</c:v>
                </c:pt>
                <c:pt idx="96">
                  <c:v>0.03</c:v>
                </c:pt>
                <c:pt idx="97">
                  <c:v>0.03</c:v>
                </c:pt>
                <c:pt idx="98">
                  <c:v>0.03</c:v>
                </c:pt>
                <c:pt idx="99">
                  <c:v>0.03</c:v>
                </c:pt>
                <c:pt idx="100">
                  <c:v>0.03</c:v>
                </c:pt>
                <c:pt idx="101">
                  <c:v>0.03</c:v>
                </c:pt>
                <c:pt idx="102">
                  <c:v>3.2000000000000001E-2</c:v>
                </c:pt>
                <c:pt idx="103">
                  <c:v>3.2000000000000001E-2</c:v>
                </c:pt>
                <c:pt idx="104">
                  <c:v>3.2000000000000001E-2</c:v>
                </c:pt>
                <c:pt idx="105">
                  <c:v>3.2000000000000001E-2</c:v>
                </c:pt>
                <c:pt idx="106">
                  <c:v>3.2000000000000001E-2</c:v>
                </c:pt>
                <c:pt idx="107">
                  <c:v>3.2000000000000001E-2</c:v>
                </c:pt>
                <c:pt idx="108">
                  <c:v>3.2000000000000001E-2</c:v>
                </c:pt>
                <c:pt idx="109">
                  <c:v>3.2000000000000001E-2</c:v>
                </c:pt>
                <c:pt idx="110">
                  <c:v>3.2000000000000001E-2</c:v>
                </c:pt>
                <c:pt idx="111">
                  <c:v>3.2000000000000001E-2</c:v>
                </c:pt>
                <c:pt idx="112">
                  <c:v>3.2000000000000001E-2</c:v>
                </c:pt>
                <c:pt idx="113">
                  <c:v>3.2000000000000001E-2</c:v>
                </c:pt>
                <c:pt idx="114">
                  <c:v>3.4000000000000002E-2</c:v>
                </c:pt>
                <c:pt idx="115">
                  <c:v>3.4000000000000002E-2</c:v>
                </c:pt>
                <c:pt idx="116">
                  <c:v>3.4000000000000002E-2</c:v>
                </c:pt>
                <c:pt idx="117">
                  <c:v>3.4000000000000002E-2</c:v>
                </c:pt>
                <c:pt idx="118">
                  <c:v>3.4000000000000002E-2</c:v>
                </c:pt>
                <c:pt idx="119">
                  <c:v>3.6000000000000004E-2</c:v>
                </c:pt>
                <c:pt idx="120">
                  <c:v>3.6000000000000004E-2</c:v>
                </c:pt>
                <c:pt idx="121">
                  <c:v>3.6000000000000004E-2</c:v>
                </c:pt>
                <c:pt idx="122">
                  <c:v>3.6000000000000004E-2</c:v>
                </c:pt>
                <c:pt idx="123">
                  <c:v>3.6000000000000004E-2</c:v>
                </c:pt>
                <c:pt idx="124">
                  <c:v>3.6000000000000004E-2</c:v>
                </c:pt>
                <c:pt idx="125">
                  <c:v>3.7999999999999999E-2</c:v>
                </c:pt>
                <c:pt idx="126">
                  <c:v>3.7999999999999999E-2</c:v>
                </c:pt>
                <c:pt idx="127">
                  <c:v>3.7999999999999999E-2</c:v>
                </c:pt>
                <c:pt idx="128">
                  <c:v>3.7999999999999999E-2</c:v>
                </c:pt>
                <c:pt idx="129">
                  <c:v>3.7999999999999999E-2</c:v>
                </c:pt>
                <c:pt idx="130">
                  <c:v>3.7999999999999999E-2</c:v>
                </c:pt>
                <c:pt idx="131">
                  <c:v>0.04</c:v>
                </c:pt>
                <c:pt idx="132">
                  <c:v>0.04</c:v>
                </c:pt>
                <c:pt idx="133">
                  <c:v>0.04</c:v>
                </c:pt>
                <c:pt idx="134">
                  <c:v>0.04</c:v>
                </c:pt>
                <c:pt idx="135">
                  <c:v>0.04</c:v>
                </c:pt>
                <c:pt idx="136">
                  <c:v>0.04</c:v>
                </c:pt>
                <c:pt idx="137">
                  <c:v>0.04</c:v>
                </c:pt>
                <c:pt idx="138">
                  <c:v>0.04</c:v>
                </c:pt>
                <c:pt idx="139">
                  <c:v>0.04</c:v>
                </c:pt>
                <c:pt idx="140">
                  <c:v>0.04</c:v>
                </c:pt>
                <c:pt idx="141">
                  <c:v>0.04</c:v>
                </c:pt>
                <c:pt idx="142">
                  <c:v>0.04</c:v>
                </c:pt>
                <c:pt idx="143">
                  <c:v>4.2000000000000003E-2</c:v>
                </c:pt>
                <c:pt idx="144">
                  <c:v>4.2000000000000003E-2</c:v>
                </c:pt>
                <c:pt idx="145">
                  <c:v>4.2000000000000003E-2</c:v>
                </c:pt>
                <c:pt idx="146">
                  <c:v>4.2000000000000003E-2</c:v>
                </c:pt>
                <c:pt idx="147">
                  <c:v>4.2000000000000003E-2</c:v>
                </c:pt>
                <c:pt idx="148">
                  <c:v>4.2000000000000003E-2</c:v>
                </c:pt>
                <c:pt idx="149">
                  <c:v>4.4000000000000004E-2</c:v>
                </c:pt>
                <c:pt idx="150">
                  <c:v>4.4000000000000004E-2</c:v>
                </c:pt>
                <c:pt idx="151">
                  <c:v>4.4000000000000004E-2</c:v>
                </c:pt>
                <c:pt idx="152">
                  <c:v>4.4000000000000004E-2</c:v>
                </c:pt>
                <c:pt idx="153">
                  <c:v>4.4000000000000004E-2</c:v>
                </c:pt>
                <c:pt idx="154">
                  <c:v>4.4000000000000004E-2</c:v>
                </c:pt>
                <c:pt idx="155">
                  <c:v>4.5999999999999999E-2</c:v>
                </c:pt>
                <c:pt idx="156">
                  <c:v>4.5999999999999999E-2</c:v>
                </c:pt>
                <c:pt idx="157">
                  <c:v>4.5999999999999999E-2</c:v>
                </c:pt>
                <c:pt idx="158">
                  <c:v>4.5999999999999999E-2</c:v>
                </c:pt>
                <c:pt idx="159">
                  <c:v>4.5999999999999999E-2</c:v>
                </c:pt>
                <c:pt idx="160">
                  <c:v>4.5999999999999999E-2</c:v>
                </c:pt>
                <c:pt idx="161">
                  <c:v>4.8000000000000001E-2</c:v>
                </c:pt>
                <c:pt idx="162">
                  <c:v>4.8000000000000001E-2</c:v>
                </c:pt>
                <c:pt idx="163">
                  <c:v>4.8000000000000001E-2</c:v>
                </c:pt>
                <c:pt idx="164">
                  <c:v>4.8000000000000001E-2</c:v>
                </c:pt>
                <c:pt idx="165">
                  <c:v>4.8000000000000001E-2</c:v>
                </c:pt>
                <c:pt idx="166">
                  <c:v>4.8000000000000001E-2</c:v>
                </c:pt>
                <c:pt idx="167">
                  <c:v>4.8000000000000001E-2</c:v>
                </c:pt>
                <c:pt idx="168">
                  <c:v>4.8000000000000001E-2</c:v>
                </c:pt>
                <c:pt idx="169">
                  <c:v>4.8000000000000001E-2</c:v>
                </c:pt>
                <c:pt idx="170">
                  <c:v>4.8000000000000001E-2</c:v>
                </c:pt>
                <c:pt idx="171">
                  <c:v>4.8000000000000001E-2</c:v>
                </c:pt>
                <c:pt idx="172">
                  <c:v>0.05</c:v>
                </c:pt>
                <c:pt idx="173">
                  <c:v>0.05</c:v>
                </c:pt>
                <c:pt idx="174">
                  <c:v>0.05</c:v>
                </c:pt>
                <c:pt idx="175">
                  <c:v>0.05</c:v>
                </c:pt>
                <c:pt idx="176">
                  <c:v>0.05</c:v>
                </c:pt>
                <c:pt idx="177">
                  <c:v>0.05</c:v>
                </c:pt>
                <c:pt idx="178">
                  <c:v>5.2000000000000005E-2</c:v>
                </c:pt>
                <c:pt idx="179">
                  <c:v>5.2000000000000005E-2</c:v>
                </c:pt>
                <c:pt idx="180">
                  <c:v>5.2000000000000005E-2</c:v>
                </c:pt>
                <c:pt idx="181">
                  <c:v>5.2000000000000005E-2</c:v>
                </c:pt>
                <c:pt idx="182">
                  <c:v>5.2000000000000005E-2</c:v>
                </c:pt>
                <c:pt idx="183">
                  <c:v>5.4000000000000006E-2</c:v>
                </c:pt>
                <c:pt idx="184">
                  <c:v>5.4000000000000006E-2</c:v>
                </c:pt>
                <c:pt idx="185">
                  <c:v>5.4000000000000006E-2</c:v>
                </c:pt>
                <c:pt idx="186">
                  <c:v>5.4000000000000006E-2</c:v>
                </c:pt>
                <c:pt idx="187">
                  <c:v>5.4000000000000006E-2</c:v>
                </c:pt>
                <c:pt idx="188">
                  <c:v>5.4000000000000006E-2</c:v>
                </c:pt>
                <c:pt idx="189">
                  <c:v>5.5999999999999994E-2</c:v>
                </c:pt>
                <c:pt idx="190">
                  <c:v>5.5999999999999994E-2</c:v>
                </c:pt>
                <c:pt idx="191">
                  <c:v>5.5999999999999994E-2</c:v>
                </c:pt>
                <c:pt idx="192">
                  <c:v>5.5999999999999994E-2</c:v>
                </c:pt>
                <c:pt idx="193">
                  <c:v>5.5999999999999994E-2</c:v>
                </c:pt>
                <c:pt idx="194">
                  <c:v>5.5999999999999994E-2</c:v>
                </c:pt>
                <c:pt idx="195">
                  <c:v>5.5999999999999994E-2</c:v>
                </c:pt>
                <c:pt idx="196">
                  <c:v>5.5999999999999994E-2</c:v>
                </c:pt>
                <c:pt idx="197">
                  <c:v>5.5999999999999994E-2</c:v>
                </c:pt>
                <c:pt idx="198">
                  <c:v>5.5999999999999994E-2</c:v>
                </c:pt>
                <c:pt idx="199">
                  <c:v>5.5999999999999994E-2</c:v>
                </c:pt>
                <c:pt idx="200">
                  <c:v>5.5999999999999994E-2</c:v>
                </c:pt>
                <c:pt idx="201">
                  <c:v>5.7999999999999996E-2</c:v>
                </c:pt>
                <c:pt idx="202">
                  <c:v>5.7999999999999996E-2</c:v>
                </c:pt>
                <c:pt idx="203">
                  <c:v>5.7999999999999996E-2</c:v>
                </c:pt>
                <c:pt idx="204">
                  <c:v>5.7999999999999996E-2</c:v>
                </c:pt>
                <c:pt idx="205">
                  <c:v>5.7999999999999996E-2</c:v>
                </c:pt>
                <c:pt idx="206">
                  <c:v>0.06</c:v>
                </c:pt>
                <c:pt idx="207">
                  <c:v>0.06</c:v>
                </c:pt>
                <c:pt idx="208">
                  <c:v>0.06</c:v>
                </c:pt>
                <c:pt idx="209">
                  <c:v>0.06</c:v>
                </c:pt>
                <c:pt idx="210">
                  <c:v>0.06</c:v>
                </c:pt>
                <c:pt idx="211">
                  <c:v>0.06</c:v>
                </c:pt>
                <c:pt idx="212">
                  <c:v>6.2E-2</c:v>
                </c:pt>
                <c:pt idx="213">
                  <c:v>6.2E-2</c:v>
                </c:pt>
                <c:pt idx="214">
                  <c:v>6.2E-2</c:v>
                </c:pt>
                <c:pt idx="215">
                  <c:v>6.2E-2</c:v>
                </c:pt>
                <c:pt idx="216">
                  <c:v>6.2E-2</c:v>
                </c:pt>
                <c:pt idx="217">
                  <c:v>6.2E-2</c:v>
                </c:pt>
                <c:pt idx="218">
                  <c:v>6.4000000000000001E-2</c:v>
                </c:pt>
                <c:pt idx="219">
                  <c:v>6.4000000000000001E-2</c:v>
                </c:pt>
                <c:pt idx="220">
                  <c:v>6.4000000000000001E-2</c:v>
                </c:pt>
                <c:pt idx="221">
                  <c:v>6.4000000000000001E-2</c:v>
                </c:pt>
                <c:pt idx="222">
                  <c:v>6.4000000000000001E-2</c:v>
                </c:pt>
                <c:pt idx="223">
                  <c:v>6.4000000000000001E-2</c:v>
                </c:pt>
                <c:pt idx="224">
                  <c:v>6.4000000000000001E-2</c:v>
                </c:pt>
                <c:pt idx="225">
                  <c:v>6.4000000000000001E-2</c:v>
                </c:pt>
                <c:pt idx="226">
                  <c:v>6.4000000000000001E-2</c:v>
                </c:pt>
                <c:pt idx="227">
                  <c:v>6.4000000000000001E-2</c:v>
                </c:pt>
                <c:pt idx="228">
                  <c:v>6.4000000000000001E-2</c:v>
                </c:pt>
                <c:pt idx="229">
                  <c:v>6.6000000000000003E-2</c:v>
                </c:pt>
                <c:pt idx="230">
                  <c:v>6.6000000000000003E-2</c:v>
                </c:pt>
                <c:pt idx="231">
                  <c:v>6.6000000000000003E-2</c:v>
                </c:pt>
                <c:pt idx="232">
                  <c:v>6.6000000000000003E-2</c:v>
                </c:pt>
                <c:pt idx="233">
                  <c:v>6.6000000000000003E-2</c:v>
                </c:pt>
                <c:pt idx="234">
                  <c:v>6.6000000000000003E-2</c:v>
                </c:pt>
                <c:pt idx="235">
                  <c:v>6.8000000000000005E-2</c:v>
                </c:pt>
                <c:pt idx="236">
                  <c:v>6.8000000000000005E-2</c:v>
                </c:pt>
                <c:pt idx="237">
                  <c:v>6.8000000000000005E-2</c:v>
                </c:pt>
                <c:pt idx="238">
                  <c:v>6.8000000000000005E-2</c:v>
                </c:pt>
                <c:pt idx="239">
                  <c:v>6.8000000000000005E-2</c:v>
                </c:pt>
                <c:pt idx="240">
                  <c:v>6.8000000000000005E-2</c:v>
                </c:pt>
                <c:pt idx="241">
                  <c:v>7.0000000000000007E-2</c:v>
                </c:pt>
                <c:pt idx="242">
                  <c:v>7.0000000000000007E-2</c:v>
                </c:pt>
                <c:pt idx="243">
                  <c:v>7.0000000000000007E-2</c:v>
                </c:pt>
                <c:pt idx="244">
                  <c:v>7.0000000000000007E-2</c:v>
                </c:pt>
                <c:pt idx="245">
                  <c:v>7.0000000000000007E-2</c:v>
                </c:pt>
                <c:pt idx="246">
                  <c:v>7.2000000000000008E-2</c:v>
                </c:pt>
                <c:pt idx="247">
                  <c:v>7.2000000000000008E-2</c:v>
                </c:pt>
                <c:pt idx="248">
                  <c:v>7.2000000000000008E-2</c:v>
                </c:pt>
                <c:pt idx="249">
                  <c:v>7.2000000000000008E-2</c:v>
                </c:pt>
                <c:pt idx="250">
                  <c:v>7.2000000000000008E-2</c:v>
                </c:pt>
                <c:pt idx="251">
                  <c:v>7.2000000000000008E-2</c:v>
                </c:pt>
                <c:pt idx="252">
                  <c:v>7.2000000000000008E-2</c:v>
                </c:pt>
                <c:pt idx="253">
                  <c:v>7.2000000000000008E-2</c:v>
                </c:pt>
                <c:pt idx="254">
                  <c:v>7.2000000000000008E-2</c:v>
                </c:pt>
                <c:pt idx="255">
                  <c:v>7.2000000000000008E-2</c:v>
                </c:pt>
                <c:pt idx="256">
                  <c:v>7.2000000000000008E-2</c:v>
                </c:pt>
                <c:pt idx="257">
                  <c:v>7.2000000000000008E-2</c:v>
                </c:pt>
                <c:pt idx="258">
                  <c:v>7.400000000000001E-2</c:v>
                </c:pt>
                <c:pt idx="259">
                  <c:v>7.400000000000001E-2</c:v>
                </c:pt>
                <c:pt idx="260">
                  <c:v>7.400000000000001E-2</c:v>
                </c:pt>
                <c:pt idx="261">
                  <c:v>7.400000000000001E-2</c:v>
                </c:pt>
                <c:pt idx="262">
                  <c:v>7.400000000000001E-2</c:v>
                </c:pt>
                <c:pt idx="263">
                  <c:v>7.5999999999999998E-2</c:v>
                </c:pt>
                <c:pt idx="264">
                  <c:v>7.5999999999999998E-2</c:v>
                </c:pt>
                <c:pt idx="265">
                  <c:v>7.5999999999999998E-2</c:v>
                </c:pt>
                <c:pt idx="266">
                  <c:v>7.5999999999999998E-2</c:v>
                </c:pt>
                <c:pt idx="267">
                  <c:v>7.5999999999999998E-2</c:v>
                </c:pt>
                <c:pt idx="268">
                  <c:v>7.5999999999999998E-2</c:v>
                </c:pt>
                <c:pt idx="269">
                  <c:v>7.8E-2</c:v>
                </c:pt>
                <c:pt idx="270">
                  <c:v>7.8E-2</c:v>
                </c:pt>
                <c:pt idx="271">
                  <c:v>7.8E-2</c:v>
                </c:pt>
                <c:pt idx="272">
                  <c:v>7.8E-2</c:v>
                </c:pt>
                <c:pt idx="273">
                  <c:v>7.8E-2</c:v>
                </c:pt>
                <c:pt idx="274">
                  <c:v>7.8E-2</c:v>
                </c:pt>
                <c:pt idx="275">
                  <c:v>0.08</c:v>
                </c:pt>
                <c:pt idx="276">
                  <c:v>0.08</c:v>
                </c:pt>
                <c:pt idx="277">
                  <c:v>0.08</c:v>
                </c:pt>
                <c:pt idx="278">
                  <c:v>0.08</c:v>
                </c:pt>
                <c:pt idx="279">
                  <c:v>0.08</c:v>
                </c:pt>
                <c:pt idx="280">
                  <c:v>0.08</c:v>
                </c:pt>
                <c:pt idx="281">
                  <c:v>0.08</c:v>
                </c:pt>
                <c:pt idx="282">
                  <c:v>0.08</c:v>
                </c:pt>
                <c:pt idx="283">
                  <c:v>0.08</c:v>
                </c:pt>
                <c:pt idx="284">
                  <c:v>0.08</c:v>
                </c:pt>
                <c:pt idx="285">
                  <c:v>0.08</c:v>
                </c:pt>
                <c:pt idx="286">
                  <c:v>8.199999999999999E-2</c:v>
                </c:pt>
                <c:pt idx="287">
                  <c:v>8.199999999999999E-2</c:v>
                </c:pt>
                <c:pt idx="288">
                  <c:v>8.199999999999999E-2</c:v>
                </c:pt>
                <c:pt idx="289">
                  <c:v>8.199999999999999E-2</c:v>
                </c:pt>
                <c:pt idx="290">
                  <c:v>8.199999999999999E-2</c:v>
                </c:pt>
                <c:pt idx="291">
                  <c:v>8.199999999999999E-2</c:v>
                </c:pt>
                <c:pt idx="292">
                  <c:v>8.4000000000000005E-2</c:v>
                </c:pt>
                <c:pt idx="293">
                  <c:v>8.4000000000000005E-2</c:v>
                </c:pt>
                <c:pt idx="294">
                  <c:v>8.4000000000000005E-2</c:v>
                </c:pt>
                <c:pt idx="295">
                  <c:v>8.4000000000000005E-2</c:v>
                </c:pt>
                <c:pt idx="296">
                  <c:v>8.4000000000000005E-2</c:v>
                </c:pt>
                <c:pt idx="297">
                  <c:v>8.4000000000000005E-2</c:v>
                </c:pt>
                <c:pt idx="298">
                  <c:v>8.5999999999999993E-2</c:v>
                </c:pt>
                <c:pt idx="299">
                  <c:v>8.5999999999999993E-2</c:v>
                </c:pt>
                <c:pt idx="300">
                  <c:v>8.5999999999999993E-2</c:v>
                </c:pt>
                <c:pt idx="301">
                  <c:v>8.5999999999999993E-2</c:v>
                </c:pt>
                <c:pt idx="302">
                  <c:v>8.5999999999999993E-2</c:v>
                </c:pt>
                <c:pt idx="303">
                  <c:v>8.5999999999999993E-2</c:v>
                </c:pt>
                <c:pt idx="304">
                  <c:v>8.8000000000000009E-2</c:v>
                </c:pt>
                <c:pt idx="305">
                  <c:v>8.8000000000000009E-2</c:v>
                </c:pt>
                <c:pt idx="306">
                  <c:v>8.8000000000000009E-2</c:v>
                </c:pt>
                <c:pt idx="307">
                  <c:v>8.8000000000000009E-2</c:v>
                </c:pt>
                <c:pt idx="308">
                  <c:v>8.8000000000000009E-2</c:v>
                </c:pt>
                <c:pt idx="309">
                  <c:v>8.8000000000000009E-2</c:v>
                </c:pt>
                <c:pt idx="310">
                  <c:v>8.8000000000000009E-2</c:v>
                </c:pt>
                <c:pt idx="311">
                  <c:v>8.8000000000000009E-2</c:v>
                </c:pt>
                <c:pt idx="312">
                  <c:v>8.8000000000000009E-2</c:v>
                </c:pt>
                <c:pt idx="313">
                  <c:v>8.8000000000000009E-2</c:v>
                </c:pt>
                <c:pt idx="314">
                  <c:v>8.8000000000000009E-2</c:v>
                </c:pt>
                <c:pt idx="315">
                  <c:v>0.09</c:v>
                </c:pt>
                <c:pt idx="316">
                  <c:v>0.09</c:v>
                </c:pt>
                <c:pt idx="317">
                  <c:v>0.09</c:v>
                </c:pt>
                <c:pt idx="318">
                  <c:v>0.09</c:v>
                </c:pt>
                <c:pt idx="319">
                  <c:v>0.09</c:v>
                </c:pt>
                <c:pt idx="320">
                  <c:v>0.09</c:v>
                </c:pt>
                <c:pt idx="321">
                  <c:v>9.1999999999999998E-2</c:v>
                </c:pt>
                <c:pt idx="322">
                  <c:v>9.1999999999999998E-2</c:v>
                </c:pt>
                <c:pt idx="323">
                  <c:v>9.1999999999999998E-2</c:v>
                </c:pt>
                <c:pt idx="324">
                  <c:v>9.1999999999999998E-2</c:v>
                </c:pt>
                <c:pt idx="325">
                  <c:v>9.1999999999999998E-2</c:v>
                </c:pt>
                <c:pt idx="326">
                  <c:v>9.4E-2</c:v>
                </c:pt>
                <c:pt idx="327">
                  <c:v>9.4E-2</c:v>
                </c:pt>
                <c:pt idx="328">
                  <c:v>9.4E-2</c:v>
                </c:pt>
                <c:pt idx="329">
                  <c:v>9.4E-2</c:v>
                </c:pt>
                <c:pt idx="330">
                  <c:v>9.4E-2</c:v>
                </c:pt>
                <c:pt idx="331">
                  <c:v>9.4E-2</c:v>
                </c:pt>
                <c:pt idx="332">
                  <c:v>9.6000000000000002E-2</c:v>
                </c:pt>
                <c:pt idx="333">
                  <c:v>9.6000000000000002E-2</c:v>
                </c:pt>
                <c:pt idx="334">
                  <c:v>9.6000000000000002E-2</c:v>
                </c:pt>
                <c:pt idx="335">
                  <c:v>9.6000000000000002E-2</c:v>
                </c:pt>
                <c:pt idx="336">
                  <c:v>9.6000000000000002E-2</c:v>
                </c:pt>
                <c:pt idx="337">
                  <c:v>9.6000000000000002E-2</c:v>
                </c:pt>
                <c:pt idx="338">
                  <c:v>9.6000000000000002E-2</c:v>
                </c:pt>
                <c:pt idx="339">
                  <c:v>9.6000000000000002E-2</c:v>
                </c:pt>
                <c:pt idx="340">
                  <c:v>9.6000000000000002E-2</c:v>
                </c:pt>
                <c:pt idx="341">
                  <c:v>9.6000000000000002E-2</c:v>
                </c:pt>
                <c:pt idx="342">
                  <c:v>9.6000000000000002E-2</c:v>
                </c:pt>
                <c:pt idx="343">
                  <c:v>9.8000000000000004E-2</c:v>
                </c:pt>
                <c:pt idx="344">
                  <c:v>9.8000000000000004E-2</c:v>
                </c:pt>
                <c:pt idx="345">
                  <c:v>9.8000000000000004E-2</c:v>
                </c:pt>
                <c:pt idx="346">
                  <c:v>9.8000000000000004E-2</c:v>
                </c:pt>
                <c:pt idx="347">
                  <c:v>9.8000000000000004E-2</c:v>
                </c:pt>
                <c:pt idx="348">
                  <c:v>9.8000000000000004E-2</c:v>
                </c:pt>
                <c:pt idx="349">
                  <c:v>0.1</c:v>
                </c:pt>
                <c:pt idx="350">
                  <c:v>0.1</c:v>
                </c:pt>
                <c:pt idx="351">
                  <c:v>0.1</c:v>
                </c:pt>
                <c:pt idx="352">
                  <c:v>0.1</c:v>
                </c:pt>
                <c:pt idx="353">
                  <c:v>0.1</c:v>
                </c:pt>
                <c:pt idx="354">
                  <c:v>0.1</c:v>
                </c:pt>
                <c:pt idx="355">
                  <c:v>0.10199999999999999</c:v>
                </c:pt>
                <c:pt idx="356">
                  <c:v>0.10199999999999999</c:v>
                </c:pt>
                <c:pt idx="357">
                  <c:v>0.10199999999999999</c:v>
                </c:pt>
                <c:pt idx="358">
                  <c:v>0.10199999999999999</c:v>
                </c:pt>
                <c:pt idx="359">
                  <c:v>0.10199999999999999</c:v>
                </c:pt>
                <c:pt idx="360">
                  <c:v>0.10400000000000001</c:v>
                </c:pt>
                <c:pt idx="361">
                  <c:v>0.10400000000000001</c:v>
                </c:pt>
                <c:pt idx="362">
                  <c:v>0.10400000000000001</c:v>
                </c:pt>
                <c:pt idx="363">
                  <c:v>0.10400000000000001</c:v>
                </c:pt>
                <c:pt idx="364">
                  <c:v>0.10400000000000001</c:v>
                </c:pt>
                <c:pt idx="365">
                  <c:v>0.10400000000000001</c:v>
                </c:pt>
                <c:pt idx="366">
                  <c:v>0.10400000000000001</c:v>
                </c:pt>
                <c:pt idx="367">
                  <c:v>0.10400000000000001</c:v>
                </c:pt>
                <c:pt idx="368">
                  <c:v>0.10400000000000001</c:v>
                </c:pt>
                <c:pt idx="369">
                  <c:v>0.10400000000000001</c:v>
                </c:pt>
                <c:pt idx="370">
                  <c:v>0.10400000000000001</c:v>
                </c:pt>
                <c:pt idx="371">
                  <c:v>0.10400000000000001</c:v>
                </c:pt>
                <c:pt idx="372">
                  <c:v>0.106</c:v>
                </c:pt>
                <c:pt idx="373">
                  <c:v>0.106</c:v>
                </c:pt>
                <c:pt idx="374">
                  <c:v>0.106</c:v>
                </c:pt>
                <c:pt idx="375">
                  <c:v>0.106</c:v>
                </c:pt>
                <c:pt idx="376">
                  <c:v>0.106</c:v>
                </c:pt>
                <c:pt idx="377">
                  <c:v>0.10800000000000001</c:v>
                </c:pt>
                <c:pt idx="378">
                  <c:v>0.10800000000000001</c:v>
                </c:pt>
                <c:pt idx="379">
                  <c:v>0.10800000000000001</c:v>
                </c:pt>
                <c:pt idx="380">
                  <c:v>0.10800000000000001</c:v>
                </c:pt>
                <c:pt idx="381">
                  <c:v>0.10800000000000001</c:v>
                </c:pt>
                <c:pt idx="382">
                  <c:v>0.11</c:v>
                </c:pt>
                <c:pt idx="383">
                  <c:v>0.11</c:v>
                </c:pt>
                <c:pt idx="384">
                  <c:v>0.11</c:v>
                </c:pt>
                <c:pt idx="385">
                  <c:v>0.11</c:v>
                </c:pt>
                <c:pt idx="386">
                  <c:v>0.11</c:v>
                </c:pt>
                <c:pt idx="387">
                  <c:v>0.11</c:v>
                </c:pt>
                <c:pt idx="388">
                  <c:v>0.11199999999999999</c:v>
                </c:pt>
                <c:pt idx="389">
                  <c:v>0.11199999999999999</c:v>
                </c:pt>
                <c:pt idx="390">
                  <c:v>0.11199999999999999</c:v>
                </c:pt>
                <c:pt idx="391">
                  <c:v>0.11199999999999999</c:v>
                </c:pt>
                <c:pt idx="392">
                  <c:v>0.11199999999999999</c:v>
                </c:pt>
                <c:pt idx="393">
                  <c:v>0.11199999999999999</c:v>
                </c:pt>
                <c:pt idx="394">
                  <c:v>0.11199999999999999</c:v>
                </c:pt>
                <c:pt idx="395">
                  <c:v>0.11199999999999999</c:v>
                </c:pt>
                <c:pt idx="396">
                  <c:v>0.11199999999999999</c:v>
                </c:pt>
                <c:pt idx="397">
                  <c:v>0.11199999999999999</c:v>
                </c:pt>
                <c:pt idx="398">
                  <c:v>0.11199999999999999</c:v>
                </c:pt>
                <c:pt idx="399">
                  <c:v>0.114</c:v>
                </c:pt>
                <c:pt idx="400">
                  <c:v>0.114</c:v>
                </c:pt>
                <c:pt idx="401">
                  <c:v>0.114</c:v>
                </c:pt>
                <c:pt idx="402">
                  <c:v>0.114</c:v>
                </c:pt>
                <c:pt idx="403">
                  <c:v>0.114</c:v>
                </c:pt>
                <c:pt idx="404">
                  <c:v>0.11599999999999999</c:v>
                </c:pt>
                <c:pt idx="405">
                  <c:v>0.11599999999999999</c:v>
                </c:pt>
                <c:pt idx="406">
                  <c:v>0.11599999999999999</c:v>
                </c:pt>
                <c:pt idx="407">
                  <c:v>0.11599999999999999</c:v>
                </c:pt>
                <c:pt idx="408">
                  <c:v>0.11599999999999999</c:v>
                </c:pt>
                <c:pt idx="409">
                  <c:v>0.11599999999999999</c:v>
                </c:pt>
                <c:pt idx="410">
                  <c:v>0.11800000000000001</c:v>
                </c:pt>
                <c:pt idx="411">
                  <c:v>0.11800000000000001</c:v>
                </c:pt>
                <c:pt idx="412">
                  <c:v>0.11800000000000001</c:v>
                </c:pt>
                <c:pt idx="413">
                  <c:v>0.11800000000000001</c:v>
                </c:pt>
                <c:pt idx="414">
                  <c:v>0.11800000000000001</c:v>
                </c:pt>
                <c:pt idx="415">
                  <c:v>0.11800000000000001</c:v>
                </c:pt>
                <c:pt idx="416">
                  <c:v>0.12</c:v>
                </c:pt>
                <c:pt idx="417">
                  <c:v>0.12</c:v>
                </c:pt>
                <c:pt idx="418">
                  <c:v>0.12</c:v>
                </c:pt>
                <c:pt idx="419">
                  <c:v>0.12</c:v>
                </c:pt>
                <c:pt idx="420">
                  <c:v>0.12</c:v>
                </c:pt>
                <c:pt idx="421">
                  <c:v>0.12</c:v>
                </c:pt>
                <c:pt idx="422">
                  <c:v>0.12</c:v>
                </c:pt>
                <c:pt idx="423">
                  <c:v>0.12</c:v>
                </c:pt>
                <c:pt idx="424">
                  <c:v>0.12</c:v>
                </c:pt>
                <c:pt idx="425">
                  <c:v>0.12</c:v>
                </c:pt>
                <c:pt idx="426">
                  <c:v>0.12</c:v>
                </c:pt>
                <c:pt idx="427">
                  <c:v>0.122</c:v>
                </c:pt>
                <c:pt idx="428">
                  <c:v>0.122</c:v>
                </c:pt>
                <c:pt idx="429">
                  <c:v>0.122</c:v>
                </c:pt>
                <c:pt idx="430">
                  <c:v>0.122</c:v>
                </c:pt>
                <c:pt idx="431">
                  <c:v>0.122</c:v>
                </c:pt>
                <c:pt idx="432">
                  <c:v>0.122</c:v>
                </c:pt>
                <c:pt idx="433">
                  <c:v>0.124</c:v>
                </c:pt>
                <c:pt idx="434">
                  <c:v>0.124</c:v>
                </c:pt>
                <c:pt idx="435">
                  <c:v>0.124</c:v>
                </c:pt>
                <c:pt idx="436">
                  <c:v>0.124</c:v>
                </c:pt>
                <c:pt idx="437">
                  <c:v>0.124</c:v>
                </c:pt>
                <c:pt idx="438">
                  <c:v>0.126</c:v>
                </c:pt>
                <c:pt idx="439">
                  <c:v>0.126</c:v>
                </c:pt>
                <c:pt idx="440">
                  <c:v>0.126</c:v>
                </c:pt>
                <c:pt idx="441">
                  <c:v>0.126</c:v>
                </c:pt>
                <c:pt idx="442">
                  <c:v>0.126</c:v>
                </c:pt>
                <c:pt idx="443">
                  <c:v>0.126</c:v>
                </c:pt>
                <c:pt idx="444">
                  <c:v>0.128</c:v>
                </c:pt>
                <c:pt idx="445">
                  <c:v>0.128</c:v>
                </c:pt>
                <c:pt idx="446">
                  <c:v>0.128</c:v>
                </c:pt>
                <c:pt idx="447">
                  <c:v>0.128</c:v>
                </c:pt>
                <c:pt idx="448">
                  <c:v>0.128</c:v>
                </c:pt>
                <c:pt idx="449">
                  <c:v>0.128</c:v>
                </c:pt>
                <c:pt idx="450">
                  <c:v>0.128</c:v>
                </c:pt>
                <c:pt idx="451">
                  <c:v>0.128</c:v>
                </c:pt>
                <c:pt idx="452">
                  <c:v>0.128</c:v>
                </c:pt>
                <c:pt idx="453">
                  <c:v>0.128</c:v>
                </c:pt>
                <c:pt idx="454">
                  <c:v>0.128</c:v>
                </c:pt>
                <c:pt idx="455">
                  <c:v>0.13</c:v>
                </c:pt>
                <c:pt idx="456">
                  <c:v>0.13</c:v>
                </c:pt>
                <c:pt idx="457">
                  <c:v>0.13</c:v>
                </c:pt>
                <c:pt idx="458">
                  <c:v>0.13</c:v>
                </c:pt>
                <c:pt idx="459">
                  <c:v>0.13</c:v>
                </c:pt>
                <c:pt idx="460">
                  <c:v>0.13</c:v>
                </c:pt>
                <c:pt idx="461">
                  <c:v>0.13200000000000001</c:v>
                </c:pt>
                <c:pt idx="462">
                  <c:v>0.13200000000000001</c:v>
                </c:pt>
                <c:pt idx="463">
                  <c:v>0.13200000000000001</c:v>
                </c:pt>
                <c:pt idx="464">
                  <c:v>0.13200000000000001</c:v>
                </c:pt>
                <c:pt idx="465">
                  <c:v>0.13200000000000001</c:v>
                </c:pt>
                <c:pt idx="466">
                  <c:v>0.13400000000000001</c:v>
                </c:pt>
                <c:pt idx="467">
                  <c:v>0.13400000000000001</c:v>
                </c:pt>
                <c:pt idx="468">
                  <c:v>0.13400000000000001</c:v>
                </c:pt>
                <c:pt idx="469">
                  <c:v>0.13400000000000001</c:v>
                </c:pt>
                <c:pt idx="470">
                  <c:v>0.13400000000000001</c:v>
                </c:pt>
                <c:pt idx="471">
                  <c:v>0.13400000000000001</c:v>
                </c:pt>
                <c:pt idx="472">
                  <c:v>0.13600000000000001</c:v>
                </c:pt>
                <c:pt idx="473">
                  <c:v>0.13600000000000001</c:v>
                </c:pt>
                <c:pt idx="474">
                  <c:v>0.13600000000000001</c:v>
                </c:pt>
                <c:pt idx="475">
                  <c:v>0.13600000000000001</c:v>
                </c:pt>
                <c:pt idx="476">
                  <c:v>0.13600000000000001</c:v>
                </c:pt>
                <c:pt idx="477">
                  <c:v>0.13600000000000001</c:v>
                </c:pt>
                <c:pt idx="478">
                  <c:v>0.13600000000000001</c:v>
                </c:pt>
                <c:pt idx="479">
                  <c:v>0.13600000000000001</c:v>
                </c:pt>
                <c:pt idx="480">
                  <c:v>0.13600000000000001</c:v>
                </c:pt>
                <c:pt idx="481">
                  <c:v>0.13600000000000001</c:v>
                </c:pt>
                <c:pt idx="482">
                  <c:v>0.13800000000000001</c:v>
                </c:pt>
                <c:pt idx="483">
                  <c:v>0.13800000000000001</c:v>
                </c:pt>
                <c:pt idx="484">
                  <c:v>0.13800000000000001</c:v>
                </c:pt>
                <c:pt idx="485">
                  <c:v>0.13800000000000001</c:v>
                </c:pt>
                <c:pt idx="486">
                  <c:v>0.13800000000000001</c:v>
                </c:pt>
                <c:pt idx="487">
                  <c:v>0.14000000000000001</c:v>
                </c:pt>
                <c:pt idx="488">
                  <c:v>0.14000000000000001</c:v>
                </c:pt>
                <c:pt idx="489">
                  <c:v>0.14000000000000001</c:v>
                </c:pt>
                <c:pt idx="490">
                  <c:v>0.14000000000000001</c:v>
                </c:pt>
                <c:pt idx="491">
                  <c:v>0.14000000000000001</c:v>
                </c:pt>
                <c:pt idx="492">
                  <c:v>0.14199999999999999</c:v>
                </c:pt>
                <c:pt idx="493">
                  <c:v>0.14199999999999999</c:v>
                </c:pt>
                <c:pt idx="494">
                  <c:v>0.14199999999999999</c:v>
                </c:pt>
                <c:pt idx="495">
                  <c:v>0.14199999999999999</c:v>
                </c:pt>
                <c:pt idx="496">
                  <c:v>0.14199999999999999</c:v>
                </c:pt>
                <c:pt idx="497">
                  <c:v>0.14400000000000002</c:v>
                </c:pt>
                <c:pt idx="498">
                  <c:v>0.14400000000000002</c:v>
                </c:pt>
                <c:pt idx="499">
                  <c:v>0.14400000000000002</c:v>
                </c:pt>
                <c:pt idx="500">
                  <c:v>0.14400000000000002</c:v>
                </c:pt>
                <c:pt idx="501">
                  <c:v>0.14400000000000002</c:v>
                </c:pt>
                <c:pt idx="502">
                  <c:v>0.14400000000000002</c:v>
                </c:pt>
                <c:pt idx="503">
                  <c:v>0.14400000000000002</c:v>
                </c:pt>
                <c:pt idx="504">
                  <c:v>0.14400000000000002</c:v>
                </c:pt>
                <c:pt idx="505">
                  <c:v>0.14400000000000002</c:v>
                </c:pt>
                <c:pt idx="506">
                  <c:v>0.14400000000000002</c:v>
                </c:pt>
                <c:pt idx="507">
                  <c:v>0.14400000000000002</c:v>
                </c:pt>
                <c:pt idx="508">
                  <c:v>0.14599999999999999</c:v>
                </c:pt>
                <c:pt idx="509">
                  <c:v>0.14599999999999999</c:v>
                </c:pt>
                <c:pt idx="510">
                  <c:v>0.14599999999999999</c:v>
                </c:pt>
                <c:pt idx="511">
                  <c:v>0.14599999999999999</c:v>
                </c:pt>
                <c:pt idx="512">
                  <c:v>0.14599999999999999</c:v>
                </c:pt>
                <c:pt idx="513">
                  <c:v>0.14599999999999999</c:v>
                </c:pt>
                <c:pt idx="514">
                  <c:v>0.14800000000000002</c:v>
                </c:pt>
                <c:pt idx="515">
                  <c:v>0.14800000000000002</c:v>
                </c:pt>
                <c:pt idx="516">
                  <c:v>0.14800000000000002</c:v>
                </c:pt>
                <c:pt idx="517">
                  <c:v>0.14800000000000002</c:v>
                </c:pt>
                <c:pt idx="518">
                  <c:v>0.14800000000000002</c:v>
                </c:pt>
                <c:pt idx="519">
                  <c:v>0.15</c:v>
                </c:pt>
                <c:pt idx="520">
                  <c:v>0.15</c:v>
                </c:pt>
                <c:pt idx="521">
                  <c:v>0.15</c:v>
                </c:pt>
                <c:pt idx="522">
                  <c:v>0.15</c:v>
                </c:pt>
                <c:pt idx="523">
                  <c:v>0.15</c:v>
                </c:pt>
                <c:pt idx="524">
                  <c:v>0.15</c:v>
                </c:pt>
                <c:pt idx="525">
                  <c:v>0.152</c:v>
                </c:pt>
                <c:pt idx="526">
                  <c:v>0.152</c:v>
                </c:pt>
                <c:pt idx="527">
                  <c:v>0.152</c:v>
                </c:pt>
                <c:pt idx="528">
                  <c:v>0.152</c:v>
                </c:pt>
                <c:pt idx="529">
                  <c:v>0.152</c:v>
                </c:pt>
                <c:pt idx="530">
                  <c:v>0.152</c:v>
                </c:pt>
                <c:pt idx="531">
                  <c:v>0.152</c:v>
                </c:pt>
                <c:pt idx="532">
                  <c:v>0.152</c:v>
                </c:pt>
                <c:pt idx="533">
                  <c:v>0.152</c:v>
                </c:pt>
                <c:pt idx="534">
                  <c:v>0.152</c:v>
                </c:pt>
                <c:pt idx="535">
                  <c:v>0.154</c:v>
                </c:pt>
                <c:pt idx="536">
                  <c:v>0.154</c:v>
                </c:pt>
                <c:pt idx="537">
                  <c:v>0.154</c:v>
                </c:pt>
                <c:pt idx="538">
                  <c:v>0.154</c:v>
                </c:pt>
                <c:pt idx="539">
                  <c:v>0.154</c:v>
                </c:pt>
                <c:pt idx="540">
                  <c:v>0.154</c:v>
                </c:pt>
                <c:pt idx="541">
                  <c:v>0.156</c:v>
                </c:pt>
                <c:pt idx="542">
                  <c:v>0.156</c:v>
                </c:pt>
                <c:pt idx="543">
                  <c:v>0.156</c:v>
                </c:pt>
                <c:pt idx="544">
                  <c:v>0.156</c:v>
                </c:pt>
                <c:pt idx="545">
                  <c:v>0.156</c:v>
                </c:pt>
                <c:pt idx="546">
                  <c:v>0.158</c:v>
                </c:pt>
                <c:pt idx="547">
                  <c:v>0.158</c:v>
                </c:pt>
                <c:pt idx="548">
                  <c:v>0.158</c:v>
                </c:pt>
              </c:numCache>
            </c:numRef>
          </c:xVal>
          <c:yVal>
            <c:numRef>
              <c:f>'stress-strain final'!$L$3:$L$551</c:f>
              <c:numCache>
                <c:formatCode>General</c:formatCode>
                <c:ptCount val="549"/>
                <c:pt idx="0">
                  <c:v>0</c:v>
                </c:pt>
                <c:pt idx="1">
                  <c:v>48.730499999999999</c:v>
                </c:pt>
                <c:pt idx="2">
                  <c:v>50.896299999999997</c:v>
                </c:pt>
                <c:pt idx="3">
                  <c:v>53.062100000000008</c:v>
                </c:pt>
                <c:pt idx="4">
                  <c:v>55.444480000000006</c:v>
                </c:pt>
                <c:pt idx="5">
                  <c:v>57.393700000000003</c:v>
                </c:pt>
                <c:pt idx="6">
                  <c:v>59.342919999999999</c:v>
                </c:pt>
                <c:pt idx="7">
                  <c:v>61.292140000000003</c:v>
                </c:pt>
                <c:pt idx="8">
                  <c:v>63.02478</c:v>
                </c:pt>
                <c:pt idx="9">
                  <c:v>64.97399999999999</c:v>
                </c:pt>
                <c:pt idx="10">
                  <c:v>66.923220000000001</c:v>
                </c:pt>
                <c:pt idx="11">
                  <c:v>69.089019999999991</c:v>
                </c:pt>
                <c:pt idx="12">
                  <c:v>71.038240000000002</c:v>
                </c:pt>
                <c:pt idx="13">
                  <c:v>72.770879999999991</c:v>
                </c:pt>
                <c:pt idx="14">
                  <c:v>74.503519999999995</c:v>
                </c:pt>
                <c:pt idx="15">
                  <c:v>75.586420000000004</c:v>
                </c:pt>
                <c:pt idx="16">
                  <c:v>75.802999999999997</c:v>
                </c:pt>
                <c:pt idx="17">
                  <c:v>75.802999999999997</c:v>
                </c:pt>
                <c:pt idx="18">
                  <c:v>73.85378</c:v>
                </c:pt>
                <c:pt idx="19">
                  <c:v>71.471400000000003</c:v>
                </c:pt>
                <c:pt idx="20">
                  <c:v>72.770879999999991</c:v>
                </c:pt>
                <c:pt idx="21">
                  <c:v>79.484859999999998</c:v>
                </c:pt>
                <c:pt idx="22">
                  <c:v>81.434079999999994</c:v>
                </c:pt>
                <c:pt idx="23">
                  <c:v>83.383299999999991</c:v>
                </c:pt>
                <c:pt idx="24">
                  <c:v>85.332520000000002</c:v>
                </c:pt>
                <c:pt idx="25">
                  <c:v>87.281740000000013</c:v>
                </c:pt>
                <c:pt idx="26">
                  <c:v>89.23096000000001</c:v>
                </c:pt>
                <c:pt idx="27">
                  <c:v>91.613340000000008</c:v>
                </c:pt>
                <c:pt idx="28">
                  <c:v>93.779139999999998</c:v>
                </c:pt>
                <c:pt idx="29">
                  <c:v>95.944939999999988</c:v>
                </c:pt>
                <c:pt idx="30">
                  <c:v>97.894159999999985</c:v>
                </c:pt>
                <c:pt idx="31">
                  <c:v>100.27654</c:v>
                </c:pt>
                <c:pt idx="32">
                  <c:v>102.22575999999999</c:v>
                </c:pt>
                <c:pt idx="33">
                  <c:v>104.17497999999999</c:v>
                </c:pt>
                <c:pt idx="34">
                  <c:v>106.55735999999999</c:v>
                </c:pt>
                <c:pt idx="35">
                  <c:v>108.72315999999999</c:v>
                </c:pt>
                <c:pt idx="36">
                  <c:v>110.88896000000001</c:v>
                </c:pt>
                <c:pt idx="37">
                  <c:v>113.27134</c:v>
                </c:pt>
                <c:pt idx="38">
                  <c:v>115.87029999999999</c:v>
                </c:pt>
                <c:pt idx="39">
                  <c:v>118.0361</c:v>
                </c:pt>
                <c:pt idx="40">
                  <c:v>120.20189999999998</c:v>
                </c:pt>
                <c:pt idx="41">
                  <c:v>123.01743999999998</c:v>
                </c:pt>
                <c:pt idx="42">
                  <c:v>125.39982000000001</c:v>
                </c:pt>
                <c:pt idx="43">
                  <c:v>127.99878000000001</c:v>
                </c:pt>
                <c:pt idx="44">
                  <c:v>130.16457999999997</c:v>
                </c:pt>
                <c:pt idx="45">
                  <c:v>132.76353999999998</c:v>
                </c:pt>
                <c:pt idx="46">
                  <c:v>134.71276</c:v>
                </c:pt>
                <c:pt idx="47">
                  <c:v>137.09513999999999</c:v>
                </c:pt>
                <c:pt idx="48">
                  <c:v>139.47752</c:v>
                </c:pt>
                <c:pt idx="49">
                  <c:v>141.85990000000001</c:v>
                </c:pt>
                <c:pt idx="50">
                  <c:v>144.45886000000002</c:v>
                </c:pt>
                <c:pt idx="51">
                  <c:v>146.62465999999998</c:v>
                </c:pt>
                <c:pt idx="52">
                  <c:v>149.00703999999999</c:v>
                </c:pt>
                <c:pt idx="53">
                  <c:v>151.38942</c:v>
                </c:pt>
                <c:pt idx="54">
                  <c:v>153.55521999999999</c:v>
                </c:pt>
                <c:pt idx="55">
                  <c:v>156.37075999999999</c:v>
                </c:pt>
                <c:pt idx="56">
                  <c:v>158.75314</c:v>
                </c:pt>
                <c:pt idx="57">
                  <c:v>161.13552000000001</c:v>
                </c:pt>
                <c:pt idx="58">
                  <c:v>163.30132</c:v>
                </c:pt>
                <c:pt idx="59">
                  <c:v>165.68370000000002</c:v>
                </c:pt>
                <c:pt idx="60">
                  <c:v>168.06607999999997</c:v>
                </c:pt>
                <c:pt idx="61">
                  <c:v>170.44846000000001</c:v>
                </c:pt>
                <c:pt idx="62">
                  <c:v>172.83084000000002</c:v>
                </c:pt>
                <c:pt idx="63">
                  <c:v>175.64637999999999</c:v>
                </c:pt>
                <c:pt idx="64">
                  <c:v>178.46192000000002</c:v>
                </c:pt>
                <c:pt idx="65">
                  <c:v>181.27745999999999</c:v>
                </c:pt>
                <c:pt idx="66">
                  <c:v>184.09300000000002</c:v>
                </c:pt>
                <c:pt idx="67">
                  <c:v>186.69195999999999</c:v>
                </c:pt>
                <c:pt idx="68">
                  <c:v>189.07434000000001</c:v>
                </c:pt>
                <c:pt idx="69">
                  <c:v>191.67329999999998</c:v>
                </c:pt>
                <c:pt idx="70">
                  <c:v>194.48884000000001</c:v>
                </c:pt>
                <c:pt idx="71">
                  <c:v>197.08779999999999</c:v>
                </c:pt>
                <c:pt idx="72">
                  <c:v>199.90334000000001</c:v>
                </c:pt>
                <c:pt idx="73">
                  <c:v>202.28572</c:v>
                </c:pt>
                <c:pt idx="74">
                  <c:v>204.66809999999998</c:v>
                </c:pt>
                <c:pt idx="75">
                  <c:v>207.48363999999998</c:v>
                </c:pt>
                <c:pt idx="76">
                  <c:v>209.86601999999999</c:v>
                </c:pt>
                <c:pt idx="77">
                  <c:v>212.24840000000003</c:v>
                </c:pt>
                <c:pt idx="78">
                  <c:v>215.06394</c:v>
                </c:pt>
                <c:pt idx="79">
                  <c:v>217.22973999999996</c:v>
                </c:pt>
                <c:pt idx="80">
                  <c:v>219.61212</c:v>
                </c:pt>
                <c:pt idx="81">
                  <c:v>221.99450000000002</c:v>
                </c:pt>
                <c:pt idx="82">
                  <c:v>224.59345999999999</c:v>
                </c:pt>
                <c:pt idx="83">
                  <c:v>227.40900000000002</c:v>
                </c:pt>
                <c:pt idx="84">
                  <c:v>229.79138</c:v>
                </c:pt>
                <c:pt idx="85">
                  <c:v>232.17375999999999</c:v>
                </c:pt>
                <c:pt idx="86">
                  <c:v>234.55614</c:v>
                </c:pt>
                <c:pt idx="87">
                  <c:v>237.15509999999998</c:v>
                </c:pt>
                <c:pt idx="88">
                  <c:v>239.53748000000002</c:v>
                </c:pt>
                <c:pt idx="89">
                  <c:v>242.13643999999999</c:v>
                </c:pt>
                <c:pt idx="90">
                  <c:v>244.95198000000002</c:v>
                </c:pt>
                <c:pt idx="91">
                  <c:v>247.55094</c:v>
                </c:pt>
                <c:pt idx="92">
                  <c:v>250.58306000000002</c:v>
                </c:pt>
                <c:pt idx="93">
                  <c:v>253.18201999999999</c:v>
                </c:pt>
                <c:pt idx="94">
                  <c:v>256.21413999999999</c:v>
                </c:pt>
                <c:pt idx="95">
                  <c:v>259.46284000000003</c:v>
                </c:pt>
                <c:pt idx="96">
                  <c:v>262.49495999999999</c:v>
                </c:pt>
                <c:pt idx="97">
                  <c:v>265.52707999999996</c:v>
                </c:pt>
                <c:pt idx="98">
                  <c:v>268.55919999999998</c:v>
                </c:pt>
                <c:pt idx="99">
                  <c:v>271.59131999999994</c:v>
                </c:pt>
                <c:pt idx="100">
                  <c:v>274.62344000000002</c:v>
                </c:pt>
                <c:pt idx="101">
                  <c:v>277.65556000000004</c:v>
                </c:pt>
                <c:pt idx="102">
                  <c:v>280.47109999999998</c:v>
                </c:pt>
                <c:pt idx="103">
                  <c:v>283.50322</c:v>
                </c:pt>
                <c:pt idx="104">
                  <c:v>286.53534000000002</c:v>
                </c:pt>
                <c:pt idx="105">
                  <c:v>289.56745999999998</c:v>
                </c:pt>
                <c:pt idx="106">
                  <c:v>293.03273999999999</c:v>
                </c:pt>
                <c:pt idx="107">
                  <c:v>296.06486000000001</c:v>
                </c:pt>
                <c:pt idx="108">
                  <c:v>299.53013999999996</c:v>
                </c:pt>
                <c:pt idx="109">
                  <c:v>302.56225999999998</c:v>
                </c:pt>
                <c:pt idx="110">
                  <c:v>306.02754000000004</c:v>
                </c:pt>
                <c:pt idx="111">
                  <c:v>309.27623999999997</c:v>
                </c:pt>
                <c:pt idx="112">
                  <c:v>312.74151999999998</c:v>
                </c:pt>
                <c:pt idx="113">
                  <c:v>316.20679999999999</c:v>
                </c:pt>
                <c:pt idx="114">
                  <c:v>319.02233999999999</c:v>
                </c:pt>
                <c:pt idx="115">
                  <c:v>322.48761999999999</c:v>
                </c:pt>
                <c:pt idx="116">
                  <c:v>325.73631999999998</c:v>
                </c:pt>
                <c:pt idx="117">
                  <c:v>328.76844</c:v>
                </c:pt>
                <c:pt idx="118">
                  <c:v>332.23372000000001</c:v>
                </c:pt>
                <c:pt idx="119">
                  <c:v>335.48241999999999</c:v>
                </c:pt>
                <c:pt idx="120">
                  <c:v>338.29795999999999</c:v>
                </c:pt>
                <c:pt idx="121">
                  <c:v>341.11349999999999</c:v>
                </c:pt>
                <c:pt idx="122">
                  <c:v>343.92903999999999</c:v>
                </c:pt>
                <c:pt idx="123">
                  <c:v>346.96115999999995</c:v>
                </c:pt>
                <c:pt idx="124">
                  <c:v>349.77669999999995</c:v>
                </c:pt>
                <c:pt idx="125">
                  <c:v>352.80881999999997</c:v>
                </c:pt>
                <c:pt idx="126">
                  <c:v>355.40778</c:v>
                </c:pt>
                <c:pt idx="127">
                  <c:v>358.43990000000002</c:v>
                </c:pt>
                <c:pt idx="128">
                  <c:v>361.03886000000006</c:v>
                </c:pt>
                <c:pt idx="129">
                  <c:v>363.63781999999998</c:v>
                </c:pt>
                <c:pt idx="130">
                  <c:v>366.45336000000003</c:v>
                </c:pt>
                <c:pt idx="131">
                  <c:v>369.05231999999995</c:v>
                </c:pt>
                <c:pt idx="132">
                  <c:v>371.43469999999996</c:v>
                </c:pt>
                <c:pt idx="133">
                  <c:v>373.38391999999999</c:v>
                </c:pt>
                <c:pt idx="134">
                  <c:v>375.98288000000002</c:v>
                </c:pt>
                <c:pt idx="135">
                  <c:v>378.58184</c:v>
                </c:pt>
                <c:pt idx="136">
                  <c:v>380.96421999999995</c:v>
                </c:pt>
                <c:pt idx="137">
                  <c:v>383.13002000000006</c:v>
                </c:pt>
                <c:pt idx="138">
                  <c:v>385.29581999999999</c:v>
                </c:pt>
                <c:pt idx="139">
                  <c:v>387.6782</c:v>
                </c:pt>
                <c:pt idx="140">
                  <c:v>390.06058000000002</c:v>
                </c:pt>
                <c:pt idx="141">
                  <c:v>392.44296000000003</c:v>
                </c:pt>
                <c:pt idx="142">
                  <c:v>394.82533999999998</c:v>
                </c:pt>
                <c:pt idx="143">
                  <c:v>396.77456000000001</c:v>
                </c:pt>
                <c:pt idx="144">
                  <c:v>398.94036</c:v>
                </c:pt>
                <c:pt idx="145">
                  <c:v>401.10615999999999</c:v>
                </c:pt>
                <c:pt idx="146">
                  <c:v>403.48853999999994</c:v>
                </c:pt>
                <c:pt idx="147">
                  <c:v>405.65433999999999</c:v>
                </c:pt>
                <c:pt idx="148">
                  <c:v>408.03672</c:v>
                </c:pt>
                <c:pt idx="149">
                  <c:v>410.20251999999999</c:v>
                </c:pt>
                <c:pt idx="150">
                  <c:v>412.15174000000002</c:v>
                </c:pt>
                <c:pt idx="151">
                  <c:v>414.53412000000003</c:v>
                </c:pt>
                <c:pt idx="152">
                  <c:v>416.69991999999996</c:v>
                </c:pt>
                <c:pt idx="153">
                  <c:v>419.29888</c:v>
                </c:pt>
                <c:pt idx="154">
                  <c:v>421.46468000000004</c:v>
                </c:pt>
                <c:pt idx="155">
                  <c:v>423.84706</c:v>
                </c:pt>
                <c:pt idx="156">
                  <c:v>426.01286000000005</c:v>
                </c:pt>
                <c:pt idx="157">
                  <c:v>428.17865999999998</c:v>
                </c:pt>
                <c:pt idx="158">
                  <c:v>430.34446000000003</c:v>
                </c:pt>
                <c:pt idx="159">
                  <c:v>432.72684000000004</c:v>
                </c:pt>
                <c:pt idx="160">
                  <c:v>434.67606000000001</c:v>
                </c:pt>
                <c:pt idx="161">
                  <c:v>436.84186</c:v>
                </c:pt>
                <c:pt idx="162">
                  <c:v>439.00765999999999</c:v>
                </c:pt>
                <c:pt idx="163">
                  <c:v>440.95687999999996</c:v>
                </c:pt>
                <c:pt idx="164">
                  <c:v>442.90610000000004</c:v>
                </c:pt>
                <c:pt idx="165">
                  <c:v>445.28847999999994</c:v>
                </c:pt>
                <c:pt idx="166">
                  <c:v>447.2376999999999</c:v>
                </c:pt>
                <c:pt idx="167">
                  <c:v>448.75376</c:v>
                </c:pt>
                <c:pt idx="168">
                  <c:v>450.4864</c:v>
                </c:pt>
                <c:pt idx="169">
                  <c:v>452.00245999999999</c:v>
                </c:pt>
                <c:pt idx="170">
                  <c:v>453.30193999999995</c:v>
                </c:pt>
                <c:pt idx="171">
                  <c:v>454.81800000000004</c:v>
                </c:pt>
                <c:pt idx="172">
                  <c:v>456.11747999999994</c:v>
                </c:pt>
                <c:pt idx="173">
                  <c:v>457.85012</c:v>
                </c:pt>
                <c:pt idx="174">
                  <c:v>458.71643999999992</c:v>
                </c:pt>
                <c:pt idx="175">
                  <c:v>460.01591999999999</c:v>
                </c:pt>
                <c:pt idx="176">
                  <c:v>460.88224000000002</c:v>
                </c:pt>
                <c:pt idx="177">
                  <c:v>462.39830000000001</c:v>
                </c:pt>
                <c:pt idx="178">
                  <c:v>463.48119999999994</c:v>
                </c:pt>
                <c:pt idx="179">
                  <c:v>464.34751999999997</c:v>
                </c:pt>
                <c:pt idx="180">
                  <c:v>465.43041999999997</c:v>
                </c:pt>
                <c:pt idx="181">
                  <c:v>466.29674000000006</c:v>
                </c:pt>
                <c:pt idx="182">
                  <c:v>467.37963999999994</c:v>
                </c:pt>
                <c:pt idx="183">
                  <c:v>468.24596000000003</c:v>
                </c:pt>
                <c:pt idx="184">
                  <c:v>469.32886000000002</c:v>
                </c:pt>
                <c:pt idx="185">
                  <c:v>470.41176000000002</c:v>
                </c:pt>
                <c:pt idx="186">
                  <c:v>471.49466000000001</c:v>
                </c:pt>
                <c:pt idx="187">
                  <c:v>472.57756000000001</c:v>
                </c:pt>
                <c:pt idx="188">
                  <c:v>473.44387999999998</c:v>
                </c:pt>
                <c:pt idx="189">
                  <c:v>474.31019999999995</c:v>
                </c:pt>
                <c:pt idx="190">
                  <c:v>474.74336</c:v>
                </c:pt>
                <c:pt idx="191">
                  <c:v>475.60967999999997</c:v>
                </c:pt>
                <c:pt idx="192">
                  <c:v>476.90916000000004</c:v>
                </c:pt>
                <c:pt idx="193">
                  <c:v>478.42522000000002</c:v>
                </c:pt>
                <c:pt idx="194">
                  <c:v>479.94128000000001</c:v>
                </c:pt>
                <c:pt idx="195">
                  <c:v>481.02418</c:v>
                </c:pt>
                <c:pt idx="196">
                  <c:v>482.32366000000002</c:v>
                </c:pt>
                <c:pt idx="197">
                  <c:v>483.62313999999998</c:v>
                </c:pt>
                <c:pt idx="198">
                  <c:v>484.48946000000001</c:v>
                </c:pt>
                <c:pt idx="199">
                  <c:v>485.78893999999997</c:v>
                </c:pt>
                <c:pt idx="200">
                  <c:v>487.08841999999999</c:v>
                </c:pt>
                <c:pt idx="201">
                  <c:v>488.17131999999998</c:v>
                </c:pt>
                <c:pt idx="202">
                  <c:v>489.25422000000003</c:v>
                </c:pt>
                <c:pt idx="203">
                  <c:v>490.12053999999995</c:v>
                </c:pt>
                <c:pt idx="204">
                  <c:v>490.77028000000001</c:v>
                </c:pt>
                <c:pt idx="205">
                  <c:v>491.85318000000001</c:v>
                </c:pt>
                <c:pt idx="206">
                  <c:v>492.93608</c:v>
                </c:pt>
                <c:pt idx="207">
                  <c:v>492.93608</c:v>
                </c:pt>
                <c:pt idx="208">
                  <c:v>492.93608</c:v>
                </c:pt>
                <c:pt idx="209">
                  <c:v>493.15266000000003</c:v>
                </c:pt>
                <c:pt idx="210">
                  <c:v>494.45213999999999</c:v>
                </c:pt>
                <c:pt idx="211">
                  <c:v>496.18477999999999</c:v>
                </c:pt>
                <c:pt idx="212">
                  <c:v>497.05109999999996</c:v>
                </c:pt>
                <c:pt idx="213">
                  <c:v>497.48425999999995</c:v>
                </c:pt>
                <c:pt idx="214">
                  <c:v>497.26767999999998</c:v>
                </c:pt>
                <c:pt idx="215">
                  <c:v>496.83452</c:v>
                </c:pt>
                <c:pt idx="216">
                  <c:v>496.83452</c:v>
                </c:pt>
                <c:pt idx="217">
                  <c:v>498.13399999999996</c:v>
                </c:pt>
                <c:pt idx="218">
                  <c:v>498.78373999999997</c:v>
                </c:pt>
                <c:pt idx="219">
                  <c:v>499.43347999999997</c:v>
                </c:pt>
                <c:pt idx="220">
                  <c:v>500.29980000000006</c:v>
                </c:pt>
                <c:pt idx="221">
                  <c:v>500.73296000000005</c:v>
                </c:pt>
                <c:pt idx="222">
                  <c:v>501.16612000000003</c:v>
                </c:pt>
                <c:pt idx="223">
                  <c:v>501.81586000000004</c:v>
                </c:pt>
                <c:pt idx="224">
                  <c:v>502.46559999999994</c:v>
                </c:pt>
                <c:pt idx="225">
                  <c:v>502.68218000000002</c:v>
                </c:pt>
                <c:pt idx="226">
                  <c:v>503.33191999999991</c:v>
                </c:pt>
                <c:pt idx="227">
                  <c:v>503.76508000000001</c:v>
                </c:pt>
                <c:pt idx="228">
                  <c:v>504.41482000000002</c:v>
                </c:pt>
                <c:pt idx="229">
                  <c:v>505.28113999999999</c:v>
                </c:pt>
                <c:pt idx="230">
                  <c:v>505.93088</c:v>
                </c:pt>
                <c:pt idx="231">
                  <c:v>506.58062000000001</c:v>
                </c:pt>
                <c:pt idx="232">
                  <c:v>507.44693999999998</c:v>
                </c:pt>
                <c:pt idx="233">
                  <c:v>507.88009999999997</c:v>
                </c:pt>
                <c:pt idx="234">
                  <c:v>508.31325999999996</c:v>
                </c:pt>
                <c:pt idx="235">
                  <c:v>508.31325999999996</c:v>
                </c:pt>
                <c:pt idx="236">
                  <c:v>508.31325999999996</c:v>
                </c:pt>
                <c:pt idx="237">
                  <c:v>507.88009999999997</c:v>
                </c:pt>
                <c:pt idx="238">
                  <c:v>507.44693999999998</c:v>
                </c:pt>
                <c:pt idx="239">
                  <c:v>507.88009999999997</c:v>
                </c:pt>
                <c:pt idx="240">
                  <c:v>508.31325999999996</c:v>
                </c:pt>
                <c:pt idx="241">
                  <c:v>507.88009999999997</c:v>
                </c:pt>
                <c:pt idx="242">
                  <c:v>505.28113999999999</c:v>
                </c:pt>
                <c:pt idx="243">
                  <c:v>503.54849999999993</c:v>
                </c:pt>
                <c:pt idx="244">
                  <c:v>503.76508000000001</c:v>
                </c:pt>
                <c:pt idx="245">
                  <c:v>500.94953999999996</c:v>
                </c:pt>
                <c:pt idx="246">
                  <c:v>498.56716000000006</c:v>
                </c:pt>
                <c:pt idx="247">
                  <c:v>496.83452</c:v>
                </c:pt>
                <c:pt idx="248">
                  <c:v>494.88530000000003</c:v>
                </c:pt>
                <c:pt idx="249">
                  <c:v>497.48425999999995</c:v>
                </c:pt>
                <c:pt idx="250">
                  <c:v>499.00031999999999</c:v>
                </c:pt>
                <c:pt idx="251">
                  <c:v>500.29980000000006</c:v>
                </c:pt>
                <c:pt idx="252">
                  <c:v>500.29980000000006</c:v>
                </c:pt>
                <c:pt idx="253">
                  <c:v>502.68218000000002</c:v>
                </c:pt>
                <c:pt idx="254">
                  <c:v>503.76508000000001</c:v>
                </c:pt>
                <c:pt idx="255">
                  <c:v>504.41482000000002</c:v>
                </c:pt>
                <c:pt idx="256">
                  <c:v>505.28113999999999</c:v>
                </c:pt>
                <c:pt idx="257">
                  <c:v>507.44693999999998</c:v>
                </c:pt>
                <c:pt idx="258">
                  <c:v>508.52983999999998</c:v>
                </c:pt>
                <c:pt idx="259">
                  <c:v>509.39615999999995</c:v>
                </c:pt>
                <c:pt idx="260">
                  <c:v>509.17957999999999</c:v>
                </c:pt>
                <c:pt idx="261">
                  <c:v>508.31325999999996</c:v>
                </c:pt>
                <c:pt idx="262">
                  <c:v>508.74641999999994</c:v>
                </c:pt>
                <c:pt idx="263">
                  <c:v>510.04589999999996</c:v>
                </c:pt>
                <c:pt idx="264">
                  <c:v>510.47906000000006</c:v>
                </c:pt>
                <c:pt idx="265">
                  <c:v>510.91222000000005</c:v>
                </c:pt>
                <c:pt idx="266">
                  <c:v>511.34537999999998</c:v>
                </c:pt>
                <c:pt idx="267">
                  <c:v>511.77853999999996</c:v>
                </c:pt>
                <c:pt idx="268">
                  <c:v>512.21169999999995</c:v>
                </c:pt>
                <c:pt idx="269">
                  <c:v>512.42827999999997</c:v>
                </c:pt>
                <c:pt idx="270">
                  <c:v>512.64485999999999</c:v>
                </c:pt>
                <c:pt idx="271">
                  <c:v>511.99512000000004</c:v>
                </c:pt>
                <c:pt idx="272">
                  <c:v>511.12880000000007</c:v>
                </c:pt>
                <c:pt idx="273">
                  <c:v>503.11534</c:v>
                </c:pt>
                <c:pt idx="274">
                  <c:v>501.38269999999994</c:v>
                </c:pt>
                <c:pt idx="275">
                  <c:v>507.66352000000001</c:v>
                </c:pt>
                <c:pt idx="276">
                  <c:v>512.86144000000002</c:v>
                </c:pt>
                <c:pt idx="277">
                  <c:v>516.32672000000002</c:v>
                </c:pt>
                <c:pt idx="278">
                  <c:v>518.27593999999999</c:v>
                </c:pt>
                <c:pt idx="279">
                  <c:v>519.35883999999999</c:v>
                </c:pt>
                <c:pt idx="280">
                  <c:v>520.44173999999998</c:v>
                </c:pt>
                <c:pt idx="281">
                  <c:v>521.09148000000005</c:v>
                </c:pt>
                <c:pt idx="282">
                  <c:v>521.52463999999998</c:v>
                </c:pt>
                <c:pt idx="283">
                  <c:v>522.17438000000004</c:v>
                </c:pt>
                <c:pt idx="284">
                  <c:v>522.82411999999999</c:v>
                </c:pt>
                <c:pt idx="285">
                  <c:v>523.25728000000004</c:v>
                </c:pt>
                <c:pt idx="286">
                  <c:v>523.90701999999999</c:v>
                </c:pt>
                <c:pt idx="287">
                  <c:v>524.55675999999994</c:v>
                </c:pt>
                <c:pt idx="288">
                  <c:v>524.98991999999998</c:v>
                </c:pt>
                <c:pt idx="289">
                  <c:v>525.63965999999994</c:v>
                </c:pt>
                <c:pt idx="290">
                  <c:v>526.50598000000002</c:v>
                </c:pt>
                <c:pt idx="291">
                  <c:v>526.93913999999995</c:v>
                </c:pt>
                <c:pt idx="292">
                  <c:v>527.58888000000002</c:v>
                </c:pt>
                <c:pt idx="293">
                  <c:v>528.02203999999995</c:v>
                </c:pt>
                <c:pt idx="294">
                  <c:v>528.67178000000001</c:v>
                </c:pt>
                <c:pt idx="295">
                  <c:v>529.32152000000008</c:v>
                </c:pt>
                <c:pt idx="296">
                  <c:v>529.75468000000001</c:v>
                </c:pt>
                <c:pt idx="297">
                  <c:v>530.83758</c:v>
                </c:pt>
                <c:pt idx="298">
                  <c:v>531.27074000000005</c:v>
                </c:pt>
                <c:pt idx="299">
                  <c:v>531.70389999999998</c:v>
                </c:pt>
                <c:pt idx="300">
                  <c:v>532.13705999999991</c:v>
                </c:pt>
                <c:pt idx="301">
                  <c:v>532.78679999999997</c:v>
                </c:pt>
                <c:pt idx="302">
                  <c:v>533.43654000000004</c:v>
                </c:pt>
                <c:pt idx="303">
                  <c:v>534.08627999999999</c:v>
                </c:pt>
                <c:pt idx="304">
                  <c:v>534.51944000000003</c:v>
                </c:pt>
                <c:pt idx="305">
                  <c:v>535.38576</c:v>
                </c:pt>
                <c:pt idx="306">
                  <c:v>535.81891999999993</c:v>
                </c:pt>
                <c:pt idx="307">
                  <c:v>536.46866</c:v>
                </c:pt>
                <c:pt idx="308">
                  <c:v>536.90181999999993</c:v>
                </c:pt>
                <c:pt idx="309">
                  <c:v>537.55155999999999</c:v>
                </c:pt>
                <c:pt idx="310">
                  <c:v>538.20129999999995</c:v>
                </c:pt>
                <c:pt idx="311">
                  <c:v>538.6344600000001</c:v>
                </c:pt>
                <c:pt idx="312">
                  <c:v>539.06762000000003</c:v>
                </c:pt>
                <c:pt idx="313">
                  <c:v>539.7173600000001</c:v>
                </c:pt>
                <c:pt idx="314">
                  <c:v>540.36709999999994</c:v>
                </c:pt>
                <c:pt idx="315">
                  <c:v>540.80025999999998</c:v>
                </c:pt>
                <c:pt idx="316">
                  <c:v>541.23341999999991</c:v>
                </c:pt>
                <c:pt idx="317">
                  <c:v>541.66658000000007</c:v>
                </c:pt>
                <c:pt idx="318">
                  <c:v>542.31631999999991</c:v>
                </c:pt>
                <c:pt idx="319">
                  <c:v>542.74947999999995</c:v>
                </c:pt>
                <c:pt idx="320">
                  <c:v>543.18263999999988</c:v>
                </c:pt>
                <c:pt idx="321">
                  <c:v>543.83238000000006</c:v>
                </c:pt>
                <c:pt idx="322">
                  <c:v>544.26553999999999</c:v>
                </c:pt>
                <c:pt idx="323">
                  <c:v>544.69870000000003</c:v>
                </c:pt>
                <c:pt idx="324">
                  <c:v>545.13186000000007</c:v>
                </c:pt>
                <c:pt idx="325">
                  <c:v>545.78160000000003</c:v>
                </c:pt>
                <c:pt idx="326">
                  <c:v>546.21475999999996</c:v>
                </c:pt>
                <c:pt idx="327">
                  <c:v>546.86450000000002</c:v>
                </c:pt>
                <c:pt idx="328">
                  <c:v>547.29765999999995</c:v>
                </c:pt>
                <c:pt idx="329">
                  <c:v>547.94740000000002</c:v>
                </c:pt>
                <c:pt idx="330">
                  <c:v>548.38055999999995</c:v>
                </c:pt>
                <c:pt idx="331">
                  <c:v>549.03030000000001</c:v>
                </c:pt>
                <c:pt idx="332">
                  <c:v>549.24688000000003</c:v>
                </c:pt>
                <c:pt idx="333">
                  <c:v>549.8966200000001</c:v>
                </c:pt>
                <c:pt idx="334">
                  <c:v>550.32978000000003</c:v>
                </c:pt>
                <c:pt idx="335">
                  <c:v>550.76293999999996</c:v>
                </c:pt>
                <c:pt idx="336">
                  <c:v>551.41268000000002</c:v>
                </c:pt>
                <c:pt idx="337">
                  <c:v>551.84584000000007</c:v>
                </c:pt>
                <c:pt idx="338">
                  <c:v>552.279</c:v>
                </c:pt>
                <c:pt idx="339">
                  <c:v>552.92874000000006</c:v>
                </c:pt>
                <c:pt idx="340">
                  <c:v>553.36189999999999</c:v>
                </c:pt>
                <c:pt idx="341">
                  <c:v>553.79505999999992</c:v>
                </c:pt>
                <c:pt idx="342">
                  <c:v>554.22821999999996</c:v>
                </c:pt>
                <c:pt idx="343">
                  <c:v>554.66137999999989</c:v>
                </c:pt>
                <c:pt idx="344">
                  <c:v>554.87796000000003</c:v>
                </c:pt>
                <c:pt idx="345">
                  <c:v>555.52769999999998</c:v>
                </c:pt>
                <c:pt idx="346">
                  <c:v>555.74428</c:v>
                </c:pt>
                <c:pt idx="347">
                  <c:v>556.17744000000005</c:v>
                </c:pt>
                <c:pt idx="348">
                  <c:v>556.82718</c:v>
                </c:pt>
                <c:pt idx="349">
                  <c:v>557.26034000000004</c:v>
                </c:pt>
                <c:pt idx="350">
                  <c:v>557.69349999999997</c:v>
                </c:pt>
                <c:pt idx="351">
                  <c:v>558.12666000000002</c:v>
                </c:pt>
                <c:pt idx="352">
                  <c:v>558.34324000000004</c:v>
                </c:pt>
                <c:pt idx="353">
                  <c:v>558.77639999999997</c:v>
                </c:pt>
                <c:pt idx="354">
                  <c:v>559.20956000000001</c:v>
                </c:pt>
                <c:pt idx="355">
                  <c:v>559.64271999999994</c:v>
                </c:pt>
                <c:pt idx="356">
                  <c:v>560.07587999999998</c:v>
                </c:pt>
                <c:pt idx="357">
                  <c:v>560.50904000000003</c:v>
                </c:pt>
                <c:pt idx="358">
                  <c:v>560.94219999999996</c:v>
                </c:pt>
                <c:pt idx="359">
                  <c:v>561.37536000000011</c:v>
                </c:pt>
                <c:pt idx="360">
                  <c:v>561.59194000000002</c:v>
                </c:pt>
                <c:pt idx="361">
                  <c:v>562.02509999999995</c:v>
                </c:pt>
                <c:pt idx="362">
                  <c:v>562.24168000000009</c:v>
                </c:pt>
                <c:pt idx="363">
                  <c:v>562.67484000000002</c:v>
                </c:pt>
                <c:pt idx="364">
                  <c:v>563.10799999999995</c:v>
                </c:pt>
                <c:pt idx="365">
                  <c:v>563.54115999999999</c:v>
                </c:pt>
                <c:pt idx="366">
                  <c:v>563.75774000000001</c:v>
                </c:pt>
                <c:pt idx="367">
                  <c:v>564.40747999999996</c:v>
                </c:pt>
                <c:pt idx="368">
                  <c:v>564.84063999999989</c:v>
                </c:pt>
                <c:pt idx="369">
                  <c:v>565.49037999999996</c:v>
                </c:pt>
                <c:pt idx="370">
                  <c:v>565.92353999999989</c:v>
                </c:pt>
                <c:pt idx="371">
                  <c:v>566.35670000000005</c:v>
                </c:pt>
                <c:pt idx="372">
                  <c:v>566.57328000000007</c:v>
                </c:pt>
                <c:pt idx="373">
                  <c:v>567.00644</c:v>
                </c:pt>
                <c:pt idx="374">
                  <c:v>567.22302000000002</c:v>
                </c:pt>
                <c:pt idx="375">
                  <c:v>567.43960000000004</c:v>
                </c:pt>
                <c:pt idx="376">
                  <c:v>567.87275999999997</c:v>
                </c:pt>
                <c:pt idx="377">
                  <c:v>568.30592000000001</c:v>
                </c:pt>
                <c:pt idx="378">
                  <c:v>568.52250000000004</c:v>
                </c:pt>
                <c:pt idx="379">
                  <c:v>568.73908000000006</c:v>
                </c:pt>
                <c:pt idx="380">
                  <c:v>569.17223999999999</c:v>
                </c:pt>
                <c:pt idx="381">
                  <c:v>569.38882000000001</c:v>
                </c:pt>
                <c:pt idx="382">
                  <c:v>569.82197999999994</c:v>
                </c:pt>
                <c:pt idx="383">
                  <c:v>570.03855999999996</c:v>
                </c:pt>
                <c:pt idx="384">
                  <c:v>570.25513999999998</c:v>
                </c:pt>
                <c:pt idx="385">
                  <c:v>570.68830000000003</c:v>
                </c:pt>
                <c:pt idx="386">
                  <c:v>570.90487999999993</c:v>
                </c:pt>
                <c:pt idx="387">
                  <c:v>571.33803999999998</c:v>
                </c:pt>
                <c:pt idx="388">
                  <c:v>571.55462</c:v>
                </c:pt>
                <c:pt idx="389">
                  <c:v>571.77120000000002</c:v>
                </c:pt>
                <c:pt idx="390">
                  <c:v>572.20435999999995</c:v>
                </c:pt>
                <c:pt idx="391">
                  <c:v>572.20435999999995</c:v>
                </c:pt>
                <c:pt idx="392">
                  <c:v>572.63752000000011</c:v>
                </c:pt>
                <c:pt idx="393">
                  <c:v>573.07068000000004</c:v>
                </c:pt>
                <c:pt idx="394">
                  <c:v>573.28725999999995</c:v>
                </c:pt>
                <c:pt idx="395">
                  <c:v>573.50384000000008</c:v>
                </c:pt>
                <c:pt idx="396">
                  <c:v>573.72041999999999</c:v>
                </c:pt>
                <c:pt idx="397">
                  <c:v>574.15358000000003</c:v>
                </c:pt>
                <c:pt idx="398">
                  <c:v>574.58674000000008</c:v>
                </c:pt>
                <c:pt idx="399">
                  <c:v>574.58674000000008</c:v>
                </c:pt>
                <c:pt idx="400">
                  <c:v>575.23647999999991</c:v>
                </c:pt>
                <c:pt idx="401">
                  <c:v>575.45305999999994</c:v>
                </c:pt>
                <c:pt idx="402">
                  <c:v>575.45305999999994</c:v>
                </c:pt>
                <c:pt idx="403">
                  <c:v>575.66963999999996</c:v>
                </c:pt>
                <c:pt idx="404">
                  <c:v>576.1028</c:v>
                </c:pt>
                <c:pt idx="405">
                  <c:v>576.1028</c:v>
                </c:pt>
                <c:pt idx="406">
                  <c:v>576.53596000000005</c:v>
                </c:pt>
                <c:pt idx="407">
                  <c:v>576.53596000000005</c:v>
                </c:pt>
                <c:pt idx="408">
                  <c:v>576.75253999999995</c:v>
                </c:pt>
                <c:pt idx="409">
                  <c:v>577.1857</c:v>
                </c:pt>
                <c:pt idx="410">
                  <c:v>577.40227999999991</c:v>
                </c:pt>
                <c:pt idx="411">
                  <c:v>577.61886000000004</c:v>
                </c:pt>
                <c:pt idx="412">
                  <c:v>577.61886000000004</c:v>
                </c:pt>
                <c:pt idx="413">
                  <c:v>577.83544000000006</c:v>
                </c:pt>
                <c:pt idx="414">
                  <c:v>578.05202000000008</c:v>
                </c:pt>
                <c:pt idx="415">
                  <c:v>578.48518000000001</c:v>
                </c:pt>
                <c:pt idx="416">
                  <c:v>578.70176000000004</c:v>
                </c:pt>
                <c:pt idx="417">
                  <c:v>579.13491999999997</c:v>
                </c:pt>
                <c:pt idx="418">
                  <c:v>579.35149999999999</c:v>
                </c:pt>
                <c:pt idx="419">
                  <c:v>579.35149999999999</c:v>
                </c:pt>
                <c:pt idx="420">
                  <c:v>579.78466000000003</c:v>
                </c:pt>
                <c:pt idx="421">
                  <c:v>580.21781999999996</c:v>
                </c:pt>
                <c:pt idx="422">
                  <c:v>580.21781999999996</c:v>
                </c:pt>
                <c:pt idx="423">
                  <c:v>580.21781999999996</c:v>
                </c:pt>
                <c:pt idx="424">
                  <c:v>580.43439999999998</c:v>
                </c:pt>
                <c:pt idx="425">
                  <c:v>580.65098</c:v>
                </c:pt>
                <c:pt idx="426">
                  <c:v>581.08413999999993</c:v>
                </c:pt>
                <c:pt idx="427">
                  <c:v>581.30071999999996</c:v>
                </c:pt>
                <c:pt idx="428">
                  <c:v>581.51729999999998</c:v>
                </c:pt>
                <c:pt idx="429">
                  <c:v>581.73388</c:v>
                </c:pt>
                <c:pt idx="430">
                  <c:v>581.73388</c:v>
                </c:pt>
                <c:pt idx="431">
                  <c:v>582.16703999999993</c:v>
                </c:pt>
                <c:pt idx="432">
                  <c:v>582.16703999999993</c:v>
                </c:pt>
                <c:pt idx="433">
                  <c:v>582.38361999999995</c:v>
                </c:pt>
                <c:pt idx="434">
                  <c:v>582.60019999999997</c:v>
                </c:pt>
                <c:pt idx="435">
                  <c:v>582.38361999999995</c:v>
                </c:pt>
                <c:pt idx="436">
                  <c:v>582.81677999999999</c:v>
                </c:pt>
                <c:pt idx="437">
                  <c:v>583.24994000000004</c:v>
                </c:pt>
                <c:pt idx="438">
                  <c:v>583.24994000000004</c:v>
                </c:pt>
                <c:pt idx="439">
                  <c:v>583.46651999999995</c:v>
                </c:pt>
                <c:pt idx="440">
                  <c:v>583.24994000000004</c:v>
                </c:pt>
                <c:pt idx="441">
                  <c:v>583.46651999999995</c:v>
                </c:pt>
                <c:pt idx="442">
                  <c:v>583.68309999999997</c:v>
                </c:pt>
                <c:pt idx="443">
                  <c:v>584.11626000000001</c:v>
                </c:pt>
                <c:pt idx="444">
                  <c:v>584.33284000000003</c:v>
                </c:pt>
                <c:pt idx="445">
                  <c:v>584.33284000000003</c:v>
                </c:pt>
                <c:pt idx="446">
                  <c:v>584.33284000000003</c:v>
                </c:pt>
                <c:pt idx="447">
                  <c:v>584.54941999999994</c:v>
                </c:pt>
                <c:pt idx="448">
                  <c:v>584.76599999999996</c:v>
                </c:pt>
                <c:pt idx="449">
                  <c:v>584.9825800000001</c:v>
                </c:pt>
                <c:pt idx="450">
                  <c:v>585.19916000000001</c:v>
                </c:pt>
                <c:pt idx="451">
                  <c:v>585.19916000000001</c:v>
                </c:pt>
                <c:pt idx="452">
                  <c:v>585.19916000000001</c:v>
                </c:pt>
                <c:pt idx="453">
                  <c:v>585.41574000000003</c:v>
                </c:pt>
                <c:pt idx="454">
                  <c:v>585.63231999999994</c:v>
                </c:pt>
                <c:pt idx="455">
                  <c:v>585.63231999999994</c:v>
                </c:pt>
                <c:pt idx="456">
                  <c:v>585.84890000000007</c:v>
                </c:pt>
                <c:pt idx="457">
                  <c:v>585.63231999999994</c:v>
                </c:pt>
                <c:pt idx="458">
                  <c:v>586.06547999999998</c:v>
                </c:pt>
                <c:pt idx="459">
                  <c:v>586.28206</c:v>
                </c:pt>
                <c:pt idx="460">
                  <c:v>586.28206</c:v>
                </c:pt>
                <c:pt idx="461">
                  <c:v>586.49863999999991</c:v>
                </c:pt>
                <c:pt idx="462">
                  <c:v>586.28206</c:v>
                </c:pt>
                <c:pt idx="463">
                  <c:v>586.49863999999991</c:v>
                </c:pt>
                <c:pt idx="464">
                  <c:v>586.49863999999991</c:v>
                </c:pt>
                <c:pt idx="465">
                  <c:v>586.71521999999993</c:v>
                </c:pt>
                <c:pt idx="466">
                  <c:v>586.71521999999993</c:v>
                </c:pt>
                <c:pt idx="467">
                  <c:v>587.14837999999997</c:v>
                </c:pt>
                <c:pt idx="468">
                  <c:v>587.14837999999997</c:v>
                </c:pt>
                <c:pt idx="469">
                  <c:v>587.36496</c:v>
                </c:pt>
                <c:pt idx="470">
                  <c:v>587.36496</c:v>
                </c:pt>
                <c:pt idx="471">
                  <c:v>587.5815399999999</c:v>
                </c:pt>
                <c:pt idx="472">
                  <c:v>587.79811999999993</c:v>
                </c:pt>
                <c:pt idx="473">
                  <c:v>587.5815399999999</c:v>
                </c:pt>
                <c:pt idx="474">
                  <c:v>587.5815399999999</c:v>
                </c:pt>
                <c:pt idx="475">
                  <c:v>587.79811999999993</c:v>
                </c:pt>
                <c:pt idx="476">
                  <c:v>587.79811999999993</c:v>
                </c:pt>
                <c:pt idx="477">
                  <c:v>587.79811999999993</c:v>
                </c:pt>
                <c:pt idx="478">
                  <c:v>588.01469999999995</c:v>
                </c:pt>
                <c:pt idx="479">
                  <c:v>587.79811999999993</c:v>
                </c:pt>
                <c:pt idx="480">
                  <c:v>588.01469999999995</c:v>
                </c:pt>
                <c:pt idx="481">
                  <c:v>588.01469999999995</c:v>
                </c:pt>
                <c:pt idx="482">
                  <c:v>588.01469999999995</c:v>
                </c:pt>
                <c:pt idx="483">
                  <c:v>588.01469999999995</c:v>
                </c:pt>
                <c:pt idx="484">
                  <c:v>588.01469999999995</c:v>
                </c:pt>
                <c:pt idx="485">
                  <c:v>588.01469999999995</c:v>
                </c:pt>
                <c:pt idx="486">
                  <c:v>588.01469999999995</c:v>
                </c:pt>
                <c:pt idx="487">
                  <c:v>588.01469999999995</c:v>
                </c:pt>
                <c:pt idx="488">
                  <c:v>588.01469999999995</c:v>
                </c:pt>
                <c:pt idx="489">
                  <c:v>587.79811999999993</c:v>
                </c:pt>
                <c:pt idx="490">
                  <c:v>587.79811999999993</c:v>
                </c:pt>
                <c:pt idx="491">
                  <c:v>587.79811999999993</c:v>
                </c:pt>
                <c:pt idx="492">
                  <c:v>587.79811999999993</c:v>
                </c:pt>
                <c:pt idx="493">
                  <c:v>587.79811999999993</c:v>
                </c:pt>
                <c:pt idx="494">
                  <c:v>587.36496</c:v>
                </c:pt>
                <c:pt idx="495">
                  <c:v>587.14837999999997</c:v>
                </c:pt>
                <c:pt idx="496">
                  <c:v>587.14837999999997</c:v>
                </c:pt>
                <c:pt idx="497">
                  <c:v>587.14837999999997</c:v>
                </c:pt>
                <c:pt idx="498">
                  <c:v>586.71521999999993</c:v>
                </c:pt>
                <c:pt idx="499">
                  <c:v>586.28206</c:v>
                </c:pt>
                <c:pt idx="500">
                  <c:v>585.84890000000007</c:v>
                </c:pt>
                <c:pt idx="501">
                  <c:v>585.63231999999994</c:v>
                </c:pt>
                <c:pt idx="502">
                  <c:v>585.41574000000003</c:v>
                </c:pt>
                <c:pt idx="503">
                  <c:v>584.76599999999996</c:v>
                </c:pt>
                <c:pt idx="504">
                  <c:v>584.33284000000003</c:v>
                </c:pt>
                <c:pt idx="505">
                  <c:v>583.68309999999997</c:v>
                </c:pt>
                <c:pt idx="506">
                  <c:v>583.24994000000004</c:v>
                </c:pt>
                <c:pt idx="507">
                  <c:v>582.81677999999999</c:v>
                </c:pt>
                <c:pt idx="508">
                  <c:v>582.38361999999995</c:v>
                </c:pt>
                <c:pt idx="509">
                  <c:v>581.51729999999998</c:v>
                </c:pt>
                <c:pt idx="510">
                  <c:v>580.65098</c:v>
                </c:pt>
                <c:pt idx="511">
                  <c:v>579.78466000000003</c:v>
                </c:pt>
                <c:pt idx="512">
                  <c:v>578.70176000000004</c:v>
                </c:pt>
                <c:pt idx="513">
                  <c:v>577.83544000000006</c:v>
                </c:pt>
                <c:pt idx="514">
                  <c:v>576.75253999999995</c:v>
                </c:pt>
                <c:pt idx="515">
                  <c:v>575.66963999999996</c:v>
                </c:pt>
                <c:pt idx="516">
                  <c:v>574.58674000000008</c:v>
                </c:pt>
                <c:pt idx="517">
                  <c:v>573.50384000000008</c:v>
                </c:pt>
                <c:pt idx="518">
                  <c:v>572.20435999999995</c:v>
                </c:pt>
                <c:pt idx="519">
                  <c:v>570.90487999999993</c:v>
                </c:pt>
                <c:pt idx="520">
                  <c:v>569.60540000000003</c:v>
                </c:pt>
                <c:pt idx="521">
                  <c:v>568.30592000000001</c:v>
                </c:pt>
                <c:pt idx="522">
                  <c:v>566.57328000000007</c:v>
                </c:pt>
                <c:pt idx="523">
                  <c:v>565.27380000000005</c:v>
                </c:pt>
                <c:pt idx="524">
                  <c:v>563.54115999999999</c:v>
                </c:pt>
                <c:pt idx="525">
                  <c:v>561.80852000000004</c:v>
                </c:pt>
                <c:pt idx="526">
                  <c:v>560.07587999999998</c:v>
                </c:pt>
                <c:pt idx="527">
                  <c:v>558.12666000000002</c:v>
                </c:pt>
                <c:pt idx="528">
                  <c:v>556.39402000000007</c:v>
                </c:pt>
                <c:pt idx="529">
                  <c:v>554.66137999999989</c:v>
                </c:pt>
                <c:pt idx="530">
                  <c:v>552.71215999999993</c:v>
                </c:pt>
                <c:pt idx="531">
                  <c:v>550.76293999999996</c:v>
                </c:pt>
                <c:pt idx="532">
                  <c:v>548.16397999999992</c:v>
                </c:pt>
                <c:pt idx="533">
                  <c:v>545.99818000000005</c:v>
                </c:pt>
                <c:pt idx="534">
                  <c:v>543.83238000000006</c:v>
                </c:pt>
                <c:pt idx="535">
                  <c:v>541.44999999999993</c:v>
                </c:pt>
                <c:pt idx="536">
                  <c:v>538.85104000000001</c:v>
                </c:pt>
                <c:pt idx="537">
                  <c:v>536.03549999999996</c:v>
                </c:pt>
                <c:pt idx="538">
                  <c:v>532.78679999999997</c:v>
                </c:pt>
                <c:pt idx="539">
                  <c:v>529.75468000000001</c:v>
                </c:pt>
                <c:pt idx="540">
                  <c:v>526.72255999999993</c:v>
                </c:pt>
                <c:pt idx="541">
                  <c:v>523.04070000000002</c:v>
                </c:pt>
                <c:pt idx="542">
                  <c:v>518.49252000000001</c:v>
                </c:pt>
                <c:pt idx="543">
                  <c:v>513.72775999999999</c:v>
                </c:pt>
                <c:pt idx="544">
                  <c:v>508.74641999999994</c:v>
                </c:pt>
                <c:pt idx="545">
                  <c:v>503.76508000000001</c:v>
                </c:pt>
                <c:pt idx="546">
                  <c:v>495.31846000000002</c:v>
                </c:pt>
                <c:pt idx="547">
                  <c:v>484.92261999999999</c:v>
                </c:pt>
                <c:pt idx="548">
                  <c:v>471.27808000000005</c:v>
                </c:pt>
              </c:numCache>
            </c:numRef>
          </c:yVal>
          <c:smooth val="1"/>
          <c:extLst>
            <c:ext xmlns:c16="http://schemas.microsoft.com/office/drawing/2014/chart" uri="{C3380CC4-5D6E-409C-BE32-E72D297353CC}">
              <c16:uniqueId val="{00000005-0B8C-434B-9703-09228CB5C249}"/>
            </c:ext>
          </c:extLst>
        </c:ser>
        <c:ser>
          <c:idx val="6"/>
          <c:order val="6"/>
          <c:tx>
            <c:v>ET7</c:v>
          </c:tx>
          <c:spPr>
            <a:ln w="19047" cap="rnd">
              <a:solidFill>
                <a:schemeClr val="accent1">
                  <a:lumMod val="60000"/>
                </a:schemeClr>
              </a:solidFill>
              <a:round/>
            </a:ln>
            <a:effectLst/>
          </c:spPr>
          <c:marker>
            <c:symbol val="none"/>
          </c:marker>
          <c:xVal>
            <c:numRef>
              <c:f>'stress-strain final'!$M$3:$M$568</c:f>
              <c:numCache>
                <c:formatCode>General</c:formatCode>
                <c:ptCount val="566"/>
                <c:pt idx="0">
                  <c:v>0</c:v>
                </c:pt>
                <c:pt idx="1">
                  <c:v>2E-3</c:v>
                </c:pt>
                <c:pt idx="2">
                  <c:v>2E-3</c:v>
                </c:pt>
                <c:pt idx="3">
                  <c:v>2E-3</c:v>
                </c:pt>
                <c:pt idx="4">
                  <c:v>2E-3</c:v>
                </c:pt>
                <c:pt idx="5">
                  <c:v>2E-3</c:v>
                </c:pt>
                <c:pt idx="6">
                  <c:v>2E-3</c:v>
                </c:pt>
                <c:pt idx="7">
                  <c:v>2E-3</c:v>
                </c:pt>
                <c:pt idx="8">
                  <c:v>2E-3</c:v>
                </c:pt>
                <c:pt idx="9">
                  <c:v>2E-3</c:v>
                </c:pt>
                <c:pt idx="10">
                  <c:v>2E-3</c:v>
                </c:pt>
                <c:pt idx="11">
                  <c:v>2E-3</c:v>
                </c:pt>
                <c:pt idx="12">
                  <c:v>2E-3</c:v>
                </c:pt>
                <c:pt idx="13">
                  <c:v>2E-3</c:v>
                </c:pt>
                <c:pt idx="14">
                  <c:v>4.0000000000000001E-3</c:v>
                </c:pt>
                <c:pt idx="15">
                  <c:v>4.0000000000000001E-3</c:v>
                </c:pt>
                <c:pt idx="16">
                  <c:v>4.0000000000000001E-3</c:v>
                </c:pt>
                <c:pt idx="17">
                  <c:v>4.0000000000000001E-3</c:v>
                </c:pt>
                <c:pt idx="18">
                  <c:v>4.0000000000000001E-3</c:v>
                </c:pt>
                <c:pt idx="19">
                  <c:v>4.0000000000000001E-3</c:v>
                </c:pt>
                <c:pt idx="20">
                  <c:v>4.0000000000000001E-3</c:v>
                </c:pt>
                <c:pt idx="21">
                  <c:v>4.0000000000000001E-3</c:v>
                </c:pt>
                <c:pt idx="22">
                  <c:v>4.0000000000000001E-3</c:v>
                </c:pt>
                <c:pt idx="23">
                  <c:v>4.0000000000000001E-3</c:v>
                </c:pt>
                <c:pt idx="24">
                  <c:v>4.0000000000000001E-3</c:v>
                </c:pt>
                <c:pt idx="25">
                  <c:v>4.0000000000000001E-3</c:v>
                </c:pt>
                <c:pt idx="26">
                  <c:v>4.0000000000000001E-3</c:v>
                </c:pt>
                <c:pt idx="27">
                  <c:v>6.0000000000000001E-3</c:v>
                </c:pt>
                <c:pt idx="28">
                  <c:v>6.0000000000000001E-3</c:v>
                </c:pt>
                <c:pt idx="29">
                  <c:v>6.0000000000000001E-3</c:v>
                </c:pt>
                <c:pt idx="30">
                  <c:v>6.0000000000000001E-3</c:v>
                </c:pt>
                <c:pt idx="31">
                  <c:v>6.0000000000000001E-3</c:v>
                </c:pt>
                <c:pt idx="32">
                  <c:v>6.0000000000000001E-3</c:v>
                </c:pt>
                <c:pt idx="33">
                  <c:v>6.0000000000000001E-3</c:v>
                </c:pt>
                <c:pt idx="34">
                  <c:v>6.0000000000000001E-3</c:v>
                </c:pt>
                <c:pt idx="35">
                  <c:v>6.0000000000000001E-3</c:v>
                </c:pt>
                <c:pt idx="36">
                  <c:v>6.0000000000000001E-3</c:v>
                </c:pt>
                <c:pt idx="37">
                  <c:v>6.0000000000000001E-3</c:v>
                </c:pt>
                <c:pt idx="38">
                  <c:v>6.0000000000000001E-3</c:v>
                </c:pt>
                <c:pt idx="39">
                  <c:v>8.0000000000000002E-3</c:v>
                </c:pt>
                <c:pt idx="40">
                  <c:v>8.0000000000000002E-3</c:v>
                </c:pt>
                <c:pt idx="41">
                  <c:v>8.0000000000000002E-3</c:v>
                </c:pt>
                <c:pt idx="42">
                  <c:v>8.0000000000000002E-3</c:v>
                </c:pt>
                <c:pt idx="43">
                  <c:v>8.0000000000000002E-3</c:v>
                </c:pt>
                <c:pt idx="44">
                  <c:v>8.0000000000000002E-3</c:v>
                </c:pt>
                <c:pt idx="45">
                  <c:v>8.0000000000000002E-3</c:v>
                </c:pt>
                <c:pt idx="46">
                  <c:v>8.0000000000000002E-3</c:v>
                </c:pt>
                <c:pt idx="47">
                  <c:v>8.0000000000000002E-3</c:v>
                </c:pt>
                <c:pt idx="48">
                  <c:v>8.0000000000000002E-3</c:v>
                </c:pt>
                <c:pt idx="49">
                  <c:v>8.0000000000000002E-3</c:v>
                </c:pt>
                <c:pt idx="50">
                  <c:v>8.0000000000000002E-3</c:v>
                </c:pt>
                <c:pt idx="51">
                  <c:v>8.0000000000000002E-3</c:v>
                </c:pt>
                <c:pt idx="52">
                  <c:v>8.0000000000000002E-3</c:v>
                </c:pt>
                <c:pt idx="53">
                  <c:v>8.0000000000000002E-3</c:v>
                </c:pt>
                <c:pt idx="54">
                  <c:v>8.0000000000000002E-3</c:v>
                </c:pt>
                <c:pt idx="55">
                  <c:v>8.0000000000000002E-3</c:v>
                </c:pt>
                <c:pt idx="56">
                  <c:v>8.0000000000000002E-3</c:v>
                </c:pt>
                <c:pt idx="57">
                  <c:v>8.0000000000000002E-3</c:v>
                </c:pt>
                <c:pt idx="58">
                  <c:v>8.0000000000000002E-3</c:v>
                </c:pt>
                <c:pt idx="59">
                  <c:v>8.0000000000000002E-3</c:v>
                </c:pt>
                <c:pt idx="60">
                  <c:v>8.0000000000000002E-3</c:v>
                </c:pt>
                <c:pt idx="61">
                  <c:v>8.0000000000000002E-3</c:v>
                </c:pt>
                <c:pt idx="62">
                  <c:v>8.0000000000000002E-3</c:v>
                </c:pt>
                <c:pt idx="63">
                  <c:v>8.0000000000000002E-3</c:v>
                </c:pt>
                <c:pt idx="64">
                  <c:v>8.0000000000000002E-3</c:v>
                </c:pt>
                <c:pt idx="65">
                  <c:v>0.01</c:v>
                </c:pt>
                <c:pt idx="66">
                  <c:v>0.01</c:v>
                </c:pt>
                <c:pt idx="67">
                  <c:v>0.01</c:v>
                </c:pt>
                <c:pt idx="68">
                  <c:v>0.01</c:v>
                </c:pt>
                <c:pt idx="69">
                  <c:v>0.01</c:v>
                </c:pt>
                <c:pt idx="70">
                  <c:v>0.01</c:v>
                </c:pt>
                <c:pt idx="71">
                  <c:v>0.01</c:v>
                </c:pt>
                <c:pt idx="72">
                  <c:v>0.01</c:v>
                </c:pt>
                <c:pt idx="73">
                  <c:v>0.01</c:v>
                </c:pt>
                <c:pt idx="74">
                  <c:v>0.01</c:v>
                </c:pt>
                <c:pt idx="75">
                  <c:v>0.01</c:v>
                </c:pt>
                <c:pt idx="76">
                  <c:v>0.01</c:v>
                </c:pt>
                <c:pt idx="77">
                  <c:v>1.2E-2</c:v>
                </c:pt>
                <c:pt idx="78">
                  <c:v>1.2E-2</c:v>
                </c:pt>
                <c:pt idx="79">
                  <c:v>1.2E-2</c:v>
                </c:pt>
                <c:pt idx="80">
                  <c:v>1.2E-2</c:v>
                </c:pt>
                <c:pt idx="81">
                  <c:v>1.2E-2</c:v>
                </c:pt>
                <c:pt idx="82">
                  <c:v>1.2E-2</c:v>
                </c:pt>
                <c:pt idx="83">
                  <c:v>1.2E-2</c:v>
                </c:pt>
                <c:pt idx="84">
                  <c:v>1.2E-2</c:v>
                </c:pt>
                <c:pt idx="85">
                  <c:v>1.2E-2</c:v>
                </c:pt>
                <c:pt idx="86">
                  <c:v>1.2E-2</c:v>
                </c:pt>
                <c:pt idx="87">
                  <c:v>1.2E-2</c:v>
                </c:pt>
                <c:pt idx="88">
                  <c:v>1.2E-2</c:v>
                </c:pt>
                <c:pt idx="89">
                  <c:v>1.2E-2</c:v>
                </c:pt>
                <c:pt idx="90">
                  <c:v>1.3999999999999999E-2</c:v>
                </c:pt>
                <c:pt idx="91">
                  <c:v>1.3999999999999999E-2</c:v>
                </c:pt>
                <c:pt idx="92">
                  <c:v>1.3999999999999999E-2</c:v>
                </c:pt>
                <c:pt idx="93">
                  <c:v>1.3999999999999999E-2</c:v>
                </c:pt>
                <c:pt idx="94">
                  <c:v>1.3999999999999999E-2</c:v>
                </c:pt>
                <c:pt idx="95">
                  <c:v>1.3999999999999999E-2</c:v>
                </c:pt>
                <c:pt idx="96">
                  <c:v>1.3999999999999999E-2</c:v>
                </c:pt>
                <c:pt idx="97">
                  <c:v>1.6E-2</c:v>
                </c:pt>
                <c:pt idx="98">
                  <c:v>1.6E-2</c:v>
                </c:pt>
                <c:pt idx="99">
                  <c:v>1.6E-2</c:v>
                </c:pt>
                <c:pt idx="100">
                  <c:v>1.6E-2</c:v>
                </c:pt>
                <c:pt idx="101">
                  <c:v>1.6E-2</c:v>
                </c:pt>
                <c:pt idx="102">
                  <c:v>1.6E-2</c:v>
                </c:pt>
                <c:pt idx="103">
                  <c:v>1.6E-2</c:v>
                </c:pt>
                <c:pt idx="104">
                  <c:v>1.6E-2</c:v>
                </c:pt>
                <c:pt idx="105">
                  <c:v>1.6E-2</c:v>
                </c:pt>
                <c:pt idx="106">
                  <c:v>1.8000000000000002E-2</c:v>
                </c:pt>
                <c:pt idx="107">
                  <c:v>1.8000000000000002E-2</c:v>
                </c:pt>
                <c:pt idx="108">
                  <c:v>1.8000000000000002E-2</c:v>
                </c:pt>
                <c:pt idx="109">
                  <c:v>1.8000000000000002E-2</c:v>
                </c:pt>
                <c:pt idx="110">
                  <c:v>1.8000000000000002E-2</c:v>
                </c:pt>
                <c:pt idx="111">
                  <c:v>0.02</c:v>
                </c:pt>
                <c:pt idx="112">
                  <c:v>0.02</c:v>
                </c:pt>
                <c:pt idx="113">
                  <c:v>0.02</c:v>
                </c:pt>
                <c:pt idx="114">
                  <c:v>0.02</c:v>
                </c:pt>
                <c:pt idx="115">
                  <c:v>0.02</c:v>
                </c:pt>
                <c:pt idx="116">
                  <c:v>2.2000000000000002E-2</c:v>
                </c:pt>
                <c:pt idx="117">
                  <c:v>2.2000000000000002E-2</c:v>
                </c:pt>
                <c:pt idx="118">
                  <c:v>2.2000000000000002E-2</c:v>
                </c:pt>
                <c:pt idx="119">
                  <c:v>2.2000000000000002E-2</c:v>
                </c:pt>
                <c:pt idx="120">
                  <c:v>2.4E-2</c:v>
                </c:pt>
                <c:pt idx="121">
                  <c:v>2.4E-2</c:v>
                </c:pt>
                <c:pt idx="122">
                  <c:v>2.4E-2</c:v>
                </c:pt>
                <c:pt idx="123">
                  <c:v>2.4E-2</c:v>
                </c:pt>
                <c:pt idx="124">
                  <c:v>2.4E-2</c:v>
                </c:pt>
                <c:pt idx="125">
                  <c:v>2.4E-2</c:v>
                </c:pt>
                <c:pt idx="126">
                  <c:v>2.4E-2</c:v>
                </c:pt>
                <c:pt idx="127">
                  <c:v>2.4E-2</c:v>
                </c:pt>
                <c:pt idx="128">
                  <c:v>2.4E-2</c:v>
                </c:pt>
                <c:pt idx="129">
                  <c:v>2.4E-2</c:v>
                </c:pt>
                <c:pt idx="130">
                  <c:v>2.6000000000000002E-2</c:v>
                </c:pt>
                <c:pt idx="131">
                  <c:v>2.6000000000000002E-2</c:v>
                </c:pt>
                <c:pt idx="132">
                  <c:v>2.6000000000000002E-2</c:v>
                </c:pt>
                <c:pt idx="133">
                  <c:v>2.6000000000000002E-2</c:v>
                </c:pt>
                <c:pt idx="134">
                  <c:v>2.6000000000000002E-2</c:v>
                </c:pt>
                <c:pt idx="135">
                  <c:v>2.7999999999999997E-2</c:v>
                </c:pt>
                <c:pt idx="136">
                  <c:v>2.7999999999999997E-2</c:v>
                </c:pt>
                <c:pt idx="137">
                  <c:v>2.7999999999999997E-2</c:v>
                </c:pt>
                <c:pt idx="138">
                  <c:v>2.7999999999999997E-2</c:v>
                </c:pt>
                <c:pt idx="139">
                  <c:v>0.03</c:v>
                </c:pt>
                <c:pt idx="140">
                  <c:v>0.03</c:v>
                </c:pt>
                <c:pt idx="141">
                  <c:v>0.03</c:v>
                </c:pt>
                <c:pt idx="142">
                  <c:v>0.03</c:v>
                </c:pt>
                <c:pt idx="143">
                  <c:v>0.03</c:v>
                </c:pt>
                <c:pt idx="144">
                  <c:v>3.2000000000000001E-2</c:v>
                </c:pt>
                <c:pt idx="145">
                  <c:v>3.2000000000000001E-2</c:v>
                </c:pt>
                <c:pt idx="146">
                  <c:v>3.2000000000000001E-2</c:v>
                </c:pt>
                <c:pt idx="147">
                  <c:v>3.2000000000000001E-2</c:v>
                </c:pt>
                <c:pt idx="148">
                  <c:v>3.2000000000000001E-2</c:v>
                </c:pt>
                <c:pt idx="149">
                  <c:v>3.2000000000000001E-2</c:v>
                </c:pt>
                <c:pt idx="150">
                  <c:v>3.2000000000000001E-2</c:v>
                </c:pt>
                <c:pt idx="151">
                  <c:v>3.2000000000000001E-2</c:v>
                </c:pt>
                <c:pt idx="152">
                  <c:v>3.2000000000000001E-2</c:v>
                </c:pt>
                <c:pt idx="153">
                  <c:v>3.4000000000000002E-2</c:v>
                </c:pt>
                <c:pt idx="154">
                  <c:v>3.4000000000000002E-2</c:v>
                </c:pt>
                <c:pt idx="155">
                  <c:v>3.4000000000000002E-2</c:v>
                </c:pt>
                <c:pt idx="156">
                  <c:v>3.4000000000000002E-2</c:v>
                </c:pt>
                <c:pt idx="157">
                  <c:v>3.4000000000000002E-2</c:v>
                </c:pt>
                <c:pt idx="158">
                  <c:v>3.6000000000000004E-2</c:v>
                </c:pt>
                <c:pt idx="159">
                  <c:v>3.6000000000000004E-2</c:v>
                </c:pt>
                <c:pt idx="160">
                  <c:v>3.6000000000000004E-2</c:v>
                </c:pt>
                <c:pt idx="161">
                  <c:v>3.6000000000000004E-2</c:v>
                </c:pt>
                <c:pt idx="162">
                  <c:v>3.6000000000000004E-2</c:v>
                </c:pt>
                <c:pt idx="163">
                  <c:v>3.7999999999999999E-2</c:v>
                </c:pt>
                <c:pt idx="164">
                  <c:v>3.7999999999999999E-2</c:v>
                </c:pt>
                <c:pt idx="165">
                  <c:v>3.7999999999999999E-2</c:v>
                </c:pt>
                <c:pt idx="166">
                  <c:v>3.7999999999999999E-2</c:v>
                </c:pt>
                <c:pt idx="167">
                  <c:v>0.04</c:v>
                </c:pt>
                <c:pt idx="168">
                  <c:v>0.04</c:v>
                </c:pt>
                <c:pt idx="169">
                  <c:v>0.04</c:v>
                </c:pt>
                <c:pt idx="170">
                  <c:v>0.04</c:v>
                </c:pt>
                <c:pt idx="171">
                  <c:v>0.04</c:v>
                </c:pt>
                <c:pt idx="172">
                  <c:v>0.04</c:v>
                </c:pt>
                <c:pt idx="173">
                  <c:v>0.04</c:v>
                </c:pt>
                <c:pt idx="174">
                  <c:v>0.04</c:v>
                </c:pt>
                <c:pt idx="175">
                  <c:v>0.04</c:v>
                </c:pt>
                <c:pt idx="176">
                  <c:v>0.04</c:v>
                </c:pt>
                <c:pt idx="177">
                  <c:v>4.2000000000000003E-2</c:v>
                </c:pt>
                <c:pt idx="178">
                  <c:v>4.2000000000000003E-2</c:v>
                </c:pt>
                <c:pt idx="179">
                  <c:v>4.2000000000000003E-2</c:v>
                </c:pt>
                <c:pt idx="180">
                  <c:v>4.2000000000000003E-2</c:v>
                </c:pt>
                <c:pt idx="181">
                  <c:v>4.2000000000000003E-2</c:v>
                </c:pt>
                <c:pt idx="182">
                  <c:v>4.4000000000000004E-2</c:v>
                </c:pt>
                <c:pt idx="183">
                  <c:v>4.4000000000000004E-2</c:v>
                </c:pt>
                <c:pt idx="184">
                  <c:v>4.4000000000000004E-2</c:v>
                </c:pt>
                <c:pt idx="185">
                  <c:v>4.4000000000000004E-2</c:v>
                </c:pt>
                <c:pt idx="186">
                  <c:v>4.5999999999999999E-2</c:v>
                </c:pt>
                <c:pt idx="187">
                  <c:v>4.5999999999999999E-2</c:v>
                </c:pt>
                <c:pt idx="188">
                  <c:v>4.5999999999999999E-2</c:v>
                </c:pt>
                <c:pt idx="189">
                  <c:v>4.5999999999999999E-2</c:v>
                </c:pt>
                <c:pt idx="190">
                  <c:v>4.5999999999999999E-2</c:v>
                </c:pt>
                <c:pt idx="191">
                  <c:v>4.8000000000000001E-2</c:v>
                </c:pt>
                <c:pt idx="192">
                  <c:v>4.8000000000000001E-2</c:v>
                </c:pt>
                <c:pt idx="193">
                  <c:v>4.8000000000000001E-2</c:v>
                </c:pt>
                <c:pt idx="194">
                  <c:v>4.8000000000000001E-2</c:v>
                </c:pt>
                <c:pt idx="195">
                  <c:v>4.8000000000000001E-2</c:v>
                </c:pt>
                <c:pt idx="196">
                  <c:v>4.8000000000000001E-2</c:v>
                </c:pt>
                <c:pt idx="197">
                  <c:v>4.8000000000000001E-2</c:v>
                </c:pt>
                <c:pt idx="198">
                  <c:v>4.8000000000000001E-2</c:v>
                </c:pt>
                <c:pt idx="199">
                  <c:v>4.8000000000000001E-2</c:v>
                </c:pt>
                <c:pt idx="200">
                  <c:v>0.05</c:v>
                </c:pt>
                <c:pt idx="201">
                  <c:v>0.05</c:v>
                </c:pt>
                <c:pt idx="202">
                  <c:v>0.05</c:v>
                </c:pt>
                <c:pt idx="203">
                  <c:v>0.05</c:v>
                </c:pt>
                <c:pt idx="204">
                  <c:v>0.05</c:v>
                </c:pt>
                <c:pt idx="205">
                  <c:v>5.2000000000000005E-2</c:v>
                </c:pt>
                <c:pt idx="206">
                  <c:v>5.2000000000000005E-2</c:v>
                </c:pt>
                <c:pt idx="207">
                  <c:v>5.2000000000000005E-2</c:v>
                </c:pt>
                <c:pt idx="208">
                  <c:v>5.2000000000000005E-2</c:v>
                </c:pt>
                <c:pt idx="209">
                  <c:v>5.2000000000000005E-2</c:v>
                </c:pt>
                <c:pt idx="210">
                  <c:v>5.4000000000000006E-2</c:v>
                </c:pt>
                <c:pt idx="211">
                  <c:v>5.4000000000000006E-2</c:v>
                </c:pt>
                <c:pt idx="212">
                  <c:v>5.4000000000000006E-2</c:v>
                </c:pt>
                <c:pt idx="213">
                  <c:v>5.4000000000000006E-2</c:v>
                </c:pt>
                <c:pt idx="214">
                  <c:v>5.4000000000000006E-2</c:v>
                </c:pt>
                <c:pt idx="215">
                  <c:v>5.5999999999999994E-2</c:v>
                </c:pt>
                <c:pt idx="216">
                  <c:v>5.5999999999999994E-2</c:v>
                </c:pt>
                <c:pt idx="217">
                  <c:v>5.5999999999999994E-2</c:v>
                </c:pt>
                <c:pt idx="218">
                  <c:v>5.5999999999999994E-2</c:v>
                </c:pt>
                <c:pt idx="219">
                  <c:v>5.5999999999999994E-2</c:v>
                </c:pt>
                <c:pt idx="220">
                  <c:v>5.5999999999999994E-2</c:v>
                </c:pt>
                <c:pt idx="221">
                  <c:v>5.5999999999999994E-2</c:v>
                </c:pt>
                <c:pt idx="222">
                  <c:v>5.5999999999999994E-2</c:v>
                </c:pt>
                <c:pt idx="223">
                  <c:v>5.5999999999999994E-2</c:v>
                </c:pt>
                <c:pt idx="224">
                  <c:v>5.7999999999999996E-2</c:v>
                </c:pt>
                <c:pt idx="225">
                  <c:v>5.7999999999999996E-2</c:v>
                </c:pt>
                <c:pt idx="226">
                  <c:v>5.7999999999999996E-2</c:v>
                </c:pt>
                <c:pt idx="227">
                  <c:v>5.7999999999999996E-2</c:v>
                </c:pt>
                <c:pt idx="228">
                  <c:v>5.7999999999999996E-2</c:v>
                </c:pt>
                <c:pt idx="229">
                  <c:v>0.06</c:v>
                </c:pt>
                <c:pt idx="230">
                  <c:v>0.06</c:v>
                </c:pt>
                <c:pt idx="231">
                  <c:v>0.06</c:v>
                </c:pt>
                <c:pt idx="232">
                  <c:v>0.06</c:v>
                </c:pt>
                <c:pt idx="233">
                  <c:v>6.2E-2</c:v>
                </c:pt>
                <c:pt idx="234">
                  <c:v>6.2E-2</c:v>
                </c:pt>
                <c:pt idx="235">
                  <c:v>6.2E-2</c:v>
                </c:pt>
                <c:pt idx="236">
                  <c:v>6.2E-2</c:v>
                </c:pt>
                <c:pt idx="237">
                  <c:v>6.2E-2</c:v>
                </c:pt>
                <c:pt idx="238">
                  <c:v>6.4000000000000001E-2</c:v>
                </c:pt>
                <c:pt idx="239">
                  <c:v>6.4000000000000001E-2</c:v>
                </c:pt>
                <c:pt idx="240">
                  <c:v>6.4000000000000001E-2</c:v>
                </c:pt>
                <c:pt idx="241">
                  <c:v>6.4000000000000001E-2</c:v>
                </c:pt>
                <c:pt idx="242">
                  <c:v>6.4000000000000001E-2</c:v>
                </c:pt>
                <c:pt idx="243">
                  <c:v>6.4000000000000001E-2</c:v>
                </c:pt>
                <c:pt idx="244">
                  <c:v>6.4000000000000001E-2</c:v>
                </c:pt>
                <c:pt idx="245">
                  <c:v>6.4000000000000001E-2</c:v>
                </c:pt>
                <c:pt idx="246">
                  <c:v>6.4000000000000001E-2</c:v>
                </c:pt>
                <c:pt idx="247">
                  <c:v>6.6000000000000003E-2</c:v>
                </c:pt>
                <c:pt idx="248">
                  <c:v>6.6000000000000003E-2</c:v>
                </c:pt>
                <c:pt idx="249">
                  <c:v>6.6000000000000003E-2</c:v>
                </c:pt>
                <c:pt idx="250">
                  <c:v>6.6000000000000003E-2</c:v>
                </c:pt>
                <c:pt idx="251">
                  <c:v>6.6000000000000003E-2</c:v>
                </c:pt>
                <c:pt idx="252">
                  <c:v>6.8000000000000005E-2</c:v>
                </c:pt>
                <c:pt idx="253">
                  <c:v>6.8000000000000005E-2</c:v>
                </c:pt>
                <c:pt idx="254">
                  <c:v>6.8000000000000005E-2</c:v>
                </c:pt>
                <c:pt idx="255">
                  <c:v>6.8000000000000005E-2</c:v>
                </c:pt>
                <c:pt idx="256">
                  <c:v>6.8000000000000005E-2</c:v>
                </c:pt>
                <c:pt idx="257">
                  <c:v>7.0000000000000007E-2</c:v>
                </c:pt>
                <c:pt idx="258">
                  <c:v>7.0000000000000007E-2</c:v>
                </c:pt>
                <c:pt idx="259">
                  <c:v>7.0000000000000007E-2</c:v>
                </c:pt>
                <c:pt idx="260">
                  <c:v>7.0000000000000007E-2</c:v>
                </c:pt>
                <c:pt idx="261">
                  <c:v>7.2000000000000008E-2</c:v>
                </c:pt>
                <c:pt idx="262">
                  <c:v>7.2000000000000008E-2</c:v>
                </c:pt>
                <c:pt idx="263">
                  <c:v>7.2000000000000008E-2</c:v>
                </c:pt>
                <c:pt idx="264">
                  <c:v>7.2000000000000008E-2</c:v>
                </c:pt>
                <c:pt idx="265">
                  <c:v>7.2000000000000008E-2</c:v>
                </c:pt>
                <c:pt idx="266">
                  <c:v>7.2000000000000008E-2</c:v>
                </c:pt>
                <c:pt idx="267">
                  <c:v>7.2000000000000008E-2</c:v>
                </c:pt>
                <c:pt idx="268">
                  <c:v>7.2000000000000008E-2</c:v>
                </c:pt>
                <c:pt idx="269">
                  <c:v>7.2000000000000008E-2</c:v>
                </c:pt>
                <c:pt idx="270">
                  <c:v>7.400000000000001E-2</c:v>
                </c:pt>
                <c:pt idx="271">
                  <c:v>7.400000000000001E-2</c:v>
                </c:pt>
                <c:pt idx="272">
                  <c:v>7.400000000000001E-2</c:v>
                </c:pt>
                <c:pt idx="273">
                  <c:v>7.400000000000001E-2</c:v>
                </c:pt>
                <c:pt idx="274">
                  <c:v>7.400000000000001E-2</c:v>
                </c:pt>
                <c:pt idx="275">
                  <c:v>7.5999999999999998E-2</c:v>
                </c:pt>
                <c:pt idx="276">
                  <c:v>7.5999999999999998E-2</c:v>
                </c:pt>
                <c:pt idx="277">
                  <c:v>7.5999999999999998E-2</c:v>
                </c:pt>
                <c:pt idx="278">
                  <c:v>7.5999999999999998E-2</c:v>
                </c:pt>
                <c:pt idx="279">
                  <c:v>7.5999999999999998E-2</c:v>
                </c:pt>
                <c:pt idx="280">
                  <c:v>7.8E-2</c:v>
                </c:pt>
                <c:pt idx="281">
                  <c:v>7.8E-2</c:v>
                </c:pt>
                <c:pt idx="282">
                  <c:v>7.8E-2</c:v>
                </c:pt>
                <c:pt idx="283">
                  <c:v>7.8E-2</c:v>
                </c:pt>
                <c:pt idx="284">
                  <c:v>0.08</c:v>
                </c:pt>
                <c:pt idx="285">
                  <c:v>0.08</c:v>
                </c:pt>
                <c:pt idx="286">
                  <c:v>0.08</c:v>
                </c:pt>
                <c:pt idx="287">
                  <c:v>0.08</c:v>
                </c:pt>
                <c:pt idx="288">
                  <c:v>0.08</c:v>
                </c:pt>
                <c:pt idx="289">
                  <c:v>0.08</c:v>
                </c:pt>
                <c:pt idx="290">
                  <c:v>0.08</c:v>
                </c:pt>
                <c:pt idx="291">
                  <c:v>0.08</c:v>
                </c:pt>
                <c:pt idx="292">
                  <c:v>0.08</c:v>
                </c:pt>
                <c:pt idx="293">
                  <c:v>0.08</c:v>
                </c:pt>
                <c:pt idx="294">
                  <c:v>8.199999999999999E-2</c:v>
                </c:pt>
                <c:pt idx="295">
                  <c:v>8.199999999999999E-2</c:v>
                </c:pt>
                <c:pt idx="296">
                  <c:v>8.199999999999999E-2</c:v>
                </c:pt>
                <c:pt idx="297">
                  <c:v>8.199999999999999E-2</c:v>
                </c:pt>
                <c:pt idx="298">
                  <c:v>8.4000000000000005E-2</c:v>
                </c:pt>
                <c:pt idx="299">
                  <c:v>8.4000000000000005E-2</c:v>
                </c:pt>
                <c:pt idx="300">
                  <c:v>8.4000000000000005E-2</c:v>
                </c:pt>
                <c:pt idx="301">
                  <c:v>8.4000000000000005E-2</c:v>
                </c:pt>
                <c:pt idx="302">
                  <c:v>8.4000000000000005E-2</c:v>
                </c:pt>
                <c:pt idx="303">
                  <c:v>8.5999999999999993E-2</c:v>
                </c:pt>
                <c:pt idx="304">
                  <c:v>8.5999999999999993E-2</c:v>
                </c:pt>
                <c:pt idx="305">
                  <c:v>8.5999999999999993E-2</c:v>
                </c:pt>
                <c:pt idx="306">
                  <c:v>8.5999999999999993E-2</c:v>
                </c:pt>
                <c:pt idx="307">
                  <c:v>8.5999999999999993E-2</c:v>
                </c:pt>
                <c:pt idx="308">
                  <c:v>8.8000000000000009E-2</c:v>
                </c:pt>
                <c:pt idx="309">
                  <c:v>8.8000000000000009E-2</c:v>
                </c:pt>
                <c:pt idx="310">
                  <c:v>8.8000000000000009E-2</c:v>
                </c:pt>
                <c:pt idx="311">
                  <c:v>8.8000000000000009E-2</c:v>
                </c:pt>
                <c:pt idx="312">
                  <c:v>8.8000000000000009E-2</c:v>
                </c:pt>
                <c:pt idx="313">
                  <c:v>8.8000000000000009E-2</c:v>
                </c:pt>
                <c:pt idx="314">
                  <c:v>8.8000000000000009E-2</c:v>
                </c:pt>
                <c:pt idx="315">
                  <c:v>8.8000000000000009E-2</c:v>
                </c:pt>
                <c:pt idx="316">
                  <c:v>8.8000000000000009E-2</c:v>
                </c:pt>
                <c:pt idx="317">
                  <c:v>0.09</c:v>
                </c:pt>
                <c:pt idx="318">
                  <c:v>0.09</c:v>
                </c:pt>
                <c:pt idx="319">
                  <c:v>0.09</c:v>
                </c:pt>
                <c:pt idx="320">
                  <c:v>0.09</c:v>
                </c:pt>
                <c:pt idx="321">
                  <c:v>0.09</c:v>
                </c:pt>
                <c:pt idx="322">
                  <c:v>9.1999999999999998E-2</c:v>
                </c:pt>
                <c:pt idx="323">
                  <c:v>9.1999999999999998E-2</c:v>
                </c:pt>
                <c:pt idx="324">
                  <c:v>9.1999999999999998E-2</c:v>
                </c:pt>
                <c:pt idx="325">
                  <c:v>9.1999999999999998E-2</c:v>
                </c:pt>
                <c:pt idx="326">
                  <c:v>9.4E-2</c:v>
                </c:pt>
                <c:pt idx="327">
                  <c:v>9.4E-2</c:v>
                </c:pt>
                <c:pt idx="328">
                  <c:v>9.4E-2</c:v>
                </c:pt>
                <c:pt idx="329">
                  <c:v>9.4E-2</c:v>
                </c:pt>
                <c:pt idx="330">
                  <c:v>9.4E-2</c:v>
                </c:pt>
                <c:pt idx="331">
                  <c:v>9.6000000000000002E-2</c:v>
                </c:pt>
                <c:pt idx="332">
                  <c:v>9.6000000000000002E-2</c:v>
                </c:pt>
                <c:pt idx="333">
                  <c:v>9.6000000000000002E-2</c:v>
                </c:pt>
                <c:pt idx="334">
                  <c:v>9.6000000000000002E-2</c:v>
                </c:pt>
                <c:pt idx="335">
                  <c:v>9.6000000000000002E-2</c:v>
                </c:pt>
                <c:pt idx="336">
                  <c:v>9.6000000000000002E-2</c:v>
                </c:pt>
                <c:pt idx="337">
                  <c:v>9.6000000000000002E-2</c:v>
                </c:pt>
                <c:pt idx="338">
                  <c:v>9.6000000000000002E-2</c:v>
                </c:pt>
                <c:pt idx="339">
                  <c:v>9.6000000000000002E-2</c:v>
                </c:pt>
                <c:pt idx="340">
                  <c:v>9.8000000000000004E-2</c:v>
                </c:pt>
                <c:pt idx="341">
                  <c:v>9.8000000000000004E-2</c:v>
                </c:pt>
                <c:pt idx="342">
                  <c:v>9.8000000000000004E-2</c:v>
                </c:pt>
                <c:pt idx="343">
                  <c:v>9.8000000000000004E-2</c:v>
                </c:pt>
                <c:pt idx="344">
                  <c:v>9.8000000000000004E-2</c:v>
                </c:pt>
                <c:pt idx="345">
                  <c:v>0.1</c:v>
                </c:pt>
                <c:pt idx="346">
                  <c:v>0.1</c:v>
                </c:pt>
                <c:pt idx="347">
                  <c:v>0.1</c:v>
                </c:pt>
                <c:pt idx="348">
                  <c:v>0.1</c:v>
                </c:pt>
                <c:pt idx="349">
                  <c:v>0.1</c:v>
                </c:pt>
                <c:pt idx="350">
                  <c:v>0.10199999999999999</c:v>
                </c:pt>
                <c:pt idx="351">
                  <c:v>0.10199999999999999</c:v>
                </c:pt>
                <c:pt idx="352">
                  <c:v>0.10199999999999999</c:v>
                </c:pt>
                <c:pt idx="353">
                  <c:v>0.10199999999999999</c:v>
                </c:pt>
                <c:pt idx="354">
                  <c:v>0.10400000000000001</c:v>
                </c:pt>
                <c:pt idx="355">
                  <c:v>0.10400000000000001</c:v>
                </c:pt>
                <c:pt idx="356">
                  <c:v>0.10400000000000001</c:v>
                </c:pt>
                <c:pt idx="357">
                  <c:v>0.10400000000000001</c:v>
                </c:pt>
                <c:pt idx="358">
                  <c:v>0.10400000000000001</c:v>
                </c:pt>
                <c:pt idx="359">
                  <c:v>0.10400000000000001</c:v>
                </c:pt>
                <c:pt idx="360">
                  <c:v>0.10400000000000001</c:v>
                </c:pt>
                <c:pt idx="361">
                  <c:v>0.10400000000000001</c:v>
                </c:pt>
                <c:pt idx="362">
                  <c:v>0.10400000000000001</c:v>
                </c:pt>
                <c:pt idx="363">
                  <c:v>0.10400000000000001</c:v>
                </c:pt>
                <c:pt idx="364">
                  <c:v>0.106</c:v>
                </c:pt>
                <c:pt idx="365">
                  <c:v>0.106</c:v>
                </c:pt>
                <c:pt idx="366">
                  <c:v>0.106</c:v>
                </c:pt>
                <c:pt idx="367">
                  <c:v>0.106</c:v>
                </c:pt>
                <c:pt idx="368">
                  <c:v>0.10800000000000001</c:v>
                </c:pt>
                <c:pt idx="369">
                  <c:v>0.10800000000000001</c:v>
                </c:pt>
                <c:pt idx="370">
                  <c:v>0.10800000000000001</c:v>
                </c:pt>
                <c:pt idx="371">
                  <c:v>0.10800000000000001</c:v>
                </c:pt>
                <c:pt idx="372">
                  <c:v>0.11</c:v>
                </c:pt>
                <c:pt idx="373">
                  <c:v>0.11</c:v>
                </c:pt>
                <c:pt idx="374">
                  <c:v>0.11</c:v>
                </c:pt>
                <c:pt idx="375">
                  <c:v>0.11</c:v>
                </c:pt>
                <c:pt idx="376">
                  <c:v>0.11199999999999999</c:v>
                </c:pt>
                <c:pt idx="377">
                  <c:v>0.11199999999999999</c:v>
                </c:pt>
                <c:pt idx="378">
                  <c:v>0.11199999999999999</c:v>
                </c:pt>
                <c:pt idx="379">
                  <c:v>0.11199999999999999</c:v>
                </c:pt>
                <c:pt idx="380">
                  <c:v>0.11199999999999999</c:v>
                </c:pt>
                <c:pt idx="381">
                  <c:v>0.11199999999999999</c:v>
                </c:pt>
                <c:pt idx="382">
                  <c:v>0.11199999999999999</c:v>
                </c:pt>
                <c:pt idx="383">
                  <c:v>0.11199999999999999</c:v>
                </c:pt>
                <c:pt idx="384">
                  <c:v>0.11199999999999999</c:v>
                </c:pt>
                <c:pt idx="385">
                  <c:v>0.11199999999999999</c:v>
                </c:pt>
                <c:pt idx="386">
                  <c:v>0.114</c:v>
                </c:pt>
                <c:pt idx="387">
                  <c:v>0.114</c:v>
                </c:pt>
                <c:pt idx="388">
                  <c:v>0.114</c:v>
                </c:pt>
                <c:pt idx="389">
                  <c:v>0.114</c:v>
                </c:pt>
                <c:pt idx="390">
                  <c:v>0.11599999999999999</c:v>
                </c:pt>
                <c:pt idx="391">
                  <c:v>0.11599999999999999</c:v>
                </c:pt>
                <c:pt idx="392">
                  <c:v>0.11599999999999999</c:v>
                </c:pt>
                <c:pt idx="393">
                  <c:v>0.11599999999999999</c:v>
                </c:pt>
                <c:pt idx="394">
                  <c:v>0.11599999999999999</c:v>
                </c:pt>
                <c:pt idx="395">
                  <c:v>0.11800000000000001</c:v>
                </c:pt>
                <c:pt idx="396">
                  <c:v>0.11800000000000001</c:v>
                </c:pt>
                <c:pt idx="397">
                  <c:v>0.11800000000000001</c:v>
                </c:pt>
                <c:pt idx="398">
                  <c:v>0.11800000000000001</c:v>
                </c:pt>
                <c:pt idx="399">
                  <c:v>0.11800000000000001</c:v>
                </c:pt>
                <c:pt idx="400">
                  <c:v>0.12</c:v>
                </c:pt>
                <c:pt idx="401">
                  <c:v>0.12</c:v>
                </c:pt>
                <c:pt idx="402">
                  <c:v>0.12</c:v>
                </c:pt>
                <c:pt idx="403">
                  <c:v>0.12</c:v>
                </c:pt>
                <c:pt idx="404">
                  <c:v>0.12</c:v>
                </c:pt>
                <c:pt idx="405">
                  <c:v>0.12</c:v>
                </c:pt>
                <c:pt idx="406">
                  <c:v>0.12</c:v>
                </c:pt>
                <c:pt idx="407">
                  <c:v>0.12</c:v>
                </c:pt>
                <c:pt idx="408">
                  <c:v>0.12</c:v>
                </c:pt>
                <c:pt idx="409">
                  <c:v>0.122</c:v>
                </c:pt>
                <c:pt idx="410">
                  <c:v>0.122</c:v>
                </c:pt>
                <c:pt idx="411">
                  <c:v>0.122</c:v>
                </c:pt>
                <c:pt idx="412">
                  <c:v>0.122</c:v>
                </c:pt>
                <c:pt idx="413">
                  <c:v>0.122</c:v>
                </c:pt>
                <c:pt idx="414">
                  <c:v>0.124</c:v>
                </c:pt>
                <c:pt idx="415">
                  <c:v>0.124</c:v>
                </c:pt>
                <c:pt idx="416">
                  <c:v>0.124</c:v>
                </c:pt>
                <c:pt idx="417">
                  <c:v>0.124</c:v>
                </c:pt>
                <c:pt idx="418">
                  <c:v>0.126</c:v>
                </c:pt>
                <c:pt idx="419">
                  <c:v>0.126</c:v>
                </c:pt>
                <c:pt idx="420">
                  <c:v>0.126</c:v>
                </c:pt>
                <c:pt idx="421">
                  <c:v>0.126</c:v>
                </c:pt>
                <c:pt idx="422">
                  <c:v>0.126</c:v>
                </c:pt>
                <c:pt idx="423">
                  <c:v>0.128</c:v>
                </c:pt>
                <c:pt idx="424">
                  <c:v>0.128</c:v>
                </c:pt>
                <c:pt idx="425">
                  <c:v>0.128</c:v>
                </c:pt>
                <c:pt idx="426">
                  <c:v>0.128</c:v>
                </c:pt>
                <c:pt idx="427">
                  <c:v>0.128</c:v>
                </c:pt>
                <c:pt idx="428">
                  <c:v>0.128</c:v>
                </c:pt>
                <c:pt idx="429">
                  <c:v>0.128</c:v>
                </c:pt>
                <c:pt idx="430">
                  <c:v>0.128</c:v>
                </c:pt>
                <c:pt idx="431">
                  <c:v>0.128</c:v>
                </c:pt>
                <c:pt idx="432">
                  <c:v>0.13</c:v>
                </c:pt>
                <c:pt idx="433">
                  <c:v>0.13</c:v>
                </c:pt>
                <c:pt idx="434">
                  <c:v>0.13</c:v>
                </c:pt>
                <c:pt idx="435">
                  <c:v>0.13</c:v>
                </c:pt>
                <c:pt idx="436">
                  <c:v>0.13</c:v>
                </c:pt>
                <c:pt idx="437">
                  <c:v>0.13200000000000001</c:v>
                </c:pt>
                <c:pt idx="438">
                  <c:v>0.13200000000000001</c:v>
                </c:pt>
                <c:pt idx="439">
                  <c:v>0.13200000000000001</c:v>
                </c:pt>
                <c:pt idx="440">
                  <c:v>0.13200000000000001</c:v>
                </c:pt>
                <c:pt idx="441">
                  <c:v>0.13400000000000001</c:v>
                </c:pt>
                <c:pt idx="442">
                  <c:v>0.13400000000000001</c:v>
                </c:pt>
                <c:pt idx="443">
                  <c:v>0.13400000000000001</c:v>
                </c:pt>
                <c:pt idx="444">
                  <c:v>0.13400000000000001</c:v>
                </c:pt>
                <c:pt idx="445">
                  <c:v>0.13400000000000001</c:v>
                </c:pt>
                <c:pt idx="446">
                  <c:v>0.13600000000000001</c:v>
                </c:pt>
                <c:pt idx="447">
                  <c:v>0.13600000000000001</c:v>
                </c:pt>
                <c:pt idx="448">
                  <c:v>0.13600000000000001</c:v>
                </c:pt>
                <c:pt idx="449">
                  <c:v>0.13600000000000001</c:v>
                </c:pt>
                <c:pt idx="450">
                  <c:v>0.13600000000000001</c:v>
                </c:pt>
                <c:pt idx="451">
                  <c:v>0.13600000000000001</c:v>
                </c:pt>
                <c:pt idx="452">
                  <c:v>0.13600000000000001</c:v>
                </c:pt>
                <c:pt idx="453">
                  <c:v>0.13600000000000001</c:v>
                </c:pt>
                <c:pt idx="454">
                  <c:v>0.13600000000000001</c:v>
                </c:pt>
                <c:pt idx="455">
                  <c:v>0.13800000000000001</c:v>
                </c:pt>
                <c:pt idx="456">
                  <c:v>0.13800000000000001</c:v>
                </c:pt>
                <c:pt idx="457">
                  <c:v>0.13800000000000001</c:v>
                </c:pt>
                <c:pt idx="458">
                  <c:v>0.13800000000000001</c:v>
                </c:pt>
                <c:pt idx="459">
                  <c:v>0.13800000000000001</c:v>
                </c:pt>
                <c:pt idx="460">
                  <c:v>0.14000000000000001</c:v>
                </c:pt>
                <c:pt idx="461">
                  <c:v>0.14000000000000001</c:v>
                </c:pt>
                <c:pt idx="462">
                  <c:v>0.14000000000000001</c:v>
                </c:pt>
                <c:pt idx="463">
                  <c:v>0.14000000000000001</c:v>
                </c:pt>
                <c:pt idx="464">
                  <c:v>0.14000000000000001</c:v>
                </c:pt>
                <c:pt idx="465">
                  <c:v>0.14199999999999999</c:v>
                </c:pt>
                <c:pt idx="466">
                  <c:v>0.14199999999999999</c:v>
                </c:pt>
                <c:pt idx="467">
                  <c:v>0.14199999999999999</c:v>
                </c:pt>
                <c:pt idx="468">
                  <c:v>0.14199999999999999</c:v>
                </c:pt>
                <c:pt idx="469">
                  <c:v>0.14400000000000002</c:v>
                </c:pt>
                <c:pt idx="470">
                  <c:v>0.14400000000000002</c:v>
                </c:pt>
                <c:pt idx="471">
                  <c:v>0.14400000000000002</c:v>
                </c:pt>
                <c:pt idx="472">
                  <c:v>0.14400000000000002</c:v>
                </c:pt>
                <c:pt idx="473">
                  <c:v>0.14400000000000002</c:v>
                </c:pt>
                <c:pt idx="474">
                  <c:v>0.14400000000000002</c:v>
                </c:pt>
                <c:pt idx="475">
                  <c:v>0.14400000000000002</c:v>
                </c:pt>
                <c:pt idx="476">
                  <c:v>0.14400000000000002</c:v>
                </c:pt>
                <c:pt idx="477">
                  <c:v>0.14400000000000002</c:v>
                </c:pt>
                <c:pt idx="478">
                  <c:v>0.14400000000000002</c:v>
                </c:pt>
                <c:pt idx="479">
                  <c:v>0.14599999999999999</c:v>
                </c:pt>
                <c:pt idx="480">
                  <c:v>0.14599999999999999</c:v>
                </c:pt>
                <c:pt idx="481">
                  <c:v>0.14599999999999999</c:v>
                </c:pt>
                <c:pt idx="482">
                  <c:v>0.14800000000000002</c:v>
                </c:pt>
                <c:pt idx="483">
                  <c:v>0.14800000000000002</c:v>
                </c:pt>
                <c:pt idx="484">
                  <c:v>0.14800000000000002</c:v>
                </c:pt>
                <c:pt idx="485">
                  <c:v>0.14800000000000002</c:v>
                </c:pt>
                <c:pt idx="486">
                  <c:v>0.14800000000000002</c:v>
                </c:pt>
                <c:pt idx="487">
                  <c:v>0.15</c:v>
                </c:pt>
                <c:pt idx="488">
                  <c:v>0.15</c:v>
                </c:pt>
                <c:pt idx="489">
                  <c:v>0.15</c:v>
                </c:pt>
                <c:pt idx="490">
                  <c:v>0.15</c:v>
                </c:pt>
                <c:pt idx="491">
                  <c:v>0.152</c:v>
                </c:pt>
                <c:pt idx="492">
                  <c:v>0.152</c:v>
                </c:pt>
                <c:pt idx="493">
                  <c:v>0.152</c:v>
                </c:pt>
                <c:pt idx="494">
                  <c:v>0.152</c:v>
                </c:pt>
                <c:pt idx="495">
                  <c:v>0.152</c:v>
                </c:pt>
                <c:pt idx="496">
                  <c:v>0.152</c:v>
                </c:pt>
                <c:pt idx="497">
                  <c:v>0.152</c:v>
                </c:pt>
                <c:pt idx="498">
                  <c:v>0.152</c:v>
                </c:pt>
                <c:pt idx="499">
                  <c:v>0.152</c:v>
                </c:pt>
                <c:pt idx="500">
                  <c:v>0.154</c:v>
                </c:pt>
                <c:pt idx="501">
                  <c:v>0.154</c:v>
                </c:pt>
                <c:pt idx="502">
                  <c:v>0.154</c:v>
                </c:pt>
                <c:pt idx="503">
                  <c:v>0.154</c:v>
                </c:pt>
                <c:pt idx="504">
                  <c:v>0.156</c:v>
                </c:pt>
                <c:pt idx="505">
                  <c:v>0.156</c:v>
                </c:pt>
                <c:pt idx="506">
                  <c:v>0.156</c:v>
                </c:pt>
                <c:pt idx="507">
                  <c:v>0.156</c:v>
                </c:pt>
                <c:pt idx="508">
                  <c:v>0.156</c:v>
                </c:pt>
                <c:pt idx="509">
                  <c:v>0.158</c:v>
                </c:pt>
                <c:pt idx="510">
                  <c:v>0.158</c:v>
                </c:pt>
                <c:pt idx="511">
                  <c:v>0.158</c:v>
                </c:pt>
                <c:pt idx="512">
                  <c:v>0.158</c:v>
                </c:pt>
                <c:pt idx="513">
                  <c:v>0.158</c:v>
                </c:pt>
                <c:pt idx="514">
                  <c:v>0.16</c:v>
                </c:pt>
                <c:pt idx="515">
                  <c:v>0.16</c:v>
                </c:pt>
                <c:pt idx="516">
                  <c:v>0.16</c:v>
                </c:pt>
                <c:pt idx="517">
                  <c:v>0.16</c:v>
                </c:pt>
                <c:pt idx="518">
                  <c:v>0.16</c:v>
                </c:pt>
                <c:pt idx="519">
                  <c:v>0.16</c:v>
                </c:pt>
                <c:pt idx="520">
                  <c:v>0.16</c:v>
                </c:pt>
                <c:pt idx="521">
                  <c:v>0.16</c:v>
                </c:pt>
                <c:pt idx="522">
                  <c:v>0.16</c:v>
                </c:pt>
                <c:pt idx="523">
                  <c:v>0.16200000000000001</c:v>
                </c:pt>
                <c:pt idx="524">
                  <c:v>0.16200000000000001</c:v>
                </c:pt>
                <c:pt idx="525">
                  <c:v>0.16200000000000001</c:v>
                </c:pt>
                <c:pt idx="526">
                  <c:v>0.16200000000000001</c:v>
                </c:pt>
                <c:pt idx="527">
                  <c:v>0.16399999999999998</c:v>
                </c:pt>
                <c:pt idx="528">
                  <c:v>0.16399999999999998</c:v>
                </c:pt>
                <c:pt idx="529">
                  <c:v>0.16399999999999998</c:v>
                </c:pt>
                <c:pt idx="530">
                  <c:v>0.16399999999999998</c:v>
                </c:pt>
                <c:pt idx="531">
                  <c:v>0.16399999999999998</c:v>
                </c:pt>
                <c:pt idx="532">
                  <c:v>0.16600000000000001</c:v>
                </c:pt>
                <c:pt idx="533">
                  <c:v>0.16600000000000001</c:v>
                </c:pt>
                <c:pt idx="534">
                  <c:v>0.16600000000000001</c:v>
                </c:pt>
                <c:pt idx="535">
                  <c:v>0.16600000000000001</c:v>
                </c:pt>
                <c:pt idx="536">
                  <c:v>0.16600000000000001</c:v>
                </c:pt>
                <c:pt idx="537">
                  <c:v>0.16800000000000001</c:v>
                </c:pt>
                <c:pt idx="538">
                  <c:v>0.16800000000000001</c:v>
                </c:pt>
                <c:pt idx="539">
                  <c:v>0.16800000000000001</c:v>
                </c:pt>
                <c:pt idx="540">
                  <c:v>0.16800000000000001</c:v>
                </c:pt>
                <c:pt idx="541">
                  <c:v>0.16800000000000001</c:v>
                </c:pt>
                <c:pt idx="542">
                  <c:v>0.16800000000000001</c:v>
                </c:pt>
                <c:pt idx="543">
                  <c:v>0.16800000000000001</c:v>
                </c:pt>
                <c:pt idx="544">
                  <c:v>0.16800000000000001</c:v>
                </c:pt>
                <c:pt idx="545">
                  <c:v>0.17</c:v>
                </c:pt>
                <c:pt idx="546">
                  <c:v>0.17</c:v>
                </c:pt>
                <c:pt idx="547">
                  <c:v>0.17</c:v>
                </c:pt>
                <c:pt idx="548">
                  <c:v>0.17</c:v>
                </c:pt>
                <c:pt idx="549">
                  <c:v>0.17</c:v>
                </c:pt>
                <c:pt idx="550">
                  <c:v>0.17199999999999999</c:v>
                </c:pt>
                <c:pt idx="551">
                  <c:v>0.17199999999999999</c:v>
                </c:pt>
                <c:pt idx="552">
                  <c:v>0.17199999999999999</c:v>
                </c:pt>
                <c:pt idx="553">
                  <c:v>0.17199999999999999</c:v>
                </c:pt>
                <c:pt idx="554">
                  <c:v>0.17399999999999999</c:v>
                </c:pt>
                <c:pt idx="555">
                  <c:v>0.17399999999999999</c:v>
                </c:pt>
                <c:pt idx="556">
                  <c:v>0.17399999999999999</c:v>
                </c:pt>
                <c:pt idx="557">
                  <c:v>0.17399999999999999</c:v>
                </c:pt>
                <c:pt idx="558">
                  <c:v>0.17399999999999999</c:v>
                </c:pt>
                <c:pt idx="559">
                  <c:v>0.17600000000000002</c:v>
                </c:pt>
                <c:pt idx="560">
                  <c:v>0.17600000000000002</c:v>
                </c:pt>
                <c:pt idx="561">
                  <c:v>0.17600000000000002</c:v>
                </c:pt>
                <c:pt idx="562">
                  <c:v>0.17600000000000002</c:v>
                </c:pt>
                <c:pt idx="563">
                  <c:v>0.17600000000000002</c:v>
                </c:pt>
                <c:pt idx="564">
                  <c:v>0.17600000000000002</c:v>
                </c:pt>
                <c:pt idx="565">
                  <c:v>0.17600000000000002</c:v>
                </c:pt>
              </c:numCache>
            </c:numRef>
          </c:xVal>
          <c:yVal>
            <c:numRef>
              <c:f>'stress-strain final'!$N$3:$N$568</c:f>
              <c:numCache>
                <c:formatCode>General</c:formatCode>
                <c:ptCount val="566"/>
                <c:pt idx="0">
                  <c:v>0</c:v>
                </c:pt>
                <c:pt idx="1">
                  <c:v>38.984400000000001</c:v>
                </c:pt>
                <c:pt idx="2">
                  <c:v>39.850720000000003</c:v>
                </c:pt>
                <c:pt idx="3">
                  <c:v>40.717039999999997</c:v>
                </c:pt>
                <c:pt idx="4">
                  <c:v>41.366779999999999</c:v>
                </c:pt>
                <c:pt idx="5">
                  <c:v>42.2331</c:v>
                </c:pt>
                <c:pt idx="6">
                  <c:v>43.099419999999995</c:v>
                </c:pt>
                <c:pt idx="7">
                  <c:v>43.965739999999997</c:v>
                </c:pt>
                <c:pt idx="8">
                  <c:v>44.832059999999991</c:v>
                </c:pt>
                <c:pt idx="9">
                  <c:v>45.914960000000001</c:v>
                </c:pt>
                <c:pt idx="10">
                  <c:v>46.781280000000002</c:v>
                </c:pt>
                <c:pt idx="11">
                  <c:v>47.864179999999998</c:v>
                </c:pt>
                <c:pt idx="12">
                  <c:v>48.297339999999998</c:v>
                </c:pt>
                <c:pt idx="13">
                  <c:v>49.16366</c:v>
                </c:pt>
                <c:pt idx="14">
                  <c:v>50.029980000000002</c:v>
                </c:pt>
                <c:pt idx="15">
                  <c:v>50.679719999999996</c:v>
                </c:pt>
                <c:pt idx="16">
                  <c:v>51.546039999999998</c:v>
                </c:pt>
                <c:pt idx="17">
                  <c:v>52.41236</c:v>
                </c:pt>
                <c:pt idx="18">
                  <c:v>52.84552</c:v>
                </c:pt>
                <c:pt idx="19">
                  <c:v>53.495260000000009</c:v>
                </c:pt>
                <c:pt idx="20">
                  <c:v>54.361579999999996</c:v>
                </c:pt>
                <c:pt idx="21">
                  <c:v>55.011319999999998</c:v>
                </c:pt>
                <c:pt idx="22">
                  <c:v>55.661059999999992</c:v>
                </c:pt>
                <c:pt idx="23">
                  <c:v>56.3108</c:v>
                </c:pt>
                <c:pt idx="24">
                  <c:v>57.177120000000002</c:v>
                </c:pt>
                <c:pt idx="25">
                  <c:v>57.826859999999996</c:v>
                </c:pt>
                <c:pt idx="26">
                  <c:v>58.693179999999991</c:v>
                </c:pt>
                <c:pt idx="27">
                  <c:v>59.342919999999999</c:v>
                </c:pt>
                <c:pt idx="28">
                  <c:v>60.209240000000001</c:v>
                </c:pt>
                <c:pt idx="29">
                  <c:v>61.075559999999996</c:v>
                </c:pt>
                <c:pt idx="30">
                  <c:v>61.725300000000004</c:v>
                </c:pt>
                <c:pt idx="31">
                  <c:v>62.375039999999998</c:v>
                </c:pt>
                <c:pt idx="32">
                  <c:v>63.24136</c:v>
                </c:pt>
                <c:pt idx="33">
                  <c:v>63.674519999999994</c:v>
                </c:pt>
                <c:pt idx="34">
                  <c:v>64.540840000000003</c:v>
                </c:pt>
                <c:pt idx="35">
                  <c:v>65.190579999999997</c:v>
                </c:pt>
                <c:pt idx="36">
                  <c:v>66.273480000000006</c:v>
                </c:pt>
                <c:pt idx="37">
                  <c:v>66.923220000000001</c:v>
                </c:pt>
                <c:pt idx="38">
                  <c:v>67.356380000000001</c:v>
                </c:pt>
                <c:pt idx="39">
                  <c:v>67.789539999999988</c:v>
                </c:pt>
                <c:pt idx="40">
                  <c:v>68.439279999999997</c:v>
                </c:pt>
                <c:pt idx="41">
                  <c:v>69.305599999999998</c:v>
                </c:pt>
                <c:pt idx="42">
                  <c:v>69.738759999999999</c:v>
                </c:pt>
                <c:pt idx="43">
                  <c:v>70.388499999999993</c:v>
                </c:pt>
                <c:pt idx="44">
                  <c:v>70.605079999999987</c:v>
                </c:pt>
                <c:pt idx="45">
                  <c:v>71.254819999999995</c:v>
                </c:pt>
                <c:pt idx="46">
                  <c:v>71.904559999999989</c:v>
                </c:pt>
                <c:pt idx="47">
                  <c:v>72.337720000000004</c:v>
                </c:pt>
                <c:pt idx="48">
                  <c:v>72.770879999999991</c:v>
                </c:pt>
                <c:pt idx="49">
                  <c:v>73.204039999999992</c:v>
                </c:pt>
                <c:pt idx="50">
                  <c:v>73.85378</c:v>
                </c:pt>
                <c:pt idx="51">
                  <c:v>74.286940000000001</c:v>
                </c:pt>
                <c:pt idx="52">
                  <c:v>74.720100000000002</c:v>
                </c:pt>
                <c:pt idx="53">
                  <c:v>75.369839999999996</c:v>
                </c:pt>
                <c:pt idx="54">
                  <c:v>75.802999999999997</c:v>
                </c:pt>
                <c:pt idx="55">
                  <c:v>76.236159999999998</c:v>
                </c:pt>
                <c:pt idx="56">
                  <c:v>76.885899999999992</c:v>
                </c:pt>
                <c:pt idx="57">
                  <c:v>77.319059999999993</c:v>
                </c:pt>
                <c:pt idx="58">
                  <c:v>77.752219999999994</c:v>
                </c:pt>
                <c:pt idx="59">
                  <c:v>77.968800000000002</c:v>
                </c:pt>
                <c:pt idx="60">
                  <c:v>77.968800000000002</c:v>
                </c:pt>
                <c:pt idx="61">
                  <c:v>78.185379999999995</c:v>
                </c:pt>
                <c:pt idx="62">
                  <c:v>78.185379999999995</c:v>
                </c:pt>
                <c:pt idx="63">
                  <c:v>78.185379999999995</c:v>
                </c:pt>
                <c:pt idx="64">
                  <c:v>78.185379999999995</c:v>
                </c:pt>
                <c:pt idx="65">
                  <c:v>77.319059999999993</c:v>
                </c:pt>
                <c:pt idx="66">
                  <c:v>76.452740000000006</c:v>
                </c:pt>
                <c:pt idx="67">
                  <c:v>75.369839999999996</c:v>
                </c:pt>
                <c:pt idx="68">
                  <c:v>74.503519999999995</c:v>
                </c:pt>
                <c:pt idx="69">
                  <c:v>72.987460000000013</c:v>
                </c:pt>
                <c:pt idx="70">
                  <c:v>71.471400000000003</c:v>
                </c:pt>
                <c:pt idx="71">
                  <c:v>73.204039999999992</c:v>
                </c:pt>
                <c:pt idx="72">
                  <c:v>77.752219999999994</c:v>
                </c:pt>
                <c:pt idx="73">
                  <c:v>80.78434</c:v>
                </c:pt>
                <c:pt idx="74">
                  <c:v>81.434079999999994</c:v>
                </c:pt>
                <c:pt idx="75">
                  <c:v>81.434079999999994</c:v>
                </c:pt>
                <c:pt idx="76">
                  <c:v>82.083820000000003</c:v>
                </c:pt>
                <c:pt idx="77">
                  <c:v>82.950140000000005</c:v>
                </c:pt>
                <c:pt idx="78">
                  <c:v>83.383299999999991</c:v>
                </c:pt>
                <c:pt idx="79">
                  <c:v>84.033039999999986</c:v>
                </c:pt>
                <c:pt idx="80">
                  <c:v>84.466200000000001</c:v>
                </c:pt>
                <c:pt idx="81">
                  <c:v>85.115940000000009</c:v>
                </c:pt>
                <c:pt idx="82">
                  <c:v>85.765680000000003</c:v>
                </c:pt>
                <c:pt idx="83">
                  <c:v>86.415420000000012</c:v>
                </c:pt>
                <c:pt idx="84">
                  <c:v>86.848579999999984</c:v>
                </c:pt>
                <c:pt idx="85">
                  <c:v>87.498319999999993</c:v>
                </c:pt>
                <c:pt idx="86">
                  <c:v>88.148060000000001</c:v>
                </c:pt>
                <c:pt idx="87">
                  <c:v>89.014380000000003</c:v>
                </c:pt>
                <c:pt idx="88">
                  <c:v>89.447539999999989</c:v>
                </c:pt>
                <c:pt idx="89">
                  <c:v>90.313859999999991</c:v>
                </c:pt>
                <c:pt idx="90">
                  <c:v>90.9636</c:v>
                </c:pt>
                <c:pt idx="91">
                  <c:v>92.046500000000009</c:v>
                </c:pt>
                <c:pt idx="92">
                  <c:v>93.345979999999997</c:v>
                </c:pt>
                <c:pt idx="93">
                  <c:v>95.078619999999987</c:v>
                </c:pt>
                <c:pt idx="94">
                  <c:v>96.811260000000004</c:v>
                </c:pt>
                <c:pt idx="95">
                  <c:v>98.32732</c:v>
                </c:pt>
                <c:pt idx="96">
                  <c:v>99.193640000000002</c:v>
                </c:pt>
                <c:pt idx="97">
                  <c:v>100.92628000000001</c:v>
                </c:pt>
                <c:pt idx="98">
                  <c:v>102.65892000000001</c:v>
                </c:pt>
                <c:pt idx="99">
                  <c:v>104.17497999999999</c:v>
                </c:pt>
                <c:pt idx="100">
                  <c:v>105.69104</c:v>
                </c:pt>
                <c:pt idx="101">
                  <c:v>107.42368</c:v>
                </c:pt>
                <c:pt idx="102">
                  <c:v>108.93974</c:v>
                </c:pt>
                <c:pt idx="103">
                  <c:v>110.88896000000001</c:v>
                </c:pt>
                <c:pt idx="104">
                  <c:v>112.40502000000001</c:v>
                </c:pt>
                <c:pt idx="105">
                  <c:v>114.78740000000001</c:v>
                </c:pt>
                <c:pt idx="106">
                  <c:v>116.73661999999999</c:v>
                </c:pt>
                <c:pt idx="107">
                  <c:v>118.68584</c:v>
                </c:pt>
                <c:pt idx="108">
                  <c:v>120.63506000000001</c:v>
                </c:pt>
                <c:pt idx="109">
                  <c:v>122.58428000000001</c:v>
                </c:pt>
                <c:pt idx="110">
                  <c:v>124.75008</c:v>
                </c:pt>
                <c:pt idx="111">
                  <c:v>126.69929999999999</c:v>
                </c:pt>
                <c:pt idx="112">
                  <c:v>128.64851999999999</c:v>
                </c:pt>
                <c:pt idx="113">
                  <c:v>130.16457999999997</c:v>
                </c:pt>
                <c:pt idx="114">
                  <c:v>131.89722</c:v>
                </c:pt>
                <c:pt idx="115">
                  <c:v>133.19669999999999</c:v>
                </c:pt>
                <c:pt idx="116">
                  <c:v>134.71276</c:v>
                </c:pt>
                <c:pt idx="117">
                  <c:v>136.22882000000001</c:v>
                </c:pt>
                <c:pt idx="118">
                  <c:v>137.09513999999999</c:v>
                </c:pt>
                <c:pt idx="119">
                  <c:v>138.17803999999998</c:v>
                </c:pt>
                <c:pt idx="120">
                  <c:v>139.04436000000001</c:v>
                </c:pt>
                <c:pt idx="121">
                  <c:v>140.56042000000002</c:v>
                </c:pt>
                <c:pt idx="122">
                  <c:v>141.85990000000001</c:v>
                </c:pt>
                <c:pt idx="123">
                  <c:v>143.59253999999999</c:v>
                </c:pt>
                <c:pt idx="124">
                  <c:v>145.54175999999998</c:v>
                </c:pt>
                <c:pt idx="125">
                  <c:v>147.05781999999999</c:v>
                </c:pt>
                <c:pt idx="126">
                  <c:v>148.79046000000002</c:v>
                </c:pt>
                <c:pt idx="127">
                  <c:v>150.73967999999999</c:v>
                </c:pt>
                <c:pt idx="128">
                  <c:v>152.03915999999998</c:v>
                </c:pt>
                <c:pt idx="129">
                  <c:v>154.42153999999999</c:v>
                </c:pt>
                <c:pt idx="130">
                  <c:v>156.37075999999999</c:v>
                </c:pt>
                <c:pt idx="131">
                  <c:v>158.53655999999998</c:v>
                </c:pt>
                <c:pt idx="132">
                  <c:v>160.26920000000001</c:v>
                </c:pt>
                <c:pt idx="133">
                  <c:v>162.21842000000001</c:v>
                </c:pt>
                <c:pt idx="134">
                  <c:v>164.38422</c:v>
                </c:pt>
                <c:pt idx="135">
                  <c:v>166.55001999999999</c:v>
                </c:pt>
                <c:pt idx="136">
                  <c:v>168.9324</c:v>
                </c:pt>
                <c:pt idx="137">
                  <c:v>171.09819999999999</c:v>
                </c:pt>
                <c:pt idx="138">
                  <c:v>173.48057999999997</c:v>
                </c:pt>
                <c:pt idx="139">
                  <c:v>175.64637999999999</c:v>
                </c:pt>
                <c:pt idx="140">
                  <c:v>178.02876000000001</c:v>
                </c:pt>
                <c:pt idx="141">
                  <c:v>180.41113999999999</c:v>
                </c:pt>
                <c:pt idx="142">
                  <c:v>182.79352</c:v>
                </c:pt>
                <c:pt idx="143">
                  <c:v>185.60906</c:v>
                </c:pt>
                <c:pt idx="144">
                  <c:v>187.77485999999999</c:v>
                </c:pt>
                <c:pt idx="145">
                  <c:v>190.15723999999997</c:v>
                </c:pt>
                <c:pt idx="146">
                  <c:v>192.53962000000001</c:v>
                </c:pt>
                <c:pt idx="147">
                  <c:v>195.13857999999999</c:v>
                </c:pt>
                <c:pt idx="148">
                  <c:v>197.52095999999997</c:v>
                </c:pt>
                <c:pt idx="149">
                  <c:v>200.11992000000001</c:v>
                </c:pt>
                <c:pt idx="150">
                  <c:v>202.71887999999998</c:v>
                </c:pt>
                <c:pt idx="151">
                  <c:v>205.31784000000002</c:v>
                </c:pt>
                <c:pt idx="152">
                  <c:v>208.13337999999999</c:v>
                </c:pt>
                <c:pt idx="153">
                  <c:v>210.94892000000002</c:v>
                </c:pt>
                <c:pt idx="154">
                  <c:v>213.76445999999999</c:v>
                </c:pt>
                <c:pt idx="155">
                  <c:v>217.22973999999996</c:v>
                </c:pt>
                <c:pt idx="156">
                  <c:v>220.04527999999999</c:v>
                </c:pt>
                <c:pt idx="157">
                  <c:v>223.94372000000001</c:v>
                </c:pt>
                <c:pt idx="158">
                  <c:v>227.40900000000002</c:v>
                </c:pt>
                <c:pt idx="159">
                  <c:v>230.65770000000001</c:v>
                </c:pt>
                <c:pt idx="160">
                  <c:v>233.68981999999997</c:v>
                </c:pt>
                <c:pt idx="161">
                  <c:v>236.50536</c:v>
                </c:pt>
                <c:pt idx="162">
                  <c:v>239.97064</c:v>
                </c:pt>
                <c:pt idx="163">
                  <c:v>243.21933999999999</c:v>
                </c:pt>
                <c:pt idx="164">
                  <c:v>246.46804</c:v>
                </c:pt>
                <c:pt idx="165">
                  <c:v>249.93331999999998</c:v>
                </c:pt>
                <c:pt idx="166">
                  <c:v>253.18201999999999</c:v>
                </c:pt>
                <c:pt idx="167">
                  <c:v>256.86387999999999</c:v>
                </c:pt>
                <c:pt idx="168">
                  <c:v>260.11257999999998</c:v>
                </c:pt>
                <c:pt idx="169">
                  <c:v>263.57786000000004</c:v>
                </c:pt>
                <c:pt idx="170">
                  <c:v>267.04313999999999</c:v>
                </c:pt>
                <c:pt idx="171">
                  <c:v>270.50842</c:v>
                </c:pt>
                <c:pt idx="172">
                  <c:v>274.19027999999997</c:v>
                </c:pt>
                <c:pt idx="173">
                  <c:v>277.65556000000004</c:v>
                </c:pt>
                <c:pt idx="174">
                  <c:v>280.68768000000006</c:v>
                </c:pt>
                <c:pt idx="175">
                  <c:v>284.36954000000003</c:v>
                </c:pt>
                <c:pt idx="176">
                  <c:v>288.0514</c:v>
                </c:pt>
                <c:pt idx="177">
                  <c:v>291.51668000000001</c:v>
                </c:pt>
                <c:pt idx="178">
                  <c:v>294.76537999999999</c:v>
                </c:pt>
                <c:pt idx="179">
                  <c:v>298.44723999999997</c:v>
                </c:pt>
                <c:pt idx="180">
                  <c:v>301.69594000000001</c:v>
                </c:pt>
                <c:pt idx="181">
                  <c:v>305.37779999999998</c:v>
                </c:pt>
                <c:pt idx="182">
                  <c:v>308.62650000000002</c:v>
                </c:pt>
                <c:pt idx="183">
                  <c:v>311.65862000000004</c:v>
                </c:pt>
                <c:pt idx="184">
                  <c:v>314.90731999999997</c:v>
                </c:pt>
                <c:pt idx="185">
                  <c:v>318.58918</c:v>
                </c:pt>
                <c:pt idx="186">
                  <c:v>321.62129999999996</c:v>
                </c:pt>
                <c:pt idx="187">
                  <c:v>324.65341999999998</c:v>
                </c:pt>
                <c:pt idx="188">
                  <c:v>327.90211999999997</c:v>
                </c:pt>
                <c:pt idx="189">
                  <c:v>331.15082000000001</c:v>
                </c:pt>
                <c:pt idx="190">
                  <c:v>334.18294000000003</c:v>
                </c:pt>
                <c:pt idx="191">
                  <c:v>337.43164000000002</c:v>
                </c:pt>
                <c:pt idx="192">
                  <c:v>340.46376000000004</c:v>
                </c:pt>
                <c:pt idx="193">
                  <c:v>343.71245999999996</c:v>
                </c:pt>
                <c:pt idx="194">
                  <c:v>347.17774000000003</c:v>
                </c:pt>
                <c:pt idx="195">
                  <c:v>350.64302000000004</c:v>
                </c:pt>
                <c:pt idx="196">
                  <c:v>353.89172000000002</c:v>
                </c:pt>
                <c:pt idx="197">
                  <c:v>357.14041999999995</c:v>
                </c:pt>
                <c:pt idx="198">
                  <c:v>360.60569999999996</c:v>
                </c:pt>
                <c:pt idx="199">
                  <c:v>363.8544</c:v>
                </c:pt>
                <c:pt idx="200">
                  <c:v>367.10309999999998</c:v>
                </c:pt>
                <c:pt idx="201">
                  <c:v>370.35180000000003</c:v>
                </c:pt>
                <c:pt idx="202">
                  <c:v>373.38391999999999</c:v>
                </c:pt>
                <c:pt idx="203">
                  <c:v>376.41604000000001</c:v>
                </c:pt>
                <c:pt idx="204">
                  <c:v>379.44815999999997</c:v>
                </c:pt>
                <c:pt idx="205">
                  <c:v>382.48027999999999</c:v>
                </c:pt>
                <c:pt idx="206">
                  <c:v>385.07924000000003</c:v>
                </c:pt>
                <c:pt idx="207">
                  <c:v>387.89478000000003</c:v>
                </c:pt>
                <c:pt idx="208">
                  <c:v>390.92690000000005</c:v>
                </c:pt>
                <c:pt idx="209">
                  <c:v>393.95902000000007</c:v>
                </c:pt>
                <c:pt idx="210">
                  <c:v>396.55797999999999</c:v>
                </c:pt>
                <c:pt idx="211">
                  <c:v>399.37352000000004</c:v>
                </c:pt>
                <c:pt idx="212">
                  <c:v>402.18906000000004</c:v>
                </c:pt>
                <c:pt idx="213">
                  <c:v>405.00459999999998</c:v>
                </c:pt>
                <c:pt idx="214">
                  <c:v>408.03672</c:v>
                </c:pt>
                <c:pt idx="215">
                  <c:v>410.41910000000001</c:v>
                </c:pt>
                <c:pt idx="216">
                  <c:v>412.80147999999997</c:v>
                </c:pt>
                <c:pt idx="217">
                  <c:v>415.40043999999995</c:v>
                </c:pt>
                <c:pt idx="218">
                  <c:v>418.21598</c:v>
                </c:pt>
                <c:pt idx="219">
                  <c:v>420.81493999999998</c:v>
                </c:pt>
                <c:pt idx="220">
                  <c:v>423.41390000000001</c:v>
                </c:pt>
                <c:pt idx="221">
                  <c:v>425.79627999999997</c:v>
                </c:pt>
                <c:pt idx="222">
                  <c:v>428.61181999999997</c:v>
                </c:pt>
                <c:pt idx="223">
                  <c:v>430.99419999999998</c:v>
                </c:pt>
                <c:pt idx="224">
                  <c:v>434.02632</c:v>
                </c:pt>
                <c:pt idx="225">
                  <c:v>436.40870000000001</c:v>
                </c:pt>
                <c:pt idx="226">
                  <c:v>438.79108000000002</c:v>
                </c:pt>
                <c:pt idx="227">
                  <c:v>441.17345999999998</c:v>
                </c:pt>
                <c:pt idx="228">
                  <c:v>443.77241999999995</c:v>
                </c:pt>
                <c:pt idx="229">
                  <c:v>446.15480000000002</c:v>
                </c:pt>
                <c:pt idx="230">
                  <c:v>448.97034000000002</c:v>
                </c:pt>
                <c:pt idx="231">
                  <c:v>451.35271999999998</c:v>
                </c:pt>
                <c:pt idx="232">
                  <c:v>453.95168000000007</c:v>
                </c:pt>
                <c:pt idx="233">
                  <c:v>456.33406000000002</c:v>
                </c:pt>
                <c:pt idx="234">
                  <c:v>458.71643999999992</c:v>
                </c:pt>
                <c:pt idx="235">
                  <c:v>460.88224000000002</c:v>
                </c:pt>
                <c:pt idx="236">
                  <c:v>463.26461999999998</c:v>
                </c:pt>
                <c:pt idx="237">
                  <c:v>465.43041999999997</c:v>
                </c:pt>
                <c:pt idx="238">
                  <c:v>467.59622000000002</c:v>
                </c:pt>
                <c:pt idx="239">
                  <c:v>469.32886000000002</c:v>
                </c:pt>
                <c:pt idx="240">
                  <c:v>471.27808000000005</c:v>
                </c:pt>
                <c:pt idx="241">
                  <c:v>473.22730000000001</c:v>
                </c:pt>
                <c:pt idx="242">
                  <c:v>474.74336</c:v>
                </c:pt>
                <c:pt idx="243">
                  <c:v>476.47600000000006</c:v>
                </c:pt>
                <c:pt idx="244">
                  <c:v>477.99206000000004</c:v>
                </c:pt>
                <c:pt idx="245">
                  <c:v>479.72469999999993</c:v>
                </c:pt>
                <c:pt idx="246">
                  <c:v>480.80759999999992</c:v>
                </c:pt>
                <c:pt idx="247">
                  <c:v>482.10708</c:v>
                </c:pt>
                <c:pt idx="248">
                  <c:v>482.97340000000003</c:v>
                </c:pt>
                <c:pt idx="249">
                  <c:v>483.18997999999999</c:v>
                </c:pt>
                <c:pt idx="250">
                  <c:v>483.18997999999999</c:v>
                </c:pt>
                <c:pt idx="251">
                  <c:v>483.40656000000001</c:v>
                </c:pt>
                <c:pt idx="252">
                  <c:v>483.18997999999999</c:v>
                </c:pt>
                <c:pt idx="253">
                  <c:v>481.89050000000003</c:v>
                </c:pt>
                <c:pt idx="254">
                  <c:v>481.89050000000003</c:v>
                </c:pt>
                <c:pt idx="255">
                  <c:v>483.83972</c:v>
                </c:pt>
                <c:pt idx="256">
                  <c:v>485.57236</c:v>
                </c:pt>
                <c:pt idx="257">
                  <c:v>486.65525999999994</c:v>
                </c:pt>
                <c:pt idx="258">
                  <c:v>487.52157999999997</c:v>
                </c:pt>
                <c:pt idx="259">
                  <c:v>488.17131999999998</c:v>
                </c:pt>
                <c:pt idx="260">
                  <c:v>488.82106000000005</c:v>
                </c:pt>
                <c:pt idx="261">
                  <c:v>489.25422000000003</c:v>
                </c:pt>
                <c:pt idx="262">
                  <c:v>489.25422000000003</c:v>
                </c:pt>
                <c:pt idx="263">
                  <c:v>489.03763999999995</c:v>
                </c:pt>
                <c:pt idx="264">
                  <c:v>486.22209999999995</c:v>
                </c:pt>
                <c:pt idx="265">
                  <c:v>478.20863999999995</c:v>
                </c:pt>
                <c:pt idx="266">
                  <c:v>469.76202000000001</c:v>
                </c:pt>
                <c:pt idx="267">
                  <c:v>470.41176000000002</c:v>
                </c:pt>
                <c:pt idx="268">
                  <c:v>473.66046</c:v>
                </c:pt>
                <c:pt idx="269">
                  <c:v>477.77547999999996</c:v>
                </c:pt>
                <c:pt idx="270">
                  <c:v>482.54024000000004</c:v>
                </c:pt>
                <c:pt idx="271">
                  <c:v>486.00551999999999</c:v>
                </c:pt>
                <c:pt idx="272">
                  <c:v>487.73816000000005</c:v>
                </c:pt>
                <c:pt idx="273">
                  <c:v>487.30499999999995</c:v>
                </c:pt>
                <c:pt idx="274">
                  <c:v>485.78893999999997</c:v>
                </c:pt>
                <c:pt idx="275">
                  <c:v>484.70603999999997</c:v>
                </c:pt>
                <c:pt idx="276">
                  <c:v>485.13919999999996</c:v>
                </c:pt>
                <c:pt idx="277">
                  <c:v>485.35577999999998</c:v>
                </c:pt>
                <c:pt idx="278">
                  <c:v>481.89050000000003</c:v>
                </c:pt>
                <c:pt idx="279">
                  <c:v>483.83972</c:v>
                </c:pt>
                <c:pt idx="280">
                  <c:v>485.35577999999998</c:v>
                </c:pt>
                <c:pt idx="281">
                  <c:v>487.30499999999995</c:v>
                </c:pt>
                <c:pt idx="282">
                  <c:v>487.08841999999999</c:v>
                </c:pt>
                <c:pt idx="283">
                  <c:v>488.82106000000005</c:v>
                </c:pt>
                <c:pt idx="284">
                  <c:v>491.63659999999993</c:v>
                </c:pt>
                <c:pt idx="285">
                  <c:v>492.5029199999999</c:v>
                </c:pt>
                <c:pt idx="286">
                  <c:v>492.28634</c:v>
                </c:pt>
                <c:pt idx="287">
                  <c:v>489.90396000000004</c:v>
                </c:pt>
                <c:pt idx="288">
                  <c:v>489.90396000000004</c:v>
                </c:pt>
                <c:pt idx="289">
                  <c:v>491.42002000000002</c:v>
                </c:pt>
                <c:pt idx="290">
                  <c:v>493.36923999999999</c:v>
                </c:pt>
                <c:pt idx="291">
                  <c:v>494.45213999999999</c:v>
                </c:pt>
                <c:pt idx="292">
                  <c:v>493.15266000000003</c:v>
                </c:pt>
                <c:pt idx="293">
                  <c:v>491.63659999999993</c:v>
                </c:pt>
                <c:pt idx="294">
                  <c:v>493.80240000000003</c:v>
                </c:pt>
                <c:pt idx="295">
                  <c:v>495.75162</c:v>
                </c:pt>
                <c:pt idx="296">
                  <c:v>496.40136000000001</c:v>
                </c:pt>
                <c:pt idx="297">
                  <c:v>496.61793999999998</c:v>
                </c:pt>
                <c:pt idx="298">
                  <c:v>496.83452</c:v>
                </c:pt>
                <c:pt idx="299">
                  <c:v>496.61793999999998</c:v>
                </c:pt>
                <c:pt idx="300">
                  <c:v>496.40136000000001</c:v>
                </c:pt>
                <c:pt idx="301">
                  <c:v>491.42002000000002</c:v>
                </c:pt>
                <c:pt idx="302">
                  <c:v>489.68737999999996</c:v>
                </c:pt>
                <c:pt idx="303">
                  <c:v>494.88530000000003</c:v>
                </c:pt>
                <c:pt idx="304">
                  <c:v>498.78373999999997</c:v>
                </c:pt>
                <c:pt idx="305">
                  <c:v>500.29980000000006</c:v>
                </c:pt>
                <c:pt idx="306">
                  <c:v>501.38269999999994</c:v>
                </c:pt>
                <c:pt idx="307">
                  <c:v>502.24902000000003</c:v>
                </c:pt>
                <c:pt idx="308">
                  <c:v>502.89875999999992</c:v>
                </c:pt>
                <c:pt idx="309">
                  <c:v>503.54849999999993</c:v>
                </c:pt>
                <c:pt idx="310">
                  <c:v>504.19824</c:v>
                </c:pt>
                <c:pt idx="311">
                  <c:v>504.84798000000001</c:v>
                </c:pt>
                <c:pt idx="312">
                  <c:v>505.93088</c:v>
                </c:pt>
                <c:pt idx="313">
                  <c:v>506.58062000000001</c:v>
                </c:pt>
                <c:pt idx="314">
                  <c:v>506.79719999999998</c:v>
                </c:pt>
                <c:pt idx="315">
                  <c:v>507.44693999999998</c:v>
                </c:pt>
                <c:pt idx="316">
                  <c:v>508.09667999999999</c:v>
                </c:pt>
                <c:pt idx="317">
                  <c:v>508.74641999999994</c:v>
                </c:pt>
                <c:pt idx="318">
                  <c:v>508.96299999999997</c:v>
                </c:pt>
                <c:pt idx="319">
                  <c:v>509.61273999999997</c:v>
                </c:pt>
                <c:pt idx="320">
                  <c:v>510.04589999999996</c:v>
                </c:pt>
                <c:pt idx="321">
                  <c:v>510.47906000000006</c:v>
                </c:pt>
                <c:pt idx="322">
                  <c:v>510.91222000000005</c:v>
                </c:pt>
                <c:pt idx="323">
                  <c:v>511.12880000000007</c:v>
                </c:pt>
                <c:pt idx="324">
                  <c:v>511.77853999999996</c:v>
                </c:pt>
                <c:pt idx="325">
                  <c:v>512.42827999999997</c:v>
                </c:pt>
                <c:pt idx="326">
                  <c:v>513.29459999999995</c:v>
                </c:pt>
                <c:pt idx="327">
                  <c:v>513.72775999999999</c:v>
                </c:pt>
                <c:pt idx="328">
                  <c:v>514.37749999999994</c:v>
                </c:pt>
                <c:pt idx="329">
                  <c:v>514.59407999999996</c:v>
                </c:pt>
                <c:pt idx="330">
                  <c:v>513.72775999999999</c:v>
                </c:pt>
                <c:pt idx="331">
                  <c:v>512.42827999999997</c:v>
                </c:pt>
                <c:pt idx="332">
                  <c:v>514.37749999999994</c:v>
                </c:pt>
                <c:pt idx="333">
                  <c:v>516.54330000000004</c:v>
                </c:pt>
                <c:pt idx="334">
                  <c:v>517.62619999999993</c:v>
                </c:pt>
                <c:pt idx="335">
                  <c:v>518.70909999999992</c:v>
                </c:pt>
                <c:pt idx="336">
                  <c:v>519.14225999999996</c:v>
                </c:pt>
                <c:pt idx="337">
                  <c:v>519.79199999999992</c:v>
                </c:pt>
                <c:pt idx="338">
                  <c:v>520.65831999999989</c:v>
                </c:pt>
                <c:pt idx="339">
                  <c:v>521.30806000000007</c:v>
                </c:pt>
                <c:pt idx="340">
                  <c:v>522.17438000000004</c:v>
                </c:pt>
                <c:pt idx="341">
                  <c:v>522.82411999999999</c:v>
                </c:pt>
                <c:pt idx="342">
                  <c:v>523.25728000000004</c:v>
                </c:pt>
                <c:pt idx="343">
                  <c:v>523.69043999999997</c:v>
                </c:pt>
                <c:pt idx="344">
                  <c:v>524.34018000000003</c:v>
                </c:pt>
                <c:pt idx="345">
                  <c:v>524.98991999999998</c:v>
                </c:pt>
                <c:pt idx="346">
                  <c:v>525.63965999999994</c:v>
                </c:pt>
                <c:pt idx="347">
                  <c:v>526.2894</c:v>
                </c:pt>
                <c:pt idx="348">
                  <c:v>526.72255999999993</c:v>
                </c:pt>
                <c:pt idx="349">
                  <c:v>527.37230000000011</c:v>
                </c:pt>
                <c:pt idx="350">
                  <c:v>528.23862000000008</c:v>
                </c:pt>
                <c:pt idx="351">
                  <c:v>528.88836000000003</c:v>
                </c:pt>
                <c:pt idx="352">
                  <c:v>529.32152000000008</c:v>
                </c:pt>
                <c:pt idx="353">
                  <c:v>529.97125999999992</c:v>
                </c:pt>
                <c:pt idx="354">
                  <c:v>530.83758</c:v>
                </c:pt>
                <c:pt idx="355">
                  <c:v>531.27074000000005</c:v>
                </c:pt>
                <c:pt idx="356">
                  <c:v>531.70389999999998</c:v>
                </c:pt>
                <c:pt idx="357">
                  <c:v>532.13705999999991</c:v>
                </c:pt>
                <c:pt idx="358">
                  <c:v>532.78679999999997</c:v>
                </c:pt>
                <c:pt idx="359">
                  <c:v>533.21996000000001</c:v>
                </c:pt>
                <c:pt idx="360">
                  <c:v>534.08627999999999</c:v>
                </c:pt>
                <c:pt idx="361">
                  <c:v>534.73602000000005</c:v>
                </c:pt>
                <c:pt idx="362">
                  <c:v>535.81891999999993</c:v>
                </c:pt>
                <c:pt idx="363">
                  <c:v>536.25207999999998</c:v>
                </c:pt>
                <c:pt idx="364">
                  <c:v>536.46866</c:v>
                </c:pt>
                <c:pt idx="365">
                  <c:v>537.11839999999995</c:v>
                </c:pt>
                <c:pt idx="366">
                  <c:v>537.76814000000002</c:v>
                </c:pt>
                <c:pt idx="367">
                  <c:v>538.41787999999997</c:v>
                </c:pt>
                <c:pt idx="368">
                  <c:v>538.85104000000001</c:v>
                </c:pt>
                <c:pt idx="369">
                  <c:v>539.28419999999994</c:v>
                </c:pt>
                <c:pt idx="370">
                  <c:v>539.7173600000001</c:v>
                </c:pt>
                <c:pt idx="371">
                  <c:v>540.36709999999994</c:v>
                </c:pt>
                <c:pt idx="372">
                  <c:v>540.80025999999998</c:v>
                </c:pt>
                <c:pt idx="373">
                  <c:v>541.23341999999991</c:v>
                </c:pt>
                <c:pt idx="374">
                  <c:v>541.66658000000007</c:v>
                </c:pt>
                <c:pt idx="375">
                  <c:v>542.31631999999991</c:v>
                </c:pt>
                <c:pt idx="376">
                  <c:v>542.74947999999995</c:v>
                </c:pt>
                <c:pt idx="377">
                  <c:v>543.18263999999988</c:v>
                </c:pt>
                <c:pt idx="378">
                  <c:v>543.83238000000006</c:v>
                </c:pt>
                <c:pt idx="379">
                  <c:v>544.26553999999999</c:v>
                </c:pt>
                <c:pt idx="380">
                  <c:v>544.91528000000005</c:v>
                </c:pt>
                <c:pt idx="381">
                  <c:v>545.13186000000007</c:v>
                </c:pt>
                <c:pt idx="382">
                  <c:v>545.78160000000003</c:v>
                </c:pt>
                <c:pt idx="383">
                  <c:v>546.21475999999996</c:v>
                </c:pt>
                <c:pt idx="384">
                  <c:v>546.64792</c:v>
                </c:pt>
                <c:pt idx="385">
                  <c:v>547.08108000000004</c:v>
                </c:pt>
                <c:pt idx="386">
                  <c:v>547.51423999999997</c:v>
                </c:pt>
                <c:pt idx="387">
                  <c:v>548.16397999999992</c:v>
                </c:pt>
                <c:pt idx="388">
                  <c:v>548.59713999999997</c:v>
                </c:pt>
                <c:pt idx="389">
                  <c:v>549.03030000000001</c:v>
                </c:pt>
                <c:pt idx="390">
                  <c:v>549.68003999999996</c:v>
                </c:pt>
                <c:pt idx="391">
                  <c:v>549.8966200000001</c:v>
                </c:pt>
                <c:pt idx="392">
                  <c:v>550.32978000000003</c:v>
                </c:pt>
                <c:pt idx="393">
                  <c:v>550.76293999999996</c:v>
                </c:pt>
                <c:pt idx="394">
                  <c:v>551.41268000000002</c:v>
                </c:pt>
                <c:pt idx="395">
                  <c:v>551.62925999999993</c:v>
                </c:pt>
                <c:pt idx="396">
                  <c:v>552.06241999999997</c:v>
                </c:pt>
                <c:pt idx="397">
                  <c:v>552.71215999999993</c:v>
                </c:pt>
                <c:pt idx="398">
                  <c:v>553.14531999999997</c:v>
                </c:pt>
                <c:pt idx="399">
                  <c:v>553.36189999999999</c:v>
                </c:pt>
                <c:pt idx="400">
                  <c:v>553.79505999999992</c:v>
                </c:pt>
                <c:pt idx="401">
                  <c:v>554.22821999999996</c:v>
                </c:pt>
                <c:pt idx="402">
                  <c:v>554.44479999999999</c:v>
                </c:pt>
                <c:pt idx="403">
                  <c:v>554.87796000000003</c:v>
                </c:pt>
                <c:pt idx="404">
                  <c:v>555.52769999999998</c:v>
                </c:pt>
                <c:pt idx="405">
                  <c:v>555.74428</c:v>
                </c:pt>
                <c:pt idx="406">
                  <c:v>555.96086000000003</c:v>
                </c:pt>
                <c:pt idx="407">
                  <c:v>556.17744000000005</c:v>
                </c:pt>
                <c:pt idx="408">
                  <c:v>556.82718</c:v>
                </c:pt>
                <c:pt idx="409">
                  <c:v>557.26034000000004</c:v>
                </c:pt>
                <c:pt idx="410">
                  <c:v>557.69349999999997</c:v>
                </c:pt>
                <c:pt idx="411">
                  <c:v>558.12666000000002</c:v>
                </c:pt>
                <c:pt idx="412">
                  <c:v>558.34324000000004</c:v>
                </c:pt>
                <c:pt idx="413">
                  <c:v>558.77639999999997</c:v>
                </c:pt>
                <c:pt idx="414">
                  <c:v>559.20956000000001</c:v>
                </c:pt>
                <c:pt idx="415">
                  <c:v>559.42613999999992</c:v>
                </c:pt>
                <c:pt idx="416">
                  <c:v>559.64271999999994</c:v>
                </c:pt>
                <c:pt idx="417">
                  <c:v>560.07587999999998</c:v>
                </c:pt>
                <c:pt idx="418">
                  <c:v>560.29246000000001</c:v>
                </c:pt>
                <c:pt idx="419">
                  <c:v>560.72561999999994</c:v>
                </c:pt>
                <c:pt idx="420">
                  <c:v>561.15878000000009</c:v>
                </c:pt>
                <c:pt idx="421">
                  <c:v>561.37536000000011</c:v>
                </c:pt>
                <c:pt idx="422">
                  <c:v>561.80852000000004</c:v>
                </c:pt>
                <c:pt idx="423">
                  <c:v>562.24168000000009</c:v>
                </c:pt>
                <c:pt idx="424">
                  <c:v>562.45826</c:v>
                </c:pt>
                <c:pt idx="425">
                  <c:v>562.67484000000002</c:v>
                </c:pt>
                <c:pt idx="426">
                  <c:v>563.10799999999995</c:v>
                </c:pt>
                <c:pt idx="427">
                  <c:v>563.54115999999999</c:v>
                </c:pt>
                <c:pt idx="428">
                  <c:v>563.75774000000001</c:v>
                </c:pt>
                <c:pt idx="429">
                  <c:v>563.97431999999992</c:v>
                </c:pt>
                <c:pt idx="430">
                  <c:v>564.40747999999996</c:v>
                </c:pt>
                <c:pt idx="431">
                  <c:v>564.84063999999989</c:v>
                </c:pt>
                <c:pt idx="432">
                  <c:v>565.27380000000005</c:v>
                </c:pt>
                <c:pt idx="433">
                  <c:v>565.49037999999996</c:v>
                </c:pt>
                <c:pt idx="434">
                  <c:v>565.70695999999998</c:v>
                </c:pt>
                <c:pt idx="435">
                  <c:v>566.14011999999991</c:v>
                </c:pt>
                <c:pt idx="436">
                  <c:v>566.35670000000005</c:v>
                </c:pt>
                <c:pt idx="437">
                  <c:v>566.57328000000007</c:v>
                </c:pt>
                <c:pt idx="438">
                  <c:v>566.78985999999998</c:v>
                </c:pt>
                <c:pt idx="439">
                  <c:v>567.00644</c:v>
                </c:pt>
                <c:pt idx="440">
                  <c:v>567.22302000000002</c:v>
                </c:pt>
                <c:pt idx="441">
                  <c:v>567.43960000000004</c:v>
                </c:pt>
                <c:pt idx="442">
                  <c:v>567.87275999999997</c:v>
                </c:pt>
                <c:pt idx="443">
                  <c:v>568.08933999999999</c:v>
                </c:pt>
                <c:pt idx="444">
                  <c:v>568.30592000000001</c:v>
                </c:pt>
                <c:pt idx="445">
                  <c:v>568.73908000000006</c:v>
                </c:pt>
                <c:pt idx="446">
                  <c:v>568.95565999999997</c:v>
                </c:pt>
                <c:pt idx="447">
                  <c:v>568.95565999999997</c:v>
                </c:pt>
                <c:pt idx="448">
                  <c:v>569.17223999999999</c:v>
                </c:pt>
                <c:pt idx="449">
                  <c:v>569.17223999999999</c:v>
                </c:pt>
                <c:pt idx="450">
                  <c:v>569.82197999999994</c:v>
                </c:pt>
                <c:pt idx="451">
                  <c:v>569.82197999999994</c:v>
                </c:pt>
                <c:pt idx="452">
                  <c:v>570.25513999999998</c:v>
                </c:pt>
                <c:pt idx="453">
                  <c:v>570.25513999999998</c:v>
                </c:pt>
                <c:pt idx="454">
                  <c:v>570.68830000000003</c:v>
                </c:pt>
                <c:pt idx="455">
                  <c:v>570.68830000000003</c:v>
                </c:pt>
                <c:pt idx="456">
                  <c:v>571.12145999999996</c:v>
                </c:pt>
                <c:pt idx="457">
                  <c:v>571.12145999999996</c:v>
                </c:pt>
                <c:pt idx="458">
                  <c:v>571.33803999999998</c:v>
                </c:pt>
                <c:pt idx="459">
                  <c:v>571.77120000000002</c:v>
                </c:pt>
                <c:pt idx="460">
                  <c:v>571.98778000000004</c:v>
                </c:pt>
                <c:pt idx="461">
                  <c:v>572.20435999999995</c:v>
                </c:pt>
                <c:pt idx="462">
                  <c:v>572.20435999999995</c:v>
                </c:pt>
                <c:pt idx="463">
                  <c:v>572.42093999999997</c:v>
                </c:pt>
                <c:pt idx="464">
                  <c:v>572.63752000000011</c:v>
                </c:pt>
                <c:pt idx="465">
                  <c:v>572.85410000000002</c:v>
                </c:pt>
                <c:pt idx="466">
                  <c:v>573.28725999999995</c:v>
                </c:pt>
                <c:pt idx="467">
                  <c:v>573.28725999999995</c:v>
                </c:pt>
                <c:pt idx="468">
                  <c:v>573.28725999999995</c:v>
                </c:pt>
                <c:pt idx="469">
                  <c:v>573.50384000000008</c:v>
                </c:pt>
                <c:pt idx="470">
                  <c:v>573.72041999999999</c:v>
                </c:pt>
                <c:pt idx="471">
                  <c:v>573.93700000000001</c:v>
                </c:pt>
                <c:pt idx="472">
                  <c:v>574.15358000000003</c:v>
                </c:pt>
                <c:pt idx="473">
                  <c:v>574.37015999999994</c:v>
                </c:pt>
                <c:pt idx="474">
                  <c:v>574.58674000000008</c:v>
                </c:pt>
                <c:pt idx="475">
                  <c:v>574.58674000000008</c:v>
                </c:pt>
                <c:pt idx="476">
                  <c:v>574.80331999999999</c:v>
                </c:pt>
                <c:pt idx="477">
                  <c:v>575.01990000000001</c:v>
                </c:pt>
                <c:pt idx="478">
                  <c:v>575.23647999999991</c:v>
                </c:pt>
                <c:pt idx="479">
                  <c:v>575.23647999999991</c:v>
                </c:pt>
                <c:pt idx="480">
                  <c:v>575.45305999999994</c:v>
                </c:pt>
                <c:pt idx="481">
                  <c:v>575.66963999999996</c:v>
                </c:pt>
                <c:pt idx="482">
                  <c:v>575.66963999999996</c:v>
                </c:pt>
                <c:pt idx="483">
                  <c:v>576.1028</c:v>
                </c:pt>
                <c:pt idx="484">
                  <c:v>575.88621999999998</c:v>
                </c:pt>
                <c:pt idx="485">
                  <c:v>576.1028</c:v>
                </c:pt>
                <c:pt idx="486">
                  <c:v>576.31937999999991</c:v>
                </c:pt>
                <c:pt idx="487">
                  <c:v>576.31937999999991</c:v>
                </c:pt>
                <c:pt idx="488">
                  <c:v>576.31937999999991</c:v>
                </c:pt>
                <c:pt idx="489">
                  <c:v>576.53596000000005</c:v>
                </c:pt>
                <c:pt idx="490">
                  <c:v>576.53596000000005</c:v>
                </c:pt>
                <c:pt idx="491">
                  <c:v>576.75253999999995</c:v>
                </c:pt>
                <c:pt idx="492">
                  <c:v>576.75253999999995</c:v>
                </c:pt>
                <c:pt idx="493">
                  <c:v>576.96911999999998</c:v>
                </c:pt>
                <c:pt idx="494">
                  <c:v>577.1857</c:v>
                </c:pt>
                <c:pt idx="495">
                  <c:v>577.1857</c:v>
                </c:pt>
                <c:pt idx="496">
                  <c:v>577.1857</c:v>
                </c:pt>
                <c:pt idx="497">
                  <c:v>577.1857</c:v>
                </c:pt>
                <c:pt idx="498">
                  <c:v>577.1857</c:v>
                </c:pt>
                <c:pt idx="499">
                  <c:v>577.40227999999991</c:v>
                </c:pt>
                <c:pt idx="500">
                  <c:v>577.40227999999991</c:v>
                </c:pt>
                <c:pt idx="501">
                  <c:v>577.61886000000004</c:v>
                </c:pt>
                <c:pt idx="502">
                  <c:v>577.61886000000004</c:v>
                </c:pt>
                <c:pt idx="503">
                  <c:v>577.61886000000004</c:v>
                </c:pt>
                <c:pt idx="504">
                  <c:v>577.61886000000004</c:v>
                </c:pt>
                <c:pt idx="505">
                  <c:v>577.61886000000004</c:v>
                </c:pt>
                <c:pt idx="506">
                  <c:v>577.61886000000004</c:v>
                </c:pt>
                <c:pt idx="507">
                  <c:v>577.61886000000004</c:v>
                </c:pt>
                <c:pt idx="508">
                  <c:v>577.61886000000004</c:v>
                </c:pt>
                <c:pt idx="509">
                  <c:v>577.61886000000004</c:v>
                </c:pt>
                <c:pt idx="510">
                  <c:v>577.61886000000004</c:v>
                </c:pt>
                <c:pt idx="511">
                  <c:v>577.61886000000004</c:v>
                </c:pt>
                <c:pt idx="512">
                  <c:v>577.61886000000004</c:v>
                </c:pt>
                <c:pt idx="513">
                  <c:v>577.61886000000004</c:v>
                </c:pt>
                <c:pt idx="514">
                  <c:v>577.61886000000004</c:v>
                </c:pt>
                <c:pt idx="515">
                  <c:v>577.40227999999991</c:v>
                </c:pt>
                <c:pt idx="516">
                  <c:v>577.61886000000004</c:v>
                </c:pt>
                <c:pt idx="517">
                  <c:v>577.61886000000004</c:v>
                </c:pt>
                <c:pt idx="518">
                  <c:v>577.40227999999991</c:v>
                </c:pt>
                <c:pt idx="519">
                  <c:v>577.40227999999991</c:v>
                </c:pt>
                <c:pt idx="520">
                  <c:v>577.1857</c:v>
                </c:pt>
                <c:pt idx="521">
                  <c:v>577.1857</c:v>
                </c:pt>
                <c:pt idx="522">
                  <c:v>576.96911999999998</c:v>
                </c:pt>
                <c:pt idx="523">
                  <c:v>576.96911999999998</c:v>
                </c:pt>
                <c:pt idx="524">
                  <c:v>576.96911999999998</c:v>
                </c:pt>
                <c:pt idx="525">
                  <c:v>576.75253999999995</c:v>
                </c:pt>
                <c:pt idx="526">
                  <c:v>576.53596000000005</c:v>
                </c:pt>
                <c:pt idx="527">
                  <c:v>576.31937999999991</c:v>
                </c:pt>
                <c:pt idx="528">
                  <c:v>575.88621999999998</c:v>
                </c:pt>
                <c:pt idx="529">
                  <c:v>575.66963999999996</c:v>
                </c:pt>
                <c:pt idx="530">
                  <c:v>575.23647999999991</c:v>
                </c:pt>
                <c:pt idx="531">
                  <c:v>575.23647999999991</c:v>
                </c:pt>
                <c:pt idx="532">
                  <c:v>574.58674000000008</c:v>
                </c:pt>
                <c:pt idx="533">
                  <c:v>574.15358000000003</c:v>
                </c:pt>
                <c:pt idx="534">
                  <c:v>573.50384000000008</c:v>
                </c:pt>
                <c:pt idx="535">
                  <c:v>572.63752000000011</c:v>
                </c:pt>
                <c:pt idx="536">
                  <c:v>571.98778000000004</c:v>
                </c:pt>
                <c:pt idx="537">
                  <c:v>570.90487999999993</c:v>
                </c:pt>
                <c:pt idx="538">
                  <c:v>570.03855999999996</c:v>
                </c:pt>
                <c:pt idx="539">
                  <c:v>568.95565999999997</c:v>
                </c:pt>
                <c:pt idx="540">
                  <c:v>567.87275999999997</c:v>
                </c:pt>
                <c:pt idx="541">
                  <c:v>566.78985999999998</c:v>
                </c:pt>
                <c:pt idx="542">
                  <c:v>565.27380000000005</c:v>
                </c:pt>
                <c:pt idx="543">
                  <c:v>563.54115999999999</c:v>
                </c:pt>
                <c:pt idx="544">
                  <c:v>562.02509999999995</c:v>
                </c:pt>
                <c:pt idx="545">
                  <c:v>560.50904000000003</c:v>
                </c:pt>
                <c:pt idx="546">
                  <c:v>558.55981999999995</c:v>
                </c:pt>
                <c:pt idx="547">
                  <c:v>556.82718</c:v>
                </c:pt>
                <c:pt idx="548">
                  <c:v>554.87796000000003</c:v>
                </c:pt>
                <c:pt idx="549">
                  <c:v>552.92874000000006</c:v>
                </c:pt>
                <c:pt idx="550">
                  <c:v>550.97952000000009</c:v>
                </c:pt>
                <c:pt idx="551">
                  <c:v>548.16397999999992</c:v>
                </c:pt>
                <c:pt idx="552">
                  <c:v>545.99818000000005</c:v>
                </c:pt>
                <c:pt idx="553">
                  <c:v>543.61580000000004</c:v>
                </c:pt>
                <c:pt idx="554">
                  <c:v>541.01684</c:v>
                </c:pt>
                <c:pt idx="555">
                  <c:v>538.20129999999995</c:v>
                </c:pt>
                <c:pt idx="556">
                  <c:v>534.73602000000005</c:v>
                </c:pt>
                <c:pt idx="557">
                  <c:v>531.27074000000005</c:v>
                </c:pt>
                <c:pt idx="558">
                  <c:v>526.72255999999993</c:v>
                </c:pt>
                <c:pt idx="559">
                  <c:v>522.17438000000004</c:v>
                </c:pt>
                <c:pt idx="560">
                  <c:v>517.62619999999993</c:v>
                </c:pt>
                <c:pt idx="561">
                  <c:v>511.34537999999998</c:v>
                </c:pt>
                <c:pt idx="562">
                  <c:v>503.98165999999992</c:v>
                </c:pt>
                <c:pt idx="563">
                  <c:v>495.75162</c:v>
                </c:pt>
                <c:pt idx="564">
                  <c:v>486.43867999999998</c:v>
                </c:pt>
                <c:pt idx="565">
                  <c:v>475.39309999999995</c:v>
                </c:pt>
              </c:numCache>
            </c:numRef>
          </c:yVal>
          <c:smooth val="1"/>
          <c:extLst>
            <c:ext xmlns:c16="http://schemas.microsoft.com/office/drawing/2014/chart" uri="{C3380CC4-5D6E-409C-BE32-E72D297353CC}">
              <c16:uniqueId val="{00000006-0B8C-434B-9703-09228CB5C249}"/>
            </c:ext>
          </c:extLst>
        </c:ser>
        <c:ser>
          <c:idx val="7"/>
          <c:order val="7"/>
          <c:tx>
            <c:v>0.2% offset</c:v>
          </c:tx>
          <c:spPr>
            <a:ln w="19047" cap="rnd">
              <a:solidFill>
                <a:schemeClr val="accent2">
                  <a:lumMod val="60000"/>
                </a:schemeClr>
              </a:solidFill>
              <a:round/>
            </a:ln>
            <a:effectLst/>
          </c:spPr>
          <c:marker>
            <c:symbol val="none"/>
          </c:marker>
          <c:xVal>
            <c:numRef>
              <c:f>'stress-strain final'!$O$3:$O$302</c:f>
              <c:numCache>
                <c:formatCode>General</c:formatCode>
                <c:ptCount val="300"/>
                <c:pt idx="0">
                  <c:v>2E-3</c:v>
                </c:pt>
                <c:pt idx="1">
                  <c:v>4.0000000000000001E-3</c:v>
                </c:pt>
                <c:pt idx="2">
                  <c:v>4.0000000000000001E-3</c:v>
                </c:pt>
                <c:pt idx="3">
                  <c:v>4.0000000000000001E-3</c:v>
                </c:pt>
                <c:pt idx="4">
                  <c:v>4.0000000000000001E-3</c:v>
                </c:pt>
                <c:pt idx="5">
                  <c:v>4.0000000000000001E-3</c:v>
                </c:pt>
                <c:pt idx="6">
                  <c:v>4.0000000000000001E-3</c:v>
                </c:pt>
                <c:pt idx="7">
                  <c:v>4.0000000000000001E-3</c:v>
                </c:pt>
                <c:pt idx="8">
                  <c:v>4.0000000000000001E-3</c:v>
                </c:pt>
                <c:pt idx="9">
                  <c:v>4.0000000000000001E-3</c:v>
                </c:pt>
                <c:pt idx="10">
                  <c:v>4.0000000000000001E-3</c:v>
                </c:pt>
                <c:pt idx="11">
                  <c:v>4.0000000000000001E-3</c:v>
                </c:pt>
                <c:pt idx="12">
                  <c:v>4.0000000000000001E-3</c:v>
                </c:pt>
                <c:pt idx="13">
                  <c:v>4.0000000000000001E-3</c:v>
                </c:pt>
                <c:pt idx="14">
                  <c:v>6.0000000000000001E-3</c:v>
                </c:pt>
                <c:pt idx="15">
                  <c:v>6.0000000000000001E-3</c:v>
                </c:pt>
                <c:pt idx="16">
                  <c:v>6.0000000000000001E-3</c:v>
                </c:pt>
                <c:pt idx="17">
                  <c:v>6.0000000000000001E-3</c:v>
                </c:pt>
                <c:pt idx="18">
                  <c:v>6.0000000000000001E-3</c:v>
                </c:pt>
                <c:pt idx="19">
                  <c:v>6.0000000000000001E-3</c:v>
                </c:pt>
                <c:pt idx="20">
                  <c:v>6.0000000000000001E-3</c:v>
                </c:pt>
                <c:pt idx="21">
                  <c:v>6.0000000000000001E-3</c:v>
                </c:pt>
                <c:pt idx="22">
                  <c:v>6.0000000000000001E-3</c:v>
                </c:pt>
                <c:pt idx="23">
                  <c:v>6.0000000000000001E-3</c:v>
                </c:pt>
                <c:pt idx="24">
                  <c:v>6.0000000000000001E-3</c:v>
                </c:pt>
                <c:pt idx="25">
                  <c:v>6.0000000000000001E-3</c:v>
                </c:pt>
                <c:pt idx="26">
                  <c:v>6.0000000000000001E-3</c:v>
                </c:pt>
                <c:pt idx="27">
                  <c:v>8.0000000000000002E-3</c:v>
                </c:pt>
                <c:pt idx="28">
                  <c:v>8.0000000000000002E-3</c:v>
                </c:pt>
                <c:pt idx="29">
                  <c:v>8.0000000000000002E-3</c:v>
                </c:pt>
                <c:pt idx="30">
                  <c:v>8.0000000000000002E-3</c:v>
                </c:pt>
                <c:pt idx="31">
                  <c:v>8.0000000000000002E-3</c:v>
                </c:pt>
                <c:pt idx="32">
                  <c:v>8.0000000000000002E-3</c:v>
                </c:pt>
                <c:pt idx="33">
                  <c:v>8.0000000000000002E-3</c:v>
                </c:pt>
                <c:pt idx="34">
                  <c:v>8.0000000000000002E-3</c:v>
                </c:pt>
                <c:pt idx="35">
                  <c:v>8.0000000000000002E-3</c:v>
                </c:pt>
                <c:pt idx="36">
                  <c:v>8.0000000000000002E-3</c:v>
                </c:pt>
                <c:pt idx="37">
                  <c:v>8.0000000000000002E-3</c:v>
                </c:pt>
                <c:pt idx="38">
                  <c:v>8.0000000000000002E-3</c:v>
                </c:pt>
                <c:pt idx="39">
                  <c:v>0.01</c:v>
                </c:pt>
                <c:pt idx="40">
                  <c:v>0.01</c:v>
                </c:pt>
                <c:pt idx="41">
                  <c:v>0.01</c:v>
                </c:pt>
                <c:pt idx="42">
                  <c:v>0.01</c:v>
                </c:pt>
                <c:pt idx="43">
                  <c:v>0.01</c:v>
                </c:pt>
                <c:pt idx="44">
                  <c:v>0.01</c:v>
                </c:pt>
                <c:pt idx="45">
                  <c:v>0.01</c:v>
                </c:pt>
                <c:pt idx="46">
                  <c:v>0.01</c:v>
                </c:pt>
                <c:pt idx="47">
                  <c:v>0.01</c:v>
                </c:pt>
                <c:pt idx="48">
                  <c:v>0.01</c:v>
                </c:pt>
                <c:pt idx="49">
                  <c:v>0.01</c:v>
                </c:pt>
                <c:pt idx="50">
                  <c:v>0.01</c:v>
                </c:pt>
                <c:pt idx="51">
                  <c:v>0.01</c:v>
                </c:pt>
                <c:pt idx="52">
                  <c:v>0.01</c:v>
                </c:pt>
                <c:pt idx="53">
                  <c:v>0.01</c:v>
                </c:pt>
                <c:pt idx="54">
                  <c:v>0.01</c:v>
                </c:pt>
                <c:pt idx="55">
                  <c:v>0.01</c:v>
                </c:pt>
                <c:pt idx="56">
                  <c:v>0.01</c:v>
                </c:pt>
                <c:pt idx="57">
                  <c:v>0.01</c:v>
                </c:pt>
                <c:pt idx="58">
                  <c:v>0.01</c:v>
                </c:pt>
                <c:pt idx="59">
                  <c:v>0.01</c:v>
                </c:pt>
                <c:pt idx="60">
                  <c:v>0.01</c:v>
                </c:pt>
                <c:pt idx="61">
                  <c:v>0.01</c:v>
                </c:pt>
                <c:pt idx="62">
                  <c:v>0.01</c:v>
                </c:pt>
                <c:pt idx="63">
                  <c:v>0.01</c:v>
                </c:pt>
                <c:pt idx="64">
                  <c:v>0.01</c:v>
                </c:pt>
                <c:pt idx="65">
                  <c:v>1.2E-2</c:v>
                </c:pt>
                <c:pt idx="66">
                  <c:v>1.2E-2</c:v>
                </c:pt>
                <c:pt idx="67">
                  <c:v>1.2E-2</c:v>
                </c:pt>
                <c:pt idx="68">
                  <c:v>1.2E-2</c:v>
                </c:pt>
                <c:pt idx="69">
                  <c:v>1.2E-2</c:v>
                </c:pt>
                <c:pt idx="70">
                  <c:v>1.2E-2</c:v>
                </c:pt>
                <c:pt idx="71">
                  <c:v>1.2E-2</c:v>
                </c:pt>
                <c:pt idx="72">
                  <c:v>1.2E-2</c:v>
                </c:pt>
                <c:pt idx="73">
                  <c:v>1.2E-2</c:v>
                </c:pt>
                <c:pt idx="74">
                  <c:v>1.2E-2</c:v>
                </c:pt>
                <c:pt idx="75">
                  <c:v>1.2E-2</c:v>
                </c:pt>
                <c:pt idx="76">
                  <c:v>1.2E-2</c:v>
                </c:pt>
                <c:pt idx="77">
                  <c:v>1.4E-2</c:v>
                </c:pt>
                <c:pt idx="78">
                  <c:v>1.4E-2</c:v>
                </c:pt>
                <c:pt idx="79">
                  <c:v>1.4E-2</c:v>
                </c:pt>
                <c:pt idx="80">
                  <c:v>1.4E-2</c:v>
                </c:pt>
                <c:pt idx="81">
                  <c:v>1.4E-2</c:v>
                </c:pt>
                <c:pt idx="82">
                  <c:v>1.4E-2</c:v>
                </c:pt>
                <c:pt idx="83">
                  <c:v>1.4E-2</c:v>
                </c:pt>
                <c:pt idx="84">
                  <c:v>1.4E-2</c:v>
                </c:pt>
                <c:pt idx="85">
                  <c:v>1.4E-2</c:v>
                </c:pt>
                <c:pt idx="86">
                  <c:v>1.4E-2</c:v>
                </c:pt>
                <c:pt idx="87">
                  <c:v>1.4E-2</c:v>
                </c:pt>
                <c:pt idx="88">
                  <c:v>1.4E-2</c:v>
                </c:pt>
                <c:pt idx="89">
                  <c:v>1.4E-2</c:v>
                </c:pt>
                <c:pt idx="90">
                  <c:v>1.6E-2</c:v>
                </c:pt>
                <c:pt idx="91">
                  <c:v>1.6E-2</c:v>
                </c:pt>
                <c:pt idx="92">
                  <c:v>1.6E-2</c:v>
                </c:pt>
                <c:pt idx="93">
                  <c:v>1.6E-2</c:v>
                </c:pt>
                <c:pt idx="94">
                  <c:v>1.6E-2</c:v>
                </c:pt>
                <c:pt idx="95">
                  <c:v>1.6E-2</c:v>
                </c:pt>
                <c:pt idx="96">
                  <c:v>1.6E-2</c:v>
                </c:pt>
                <c:pt idx="97">
                  <c:v>1.8000000000000002E-2</c:v>
                </c:pt>
                <c:pt idx="98">
                  <c:v>1.8000000000000002E-2</c:v>
                </c:pt>
                <c:pt idx="99">
                  <c:v>1.8000000000000002E-2</c:v>
                </c:pt>
                <c:pt idx="100">
                  <c:v>1.8000000000000002E-2</c:v>
                </c:pt>
                <c:pt idx="101">
                  <c:v>1.8000000000000002E-2</c:v>
                </c:pt>
                <c:pt idx="102">
                  <c:v>1.8000000000000002E-2</c:v>
                </c:pt>
                <c:pt idx="103">
                  <c:v>1.8000000000000002E-2</c:v>
                </c:pt>
                <c:pt idx="104">
                  <c:v>1.8000000000000002E-2</c:v>
                </c:pt>
                <c:pt idx="105">
                  <c:v>1.8000000000000002E-2</c:v>
                </c:pt>
                <c:pt idx="106">
                  <c:v>2.0000000000000004E-2</c:v>
                </c:pt>
                <c:pt idx="107">
                  <c:v>2.0000000000000004E-2</c:v>
                </c:pt>
                <c:pt idx="108">
                  <c:v>2.0000000000000004E-2</c:v>
                </c:pt>
                <c:pt idx="109">
                  <c:v>2.0000000000000004E-2</c:v>
                </c:pt>
                <c:pt idx="110">
                  <c:v>2.0000000000000004E-2</c:v>
                </c:pt>
                <c:pt idx="111">
                  <c:v>2.1999999999999999E-2</c:v>
                </c:pt>
                <c:pt idx="112">
                  <c:v>2.1999999999999999E-2</c:v>
                </c:pt>
                <c:pt idx="113">
                  <c:v>2.1999999999999999E-2</c:v>
                </c:pt>
                <c:pt idx="114">
                  <c:v>2.1999999999999999E-2</c:v>
                </c:pt>
                <c:pt idx="115">
                  <c:v>2.1999999999999999E-2</c:v>
                </c:pt>
                <c:pt idx="116">
                  <c:v>2.4E-2</c:v>
                </c:pt>
                <c:pt idx="117">
                  <c:v>2.4E-2</c:v>
                </c:pt>
                <c:pt idx="118">
                  <c:v>2.4E-2</c:v>
                </c:pt>
                <c:pt idx="119">
                  <c:v>2.4E-2</c:v>
                </c:pt>
                <c:pt idx="120">
                  <c:v>2.6000000000000002E-2</c:v>
                </c:pt>
                <c:pt idx="121">
                  <c:v>2.6000000000000002E-2</c:v>
                </c:pt>
                <c:pt idx="122">
                  <c:v>2.6000000000000002E-2</c:v>
                </c:pt>
                <c:pt idx="123">
                  <c:v>2.6000000000000002E-2</c:v>
                </c:pt>
                <c:pt idx="124">
                  <c:v>2.6000000000000002E-2</c:v>
                </c:pt>
                <c:pt idx="125">
                  <c:v>2.6000000000000002E-2</c:v>
                </c:pt>
                <c:pt idx="126">
                  <c:v>2.6000000000000002E-2</c:v>
                </c:pt>
                <c:pt idx="127">
                  <c:v>2.6000000000000002E-2</c:v>
                </c:pt>
                <c:pt idx="128">
                  <c:v>2.6000000000000002E-2</c:v>
                </c:pt>
                <c:pt idx="129">
                  <c:v>2.6000000000000002E-2</c:v>
                </c:pt>
                <c:pt idx="130">
                  <c:v>2.8000000000000004E-2</c:v>
                </c:pt>
                <c:pt idx="131">
                  <c:v>2.8000000000000004E-2</c:v>
                </c:pt>
                <c:pt idx="132">
                  <c:v>2.8000000000000004E-2</c:v>
                </c:pt>
                <c:pt idx="133">
                  <c:v>2.8000000000000004E-2</c:v>
                </c:pt>
                <c:pt idx="134">
                  <c:v>2.8000000000000004E-2</c:v>
                </c:pt>
                <c:pt idx="135">
                  <c:v>0.03</c:v>
                </c:pt>
                <c:pt idx="136">
                  <c:v>0.03</c:v>
                </c:pt>
                <c:pt idx="137">
                  <c:v>0.03</c:v>
                </c:pt>
                <c:pt idx="138">
                  <c:v>0.03</c:v>
                </c:pt>
                <c:pt idx="139">
                  <c:v>3.2000000000000001E-2</c:v>
                </c:pt>
                <c:pt idx="140">
                  <c:v>3.2000000000000001E-2</c:v>
                </c:pt>
                <c:pt idx="141">
                  <c:v>3.2000000000000001E-2</c:v>
                </c:pt>
                <c:pt idx="142">
                  <c:v>3.2000000000000001E-2</c:v>
                </c:pt>
                <c:pt idx="143">
                  <c:v>3.2000000000000001E-2</c:v>
                </c:pt>
                <c:pt idx="144">
                  <c:v>3.4000000000000002E-2</c:v>
                </c:pt>
                <c:pt idx="145">
                  <c:v>3.4000000000000002E-2</c:v>
                </c:pt>
                <c:pt idx="146">
                  <c:v>3.4000000000000002E-2</c:v>
                </c:pt>
                <c:pt idx="147">
                  <c:v>3.4000000000000002E-2</c:v>
                </c:pt>
                <c:pt idx="148">
                  <c:v>3.4000000000000002E-2</c:v>
                </c:pt>
                <c:pt idx="149">
                  <c:v>3.4000000000000002E-2</c:v>
                </c:pt>
                <c:pt idx="150">
                  <c:v>3.4000000000000002E-2</c:v>
                </c:pt>
                <c:pt idx="151">
                  <c:v>3.4000000000000002E-2</c:v>
                </c:pt>
                <c:pt idx="152">
                  <c:v>3.4000000000000002E-2</c:v>
                </c:pt>
                <c:pt idx="153">
                  <c:v>3.6000000000000004E-2</c:v>
                </c:pt>
                <c:pt idx="154">
                  <c:v>3.6000000000000004E-2</c:v>
                </c:pt>
                <c:pt idx="155">
                  <c:v>3.6000000000000004E-2</c:v>
                </c:pt>
                <c:pt idx="156">
                  <c:v>3.6000000000000004E-2</c:v>
                </c:pt>
                <c:pt idx="157">
                  <c:v>3.6000000000000004E-2</c:v>
                </c:pt>
                <c:pt idx="158">
                  <c:v>3.8000000000000006E-2</c:v>
                </c:pt>
                <c:pt idx="159">
                  <c:v>3.8000000000000006E-2</c:v>
                </c:pt>
                <c:pt idx="160">
                  <c:v>3.8000000000000006E-2</c:v>
                </c:pt>
                <c:pt idx="161">
                  <c:v>3.8000000000000006E-2</c:v>
                </c:pt>
                <c:pt idx="162">
                  <c:v>3.8000000000000006E-2</c:v>
                </c:pt>
                <c:pt idx="163">
                  <c:v>0.04</c:v>
                </c:pt>
                <c:pt idx="164">
                  <c:v>0.04</c:v>
                </c:pt>
                <c:pt idx="165">
                  <c:v>0.04</c:v>
                </c:pt>
                <c:pt idx="166">
                  <c:v>0.04</c:v>
                </c:pt>
                <c:pt idx="167">
                  <c:v>4.2000000000000003E-2</c:v>
                </c:pt>
                <c:pt idx="168">
                  <c:v>4.2000000000000003E-2</c:v>
                </c:pt>
                <c:pt idx="169">
                  <c:v>4.2000000000000003E-2</c:v>
                </c:pt>
                <c:pt idx="170">
                  <c:v>4.2000000000000003E-2</c:v>
                </c:pt>
                <c:pt idx="171">
                  <c:v>4.2000000000000003E-2</c:v>
                </c:pt>
                <c:pt idx="172">
                  <c:v>4.2000000000000003E-2</c:v>
                </c:pt>
                <c:pt idx="173">
                  <c:v>4.2000000000000003E-2</c:v>
                </c:pt>
                <c:pt idx="174">
                  <c:v>4.2000000000000003E-2</c:v>
                </c:pt>
                <c:pt idx="175">
                  <c:v>4.2000000000000003E-2</c:v>
                </c:pt>
                <c:pt idx="176">
                  <c:v>4.2000000000000003E-2</c:v>
                </c:pt>
                <c:pt idx="177">
                  <c:v>4.4000000000000004E-2</c:v>
                </c:pt>
                <c:pt idx="178">
                  <c:v>4.4000000000000004E-2</c:v>
                </c:pt>
                <c:pt idx="179">
                  <c:v>4.4000000000000004E-2</c:v>
                </c:pt>
                <c:pt idx="180">
                  <c:v>4.4000000000000004E-2</c:v>
                </c:pt>
                <c:pt idx="181">
                  <c:v>4.4000000000000004E-2</c:v>
                </c:pt>
                <c:pt idx="182">
                  <c:v>4.6000000000000006E-2</c:v>
                </c:pt>
                <c:pt idx="183">
                  <c:v>4.6000000000000006E-2</c:v>
                </c:pt>
                <c:pt idx="184">
                  <c:v>4.6000000000000006E-2</c:v>
                </c:pt>
                <c:pt idx="185">
                  <c:v>4.6000000000000006E-2</c:v>
                </c:pt>
                <c:pt idx="186">
                  <c:v>4.8000000000000001E-2</c:v>
                </c:pt>
                <c:pt idx="187">
                  <c:v>4.8000000000000001E-2</c:v>
                </c:pt>
                <c:pt idx="188">
                  <c:v>4.8000000000000001E-2</c:v>
                </c:pt>
                <c:pt idx="189">
                  <c:v>4.8000000000000001E-2</c:v>
                </c:pt>
                <c:pt idx="190">
                  <c:v>4.8000000000000001E-2</c:v>
                </c:pt>
                <c:pt idx="191">
                  <c:v>0.05</c:v>
                </c:pt>
                <c:pt idx="192">
                  <c:v>0.05</c:v>
                </c:pt>
                <c:pt idx="193">
                  <c:v>0.05</c:v>
                </c:pt>
                <c:pt idx="194">
                  <c:v>0.05</c:v>
                </c:pt>
                <c:pt idx="195">
                  <c:v>0.05</c:v>
                </c:pt>
                <c:pt idx="196">
                  <c:v>0.05</c:v>
                </c:pt>
                <c:pt idx="197">
                  <c:v>0.05</c:v>
                </c:pt>
                <c:pt idx="198">
                  <c:v>0.05</c:v>
                </c:pt>
                <c:pt idx="199">
                  <c:v>0.05</c:v>
                </c:pt>
                <c:pt idx="200">
                  <c:v>5.2000000000000005E-2</c:v>
                </c:pt>
                <c:pt idx="201">
                  <c:v>5.2000000000000005E-2</c:v>
                </c:pt>
                <c:pt idx="202">
                  <c:v>5.2000000000000005E-2</c:v>
                </c:pt>
                <c:pt idx="203">
                  <c:v>5.2000000000000005E-2</c:v>
                </c:pt>
                <c:pt idx="204">
                  <c:v>5.2000000000000005E-2</c:v>
                </c:pt>
                <c:pt idx="205">
                  <c:v>5.4000000000000006E-2</c:v>
                </c:pt>
                <c:pt idx="206">
                  <c:v>5.4000000000000006E-2</c:v>
                </c:pt>
                <c:pt idx="207">
                  <c:v>5.4000000000000006E-2</c:v>
                </c:pt>
                <c:pt idx="208">
                  <c:v>5.4000000000000006E-2</c:v>
                </c:pt>
                <c:pt idx="209">
                  <c:v>5.4000000000000006E-2</c:v>
                </c:pt>
                <c:pt idx="210">
                  <c:v>5.6000000000000008E-2</c:v>
                </c:pt>
                <c:pt idx="211">
                  <c:v>5.6000000000000008E-2</c:v>
                </c:pt>
                <c:pt idx="212">
                  <c:v>5.6000000000000008E-2</c:v>
                </c:pt>
                <c:pt idx="213">
                  <c:v>5.6000000000000008E-2</c:v>
                </c:pt>
                <c:pt idx="214">
                  <c:v>5.6000000000000008E-2</c:v>
                </c:pt>
                <c:pt idx="215">
                  <c:v>5.7999999999999996E-2</c:v>
                </c:pt>
                <c:pt idx="216">
                  <c:v>5.7999999999999996E-2</c:v>
                </c:pt>
                <c:pt idx="217">
                  <c:v>5.7999999999999996E-2</c:v>
                </c:pt>
                <c:pt idx="218">
                  <c:v>5.7999999999999996E-2</c:v>
                </c:pt>
                <c:pt idx="219">
                  <c:v>5.7999999999999996E-2</c:v>
                </c:pt>
                <c:pt idx="220">
                  <c:v>5.7999999999999996E-2</c:v>
                </c:pt>
                <c:pt idx="221">
                  <c:v>5.7999999999999996E-2</c:v>
                </c:pt>
                <c:pt idx="222">
                  <c:v>5.7999999999999996E-2</c:v>
                </c:pt>
                <c:pt idx="223">
                  <c:v>5.7999999999999996E-2</c:v>
                </c:pt>
                <c:pt idx="224">
                  <c:v>0.06</c:v>
                </c:pt>
                <c:pt idx="225">
                  <c:v>0.06</c:v>
                </c:pt>
                <c:pt idx="226">
                  <c:v>0.06</c:v>
                </c:pt>
                <c:pt idx="227">
                  <c:v>0.06</c:v>
                </c:pt>
                <c:pt idx="228">
                  <c:v>0.06</c:v>
                </c:pt>
                <c:pt idx="229">
                  <c:v>6.2E-2</c:v>
                </c:pt>
                <c:pt idx="230">
                  <c:v>6.2E-2</c:v>
                </c:pt>
                <c:pt idx="231">
                  <c:v>6.2E-2</c:v>
                </c:pt>
                <c:pt idx="232">
                  <c:v>6.2E-2</c:v>
                </c:pt>
                <c:pt idx="233">
                  <c:v>6.4000000000000001E-2</c:v>
                </c:pt>
                <c:pt idx="234">
                  <c:v>6.4000000000000001E-2</c:v>
                </c:pt>
                <c:pt idx="235">
                  <c:v>6.4000000000000001E-2</c:v>
                </c:pt>
                <c:pt idx="236">
                  <c:v>6.4000000000000001E-2</c:v>
                </c:pt>
                <c:pt idx="237">
                  <c:v>6.4000000000000001E-2</c:v>
                </c:pt>
                <c:pt idx="238">
                  <c:v>6.6000000000000003E-2</c:v>
                </c:pt>
                <c:pt idx="239">
                  <c:v>6.6000000000000003E-2</c:v>
                </c:pt>
                <c:pt idx="240">
                  <c:v>6.6000000000000003E-2</c:v>
                </c:pt>
                <c:pt idx="241">
                  <c:v>6.6000000000000003E-2</c:v>
                </c:pt>
                <c:pt idx="242">
                  <c:v>6.6000000000000003E-2</c:v>
                </c:pt>
                <c:pt idx="243">
                  <c:v>6.6000000000000003E-2</c:v>
                </c:pt>
                <c:pt idx="244">
                  <c:v>6.6000000000000003E-2</c:v>
                </c:pt>
                <c:pt idx="245">
                  <c:v>6.6000000000000003E-2</c:v>
                </c:pt>
                <c:pt idx="246">
                  <c:v>6.6000000000000003E-2</c:v>
                </c:pt>
                <c:pt idx="247">
                  <c:v>6.8000000000000005E-2</c:v>
                </c:pt>
                <c:pt idx="248">
                  <c:v>6.8000000000000005E-2</c:v>
                </c:pt>
                <c:pt idx="249">
                  <c:v>6.8000000000000005E-2</c:v>
                </c:pt>
                <c:pt idx="250">
                  <c:v>6.8000000000000005E-2</c:v>
                </c:pt>
                <c:pt idx="251">
                  <c:v>6.8000000000000005E-2</c:v>
                </c:pt>
                <c:pt idx="252">
                  <c:v>7.0000000000000007E-2</c:v>
                </c:pt>
                <c:pt idx="253">
                  <c:v>7.0000000000000007E-2</c:v>
                </c:pt>
                <c:pt idx="254">
                  <c:v>7.0000000000000007E-2</c:v>
                </c:pt>
                <c:pt idx="255">
                  <c:v>7.0000000000000007E-2</c:v>
                </c:pt>
                <c:pt idx="256">
                  <c:v>7.0000000000000007E-2</c:v>
                </c:pt>
                <c:pt idx="257">
                  <c:v>7.2000000000000008E-2</c:v>
                </c:pt>
                <c:pt idx="258">
                  <c:v>7.2000000000000008E-2</c:v>
                </c:pt>
                <c:pt idx="259">
                  <c:v>7.2000000000000008E-2</c:v>
                </c:pt>
                <c:pt idx="260">
                  <c:v>7.2000000000000008E-2</c:v>
                </c:pt>
                <c:pt idx="261">
                  <c:v>7.400000000000001E-2</c:v>
                </c:pt>
                <c:pt idx="262">
                  <c:v>7.400000000000001E-2</c:v>
                </c:pt>
                <c:pt idx="263">
                  <c:v>7.400000000000001E-2</c:v>
                </c:pt>
                <c:pt idx="264">
                  <c:v>7.400000000000001E-2</c:v>
                </c:pt>
                <c:pt idx="265">
                  <c:v>7.400000000000001E-2</c:v>
                </c:pt>
                <c:pt idx="266">
                  <c:v>7.400000000000001E-2</c:v>
                </c:pt>
                <c:pt idx="267">
                  <c:v>7.400000000000001E-2</c:v>
                </c:pt>
                <c:pt idx="268">
                  <c:v>7.400000000000001E-2</c:v>
                </c:pt>
                <c:pt idx="269">
                  <c:v>7.400000000000001E-2</c:v>
                </c:pt>
                <c:pt idx="270">
                  <c:v>7.6000000000000012E-2</c:v>
                </c:pt>
                <c:pt idx="271">
                  <c:v>7.6000000000000012E-2</c:v>
                </c:pt>
                <c:pt idx="272">
                  <c:v>7.6000000000000012E-2</c:v>
                </c:pt>
                <c:pt idx="273">
                  <c:v>7.6000000000000012E-2</c:v>
                </c:pt>
                <c:pt idx="274">
                  <c:v>7.6000000000000012E-2</c:v>
                </c:pt>
                <c:pt idx="275">
                  <c:v>7.8E-2</c:v>
                </c:pt>
                <c:pt idx="276">
                  <c:v>7.8E-2</c:v>
                </c:pt>
                <c:pt idx="277">
                  <c:v>7.8E-2</c:v>
                </c:pt>
                <c:pt idx="278">
                  <c:v>7.8E-2</c:v>
                </c:pt>
                <c:pt idx="279">
                  <c:v>7.8E-2</c:v>
                </c:pt>
                <c:pt idx="280">
                  <c:v>0.08</c:v>
                </c:pt>
                <c:pt idx="281">
                  <c:v>0.08</c:v>
                </c:pt>
                <c:pt idx="282">
                  <c:v>0.08</c:v>
                </c:pt>
                <c:pt idx="283">
                  <c:v>0.08</c:v>
                </c:pt>
                <c:pt idx="284">
                  <c:v>8.2000000000000003E-2</c:v>
                </c:pt>
                <c:pt idx="285">
                  <c:v>8.2000000000000003E-2</c:v>
                </c:pt>
                <c:pt idx="286">
                  <c:v>8.2000000000000003E-2</c:v>
                </c:pt>
                <c:pt idx="287">
                  <c:v>8.2000000000000003E-2</c:v>
                </c:pt>
                <c:pt idx="288">
                  <c:v>8.2000000000000003E-2</c:v>
                </c:pt>
                <c:pt idx="289">
                  <c:v>8.2000000000000003E-2</c:v>
                </c:pt>
                <c:pt idx="290">
                  <c:v>8.2000000000000003E-2</c:v>
                </c:pt>
                <c:pt idx="291">
                  <c:v>8.2000000000000003E-2</c:v>
                </c:pt>
                <c:pt idx="292">
                  <c:v>8.2000000000000003E-2</c:v>
                </c:pt>
                <c:pt idx="293">
                  <c:v>8.2000000000000003E-2</c:v>
                </c:pt>
                <c:pt idx="294">
                  <c:v>8.3999999999999991E-2</c:v>
                </c:pt>
                <c:pt idx="295">
                  <c:v>8.3999999999999991E-2</c:v>
                </c:pt>
                <c:pt idx="296">
                  <c:v>8.3999999999999991E-2</c:v>
                </c:pt>
                <c:pt idx="297">
                  <c:v>8.3999999999999991E-2</c:v>
                </c:pt>
                <c:pt idx="298">
                  <c:v>8.6000000000000007E-2</c:v>
                </c:pt>
                <c:pt idx="299">
                  <c:v>8.6000000000000007E-2</c:v>
                </c:pt>
              </c:numCache>
            </c:numRef>
          </c:xVal>
          <c:yVal>
            <c:numRef>
              <c:f>'stress-strain final'!$P$3:$P$302</c:f>
              <c:numCache>
                <c:formatCode>General</c:formatCode>
                <c:ptCount val="300"/>
                <c:pt idx="0">
                  <c:v>0</c:v>
                </c:pt>
                <c:pt idx="1">
                  <c:v>13.89</c:v>
                </c:pt>
                <c:pt idx="2">
                  <c:v>13.89</c:v>
                </c:pt>
                <c:pt idx="3">
                  <c:v>13.89</c:v>
                </c:pt>
                <c:pt idx="4">
                  <c:v>13.89</c:v>
                </c:pt>
                <c:pt idx="5">
                  <c:v>13.89</c:v>
                </c:pt>
                <c:pt idx="6">
                  <c:v>13.89</c:v>
                </c:pt>
                <c:pt idx="7">
                  <c:v>13.89</c:v>
                </c:pt>
                <c:pt idx="8">
                  <c:v>13.89</c:v>
                </c:pt>
                <c:pt idx="9">
                  <c:v>13.89</c:v>
                </c:pt>
                <c:pt idx="10">
                  <c:v>13.89</c:v>
                </c:pt>
                <c:pt idx="11">
                  <c:v>13.89</c:v>
                </c:pt>
                <c:pt idx="12">
                  <c:v>13.89</c:v>
                </c:pt>
                <c:pt idx="13">
                  <c:v>13.89</c:v>
                </c:pt>
                <c:pt idx="14">
                  <c:v>27.78</c:v>
                </c:pt>
                <c:pt idx="15">
                  <c:v>27.78</c:v>
                </c:pt>
                <c:pt idx="16">
                  <c:v>27.78</c:v>
                </c:pt>
                <c:pt idx="17">
                  <c:v>27.78</c:v>
                </c:pt>
                <c:pt idx="18">
                  <c:v>27.78</c:v>
                </c:pt>
                <c:pt idx="19">
                  <c:v>27.78</c:v>
                </c:pt>
                <c:pt idx="20">
                  <c:v>27.78</c:v>
                </c:pt>
                <c:pt idx="21">
                  <c:v>27.78</c:v>
                </c:pt>
                <c:pt idx="22">
                  <c:v>27.78</c:v>
                </c:pt>
                <c:pt idx="23">
                  <c:v>27.78</c:v>
                </c:pt>
                <c:pt idx="24">
                  <c:v>27.78</c:v>
                </c:pt>
                <c:pt idx="25">
                  <c:v>27.78</c:v>
                </c:pt>
                <c:pt idx="26">
                  <c:v>27.78</c:v>
                </c:pt>
                <c:pt idx="27">
                  <c:v>41.67</c:v>
                </c:pt>
                <c:pt idx="28">
                  <c:v>41.67</c:v>
                </c:pt>
                <c:pt idx="29">
                  <c:v>41.67</c:v>
                </c:pt>
                <c:pt idx="30">
                  <c:v>41.67</c:v>
                </c:pt>
                <c:pt idx="31">
                  <c:v>41.67</c:v>
                </c:pt>
                <c:pt idx="32">
                  <c:v>41.67</c:v>
                </c:pt>
                <c:pt idx="33">
                  <c:v>41.67</c:v>
                </c:pt>
                <c:pt idx="34">
                  <c:v>41.67</c:v>
                </c:pt>
                <c:pt idx="35">
                  <c:v>41.67</c:v>
                </c:pt>
                <c:pt idx="36">
                  <c:v>41.67</c:v>
                </c:pt>
                <c:pt idx="37">
                  <c:v>41.67</c:v>
                </c:pt>
                <c:pt idx="38">
                  <c:v>41.67</c:v>
                </c:pt>
                <c:pt idx="39">
                  <c:v>55.56</c:v>
                </c:pt>
                <c:pt idx="40">
                  <c:v>55.56</c:v>
                </c:pt>
                <c:pt idx="41">
                  <c:v>55.56</c:v>
                </c:pt>
                <c:pt idx="42">
                  <c:v>55.56</c:v>
                </c:pt>
                <c:pt idx="43">
                  <c:v>55.56</c:v>
                </c:pt>
                <c:pt idx="44">
                  <c:v>55.56</c:v>
                </c:pt>
                <c:pt idx="45">
                  <c:v>55.56</c:v>
                </c:pt>
                <c:pt idx="46">
                  <c:v>55.56</c:v>
                </c:pt>
                <c:pt idx="47">
                  <c:v>55.56</c:v>
                </c:pt>
                <c:pt idx="48">
                  <c:v>55.56</c:v>
                </c:pt>
                <c:pt idx="49">
                  <c:v>55.56</c:v>
                </c:pt>
                <c:pt idx="50">
                  <c:v>55.56</c:v>
                </c:pt>
                <c:pt idx="51">
                  <c:v>55.56</c:v>
                </c:pt>
                <c:pt idx="52">
                  <c:v>55.56</c:v>
                </c:pt>
                <c:pt idx="53">
                  <c:v>55.56</c:v>
                </c:pt>
                <c:pt idx="54">
                  <c:v>55.56</c:v>
                </c:pt>
                <c:pt idx="55">
                  <c:v>55.56</c:v>
                </c:pt>
                <c:pt idx="56">
                  <c:v>55.56</c:v>
                </c:pt>
                <c:pt idx="57">
                  <c:v>55.56</c:v>
                </c:pt>
                <c:pt idx="58">
                  <c:v>55.56</c:v>
                </c:pt>
                <c:pt idx="59">
                  <c:v>55.56</c:v>
                </c:pt>
                <c:pt idx="60">
                  <c:v>55.56</c:v>
                </c:pt>
                <c:pt idx="61">
                  <c:v>55.56</c:v>
                </c:pt>
                <c:pt idx="62">
                  <c:v>55.56</c:v>
                </c:pt>
                <c:pt idx="63">
                  <c:v>55.56</c:v>
                </c:pt>
                <c:pt idx="64">
                  <c:v>55.56</c:v>
                </c:pt>
                <c:pt idx="65">
                  <c:v>69.45</c:v>
                </c:pt>
                <c:pt idx="66">
                  <c:v>69.45</c:v>
                </c:pt>
                <c:pt idx="67">
                  <c:v>69.45</c:v>
                </c:pt>
                <c:pt idx="68">
                  <c:v>69.45</c:v>
                </c:pt>
                <c:pt idx="69">
                  <c:v>69.45</c:v>
                </c:pt>
                <c:pt idx="70">
                  <c:v>69.45</c:v>
                </c:pt>
                <c:pt idx="71">
                  <c:v>69.45</c:v>
                </c:pt>
                <c:pt idx="72">
                  <c:v>69.45</c:v>
                </c:pt>
                <c:pt idx="73">
                  <c:v>69.45</c:v>
                </c:pt>
                <c:pt idx="74">
                  <c:v>69.45</c:v>
                </c:pt>
                <c:pt idx="75">
                  <c:v>69.45</c:v>
                </c:pt>
                <c:pt idx="76">
                  <c:v>69.45</c:v>
                </c:pt>
                <c:pt idx="77">
                  <c:v>83.34</c:v>
                </c:pt>
                <c:pt idx="78">
                  <c:v>83.34</c:v>
                </c:pt>
                <c:pt idx="79">
                  <c:v>83.34</c:v>
                </c:pt>
                <c:pt idx="80">
                  <c:v>83.34</c:v>
                </c:pt>
                <c:pt idx="81">
                  <c:v>83.34</c:v>
                </c:pt>
                <c:pt idx="82">
                  <c:v>83.34</c:v>
                </c:pt>
                <c:pt idx="83">
                  <c:v>83.34</c:v>
                </c:pt>
                <c:pt idx="84">
                  <c:v>83.34</c:v>
                </c:pt>
                <c:pt idx="85">
                  <c:v>83.34</c:v>
                </c:pt>
                <c:pt idx="86">
                  <c:v>83.34</c:v>
                </c:pt>
                <c:pt idx="87">
                  <c:v>83.34</c:v>
                </c:pt>
                <c:pt idx="88">
                  <c:v>83.34</c:v>
                </c:pt>
                <c:pt idx="89">
                  <c:v>83.34</c:v>
                </c:pt>
                <c:pt idx="90">
                  <c:v>97.22999999999999</c:v>
                </c:pt>
                <c:pt idx="91">
                  <c:v>97.22999999999999</c:v>
                </c:pt>
                <c:pt idx="92">
                  <c:v>97.22999999999999</c:v>
                </c:pt>
                <c:pt idx="93">
                  <c:v>97.22999999999999</c:v>
                </c:pt>
                <c:pt idx="94">
                  <c:v>97.22999999999999</c:v>
                </c:pt>
                <c:pt idx="95">
                  <c:v>97.22999999999999</c:v>
                </c:pt>
                <c:pt idx="96">
                  <c:v>97.22999999999999</c:v>
                </c:pt>
                <c:pt idx="97">
                  <c:v>111.12</c:v>
                </c:pt>
                <c:pt idx="98">
                  <c:v>111.12</c:v>
                </c:pt>
                <c:pt idx="99">
                  <c:v>111.12</c:v>
                </c:pt>
                <c:pt idx="100">
                  <c:v>111.12</c:v>
                </c:pt>
                <c:pt idx="101">
                  <c:v>111.12</c:v>
                </c:pt>
                <c:pt idx="102">
                  <c:v>111.12</c:v>
                </c:pt>
                <c:pt idx="103">
                  <c:v>111.12</c:v>
                </c:pt>
                <c:pt idx="104">
                  <c:v>111.12</c:v>
                </c:pt>
                <c:pt idx="105">
                  <c:v>111.12</c:v>
                </c:pt>
                <c:pt idx="106">
                  <c:v>125.01000000000002</c:v>
                </c:pt>
                <c:pt idx="107">
                  <c:v>125.01000000000002</c:v>
                </c:pt>
                <c:pt idx="108">
                  <c:v>125.01000000000002</c:v>
                </c:pt>
                <c:pt idx="109">
                  <c:v>125.01000000000002</c:v>
                </c:pt>
                <c:pt idx="110">
                  <c:v>125.01000000000002</c:v>
                </c:pt>
                <c:pt idx="111">
                  <c:v>138.9</c:v>
                </c:pt>
                <c:pt idx="112">
                  <c:v>138.9</c:v>
                </c:pt>
                <c:pt idx="113">
                  <c:v>138.9</c:v>
                </c:pt>
                <c:pt idx="114">
                  <c:v>138.9</c:v>
                </c:pt>
                <c:pt idx="115">
                  <c:v>138.9</c:v>
                </c:pt>
                <c:pt idx="116">
                  <c:v>152.79000000000002</c:v>
                </c:pt>
                <c:pt idx="117">
                  <c:v>152.79000000000002</c:v>
                </c:pt>
                <c:pt idx="118">
                  <c:v>152.79000000000002</c:v>
                </c:pt>
                <c:pt idx="119">
                  <c:v>152.79000000000002</c:v>
                </c:pt>
                <c:pt idx="120">
                  <c:v>166.68</c:v>
                </c:pt>
                <c:pt idx="121">
                  <c:v>166.68</c:v>
                </c:pt>
                <c:pt idx="122">
                  <c:v>166.68</c:v>
                </c:pt>
                <c:pt idx="123">
                  <c:v>166.68</c:v>
                </c:pt>
                <c:pt idx="124">
                  <c:v>166.68</c:v>
                </c:pt>
                <c:pt idx="125">
                  <c:v>166.68</c:v>
                </c:pt>
                <c:pt idx="126">
                  <c:v>166.68</c:v>
                </c:pt>
                <c:pt idx="127">
                  <c:v>166.68</c:v>
                </c:pt>
                <c:pt idx="128">
                  <c:v>166.68</c:v>
                </c:pt>
                <c:pt idx="129">
                  <c:v>166.68</c:v>
                </c:pt>
                <c:pt idx="130">
                  <c:v>180.57000000000002</c:v>
                </c:pt>
                <c:pt idx="131">
                  <c:v>180.57000000000002</c:v>
                </c:pt>
                <c:pt idx="132">
                  <c:v>180.57000000000002</c:v>
                </c:pt>
                <c:pt idx="133">
                  <c:v>180.57000000000002</c:v>
                </c:pt>
                <c:pt idx="134">
                  <c:v>180.57000000000002</c:v>
                </c:pt>
                <c:pt idx="135">
                  <c:v>194.45999999999998</c:v>
                </c:pt>
                <c:pt idx="136">
                  <c:v>194.45999999999998</c:v>
                </c:pt>
                <c:pt idx="137">
                  <c:v>194.45999999999998</c:v>
                </c:pt>
                <c:pt idx="138">
                  <c:v>194.45999999999998</c:v>
                </c:pt>
                <c:pt idx="139">
                  <c:v>208.35</c:v>
                </c:pt>
                <c:pt idx="140">
                  <c:v>208.35</c:v>
                </c:pt>
                <c:pt idx="141">
                  <c:v>208.35</c:v>
                </c:pt>
                <c:pt idx="142">
                  <c:v>208.35</c:v>
                </c:pt>
                <c:pt idx="143">
                  <c:v>208.35</c:v>
                </c:pt>
                <c:pt idx="144">
                  <c:v>222.24</c:v>
                </c:pt>
                <c:pt idx="145">
                  <c:v>222.24</c:v>
                </c:pt>
                <c:pt idx="146">
                  <c:v>222.24</c:v>
                </c:pt>
                <c:pt idx="147">
                  <c:v>222.24</c:v>
                </c:pt>
                <c:pt idx="148">
                  <c:v>222.24</c:v>
                </c:pt>
                <c:pt idx="149">
                  <c:v>222.24</c:v>
                </c:pt>
                <c:pt idx="150">
                  <c:v>222.24</c:v>
                </c:pt>
                <c:pt idx="151">
                  <c:v>222.24</c:v>
                </c:pt>
                <c:pt idx="152">
                  <c:v>222.24</c:v>
                </c:pt>
                <c:pt idx="153">
                  <c:v>236.13000000000002</c:v>
                </c:pt>
                <c:pt idx="154">
                  <c:v>236.13000000000002</c:v>
                </c:pt>
                <c:pt idx="155">
                  <c:v>236.13000000000002</c:v>
                </c:pt>
                <c:pt idx="156">
                  <c:v>236.13000000000002</c:v>
                </c:pt>
                <c:pt idx="157">
                  <c:v>236.13000000000002</c:v>
                </c:pt>
                <c:pt idx="158">
                  <c:v>250.02000000000004</c:v>
                </c:pt>
                <c:pt idx="159">
                  <c:v>250.02000000000004</c:v>
                </c:pt>
                <c:pt idx="160">
                  <c:v>250.02000000000004</c:v>
                </c:pt>
                <c:pt idx="161">
                  <c:v>250.02000000000004</c:v>
                </c:pt>
                <c:pt idx="162">
                  <c:v>250.02000000000004</c:v>
                </c:pt>
                <c:pt idx="163">
                  <c:v>263.90999999999997</c:v>
                </c:pt>
                <c:pt idx="164">
                  <c:v>263.90999999999997</c:v>
                </c:pt>
                <c:pt idx="165">
                  <c:v>263.90999999999997</c:v>
                </c:pt>
                <c:pt idx="166">
                  <c:v>263.90999999999997</c:v>
                </c:pt>
                <c:pt idx="167">
                  <c:v>277.8</c:v>
                </c:pt>
                <c:pt idx="168">
                  <c:v>277.8</c:v>
                </c:pt>
                <c:pt idx="169">
                  <c:v>277.8</c:v>
                </c:pt>
                <c:pt idx="170">
                  <c:v>277.8</c:v>
                </c:pt>
                <c:pt idx="171">
                  <c:v>277.8</c:v>
                </c:pt>
                <c:pt idx="172">
                  <c:v>277.8</c:v>
                </c:pt>
                <c:pt idx="173">
                  <c:v>277.8</c:v>
                </c:pt>
                <c:pt idx="174">
                  <c:v>277.8</c:v>
                </c:pt>
                <c:pt idx="175">
                  <c:v>277.8</c:v>
                </c:pt>
                <c:pt idx="176">
                  <c:v>277.8</c:v>
                </c:pt>
                <c:pt idx="177">
                  <c:v>291.69</c:v>
                </c:pt>
                <c:pt idx="178">
                  <c:v>291.69</c:v>
                </c:pt>
                <c:pt idx="179">
                  <c:v>291.69</c:v>
                </c:pt>
                <c:pt idx="180">
                  <c:v>291.69</c:v>
                </c:pt>
                <c:pt idx="181">
                  <c:v>291.69</c:v>
                </c:pt>
                <c:pt idx="182">
                  <c:v>305.58000000000004</c:v>
                </c:pt>
                <c:pt idx="183">
                  <c:v>305.58000000000004</c:v>
                </c:pt>
                <c:pt idx="184">
                  <c:v>305.58000000000004</c:v>
                </c:pt>
                <c:pt idx="185">
                  <c:v>305.58000000000004</c:v>
                </c:pt>
                <c:pt idx="186">
                  <c:v>319.46999999999997</c:v>
                </c:pt>
                <c:pt idx="187">
                  <c:v>319.46999999999997</c:v>
                </c:pt>
                <c:pt idx="188">
                  <c:v>319.46999999999997</c:v>
                </c:pt>
                <c:pt idx="189">
                  <c:v>319.46999999999997</c:v>
                </c:pt>
                <c:pt idx="190">
                  <c:v>319.46999999999997</c:v>
                </c:pt>
                <c:pt idx="191">
                  <c:v>333.36</c:v>
                </c:pt>
                <c:pt idx="192">
                  <c:v>333.36</c:v>
                </c:pt>
                <c:pt idx="193">
                  <c:v>333.36</c:v>
                </c:pt>
                <c:pt idx="194">
                  <c:v>333.36</c:v>
                </c:pt>
                <c:pt idx="195">
                  <c:v>333.36</c:v>
                </c:pt>
                <c:pt idx="196">
                  <c:v>333.36</c:v>
                </c:pt>
                <c:pt idx="197">
                  <c:v>333.36</c:v>
                </c:pt>
                <c:pt idx="198">
                  <c:v>333.36</c:v>
                </c:pt>
                <c:pt idx="199">
                  <c:v>333.36</c:v>
                </c:pt>
                <c:pt idx="200">
                  <c:v>347.25</c:v>
                </c:pt>
                <c:pt idx="201">
                  <c:v>347.25</c:v>
                </c:pt>
                <c:pt idx="202">
                  <c:v>347.25</c:v>
                </c:pt>
                <c:pt idx="203">
                  <c:v>347.25</c:v>
                </c:pt>
                <c:pt idx="204">
                  <c:v>347.25</c:v>
                </c:pt>
                <c:pt idx="205">
                  <c:v>361.14000000000004</c:v>
                </c:pt>
                <c:pt idx="206">
                  <c:v>361.14000000000004</c:v>
                </c:pt>
                <c:pt idx="207">
                  <c:v>361.14000000000004</c:v>
                </c:pt>
                <c:pt idx="208">
                  <c:v>361.14000000000004</c:v>
                </c:pt>
                <c:pt idx="209">
                  <c:v>361.14000000000004</c:v>
                </c:pt>
                <c:pt idx="210">
                  <c:v>375.03000000000003</c:v>
                </c:pt>
                <c:pt idx="211">
                  <c:v>375.03000000000003</c:v>
                </c:pt>
                <c:pt idx="212">
                  <c:v>375.03000000000003</c:v>
                </c:pt>
                <c:pt idx="213">
                  <c:v>375.03000000000003</c:v>
                </c:pt>
                <c:pt idx="214">
                  <c:v>375.03000000000003</c:v>
                </c:pt>
                <c:pt idx="215">
                  <c:v>388.91999999999996</c:v>
                </c:pt>
                <c:pt idx="216">
                  <c:v>388.91999999999996</c:v>
                </c:pt>
                <c:pt idx="217">
                  <c:v>388.91999999999996</c:v>
                </c:pt>
                <c:pt idx="218">
                  <c:v>388.91999999999996</c:v>
                </c:pt>
                <c:pt idx="219">
                  <c:v>388.91999999999996</c:v>
                </c:pt>
                <c:pt idx="220">
                  <c:v>388.91999999999996</c:v>
                </c:pt>
                <c:pt idx="221">
                  <c:v>388.91999999999996</c:v>
                </c:pt>
                <c:pt idx="222">
                  <c:v>388.91999999999996</c:v>
                </c:pt>
                <c:pt idx="223">
                  <c:v>388.91999999999996</c:v>
                </c:pt>
                <c:pt idx="224">
                  <c:v>402.80999999999995</c:v>
                </c:pt>
                <c:pt idx="225">
                  <c:v>402.80999999999995</c:v>
                </c:pt>
                <c:pt idx="226">
                  <c:v>402.80999999999995</c:v>
                </c:pt>
                <c:pt idx="227">
                  <c:v>402.80999999999995</c:v>
                </c:pt>
                <c:pt idx="228">
                  <c:v>402.80999999999995</c:v>
                </c:pt>
                <c:pt idx="229">
                  <c:v>416.7</c:v>
                </c:pt>
                <c:pt idx="230">
                  <c:v>416.7</c:v>
                </c:pt>
                <c:pt idx="231">
                  <c:v>416.7</c:v>
                </c:pt>
                <c:pt idx="232">
                  <c:v>416.7</c:v>
                </c:pt>
                <c:pt idx="233">
                  <c:v>430.59</c:v>
                </c:pt>
                <c:pt idx="234">
                  <c:v>430.59</c:v>
                </c:pt>
                <c:pt idx="235">
                  <c:v>430.59</c:v>
                </c:pt>
                <c:pt idx="236">
                  <c:v>430.59</c:v>
                </c:pt>
                <c:pt idx="237">
                  <c:v>430.59</c:v>
                </c:pt>
                <c:pt idx="238">
                  <c:v>444.48</c:v>
                </c:pt>
                <c:pt idx="239">
                  <c:v>444.48</c:v>
                </c:pt>
                <c:pt idx="240">
                  <c:v>444.48</c:v>
                </c:pt>
                <c:pt idx="241">
                  <c:v>444.48</c:v>
                </c:pt>
                <c:pt idx="242">
                  <c:v>444.48</c:v>
                </c:pt>
                <c:pt idx="243">
                  <c:v>444.48</c:v>
                </c:pt>
                <c:pt idx="244">
                  <c:v>444.48</c:v>
                </c:pt>
                <c:pt idx="245">
                  <c:v>444.48</c:v>
                </c:pt>
                <c:pt idx="246">
                  <c:v>444.48</c:v>
                </c:pt>
                <c:pt idx="247">
                  <c:v>458.37</c:v>
                </c:pt>
                <c:pt idx="248">
                  <c:v>458.37</c:v>
                </c:pt>
                <c:pt idx="249">
                  <c:v>458.37</c:v>
                </c:pt>
                <c:pt idx="250">
                  <c:v>458.37</c:v>
                </c:pt>
                <c:pt idx="251">
                  <c:v>458.37</c:v>
                </c:pt>
                <c:pt idx="252">
                  <c:v>472.26000000000005</c:v>
                </c:pt>
                <c:pt idx="253">
                  <c:v>472.26000000000005</c:v>
                </c:pt>
                <c:pt idx="254">
                  <c:v>472.26000000000005</c:v>
                </c:pt>
                <c:pt idx="255">
                  <c:v>472.26000000000005</c:v>
                </c:pt>
                <c:pt idx="256">
                  <c:v>472.26000000000005</c:v>
                </c:pt>
                <c:pt idx="257">
                  <c:v>486.15000000000003</c:v>
                </c:pt>
                <c:pt idx="258">
                  <c:v>486.15000000000003</c:v>
                </c:pt>
                <c:pt idx="259">
                  <c:v>486.15000000000003</c:v>
                </c:pt>
                <c:pt idx="260">
                  <c:v>486.15000000000003</c:v>
                </c:pt>
                <c:pt idx="261">
                  <c:v>500.04000000000008</c:v>
                </c:pt>
                <c:pt idx="262">
                  <c:v>500.04000000000008</c:v>
                </c:pt>
                <c:pt idx="263">
                  <c:v>500.04000000000008</c:v>
                </c:pt>
                <c:pt idx="264">
                  <c:v>500.04000000000008</c:v>
                </c:pt>
                <c:pt idx="265">
                  <c:v>500.04000000000008</c:v>
                </c:pt>
                <c:pt idx="266">
                  <c:v>500.04000000000008</c:v>
                </c:pt>
                <c:pt idx="267">
                  <c:v>500.04000000000008</c:v>
                </c:pt>
                <c:pt idx="268">
                  <c:v>500.04000000000008</c:v>
                </c:pt>
                <c:pt idx="269">
                  <c:v>500.04000000000008</c:v>
                </c:pt>
                <c:pt idx="270">
                  <c:v>513.93000000000006</c:v>
                </c:pt>
                <c:pt idx="271">
                  <c:v>513.93000000000006</c:v>
                </c:pt>
                <c:pt idx="272">
                  <c:v>513.93000000000006</c:v>
                </c:pt>
                <c:pt idx="273">
                  <c:v>513.93000000000006</c:v>
                </c:pt>
                <c:pt idx="274">
                  <c:v>513.93000000000006</c:v>
                </c:pt>
                <c:pt idx="275">
                  <c:v>527.81999999999994</c:v>
                </c:pt>
                <c:pt idx="276">
                  <c:v>527.81999999999994</c:v>
                </c:pt>
                <c:pt idx="277">
                  <c:v>527.81999999999994</c:v>
                </c:pt>
                <c:pt idx="278">
                  <c:v>527.81999999999994</c:v>
                </c:pt>
                <c:pt idx="279">
                  <c:v>527.81999999999994</c:v>
                </c:pt>
                <c:pt idx="280">
                  <c:v>541.71</c:v>
                </c:pt>
                <c:pt idx="281">
                  <c:v>541.71</c:v>
                </c:pt>
                <c:pt idx="282">
                  <c:v>541.71</c:v>
                </c:pt>
                <c:pt idx="283">
                  <c:v>541.71</c:v>
                </c:pt>
                <c:pt idx="284">
                  <c:v>555.6</c:v>
                </c:pt>
                <c:pt idx="285">
                  <c:v>555.6</c:v>
                </c:pt>
                <c:pt idx="286">
                  <c:v>555.6</c:v>
                </c:pt>
                <c:pt idx="287">
                  <c:v>555.6</c:v>
                </c:pt>
                <c:pt idx="288">
                  <c:v>555.6</c:v>
                </c:pt>
                <c:pt idx="289">
                  <c:v>555.6</c:v>
                </c:pt>
                <c:pt idx="290">
                  <c:v>555.6</c:v>
                </c:pt>
                <c:pt idx="291">
                  <c:v>555.6</c:v>
                </c:pt>
                <c:pt idx="292">
                  <c:v>555.6</c:v>
                </c:pt>
                <c:pt idx="293">
                  <c:v>555.6</c:v>
                </c:pt>
                <c:pt idx="294">
                  <c:v>569.4899999999999</c:v>
                </c:pt>
                <c:pt idx="295">
                  <c:v>569.4899999999999</c:v>
                </c:pt>
                <c:pt idx="296">
                  <c:v>569.4899999999999</c:v>
                </c:pt>
                <c:pt idx="297">
                  <c:v>569.4899999999999</c:v>
                </c:pt>
                <c:pt idx="298">
                  <c:v>583.38</c:v>
                </c:pt>
                <c:pt idx="299">
                  <c:v>583.38</c:v>
                </c:pt>
              </c:numCache>
            </c:numRef>
          </c:yVal>
          <c:smooth val="1"/>
          <c:extLst>
            <c:ext xmlns:c16="http://schemas.microsoft.com/office/drawing/2014/chart" uri="{C3380CC4-5D6E-409C-BE32-E72D297353CC}">
              <c16:uniqueId val="{00000007-0B8C-434B-9703-09228CB5C249}"/>
            </c:ext>
          </c:extLst>
        </c:ser>
        <c:dLbls>
          <c:showLegendKey val="0"/>
          <c:showVal val="0"/>
          <c:showCatName val="0"/>
          <c:showSerName val="0"/>
          <c:showPercent val="0"/>
          <c:showBubbleSize val="0"/>
        </c:dLbls>
        <c:axId val="-1954383472"/>
        <c:axId val="-1954385648"/>
      </c:scatterChart>
      <c:valAx>
        <c:axId val="-1954383472"/>
        <c:scaling>
          <c:orientation val="minMax"/>
        </c:scaling>
        <c:delete val="0"/>
        <c:axPos val="b"/>
        <c:majorGridlines>
          <c:spPr>
            <a:ln w="9524" cap="flat" cmpd="sng" algn="ctr">
              <a:solidFill>
                <a:schemeClr val="tx1">
                  <a:lumMod val="15000"/>
                  <a:lumOff val="85000"/>
                </a:schemeClr>
              </a:solidFill>
              <a:round/>
            </a:ln>
            <a:effectLst/>
          </c:spPr>
        </c:majorGridlines>
        <c:title>
          <c:tx>
            <c:rich>
              <a:bodyPr/>
              <a:lstStyle/>
              <a:p>
                <a:pPr>
                  <a:defRPr sz="900" b="0" i="0" u="none" strike="noStrike" baseline="0">
                    <a:solidFill>
                      <a:sysClr val="windowText" lastClr="000000"/>
                    </a:solidFill>
                    <a:latin typeface="Times New Roman" panose="02020603050405020304" pitchFamily="18" charset="0"/>
                    <a:ea typeface="Calibri"/>
                    <a:cs typeface="Times New Roman" panose="02020603050405020304" pitchFamily="18" charset="0"/>
                  </a:defRPr>
                </a:pPr>
                <a:r>
                  <a:rPr lang="en-US" sz="900">
                    <a:solidFill>
                      <a:sysClr val="windowText" lastClr="000000"/>
                    </a:solidFill>
                    <a:latin typeface="Times New Roman" panose="02020603050405020304" pitchFamily="18" charset="0"/>
                    <a:cs typeface="Times New Roman" panose="02020603050405020304" pitchFamily="18" charset="0"/>
                  </a:rPr>
                  <a:t>Strain</a:t>
                </a:r>
              </a:p>
            </c:rich>
          </c:tx>
          <c:overlay val="0"/>
          <c:spPr>
            <a:noFill/>
            <a:ln w="25396">
              <a:noFill/>
            </a:ln>
          </c:spPr>
        </c:title>
        <c:numFmt formatCode="General" sourceLinked="1"/>
        <c:majorTickMark val="none"/>
        <c:minorTickMark val="none"/>
        <c:tickLblPos val="nextTo"/>
        <c:spPr>
          <a:noFill/>
          <a:ln w="9524" cap="flat" cmpd="sng" algn="ctr">
            <a:solidFill>
              <a:schemeClr val="tx1">
                <a:lumMod val="25000"/>
                <a:lumOff val="75000"/>
              </a:schemeClr>
            </a:solidFill>
            <a:round/>
          </a:ln>
          <a:effectLst/>
        </c:spPr>
        <c:txPr>
          <a:bodyPr rot="0" vert="horz"/>
          <a:lstStyle/>
          <a:p>
            <a:pPr>
              <a:defRPr sz="900" b="0" i="0" u="none" strike="noStrike" baseline="0">
                <a:solidFill>
                  <a:sysClr val="windowText" lastClr="000000"/>
                </a:solidFill>
                <a:latin typeface="Times New Roman" panose="02020603050405020304" pitchFamily="18" charset="0"/>
                <a:ea typeface="Calibri"/>
                <a:cs typeface="Times New Roman" panose="02020603050405020304" pitchFamily="18" charset="0"/>
              </a:defRPr>
            </a:pPr>
            <a:endParaRPr lang="en-US"/>
          </a:p>
        </c:txPr>
        <c:crossAx val="-1954385648"/>
        <c:crosses val="autoZero"/>
        <c:crossBetween val="midCat"/>
      </c:valAx>
      <c:valAx>
        <c:axId val="-1954385648"/>
        <c:scaling>
          <c:orientation val="minMax"/>
        </c:scaling>
        <c:delete val="0"/>
        <c:axPos val="l"/>
        <c:majorGridlines>
          <c:spPr>
            <a:ln w="9524" cap="flat" cmpd="sng" algn="ctr">
              <a:solidFill>
                <a:schemeClr val="tx1">
                  <a:lumMod val="15000"/>
                  <a:lumOff val="85000"/>
                </a:schemeClr>
              </a:solidFill>
              <a:round/>
            </a:ln>
            <a:effectLst/>
          </c:spPr>
        </c:majorGridlines>
        <c:title>
          <c:tx>
            <c:rich>
              <a:bodyPr/>
              <a:lstStyle/>
              <a:p>
                <a:pPr>
                  <a:defRPr sz="900" b="0" i="0" u="none" strike="noStrike" baseline="0">
                    <a:solidFill>
                      <a:sysClr val="windowText" lastClr="000000"/>
                    </a:solidFill>
                    <a:latin typeface="Times New Roman" panose="02020603050405020304" pitchFamily="18" charset="0"/>
                    <a:ea typeface="Calibri"/>
                    <a:cs typeface="Times New Roman" panose="02020603050405020304" pitchFamily="18" charset="0"/>
                  </a:defRPr>
                </a:pPr>
                <a:r>
                  <a:rPr lang="en-US" sz="900">
                    <a:solidFill>
                      <a:sysClr val="windowText" lastClr="000000"/>
                    </a:solidFill>
                    <a:latin typeface="Times New Roman" panose="02020603050405020304" pitchFamily="18" charset="0"/>
                    <a:cs typeface="Times New Roman" panose="02020603050405020304" pitchFamily="18" charset="0"/>
                  </a:rPr>
                  <a:t>Stress (Mpa)</a:t>
                </a:r>
              </a:p>
            </c:rich>
          </c:tx>
          <c:overlay val="0"/>
          <c:spPr>
            <a:noFill/>
            <a:ln w="25396">
              <a:noFill/>
            </a:ln>
          </c:spPr>
        </c:title>
        <c:numFmt formatCode="General" sourceLinked="1"/>
        <c:majorTickMark val="none"/>
        <c:minorTickMark val="none"/>
        <c:tickLblPos val="nextTo"/>
        <c:spPr>
          <a:noFill/>
          <a:ln w="9524"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54383472"/>
        <c:crosses val="autoZero"/>
        <c:crossBetween val="midCat"/>
      </c:valAx>
      <c:spPr>
        <a:noFill/>
        <a:ln w="25396">
          <a:noFill/>
        </a:ln>
      </c:spPr>
    </c:plotArea>
    <c:legend>
      <c:legendPos val="r"/>
      <c:layout>
        <c:manualLayout>
          <c:xMode val="edge"/>
          <c:yMode val="edge"/>
          <c:x val="0.82207836242057408"/>
          <c:y val="0.10109551523450873"/>
          <c:w val="0.15279313957828372"/>
          <c:h val="0.41102636083533034"/>
        </c:manualLayout>
      </c:layout>
      <c:overlay val="0"/>
      <c:spPr>
        <a:noFill/>
        <a:ln w="25396">
          <a:noFill/>
        </a:ln>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4"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Stress-Strain curves for steel samples from</a:t>
            </a:r>
            <a:r>
              <a:rPr lang="en-US" sz="1200" baseline="0">
                <a:latin typeface="Times New Roman" panose="02020603050405020304" pitchFamily="18" charset="0"/>
                <a:cs typeface="Times New Roman" panose="02020603050405020304" pitchFamily="18" charset="0"/>
              </a:rPr>
              <a:t> manufacturer F</a:t>
            </a:r>
            <a:endParaRPr lang="en-US" sz="1200">
              <a:latin typeface="Times New Roman" panose="02020603050405020304" pitchFamily="18" charset="0"/>
              <a:cs typeface="Times New Roman" panose="02020603050405020304" pitchFamily="18" charset="0"/>
            </a:endParaRPr>
          </a:p>
        </c:rich>
      </c:tx>
      <c:overlay val="0"/>
      <c:spPr>
        <a:noFill/>
        <a:ln w="25403">
          <a:noFill/>
        </a:ln>
      </c:spPr>
    </c:title>
    <c:autoTitleDeleted val="0"/>
    <c:plotArea>
      <c:layout>
        <c:manualLayout>
          <c:layoutTarget val="inner"/>
          <c:xMode val="edge"/>
          <c:yMode val="edge"/>
          <c:x val="0.11335558117693005"/>
          <c:y val="0.15648148148148147"/>
          <c:w val="0.73627870440750331"/>
          <c:h val="0.66498510427010926"/>
        </c:manualLayout>
      </c:layout>
      <c:scatterChart>
        <c:scatterStyle val="smoothMarker"/>
        <c:varyColors val="0"/>
        <c:ser>
          <c:idx val="0"/>
          <c:order val="0"/>
          <c:tx>
            <c:v>FT1</c:v>
          </c:tx>
          <c:spPr>
            <a:ln w="19052" cap="rnd">
              <a:solidFill>
                <a:schemeClr val="accent1"/>
              </a:solidFill>
              <a:round/>
            </a:ln>
            <a:effectLst/>
          </c:spPr>
          <c:marker>
            <c:symbol val="none"/>
          </c:marker>
          <c:xVal>
            <c:numRef>
              <c:f>'DEVKI F1-F7 -clnd'!$A$3:$A$244</c:f>
              <c:numCache>
                <c:formatCode>General</c:formatCode>
                <c:ptCount val="242"/>
                <c:pt idx="0">
                  <c:v>0</c:v>
                </c:pt>
                <c:pt idx="1">
                  <c:v>4.0000000000000001E-3</c:v>
                </c:pt>
                <c:pt idx="2">
                  <c:v>4.0000000000000001E-3</c:v>
                </c:pt>
                <c:pt idx="3">
                  <c:v>4.0000000000000001E-3</c:v>
                </c:pt>
                <c:pt idx="4">
                  <c:v>4.0000000000000001E-3</c:v>
                </c:pt>
                <c:pt idx="5">
                  <c:v>4.0000000000000001E-3</c:v>
                </c:pt>
                <c:pt idx="6">
                  <c:v>4.0000000000000001E-3</c:v>
                </c:pt>
                <c:pt idx="7">
                  <c:v>4.0000000000000001E-3</c:v>
                </c:pt>
                <c:pt idx="8">
                  <c:v>4.0000000000000001E-3</c:v>
                </c:pt>
                <c:pt idx="9">
                  <c:v>8.0000000000000002E-3</c:v>
                </c:pt>
                <c:pt idx="10">
                  <c:v>8.0000000000000002E-3</c:v>
                </c:pt>
                <c:pt idx="11">
                  <c:v>8.0000000000000002E-3</c:v>
                </c:pt>
                <c:pt idx="12">
                  <c:v>8.0000000000000002E-3</c:v>
                </c:pt>
                <c:pt idx="13">
                  <c:v>8.0000000000000002E-3</c:v>
                </c:pt>
                <c:pt idx="14">
                  <c:v>8.0000000000000002E-3</c:v>
                </c:pt>
                <c:pt idx="15">
                  <c:v>1.2E-2</c:v>
                </c:pt>
                <c:pt idx="16">
                  <c:v>1.2E-2</c:v>
                </c:pt>
                <c:pt idx="17">
                  <c:v>1.2E-2</c:v>
                </c:pt>
                <c:pt idx="18">
                  <c:v>1.6E-2</c:v>
                </c:pt>
                <c:pt idx="19">
                  <c:v>1.6E-2</c:v>
                </c:pt>
                <c:pt idx="20">
                  <c:v>1.6E-2</c:v>
                </c:pt>
                <c:pt idx="21">
                  <c:v>1.6E-2</c:v>
                </c:pt>
                <c:pt idx="22">
                  <c:v>1.6E-2</c:v>
                </c:pt>
                <c:pt idx="23">
                  <c:v>1.6E-2</c:v>
                </c:pt>
                <c:pt idx="24">
                  <c:v>1.6E-2</c:v>
                </c:pt>
                <c:pt idx="25">
                  <c:v>0.02</c:v>
                </c:pt>
                <c:pt idx="26">
                  <c:v>0.02</c:v>
                </c:pt>
                <c:pt idx="27">
                  <c:v>0.02</c:v>
                </c:pt>
                <c:pt idx="28">
                  <c:v>2.4E-2</c:v>
                </c:pt>
                <c:pt idx="29">
                  <c:v>2.4E-2</c:v>
                </c:pt>
                <c:pt idx="30">
                  <c:v>2.4E-2</c:v>
                </c:pt>
                <c:pt idx="31">
                  <c:v>2.4E-2</c:v>
                </c:pt>
                <c:pt idx="32">
                  <c:v>2.7999999999999997E-2</c:v>
                </c:pt>
                <c:pt idx="33">
                  <c:v>2.7999999999999997E-2</c:v>
                </c:pt>
                <c:pt idx="34">
                  <c:v>2.7999999999999997E-2</c:v>
                </c:pt>
                <c:pt idx="35">
                  <c:v>3.2000000000000001E-2</c:v>
                </c:pt>
                <c:pt idx="36">
                  <c:v>3.2000000000000001E-2</c:v>
                </c:pt>
                <c:pt idx="37">
                  <c:v>3.2000000000000001E-2</c:v>
                </c:pt>
                <c:pt idx="38">
                  <c:v>3.2000000000000001E-2</c:v>
                </c:pt>
                <c:pt idx="39">
                  <c:v>3.2000000000000001E-2</c:v>
                </c:pt>
                <c:pt idx="40">
                  <c:v>3.2000000000000001E-2</c:v>
                </c:pt>
                <c:pt idx="41">
                  <c:v>3.2000000000000001E-2</c:v>
                </c:pt>
                <c:pt idx="42">
                  <c:v>3.6000000000000004E-2</c:v>
                </c:pt>
                <c:pt idx="43">
                  <c:v>3.6000000000000004E-2</c:v>
                </c:pt>
                <c:pt idx="44">
                  <c:v>3.6000000000000004E-2</c:v>
                </c:pt>
                <c:pt idx="45">
                  <c:v>0.04</c:v>
                </c:pt>
                <c:pt idx="46">
                  <c:v>0.04</c:v>
                </c:pt>
                <c:pt idx="47">
                  <c:v>0.04</c:v>
                </c:pt>
                <c:pt idx="48">
                  <c:v>0.04</c:v>
                </c:pt>
                <c:pt idx="49">
                  <c:v>4.4000000000000004E-2</c:v>
                </c:pt>
                <c:pt idx="50">
                  <c:v>4.4000000000000004E-2</c:v>
                </c:pt>
                <c:pt idx="51">
                  <c:v>4.4000000000000004E-2</c:v>
                </c:pt>
                <c:pt idx="52">
                  <c:v>4.8000000000000001E-2</c:v>
                </c:pt>
                <c:pt idx="53">
                  <c:v>4.8000000000000001E-2</c:v>
                </c:pt>
                <c:pt idx="54">
                  <c:v>4.8000000000000001E-2</c:v>
                </c:pt>
                <c:pt idx="55">
                  <c:v>4.8000000000000001E-2</c:v>
                </c:pt>
                <c:pt idx="56">
                  <c:v>4.8000000000000001E-2</c:v>
                </c:pt>
                <c:pt idx="57">
                  <c:v>4.8000000000000001E-2</c:v>
                </c:pt>
                <c:pt idx="58">
                  <c:v>4.8000000000000001E-2</c:v>
                </c:pt>
                <c:pt idx="59">
                  <c:v>5.2000000000000005E-2</c:v>
                </c:pt>
                <c:pt idx="60">
                  <c:v>5.2000000000000005E-2</c:v>
                </c:pt>
                <c:pt idx="61">
                  <c:v>5.2000000000000005E-2</c:v>
                </c:pt>
                <c:pt idx="62">
                  <c:v>5.5999999999999994E-2</c:v>
                </c:pt>
                <c:pt idx="63">
                  <c:v>5.5999999999999994E-2</c:v>
                </c:pt>
                <c:pt idx="64">
                  <c:v>5.5999999999999994E-2</c:v>
                </c:pt>
                <c:pt idx="65">
                  <c:v>5.5999999999999994E-2</c:v>
                </c:pt>
                <c:pt idx="66">
                  <c:v>0.06</c:v>
                </c:pt>
                <c:pt idx="67">
                  <c:v>0.06</c:v>
                </c:pt>
                <c:pt idx="68">
                  <c:v>0.06</c:v>
                </c:pt>
                <c:pt idx="69">
                  <c:v>6.4000000000000001E-2</c:v>
                </c:pt>
                <c:pt idx="70">
                  <c:v>6.4000000000000001E-2</c:v>
                </c:pt>
                <c:pt idx="71">
                  <c:v>6.4000000000000001E-2</c:v>
                </c:pt>
                <c:pt idx="72">
                  <c:v>6.4000000000000001E-2</c:v>
                </c:pt>
                <c:pt idx="73">
                  <c:v>6.4000000000000001E-2</c:v>
                </c:pt>
                <c:pt idx="74">
                  <c:v>6.4000000000000001E-2</c:v>
                </c:pt>
                <c:pt idx="75">
                  <c:v>6.4000000000000001E-2</c:v>
                </c:pt>
                <c:pt idx="76">
                  <c:v>6.8000000000000005E-2</c:v>
                </c:pt>
                <c:pt idx="77">
                  <c:v>6.8000000000000005E-2</c:v>
                </c:pt>
                <c:pt idx="78">
                  <c:v>6.8000000000000005E-2</c:v>
                </c:pt>
                <c:pt idx="79">
                  <c:v>7.2000000000000008E-2</c:v>
                </c:pt>
                <c:pt idx="80">
                  <c:v>7.2000000000000008E-2</c:v>
                </c:pt>
                <c:pt idx="81">
                  <c:v>7.2000000000000008E-2</c:v>
                </c:pt>
                <c:pt idx="82">
                  <c:v>7.2000000000000008E-2</c:v>
                </c:pt>
                <c:pt idx="83">
                  <c:v>7.5999999999999998E-2</c:v>
                </c:pt>
                <c:pt idx="84">
                  <c:v>7.5999999999999998E-2</c:v>
                </c:pt>
                <c:pt idx="85">
                  <c:v>7.5999999999999998E-2</c:v>
                </c:pt>
                <c:pt idx="86">
                  <c:v>0.08</c:v>
                </c:pt>
                <c:pt idx="87">
                  <c:v>0.08</c:v>
                </c:pt>
                <c:pt idx="88">
                  <c:v>0.08</c:v>
                </c:pt>
                <c:pt idx="89">
                  <c:v>0.08</c:v>
                </c:pt>
                <c:pt idx="90">
                  <c:v>0.08</c:v>
                </c:pt>
                <c:pt idx="91">
                  <c:v>0.08</c:v>
                </c:pt>
                <c:pt idx="92">
                  <c:v>0.08</c:v>
                </c:pt>
                <c:pt idx="93">
                  <c:v>8.4000000000000005E-2</c:v>
                </c:pt>
                <c:pt idx="94">
                  <c:v>8.4000000000000005E-2</c:v>
                </c:pt>
                <c:pt idx="95">
                  <c:v>8.4000000000000005E-2</c:v>
                </c:pt>
                <c:pt idx="96">
                  <c:v>8.4000000000000005E-2</c:v>
                </c:pt>
                <c:pt idx="97">
                  <c:v>8.8000000000000009E-2</c:v>
                </c:pt>
                <c:pt idx="98">
                  <c:v>8.8000000000000009E-2</c:v>
                </c:pt>
                <c:pt idx="99">
                  <c:v>8.8000000000000009E-2</c:v>
                </c:pt>
                <c:pt idx="100">
                  <c:v>9.1999999999999998E-2</c:v>
                </c:pt>
                <c:pt idx="101">
                  <c:v>9.1999999999999998E-2</c:v>
                </c:pt>
                <c:pt idx="102">
                  <c:v>9.1999999999999998E-2</c:v>
                </c:pt>
                <c:pt idx="103">
                  <c:v>9.1999999999999998E-2</c:v>
                </c:pt>
                <c:pt idx="104">
                  <c:v>9.6000000000000002E-2</c:v>
                </c:pt>
                <c:pt idx="105">
                  <c:v>9.6000000000000002E-2</c:v>
                </c:pt>
                <c:pt idx="106">
                  <c:v>9.6000000000000002E-2</c:v>
                </c:pt>
                <c:pt idx="107">
                  <c:v>9.6000000000000002E-2</c:v>
                </c:pt>
                <c:pt idx="108">
                  <c:v>9.6000000000000002E-2</c:v>
                </c:pt>
                <c:pt idx="109">
                  <c:v>9.6000000000000002E-2</c:v>
                </c:pt>
                <c:pt idx="110">
                  <c:v>0.1</c:v>
                </c:pt>
                <c:pt idx="111">
                  <c:v>0.1</c:v>
                </c:pt>
                <c:pt idx="112">
                  <c:v>0.1</c:v>
                </c:pt>
                <c:pt idx="113">
                  <c:v>0.1</c:v>
                </c:pt>
                <c:pt idx="114">
                  <c:v>0.10400000000000001</c:v>
                </c:pt>
                <c:pt idx="115">
                  <c:v>0.10400000000000001</c:v>
                </c:pt>
                <c:pt idx="116">
                  <c:v>0.10400000000000001</c:v>
                </c:pt>
                <c:pt idx="117">
                  <c:v>0.10800000000000001</c:v>
                </c:pt>
                <c:pt idx="118">
                  <c:v>0.10800000000000001</c:v>
                </c:pt>
                <c:pt idx="119">
                  <c:v>0.10800000000000001</c:v>
                </c:pt>
                <c:pt idx="120">
                  <c:v>0.10800000000000001</c:v>
                </c:pt>
                <c:pt idx="121">
                  <c:v>0.11199999999999999</c:v>
                </c:pt>
                <c:pt idx="122">
                  <c:v>0.11199999999999999</c:v>
                </c:pt>
                <c:pt idx="123">
                  <c:v>0.11199999999999999</c:v>
                </c:pt>
                <c:pt idx="124">
                  <c:v>0.11199999999999999</c:v>
                </c:pt>
                <c:pt idx="125">
                  <c:v>0.11199999999999999</c:v>
                </c:pt>
                <c:pt idx="126">
                  <c:v>0.11199999999999999</c:v>
                </c:pt>
                <c:pt idx="127">
                  <c:v>0.11599999999999999</c:v>
                </c:pt>
                <c:pt idx="128">
                  <c:v>0.11599999999999999</c:v>
                </c:pt>
                <c:pt idx="129">
                  <c:v>0.11599999999999999</c:v>
                </c:pt>
                <c:pt idx="130">
                  <c:v>0.11599999999999999</c:v>
                </c:pt>
                <c:pt idx="131">
                  <c:v>0.12</c:v>
                </c:pt>
                <c:pt idx="132">
                  <c:v>0.12</c:v>
                </c:pt>
                <c:pt idx="133">
                  <c:v>0.12</c:v>
                </c:pt>
                <c:pt idx="134">
                  <c:v>0.124</c:v>
                </c:pt>
                <c:pt idx="135">
                  <c:v>0.124</c:v>
                </c:pt>
                <c:pt idx="136">
                  <c:v>0.124</c:v>
                </c:pt>
                <c:pt idx="137">
                  <c:v>0.124</c:v>
                </c:pt>
                <c:pt idx="138">
                  <c:v>0.128</c:v>
                </c:pt>
                <c:pt idx="139">
                  <c:v>0.128</c:v>
                </c:pt>
                <c:pt idx="140">
                  <c:v>0.128</c:v>
                </c:pt>
                <c:pt idx="141">
                  <c:v>0.128</c:v>
                </c:pt>
                <c:pt idx="142">
                  <c:v>0.128</c:v>
                </c:pt>
                <c:pt idx="143">
                  <c:v>0.128</c:v>
                </c:pt>
                <c:pt idx="144">
                  <c:v>0.13200000000000001</c:v>
                </c:pt>
                <c:pt idx="145">
                  <c:v>0.13200000000000001</c:v>
                </c:pt>
                <c:pt idx="146">
                  <c:v>0.13200000000000001</c:v>
                </c:pt>
                <c:pt idx="147">
                  <c:v>0.13200000000000001</c:v>
                </c:pt>
                <c:pt idx="148">
                  <c:v>0.13600000000000001</c:v>
                </c:pt>
                <c:pt idx="149">
                  <c:v>0.13600000000000001</c:v>
                </c:pt>
                <c:pt idx="150">
                  <c:v>0.13600000000000001</c:v>
                </c:pt>
                <c:pt idx="151">
                  <c:v>0.14000000000000001</c:v>
                </c:pt>
                <c:pt idx="152">
                  <c:v>0.14000000000000001</c:v>
                </c:pt>
                <c:pt idx="153">
                  <c:v>0.14000000000000001</c:v>
                </c:pt>
                <c:pt idx="154">
                  <c:v>0.14400000000000002</c:v>
                </c:pt>
                <c:pt idx="155">
                  <c:v>0.14400000000000002</c:v>
                </c:pt>
                <c:pt idx="156">
                  <c:v>0.14400000000000002</c:v>
                </c:pt>
                <c:pt idx="157">
                  <c:v>0.14400000000000002</c:v>
                </c:pt>
                <c:pt idx="158">
                  <c:v>0.14400000000000002</c:v>
                </c:pt>
                <c:pt idx="159">
                  <c:v>0.14400000000000002</c:v>
                </c:pt>
                <c:pt idx="160">
                  <c:v>0.14400000000000002</c:v>
                </c:pt>
                <c:pt idx="161">
                  <c:v>0.14800000000000002</c:v>
                </c:pt>
                <c:pt idx="162">
                  <c:v>0.14800000000000002</c:v>
                </c:pt>
                <c:pt idx="163">
                  <c:v>0.14800000000000002</c:v>
                </c:pt>
                <c:pt idx="164">
                  <c:v>0.152</c:v>
                </c:pt>
                <c:pt idx="165">
                  <c:v>0.152</c:v>
                </c:pt>
                <c:pt idx="166">
                  <c:v>0.152</c:v>
                </c:pt>
                <c:pt idx="167">
                  <c:v>0.156</c:v>
                </c:pt>
                <c:pt idx="168">
                  <c:v>0.156</c:v>
                </c:pt>
                <c:pt idx="169">
                  <c:v>0.156</c:v>
                </c:pt>
                <c:pt idx="170">
                  <c:v>0.156</c:v>
                </c:pt>
                <c:pt idx="171">
                  <c:v>0.16</c:v>
                </c:pt>
                <c:pt idx="172">
                  <c:v>0.16</c:v>
                </c:pt>
                <c:pt idx="173">
                  <c:v>0.16</c:v>
                </c:pt>
                <c:pt idx="174">
                  <c:v>0.16</c:v>
                </c:pt>
                <c:pt idx="175">
                  <c:v>0.16</c:v>
                </c:pt>
                <c:pt idx="176">
                  <c:v>0.16</c:v>
                </c:pt>
                <c:pt idx="177">
                  <c:v>0.16399999999999998</c:v>
                </c:pt>
                <c:pt idx="178">
                  <c:v>0.16399999999999998</c:v>
                </c:pt>
                <c:pt idx="179">
                  <c:v>0.16399999999999998</c:v>
                </c:pt>
                <c:pt idx="180">
                  <c:v>0.16399999999999998</c:v>
                </c:pt>
                <c:pt idx="181">
                  <c:v>0.16800000000000001</c:v>
                </c:pt>
                <c:pt idx="182">
                  <c:v>0.16800000000000001</c:v>
                </c:pt>
                <c:pt idx="183">
                  <c:v>0.16800000000000001</c:v>
                </c:pt>
                <c:pt idx="184">
                  <c:v>0.17199999999999999</c:v>
                </c:pt>
                <c:pt idx="185">
                  <c:v>0.17199999999999999</c:v>
                </c:pt>
                <c:pt idx="186">
                  <c:v>0.17199999999999999</c:v>
                </c:pt>
                <c:pt idx="187">
                  <c:v>0.17600000000000002</c:v>
                </c:pt>
                <c:pt idx="188">
                  <c:v>0.17600000000000002</c:v>
                </c:pt>
                <c:pt idx="189">
                  <c:v>0.17600000000000002</c:v>
                </c:pt>
                <c:pt idx="190">
                  <c:v>0.17600000000000002</c:v>
                </c:pt>
                <c:pt idx="191">
                  <c:v>0.17600000000000002</c:v>
                </c:pt>
                <c:pt idx="192">
                  <c:v>0.17600000000000002</c:v>
                </c:pt>
                <c:pt idx="193">
                  <c:v>0.17600000000000002</c:v>
                </c:pt>
                <c:pt idx="194">
                  <c:v>0.18</c:v>
                </c:pt>
                <c:pt idx="195">
                  <c:v>0.18</c:v>
                </c:pt>
                <c:pt idx="196">
                  <c:v>0.18</c:v>
                </c:pt>
                <c:pt idx="197">
                  <c:v>0.184</c:v>
                </c:pt>
                <c:pt idx="198">
                  <c:v>0.184</c:v>
                </c:pt>
                <c:pt idx="199">
                  <c:v>0.184</c:v>
                </c:pt>
                <c:pt idx="200">
                  <c:v>0.184</c:v>
                </c:pt>
                <c:pt idx="201">
                  <c:v>0.188</c:v>
                </c:pt>
                <c:pt idx="202">
                  <c:v>0.188</c:v>
                </c:pt>
                <c:pt idx="203">
                  <c:v>0.188</c:v>
                </c:pt>
                <c:pt idx="204">
                  <c:v>0.192</c:v>
                </c:pt>
                <c:pt idx="205">
                  <c:v>0.192</c:v>
                </c:pt>
                <c:pt idx="206">
                  <c:v>0.192</c:v>
                </c:pt>
                <c:pt idx="207">
                  <c:v>0.192</c:v>
                </c:pt>
                <c:pt idx="208">
                  <c:v>0.192</c:v>
                </c:pt>
                <c:pt idx="209">
                  <c:v>0.192</c:v>
                </c:pt>
                <c:pt idx="210">
                  <c:v>0.19600000000000001</c:v>
                </c:pt>
                <c:pt idx="211">
                  <c:v>0.19600000000000001</c:v>
                </c:pt>
                <c:pt idx="212">
                  <c:v>0.19600000000000001</c:v>
                </c:pt>
                <c:pt idx="213">
                  <c:v>0.2</c:v>
                </c:pt>
                <c:pt idx="214">
                  <c:v>0.2</c:v>
                </c:pt>
                <c:pt idx="215">
                  <c:v>0.2</c:v>
                </c:pt>
                <c:pt idx="216">
                  <c:v>0.20399999999999999</c:v>
                </c:pt>
                <c:pt idx="217">
                  <c:v>0.20399999999999999</c:v>
                </c:pt>
                <c:pt idx="218">
                  <c:v>0.20399999999999999</c:v>
                </c:pt>
                <c:pt idx="219">
                  <c:v>0.20800000000000002</c:v>
                </c:pt>
                <c:pt idx="220">
                  <c:v>0.20800000000000002</c:v>
                </c:pt>
                <c:pt idx="221">
                  <c:v>0.20800000000000002</c:v>
                </c:pt>
                <c:pt idx="222">
                  <c:v>0.20800000000000002</c:v>
                </c:pt>
                <c:pt idx="223">
                  <c:v>0.20800000000000002</c:v>
                </c:pt>
                <c:pt idx="224">
                  <c:v>0.20800000000000002</c:v>
                </c:pt>
                <c:pt idx="225">
                  <c:v>0.20800000000000002</c:v>
                </c:pt>
                <c:pt idx="226">
                  <c:v>0.21199999999999999</c:v>
                </c:pt>
                <c:pt idx="227">
                  <c:v>0.21199999999999999</c:v>
                </c:pt>
                <c:pt idx="228">
                  <c:v>0.21199999999999999</c:v>
                </c:pt>
                <c:pt idx="229">
                  <c:v>0.21600000000000003</c:v>
                </c:pt>
                <c:pt idx="230">
                  <c:v>0.21600000000000003</c:v>
                </c:pt>
                <c:pt idx="231">
                  <c:v>0.21600000000000003</c:v>
                </c:pt>
                <c:pt idx="232">
                  <c:v>0.22</c:v>
                </c:pt>
                <c:pt idx="233">
                  <c:v>0.22</c:v>
                </c:pt>
                <c:pt idx="234">
                  <c:v>0.22</c:v>
                </c:pt>
                <c:pt idx="235">
                  <c:v>0.22399999999999998</c:v>
                </c:pt>
                <c:pt idx="236">
                  <c:v>0.22399999999999998</c:v>
                </c:pt>
                <c:pt idx="237">
                  <c:v>0.22399999999999998</c:v>
                </c:pt>
                <c:pt idx="238">
                  <c:v>0.22399999999999998</c:v>
                </c:pt>
                <c:pt idx="239">
                  <c:v>0.22399999999999998</c:v>
                </c:pt>
                <c:pt idx="240">
                  <c:v>0.22800000000000001</c:v>
                </c:pt>
                <c:pt idx="241">
                  <c:v>0.22800000000000001</c:v>
                </c:pt>
              </c:numCache>
            </c:numRef>
          </c:xVal>
          <c:yVal>
            <c:numRef>
              <c:f>'DEVKI F1-F7 -clnd'!$B$3:$B$244</c:f>
              <c:numCache>
                <c:formatCode>General</c:formatCode>
                <c:ptCount val="242"/>
                <c:pt idx="0">
                  <c:v>0</c:v>
                </c:pt>
                <c:pt idx="1">
                  <c:v>44.665600000000005</c:v>
                </c:pt>
                <c:pt idx="2">
                  <c:v>46.061400000000006</c:v>
                </c:pt>
                <c:pt idx="3">
                  <c:v>47.4572</c:v>
                </c:pt>
                <c:pt idx="4">
                  <c:v>48.653600000000004</c:v>
                </c:pt>
                <c:pt idx="5">
                  <c:v>49.85</c:v>
                </c:pt>
                <c:pt idx="6">
                  <c:v>51.046400000000006</c:v>
                </c:pt>
                <c:pt idx="7">
                  <c:v>52.4422</c:v>
                </c:pt>
                <c:pt idx="8">
                  <c:v>53.838000000000008</c:v>
                </c:pt>
                <c:pt idx="9">
                  <c:v>55.233800000000002</c:v>
                </c:pt>
                <c:pt idx="10">
                  <c:v>56.230800000000002</c:v>
                </c:pt>
                <c:pt idx="11">
                  <c:v>57.427199999999999</c:v>
                </c:pt>
                <c:pt idx="12">
                  <c:v>60.019399999999997</c:v>
                </c:pt>
                <c:pt idx="13">
                  <c:v>62.212800000000009</c:v>
                </c:pt>
                <c:pt idx="14">
                  <c:v>65.004400000000004</c:v>
                </c:pt>
                <c:pt idx="15">
                  <c:v>67.397199999999998</c:v>
                </c:pt>
                <c:pt idx="16">
                  <c:v>69.391199999999998</c:v>
                </c:pt>
                <c:pt idx="17">
                  <c:v>69.790000000000006</c:v>
                </c:pt>
                <c:pt idx="18">
                  <c:v>68.394200000000012</c:v>
                </c:pt>
                <c:pt idx="19">
                  <c:v>66.400200000000012</c:v>
                </c:pt>
                <c:pt idx="20">
                  <c:v>73.778000000000006</c:v>
                </c:pt>
                <c:pt idx="21">
                  <c:v>76.370200000000011</c:v>
                </c:pt>
                <c:pt idx="22">
                  <c:v>79.161800000000014</c:v>
                </c:pt>
                <c:pt idx="23">
                  <c:v>82.152800000000013</c:v>
                </c:pt>
                <c:pt idx="24">
                  <c:v>85.34320000000001</c:v>
                </c:pt>
                <c:pt idx="25">
                  <c:v>88.334199999999996</c:v>
                </c:pt>
                <c:pt idx="26">
                  <c:v>91.325200000000009</c:v>
                </c:pt>
                <c:pt idx="27">
                  <c:v>94.316200000000009</c:v>
                </c:pt>
                <c:pt idx="28">
                  <c:v>97.706000000000017</c:v>
                </c:pt>
                <c:pt idx="29">
                  <c:v>100.697</c:v>
                </c:pt>
                <c:pt idx="30">
                  <c:v>103.8874</c:v>
                </c:pt>
                <c:pt idx="31">
                  <c:v>107.27720000000001</c:v>
                </c:pt>
                <c:pt idx="32">
                  <c:v>110.4676</c:v>
                </c:pt>
                <c:pt idx="33">
                  <c:v>113.45860000000002</c:v>
                </c:pt>
                <c:pt idx="34">
                  <c:v>116.84840000000001</c:v>
                </c:pt>
                <c:pt idx="35">
                  <c:v>120.03879999999999</c:v>
                </c:pt>
                <c:pt idx="36">
                  <c:v>123.22920000000001</c:v>
                </c:pt>
                <c:pt idx="37">
                  <c:v>126.81840000000001</c:v>
                </c:pt>
                <c:pt idx="38">
                  <c:v>130.4076</c:v>
                </c:pt>
                <c:pt idx="39">
                  <c:v>133.59800000000001</c:v>
                </c:pt>
                <c:pt idx="40">
                  <c:v>136.98780000000002</c:v>
                </c:pt>
                <c:pt idx="41">
                  <c:v>140.3776</c:v>
                </c:pt>
                <c:pt idx="42">
                  <c:v>143.96680000000001</c:v>
                </c:pt>
                <c:pt idx="43">
                  <c:v>147.55600000000001</c:v>
                </c:pt>
                <c:pt idx="44">
                  <c:v>151.74340000000001</c:v>
                </c:pt>
                <c:pt idx="45">
                  <c:v>155.73140000000001</c:v>
                </c:pt>
                <c:pt idx="46">
                  <c:v>159.71940000000001</c:v>
                </c:pt>
                <c:pt idx="47">
                  <c:v>163.70740000000004</c:v>
                </c:pt>
                <c:pt idx="48">
                  <c:v>167.69540000000001</c:v>
                </c:pt>
                <c:pt idx="49">
                  <c:v>171.48400000000001</c:v>
                </c:pt>
                <c:pt idx="50">
                  <c:v>175.07319999999999</c:v>
                </c:pt>
                <c:pt idx="51">
                  <c:v>179.06120000000001</c:v>
                </c:pt>
                <c:pt idx="52">
                  <c:v>182.84980000000002</c:v>
                </c:pt>
                <c:pt idx="53">
                  <c:v>187.43600000000001</c:v>
                </c:pt>
                <c:pt idx="54">
                  <c:v>191.6234</c:v>
                </c:pt>
                <c:pt idx="55">
                  <c:v>195.81080000000003</c:v>
                </c:pt>
                <c:pt idx="56">
                  <c:v>200.19759999999999</c:v>
                </c:pt>
                <c:pt idx="57">
                  <c:v>204.78380000000001</c:v>
                </c:pt>
                <c:pt idx="58">
                  <c:v>209.37</c:v>
                </c:pt>
                <c:pt idx="59">
                  <c:v>213.95620000000002</c:v>
                </c:pt>
                <c:pt idx="60">
                  <c:v>218.14359999999999</c:v>
                </c:pt>
                <c:pt idx="61">
                  <c:v>222.72980000000001</c:v>
                </c:pt>
                <c:pt idx="62">
                  <c:v>227.31600000000003</c:v>
                </c:pt>
                <c:pt idx="63">
                  <c:v>231.7028</c:v>
                </c:pt>
                <c:pt idx="64">
                  <c:v>235.89020000000002</c:v>
                </c:pt>
                <c:pt idx="65">
                  <c:v>240.47640000000001</c:v>
                </c:pt>
                <c:pt idx="66">
                  <c:v>244.86320000000001</c:v>
                </c:pt>
                <c:pt idx="67">
                  <c:v>249.44940000000003</c:v>
                </c:pt>
                <c:pt idx="68">
                  <c:v>254.43440000000001</c:v>
                </c:pt>
                <c:pt idx="69">
                  <c:v>259.0206</c:v>
                </c:pt>
                <c:pt idx="70">
                  <c:v>263.60680000000002</c:v>
                </c:pt>
                <c:pt idx="71">
                  <c:v>268.19299999999998</c:v>
                </c:pt>
                <c:pt idx="72">
                  <c:v>272.97860000000003</c:v>
                </c:pt>
                <c:pt idx="73">
                  <c:v>277.76420000000002</c:v>
                </c:pt>
                <c:pt idx="74">
                  <c:v>282.5498</c:v>
                </c:pt>
                <c:pt idx="75">
                  <c:v>287.73419999999999</c:v>
                </c:pt>
                <c:pt idx="76">
                  <c:v>292.51980000000003</c:v>
                </c:pt>
                <c:pt idx="77">
                  <c:v>297.70420000000001</c:v>
                </c:pt>
                <c:pt idx="78">
                  <c:v>302.8886</c:v>
                </c:pt>
                <c:pt idx="79">
                  <c:v>307.87360000000001</c:v>
                </c:pt>
                <c:pt idx="80">
                  <c:v>312.85860000000002</c:v>
                </c:pt>
                <c:pt idx="81">
                  <c:v>317.84360000000004</c:v>
                </c:pt>
                <c:pt idx="82">
                  <c:v>322.82860000000005</c:v>
                </c:pt>
                <c:pt idx="83">
                  <c:v>327.81360000000006</c:v>
                </c:pt>
                <c:pt idx="84">
                  <c:v>332.39980000000003</c:v>
                </c:pt>
                <c:pt idx="85">
                  <c:v>336.98599999999999</c:v>
                </c:pt>
                <c:pt idx="86">
                  <c:v>341.57220000000001</c:v>
                </c:pt>
                <c:pt idx="87">
                  <c:v>346.35780000000005</c:v>
                </c:pt>
                <c:pt idx="88">
                  <c:v>350.94400000000007</c:v>
                </c:pt>
                <c:pt idx="89">
                  <c:v>355.33080000000001</c:v>
                </c:pt>
                <c:pt idx="90">
                  <c:v>359.7176</c:v>
                </c:pt>
                <c:pt idx="91">
                  <c:v>364.10440000000006</c:v>
                </c:pt>
                <c:pt idx="92">
                  <c:v>368.49120000000005</c:v>
                </c:pt>
                <c:pt idx="93">
                  <c:v>372.87799999999999</c:v>
                </c:pt>
                <c:pt idx="94">
                  <c:v>377.46420000000001</c:v>
                </c:pt>
                <c:pt idx="95">
                  <c:v>381.65160000000003</c:v>
                </c:pt>
                <c:pt idx="96">
                  <c:v>386.23780000000005</c:v>
                </c:pt>
                <c:pt idx="97">
                  <c:v>390.42520000000002</c:v>
                </c:pt>
                <c:pt idx="98">
                  <c:v>394.41320000000007</c:v>
                </c:pt>
                <c:pt idx="99">
                  <c:v>398.60059999999999</c:v>
                </c:pt>
                <c:pt idx="100">
                  <c:v>402.58860000000004</c:v>
                </c:pt>
                <c:pt idx="101">
                  <c:v>406.77600000000001</c:v>
                </c:pt>
                <c:pt idx="102">
                  <c:v>410.76400000000007</c:v>
                </c:pt>
                <c:pt idx="103">
                  <c:v>414.75200000000007</c:v>
                </c:pt>
                <c:pt idx="104">
                  <c:v>418.54059999999998</c:v>
                </c:pt>
                <c:pt idx="105">
                  <c:v>422.52860000000004</c:v>
                </c:pt>
                <c:pt idx="106">
                  <c:v>426.71600000000001</c:v>
                </c:pt>
                <c:pt idx="107">
                  <c:v>430.30520000000001</c:v>
                </c:pt>
                <c:pt idx="108">
                  <c:v>433.89440000000008</c:v>
                </c:pt>
                <c:pt idx="109">
                  <c:v>437.2842</c:v>
                </c:pt>
                <c:pt idx="110">
                  <c:v>440.47460000000001</c:v>
                </c:pt>
                <c:pt idx="111">
                  <c:v>443.46559999999999</c:v>
                </c:pt>
                <c:pt idx="112">
                  <c:v>446.45660000000004</c:v>
                </c:pt>
                <c:pt idx="113">
                  <c:v>449.44760000000002</c:v>
                </c:pt>
                <c:pt idx="114">
                  <c:v>452.43860000000006</c:v>
                </c:pt>
                <c:pt idx="115">
                  <c:v>454.83140000000003</c:v>
                </c:pt>
                <c:pt idx="116">
                  <c:v>457.2242</c:v>
                </c:pt>
                <c:pt idx="117">
                  <c:v>459.61700000000002</c:v>
                </c:pt>
                <c:pt idx="118">
                  <c:v>462.00980000000004</c:v>
                </c:pt>
                <c:pt idx="119">
                  <c:v>464.20320000000004</c:v>
                </c:pt>
                <c:pt idx="120">
                  <c:v>465.99780000000004</c:v>
                </c:pt>
                <c:pt idx="121">
                  <c:v>467.79240000000004</c:v>
                </c:pt>
                <c:pt idx="122">
                  <c:v>469.58700000000005</c:v>
                </c:pt>
                <c:pt idx="123">
                  <c:v>471.38160000000005</c:v>
                </c:pt>
                <c:pt idx="124">
                  <c:v>472.97680000000003</c:v>
                </c:pt>
                <c:pt idx="125">
                  <c:v>474.57200000000006</c:v>
                </c:pt>
                <c:pt idx="126">
                  <c:v>475.96780000000007</c:v>
                </c:pt>
                <c:pt idx="127">
                  <c:v>477.36360000000008</c:v>
                </c:pt>
                <c:pt idx="128">
                  <c:v>478.75940000000008</c:v>
                </c:pt>
                <c:pt idx="129">
                  <c:v>480.15519999999998</c:v>
                </c:pt>
                <c:pt idx="130">
                  <c:v>481.15219999999999</c:v>
                </c:pt>
                <c:pt idx="131">
                  <c:v>482.34860000000003</c:v>
                </c:pt>
                <c:pt idx="132">
                  <c:v>483.34559999999999</c:v>
                </c:pt>
                <c:pt idx="133">
                  <c:v>484.54200000000003</c:v>
                </c:pt>
                <c:pt idx="134">
                  <c:v>485.53900000000004</c:v>
                </c:pt>
                <c:pt idx="135">
                  <c:v>486.33660000000003</c:v>
                </c:pt>
                <c:pt idx="136">
                  <c:v>487.33360000000005</c:v>
                </c:pt>
                <c:pt idx="137">
                  <c:v>488.3306</c:v>
                </c:pt>
                <c:pt idx="138">
                  <c:v>489.12820000000005</c:v>
                </c:pt>
                <c:pt idx="139">
                  <c:v>489.52700000000004</c:v>
                </c:pt>
                <c:pt idx="140">
                  <c:v>490.52400000000006</c:v>
                </c:pt>
                <c:pt idx="141">
                  <c:v>491.12220000000002</c:v>
                </c:pt>
                <c:pt idx="142">
                  <c:v>491.91980000000007</c:v>
                </c:pt>
                <c:pt idx="143">
                  <c:v>492.71740000000005</c:v>
                </c:pt>
                <c:pt idx="144">
                  <c:v>493.51500000000004</c:v>
                </c:pt>
                <c:pt idx="145">
                  <c:v>494.11320000000006</c:v>
                </c:pt>
                <c:pt idx="146">
                  <c:v>494.51200000000006</c:v>
                </c:pt>
                <c:pt idx="147">
                  <c:v>495.30960000000005</c:v>
                </c:pt>
                <c:pt idx="148">
                  <c:v>495.70840000000004</c:v>
                </c:pt>
                <c:pt idx="149">
                  <c:v>496.30660000000006</c:v>
                </c:pt>
                <c:pt idx="150">
                  <c:v>496.90480000000008</c:v>
                </c:pt>
                <c:pt idx="151">
                  <c:v>497.50300000000004</c:v>
                </c:pt>
                <c:pt idx="152">
                  <c:v>497.90180000000004</c:v>
                </c:pt>
                <c:pt idx="153">
                  <c:v>498.69940000000008</c:v>
                </c:pt>
                <c:pt idx="154">
                  <c:v>499.09820000000008</c:v>
                </c:pt>
                <c:pt idx="155">
                  <c:v>499.49700000000007</c:v>
                </c:pt>
                <c:pt idx="156">
                  <c:v>499.89580000000007</c:v>
                </c:pt>
                <c:pt idx="157">
                  <c:v>500.49400000000009</c:v>
                </c:pt>
                <c:pt idx="158">
                  <c:v>500.89280000000008</c:v>
                </c:pt>
                <c:pt idx="159">
                  <c:v>501.29160000000002</c:v>
                </c:pt>
                <c:pt idx="160">
                  <c:v>501.88980000000009</c:v>
                </c:pt>
                <c:pt idx="161">
                  <c:v>502.28860000000003</c:v>
                </c:pt>
                <c:pt idx="162">
                  <c:v>502.68740000000003</c:v>
                </c:pt>
                <c:pt idx="163">
                  <c:v>503.08620000000002</c:v>
                </c:pt>
                <c:pt idx="164">
                  <c:v>503.48500000000001</c:v>
                </c:pt>
                <c:pt idx="165">
                  <c:v>503.68440000000004</c:v>
                </c:pt>
                <c:pt idx="166">
                  <c:v>503.88380000000001</c:v>
                </c:pt>
                <c:pt idx="167">
                  <c:v>504.48200000000003</c:v>
                </c:pt>
                <c:pt idx="168">
                  <c:v>504.6814</c:v>
                </c:pt>
                <c:pt idx="169">
                  <c:v>505.08019999999999</c:v>
                </c:pt>
                <c:pt idx="170">
                  <c:v>505.47900000000004</c:v>
                </c:pt>
                <c:pt idx="171">
                  <c:v>505.47900000000004</c:v>
                </c:pt>
                <c:pt idx="172">
                  <c:v>505.87780000000004</c:v>
                </c:pt>
                <c:pt idx="173">
                  <c:v>506.27660000000003</c:v>
                </c:pt>
                <c:pt idx="174">
                  <c:v>506.27660000000003</c:v>
                </c:pt>
                <c:pt idx="175">
                  <c:v>506.476</c:v>
                </c:pt>
                <c:pt idx="176">
                  <c:v>506.87480000000005</c:v>
                </c:pt>
                <c:pt idx="177">
                  <c:v>507.27360000000004</c:v>
                </c:pt>
                <c:pt idx="178">
                  <c:v>507.47300000000001</c:v>
                </c:pt>
                <c:pt idx="179">
                  <c:v>507.67240000000004</c:v>
                </c:pt>
                <c:pt idx="180">
                  <c:v>507.67240000000004</c:v>
                </c:pt>
                <c:pt idx="181">
                  <c:v>507.87180000000001</c:v>
                </c:pt>
                <c:pt idx="182">
                  <c:v>508.07120000000003</c:v>
                </c:pt>
                <c:pt idx="183">
                  <c:v>508.07120000000003</c:v>
                </c:pt>
                <c:pt idx="184">
                  <c:v>508.07120000000003</c:v>
                </c:pt>
                <c:pt idx="185">
                  <c:v>508.07120000000003</c:v>
                </c:pt>
                <c:pt idx="186">
                  <c:v>508.2706</c:v>
                </c:pt>
                <c:pt idx="187">
                  <c:v>508.47</c:v>
                </c:pt>
                <c:pt idx="188">
                  <c:v>508.66940000000005</c:v>
                </c:pt>
                <c:pt idx="189">
                  <c:v>508.47</c:v>
                </c:pt>
                <c:pt idx="190">
                  <c:v>508.66940000000005</c:v>
                </c:pt>
                <c:pt idx="191">
                  <c:v>508.66940000000005</c:v>
                </c:pt>
                <c:pt idx="192">
                  <c:v>508.47</c:v>
                </c:pt>
                <c:pt idx="193">
                  <c:v>508.2706</c:v>
                </c:pt>
                <c:pt idx="194">
                  <c:v>508.07120000000003</c:v>
                </c:pt>
                <c:pt idx="195">
                  <c:v>507.87180000000001</c:v>
                </c:pt>
                <c:pt idx="196">
                  <c:v>507.67240000000004</c:v>
                </c:pt>
                <c:pt idx="197">
                  <c:v>507.47300000000001</c:v>
                </c:pt>
                <c:pt idx="198">
                  <c:v>506.87480000000005</c:v>
                </c:pt>
                <c:pt idx="199">
                  <c:v>506.27660000000003</c:v>
                </c:pt>
                <c:pt idx="200">
                  <c:v>505.47900000000004</c:v>
                </c:pt>
                <c:pt idx="201">
                  <c:v>504.48200000000003</c:v>
                </c:pt>
                <c:pt idx="202">
                  <c:v>503.48500000000001</c:v>
                </c:pt>
                <c:pt idx="203">
                  <c:v>501.88980000000009</c:v>
                </c:pt>
                <c:pt idx="204">
                  <c:v>500.49400000000009</c:v>
                </c:pt>
                <c:pt idx="205">
                  <c:v>497.90180000000004</c:v>
                </c:pt>
                <c:pt idx="206">
                  <c:v>495.50900000000007</c:v>
                </c:pt>
                <c:pt idx="207">
                  <c:v>492.71740000000005</c:v>
                </c:pt>
                <c:pt idx="208">
                  <c:v>489.72640000000001</c:v>
                </c:pt>
                <c:pt idx="209">
                  <c:v>486.33660000000003</c:v>
                </c:pt>
                <c:pt idx="210">
                  <c:v>482.74740000000003</c:v>
                </c:pt>
                <c:pt idx="211">
                  <c:v>479.35759999999999</c:v>
                </c:pt>
                <c:pt idx="212">
                  <c:v>475.56900000000007</c:v>
                </c:pt>
                <c:pt idx="213">
                  <c:v>471.58100000000002</c:v>
                </c:pt>
                <c:pt idx="214">
                  <c:v>467.39360000000005</c:v>
                </c:pt>
                <c:pt idx="215">
                  <c:v>463.40559999999999</c:v>
                </c:pt>
                <c:pt idx="216">
                  <c:v>459.21820000000002</c:v>
                </c:pt>
                <c:pt idx="217">
                  <c:v>455.03080000000006</c:v>
                </c:pt>
                <c:pt idx="218">
                  <c:v>450.44460000000004</c:v>
                </c:pt>
                <c:pt idx="219">
                  <c:v>445.85840000000002</c:v>
                </c:pt>
                <c:pt idx="220">
                  <c:v>441.07280000000003</c:v>
                </c:pt>
                <c:pt idx="221">
                  <c:v>436.28719999999998</c:v>
                </c:pt>
                <c:pt idx="222">
                  <c:v>431.10280000000006</c:v>
                </c:pt>
                <c:pt idx="223">
                  <c:v>426.11780000000005</c:v>
                </c:pt>
                <c:pt idx="224">
                  <c:v>420.73400000000004</c:v>
                </c:pt>
                <c:pt idx="225">
                  <c:v>415.5496</c:v>
                </c:pt>
                <c:pt idx="226">
                  <c:v>409.56760000000003</c:v>
                </c:pt>
                <c:pt idx="227">
                  <c:v>403.78500000000003</c:v>
                </c:pt>
                <c:pt idx="228">
                  <c:v>397.803</c:v>
                </c:pt>
                <c:pt idx="229">
                  <c:v>391.42220000000003</c:v>
                </c:pt>
                <c:pt idx="230">
                  <c:v>384.84200000000004</c:v>
                </c:pt>
                <c:pt idx="231">
                  <c:v>378.26179999999999</c:v>
                </c:pt>
                <c:pt idx="232">
                  <c:v>371.28280000000007</c:v>
                </c:pt>
                <c:pt idx="233">
                  <c:v>363.7056</c:v>
                </c:pt>
                <c:pt idx="234">
                  <c:v>356.32780000000002</c:v>
                </c:pt>
                <c:pt idx="235">
                  <c:v>348.35180000000003</c:v>
                </c:pt>
                <c:pt idx="236">
                  <c:v>339.97700000000003</c:v>
                </c:pt>
                <c:pt idx="237">
                  <c:v>331.00400000000008</c:v>
                </c:pt>
                <c:pt idx="238">
                  <c:v>321.63220000000001</c:v>
                </c:pt>
                <c:pt idx="239">
                  <c:v>311.86160000000001</c:v>
                </c:pt>
                <c:pt idx="240">
                  <c:v>301.09399999999999</c:v>
                </c:pt>
                <c:pt idx="241">
                  <c:v>289.52879999999999</c:v>
                </c:pt>
              </c:numCache>
            </c:numRef>
          </c:yVal>
          <c:smooth val="1"/>
          <c:extLst>
            <c:ext xmlns:c16="http://schemas.microsoft.com/office/drawing/2014/chart" uri="{C3380CC4-5D6E-409C-BE32-E72D297353CC}">
              <c16:uniqueId val="{00000000-B713-464F-A611-388AB641C15B}"/>
            </c:ext>
          </c:extLst>
        </c:ser>
        <c:ser>
          <c:idx val="1"/>
          <c:order val="1"/>
          <c:tx>
            <c:v>FT2</c:v>
          </c:tx>
          <c:spPr>
            <a:ln w="19052" cap="rnd">
              <a:solidFill>
                <a:schemeClr val="accent2"/>
              </a:solidFill>
              <a:round/>
            </a:ln>
            <a:effectLst/>
          </c:spPr>
          <c:marker>
            <c:symbol val="none"/>
          </c:marker>
          <c:xVal>
            <c:numRef>
              <c:f>'DEVKI F1-F7 -clnd'!$C$3:$C$183</c:f>
              <c:numCache>
                <c:formatCode>General</c:formatCode>
                <c:ptCount val="181"/>
                <c:pt idx="0">
                  <c:v>0</c:v>
                </c:pt>
                <c:pt idx="1">
                  <c:v>4.0000000000000001E-3</c:v>
                </c:pt>
                <c:pt idx="2">
                  <c:v>4.0000000000000001E-3</c:v>
                </c:pt>
                <c:pt idx="3">
                  <c:v>4.0000000000000001E-3</c:v>
                </c:pt>
                <c:pt idx="4">
                  <c:v>4.0000000000000001E-3</c:v>
                </c:pt>
                <c:pt idx="5">
                  <c:v>4.0000000000000001E-3</c:v>
                </c:pt>
                <c:pt idx="6">
                  <c:v>4.0000000000000001E-3</c:v>
                </c:pt>
                <c:pt idx="7">
                  <c:v>4.0000000000000001E-3</c:v>
                </c:pt>
                <c:pt idx="8">
                  <c:v>4.0000000000000001E-3</c:v>
                </c:pt>
                <c:pt idx="9">
                  <c:v>4.0000000000000001E-3</c:v>
                </c:pt>
                <c:pt idx="10">
                  <c:v>8.0000000000000002E-3</c:v>
                </c:pt>
                <c:pt idx="11">
                  <c:v>8.0000000000000002E-3</c:v>
                </c:pt>
                <c:pt idx="12">
                  <c:v>8.0000000000000002E-3</c:v>
                </c:pt>
                <c:pt idx="13">
                  <c:v>8.0000000000000002E-3</c:v>
                </c:pt>
                <c:pt idx="14">
                  <c:v>8.0000000000000002E-3</c:v>
                </c:pt>
                <c:pt idx="15">
                  <c:v>8.0000000000000002E-3</c:v>
                </c:pt>
                <c:pt idx="16">
                  <c:v>8.0000000000000002E-3</c:v>
                </c:pt>
                <c:pt idx="17">
                  <c:v>8.0000000000000002E-3</c:v>
                </c:pt>
                <c:pt idx="18">
                  <c:v>1.2E-2</c:v>
                </c:pt>
                <c:pt idx="19">
                  <c:v>1.2E-2</c:v>
                </c:pt>
                <c:pt idx="20">
                  <c:v>1.2E-2</c:v>
                </c:pt>
                <c:pt idx="21">
                  <c:v>1.2E-2</c:v>
                </c:pt>
                <c:pt idx="22">
                  <c:v>1.2E-2</c:v>
                </c:pt>
                <c:pt idx="23">
                  <c:v>1.2E-2</c:v>
                </c:pt>
                <c:pt idx="24">
                  <c:v>1.2E-2</c:v>
                </c:pt>
                <c:pt idx="25">
                  <c:v>1.2E-2</c:v>
                </c:pt>
                <c:pt idx="26">
                  <c:v>1.6E-2</c:v>
                </c:pt>
                <c:pt idx="27">
                  <c:v>1.6E-2</c:v>
                </c:pt>
                <c:pt idx="28">
                  <c:v>1.6E-2</c:v>
                </c:pt>
                <c:pt idx="29">
                  <c:v>1.6E-2</c:v>
                </c:pt>
                <c:pt idx="30">
                  <c:v>1.6E-2</c:v>
                </c:pt>
                <c:pt idx="31">
                  <c:v>1.6E-2</c:v>
                </c:pt>
                <c:pt idx="32">
                  <c:v>1.6E-2</c:v>
                </c:pt>
                <c:pt idx="33">
                  <c:v>1.6E-2</c:v>
                </c:pt>
                <c:pt idx="34">
                  <c:v>1.6E-2</c:v>
                </c:pt>
                <c:pt idx="35">
                  <c:v>1.6E-2</c:v>
                </c:pt>
                <c:pt idx="36">
                  <c:v>1.6E-2</c:v>
                </c:pt>
                <c:pt idx="37">
                  <c:v>1.6E-2</c:v>
                </c:pt>
                <c:pt idx="38">
                  <c:v>1.6E-2</c:v>
                </c:pt>
                <c:pt idx="39">
                  <c:v>1.6E-2</c:v>
                </c:pt>
                <c:pt idx="40">
                  <c:v>1.6E-2</c:v>
                </c:pt>
                <c:pt idx="41">
                  <c:v>1.6E-2</c:v>
                </c:pt>
                <c:pt idx="42">
                  <c:v>0.02</c:v>
                </c:pt>
                <c:pt idx="43">
                  <c:v>0.02</c:v>
                </c:pt>
                <c:pt idx="44">
                  <c:v>0.02</c:v>
                </c:pt>
                <c:pt idx="45">
                  <c:v>0.02</c:v>
                </c:pt>
                <c:pt idx="46">
                  <c:v>0.02</c:v>
                </c:pt>
                <c:pt idx="47">
                  <c:v>0.02</c:v>
                </c:pt>
                <c:pt idx="48">
                  <c:v>0.02</c:v>
                </c:pt>
                <c:pt idx="49">
                  <c:v>0.02</c:v>
                </c:pt>
                <c:pt idx="50">
                  <c:v>2.4E-2</c:v>
                </c:pt>
                <c:pt idx="51">
                  <c:v>2.4E-2</c:v>
                </c:pt>
                <c:pt idx="52">
                  <c:v>2.4E-2</c:v>
                </c:pt>
                <c:pt idx="53">
                  <c:v>2.4E-2</c:v>
                </c:pt>
                <c:pt idx="54">
                  <c:v>2.4E-2</c:v>
                </c:pt>
                <c:pt idx="55">
                  <c:v>2.4E-2</c:v>
                </c:pt>
                <c:pt idx="56">
                  <c:v>2.4E-2</c:v>
                </c:pt>
                <c:pt idx="57">
                  <c:v>2.4E-2</c:v>
                </c:pt>
                <c:pt idx="58">
                  <c:v>2.7999999999999997E-2</c:v>
                </c:pt>
                <c:pt idx="59">
                  <c:v>2.7999999999999997E-2</c:v>
                </c:pt>
                <c:pt idx="60">
                  <c:v>2.7999999999999997E-2</c:v>
                </c:pt>
                <c:pt idx="61">
                  <c:v>2.7999999999999997E-2</c:v>
                </c:pt>
                <c:pt idx="62">
                  <c:v>2.7999999999999997E-2</c:v>
                </c:pt>
                <c:pt idx="63">
                  <c:v>2.7999999999999997E-2</c:v>
                </c:pt>
                <c:pt idx="64">
                  <c:v>2.7999999999999997E-2</c:v>
                </c:pt>
                <c:pt idx="65">
                  <c:v>2.7999999999999997E-2</c:v>
                </c:pt>
                <c:pt idx="66">
                  <c:v>2.7999999999999997E-2</c:v>
                </c:pt>
                <c:pt idx="67">
                  <c:v>3.2000000000000001E-2</c:v>
                </c:pt>
                <c:pt idx="68">
                  <c:v>3.2000000000000001E-2</c:v>
                </c:pt>
                <c:pt idx="69">
                  <c:v>3.2000000000000001E-2</c:v>
                </c:pt>
                <c:pt idx="70">
                  <c:v>3.2000000000000001E-2</c:v>
                </c:pt>
                <c:pt idx="71">
                  <c:v>3.2000000000000001E-2</c:v>
                </c:pt>
                <c:pt idx="72">
                  <c:v>3.2000000000000001E-2</c:v>
                </c:pt>
                <c:pt idx="73">
                  <c:v>3.2000000000000001E-2</c:v>
                </c:pt>
                <c:pt idx="74">
                  <c:v>3.2000000000000001E-2</c:v>
                </c:pt>
                <c:pt idx="75">
                  <c:v>3.2000000000000001E-2</c:v>
                </c:pt>
                <c:pt idx="76">
                  <c:v>3.2000000000000001E-2</c:v>
                </c:pt>
                <c:pt idx="77">
                  <c:v>3.2000000000000001E-2</c:v>
                </c:pt>
                <c:pt idx="78">
                  <c:v>3.2000000000000001E-2</c:v>
                </c:pt>
                <c:pt idx="79">
                  <c:v>3.2000000000000001E-2</c:v>
                </c:pt>
                <c:pt idx="80">
                  <c:v>3.2000000000000001E-2</c:v>
                </c:pt>
                <c:pt idx="81">
                  <c:v>3.2000000000000001E-2</c:v>
                </c:pt>
                <c:pt idx="82">
                  <c:v>3.2000000000000001E-2</c:v>
                </c:pt>
                <c:pt idx="83">
                  <c:v>3.6000000000000004E-2</c:v>
                </c:pt>
                <c:pt idx="84">
                  <c:v>3.6000000000000004E-2</c:v>
                </c:pt>
                <c:pt idx="85">
                  <c:v>3.6000000000000004E-2</c:v>
                </c:pt>
                <c:pt idx="86">
                  <c:v>3.6000000000000004E-2</c:v>
                </c:pt>
                <c:pt idx="87">
                  <c:v>3.6000000000000004E-2</c:v>
                </c:pt>
                <c:pt idx="88">
                  <c:v>3.6000000000000004E-2</c:v>
                </c:pt>
                <c:pt idx="89">
                  <c:v>3.6000000000000004E-2</c:v>
                </c:pt>
                <c:pt idx="90">
                  <c:v>3.6000000000000004E-2</c:v>
                </c:pt>
                <c:pt idx="91">
                  <c:v>3.6000000000000004E-2</c:v>
                </c:pt>
                <c:pt idx="92">
                  <c:v>0.04</c:v>
                </c:pt>
                <c:pt idx="93">
                  <c:v>0.04</c:v>
                </c:pt>
                <c:pt idx="94">
                  <c:v>0.04</c:v>
                </c:pt>
                <c:pt idx="95">
                  <c:v>0.04</c:v>
                </c:pt>
                <c:pt idx="96">
                  <c:v>0.04</c:v>
                </c:pt>
                <c:pt idx="97">
                  <c:v>0.04</c:v>
                </c:pt>
                <c:pt idx="98">
                  <c:v>0.04</c:v>
                </c:pt>
                <c:pt idx="99">
                  <c:v>4.4000000000000004E-2</c:v>
                </c:pt>
                <c:pt idx="100">
                  <c:v>4.4000000000000004E-2</c:v>
                </c:pt>
                <c:pt idx="101">
                  <c:v>4.4000000000000004E-2</c:v>
                </c:pt>
                <c:pt idx="102">
                  <c:v>4.4000000000000004E-2</c:v>
                </c:pt>
                <c:pt idx="103">
                  <c:v>4.8000000000000001E-2</c:v>
                </c:pt>
                <c:pt idx="104">
                  <c:v>4.8000000000000001E-2</c:v>
                </c:pt>
                <c:pt idx="105">
                  <c:v>4.8000000000000001E-2</c:v>
                </c:pt>
                <c:pt idx="106">
                  <c:v>4.8000000000000001E-2</c:v>
                </c:pt>
                <c:pt idx="107">
                  <c:v>4.8000000000000001E-2</c:v>
                </c:pt>
                <c:pt idx="108">
                  <c:v>4.8000000000000001E-2</c:v>
                </c:pt>
                <c:pt idx="109">
                  <c:v>4.8000000000000001E-2</c:v>
                </c:pt>
                <c:pt idx="110">
                  <c:v>5.2000000000000005E-2</c:v>
                </c:pt>
                <c:pt idx="111">
                  <c:v>5.2000000000000005E-2</c:v>
                </c:pt>
                <c:pt idx="112">
                  <c:v>5.2000000000000005E-2</c:v>
                </c:pt>
                <c:pt idx="113">
                  <c:v>5.5999999999999994E-2</c:v>
                </c:pt>
                <c:pt idx="114">
                  <c:v>5.5999999999999994E-2</c:v>
                </c:pt>
                <c:pt idx="115">
                  <c:v>5.5999999999999994E-2</c:v>
                </c:pt>
                <c:pt idx="116">
                  <c:v>0.06</c:v>
                </c:pt>
                <c:pt idx="117">
                  <c:v>0.06</c:v>
                </c:pt>
                <c:pt idx="118">
                  <c:v>6.4000000000000001E-2</c:v>
                </c:pt>
                <c:pt idx="119">
                  <c:v>6.4000000000000001E-2</c:v>
                </c:pt>
                <c:pt idx="120">
                  <c:v>6.4000000000000001E-2</c:v>
                </c:pt>
                <c:pt idx="121">
                  <c:v>6.4000000000000001E-2</c:v>
                </c:pt>
                <c:pt idx="122">
                  <c:v>6.4000000000000001E-2</c:v>
                </c:pt>
                <c:pt idx="123">
                  <c:v>6.8000000000000005E-2</c:v>
                </c:pt>
                <c:pt idx="124">
                  <c:v>7.2000000000000008E-2</c:v>
                </c:pt>
                <c:pt idx="125">
                  <c:v>7.2000000000000008E-2</c:v>
                </c:pt>
                <c:pt idx="126">
                  <c:v>7.5999999999999998E-2</c:v>
                </c:pt>
                <c:pt idx="127">
                  <c:v>7.5999999999999998E-2</c:v>
                </c:pt>
                <c:pt idx="128">
                  <c:v>0.08</c:v>
                </c:pt>
                <c:pt idx="129">
                  <c:v>0.08</c:v>
                </c:pt>
                <c:pt idx="130">
                  <c:v>0.08</c:v>
                </c:pt>
                <c:pt idx="131">
                  <c:v>8.4000000000000005E-2</c:v>
                </c:pt>
                <c:pt idx="132">
                  <c:v>8.8000000000000009E-2</c:v>
                </c:pt>
                <c:pt idx="133">
                  <c:v>8.8000000000000009E-2</c:v>
                </c:pt>
                <c:pt idx="134">
                  <c:v>9.1999999999999998E-2</c:v>
                </c:pt>
                <c:pt idx="135">
                  <c:v>9.6000000000000002E-2</c:v>
                </c:pt>
                <c:pt idx="136">
                  <c:v>9.6000000000000002E-2</c:v>
                </c:pt>
                <c:pt idx="137">
                  <c:v>9.6000000000000002E-2</c:v>
                </c:pt>
                <c:pt idx="138">
                  <c:v>0.10400000000000001</c:v>
                </c:pt>
                <c:pt idx="139">
                  <c:v>0.10400000000000001</c:v>
                </c:pt>
                <c:pt idx="140">
                  <c:v>0.10800000000000001</c:v>
                </c:pt>
                <c:pt idx="141">
                  <c:v>0.11199999999999999</c:v>
                </c:pt>
                <c:pt idx="142">
                  <c:v>0.11199999999999999</c:v>
                </c:pt>
                <c:pt idx="143">
                  <c:v>0.11599999999999999</c:v>
                </c:pt>
                <c:pt idx="144">
                  <c:v>0.11599999999999999</c:v>
                </c:pt>
                <c:pt idx="145">
                  <c:v>0.11599999999999999</c:v>
                </c:pt>
                <c:pt idx="146">
                  <c:v>0.12</c:v>
                </c:pt>
                <c:pt idx="147">
                  <c:v>0.124</c:v>
                </c:pt>
                <c:pt idx="148">
                  <c:v>0.124</c:v>
                </c:pt>
                <c:pt idx="149">
                  <c:v>0.128</c:v>
                </c:pt>
                <c:pt idx="150">
                  <c:v>0.13200000000000001</c:v>
                </c:pt>
                <c:pt idx="151">
                  <c:v>0.13200000000000001</c:v>
                </c:pt>
                <c:pt idx="152">
                  <c:v>0.13200000000000001</c:v>
                </c:pt>
                <c:pt idx="153">
                  <c:v>0.13600000000000001</c:v>
                </c:pt>
                <c:pt idx="154">
                  <c:v>0.13600000000000001</c:v>
                </c:pt>
                <c:pt idx="155">
                  <c:v>0.14000000000000001</c:v>
                </c:pt>
                <c:pt idx="156">
                  <c:v>0.14400000000000002</c:v>
                </c:pt>
                <c:pt idx="157">
                  <c:v>0.14400000000000002</c:v>
                </c:pt>
                <c:pt idx="158">
                  <c:v>0.14800000000000002</c:v>
                </c:pt>
                <c:pt idx="159">
                  <c:v>0.14800000000000002</c:v>
                </c:pt>
                <c:pt idx="160">
                  <c:v>0.152</c:v>
                </c:pt>
                <c:pt idx="161">
                  <c:v>0.152</c:v>
                </c:pt>
                <c:pt idx="162">
                  <c:v>0.156</c:v>
                </c:pt>
                <c:pt idx="163">
                  <c:v>0.16</c:v>
                </c:pt>
                <c:pt idx="164">
                  <c:v>0.16</c:v>
                </c:pt>
                <c:pt idx="165">
                  <c:v>0.16399999999999998</c:v>
                </c:pt>
                <c:pt idx="166">
                  <c:v>0.16399999999999998</c:v>
                </c:pt>
                <c:pt idx="167">
                  <c:v>0.16399999999999998</c:v>
                </c:pt>
                <c:pt idx="168">
                  <c:v>0.16800000000000001</c:v>
                </c:pt>
                <c:pt idx="169">
                  <c:v>0.17199999999999999</c:v>
                </c:pt>
                <c:pt idx="170">
                  <c:v>0.17600000000000002</c:v>
                </c:pt>
                <c:pt idx="171">
                  <c:v>0.17600000000000002</c:v>
                </c:pt>
                <c:pt idx="172">
                  <c:v>0.18</c:v>
                </c:pt>
                <c:pt idx="173">
                  <c:v>0.18</c:v>
                </c:pt>
                <c:pt idx="174">
                  <c:v>0.184</c:v>
                </c:pt>
                <c:pt idx="175">
                  <c:v>0.184</c:v>
                </c:pt>
                <c:pt idx="176">
                  <c:v>0.188</c:v>
                </c:pt>
                <c:pt idx="177">
                  <c:v>0.192</c:v>
                </c:pt>
                <c:pt idx="178">
                  <c:v>0.19600000000000001</c:v>
                </c:pt>
                <c:pt idx="179">
                  <c:v>0.19600000000000001</c:v>
                </c:pt>
                <c:pt idx="180">
                  <c:v>0.19600000000000001</c:v>
                </c:pt>
              </c:numCache>
            </c:numRef>
          </c:xVal>
          <c:yVal>
            <c:numRef>
              <c:f>'DEVKI F1-F7 -clnd'!$D$3:$D$183</c:f>
              <c:numCache>
                <c:formatCode>General</c:formatCode>
                <c:ptCount val="181"/>
                <c:pt idx="0">
                  <c:v>0</c:v>
                </c:pt>
                <c:pt idx="1">
                  <c:v>44.051448000000001</c:v>
                </c:pt>
                <c:pt idx="2">
                  <c:v>45.056424</c:v>
                </c:pt>
                <c:pt idx="3">
                  <c:v>46.061399999999999</c:v>
                </c:pt>
                <c:pt idx="4">
                  <c:v>47.233871999999998</c:v>
                </c:pt>
                <c:pt idx="5">
                  <c:v>48.238847999999997</c:v>
                </c:pt>
                <c:pt idx="6">
                  <c:v>49.243824000000004</c:v>
                </c:pt>
                <c:pt idx="7">
                  <c:v>50.416295999999996</c:v>
                </c:pt>
                <c:pt idx="8">
                  <c:v>51.588768000000002</c:v>
                </c:pt>
                <c:pt idx="9">
                  <c:v>52.928736000000001</c:v>
                </c:pt>
                <c:pt idx="10">
                  <c:v>53.933712</c:v>
                </c:pt>
                <c:pt idx="11">
                  <c:v>54.938687999999999</c:v>
                </c:pt>
                <c:pt idx="12">
                  <c:v>56.278655999999998</c:v>
                </c:pt>
                <c:pt idx="13">
                  <c:v>57.116136000000004</c:v>
                </c:pt>
                <c:pt idx="14">
                  <c:v>58.456104000000003</c:v>
                </c:pt>
                <c:pt idx="15">
                  <c:v>59.628576000000002</c:v>
                </c:pt>
                <c:pt idx="16">
                  <c:v>60.968544000000009</c:v>
                </c:pt>
                <c:pt idx="17">
                  <c:v>61.973520000000001</c:v>
                </c:pt>
                <c:pt idx="18">
                  <c:v>62.978496</c:v>
                </c:pt>
                <c:pt idx="19">
                  <c:v>64.318464000000006</c:v>
                </c:pt>
                <c:pt idx="20">
                  <c:v>65.155944000000005</c:v>
                </c:pt>
                <c:pt idx="21">
                  <c:v>66.328416000000004</c:v>
                </c:pt>
                <c:pt idx="22">
                  <c:v>67.333392000000003</c:v>
                </c:pt>
                <c:pt idx="23">
                  <c:v>68.505864000000003</c:v>
                </c:pt>
                <c:pt idx="24">
                  <c:v>69.678336000000002</c:v>
                </c:pt>
                <c:pt idx="25">
                  <c:v>70.683312000000001</c:v>
                </c:pt>
                <c:pt idx="26">
                  <c:v>71.688288</c:v>
                </c:pt>
                <c:pt idx="27">
                  <c:v>73.028256000000013</c:v>
                </c:pt>
                <c:pt idx="28">
                  <c:v>74.033231999999998</c:v>
                </c:pt>
                <c:pt idx="29">
                  <c:v>74.703215999999998</c:v>
                </c:pt>
                <c:pt idx="30">
                  <c:v>76.043183999999997</c:v>
                </c:pt>
                <c:pt idx="31">
                  <c:v>77.048159999999996</c:v>
                </c:pt>
                <c:pt idx="32">
                  <c:v>78.220631999999995</c:v>
                </c:pt>
                <c:pt idx="33">
                  <c:v>79.393104000000008</c:v>
                </c:pt>
                <c:pt idx="34">
                  <c:v>80.230584000000007</c:v>
                </c:pt>
                <c:pt idx="35">
                  <c:v>81.235560000000007</c:v>
                </c:pt>
                <c:pt idx="36">
                  <c:v>82.575527999999991</c:v>
                </c:pt>
                <c:pt idx="37">
                  <c:v>83.413008000000005</c:v>
                </c:pt>
                <c:pt idx="38">
                  <c:v>82.74302400000002</c:v>
                </c:pt>
                <c:pt idx="39">
                  <c:v>82.240536000000006</c:v>
                </c:pt>
                <c:pt idx="40">
                  <c:v>81.068064000000007</c:v>
                </c:pt>
                <c:pt idx="41">
                  <c:v>79.393104000000008</c:v>
                </c:pt>
                <c:pt idx="42">
                  <c:v>77.718144000000009</c:v>
                </c:pt>
                <c:pt idx="43">
                  <c:v>75.540695999999997</c:v>
                </c:pt>
                <c:pt idx="44">
                  <c:v>76.71316800000001</c:v>
                </c:pt>
                <c:pt idx="45">
                  <c:v>82.073040000000006</c:v>
                </c:pt>
                <c:pt idx="46">
                  <c:v>85.590456000000003</c:v>
                </c:pt>
                <c:pt idx="47">
                  <c:v>87.097920000000016</c:v>
                </c:pt>
                <c:pt idx="48">
                  <c:v>88.270391999999987</c:v>
                </c:pt>
                <c:pt idx="49">
                  <c:v>89.442864</c:v>
                </c:pt>
                <c:pt idx="50">
                  <c:v>90.615336000000013</c:v>
                </c:pt>
                <c:pt idx="51">
                  <c:v>91.620311999999998</c:v>
                </c:pt>
                <c:pt idx="52">
                  <c:v>92.792783999999997</c:v>
                </c:pt>
                <c:pt idx="53">
                  <c:v>93.797759999999997</c:v>
                </c:pt>
                <c:pt idx="54">
                  <c:v>95.137727999999996</c:v>
                </c:pt>
                <c:pt idx="55">
                  <c:v>96.310199999999995</c:v>
                </c:pt>
                <c:pt idx="56">
                  <c:v>97.650168000000008</c:v>
                </c:pt>
                <c:pt idx="57">
                  <c:v>98.655143999999993</c:v>
                </c:pt>
                <c:pt idx="58">
                  <c:v>100.33010400000001</c:v>
                </c:pt>
                <c:pt idx="59">
                  <c:v>101.837568</c:v>
                </c:pt>
                <c:pt idx="60">
                  <c:v>103.177536</c:v>
                </c:pt>
                <c:pt idx="61">
                  <c:v>104.685</c:v>
                </c:pt>
                <c:pt idx="62">
                  <c:v>105.857472</c:v>
                </c:pt>
                <c:pt idx="63">
                  <c:v>107.364936</c:v>
                </c:pt>
                <c:pt idx="64">
                  <c:v>108.70490400000001</c:v>
                </c:pt>
                <c:pt idx="65">
                  <c:v>110.37986400000001</c:v>
                </c:pt>
                <c:pt idx="66">
                  <c:v>111.719832</c:v>
                </c:pt>
                <c:pt idx="67">
                  <c:v>113.227296</c:v>
                </c:pt>
                <c:pt idx="68">
                  <c:v>114.56726399999999</c:v>
                </c:pt>
                <c:pt idx="69">
                  <c:v>116.24222400000002</c:v>
                </c:pt>
                <c:pt idx="70">
                  <c:v>117.58219200000001</c:v>
                </c:pt>
                <c:pt idx="71">
                  <c:v>118.92216000000001</c:v>
                </c:pt>
                <c:pt idx="72">
                  <c:v>120.429624</c:v>
                </c:pt>
                <c:pt idx="73">
                  <c:v>121.76959199999999</c:v>
                </c:pt>
                <c:pt idx="74">
                  <c:v>123.27705600000002</c:v>
                </c:pt>
                <c:pt idx="75">
                  <c:v>124.78452000000001</c:v>
                </c:pt>
                <c:pt idx="76">
                  <c:v>127.464456</c:v>
                </c:pt>
                <c:pt idx="77">
                  <c:v>128.80442400000001</c:v>
                </c:pt>
                <c:pt idx="78">
                  <c:v>130.47938400000001</c:v>
                </c:pt>
                <c:pt idx="79">
                  <c:v>131.81935200000001</c:v>
                </c:pt>
                <c:pt idx="80">
                  <c:v>133.32681600000001</c:v>
                </c:pt>
                <c:pt idx="81">
                  <c:v>134.66678400000001</c:v>
                </c:pt>
                <c:pt idx="82">
                  <c:v>136.00675200000001</c:v>
                </c:pt>
                <c:pt idx="83">
                  <c:v>137.68171200000003</c:v>
                </c:pt>
                <c:pt idx="84">
                  <c:v>138.85418399999998</c:v>
                </c:pt>
                <c:pt idx="85">
                  <c:v>140.529144</c:v>
                </c:pt>
                <c:pt idx="86">
                  <c:v>141.869112</c:v>
                </c:pt>
                <c:pt idx="87">
                  <c:v>143.376576</c:v>
                </c:pt>
                <c:pt idx="88">
                  <c:v>145.051536</c:v>
                </c:pt>
                <c:pt idx="89">
                  <c:v>146.55900000000003</c:v>
                </c:pt>
                <c:pt idx="90">
                  <c:v>148.066464</c:v>
                </c:pt>
                <c:pt idx="91">
                  <c:v>149.74142399999999</c:v>
                </c:pt>
                <c:pt idx="92">
                  <c:v>151.08139199999999</c:v>
                </c:pt>
                <c:pt idx="93">
                  <c:v>152.92384800000002</c:v>
                </c:pt>
                <c:pt idx="94">
                  <c:v>154.09631999999999</c:v>
                </c:pt>
                <c:pt idx="95">
                  <c:v>155.60378399999999</c:v>
                </c:pt>
                <c:pt idx="96">
                  <c:v>158.78620800000002</c:v>
                </c:pt>
                <c:pt idx="97">
                  <c:v>161.46614400000001</c:v>
                </c:pt>
                <c:pt idx="98">
                  <c:v>164.14608000000001</c:v>
                </c:pt>
                <c:pt idx="99">
                  <c:v>166.15603199999998</c:v>
                </c:pt>
                <c:pt idx="100">
                  <c:v>169.17096000000001</c:v>
                </c:pt>
                <c:pt idx="101">
                  <c:v>172.18588800000001</c:v>
                </c:pt>
                <c:pt idx="102">
                  <c:v>175.20081600000003</c:v>
                </c:pt>
                <c:pt idx="103">
                  <c:v>178.215744</c:v>
                </c:pt>
                <c:pt idx="104">
                  <c:v>181.06317600000003</c:v>
                </c:pt>
                <c:pt idx="105">
                  <c:v>183.910608</c:v>
                </c:pt>
                <c:pt idx="106">
                  <c:v>186.75803999999999</c:v>
                </c:pt>
                <c:pt idx="107">
                  <c:v>190.77794400000002</c:v>
                </c:pt>
                <c:pt idx="108">
                  <c:v>194.96534400000002</c:v>
                </c:pt>
                <c:pt idx="109">
                  <c:v>199.32024000000001</c:v>
                </c:pt>
                <c:pt idx="110">
                  <c:v>204.34511999999998</c:v>
                </c:pt>
                <c:pt idx="111">
                  <c:v>210.877464</c:v>
                </c:pt>
                <c:pt idx="112">
                  <c:v>217.07481600000003</c:v>
                </c:pt>
                <c:pt idx="113">
                  <c:v>223.10467200000002</c:v>
                </c:pt>
                <c:pt idx="114">
                  <c:v>228.96703200000002</c:v>
                </c:pt>
                <c:pt idx="115">
                  <c:v>234.49440000000001</c:v>
                </c:pt>
                <c:pt idx="116">
                  <c:v>240.85924800000001</c:v>
                </c:pt>
                <c:pt idx="117">
                  <c:v>246.386616</c:v>
                </c:pt>
                <c:pt idx="118">
                  <c:v>252.248976</c:v>
                </c:pt>
                <c:pt idx="119">
                  <c:v>259.28380800000002</c:v>
                </c:pt>
                <c:pt idx="120">
                  <c:v>266.48613599999999</c:v>
                </c:pt>
                <c:pt idx="121">
                  <c:v>273.68846400000001</c:v>
                </c:pt>
                <c:pt idx="122">
                  <c:v>280.723296</c:v>
                </c:pt>
                <c:pt idx="123">
                  <c:v>289.76808000000005</c:v>
                </c:pt>
                <c:pt idx="124">
                  <c:v>299.48284799999999</c:v>
                </c:pt>
                <c:pt idx="125">
                  <c:v>309.86760000000004</c:v>
                </c:pt>
                <c:pt idx="126">
                  <c:v>320.58734400000003</c:v>
                </c:pt>
                <c:pt idx="127">
                  <c:v>331.47458399999999</c:v>
                </c:pt>
                <c:pt idx="128">
                  <c:v>342.02683200000001</c:v>
                </c:pt>
                <c:pt idx="129">
                  <c:v>353.08156799999995</c:v>
                </c:pt>
                <c:pt idx="130">
                  <c:v>364.136304</c:v>
                </c:pt>
                <c:pt idx="131">
                  <c:v>375.19103999999999</c:v>
                </c:pt>
                <c:pt idx="132">
                  <c:v>386.74826400000001</c:v>
                </c:pt>
                <c:pt idx="133">
                  <c:v>397.63550400000003</c:v>
                </c:pt>
                <c:pt idx="134">
                  <c:v>408.02025600000002</c:v>
                </c:pt>
                <c:pt idx="135">
                  <c:v>419.07499200000001</c:v>
                </c:pt>
                <c:pt idx="136">
                  <c:v>429.459744</c:v>
                </c:pt>
                <c:pt idx="137">
                  <c:v>440.01199199999996</c:v>
                </c:pt>
                <c:pt idx="138">
                  <c:v>449.22427199999998</c:v>
                </c:pt>
                <c:pt idx="139">
                  <c:v>457.09658400000001</c:v>
                </c:pt>
                <c:pt idx="140">
                  <c:v>463.12644</c:v>
                </c:pt>
                <c:pt idx="141">
                  <c:v>464.96889600000009</c:v>
                </c:pt>
                <c:pt idx="142">
                  <c:v>468.486312</c:v>
                </c:pt>
                <c:pt idx="143">
                  <c:v>468.98880000000003</c:v>
                </c:pt>
                <c:pt idx="144">
                  <c:v>471.166248</c:v>
                </c:pt>
                <c:pt idx="145">
                  <c:v>473.67868800000008</c:v>
                </c:pt>
                <c:pt idx="146">
                  <c:v>475.68864000000002</c:v>
                </c:pt>
                <c:pt idx="147">
                  <c:v>478.36857599999996</c:v>
                </c:pt>
                <c:pt idx="148">
                  <c:v>480.71352000000002</c:v>
                </c:pt>
                <c:pt idx="149">
                  <c:v>483.05846400000001</c:v>
                </c:pt>
                <c:pt idx="150">
                  <c:v>485.06841599999996</c:v>
                </c:pt>
                <c:pt idx="151">
                  <c:v>487.07836799999995</c:v>
                </c:pt>
                <c:pt idx="152">
                  <c:v>488.58583199999998</c:v>
                </c:pt>
                <c:pt idx="153">
                  <c:v>490.42828800000001</c:v>
                </c:pt>
                <c:pt idx="154">
                  <c:v>491.76825600000001</c:v>
                </c:pt>
                <c:pt idx="155">
                  <c:v>493.44321600000001</c:v>
                </c:pt>
                <c:pt idx="156">
                  <c:v>494.61568800000003</c:v>
                </c:pt>
                <c:pt idx="157">
                  <c:v>496.12315200000006</c:v>
                </c:pt>
                <c:pt idx="158">
                  <c:v>497.128128</c:v>
                </c:pt>
                <c:pt idx="159">
                  <c:v>498.30060000000003</c:v>
                </c:pt>
                <c:pt idx="160">
                  <c:v>499.30557599999997</c:v>
                </c:pt>
                <c:pt idx="161">
                  <c:v>500.143056</c:v>
                </c:pt>
                <c:pt idx="162">
                  <c:v>500.81304</c:v>
                </c:pt>
                <c:pt idx="163">
                  <c:v>501.31552800000003</c:v>
                </c:pt>
                <c:pt idx="164">
                  <c:v>501.65051999999997</c:v>
                </c:pt>
                <c:pt idx="165">
                  <c:v>501.65051999999997</c:v>
                </c:pt>
                <c:pt idx="166">
                  <c:v>500.47804799999994</c:v>
                </c:pt>
                <c:pt idx="167">
                  <c:v>497.46312000000006</c:v>
                </c:pt>
                <c:pt idx="168">
                  <c:v>490.76328000000007</c:v>
                </c:pt>
                <c:pt idx="169">
                  <c:v>481.55100000000004</c:v>
                </c:pt>
                <c:pt idx="170">
                  <c:v>470.66376000000002</c:v>
                </c:pt>
                <c:pt idx="171">
                  <c:v>459.27403200000003</c:v>
                </c:pt>
                <c:pt idx="172">
                  <c:v>446.54433599999999</c:v>
                </c:pt>
                <c:pt idx="173">
                  <c:v>433.31215199999997</c:v>
                </c:pt>
                <c:pt idx="174">
                  <c:v>418.90749600000004</c:v>
                </c:pt>
                <c:pt idx="175">
                  <c:v>403.16287199999999</c:v>
                </c:pt>
                <c:pt idx="176">
                  <c:v>385.91078399999998</c:v>
                </c:pt>
                <c:pt idx="177">
                  <c:v>367.15123200000005</c:v>
                </c:pt>
                <c:pt idx="178">
                  <c:v>346.88421600000004</c:v>
                </c:pt>
                <c:pt idx="179">
                  <c:v>323.769768</c:v>
                </c:pt>
                <c:pt idx="180">
                  <c:v>298.31037599999996</c:v>
                </c:pt>
              </c:numCache>
            </c:numRef>
          </c:yVal>
          <c:smooth val="1"/>
          <c:extLst>
            <c:ext xmlns:c16="http://schemas.microsoft.com/office/drawing/2014/chart" uri="{C3380CC4-5D6E-409C-BE32-E72D297353CC}">
              <c16:uniqueId val="{00000001-B713-464F-A611-388AB641C15B}"/>
            </c:ext>
          </c:extLst>
        </c:ser>
        <c:ser>
          <c:idx val="2"/>
          <c:order val="2"/>
          <c:tx>
            <c:v>FT3</c:v>
          </c:tx>
          <c:spPr>
            <a:ln w="19052" cap="rnd">
              <a:solidFill>
                <a:schemeClr val="accent3"/>
              </a:solidFill>
              <a:round/>
            </a:ln>
            <a:effectLst/>
          </c:spPr>
          <c:marker>
            <c:symbol val="none"/>
          </c:marker>
          <c:xVal>
            <c:numRef>
              <c:f>'DEVKI F1-F7 -clnd'!$E$3:$E$183</c:f>
              <c:numCache>
                <c:formatCode>General</c:formatCode>
                <c:ptCount val="181"/>
                <c:pt idx="0">
                  <c:v>0</c:v>
                </c:pt>
                <c:pt idx="1">
                  <c:v>4.0000000000000001E-3</c:v>
                </c:pt>
                <c:pt idx="2">
                  <c:v>4.0000000000000001E-3</c:v>
                </c:pt>
                <c:pt idx="3">
                  <c:v>4.0000000000000001E-3</c:v>
                </c:pt>
                <c:pt idx="4">
                  <c:v>4.0000000000000001E-3</c:v>
                </c:pt>
                <c:pt idx="5">
                  <c:v>4.0000000000000001E-3</c:v>
                </c:pt>
                <c:pt idx="6">
                  <c:v>4.0000000000000001E-3</c:v>
                </c:pt>
                <c:pt idx="7">
                  <c:v>4.0000000000000001E-3</c:v>
                </c:pt>
                <c:pt idx="8">
                  <c:v>4.0000000000000001E-3</c:v>
                </c:pt>
                <c:pt idx="9">
                  <c:v>4.0000000000000001E-3</c:v>
                </c:pt>
                <c:pt idx="10">
                  <c:v>8.0000000000000002E-3</c:v>
                </c:pt>
                <c:pt idx="11">
                  <c:v>8.0000000000000002E-3</c:v>
                </c:pt>
                <c:pt idx="12">
                  <c:v>8.0000000000000002E-3</c:v>
                </c:pt>
                <c:pt idx="13">
                  <c:v>8.0000000000000002E-3</c:v>
                </c:pt>
                <c:pt idx="14">
                  <c:v>8.0000000000000002E-3</c:v>
                </c:pt>
                <c:pt idx="15">
                  <c:v>8.0000000000000002E-3</c:v>
                </c:pt>
                <c:pt idx="16">
                  <c:v>8.0000000000000002E-3</c:v>
                </c:pt>
                <c:pt idx="17">
                  <c:v>8.0000000000000002E-3</c:v>
                </c:pt>
                <c:pt idx="18">
                  <c:v>1.2E-2</c:v>
                </c:pt>
                <c:pt idx="19">
                  <c:v>1.2E-2</c:v>
                </c:pt>
                <c:pt idx="20">
                  <c:v>1.2E-2</c:v>
                </c:pt>
                <c:pt idx="21">
                  <c:v>1.2E-2</c:v>
                </c:pt>
                <c:pt idx="22">
                  <c:v>1.2E-2</c:v>
                </c:pt>
                <c:pt idx="23">
                  <c:v>1.2E-2</c:v>
                </c:pt>
                <c:pt idx="24">
                  <c:v>1.2E-2</c:v>
                </c:pt>
                <c:pt idx="25">
                  <c:v>1.2E-2</c:v>
                </c:pt>
                <c:pt idx="26">
                  <c:v>1.6E-2</c:v>
                </c:pt>
                <c:pt idx="27">
                  <c:v>1.6E-2</c:v>
                </c:pt>
                <c:pt idx="28">
                  <c:v>1.6E-2</c:v>
                </c:pt>
                <c:pt idx="29">
                  <c:v>1.6E-2</c:v>
                </c:pt>
                <c:pt idx="30">
                  <c:v>1.6E-2</c:v>
                </c:pt>
                <c:pt idx="31">
                  <c:v>1.6E-2</c:v>
                </c:pt>
                <c:pt idx="32">
                  <c:v>1.6E-2</c:v>
                </c:pt>
                <c:pt idx="33">
                  <c:v>1.6E-2</c:v>
                </c:pt>
                <c:pt idx="34">
                  <c:v>1.6E-2</c:v>
                </c:pt>
                <c:pt idx="35">
                  <c:v>1.6E-2</c:v>
                </c:pt>
                <c:pt idx="36">
                  <c:v>1.6E-2</c:v>
                </c:pt>
                <c:pt idx="37">
                  <c:v>1.6E-2</c:v>
                </c:pt>
                <c:pt idx="38">
                  <c:v>1.6E-2</c:v>
                </c:pt>
                <c:pt idx="39">
                  <c:v>1.6E-2</c:v>
                </c:pt>
                <c:pt idx="40">
                  <c:v>1.6E-2</c:v>
                </c:pt>
                <c:pt idx="41">
                  <c:v>1.6E-2</c:v>
                </c:pt>
                <c:pt idx="42">
                  <c:v>0.02</c:v>
                </c:pt>
                <c:pt idx="43">
                  <c:v>0.02</c:v>
                </c:pt>
                <c:pt idx="44">
                  <c:v>0.02</c:v>
                </c:pt>
                <c:pt idx="45">
                  <c:v>0.02</c:v>
                </c:pt>
                <c:pt idx="46">
                  <c:v>0.02</c:v>
                </c:pt>
                <c:pt idx="47">
                  <c:v>0.02</c:v>
                </c:pt>
                <c:pt idx="48">
                  <c:v>0.02</c:v>
                </c:pt>
                <c:pt idx="49">
                  <c:v>0.02</c:v>
                </c:pt>
                <c:pt idx="50">
                  <c:v>2.4E-2</c:v>
                </c:pt>
                <c:pt idx="51">
                  <c:v>2.4E-2</c:v>
                </c:pt>
                <c:pt idx="52">
                  <c:v>2.4E-2</c:v>
                </c:pt>
                <c:pt idx="53">
                  <c:v>2.4E-2</c:v>
                </c:pt>
                <c:pt idx="54">
                  <c:v>2.4E-2</c:v>
                </c:pt>
                <c:pt idx="55">
                  <c:v>2.4E-2</c:v>
                </c:pt>
                <c:pt idx="56">
                  <c:v>2.4E-2</c:v>
                </c:pt>
                <c:pt idx="57">
                  <c:v>2.4E-2</c:v>
                </c:pt>
                <c:pt idx="58">
                  <c:v>2.7999999999999997E-2</c:v>
                </c:pt>
                <c:pt idx="59">
                  <c:v>2.7999999999999997E-2</c:v>
                </c:pt>
                <c:pt idx="60">
                  <c:v>2.7999999999999997E-2</c:v>
                </c:pt>
                <c:pt idx="61">
                  <c:v>2.7999999999999997E-2</c:v>
                </c:pt>
                <c:pt idx="62">
                  <c:v>2.7999999999999997E-2</c:v>
                </c:pt>
                <c:pt idx="63">
                  <c:v>2.7999999999999997E-2</c:v>
                </c:pt>
                <c:pt idx="64">
                  <c:v>2.7999999999999997E-2</c:v>
                </c:pt>
                <c:pt idx="65">
                  <c:v>2.7999999999999997E-2</c:v>
                </c:pt>
                <c:pt idx="66">
                  <c:v>2.7999999999999997E-2</c:v>
                </c:pt>
                <c:pt idx="67">
                  <c:v>3.2000000000000001E-2</c:v>
                </c:pt>
                <c:pt idx="68">
                  <c:v>3.2000000000000001E-2</c:v>
                </c:pt>
                <c:pt idx="69">
                  <c:v>3.2000000000000001E-2</c:v>
                </c:pt>
                <c:pt idx="70">
                  <c:v>3.2000000000000001E-2</c:v>
                </c:pt>
                <c:pt idx="71">
                  <c:v>3.2000000000000001E-2</c:v>
                </c:pt>
                <c:pt idx="72">
                  <c:v>3.2000000000000001E-2</c:v>
                </c:pt>
                <c:pt idx="73">
                  <c:v>3.2000000000000001E-2</c:v>
                </c:pt>
                <c:pt idx="74">
                  <c:v>3.2000000000000001E-2</c:v>
                </c:pt>
                <c:pt idx="75">
                  <c:v>3.2000000000000001E-2</c:v>
                </c:pt>
                <c:pt idx="76">
                  <c:v>3.2000000000000001E-2</c:v>
                </c:pt>
                <c:pt idx="77">
                  <c:v>3.2000000000000001E-2</c:v>
                </c:pt>
                <c:pt idx="78">
                  <c:v>3.2000000000000001E-2</c:v>
                </c:pt>
                <c:pt idx="79">
                  <c:v>3.2000000000000001E-2</c:v>
                </c:pt>
                <c:pt idx="80">
                  <c:v>3.2000000000000001E-2</c:v>
                </c:pt>
                <c:pt idx="81">
                  <c:v>3.2000000000000001E-2</c:v>
                </c:pt>
                <c:pt idx="82">
                  <c:v>3.2000000000000001E-2</c:v>
                </c:pt>
                <c:pt idx="83">
                  <c:v>3.6000000000000004E-2</c:v>
                </c:pt>
                <c:pt idx="84">
                  <c:v>3.6000000000000004E-2</c:v>
                </c:pt>
                <c:pt idx="85">
                  <c:v>3.6000000000000004E-2</c:v>
                </c:pt>
                <c:pt idx="86">
                  <c:v>3.6000000000000004E-2</c:v>
                </c:pt>
                <c:pt idx="87">
                  <c:v>3.6000000000000004E-2</c:v>
                </c:pt>
                <c:pt idx="88">
                  <c:v>3.6000000000000004E-2</c:v>
                </c:pt>
                <c:pt idx="89">
                  <c:v>3.6000000000000004E-2</c:v>
                </c:pt>
                <c:pt idx="90">
                  <c:v>3.6000000000000004E-2</c:v>
                </c:pt>
                <c:pt idx="91">
                  <c:v>3.6000000000000004E-2</c:v>
                </c:pt>
                <c:pt idx="92">
                  <c:v>0.04</c:v>
                </c:pt>
                <c:pt idx="93">
                  <c:v>0.04</c:v>
                </c:pt>
                <c:pt idx="94">
                  <c:v>0.04</c:v>
                </c:pt>
                <c:pt idx="95">
                  <c:v>0.04</c:v>
                </c:pt>
                <c:pt idx="96">
                  <c:v>0.04</c:v>
                </c:pt>
                <c:pt idx="97">
                  <c:v>0.04</c:v>
                </c:pt>
                <c:pt idx="98">
                  <c:v>0.04</c:v>
                </c:pt>
                <c:pt idx="99">
                  <c:v>4.4000000000000004E-2</c:v>
                </c:pt>
                <c:pt idx="100">
                  <c:v>4.4000000000000004E-2</c:v>
                </c:pt>
                <c:pt idx="101">
                  <c:v>4.4000000000000004E-2</c:v>
                </c:pt>
                <c:pt idx="102">
                  <c:v>4.4000000000000004E-2</c:v>
                </c:pt>
                <c:pt idx="103">
                  <c:v>4.8000000000000001E-2</c:v>
                </c:pt>
                <c:pt idx="104">
                  <c:v>4.8000000000000001E-2</c:v>
                </c:pt>
                <c:pt idx="105">
                  <c:v>4.8000000000000001E-2</c:v>
                </c:pt>
                <c:pt idx="106">
                  <c:v>4.8000000000000001E-2</c:v>
                </c:pt>
                <c:pt idx="107">
                  <c:v>4.8000000000000001E-2</c:v>
                </c:pt>
                <c:pt idx="108">
                  <c:v>4.8000000000000001E-2</c:v>
                </c:pt>
                <c:pt idx="109">
                  <c:v>4.8000000000000001E-2</c:v>
                </c:pt>
                <c:pt idx="110">
                  <c:v>5.2000000000000005E-2</c:v>
                </c:pt>
                <c:pt idx="111">
                  <c:v>5.2000000000000005E-2</c:v>
                </c:pt>
                <c:pt idx="112">
                  <c:v>5.2000000000000005E-2</c:v>
                </c:pt>
                <c:pt idx="113">
                  <c:v>5.5999999999999994E-2</c:v>
                </c:pt>
                <c:pt idx="114">
                  <c:v>5.5999999999999994E-2</c:v>
                </c:pt>
                <c:pt idx="115">
                  <c:v>5.5999999999999994E-2</c:v>
                </c:pt>
                <c:pt idx="116">
                  <c:v>0.06</c:v>
                </c:pt>
                <c:pt idx="117">
                  <c:v>0.06</c:v>
                </c:pt>
                <c:pt idx="118">
                  <c:v>6.4000000000000001E-2</c:v>
                </c:pt>
                <c:pt idx="119">
                  <c:v>6.4000000000000001E-2</c:v>
                </c:pt>
                <c:pt idx="120">
                  <c:v>6.4000000000000001E-2</c:v>
                </c:pt>
                <c:pt idx="121">
                  <c:v>6.4000000000000001E-2</c:v>
                </c:pt>
                <c:pt idx="122">
                  <c:v>6.4000000000000001E-2</c:v>
                </c:pt>
                <c:pt idx="123">
                  <c:v>6.8000000000000005E-2</c:v>
                </c:pt>
                <c:pt idx="124">
                  <c:v>7.2000000000000008E-2</c:v>
                </c:pt>
                <c:pt idx="125">
                  <c:v>7.2000000000000008E-2</c:v>
                </c:pt>
                <c:pt idx="126">
                  <c:v>7.5999999999999998E-2</c:v>
                </c:pt>
                <c:pt idx="127">
                  <c:v>7.5999999999999998E-2</c:v>
                </c:pt>
                <c:pt idx="128">
                  <c:v>0.08</c:v>
                </c:pt>
                <c:pt idx="129">
                  <c:v>0.08</c:v>
                </c:pt>
                <c:pt idx="130">
                  <c:v>0.08</c:v>
                </c:pt>
                <c:pt idx="131">
                  <c:v>8.4000000000000005E-2</c:v>
                </c:pt>
                <c:pt idx="132">
                  <c:v>8.8000000000000009E-2</c:v>
                </c:pt>
                <c:pt idx="133">
                  <c:v>8.8000000000000009E-2</c:v>
                </c:pt>
                <c:pt idx="134">
                  <c:v>9.1999999999999998E-2</c:v>
                </c:pt>
                <c:pt idx="135">
                  <c:v>9.6000000000000002E-2</c:v>
                </c:pt>
                <c:pt idx="136">
                  <c:v>9.6000000000000002E-2</c:v>
                </c:pt>
                <c:pt idx="137">
                  <c:v>9.6000000000000002E-2</c:v>
                </c:pt>
                <c:pt idx="138">
                  <c:v>0.1</c:v>
                </c:pt>
                <c:pt idx="139">
                  <c:v>0.1</c:v>
                </c:pt>
                <c:pt idx="140">
                  <c:v>0.10400000000000001</c:v>
                </c:pt>
                <c:pt idx="141">
                  <c:v>0.10800000000000001</c:v>
                </c:pt>
                <c:pt idx="142">
                  <c:v>0.10800000000000001</c:v>
                </c:pt>
                <c:pt idx="143">
                  <c:v>0.11199999999999999</c:v>
                </c:pt>
                <c:pt idx="144">
                  <c:v>0.11199999999999999</c:v>
                </c:pt>
                <c:pt idx="145">
                  <c:v>0.11199999999999999</c:v>
                </c:pt>
                <c:pt idx="146">
                  <c:v>0.11599999999999999</c:v>
                </c:pt>
                <c:pt idx="147">
                  <c:v>0.12</c:v>
                </c:pt>
                <c:pt idx="148">
                  <c:v>0.12</c:v>
                </c:pt>
                <c:pt idx="149">
                  <c:v>0.124</c:v>
                </c:pt>
                <c:pt idx="150">
                  <c:v>0.128</c:v>
                </c:pt>
                <c:pt idx="151">
                  <c:v>0.128</c:v>
                </c:pt>
                <c:pt idx="152">
                  <c:v>0.128</c:v>
                </c:pt>
                <c:pt idx="153">
                  <c:v>0.13200000000000001</c:v>
                </c:pt>
                <c:pt idx="154">
                  <c:v>0.13200000000000001</c:v>
                </c:pt>
                <c:pt idx="155">
                  <c:v>0.13600000000000001</c:v>
                </c:pt>
                <c:pt idx="156">
                  <c:v>0.14000000000000001</c:v>
                </c:pt>
                <c:pt idx="157">
                  <c:v>0.14000000000000001</c:v>
                </c:pt>
                <c:pt idx="158">
                  <c:v>0.14400000000000002</c:v>
                </c:pt>
                <c:pt idx="159">
                  <c:v>0.14400000000000002</c:v>
                </c:pt>
                <c:pt idx="160">
                  <c:v>0.14800000000000002</c:v>
                </c:pt>
                <c:pt idx="161">
                  <c:v>0.14800000000000002</c:v>
                </c:pt>
                <c:pt idx="162">
                  <c:v>0.152</c:v>
                </c:pt>
                <c:pt idx="163">
                  <c:v>0.156</c:v>
                </c:pt>
                <c:pt idx="164">
                  <c:v>0.156</c:v>
                </c:pt>
                <c:pt idx="165">
                  <c:v>0.16</c:v>
                </c:pt>
                <c:pt idx="166">
                  <c:v>0.16</c:v>
                </c:pt>
                <c:pt idx="167">
                  <c:v>0.16</c:v>
                </c:pt>
                <c:pt idx="168">
                  <c:v>0.16399999999999998</c:v>
                </c:pt>
                <c:pt idx="169">
                  <c:v>0.16800000000000001</c:v>
                </c:pt>
                <c:pt idx="170">
                  <c:v>0.17199999999999999</c:v>
                </c:pt>
                <c:pt idx="171">
                  <c:v>0.17199999999999999</c:v>
                </c:pt>
                <c:pt idx="172">
                  <c:v>0.17600000000000002</c:v>
                </c:pt>
                <c:pt idx="173">
                  <c:v>0.17600000000000002</c:v>
                </c:pt>
                <c:pt idx="174">
                  <c:v>0.18</c:v>
                </c:pt>
                <c:pt idx="175">
                  <c:v>0.18</c:v>
                </c:pt>
                <c:pt idx="176">
                  <c:v>0.184</c:v>
                </c:pt>
                <c:pt idx="177">
                  <c:v>0.188</c:v>
                </c:pt>
                <c:pt idx="178">
                  <c:v>0.192</c:v>
                </c:pt>
                <c:pt idx="179">
                  <c:v>0.192</c:v>
                </c:pt>
                <c:pt idx="180">
                  <c:v>0.192</c:v>
                </c:pt>
              </c:numCache>
            </c:numRef>
          </c:xVal>
          <c:yVal>
            <c:numRef>
              <c:f>'DEVKI F1-F7 -clnd'!$F$3:$F$183</c:f>
              <c:numCache>
                <c:formatCode>General</c:formatCode>
                <c:ptCount val="181"/>
                <c:pt idx="0">
                  <c:v>0</c:v>
                </c:pt>
                <c:pt idx="1">
                  <c:v>43.668600000000005</c:v>
                </c:pt>
                <c:pt idx="2">
                  <c:v>44.665600000000005</c:v>
                </c:pt>
                <c:pt idx="3">
                  <c:v>45.662600000000005</c:v>
                </c:pt>
                <c:pt idx="4">
                  <c:v>46.859000000000002</c:v>
                </c:pt>
                <c:pt idx="5">
                  <c:v>47.856000000000002</c:v>
                </c:pt>
                <c:pt idx="6">
                  <c:v>48.853000000000009</c:v>
                </c:pt>
                <c:pt idx="7">
                  <c:v>50.049399999999999</c:v>
                </c:pt>
                <c:pt idx="8">
                  <c:v>51.245800000000003</c:v>
                </c:pt>
                <c:pt idx="9">
                  <c:v>52.4422</c:v>
                </c:pt>
                <c:pt idx="10">
                  <c:v>53.439200000000007</c:v>
                </c:pt>
                <c:pt idx="11">
                  <c:v>54.436200000000007</c:v>
                </c:pt>
                <c:pt idx="12">
                  <c:v>55.832000000000001</c:v>
                </c:pt>
                <c:pt idx="13">
                  <c:v>56.629600000000003</c:v>
                </c:pt>
                <c:pt idx="14">
                  <c:v>58.025400000000005</c:v>
                </c:pt>
                <c:pt idx="15">
                  <c:v>59.221800000000009</c:v>
                </c:pt>
                <c:pt idx="16">
                  <c:v>60.418199999999999</c:v>
                </c:pt>
                <c:pt idx="17">
                  <c:v>61.415200000000006</c:v>
                </c:pt>
                <c:pt idx="18">
                  <c:v>62.412199999999999</c:v>
                </c:pt>
                <c:pt idx="19">
                  <c:v>63.808000000000007</c:v>
                </c:pt>
                <c:pt idx="20">
                  <c:v>64.60560000000001</c:v>
                </c:pt>
                <c:pt idx="21">
                  <c:v>65.802000000000007</c:v>
                </c:pt>
                <c:pt idx="22">
                  <c:v>66.799000000000007</c:v>
                </c:pt>
                <c:pt idx="23">
                  <c:v>67.995400000000004</c:v>
                </c:pt>
                <c:pt idx="24">
                  <c:v>69.191800000000015</c:v>
                </c:pt>
                <c:pt idx="25">
                  <c:v>70.188800000000001</c:v>
                </c:pt>
                <c:pt idx="26">
                  <c:v>71.1858</c:v>
                </c:pt>
                <c:pt idx="27">
                  <c:v>72.382199999999997</c:v>
                </c:pt>
                <c:pt idx="28">
                  <c:v>73.379200000000012</c:v>
                </c:pt>
                <c:pt idx="29">
                  <c:v>74.176800000000014</c:v>
                </c:pt>
                <c:pt idx="30">
                  <c:v>75.373199999999997</c:v>
                </c:pt>
                <c:pt idx="31">
                  <c:v>76.370200000000011</c:v>
                </c:pt>
                <c:pt idx="32">
                  <c:v>77.566600000000008</c:v>
                </c:pt>
                <c:pt idx="33">
                  <c:v>78.763000000000005</c:v>
                </c:pt>
                <c:pt idx="34">
                  <c:v>79.560600000000008</c:v>
                </c:pt>
                <c:pt idx="35">
                  <c:v>80.557600000000008</c:v>
                </c:pt>
                <c:pt idx="36">
                  <c:v>81.953400000000016</c:v>
                </c:pt>
                <c:pt idx="37">
                  <c:v>82.751000000000019</c:v>
                </c:pt>
                <c:pt idx="38">
                  <c:v>82.152800000000013</c:v>
                </c:pt>
                <c:pt idx="39">
                  <c:v>81.554600000000008</c:v>
                </c:pt>
                <c:pt idx="40">
                  <c:v>80.358200000000011</c:v>
                </c:pt>
                <c:pt idx="41">
                  <c:v>78.763000000000005</c:v>
                </c:pt>
                <c:pt idx="42">
                  <c:v>77.167800000000014</c:v>
                </c:pt>
                <c:pt idx="43">
                  <c:v>74.974400000000003</c:v>
                </c:pt>
                <c:pt idx="44">
                  <c:v>76.1708</c:v>
                </c:pt>
                <c:pt idx="45">
                  <c:v>81.355200000000011</c:v>
                </c:pt>
                <c:pt idx="46">
                  <c:v>84.944400000000002</c:v>
                </c:pt>
                <c:pt idx="47">
                  <c:v>86.34020000000001</c:v>
                </c:pt>
                <c:pt idx="48">
                  <c:v>87.536599999999993</c:v>
                </c:pt>
                <c:pt idx="49">
                  <c:v>88.733000000000004</c:v>
                </c:pt>
                <c:pt idx="50">
                  <c:v>89.929400000000001</c:v>
                </c:pt>
                <c:pt idx="51">
                  <c:v>90.926400000000001</c:v>
                </c:pt>
                <c:pt idx="52">
                  <c:v>92.122800000000012</c:v>
                </c:pt>
                <c:pt idx="53">
                  <c:v>93.119799999999998</c:v>
                </c:pt>
                <c:pt idx="54">
                  <c:v>94.316200000000009</c:v>
                </c:pt>
                <c:pt idx="55">
                  <c:v>95.512600000000006</c:v>
                </c:pt>
                <c:pt idx="56">
                  <c:v>96.908400000000015</c:v>
                </c:pt>
                <c:pt idx="57">
                  <c:v>97.905400000000014</c:v>
                </c:pt>
                <c:pt idx="58">
                  <c:v>99.500600000000006</c:v>
                </c:pt>
                <c:pt idx="59">
                  <c:v>101.09580000000001</c:v>
                </c:pt>
                <c:pt idx="60">
                  <c:v>102.29220000000001</c:v>
                </c:pt>
                <c:pt idx="61">
                  <c:v>103.8874</c:v>
                </c:pt>
                <c:pt idx="62">
                  <c:v>105.0838</c:v>
                </c:pt>
                <c:pt idx="63">
                  <c:v>106.4796</c:v>
                </c:pt>
                <c:pt idx="64">
                  <c:v>107.87540000000001</c:v>
                </c:pt>
                <c:pt idx="65">
                  <c:v>109.4706</c:v>
                </c:pt>
                <c:pt idx="66">
                  <c:v>110.8664</c:v>
                </c:pt>
                <c:pt idx="67">
                  <c:v>112.26220000000001</c:v>
                </c:pt>
                <c:pt idx="68">
                  <c:v>113.65800000000002</c:v>
                </c:pt>
                <c:pt idx="69">
                  <c:v>115.25320000000001</c:v>
                </c:pt>
                <c:pt idx="70">
                  <c:v>116.649</c:v>
                </c:pt>
                <c:pt idx="71">
                  <c:v>118.04480000000001</c:v>
                </c:pt>
                <c:pt idx="72">
                  <c:v>119.44060000000002</c:v>
                </c:pt>
                <c:pt idx="73">
                  <c:v>120.8364</c:v>
                </c:pt>
                <c:pt idx="74">
                  <c:v>122.23220000000001</c:v>
                </c:pt>
                <c:pt idx="75">
                  <c:v>123.82740000000001</c:v>
                </c:pt>
                <c:pt idx="76">
                  <c:v>126.4196</c:v>
                </c:pt>
                <c:pt idx="77">
                  <c:v>127.81540000000001</c:v>
                </c:pt>
                <c:pt idx="78">
                  <c:v>129.41060000000002</c:v>
                </c:pt>
                <c:pt idx="79">
                  <c:v>130.8064</c:v>
                </c:pt>
                <c:pt idx="80">
                  <c:v>132.2022</c:v>
                </c:pt>
                <c:pt idx="81">
                  <c:v>133.59800000000001</c:v>
                </c:pt>
                <c:pt idx="82">
                  <c:v>134.99379999999999</c:v>
                </c:pt>
                <c:pt idx="83">
                  <c:v>136.589</c:v>
                </c:pt>
                <c:pt idx="84">
                  <c:v>137.78540000000001</c:v>
                </c:pt>
                <c:pt idx="85">
                  <c:v>139.38060000000002</c:v>
                </c:pt>
                <c:pt idx="86">
                  <c:v>140.7764</c:v>
                </c:pt>
                <c:pt idx="87">
                  <c:v>142.1722</c:v>
                </c:pt>
                <c:pt idx="88">
                  <c:v>143.96680000000001</c:v>
                </c:pt>
                <c:pt idx="89">
                  <c:v>145.36260000000001</c:v>
                </c:pt>
                <c:pt idx="90">
                  <c:v>146.95780000000002</c:v>
                </c:pt>
                <c:pt idx="91">
                  <c:v>148.55300000000003</c:v>
                </c:pt>
                <c:pt idx="92">
                  <c:v>149.94880000000001</c:v>
                </c:pt>
                <c:pt idx="93">
                  <c:v>151.74340000000001</c:v>
                </c:pt>
                <c:pt idx="94">
                  <c:v>152.93980000000002</c:v>
                </c:pt>
                <c:pt idx="95">
                  <c:v>154.33560000000003</c:v>
                </c:pt>
                <c:pt idx="96">
                  <c:v>157.52600000000001</c:v>
                </c:pt>
                <c:pt idx="97">
                  <c:v>160.1182</c:v>
                </c:pt>
                <c:pt idx="98">
                  <c:v>162.90980000000002</c:v>
                </c:pt>
                <c:pt idx="99">
                  <c:v>164.90379999999999</c:v>
                </c:pt>
                <c:pt idx="100">
                  <c:v>167.8948</c:v>
                </c:pt>
                <c:pt idx="101">
                  <c:v>170.88580000000002</c:v>
                </c:pt>
                <c:pt idx="102">
                  <c:v>173.87680000000003</c:v>
                </c:pt>
                <c:pt idx="103">
                  <c:v>176.86779999999999</c:v>
                </c:pt>
                <c:pt idx="104">
                  <c:v>179.65940000000001</c:v>
                </c:pt>
                <c:pt idx="105">
                  <c:v>182.45100000000002</c:v>
                </c:pt>
                <c:pt idx="106">
                  <c:v>185.24259999999998</c:v>
                </c:pt>
                <c:pt idx="107">
                  <c:v>189.23060000000001</c:v>
                </c:pt>
                <c:pt idx="108">
                  <c:v>193.41800000000001</c:v>
                </c:pt>
                <c:pt idx="109">
                  <c:v>197.8048</c:v>
                </c:pt>
                <c:pt idx="110">
                  <c:v>202.78980000000001</c:v>
                </c:pt>
                <c:pt idx="111">
                  <c:v>209.17060000000001</c:v>
                </c:pt>
                <c:pt idx="112">
                  <c:v>215.35200000000003</c:v>
                </c:pt>
                <c:pt idx="113">
                  <c:v>221.334</c:v>
                </c:pt>
                <c:pt idx="114">
                  <c:v>227.11660000000003</c:v>
                </c:pt>
                <c:pt idx="115">
                  <c:v>232.69980000000001</c:v>
                </c:pt>
                <c:pt idx="116">
                  <c:v>238.88120000000004</c:v>
                </c:pt>
                <c:pt idx="117">
                  <c:v>244.46440000000001</c:v>
                </c:pt>
                <c:pt idx="118">
                  <c:v>250.24700000000004</c:v>
                </c:pt>
                <c:pt idx="119">
                  <c:v>257.226</c:v>
                </c:pt>
                <c:pt idx="120">
                  <c:v>264.40440000000001</c:v>
                </c:pt>
                <c:pt idx="121">
                  <c:v>271.58280000000002</c:v>
                </c:pt>
                <c:pt idx="122">
                  <c:v>278.56180000000001</c:v>
                </c:pt>
                <c:pt idx="123">
                  <c:v>287.53480000000002</c:v>
                </c:pt>
                <c:pt idx="124">
                  <c:v>297.10600000000005</c:v>
                </c:pt>
                <c:pt idx="125">
                  <c:v>307.47480000000002</c:v>
                </c:pt>
                <c:pt idx="126">
                  <c:v>318.04300000000001</c:v>
                </c:pt>
                <c:pt idx="127">
                  <c:v>328.81059999999997</c:v>
                </c:pt>
                <c:pt idx="128">
                  <c:v>339.37880000000001</c:v>
                </c:pt>
                <c:pt idx="129">
                  <c:v>350.34580000000005</c:v>
                </c:pt>
                <c:pt idx="130">
                  <c:v>361.31280000000004</c:v>
                </c:pt>
                <c:pt idx="131">
                  <c:v>372.27980000000008</c:v>
                </c:pt>
                <c:pt idx="132">
                  <c:v>383.6456</c:v>
                </c:pt>
                <c:pt idx="133">
                  <c:v>394.41320000000007</c:v>
                </c:pt>
                <c:pt idx="134">
                  <c:v>404.78200000000004</c:v>
                </c:pt>
                <c:pt idx="135">
                  <c:v>415.74900000000008</c:v>
                </c:pt>
                <c:pt idx="136">
                  <c:v>426.11780000000005</c:v>
                </c:pt>
                <c:pt idx="137">
                  <c:v>436.48660000000007</c:v>
                </c:pt>
                <c:pt idx="138">
                  <c:v>445.65900000000005</c:v>
                </c:pt>
                <c:pt idx="139">
                  <c:v>453.43560000000002</c:v>
                </c:pt>
                <c:pt idx="140">
                  <c:v>459.41759999999999</c:v>
                </c:pt>
                <c:pt idx="141">
                  <c:v>461.2122</c:v>
                </c:pt>
                <c:pt idx="142">
                  <c:v>464.8014</c:v>
                </c:pt>
                <c:pt idx="143">
                  <c:v>465.2002</c:v>
                </c:pt>
                <c:pt idx="144">
                  <c:v>467.39360000000005</c:v>
                </c:pt>
                <c:pt idx="145">
                  <c:v>469.98580000000004</c:v>
                </c:pt>
                <c:pt idx="146">
                  <c:v>471.97980000000007</c:v>
                </c:pt>
                <c:pt idx="147">
                  <c:v>474.57200000000006</c:v>
                </c:pt>
                <c:pt idx="148">
                  <c:v>476.96480000000008</c:v>
                </c:pt>
                <c:pt idx="149">
                  <c:v>479.15820000000008</c:v>
                </c:pt>
                <c:pt idx="150">
                  <c:v>481.15219999999999</c:v>
                </c:pt>
                <c:pt idx="151">
                  <c:v>483.14620000000002</c:v>
                </c:pt>
                <c:pt idx="152">
                  <c:v>484.7414</c:v>
                </c:pt>
                <c:pt idx="153">
                  <c:v>486.536</c:v>
                </c:pt>
                <c:pt idx="154">
                  <c:v>487.93180000000001</c:v>
                </c:pt>
                <c:pt idx="155">
                  <c:v>489.52700000000004</c:v>
                </c:pt>
                <c:pt idx="156">
                  <c:v>490.72340000000003</c:v>
                </c:pt>
                <c:pt idx="157">
                  <c:v>492.11920000000003</c:v>
                </c:pt>
                <c:pt idx="158">
                  <c:v>493.11620000000005</c:v>
                </c:pt>
                <c:pt idx="159">
                  <c:v>494.31260000000003</c:v>
                </c:pt>
                <c:pt idx="160">
                  <c:v>495.30960000000005</c:v>
                </c:pt>
                <c:pt idx="161">
                  <c:v>496.10720000000003</c:v>
                </c:pt>
                <c:pt idx="162">
                  <c:v>496.90480000000008</c:v>
                </c:pt>
                <c:pt idx="163">
                  <c:v>497.30360000000007</c:v>
                </c:pt>
                <c:pt idx="164">
                  <c:v>497.70240000000007</c:v>
                </c:pt>
                <c:pt idx="165">
                  <c:v>497.70240000000007</c:v>
                </c:pt>
                <c:pt idx="166">
                  <c:v>496.50600000000003</c:v>
                </c:pt>
                <c:pt idx="167">
                  <c:v>493.51500000000004</c:v>
                </c:pt>
                <c:pt idx="168">
                  <c:v>486.93480000000005</c:v>
                </c:pt>
                <c:pt idx="169">
                  <c:v>477.76240000000007</c:v>
                </c:pt>
                <c:pt idx="170">
                  <c:v>466.99480000000005</c:v>
                </c:pt>
                <c:pt idx="171">
                  <c:v>455.62900000000008</c:v>
                </c:pt>
                <c:pt idx="172">
                  <c:v>443.0668</c:v>
                </c:pt>
                <c:pt idx="173">
                  <c:v>429.90640000000002</c:v>
                </c:pt>
                <c:pt idx="174">
                  <c:v>415.5496</c:v>
                </c:pt>
                <c:pt idx="175">
                  <c:v>399.99639999999999</c:v>
                </c:pt>
                <c:pt idx="176">
                  <c:v>382.84800000000001</c:v>
                </c:pt>
                <c:pt idx="177">
                  <c:v>364.30380000000002</c:v>
                </c:pt>
                <c:pt idx="178">
                  <c:v>344.16440000000006</c:v>
                </c:pt>
                <c:pt idx="179">
                  <c:v>321.23340000000002</c:v>
                </c:pt>
                <c:pt idx="180">
                  <c:v>295.90960000000001</c:v>
                </c:pt>
              </c:numCache>
            </c:numRef>
          </c:yVal>
          <c:smooth val="1"/>
          <c:extLst>
            <c:ext xmlns:c16="http://schemas.microsoft.com/office/drawing/2014/chart" uri="{C3380CC4-5D6E-409C-BE32-E72D297353CC}">
              <c16:uniqueId val="{00000002-B713-464F-A611-388AB641C15B}"/>
            </c:ext>
          </c:extLst>
        </c:ser>
        <c:ser>
          <c:idx val="3"/>
          <c:order val="3"/>
          <c:tx>
            <c:v>FT7</c:v>
          </c:tx>
          <c:spPr>
            <a:ln w="19052" cap="rnd">
              <a:solidFill>
                <a:schemeClr val="accent4"/>
              </a:solidFill>
              <a:round/>
            </a:ln>
            <a:effectLst/>
          </c:spPr>
          <c:marker>
            <c:symbol val="none"/>
          </c:marker>
          <c:xVal>
            <c:numRef>
              <c:f>'DEVKI F1-F7 -clnd'!$M$3:$M$244</c:f>
              <c:numCache>
                <c:formatCode>General</c:formatCode>
                <c:ptCount val="242"/>
                <c:pt idx="0">
                  <c:v>0</c:v>
                </c:pt>
                <c:pt idx="1">
                  <c:v>4.0000000000000001E-3</c:v>
                </c:pt>
                <c:pt idx="2">
                  <c:v>4.0000000000000001E-3</c:v>
                </c:pt>
                <c:pt idx="3">
                  <c:v>4.0000000000000001E-3</c:v>
                </c:pt>
                <c:pt idx="4">
                  <c:v>4.0000000000000001E-3</c:v>
                </c:pt>
                <c:pt idx="5">
                  <c:v>4.0000000000000001E-3</c:v>
                </c:pt>
                <c:pt idx="6">
                  <c:v>4.0000000000000001E-3</c:v>
                </c:pt>
                <c:pt idx="7">
                  <c:v>4.0000000000000001E-3</c:v>
                </c:pt>
                <c:pt idx="8">
                  <c:v>4.0000000000000001E-3</c:v>
                </c:pt>
                <c:pt idx="9">
                  <c:v>8.0000000000000002E-3</c:v>
                </c:pt>
                <c:pt idx="10">
                  <c:v>8.0000000000000002E-3</c:v>
                </c:pt>
                <c:pt idx="11">
                  <c:v>8.0000000000000002E-3</c:v>
                </c:pt>
                <c:pt idx="12">
                  <c:v>8.0000000000000002E-3</c:v>
                </c:pt>
                <c:pt idx="13">
                  <c:v>8.0000000000000002E-3</c:v>
                </c:pt>
                <c:pt idx="14">
                  <c:v>8.0000000000000002E-3</c:v>
                </c:pt>
                <c:pt idx="15">
                  <c:v>1.2E-2</c:v>
                </c:pt>
                <c:pt idx="16">
                  <c:v>1.2E-2</c:v>
                </c:pt>
                <c:pt idx="17">
                  <c:v>1.2E-2</c:v>
                </c:pt>
                <c:pt idx="18">
                  <c:v>1.6E-2</c:v>
                </c:pt>
                <c:pt idx="19">
                  <c:v>1.6E-2</c:v>
                </c:pt>
                <c:pt idx="20">
                  <c:v>1.6E-2</c:v>
                </c:pt>
                <c:pt idx="21">
                  <c:v>1.6E-2</c:v>
                </c:pt>
                <c:pt idx="22">
                  <c:v>1.6E-2</c:v>
                </c:pt>
                <c:pt idx="23">
                  <c:v>1.6E-2</c:v>
                </c:pt>
                <c:pt idx="24">
                  <c:v>1.6E-2</c:v>
                </c:pt>
                <c:pt idx="25">
                  <c:v>0.02</c:v>
                </c:pt>
                <c:pt idx="26">
                  <c:v>0.02</c:v>
                </c:pt>
                <c:pt idx="27">
                  <c:v>0.02</c:v>
                </c:pt>
                <c:pt idx="28">
                  <c:v>2.4E-2</c:v>
                </c:pt>
                <c:pt idx="29">
                  <c:v>2.4E-2</c:v>
                </c:pt>
                <c:pt idx="30">
                  <c:v>2.4E-2</c:v>
                </c:pt>
                <c:pt idx="31">
                  <c:v>2.4E-2</c:v>
                </c:pt>
                <c:pt idx="32">
                  <c:v>2.7999999999999997E-2</c:v>
                </c:pt>
                <c:pt idx="33">
                  <c:v>2.7999999999999997E-2</c:v>
                </c:pt>
                <c:pt idx="34">
                  <c:v>2.7999999999999997E-2</c:v>
                </c:pt>
                <c:pt idx="35">
                  <c:v>3.2000000000000001E-2</c:v>
                </c:pt>
                <c:pt idx="36">
                  <c:v>3.2000000000000001E-2</c:v>
                </c:pt>
                <c:pt idx="37">
                  <c:v>3.2000000000000001E-2</c:v>
                </c:pt>
                <c:pt idx="38">
                  <c:v>3.2000000000000001E-2</c:v>
                </c:pt>
                <c:pt idx="39">
                  <c:v>3.2000000000000001E-2</c:v>
                </c:pt>
                <c:pt idx="40">
                  <c:v>3.2000000000000001E-2</c:v>
                </c:pt>
                <c:pt idx="41">
                  <c:v>3.2000000000000001E-2</c:v>
                </c:pt>
                <c:pt idx="42">
                  <c:v>3.6000000000000004E-2</c:v>
                </c:pt>
                <c:pt idx="43">
                  <c:v>3.6000000000000004E-2</c:v>
                </c:pt>
                <c:pt idx="44">
                  <c:v>3.6000000000000004E-2</c:v>
                </c:pt>
                <c:pt idx="45">
                  <c:v>4.4000000000000004E-2</c:v>
                </c:pt>
                <c:pt idx="46">
                  <c:v>4.4000000000000004E-2</c:v>
                </c:pt>
                <c:pt idx="47">
                  <c:v>4.4000000000000004E-2</c:v>
                </c:pt>
                <c:pt idx="48">
                  <c:v>4.4000000000000004E-2</c:v>
                </c:pt>
                <c:pt idx="49">
                  <c:v>4.8000000000000001E-2</c:v>
                </c:pt>
                <c:pt idx="50">
                  <c:v>4.8000000000000001E-2</c:v>
                </c:pt>
                <c:pt idx="51">
                  <c:v>4.8000000000000001E-2</c:v>
                </c:pt>
                <c:pt idx="52">
                  <c:v>5.2000000000000005E-2</c:v>
                </c:pt>
                <c:pt idx="53">
                  <c:v>5.2000000000000005E-2</c:v>
                </c:pt>
                <c:pt idx="54">
                  <c:v>5.2000000000000005E-2</c:v>
                </c:pt>
                <c:pt idx="55">
                  <c:v>5.2000000000000005E-2</c:v>
                </c:pt>
                <c:pt idx="56">
                  <c:v>5.2000000000000005E-2</c:v>
                </c:pt>
                <c:pt idx="57">
                  <c:v>5.2000000000000005E-2</c:v>
                </c:pt>
                <c:pt idx="58">
                  <c:v>5.2000000000000005E-2</c:v>
                </c:pt>
                <c:pt idx="59">
                  <c:v>5.5999999999999994E-2</c:v>
                </c:pt>
                <c:pt idx="60">
                  <c:v>5.5999999999999994E-2</c:v>
                </c:pt>
                <c:pt idx="61">
                  <c:v>5.5999999999999994E-2</c:v>
                </c:pt>
                <c:pt idx="62">
                  <c:v>0.06</c:v>
                </c:pt>
                <c:pt idx="63">
                  <c:v>0.06</c:v>
                </c:pt>
                <c:pt idx="64">
                  <c:v>0.06</c:v>
                </c:pt>
                <c:pt idx="65">
                  <c:v>0.06</c:v>
                </c:pt>
                <c:pt idx="66">
                  <c:v>6.4000000000000001E-2</c:v>
                </c:pt>
                <c:pt idx="67">
                  <c:v>6.4000000000000001E-2</c:v>
                </c:pt>
                <c:pt idx="68">
                  <c:v>6.4000000000000001E-2</c:v>
                </c:pt>
                <c:pt idx="69">
                  <c:v>6.8000000000000005E-2</c:v>
                </c:pt>
                <c:pt idx="70">
                  <c:v>6.8000000000000005E-2</c:v>
                </c:pt>
                <c:pt idx="71">
                  <c:v>6.8000000000000005E-2</c:v>
                </c:pt>
                <c:pt idx="72">
                  <c:v>6.8000000000000005E-2</c:v>
                </c:pt>
                <c:pt idx="73">
                  <c:v>6.8000000000000005E-2</c:v>
                </c:pt>
                <c:pt idx="74">
                  <c:v>6.8000000000000005E-2</c:v>
                </c:pt>
                <c:pt idx="75">
                  <c:v>6.8000000000000005E-2</c:v>
                </c:pt>
                <c:pt idx="76">
                  <c:v>7.2000000000000008E-2</c:v>
                </c:pt>
                <c:pt idx="77">
                  <c:v>7.2000000000000008E-2</c:v>
                </c:pt>
                <c:pt idx="78">
                  <c:v>7.2000000000000008E-2</c:v>
                </c:pt>
                <c:pt idx="79">
                  <c:v>7.5999999999999998E-2</c:v>
                </c:pt>
                <c:pt idx="80">
                  <c:v>7.5999999999999998E-2</c:v>
                </c:pt>
                <c:pt idx="81">
                  <c:v>7.5999999999999998E-2</c:v>
                </c:pt>
                <c:pt idx="82">
                  <c:v>7.5999999999999998E-2</c:v>
                </c:pt>
                <c:pt idx="83">
                  <c:v>0.08</c:v>
                </c:pt>
                <c:pt idx="84">
                  <c:v>0.08</c:v>
                </c:pt>
                <c:pt idx="85">
                  <c:v>0.08</c:v>
                </c:pt>
                <c:pt idx="86">
                  <c:v>8.4000000000000005E-2</c:v>
                </c:pt>
                <c:pt idx="87">
                  <c:v>8.4000000000000005E-2</c:v>
                </c:pt>
                <c:pt idx="88">
                  <c:v>8.4000000000000005E-2</c:v>
                </c:pt>
                <c:pt idx="89">
                  <c:v>8.4000000000000005E-2</c:v>
                </c:pt>
                <c:pt idx="90">
                  <c:v>8.4000000000000005E-2</c:v>
                </c:pt>
                <c:pt idx="91">
                  <c:v>8.4000000000000005E-2</c:v>
                </c:pt>
                <c:pt idx="92">
                  <c:v>8.4000000000000005E-2</c:v>
                </c:pt>
                <c:pt idx="93">
                  <c:v>8.8000000000000009E-2</c:v>
                </c:pt>
                <c:pt idx="94">
                  <c:v>8.8000000000000009E-2</c:v>
                </c:pt>
                <c:pt idx="95">
                  <c:v>8.8000000000000009E-2</c:v>
                </c:pt>
                <c:pt idx="96">
                  <c:v>8.8000000000000009E-2</c:v>
                </c:pt>
                <c:pt idx="97">
                  <c:v>9.1999999999999998E-2</c:v>
                </c:pt>
                <c:pt idx="98">
                  <c:v>9.1999999999999998E-2</c:v>
                </c:pt>
                <c:pt idx="99">
                  <c:v>9.1999999999999998E-2</c:v>
                </c:pt>
                <c:pt idx="100">
                  <c:v>9.6000000000000002E-2</c:v>
                </c:pt>
                <c:pt idx="101">
                  <c:v>9.6000000000000002E-2</c:v>
                </c:pt>
                <c:pt idx="102">
                  <c:v>9.6000000000000002E-2</c:v>
                </c:pt>
                <c:pt idx="103">
                  <c:v>9.6000000000000002E-2</c:v>
                </c:pt>
                <c:pt idx="104">
                  <c:v>0.1</c:v>
                </c:pt>
                <c:pt idx="105">
                  <c:v>0.1</c:v>
                </c:pt>
                <c:pt idx="106">
                  <c:v>0.1</c:v>
                </c:pt>
                <c:pt idx="107">
                  <c:v>0.1</c:v>
                </c:pt>
                <c:pt idx="108">
                  <c:v>0.1</c:v>
                </c:pt>
                <c:pt idx="109">
                  <c:v>0.1</c:v>
                </c:pt>
                <c:pt idx="110">
                  <c:v>0.10400000000000001</c:v>
                </c:pt>
                <c:pt idx="111">
                  <c:v>0.10400000000000001</c:v>
                </c:pt>
                <c:pt idx="112">
                  <c:v>0.10400000000000001</c:v>
                </c:pt>
                <c:pt idx="113">
                  <c:v>0.10400000000000001</c:v>
                </c:pt>
                <c:pt idx="114">
                  <c:v>0.10800000000000001</c:v>
                </c:pt>
                <c:pt idx="115">
                  <c:v>0.10800000000000001</c:v>
                </c:pt>
                <c:pt idx="116">
                  <c:v>0.10800000000000001</c:v>
                </c:pt>
                <c:pt idx="117">
                  <c:v>0.11199999999999999</c:v>
                </c:pt>
                <c:pt idx="118">
                  <c:v>0.11199999999999999</c:v>
                </c:pt>
                <c:pt idx="119">
                  <c:v>0.11199999999999999</c:v>
                </c:pt>
                <c:pt idx="120">
                  <c:v>0.11199999999999999</c:v>
                </c:pt>
                <c:pt idx="121">
                  <c:v>0.11599999999999999</c:v>
                </c:pt>
                <c:pt idx="122">
                  <c:v>0.11599999999999999</c:v>
                </c:pt>
                <c:pt idx="123">
                  <c:v>0.11599999999999999</c:v>
                </c:pt>
                <c:pt idx="124">
                  <c:v>0.11599999999999999</c:v>
                </c:pt>
                <c:pt idx="125">
                  <c:v>0.11599999999999999</c:v>
                </c:pt>
                <c:pt idx="126">
                  <c:v>0.11599999999999999</c:v>
                </c:pt>
                <c:pt idx="127">
                  <c:v>0.12</c:v>
                </c:pt>
                <c:pt idx="128">
                  <c:v>0.12</c:v>
                </c:pt>
                <c:pt idx="129">
                  <c:v>0.12</c:v>
                </c:pt>
                <c:pt idx="130">
                  <c:v>0.12</c:v>
                </c:pt>
                <c:pt idx="131">
                  <c:v>0.128</c:v>
                </c:pt>
                <c:pt idx="132">
                  <c:v>0.128</c:v>
                </c:pt>
                <c:pt idx="133">
                  <c:v>0.128</c:v>
                </c:pt>
                <c:pt idx="134">
                  <c:v>0.13200000000000001</c:v>
                </c:pt>
                <c:pt idx="135">
                  <c:v>0.13200000000000001</c:v>
                </c:pt>
                <c:pt idx="136">
                  <c:v>0.13200000000000001</c:v>
                </c:pt>
                <c:pt idx="137">
                  <c:v>0.13200000000000001</c:v>
                </c:pt>
                <c:pt idx="138">
                  <c:v>0.13600000000000001</c:v>
                </c:pt>
                <c:pt idx="139">
                  <c:v>0.13600000000000001</c:v>
                </c:pt>
                <c:pt idx="140">
                  <c:v>0.13600000000000001</c:v>
                </c:pt>
                <c:pt idx="141">
                  <c:v>0.13600000000000001</c:v>
                </c:pt>
                <c:pt idx="142">
                  <c:v>0.13600000000000001</c:v>
                </c:pt>
                <c:pt idx="143">
                  <c:v>0.13600000000000001</c:v>
                </c:pt>
                <c:pt idx="144">
                  <c:v>0.14000000000000001</c:v>
                </c:pt>
                <c:pt idx="145">
                  <c:v>0.14000000000000001</c:v>
                </c:pt>
                <c:pt idx="146">
                  <c:v>0.14000000000000001</c:v>
                </c:pt>
                <c:pt idx="147">
                  <c:v>0.14000000000000001</c:v>
                </c:pt>
                <c:pt idx="148">
                  <c:v>0.14400000000000002</c:v>
                </c:pt>
                <c:pt idx="149">
                  <c:v>0.14400000000000002</c:v>
                </c:pt>
                <c:pt idx="150">
                  <c:v>0.14400000000000002</c:v>
                </c:pt>
                <c:pt idx="151">
                  <c:v>0.14800000000000002</c:v>
                </c:pt>
                <c:pt idx="152">
                  <c:v>0.14800000000000002</c:v>
                </c:pt>
                <c:pt idx="153">
                  <c:v>0.14800000000000002</c:v>
                </c:pt>
                <c:pt idx="154">
                  <c:v>0.152</c:v>
                </c:pt>
                <c:pt idx="155">
                  <c:v>0.152</c:v>
                </c:pt>
                <c:pt idx="156">
                  <c:v>0.152</c:v>
                </c:pt>
                <c:pt idx="157">
                  <c:v>0.152</c:v>
                </c:pt>
                <c:pt idx="158">
                  <c:v>0.152</c:v>
                </c:pt>
                <c:pt idx="159">
                  <c:v>0.152</c:v>
                </c:pt>
                <c:pt idx="160">
                  <c:v>0.152</c:v>
                </c:pt>
                <c:pt idx="161">
                  <c:v>0.156</c:v>
                </c:pt>
                <c:pt idx="162">
                  <c:v>0.156</c:v>
                </c:pt>
                <c:pt idx="163">
                  <c:v>0.156</c:v>
                </c:pt>
                <c:pt idx="164">
                  <c:v>0.16</c:v>
                </c:pt>
                <c:pt idx="165">
                  <c:v>0.16</c:v>
                </c:pt>
                <c:pt idx="166">
                  <c:v>0.16</c:v>
                </c:pt>
                <c:pt idx="167">
                  <c:v>0.16399999999999998</c:v>
                </c:pt>
                <c:pt idx="168">
                  <c:v>0.16399999999999998</c:v>
                </c:pt>
                <c:pt idx="169">
                  <c:v>0.16399999999999998</c:v>
                </c:pt>
                <c:pt idx="170">
                  <c:v>0.16399999999999998</c:v>
                </c:pt>
                <c:pt idx="171">
                  <c:v>0.16800000000000001</c:v>
                </c:pt>
                <c:pt idx="172">
                  <c:v>0.16800000000000001</c:v>
                </c:pt>
                <c:pt idx="173">
                  <c:v>0.16800000000000001</c:v>
                </c:pt>
                <c:pt idx="174">
                  <c:v>0.16800000000000001</c:v>
                </c:pt>
                <c:pt idx="175">
                  <c:v>0.16800000000000001</c:v>
                </c:pt>
                <c:pt idx="176">
                  <c:v>0.16800000000000001</c:v>
                </c:pt>
                <c:pt idx="177">
                  <c:v>0.17199999999999999</c:v>
                </c:pt>
                <c:pt idx="178">
                  <c:v>0.17199999999999999</c:v>
                </c:pt>
                <c:pt idx="179">
                  <c:v>0.17199999999999999</c:v>
                </c:pt>
                <c:pt idx="180">
                  <c:v>0.17199999999999999</c:v>
                </c:pt>
                <c:pt idx="181">
                  <c:v>0.17600000000000002</c:v>
                </c:pt>
                <c:pt idx="182">
                  <c:v>0.17600000000000002</c:v>
                </c:pt>
                <c:pt idx="183">
                  <c:v>0.17600000000000002</c:v>
                </c:pt>
                <c:pt idx="184">
                  <c:v>0.18</c:v>
                </c:pt>
                <c:pt idx="185">
                  <c:v>0.18</c:v>
                </c:pt>
                <c:pt idx="186">
                  <c:v>0.18</c:v>
                </c:pt>
                <c:pt idx="187">
                  <c:v>0.184</c:v>
                </c:pt>
                <c:pt idx="188">
                  <c:v>0.184</c:v>
                </c:pt>
                <c:pt idx="189">
                  <c:v>0.184</c:v>
                </c:pt>
                <c:pt idx="190">
                  <c:v>0.184</c:v>
                </c:pt>
                <c:pt idx="191">
                  <c:v>0.184</c:v>
                </c:pt>
                <c:pt idx="192">
                  <c:v>0.184</c:v>
                </c:pt>
                <c:pt idx="193">
                  <c:v>0.184</c:v>
                </c:pt>
                <c:pt idx="194">
                  <c:v>0.188</c:v>
                </c:pt>
                <c:pt idx="195">
                  <c:v>0.188</c:v>
                </c:pt>
                <c:pt idx="196">
                  <c:v>0.188</c:v>
                </c:pt>
                <c:pt idx="197">
                  <c:v>0.192</c:v>
                </c:pt>
                <c:pt idx="198">
                  <c:v>0.192</c:v>
                </c:pt>
                <c:pt idx="199">
                  <c:v>0.192</c:v>
                </c:pt>
                <c:pt idx="200">
                  <c:v>0.192</c:v>
                </c:pt>
                <c:pt idx="201">
                  <c:v>0.19600000000000001</c:v>
                </c:pt>
                <c:pt idx="202">
                  <c:v>0.19600000000000001</c:v>
                </c:pt>
                <c:pt idx="203">
                  <c:v>0.19600000000000001</c:v>
                </c:pt>
                <c:pt idx="204">
                  <c:v>0.2</c:v>
                </c:pt>
                <c:pt idx="205">
                  <c:v>0.2</c:v>
                </c:pt>
                <c:pt idx="206">
                  <c:v>0.2</c:v>
                </c:pt>
                <c:pt idx="207">
                  <c:v>0.2</c:v>
                </c:pt>
                <c:pt idx="208">
                  <c:v>0.2</c:v>
                </c:pt>
                <c:pt idx="209">
                  <c:v>0.2</c:v>
                </c:pt>
                <c:pt idx="210">
                  <c:v>0.20399999999999999</c:v>
                </c:pt>
                <c:pt idx="211">
                  <c:v>0.20399999999999999</c:v>
                </c:pt>
                <c:pt idx="212">
                  <c:v>0.20399999999999999</c:v>
                </c:pt>
                <c:pt idx="213">
                  <c:v>0.21199999999999999</c:v>
                </c:pt>
                <c:pt idx="214">
                  <c:v>0.21199999999999999</c:v>
                </c:pt>
                <c:pt idx="215">
                  <c:v>0.21199999999999999</c:v>
                </c:pt>
                <c:pt idx="216">
                  <c:v>0.21600000000000003</c:v>
                </c:pt>
                <c:pt idx="217">
                  <c:v>0.21600000000000003</c:v>
                </c:pt>
                <c:pt idx="218">
                  <c:v>0.21600000000000003</c:v>
                </c:pt>
                <c:pt idx="219">
                  <c:v>0.22</c:v>
                </c:pt>
                <c:pt idx="220">
                  <c:v>0.22</c:v>
                </c:pt>
                <c:pt idx="221">
                  <c:v>0.22</c:v>
                </c:pt>
                <c:pt idx="222">
                  <c:v>0.22</c:v>
                </c:pt>
                <c:pt idx="223">
                  <c:v>0.22</c:v>
                </c:pt>
                <c:pt idx="224">
                  <c:v>0.22</c:v>
                </c:pt>
                <c:pt idx="225">
                  <c:v>0.22</c:v>
                </c:pt>
                <c:pt idx="226">
                  <c:v>0.22399999999999998</c:v>
                </c:pt>
                <c:pt idx="227">
                  <c:v>0.22399999999999998</c:v>
                </c:pt>
                <c:pt idx="228">
                  <c:v>0.22399999999999998</c:v>
                </c:pt>
                <c:pt idx="229">
                  <c:v>0.22800000000000001</c:v>
                </c:pt>
                <c:pt idx="230">
                  <c:v>0.22800000000000001</c:v>
                </c:pt>
                <c:pt idx="231">
                  <c:v>0.22800000000000001</c:v>
                </c:pt>
                <c:pt idx="232">
                  <c:v>0.23199999999999998</c:v>
                </c:pt>
                <c:pt idx="233">
                  <c:v>0.23199999999999998</c:v>
                </c:pt>
                <c:pt idx="234">
                  <c:v>0.23199999999999998</c:v>
                </c:pt>
                <c:pt idx="235">
                  <c:v>0.23600000000000002</c:v>
                </c:pt>
                <c:pt idx="236">
                  <c:v>0.23600000000000002</c:v>
                </c:pt>
                <c:pt idx="237">
                  <c:v>0.23600000000000002</c:v>
                </c:pt>
                <c:pt idx="238">
                  <c:v>0.23600000000000002</c:v>
                </c:pt>
                <c:pt idx="239">
                  <c:v>0.23600000000000002</c:v>
                </c:pt>
                <c:pt idx="240">
                  <c:v>0.24</c:v>
                </c:pt>
                <c:pt idx="241">
                  <c:v>0.24</c:v>
                </c:pt>
              </c:numCache>
            </c:numRef>
          </c:xVal>
          <c:yVal>
            <c:numRef>
              <c:f>'DEVKI F1-F7 -clnd'!$N$3:$N$244</c:f>
              <c:numCache>
                <c:formatCode>General</c:formatCode>
                <c:ptCount val="242"/>
                <c:pt idx="0">
                  <c:v>0</c:v>
                </c:pt>
                <c:pt idx="1">
                  <c:v>46.859000000000002</c:v>
                </c:pt>
                <c:pt idx="2">
                  <c:v>48.454200000000007</c:v>
                </c:pt>
                <c:pt idx="3">
                  <c:v>49.85</c:v>
                </c:pt>
                <c:pt idx="4">
                  <c:v>51.046400000000006</c:v>
                </c:pt>
                <c:pt idx="5">
                  <c:v>52.4422</c:v>
                </c:pt>
                <c:pt idx="6">
                  <c:v>53.638600000000004</c:v>
                </c:pt>
                <c:pt idx="7">
                  <c:v>55.034399999999998</c:v>
                </c:pt>
                <c:pt idx="8">
                  <c:v>56.629600000000003</c:v>
                </c:pt>
                <c:pt idx="9">
                  <c:v>58.025400000000005</c:v>
                </c:pt>
                <c:pt idx="10">
                  <c:v>59.022400000000005</c:v>
                </c:pt>
                <c:pt idx="11">
                  <c:v>60.218800000000002</c:v>
                </c:pt>
                <c:pt idx="12">
                  <c:v>63.010400000000004</c:v>
                </c:pt>
                <c:pt idx="13">
                  <c:v>65.403199999999998</c:v>
                </c:pt>
                <c:pt idx="14">
                  <c:v>68.194800000000001</c:v>
                </c:pt>
                <c:pt idx="15">
                  <c:v>70.787000000000006</c:v>
                </c:pt>
                <c:pt idx="16">
                  <c:v>72.781000000000006</c:v>
                </c:pt>
                <c:pt idx="17">
                  <c:v>73.379200000000012</c:v>
                </c:pt>
                <c:pt idx="18">
                  <c:v>71.784000000000006</c:v>
                </c:pt>
                <c:pt idx="19">
                  <c:v>69.790000000000006</c:v>
                </c:pt>
                <c:pt idx="20">
                  <c:v>77.566600000000008</c:v>
                </c:pt>
                <c:pt idx="21">
                  <c:v>80.158799999999999</c:v>
                </c:pt>
                <c:pt idx="22">
                  <c:v>83.149799999999999</c:v>
                </c:pt>
                <c:pt idx="23">
                  <c:v>86.34020000000001</c:v>
                </c:pt>
                <c:pt idx="24">
                  <c:v>89.530600000000007</c:v>
                </c:pt>
                <c:pt idx="25">
                  <c:v>92.721000000000018</c:v>
                </c:pt>
                <c:pt idx="26">
                  <c:v>95.9114</c:v>
                </c:pt>
                <c:pt idx="27">
                  <c:v>99.101799999999997</c:v>
                </c:pt>
                <c:pt idx="28">
                  <c:v>102.69100000000002</c:v>
                </c:pt>
                <c:pt idx="29">
                  <c:v>105.682</c:v>
                </c:pt>
                <c:pt idx="30">
                  <c:v>109.0718</c:v>
                </c:pt>
                <c:pt idx="31">
                  <c:v>112.66100000000002</c:v>
                </c:pt>
                <c:pt idx="32">
                  <c:v>116.05080000000001</c:v>
                </c:pt>
                <c:pt idx="33">
                  <c:v>119.04180000000001</c:v>
                </c:pt>
                <c:pt idx="34">
                  <c:v>122.63100000000001</c:v>
                </c:pt>
                <c:pt idx="35">
                  <c:v>126.02080000000001</c:v>
                </c:pt>
                <c:pt idx="36">
                  <c:v>129.41060000000002</c:v>
                </c:pt>
                <c:pt idx="37">
                  <c:v>133.19919999999999</c:v>
                </c:pt>
                <c:pt idx="38">
                  <c:v>136.98780000000002</c:v>
                </c:pt>
                <c:pt idx="39">
                  <c:v>140.3776</c:v>
                </c:pt>
                <c:pt idx="40">
                  <c:v>143.76740000000001</c:v>
                </c:pt>
                <c:pt idx="41">
                  <c:v>147.35660000000001</c:v>
                </c:pt>
                <c:pt idx="42">
                  <c:v>151.14520000000002</c:v>
                </c:pt>
                <c:pt idx="43">
                  <c:v>154.93379999999999</c:v>
                </c:pt>
                <c:pt idx="44">
                  <c:v>159.32060000000001</c:v>
                </c:pt>
                <c:pt idx="45">
                  <c:v>163.50800000000001</c:v>
                </c:pt>
                <c:pt idx="46">
                  <c:v>167.69540000000001</c:v>
                </c:pt>
                <c:pt idx="47">
                  <c:v>171.8828</c:v>
                </c:pt>
                <c:pt idx="48">
                  <c:v>176.0702</c:v>
                </c:pt>
                <c:pt idx="49">
                  <c:v>180.0582</c:v>
                </c:pt>
                <c:pt idx="50">
                  <c:v>183.84680000000003</c:v>
                </c:pt>
                <c:pt idx="51">
                  <c:v>188.0342</c:v>
                </c:pt>
                <c:pt idx="52">
                  <c:v>192.02220000000003</c:v>
                </c:pt>
                <c:pt idx="53">
                  <c:v>196.80779999999999</c:v>
                </c:pt>
                <c:pt idx="54">
                  <c:v>201.19460000000001</c:v>
                </c:pt>
                <c:pt idx="55">
                  <c:v>205.58140000000003</c:v>
                </c:pt>
                <c:pt idx="56">
                  <c:v>210.16759999999999</c:v>
                </c:pt>
                <c:pt idx="57">
                  <c:v>214.95320000000001</c:v>
                </c:pt>
                <c:pt idx="58">
                  <c:v>219.93819999999999</c:v>
                </c:pt>
                <c:pt idx="59">
                  <c:v>224.72380000000001</c:v>
                </c:pt>
                <c:pt idx="60">
                  <c:v>229.11060000000001</c:v>
                </c:pt>
                <c:pt idx="61">
                  <c:v>233.89620000000002</c:v>
                </c:pt>
                <c:pt idx="62">
                  <c:v>238.68180000000004</c:v>
                </c:pt>
                <c:pt idx="63">
                  <c:v>243.268</c:v>
                </c:pt>
                <c:pt idx="64">
                  <c:v>247.65480000000002</c:v>
                </c:pt>
                <c:pt idx="65">
                  <c:v>252.44040000000001</c:v>
                </c:pt>
                <c:pt idx="66">
                  <c:v>257.02660000000003</c:v>
                </c:pt>
                <c:pt idx="67">
                  <c:v>262.01160000000004</c:v>
                </c:pt>
                <c:pt idx="68">
                  <c:v>267.19600000000003</c:v>
                </c:pt>
                <c:pt idx="69">
                  <c:v>271.98160000000001</c:v>
                </c:pt>
                <c:pt idx="70">
                  <c:v>276.76720000000006</c:v>
                </c:pt>
                <c:pt idx="71">
                  <c:v>281.55279999999999</c:v>
                </c:pt>
                <c:pt idx="72">
                  <c:v>286.5378</c:v>
                </c:pt>
                <c:pt idx="73">
                  <c:v>291.72220000000004</c:v>
                </c:pt>
                <c:pt idx="74">
                  <c:v>296.70720000000006</c:v>
                </c:pt>
                <c:pt idx="75">
                  <c:v>302.09100000000001</c:v>
                </c:pt>
                <c:pt idx="76">
                  <c:v>307.07600000000002</c:v>
                </c:pt>
                <c:pt idx="77">
                  <c:v>312.6592</c:v>
                </c:pt>
                <c:pt idx="78">
                  <c:v>318.04300000000001</c:v>
                </c:pt>
                <c:pt idx="79">
                  <c:v>323.22740000000005</c:v>
                </c:pt>
                <c:pt idx="80">
                  <c:v>328.41179999999997</c:v>
                </c:pt>
                <c:pt idx="81">
                  <c:v>333.79559999999998</c:v>
                </c:pt>
                <c:pt idx="82">
                  <c:v>338.98</c:v>
                </c:pt>
                <c:pt idx="83">
                  <c:v>344.16440000000006</c:v>
                </c:pt>
                <c:pt idx="84">
                  <c:v>348.95000000000005</c:v>
                </c:pt>
                <c:pt idx="85">
                  <c:v>353.935</c:v>
                </c:pt>
                <c:pt idx="86">
                  <c:v>358.72059999999999</c:v>
                </c:pt>
                <c:pt idx="87">
                  <c:v>363.7056</c:v>
                </c:pt>
                <c:pt idx="88">
                  <c:v>368.49120000000005</c:v>
                </c:pt>
                <c:pt idx="89">
                  <c:v>373.07740000000007</c:v>
                </c:pt>
                <c:pt idx="90">
                  <c:v>377.66360000000003</c:v>
                </c:pt>
                <c:pt idx="91">
                  <c:v>382.24980000000005</c:v>
                </c:pt>
                <c:pt idx="92">
                  <c:v>386.83600000000001</c:v>
                </c:pt>
                <c:pt idx="93">
                  <c:v>391.62160000000006</c:v>
                </c:pt>
                <c:pt idx="94">
                  <c:v>396.40719999999999</c:v>
                </c:pt>
                <c:pt idx="95">
                  <c:v>400.79400000000004</c:v>
                </c:pt>
                <c:pt idx="96">
                  <c:v>405.57960000000003</c:v>
                </c:pt>
                <c:pt idx="97">
                  <c:v>409.96640000000002</c:v>
                </c:pt>
                <c:pt idx="98">
                  <c:v>414.15379999999999</c:v>
                </c:pt>
                <c:pt idx="99">
                  <c:v>418.54059999999998</c:v>
                </c:pt>
                <c:pt idx="100">
                  <c:v>422.72800000000001</c:v>
                </c:pt>
                <c:pt idx="101">
                  <c:v>427.11480000000006</c:v>
                </c:pt>
                <c:pt idx="102">
                  <c:v>431.30220000000003</c:v>
                </c:pt>
                <c:pt idx="103">
                  <c:v>435.48960000000005</c:v>
                </c:pt>
                <c:pt idx="104">
                  <c:v>439.4776</c:v>
                </c:pt>
                <c:pt idx="105">
                  <c:v>443.66500000000002</c:v>
                </c:pt>
                <c:pt idx="106">
                  <c:v>448.05180000000001</c:v>
                </c:pt>
                <c:pt idx="107">
                  <c:v>451.84040000000005</c:v>
                </c:pt>
                <c:pt idx="108">
                  <c:v>455.62900000000008</c:v>
                </c:pt>
                <c:pt idx="109">
                  <c:v>459.21820000000002</c:v>
                </c:pt>
                <c:pt idx="110">
                  <c:v>462.40860000000004</c:v>
                </c:pt>
                <c:pt idx="111">
                  <c:v>465.59900000000005</c:v>
                </c:pt>
                <c:pt idx="112">
                  <c:v>468.78940000000006</c:v>
                </c:pt>
                <c:pt idx="113">
                  <c:v>471.97980000000007</c:v>
                </c:pt>
                <c:pt idx="114">
                  <c:v>474.97080000000005</c:v>
                </c:pt>
                <c:pt idx="115">
                  <c:v>477.56299999999999</c:v>
                </c:pt>
                <c:pt idx="116">
                  <c:v>480.15519999999998</c:v>
                </c:pt>
                <c:pt idx="117">
                  <c:v>482.548</c:v>
                </c:pt>
                <c:pt idx="118">
                  <c:v>485.14019999999999</c:v>
                </c:pt>
                <c:pt idx="119">
                  <c:v>487.33360000000005</c:v>
                </c:pt>
                <c:pt idx="120">
                  <c:v>489.32760000000002</c:v>
                </c:pt>
                <c:pt idx="121">
                  <c:v>491.12220000000002</c:v>
                </c:pt>
                <c:pt idx="122">
                  <c:v>493.11620000000005</c:v>
                </c:pt>
                <c:pt idx="123">
                  <c:v>494.91080000000005</c:v>
                </c:pt>
                <c:pt idx="124">
                  <c:v>496.70540000000005</c:v>
                </c:pt>
                <c:pt idx="125">
                  <c:v>498.30059999999997</c:v>
                </c:pt>
                <c:pt idx="126">
                  <c:v>499.69639999999998</c:v>
                </c:pt>
                <c:pt idx="127">
                  <c:v>501.29160000000002</c:v>
                </c:pt>
                <c:pt idx="128">
                  <c:v>502.68740000000003</c:v>
                </c:pt>
                <c:pt idx="129">
                  <c:v>504.08320000000003</c:v>
                </c:pt>
                <c:pt idx="130">
                  <c:v>505.27960000000002</c:v>
                </c:pt>
                <c:pt idx="131">
                  <c:v>506.476</c:v>
                </c:pt>
                <c:pt idx="132">
                  <c:v>507.47300000000001</c:v>
                </c:pt>
                <c:pt idx="133">
                  <c:v>508.86880000000002</c:v>
                </c:pt>
                <c:pt idx="134">
                  <c:v>509.86580000000004</c:v>
                </c:pt>
                <c:pt idx="135">
                  <c:v>510.66340000000002</c:v>
                </c:pt>
                <c:pt idx="136">
                  <c:v>511.66040000000004</c:v>
                </c:pt>
                <c:pt idx="137">
                  <c:v>512.65740000000005</c:v>
                </c:pt>
                <c:pt idx="138">
                  <c:v>513.65440000000001</c:v>
                </c:pt>
                <c:pt idx="139">
                  <c:v>514.05320000000006</c:v>
                </c:pt>
                <c:pt idx="140">
                  <c:v>515.05020000000002</c:v>
                </c:pt>
                <c:pt idx="141">
                  <c:v>515.64840000000004</c:v>
                </c:pt>
                <c:pt idx="142">
                  <c:v>516.44600000000003</c:v>
                </c:pt>
                <c:pt idx="143">
                  <c:v>517.44299999999998</c:v>
                </c:pt>
                <c:pt idx="144">
                  <c:v>518.24059999999997</c:v>
                </c:pt>
                <c:pt idx="145">
                  <c:v>518.83879999999999</c:v>
                </c:pt>
                <c:pt idx="146">
                  <c:v>519.23760000000004</c:v>
                </c:pt>
                <c:pt idx="147">
                  <c:v>520.03520000000003</c:v>
                </c:pt>
                <c:pt idx="148">
                  <c:v>520.43400000000008</c:v>
                </c:pt>
                <c:pt idx="149">
                  <c:v>521.03219999999999</c:v>
                </c:pt>
                <c:pt idx="150">
                  <c:v>521.82980000000009</c:v>
                </c:pt>
                <c:pt idx="151">
                  <c:v>522.428</c:v>
                </c:pt>
                <c:pt idx="152">
                  <c:v>522.82680000000005</c:v>
                </c:pt>
                <c:pt idx="153">
                  <c:v>523.62440000000004</c:v>
                </c:pt>
                <c:pt idx="154">
                  <c:v>524.02320000000009</c:v>
                </c:pt>
                <c:pt idx="155">
                  <c:v>524.42200000000003</c:v>
                </c:pt>
                <c:pt idx="156">
                  <c:v>524.82080000000008</c:v>
                </c:pt>
                <c:pt idx="157">
                  <c:v>525.61840000000007</c:v>
                </c:pt>
                <c:pt idx="158">
                  <c:v>526.0172</c:v>
                </c:pt>
                <c:pt idx="159">
                  <c:v>526.41600000000005</c:v>
                </c:pt>
                <c:pt idx="160">
                  <c:v>527.01420000000007</c:v>
                </c:pt>
                <c:pt idx="161">
                  <c:v>527.41300000000001</c:v>
                </c:pt>
                <c:pt idx="162">
                  <c:v>527.81180000000006</c:v>
                </c:pt>
                <c:pt idx="163">
                  <c:v>528.2106</c:v>
                </c:pt>
                <c:pt idx="164">
                  <c:v>528.60940000000005</c:v>
                </c:pt>
                <c:pt idx="165">
                  <c:v>528.80880000000002</c:v>
                </c:pt>
                <c:pt idx="166">
                  <c:v>529.0082000000001</c:v>
                </c:pt>
                <c:pt idx="167">
                  <c:v>529.80580000000009</c:v>
                </c:pt>
                <c:pt idx="168">
                  <c:v>530.00519999999995</c:v>
                </c:pt>
                <c:pt idx="169">
                  <c:v>530.40400000000011</c:v>
                </c:pt>
                <c:pt idx="170">
                  <c:v>530.80280000000005</c:v>
                </c:pt>
                <c:pt idx="171">
                  <c:v>530.80280000000005</c:v>
                </c:pt>
                <c:pt idx="172">
                  <c:v>531.2016000000001</c:v>
                </c:pt>
                <c:pt idx="173">
                  <c:v>531.60040000000004</c:v>
                </c:pt>
                <c:pt idx="174">
                  <c:v>531.60040000000004</c:v>
                </c:pt>
                <c:pt idx="175">
                  <c:v>531.79980000000012</c:v>
                </c:pt>
                <c:pt idx="176">
                  <c:v>532.19860000000006</c:v>
                </c:pt>
                <c:pt idx="177">
                  <c:v>532.59740000000011</c:v>
                </c:pt>
                <c:pt idx="178">
                  <c:v>532.79679999999996</c:v>
                </c:pt>
                <c:pt idx="179">
                  <c:v>532.99620000000004</c:v>
                </c:pt>
                <c:pt idx="180">
                  <c:v>532.99620000000004</c:v>
                </c:pt>
                <c:pt idx="181">
                  <c:v>533.19560000000001</c:v>
                </c:pt>
                <c:pt idx="182">
                  <c:v>533.39499999999998</c:v>
                </c:pt>
                <c:pt idx="183">
                  <c:v>533.39499999999998</c:v>
                </c:pt>
                <c:pt idx="184">
                  <c:v>533.39499999999998</c:v>
                </c:pt>
                <c:pt idx="185">
                  <c:v>533.39499999999998</c:v>
                </c:pt>
                <c:pt idx="186">
                  <c:v>533.59440000000006</c:v>
                </c:pt>
                <c:pt idx="187">
                  <c:v>533.9932</c:v>
                </c:pt>
                <c:pt idx="188">
                  <c:v>534.19259999999997</c:v>
                </c:pt>
                <c:pt idx="189">
                  <c:v>533.9932</c:v>
                </c:pt>
                <c:pt idx="190">
                  <c:v>534.19259999999997</c:v>
                </c:pt>
                <c:pt idx="191">
                  <c:v>534.19259999999997</c:v>
                </c:pt>
                <c:pt idx="192">
                  <c:v>533.9932</c:v>
                </c:pt>
                <c:pt idx="193">
                  <c:v>533.59440000000006</c:v>
                </c:pt>
                <c:pt idx="194">
                  <c:v>533.39499999999998</c:v>
                </c:pt>
                <c:pt idx="195">
                  <c:v>533.19560000000001</c:v>
                </c:pt>
                <c:pt idx="196">
                  <c:v>532.99620000000004</c:v>
                </c:pt>
                <c:pt idx="197">
                  <c:v>532.79679999999996</c:v>
                </c:pt>
                <c:pt idx="198">
                  <c:v>532.19860000000006</c:v>
                </c:pt>
                <c:pt idx="199">
                  <c:v>531.60040000000004</c:v>
                </c:pt>
                <c:pt idx="200">
                  <c:v>530.80280000000005</c:v>
                </c:pt>
                <c:pt idx="201">
                  <c:v>529.80580000000009</c:v>
                </c:pt>
                <c:pt idx="202">
                  <c:v>528.60940000000005</c:v>
                </c:pt>
                <c:pt idx="203">
                  <c:v>527.01420000000007</c:v>
                </c:pt>
                <c:pt idx="204">
                  <c:v>525.61840000000007</c:v>
                </c:pt>
                <c:pt idx="205">
                  <c:v>522.82680000000005</c:v>
                </c:pt>
                <c:pt idx="206">
                  <c:v>520.2346</c:v>
                </c:pt>
                <c:pt idx="207">
                  <c:v>517.44299999999998</c:v>
                </c:pt>
                <c:pt idx="208">
                  <c:v>514.25260000000003</c:v>
                </c:pt>
                <c:pt idx="209">
                  <c:v>510.66340000000002</c:v>
                </c:pt>
                <c:pt idx="210">
                  <c:v>506.87480000000005</c:v>
                </c:pt>
                <c:pt idx="211">
                  <c:v>503.28559999999999</c:v>
                </c:pt>
                <c:pt idx="212">
                  <c:v>499.29759999999999</c:v>
                </c:pt>
                <c:pt idx="213">
                  <c:v>495.11020000000002</c:v>
                </c:pt>
                <c:pt idx="214">
                  <c:v>490.72340000000003</c:v>
                </c:pt>
                <c:pt idx="215">
                  <c:v>486.536</c:v>
                </c:pt>
                <c:pt idx="216">
                  <c:v>482.14920000000001</c:v>
                </c:pt>
                <c:pt idx="217">
                  <c:v>477.76240000000007</c:v>
                </c:pt>
                <c:pt idx="218">
                  <c:v>472.97680000000003</c:v>
                </c:pt>
                <c:pt idx="219">
                  <c:v>468.19120000000004</c:v>
                </c:pt>
                <c:pt idx="220">
                  <c:v>463.20620000000002</c:v>
                </c:pt>
                <c:pt idx="221">
                  <c:v>458.02179999999998</c:v>
                </c:pt>
                <c:pt idx="222">
                  <c:v>452.63800000000003</c:v>
                </c:pt>
                <c:pt idx="223">
                  <c:v>447.45360000000005</c:v>
                </c:pt>
                <c:pt idx="224">
                  <c:v>441.87040000000002</c:v>
                </c:pt>
                <c:pt idx="225">
                  <c:v>436.28719999999998</c:v>
                </c:pt>
                <c:pt idx="226">
                  <c:v>430.10580000000004</c:v>
                </c:pt>
                <c:pt idx="227">
                  <c:v>423.92440000000005</c:v>
                </c:pt>
                <c:pt idx="228">
                  <c:v>417.74299999999999</c:v>
                </c:pt>
                <c:pt idx="229">
                  <c:v>410.96340000000004</c:v>
                </c:pt>
                <c:pt idx="230">
                  <c:v>404.18380000000002</c:v>
                </c:pt>
                <c:pt idx="231">
                  <c:v>397.20480000000003</c:v>
                </c:pt>
                <c:pt idx="232">
                  <c:v>389.82700000000006</c:v>
                </c:pt>
                <c:pt idx="233">
                  <c:v>381.851</c:v>
                </c:pt>
                <c:pt idx="234">
                  <c:v>374.07440000000008</c:v>
                </c:pt>
                <c:pt idx="235">
                  <c:v>365.69960000000003</c:v>
                </c:pt>
                <c:pt idx="236">
                  <c:v>356.92599999999999</c:v>
                </c:pt>
                <c:pt idx="237">
                  <c:v>347.55420000000004</c:v>
                </c:pt>
                <c:pt idx="238">
                  <c:v>337.78360000000004</c:v>
                </c:pt>
                <c:pt idx="239">
                  <c:v>327.41480000000007</c:v>
                </c:pt>
                <c:pt idx="240">
                  <c:v>316.2484</c:v>
                </c:pt>
                <c:pt idx="241">
                  <c:v>304.08500000000004</c:v>
                </c:pt>
              </c:numCache>
            </c:numRef>
          </c:yVal>
          <c:smooth val="1"/>
          <c:extLst>
            <c:ext xmlns:c16="http://schemas.microsoft.com/office/drawing/2014/chart" uri="{C3380CC4-5D6E-409C-BE32-E72D297353CC}">
              <c16:uniqueId val="{00000003-B713-464F-A611-388AB641C15B}"/>
            </c:ext>
          </c:extLst>
        </c:ser>
        <c:ser>
          <c:idx val="4"/>
          <c:order val="4"/>
          <c:tx>
            <c:v>FT6</c:v>
          </c:tx>
          <c:spPr>
            <a:ln w="19052" cap="rnd">
              <a:solidFill>
                <a:schemeClr val="accent5"/>
              </a:solidFill>
              <a:round/>
            </a:ln>
            <a:effectLst/>
          </c:spPr>
          <c:marker>
            <c:symbol val="none"/>
          </c:marker>
          <c:xVal>
            <c:numRef>
              <c:f>'DEVKI F1-F7 -clnd'!$K$3:$K$183</c:f>
              <c:numCache>
                <c:formatCode>General</c:formatCode>
                <c:ptCount val="181"/>
                <c:pt idx="0">
                  <c:v>0</c:v>
                </c:pt>
                <c:pt idx="1">
                  <c:v>4.0000000000000001E-3</c:v>
                </c:pt>
                <c:pt idx="2">
                  <c:v>4.0000000000000001E-3</c:v>
                </c:pt>
                <c:pt idx="3">
                  <c:v>4.0000000000000001E-3</c:v>
                </c:pt>
                <c:pt idx="4">
                  <c:v>4.0000000000000001E-3</c:v>
                </c:pt>
                <c:pt idx="5">
                  <c:v>4.0000000000000001E-3</c:v>
                </c:pt>
                <c:pt idx="6">
                  <c:v>4.0000000000000001E-3</c:v>
                </c:pt>
                <c:pt idx="7">
                  <c:v>4.0000000000000001E-3</c:v>
                </c:pt>
                <c:pt idx="8">
                  <c:v>4.0000000000000001E-3</c:v>
                </c:pt>
                <c:pt idx="9">
                  <c:v>4.0000000000000001E-3</c:v>
                </c:pt>
                <c:pt idx="10">
                  <c:v>8.0000000000000002E-3</c:v>
                </c:pt>
                <c:pt idx="11">
                  <c:v>8.0000000000000002E-3</c:v>
                </c:pt>
                <c:pt idx="12">
                  <c:v>8.0000000000000002E-3</c:v>
                </c:pt>
                <c:pt idx="13">
                  <c:v>8.0000000000000002E-3</c:v>
                </c:pt>
                <c:pt idx="14">
                  <c:v>8.0000000000000002E-3</c:v>
                </c:pt>
                <c:pt idx="15">
                  <c:v>8.0000000000000002E-3</c:v>
                </c:pt>
                <c:pt idx="16">
                  <c:v>8.0000000000000002E-3</c:v>
                </c:pt>
                <c:pt idx="17">
                  <c:v>8.0000000000000002E-3</c:v>
                </c:pt>
                <c:pt idx="18">
                  <c:v>1.2E-2</c:v>
                </c:pt>
                <c:pt idx="19">
                  <c:v>1.2E-2</c:v>
                </c:pt>
                <c:pt idx="20">
                  <c:v>1.2E-2</c:v>
                </c:pt>
                <c:pt idx="21">
                  <c:v>1.2E-2</c:v>
                </c:pt>
                <c:pt idx="22">
                  <c:v>1.2E-2</c:v>
                </c:pt>
                <c:pt idx="23">
                  <c:v>1.2E-2</c:v>
                </c:pt>
                <c:pt idx="24">
                  <c:v>1.2E-2</c:v>
                </c:pt>
                <c:pt idx="25">
                  <c:v>1.2E-2</c:v>
                </c:pt>
                <c:pt idx="26">
                  <c:v>1.6E-2</c:v>
                </c:pt>
                <c:pt idx="27">
                  <c:v>1.6E-2</c:v>
                </c:pt>
                <c:pt idx="28">
                  <c:v>1.6E-2</c:v>
                </c:pt>
                <c:pt idx="29">
                  <c:v>1.6E-2</c:v>
                </c:pt>
                <c:pt idx="30">
                  <c:v>1.6E-2</c:v>
                </c:pt>
                <c:pt idx="31">
                  <c:v>1.6E-2</c:v>
                </c:pt>
                <c:pt idx="32">
                  <c:v>1.6E-2</c:v>
                </c:pt>
                <c:pt idx="33">
                  <c:v>1.6E-2</c:v>
                </c:pt>
                <c:pt idx="34">
                  <c:v>1.6E-2</c:v>
                </c:pt>
                <c:pt idx="35">
                  <c:v>1.6E-2</c:v>
                </c:pt>
                <c:pt idx="36">
                  <c:v>1.6E-2</c:v>
                </c:pt>
                <c:pt idx="37">
                  <c:v>1.6E-2</c:v>
                </c:pt>
                <c:pt idx="38">
                  <c:v>1.6E-2</c:v>
                </c:pt>
                <c:pt idx="39">
                  <c:v>1.6E-2</c:v>
                </c:pt>
                <c:pt idx="40">
                  <c:v>1.6E-2</c:v>
                </c:pt>
                <c:pt idx="41">
                  <c:v>1.6E-2</c:v>
                </c:pt>
                <c:pt idx="42">
                  <c:v>2.4E-2</c:v>
                </c:pt>
                <c:pt idx="43">
                  <c:v>2.4E-2</c:v>
                </c:pt>
                <c:pt idx="44">
                  <c:v>2.4E-2</c:v>
                </c:pt>
                <c:pt idx="45">
                  <c:v>2.4E-2</c:v>
                </c:pt>
                <c:pt idx="46">
                  <c:v>2.4E-2</c:v>
                </c:pt>
                <c:pt idx="47">
                  <c:v>2.4E-2</c:v>
                </c:pt>
                <c:pt idx="48">
                  <c:v>2.4E-2</c:v>
                </c:pt>
                <c:pt idx="49">
                  <c:v>2.4E-2</c:v>
                </c:pt>
                <c:pt idx="50">
                  <c:v>2.7999999999999997E-2</c:v>
                </c:pt>
                <c:pt idx="51">
                  <c:v>2.7999999999999997E-2</c:v>
                </c:pt>
                <c:pt idx="52">
                  <c:v>2.7999999999999997E-2</c:v>
                </c:pt>
                <c:pt idx="53">
                  <c:v>2.7999999999999997E-2</c:v>
                </c:pt>
                <c:pt idx="54">
                  <c:v>2.7999999999999997E-2</c:v>
                </c:pt>
                <c:pt idx="55">
                  <c:v>2.7999999999999997E-2</c:v>
                </c:pt>
                <c:pt idx="56">
                  <c:v>2.7999999999999997E-2</c:v>
                </c:pt>
                <c:pt idx="57">
                  <c:v>2.7999999999999997E-2</c:v>
                </c:pt>
                <c:pt idx="58">
                  <c:v>3.2000000000000001E-2</c:v>
                </c:pt>
                <c:pt idx="59">
                  <c:v>3.2000000000000001E-2</c:v>
                </c:pt>
                <c:pt idx="60">
                  <c:v>3.2000000000000001E-2</c:v>
                </c:pt>
                <c:pt idx="61">
                  <c:v>3.2000000000000001E-2</c:v>
                </c:pt>
                <c:pt idx="62">
                  <c:v>3.2000000000000001E-2</c:v>
                </c:pt>
                <c:pt idx="63">
                  <c:v>3.2000000000000001E-2</c:v>
                </c:pt>
                <c:pt idx="64">
                  <c:v>3.2000000000000001E-2</c:v>
                </c:pt>
                <c:pt idx="65">
                  <c:v>3.2000000000000001E-2</c:v>
                </c:pt>
                <c:pt idx="66">
                  <c:v>3.2000000000000001E-2</c:v>
                </c:pt>
                <c:pt idx="67">
                  <c:v>3.6000000000000004E-2</c:v>
                </c:pt>
                <c:pt idx="68">
                  <c:v>3.6000000000000004E-2</c:v>
                </c:pt>
                <c:pt idx="69">
                  <c:v>3.6000000000000004E-2</c:v>
                </c:pt>
                <c:pt idx="70">
                  <c:v>3.6000000000000004E-2</c:v>
                </c:pt>
                <c:pt idx="71">
                  <c:v>3.6000000000000004E-2</c:v>
                </c:pt>
                <c:pt idx="72">
                  <c:v>3.6000000000000004E-2</c:v>
                </c:pt>
                <c:pt idx="73">
                  <c:v>3.6000000000000004E-2</c:v>
                </c:pt>
                <c:pt idx="74">
                  <c:v>3.6000000000000004E-2</c:v>
                </c:pt>
                <c:pt idx="75">
                  <c:v>3.6000000000000004E-2</c:v>
                </c:pt>
                <c:pt idx="76">
                  <c:v>3.6000000000000004E-2</c:v>
                </c:pt>
                <c:pt idx="77">
                  <c:v>3.6000000000000004E-2</c:v>
                </c:pt>
                <c:pt idx="78">
                  <c:v>3.6000000000000004E-2</c:v>
                </c:pt>
                <c:pt idx="79">
                  <c:v>3.6000000000000004E-2</c:v>
                </c:pt>
                <c:pt idx="80">
                  <c:v>3.6000000000000004E-2</c:v>
                </c:pt>
                <c:pt idx="81">
                  <c:v>3.6000000000000004E-2</c:v>
                </c:pt>
                <c:pt idx="82">
                  <c:v>3.6000000000000004E-2</c:v>
                </c:pt>
                <c:pt idx="83">
                  <c:v>0.04</c:v>
                </c:pt>
                <c:pt idx="84">
                  <c:v>0.04</c:v>
                </c:pt>
                <c:pt idx="85">
                  <c:v>0.04</c:v>
                </c:pt>
                <c:pt idx="86">
                  <c:v>0.04</c:v>
                </c:pt>
                <c:pt idx="87">
                  <c:v>0.04</c:v>
                </c:pt>
                <c:pt idx="88">
                  <c:v>0.04</c:v>
                </c:pt>
                <c:pt idx="89">
                  <c:v>0.04</c:v>
                </c:pt>
                <c:pt idx="90">
                  <c:v>0.04</c:v>
                </c:pt>
                <c:pt idx="91">
                  <c:v>0.04</c:v>
                </c:pt>
                <c:pt idx="92">
                  <c:v>4.4000000000000004E-2</c:v>
                </c:pt>
                <c:pt idx="93">
                  <c:v>4.4000000000000004E-2</c:v>
                </c:pt>
                <c:pt idx="94">
                  <c:v>4.4000000000000004E-2</c:v>
                </c:pt>
                <c:pt idx="95">
                  <c:v>4.4000000000000004E-2</c:v>
                </c:pt>
                <c:pt idx="96">
                  <c:v>4.4000000000000004E-2</c:v>
                </c:pt>
                <c:pt idx="97">
                  <c:v>4.4000000000000004E-2</c:v>
                </c:pt>
                <c:pt idx="98">
                  <c:v>4.4000000000000004E-2</c:v>
                </c:pt>
                <c:pt idx="99">
                  <c:v>4.8000000000000001E-2</c:v>
                </c:pt>
                <c:pt idx="100">
                  <c:v>4.8000000000000001E-2</c:v>
                </c:pt>
                <c:pt idx="101">
                  <c:v>4.8000000000000001E-2</c:v>
                </c:pt>
                <c:pt idx="102">
                  <c:v>4.8000000000000001E-2</c:v>
                </c:pt>
                <c:pt idx="103">
                  <c:v>5.2000000000000005E-2</c:v>
                </c:pt>
                <c:pt idx="104">
                  <c:v>5.2000000000000005E-2</c:v>
                </c:pt>
                <c:pt idx="105">
                  <c:v>5.2000000000000005E-2</c:v>
                </c:pt>
                <c:pt idx="106">
                  <c:v>5.2000000000000005E-2</c:v>
                </c:pt>
                <c:pt idx="107">
                  <c:v>5.2000000000000005E-2</c:v>
                </c:pt>
                <c:pt idx="108">
                  <c:v>5.2000000000000005E-2</c:v>
                </c:pt>
                <c:pt idx="109">
                  <c:v>5.2000000000000005E-2</c:v>
                </c:pt>
                <c:pt idx="110">
                  <c:v>5.5999999999999994E-2</c:v>
                </c:pt>
                <c:pt idx="111">
                  <c:v>5.5999999999999994E-2</c:v>
                </c:pt>
                <c:pt idx="112">
                  <c:v>5.5999999999999994E-2</c:v>
                </c:pt>
                <c:pt idx="113">
                  <c:v>0.06</c:v>
                </c:pt>
                <c:pt idx="114">
                  <c:v>0.06</c:v>
                </c:pt>
                <c:pt idx="115">
                  <c:v>0.06</c:v>
                </c:pt>
                <c:pt idx="116">
                  <c:v>6.8000000000000005E-2</c:v>
                </c:pt>
                <c:pt idx="117">
                  <c:v>6.8000000000000005E-2</c:v>
                </c:pt>
                <c:pt idx="118">
                  <c:v>7.2000000000000008E-2</c:v>
                </c:pt>
                <c:pt idx="119">
                  <c:v>7.2000000000000008E-2</c:v>
                </c:pt>
                <c:pt idx="120">
                  <c:v>7.2000000000000008E-2</c:v>
                </c:pt>
                <c:pt idx="121">
                  <c:v>7.2000000000000008E-2</c:v>
                </c:pt>
                <c:pt idx="122">
                  <c:v>7.2000000000000008E-2</c:v>
                </c:pt>
                <c:pt idx="123">
                  <c:v>7.5999999999999998E-2</c:v>
                </c:pt>
                <c:pt idx="124">
                  <c:v>0.08</c:v>
                </c:pt>
                <c:pt idx="125">
                  <c:v>0.08</c:v>
                </c:pt>
                <c:pt idx="126">
                  <c:v>8.4000000000000005E-2</c:v>
                </c:pt>
                <c:pt idx="127">
                  <c:v>8.4000000000000005E-2</c:v>
                </c:pt>
                <c:pt idx="128">
                  <c:v>8.8000000000000009E-2</c:v>
                </c:pt>
                <c:pt idx="129">
                  <c:v>8.8000000000000009E-2</c:v>
                </c:pt>
                <c:pt idx="130">
                  <c:v>8.8000000000000009E-2</c:v>
                </c:pt>
                <c:pt idx="131">
                  <c:v>9.1999999999999998E-2</c:v>
                </c:pt>
                <c:pt idx="132">
                  <c:v>9.6000000000000002E-2</c:v>
                </c:pt>
                <c:pt idx="133">
                  <c:v>9.6000000000000002E-2</c:v>
                </c:pt>
                <c:pt idx="134">
                  <c:v>0.1</c:v>
                </c:pt>
                <c:pt idx="135">
                  <c:v>0.10400000000000001</c:v>
                </c:pt>
                <c:pt idx="136">
                  <c:v>0.10400000000000001</c:v>
                </c:pt>
                <c:pt idx="137">
                  <c:v>0.10400000000000001</c:v>
                </c:pt>
                <c:pt idx="138">
                  <c:v>0.11199999999999999</c:v>
                </c:pt>
                <c:pt idx="139">
                  <c:v>0.11199999999999999</c:v>
                </c:pt>
                <c:pt idx="140">
                  <c:v>0.11599999999999999</c:v>
                </c:pt>
                <c:pt idx="141">
                  <c:v>0.12</c:v>
                </c:pt>
                <c:pt idx="142">
                  <c:v>0.12</c:v>
                </c:pt>
                <c:pt idx="143">
                  <c:v>0.124</c:v>
                </c:pt>
                <c:pt idx="144">
                  <c:v>0.124</c:v>
                </c:pt>
                <c:pt idx="145">
                  <c:v>0.124</c:v>
                </c:pt>
                <c:pt idx="146">
                  <c:v>0.128</c:v>
                </c:pt>
                <c:pt idx="147">
                  <c:v>0.13200000000000001</c:v>
                </c:pt>
                <c:pt idx="148">
                  <c:v>0.13200000000000001</c:v>
                </c:pt>
                <c:pt idx="149">
                  <c:v>0.13600000000000001</c:v>
                </c:pt>
                <c:pt idx="150">
                  <c:v>0.14000000000000001</c:v>
                </c:pt>
                <c:pt idx="151">
                  <c:v>0.14000000000000001</c:v>
                </c:pt>
                <c:pt idx="152">
                  <c:v>0.14000000000000001</c:v>
                </c:pt>
                <c:pt idx="153">
                  <c:v>0.14400000000000002</c:v>
                </c:pt>
                <c:pt idx="154">
                  <c:v>0.14400000000000002</c:v>
                </c:pt>
                <c:pt idx="155">
                  <c:v>0.14800000000000002</c:v>
                </c:pt>
                <c:pt idx="156">
                  <c:v>0.156</c:v>
                </c:pt>
                <c:pt idx="157">
                  <c:v>0.156</c:v>
                </c:pt>
                <c:pt idx="158">
                  <c:v>0.16</c:v>
                </c:pt>
                <c:pt idx="159">
                  <c:v>0.16</c:v>
                </c:pt>
                <c:pt idx="160">
                  <c:v>0.16399999999999998</c:v>
                </c:pt>
                <c:pt idx="161">
                  <c:v>0.16399999999999998</c:v>
                </c:pt>
                <c:pt idx="162">
                  <c:v>0.16800000000000001</c:v>
                </c:pt>
                <c:pt idx="163">
                  <c:v>0.17199999999999999</c:v>
                </c:pt>
                <c:pt idx="164">
                  <c:v>0.17199999999999999</c:v>
                </c:pt>
                <c:pt idx="165">
                  <c:v>0.17600000000000002</c:v>
                </c:pt>
                <c:pt idx="166">
                  <c:v>0.17600000000000002</c:v>
                </c:pt>
                <c:pt idx="167">
                  <c:v>0.17600000000000002</c:v>
                </c:pt>
                <c:pt idx="168">
                  <c:v>0.18</c:v>
                </c:pt>
                <c:pt idx="169">
                  <c:v>0.184</c:v>
                </c:pt>
                <c:pt idx="170">
                  <c:v>0.188</c:v>
                </c:pt>
                <c:pt idx="171">
                  <c:v>0.188</c:v>
                </c:pt>
                <c:pt idx="172">
                  <c:v>0.192</c:v>
                </c:pt>
                <c:pt idx="173">
                  <c:v>0.192</c:v>
                </c:pt>
                <c:pt idx="174">
                  <c:v>0.2</c:v>
                </c:pt>
                <c:pt idx="175">
                  <c:v>0.2</c:v>
                </c:pt>
                <c:pt idx="176">
                  <c:v>0.20399999999999999</c:v>
                </c:pt>
                <c:pt idx="177">
                  <c:v>0.20800000000000002</c:v>
                </c:pt>
                <c:pt idx="178">
                  <c:v>0.21199999999999999</c:v>
                </c:pt>
                <c:pt idx="179">
                  <c:v>0.21199999999999999</c:v>
                </c:pt>
                <c:pt idx="180">
                  <c:v>0.21199999999999999</c:v>
                </c:pt>
              </c:numCache>
            </c:numRef>
          </c:xVal>
          <c:yVal>
            <c:numRef>
              <c:f>'DEVKI F1-F7 -clnd'!$L$3:$L$183</c:f>
              <c:numCache>
                <c:formatCode>General</c:formatCode>
                <c:ptCount val="181"/>
                <c:pt idx="0">
                  <c:v>0</c:v>
                </c:pt>
                <c:pt idx="1">
                  <c:v>48.055400000000006</c:v>
                </c:pt>
                <c:pt idx="2">
                  <c:v>49.052400000000006</c:v>
                </c:pt>
                <c:pt idx="3">
                  <c:v>50.248800000000003</c:v>
                </c:pt>
                <c:pt idx="4">
                  <c:v>51.644599999999997</c:v>
                </c:pt>
                <c:pt idx="5">
                  <c:v>52.641600000000004</c:v>
                </c:pt>
                <c:pt idx="6">
                  <c:v>53.838000000000008</c:v>
                </c:pt>
                <c:pt idx="7">
                  <c:v>55.034399999999998</c:v>
                </c:pt>
                <c:pt idx="8">
                  <c:v>56.430200000000006</c:v>
                </c:pt>
                <c:pt idx="9">
                  <c:v>57.626600000000003</c:v>
                </c:pt>
                <c:pt idx="10">
                  <c:v>58.823000000000008</c:v>
                </c:pt>
                <c:pt idx="11">
                  <c:v>59.820000000000007</c:v>
                </c:pt>
                <c:pt idx="12">
                  <c:v>61.415200000000006</c:v>
                </c:pt>
                <c:pt idx="13">
                  <c:v>62.212800000000009</c:v>
                </c:pt>
                <c:pt idx="14">
                  <c:v>63.808000000000007</c:v>
                </c:pt>
                <c:pt idx="15">
                  <c:v>65.203800000000001</c:v>
                </c:pt>
                <c:pt idx="16">
                  <c:v>66.400200000000012</c:v>
                </c:pt>
                <c:pt idx="17">
                  <c:v>67.596600000000009</c:v>
                </c:pt>
                <c:pt idx="18">
                  <c:v>68.593600000000009</c:v>
                </c:pt>
                <c:pt idx="19">
                  <c:v>70.188800000000001</c:v>
                </c:pt>
                <c:pt idx="20">
                  <c:v>70.986400000000003</c:v>
                </c:pt>
                <c:pt idx="21">
                  <c:v>72.382199999999997</c:v>
                </c:pt>
                <c:pt idx="22">
                  <c:v>73.578600000000009</c:v>
                </c:pt>
                <c:pt idx="23">
                  <c:v>74.775000000000006</c:v>
                </c:pt>
                <c:pt idx="24">
                  <c:v>76.1708</c:v>
                </c:pt>
                <c:pt idx="25">
                  <c:v>77.167800000000014</c:v>
                </c:pt>
                <c:pt idx="26">
                  <c:v>78.364200000000011</c:v>
                </c:pt>
                <c:pt idx="27">
                  <c:v>79.560600000000008</c:v>
                </c:pt>
                <c:pt idx="28">
                  <c:v>80.757000000000005</c:v>
                </c:pt>
                <c:pt idx="29">
                  <c:v>81.554600000000008</c:v>
                </c:pt>
                <c:pt idx="30">
                  <c:v>82.950400000000002</c:v>
                </c:pt>
                <c:pt idx="31">
                  <c:v>83.947400000000002</c:v>
                </c:pt>
                <c:pt idx="32">
                  <c:v>85.34320000000001</c:v>
                </c:pt>
                <c:pt idx="33">
                  <c:v>86.739000000000004</c:v>
                </c:pt>
                <c:pt idx="34">
                  <c:v>87.536599999999993</c:v>
                </c:pt>
                <c:pt idx="35">
                  <c:v>88.533600000000007</c:v>
                </c:pt>
                <c:pt idx="36">
                  <c:v>90.128799999999998</c:v>
                </c:pt>
                <c:pt idx="37">
                  <c:v>91.125800000000012</c:v>
                </c:pt>
                <c:pt idx="38">
                  <c:v>90.32820000000001</c:v>
                </c:pt>
                <c:pt idx="39">
                  <c:v>89.73</c:v>
                </c:pt>
                <c:pt idx="40">
                  <c:v>88.334199999999996</c:v>
                </c:pt>
                <c:pt idx="41">
                  <c:v>86.739000000000004</c:v>
                </c:pt>
                <c:pt idx="42">
                  <c:v>84.944400000000002</c:v>
                </c:pt>
                <c:pt idx="43">
                  <c:v>82.551599999999993</c:v>
                </c:pt>
                <c:pt idx="44">
                  <c:v>83.748000000000005</c:v>
                </c:pt>
                <c:pt idx="45">
                  <c:v>89.530600000000007</c:v>
                </c:pt>
                <c:pt idx="46">
                  <c:v>93.518600000000021</c:v>
                </c:pt>
                <c:pt idx="47">
                  <c:v>94.914400000000001</c:v>
                </c:pt>
                <c:pt idx="48">
                  <c:v>96.310200000000009</c:v>
                </c:pt>
                <c:pt idx="49">
                  <c:v>97.706000000000017</c:v>
                </c:pt>
                <c:pt idx="50">
                  <c:v>98.9024</c:v>
                </c:pt>
                <c:pt idx="51">
                  <c:v>100.0988</c:v>
                </c:pt>
                <c:pt idx="52">
                  <c:v>101.29520000000001</c:v>
                </c:pt>
                <c:pt idx="53">
                  <c:v>102.49160000000001</c:v>
                </c:pt>
                <c:pt idx="54">
                  <c:v>103.68800000000002</c:v>
                </c:pt>
                <c:pt idx="55">
                  <c:v>105.0838</c:v>
                </c:pt>
                <c:pt idx="56">
                  <c:v>106.679</c:v>
                </c:pt>
                <c:pt idx="57">
                  <c:v>107.67600000000002</c:v>
                </c:pt>
                <c:pt idx="58">
                  <c:v>109.4706</c:v>
                </c:pt>
                <c:pt idx="59">
                  <c:v>111.26520000000001</c:v>
                </c:pt>
                <c:pt idx="60">
                  <c:v>112.4616</c:v>
                </c:pt>
                <c:pt idx="61">
                  <c:v>114.25620000000002</c:v>
                </c:pt>
                <c:pt idx="62">
                  <c:v>115.652</c:v>
                </c:pt>
                <c:pt idx="63">
                  <c:v>117.04780000000001</c:v>
                </c:pt>
                <c:pt idx="64">
                  <c:v>118.64300000000001</c:v>
                </c:pt>
                <c:pt idx="65">
                  <c:v>120.4376</c:v>
                </c:pt>
                <c:pt idx="66">
                  <c:v>122.03280000000001</c:v>
                </c:pt>
                <c:pt idx="67">
                  <c:v>123.42860000000002</c:v>
                </c:pt>
                <c:pt idx="68">
                  <c:v>125.02379999999999</c:v>
                </c:pt>
                <c:pt idx="69">
                  <c:v>126.81840000000001</c:v>
                </c:pt>
                <c:pt idx="70">
                  <c:v>128.4136</c:v>
                </c:pt>
                <c:pt idx="71">
                  <c:v>129.80940000000001</c:v>
                </c:pt>
                <c:pt idx="72">
                  <c:v>131.40460000000002</c:v>
                </c:pt>
                <c:pt idx="73">
                  <c:v>132.99979999999999</c:v>
                </c:pt>
                <c:pt idx="74">
                  <c:v>134.3956</c:v>
                </c:pt>
                <c:pt idx="75">
                  <c:v>136.1902</c:v>
                </c:pt>
                <c:pt idx="76">
                  <c:v>138.98179999999999</c:v>
                </c:pt>
                <c:pt idx="77">
                  <c:v>140.577</c:v>
                </c:pt>
                <c:pt idx="78">
                  <c:v>142.3716</c:v>
                </c:pt>
                <c:pt idx="79">
                  <c:v>143.96680000000001</c:v>
                </c:pt>
                <c:pt idx="80">
                  <c:v>145.36260000000001</c:v>
                </c:pt>
                <c:pt idx="81">
                  <c:v>146.95780000000002</c:v>
                </c:pt>
                <c:pt idx="82">
                  <c:v>148.55300000000003</c:v>
                </c:pt>
                <c:pt idx="83">
                  <c:v>150.3476</c:v>
                </c:pt>
                <c:pt idx="84">
                  <c:v>151.54400000000001</c:v>
                </c:pt>
                <c:pt idx="85">
                  <c:v>153.33860000000001</c:v>
                </c:pt>
                <c:pt idx="86">
                  <c:v>154.93379999999999</c:v>
                </c:pt>
                <c:pt idx="87">
                  <c:v>156.3296</c:v>
                </c:pt>
                <c:pt idx="88">
                  <c:v>158.32360000000003</c:v>
                </c:pt>
                <c:pt idx="89">
                  <c:v>159.9188</c:v>
                </c:pt>
                <c:pt idx="90">
                  <c:v>161.71340000000001</c:v>
                </c:pt>
                <c:pt idx="91">
                  <c:v>163.50800000000001</c:v>
                </c:pt>
                <c:pt idx="92">
                  <c:v>164.90379999999999</c:v>
                </c:pt>
                <c:pt idx="93">
                  <c:v>166.89779999999999</c:v>
                </c:pt>
                <c:pt idx="94">
                  <c:v>168.2936</c:v>
                </c:pt>
                <c:pt idx="95">
                  <c:v>169.68940000000001</c:v>
                </c:pt>
                <c:pt idx="96">
                  <c:v>173.27860000000001</c:v>
                </c:pt>
                <c:pt idx="97">
                  <c:v>176.0702</c:v>
                </c:pt>
                <c:pt idx="98">
                  <c:v>179.26060000000001</c:v>
                </c:pt>
                <c:pt idx="99">
                  <c:v>181.45400000000001</c:v>
                </c:pt>
                <c:pt idx="100">
                  <c:v>184.64440000000002</c:v>
                </c:pt>
                <c:pt idx="101">
                  <c:v>188.0342</c:v>
                </c:pt>
                <c:pt idx="102">
                  <c:v>191.22460000000001</c:v>
                </c:pt>
                <c:pt idx="103">
                  <c:v>194.61440000000002</c:v>
                </c:pt>
                <c:pt idx="104">
                  <c:v>197.6054</c:v>
                </c:pt>
                <c:pt idx="105">
                  <c:v>200.79580000000001</c:v>
                </c:pt>
                <c:pt idx="106">
                  <c:v>203.78680000000003</c:v>
                </c:pt>
                <c:pt idx="107">
                  <c:v>208.17359999999999</c:v>
                </c:pt>
                <c:pt idx="108">
                  <c:v>212.75980000000001</c:v>
                </c:pt>
                <c:pt idx="109">
                  <c:v>217.54540000000003</c:v>
                </c:pt>
                <c:pt idx="110">
                  <c:v>223.12860000000001</c:v>
                </c:pt>
                <c:pt idx="111">
                  <c:v>230.10759999999999</c:v>
                </c:pt>
                <c:pt idx="112">
                  <c:v>236.88720000000004</c:v>
                </c:pt>
                <c:pt idx="113">
                  <c:v>243.46740000000003</c:v>
                </c:pt>
                <c:pt idx="114">
                  <c:v>249.84819999999999</c:v>
                </c:pt>
                <c:pt idx="115">
                  <c:v>256.02960000000002</c:v>
                </c:pt>
                <c:pt idx="116">
                  <c:v>262.80920000000003</c:v>
                </c:pt>
                <c:pt idx="117">
                  <c:v>268.99060000000003</c:v>
                </c:pt>
                <c:pt idx="118">
                  <c:v>275.37140000000005</c:v>
                </c:pt>
                <c:pt idx="119">
                  <c:v>282.9486</c:v>
                </c:pt>
                <c:pt idx="120">
                  <c:v>290.9246</c:v>
                </c:pt>
                <c:pt idx="121">
                  <c:v>298.70120000000003</c:v>
                </c:pt>
                <c:pt idx="122">
                  <c:v>306.4778</c:v>
                </c:pt>
                <c:pt idx="123">
                  <c:v>316.2484</c:v>
                </c:pt>
                <c:pt idx="124">
                  <c:v>326.81660000000005</c:v>
                </c:pt>
                <c:pt idx="125">
                  <c:v>338.18240000000003</c:v>
                </c:pt>
                <c:pt idx="126">
                  <c:v>349.94700000000006</c:v>
                </c:pt>
                <c:pt idx="127">
                  <c:v>361.71160000000003</c:v>
                </c:pt>
                <c:pt idx="128">
                  <c:v>373.27679999999998</c:v>
                </c:pt>
                <c:pt idx="129">
                  <c:v>385.4402</c:v>
                </c:pt>
                <c:pt idx="130">
                  <c:v>397.4042</c:v>
                </c:pt>
                <c:pt idx="131">
                  <c:v>409.56760000000003</c:v>
                </c:pt>
                <c:pt idx="132">
                  <c:v>421.93040000000002</c:v>
                </c:pt>
                <c:pt idx="133">
                  <c:v>433.89440000000008</c:v>
                </c:pt>
                <c:pt idx="134">
                  <c:v>445.2602</c:v>
                </c:pt>
                <c:pt idx="135">
                  <c:v>457.42360000000008</c:v>
                </c:pt>
                <c:pt idx="136">
                  <c:v>468.78940000000006</c:v>
                </c:pt>
                <c:pt idx="137">
                  <c:v>480.15519999999998</c:v>
                </c:pt>
                <c:pt idx="138">
                  <c:v>490.32460000000003</c:v>
                </c:pt>
                <c:pt idx="139">
                  <c:v>498.69940000000008</c:v>
                </c:pt>
                <c:pt idx="140">
                  <c:v>505.27960000000002</c:v>
                </c:pt>
                <c:pt idx="141">
                  <c:v>507.27360000000004</c:v>
                </c:pt>
                <c:pt idx="142">
                  <c:v>511.26160000000004</c:v>
                </c:pt>
                <c:pt idx="143">
                  <c:v>511.66040000000004</c:v>
                </c:pt>
                <c:pt idx="144">
                  <c:v>514.05320000000006</c:v>
                </c:pt>
                <c:pt idx="145">
                  <c:v>517.04420000000005</c:v>
                </c:pt>
                <c:pt idx="146">
                  <c:v>519.23760000000004</c:v>
                </c:pt>
                <c:pt idx="147">
                  <c:v>522.02920000000006</c:v>
                </c:pt>
                <c:pt idx="148">
                  <c:v>524.62139999999999</c:v>
                </c:pt>
                <c:pt idx="149">
                  <c:v>527.01420000000007</c:v>
                </c:pt>
                <c:pt idx="150">
                  <c:v>529.20760000000007</c:v>
                </c:pt>
                <c:pt idx="151">
                  <c:v>531.40099999999995</c:v>
                </c:pt>
                <c:pt idx="152">
                  <c:v>533.19560000000001</c:v>
                </c:pt>
                <c:pt idx="153">
                  <c:v>535.18960000000004</c:v>
                </c:pt>
                <c:pt idx="154">
                  <c:v>536.78480000000002</c:v>
                </c:pt>
                <c:pt idx="155">
                  <c:v>538.57940000000008</c:v>
                </c:pt>
                <c:pt idx="156">
                  <c:v>539.7758</c:v>
                </c:pt>
                <c:pt idx="157">
                  <c:v>541.37099999999998</c:v>
                </c:pt>
                <c:pt idx="158">
                  <c:v>542.36800000000005</c:v>
                </c:pt>
                <c:pt idx="159">
                  <c:v>543.76380000000006</c:v>
                </c:pt>
                <c:pt idx="160">
                  <c:v>544.76080000000002</c:v>
                </c:pt>
                <c:pt idx="161">
                  <c:v>545.75780000000009</c:v>
                </c:pt>
                <c:pt idx="162">
                  <c:v>546.55540000000008</c:v>
                </c:pt>
                <c:pt idx="163">
                  <c:v>546.95420000000001</c:v>
                </c:pt>
                <c:pt idx="164">
                  <c:v>547.55240000000003</c:v>
                </c:pt>
                <c:pt idx="165">
                  <c:v>547.55240000000003</c:v>
                </c:pt>
                <c:pt idx="166">
                  <c:v>546.15660000000003</c:v>
                </c:pt>
                <c:pt idx="167">
                  <c:v>542.96620000000007</c:v>
                </c:pt>
                <c:pt idx="168">
                  <c:v>535.58839999999998</c:v>
                </c:pt>
                <c:pt idx="169">
                  <c:v>525.61840000000007</c:v>
                </c:pt>
                <c:pt idx="170">
                  <c:v>513.65440000000001</c:v>
                </c:pt>
                <c:pt idx="171">
                  <c:v>501.29160000000002</c:v>
                </c:pt>
                <c:pt idx="172">
                  <c:v>487.33360000000005</c:v>
                </c:pt>
                <c:pt idx="173">
                  <c:v>472.97680000000003</c:v>
                </c:pt>
                <c:pt idx="174">
                  <c:v>457.02480000000008</c:v>
                </c:pt>
                <c:pt idx="175">
                  <c:v>440.07580000000002</c:v>
                </c:pt>
                <c:pt idx="176">
                  <c:v>421.13280000000003</c:v>
                </c:pt>
                <c:pt idx="177">
                  <c:v>400.79400000000004</c:v>
                </c:pt>
                <c:pt idx="178">
                  <c:v>378.66059999999999</c:v>
                </c:pt>
                <c:pt idx="179">
                  <c:v>353.33679999999998</c:v>
                </c:pt>
                <c:pt idx="180">
                  <c:v>325.42080000000004</c:v>
                </c:pt>
              </c:numCache>
            </c:numRef>
          </c:yVal>
          <c:smooth val="1"/>
          <c:extLst>
            <c:ext xmlns:c16="http://schemas.microsoft.com/office/drawing/2014/chart" uri="{C3380CC4-5D6E-409C-BE32-E72D297353CC}">
              <c16:uniqueId val="{00000004-B713-464F-A611-388AB641C15B}"/>
            </c:ext>
          </c:extLst>
        </c:ser>
        <c:ser>
          <c:idx val="5"/>
          <c:order val="5"/>
          <c:tx>
            <c:v>FT5</c:v>
          </c:tx>
          <c:spPr>
            <a:ln w="19052" cap="rnd">
              <a:solidFill>
                <a:schemeClr val="accent6"/>
              </a:solidFill>
              <a:round/>
            </a:ln>
            <a:effectLst/>
          </c:spPr>
          <c:marker>
            <c:symbol val="none"/>
          </c:marker>
          <c:xVal>
            <c:numRef>
              <c:f>'DEVKI F1-F7 -clnd'!$I$3:$I$244</c:f>
              <c:numCache>
                <c:formatCode>General</c:formatCode>
                <c:ptCount val="242"/>
                <c:pt idx="0">
                  <c:v>0</c:v>
                </c:pt>
                <c:pt idx="1">
                  <c:v>4.0000000000000001E-3</c:v>
                </c:pt>
                <c:pt idx="2">
                  <c:v>4.0000000000000001E-3</c:v>
                </c:pt>
                <c:pt idx="3">
                  <c:v>4.0000000000000001E-3</c:v>
                </c:pt>
                <c:pt idx="4">
                  <c:v>4.0000000000000001E-3</c:v>
                </c:pt>
                <c:pt idx="5">
                  <c:v>4.0000000000000001E-3</c:v>
                </c:pt>
                <c:pt idx="6">
                  <c:v>4.0000000000000001E-3</c:v>
                </c:pt>
                <c:pt idx="7">
                  <c:v>4.0000000000000001E-3</c:v>
                </c:pt>
                <c:pt idx="8">
                  <c:v>4.0000000000000001E-3</c:v>
                </c:pt>
                <c:pt idx="9">
                  <c:v>8.0000000000000002E-3</c:v>
                </c:pt>
                <c:pt idx="10">
                  <c:v>8.0000000000000002E-3</c:v>
                </c:pt>
                <c:pt idx="11">
                  <c:v>8.0000000000000002E-3</c:v>
                </c:pt>
                <c:pt idx="12">
                  <c:v>8.0000000000000002E-3</c:v>
                </c:pt>
                <c:pt idx="13">
                  <c:v>8.0000000000000002E-3</c:v>
                </c:pt>
                <c:pt idx="14">
                  <c:v>8.0000000000000002E-3</c:v>
                </c:pt>
                <c:pt idx="15">
                  <c:v>1.2E-2</c:v>
                </c:pt>
                <c:pt idx="16">
                  <c:v>1.2E-2</c:v>
                </c:pt>
                <c:pt idx="17">
                  <c:v>1.2E-2</c:v>
                </c:pt>
                <c:pt idx="18">
                  <c:v>1.6E-2</c:v>
                </c:pt>
                <c:pt idx="19">
                  <c:v>1.6E-2</c:v>
                </c:pt>
                <c:pt idx="20">
                  <c:v>1.6E-2</c:v>
                </c:pt>
                <c:pt idx="21">
                  <c:v>1.6E-2</c:v>
                </c:pt>
                <c:pt idx="22">
                  <c:v>1.6E-2</c:v>
                </c:pt>
                <c:pt idx="23">
                  <c:v>1.6E-2</c:v>
                </c:pt>
                <c:pt idx="24">
                  <c:v>1.6E-2</c:v>
                </c:pt>
                <c:pt idx="25">
                  <c:v>0.02</c:v>
                </c:pt>
                <c:pt idx="26">
                  <c:v>0.02</c:v>
                </c:pt>
                <c:pt idx="27">
                  <c:v>0.02</c:v>
                </c:pt>
                <c:pt idx="28">
                  <c:v>2.4E-2</c:v>
                </c:pt>
                <c:pt idx="29">
                  <c:v>2.4E-2</c:v>
                </c:pt>
                <c:pt idx="30">
                  <c:v>2.4E-2</c:v>
                </c:pt>
                <c:pt idx="31">
                  <c:v>2.4E-2</c:v>
                </c:pt>
                <c:pt idx="32">
                  <c:v>2.7999999999999997E-2</c:v>
                </c:pt>
                <c:pt idx="33">
                  <c:v>2.7999999999999997E-2</c:v>
                </c:pt>
                <c:pt idx="34">
                  <c:v>2.7999999999999997E-2</c:v>
                </c:pt>
                <c:pt idx="35">
                  <c:v>3.2000000000000001E-2</c:v>
                </c:pt>
                <c:pt idx="36">
                  <c:v>3.2000000000000001E-2</c:v>
                </c:pt>
                <c:pt idx="37">
                  <c:v>3.2000000000000001E-2</c:v>
                </c:pt>
                <c:pt idx="38">
                  <c:v>3.2000000000000001E-2</c:v>
                </c:pt>
                <c:pt idx="39">
                  <c:v>3.2000000000000001E-2</c:v>
                </c:pt>
                <c:pt idx="40">
                  <c:v>3.2000000000000001E-2</c:v>
                </c:pt>
                <c:pt idx="41">
                  <c:v>3.2000000000000001E-2</c:v>
                </c:pt>
                <c:pt idx="42">
                  <c:v>3.6000000000000004E-2</c:v>
                </c:pt>
                <c:pt idx="43">
                  <c:v>3.6000000000000004E-2</c:v>
                </c:pt>
                <c:pt idx="44">
                  <c:v>3.6000000000000004E-2</c:v>
                </c:pt>
                <c:pt idx="45">
                  <c:v>0.04</c:v>
                </c:pt>
                <c:pt idx="46">
                  <c:v>0.04</c:v>
                </c:pt>
                <c:pt idx="47">
                  <c:v>0.04</c:v>
                </c:pt>
                <c:pt idx="48">
                  <c:v>0.04</c:v>
                </c:pt>
                <c:pt idx="49">
                  <c:v>4.4000000000000004E-2</c:v>
                </c:pt>
                <c:pt idx="50">
                  <c:v>4.4000000000000004E-2</c:v>
                </c:pt>
                <c:pt idx="51">
                  <c:v>4.4000000000000004E-2</c:v>
                </c:pt>
                <c:pt idx="52">
                  <c:v>4.8000000000000001E-2</c:v>
                </c:pt>
                <c:pt idx="53">
                  <c:v>4.8000000000000001E-2</c:v>
                </c:pt>
                <c:pt idx="54">
                  <c:v>4.8000000000000001E-2</c:v>
                </c:pt>
                <c:pt idx="55">
                  <c:v>4.8000000000000001E-2</c:v>
                </c:pt>
                <c:pt idx="56">
                  <c:v>4.8000000000000001E-2</c:v>
                </c:pt>
                <c:pt idx="57">
                  <c:v>4.8000000000000001E-2</c:v>
                </c:pt>
                <c:pt idx="58">
                  <c:v>4.8000000000000001E-2</c:v>
                </c:pt>
                <c:pt idx="59">
                  <c:v>5.2000000000000005E-2</c:v>
                </c:pt>
                <c:pt idx="60">
                  <c:v>5.2000000000000005E-2</c:v>
                </c:pt>
                <c:pt idx="61">
                  <c:v>5.2000000000000005E-2</c:v>
                </c:pt>
                <c:pt idx="62">
                  <c:v>5.5999999999999994E-2</c:v>
                </c:pt>
                <c:pt idx="63">
                  <c:v>5.5999999999999994E-2</c:v>
                </c:pt>
                <c:pt idx="64">
                  <c:v>5.5999999999999994E-2</c:v>
                </c:pt>
                <c:pt idx="65">
                  <c:v>5.5999999999999994E-2</c:v>
                </c:pt>
                <c:pt idx="66">
                  <c:v>0.06</c:v>
                </c:pt>
                <c:pt idx="67">
                  <c:v>0.06</c:v>
                </c:pt>
                <c:pt idx="68">
                  <c:v>0.06</c:v>
                </c:pt>
                <c:pt idx="69">
                  <c:v>6.4000000000000001E-2</c:v>
                </c:pt>
                <c:pt idx="70">
                  <c:v>6.4000000000000001E-2</c:v>
                </c:pt>
                <c:pt idx="71">
                  <c:v>6.4000000000000001E-2</c:v>
                </c:pt>
                <c:pt idx="72">
                  <c:v>6.4000000000000001E-2</c:v>
                </c:pt>
                <c:pt idx="73">
                  <c:v>6.4000000000000001E-2</c:v>
                </c:pt>
                <c:pt idx="74">
                  <c:v>6.4000000000000001E-2</c:v>
                </c:pt>
                <c:pt idx="75">
                  <c:v>6.4000000000000001E-2</c:v>
                </c:pt>
                <c:pt idx="76">
                  <c:v>6.8000000000000005E-2</c:v>
                </c:pt>
                <c:pt idx="77">
                  <c:v>6.8000000000000005E-2</c:v>
                </c:pt>
                <c:pt idx="78">
                  <c:v>6.8000000000000005E-2</c:v>
                </c:pt>
                <c:pt idx="79">
                  <c:v>7.2000000000000008E-2</c:v>
                </c:pt>
                <c:pt idx="80">
                  <c:v>7.2000000000000008E-2</c:v>
                </c:pt>
                <c:pt idx="81">
                  <c:v>7.2000000000000008E-2</c:v>
                </c:pt>
                <c:pt idx="82">
                  <c:v>7.2000000000000008E-2</c:v>
                </c:pt>
                <c:pt idx="83">
                  <c:v>7.5999999999999998E-2</c:v>
                </c:pt>
                <c:pt idx="84">
                  <c:v>7.5999999999999998E-2</c:v>
                </c:pt>
                <c:pt idx="85">
                  <c:v>7.5999999999999998E-2</c:v>
                </c:pt>
                <c:pt idx="86">
                  <c:v>0.08</c:v>
                </c:pt>
                <c:pt idx="87">
                  <c:v>0.08</c:v>
                </c:pt>
                <c:pt idx="88">
                  <c:v>0.08</c:v>
                </c:pt>
                <c:pt idx="89">
                  <c:v>0.08</c:v>
                </c:pt>
                <c:pt idx="90">
                  <c:v>0.08</c:v>
                </c:pt>
                <c:pt idx="91">
                  <c:v>0.08</c:v>
                </c:pt>
                <c:pt idx="92">
                  <c:v>0.08</c:v>
                </c:pt>
                <c:pt idx="93">
                  <c:v>8.4000000000000005E-2</c:v>
                </c:pt>
                <c:pt idx="94">
                  <c:v>8.4000000000000005E-2</c:v>
                </c:pt>
                <c:pt idx="95">
                  <c:v>8.4000000000000005E-2</c:v>
                </c:pt>
                <c:pt idx="96">
                  <c:v>8.4000000000000005E-2</c:v>
                </c:pt>
                <c:pt idx="97">
                  <c:v>8.8000000000000009E-2</c:v>
                </c:pt>
                <c:pt idx="98">
                  <c:v>8.8000000000000009E-2</c:v>
                </c:pt>
                <c:pt idx="99">
                  <c:v>8.8000000000000009E-2</c:v>
                </c:pt>
                <c:pt idx="100">
                  <c:v>9.1999999999999998E-2</c:v>
                </c:pt>
                <c:pt idx="101">
                  <c:v>9.1999999999999998E-2</c:v>
                </c:pt>
                <c:pt idx="102">
                  <c:v>9.1999999999999998E-2</c:v>
                </c:pt>
                <c:pt idx="103">
                  <c:v>9.1999999999999998E-2</c:v>
                </c:pt>
                <c:pt idx="104">
                  <c:v>9.6000000000000002E-2</c:v>
                </c:pt>
                <c:pt idx="105">
                  <c:v>9.6000000000000002E-2</c:v>
                </c:pt>
                <c:pt idx="106">
                  <c:v>9.6000000000000002E-2</c:v>
                </c:pt>
                <c:pt idx="107">
                  <c:v>9.6000000000000002E-2</c:v>
                </c:pt>
                <c:pt idx="108">
                  <c:v>9.6000000000000002E-2</c:v>
                </c:pt>
                <c:pt idx="109">
                  <c:v>9.6000000000000002E-2</c:v>
                </c:pt>
                <c:pt idx="110">
                  <c:v>0.1</c:v>
                </c:pt>
                <c:pt idx="111">
                  <c:v>0.1</c:v>
                </c:pt>
                <c:pt idx="112">
                  <c:v>0.1</c:v>
                </c:pt>
                <c:pt idx="113">
                  <c:v>0.1</c:v>
                </c:pt>
                <c:pt idx="114">
                  <c:v>0.1</c:v>
                </c:pt>
                <c:pt idx="115">
                  <c:v>0.1</c:v>
                </c:pt>
                <c:pt idx="116">
                  <c:v>0.1</c:v>
                </c:pt>
                <c:pt idx="117">
                  <c:v>0.10400000000000001</c:v>
                </c:pt>
                <c:pt idx="118">
                  <c:v>0.10400000000000001</c:v>
                </c:pt>
                <c:pt idx="119">
                  <c:v>0.10400000000000001</c:v>
                </c:pt>
                <c:pt idx="120">
                  <c:v>0.10400000000000001</c:v>
                </c:pt>
                <c:pt idx="121">
                  <c:v>0.10800000000000001</c:v>
                </c:pt>
                <c:pt idx="122">
                  <c:v>0.10800000000000001</c:v>
                </c:pt>
                <c:pt idx="123">
                  <c:v>0.10800000000000001</c:v>
                </c:pt>
                <c:pt idx="124">
                  <c:v>0.10800000000000001</c:v>
                </c:pt>
                <c:pt idx="125">
                  <c:v>0.10800000000000001</c:v>
                </c:pt>
                <c:pt idx="126">
                  <c:v>0.10800000000000001</c:v>
                </c:pt>
                <c:pt idx="127">
                  <c:v>0.11199999999999999</c:v>
                </c:pt>
                <c:pt idx="128">
                  <c:v>0.11199999999999999</c:v>
                </c:pt>
                <c:pt idx="129">
                  <c:v>0.11199999999999999</c:v>
                </c:pt>
                <c:pt idx="130">
                  <c:v>0.11199999999999999</c:v>
                </c:pt>
                <c:pt idx="131">
                  <c:v>0.11599999999999999</c:v>
                </c:pt>
                <c:pt idx="132">
                  <c:v>0.11599999999999999</c:v>
                </c:pt>
                <c:pt idx="133">
                  <c:v>0.11599999999999999</c:v>
                </c:pt>
                <c:pt idx="134">
                  <c:v>0.12</c:v>
                </c:pt>
                <c:pt idx="135">
                  <c:v>0.12</c:v>
                </c:pt>
                <c:pt idx="136">
                  <c:v>0.12</c:v>
                </c:pt>
                <c:pt idx="137">
                  <c:v>0.12</c:v>
                </c:pt>
                <c:pt idx="138">
                  <c:v>0.124</c:v>
                </c:pt>
                <c:pt idx="139">
                  <c:v>0.124</c:v>
                </c:pt>
                <c:pt idx="140">
                  <c:v>0.124</c:v>
                </c:pt>
                <c:pt idx="141">
                  <c:v>0.124</c:v>
                </c:pt>
                <c:pt idx="142">
                  <c:v>0.124</c:v>
                </c:pt>
                <c:pt idx="143">
                  <c:v>0.124</c:v>
                </c:pt>
                <c:pt idx="144">
                  <c:v>0.128</c:v>
                </c:pt>
                <c:pt idx="145">
                  <c:v>0.128</c:v>
                </c:pt>
                <c:pt idx="146">
                  <c:v>0.128</c:v>
                </c:pt>
                <c:pt idx="147">
                  <c:v>0.128</c:v>
                </c:pt>
                <c:pt idx="148">
                  <c:v>0.13200000000000001</c:v>
                </c:pt>
                <c:pt idx="149">
                  <c:v>0.13200000000000001</c:v>
                </c:pt>
                <c:pt idx="150">
                  <c:v>0.13200000000000001</c:v>
                </c:pt>
                <c:pt idx="151">
                  <c:v>0.13600000000000001</c:v>
                </c:pt>
                <c:pt idx="152">
                  <c:v>0.13600000000000001</c:v>
                </c:pt>
                <c:pt idx="153">
                  <c:v>0.13600000000000001</c:v>
                </c:pt>
                <c:pt idx="154">
                  <c:v>0.14000000000000001</c:v>
                </c:pt>
                <c:pt idx="155">
                  <c:v>0.14000000000000001</c:v>
                </c:pt>
                <c:pt idx="156">
                  <c:v>0.14000000000000001</c:v>
                </c:pt>
                <c:pt idx="157">
                  <c:v>0.14000000000000001</c:v>
                </c:pt>
                <c:pt idx="158">
                  <c:v>0.14000000000000001</c:v>
                </c:pt>
                <c:pt idx="159">
                  <c:v>0.14000000000000001</c:v>
                </c:pt>
                <c:pt idx="160">
                  <c:v>0.14000000000000001</c:v>
                </c:pt>
                <c:pt idx="161">
                  <c:v>0.14400000000000002</c:v>
                </c:pt>
                <c:pt idx="162">
                  <c:v>0.14400000000000002</c:v>
                </c:pt>
                <c:pt idx="163">
                  <c:v>0.14400000000000002</c:v>
                </c:pt>
                <c:pt idx="164">
                  <c:v>0.14800000000000002</c:v>
                </c:pt>
                <c:pt idx="165">
                  <c:v>0.14800000000000002</c:v>
                </c:pt>
                <c:pt idx="166">
                  <c:v>0.14800000000000002</c:v>
                </c:pt>
                <c:pt idx="167">
                  <c:v>0.152</c:v>
                </c:pt>
                <c:pt idx="168">
                  <c:v>0.152</c:v>
                </c:pt>
                <c:pt idx="169">
                  <c:v>0.152</c:v>
                </c:pt>
                <c:pt idx="170">
                  <c:v>0.152</c:v>
                </c:pt>
                <c:pt idx="171">
                  <c:v>0.156</c:v>
                </c:pt>
                <c:pt idx="172">
                  <c:v>0.156</c:v>
                </c:pt>
                <c:pt idx="173">
                  <c:v>0.156</c:v>
                </c:pt>
                <c:pt idx="174">
                  <c:v>0.156</c:v>
                </c:pt>
                <c:pt idx="175">
                  <c:v>0.156</c:v>
                </c:pt>
                <c:pt idx="176">
                  <c:v>0.156</c:v>
                </c:pt>
                <c:pt idx="177">
                  <c:v>0.16</c:v>
                </c:pt>
                <c:pt idx="178">
                  <c:v>0.16</c:v>
                </c:pt>
                <c:pt idx="179">
                  <c:v>0.16</c:v>
                </c:pt>
                <c:pt idx="180">
                  <c:v>0.16</c:v>
                </c:pt>
                <c:pt idx="181">
                  <c:v>0.16399999999999998</c:v>
                </c:pt>
                <c:pt idx="182">
                  <c:v>0.16399999999999998</c:v>
                </c:pt>
                <c:pt idx="183">
                  <c:v>0.16399999999999998</c:v>
                </c:pt>
                <c:pt idx="184">
                  <c:v>0.16800000000000001</c:v>
                </c:pt>
                <c:pt idx="185">
                  <c:v>0.16800000000000001</c:v>
                </c:pt>
                <c:pt idx="186">
                  <c:v>0.16800000000000001</c:v>
                </c:pt>
                <c:pt idx="187">
                  <c:v>0.17199999999999999</c:v>
                </c:pt>
                <c:pt idx="188">
                  <c:v>0.17199999999999999</c:v>
                </c:pt>
                <c:pt idx="189">
                  <c:v>0.17199999999999999</c:v>
                </c:pt>
                <c:pt idx="190">
                  <c:v>0.17199999999999999</c:v>
                </c:pt>
                <c:pt idx="191">
                  <c:v>0.17199999999999999</c:v>
                </c:pt>
                <c:pt idx="192">
                  <c:v>0.17199999999999999</c:v>
                </c:pt>
                <c:pt idx="193">
                  <c:v>0.17199999999999999</c:v>
                </c:pt>
                <c:pt idx="194">
                  <c:v>0.17600000000000002</c:v>
                </c:pt>
                <c:pt idx="195">
                  <c:v>0.17600000000000002</c:v>
                </c:pt>
                <c:pt idx="196">
                  <c:v>0.17600000000000002</c:v>
                </c:pt>
                <c:pt idx="197">
                  <c:v>0.18</c:v>
                </c:pt>
                <c:pt idx="198">
                  <c:v>0.18</c:v>
                </c:pt>
                <c:pt idx="199">
                  <c:v>0.18</c:v>
                </c:pt>
                <c:pt idx="200">
                  <c:v>0.18</c:v>
                </c:pt>
                <c:pt idx="201">
                  <c:v>0.184</c:v>
                </c:pt>
                <c:pt idx="202">
                  <c:v>0.184</c:v>
                </c:pt>
                <c:pt idx="203">
                  <c:v>0.184</c:v>
                </c:pt>
                <c:pt idx="204">
                  <c:v>0.188</c:v>
                </c:pt>
                <c:pt idx="205">
                  <c:v>0.188</c:v>
                </c:pt>
                <c:pt idx="206">
                  <c:v>0.188</c:v>
                </c:pt>
                <c:pt idx="207">
                  <c:v>0.188</c:v>
                </c:pt>
                <c:pt idx="208">
                  <c:v>0.188</c:v>
                </c:pt>
                <c:pt idx="209">
                  <c:v>0.188</c:v>
                </c:pt>
                <c:pt idx="210">
                  <c:v>0.192</c:v>
                </c:pt>
                <c:pt idx="211">
                  <c:v>0.192</c:v>
                </c:pt>
                <c:pt idx="212">
                  <c:v>0.192</c:v>
                </c:pt>
                <c:pt idx="213">
                  <c:v>0.19600000000000001</c:v>
                </c:pt>
                <c:pt idx="214">
                  <c:v>0.19600000000000001</c:v>
                </c:pt>
                <c:pt idx="215">
                  <c:v>0.19600000000000001</c:v>
                </c:pt>
                <c:pt idx="216">
                  <c:v>0.2</c:v>
                </c:pt>
                <c:pt idx="217">
                  <c:v>0.2</c:v>
                </c:pt>
                <c:pt idx="218">
                  <c:v>0.2</c:v>
                </c:pt>
                <c:pt idx="219">
                  <c:v>0.20399999999999999</c:v>
                </c:pt>
                <c:pt idx="220">
                  <c:v>0.20399999999999999</c:v>
                </c:pt>
                <c:pt idx="221">
                  <c:v>0.20399999999999999</c:v>
                </c:pt>
                <c:pt idx="222">
                  <c:v>0.20399999999999999</c:v>
                </c:pt>
                <c:pt idx="223">
                  <c:v>0.20399999999999999</c:v>
                </c:pt>
                <c:pt idx="224">
                  <c:v>0.20399999999999999</c:v>
                </c:pt>
                <c:pt idx="225">
                  <c:v>0.20399999999999999</c:v>
                </c:pt>
                <c:pt idx="226">
                  <c:v>0.20800000000000002</c:v>
                </c:pt>
                <c:pt idx="227">
                  <c:v>0.20800000000000002</c:v>
                </c:pt>
                <c:pt idx="228">
                  <c:v>0.20800000000000002</c:v>
                </c:pt>
                <c:pt idx="229">
                  <c:v>0.21199999999999999</c:v>
                </c:pt>
                <c:pt idx="230">
                  <c:v>0.21199999999999999</c:v>
                </c:pt>
                <c:pt idx="231">
                  <c:v>0.21199999999999999</c:v>
                </c:pt>
                <c:pt idx="232">
                  <c:v>0.21600000000000003</c:v>
                </c:pt>
                <c:pt idx="233">
                  <c:v>0.21600000000000003</c:v>
                </c:pt>
                <c:pt idx="234">
                  <c:v>0.21600000000000003</c:v>
                </c:pt>
                <c:pt idx="235">
                  <c:v>0.22</c:v>
                </c:pt>
                <c:pt idx="236">
                  <c:v>0.22</c:v>
                </c:pt>
                <c:pt idx="237">
                  <c:v>0.22</c:v>
                </c:pt>
                <c:pt idx="238">
                  <c:v>0.22</c:v>
                </c:pt>
                <c:pt idx="239">
                  <c:v>0.22</c:v>
                </c:pt>
                <c:pt idx="240">
                  <c:v>0.22399999999999998</c:v>
                </c:pt>
                <c:pt idx="241">
                  <c:v>0.22399999999999998</c:v>
                </c:pt>
              </c:numCache>
            </c:numRef>
          </c:xVal>
          <c:yVal>
            <c:numRef>
              <c:f>'DEVKI F1-F7 -clnd'!$J$3:$J$244</c:f>
              <c:numCache>
                <c:formatCode>General</c:formatCode>
                <c:ptCount val="242"/>
                <c:pt idx="0">
                  <c:v>0</c:v>
                </c:pt>
                <c:pt idx="1">
                  <c:v>43.868000000000009</c:v>
                </c:pt>
                <c:pt idx="2">
                  <c:v>45.064399999999999</c:v>
                </c:pt>
                <c:pt idx="3">
                  <c:v>46.460200000000007</c:v>
                </c:pt>
                <c:pt idx="4">
                  <c:v>47.656600000000005</c:v>
                </c:pt>
                <c:pt idx="5">
                  <c:v>48.853000000000009</c:v>
                </c:pt>
                <c:pt idx="6">
                  <c:v>50.049399999999999</c:v>
                </c:pt>
                <c:pt idx="7">
                  <c:v>51.445200000000007</c:v>
                </c:pt>
                <c:pt idx="8">
                  <c:v>52.841000000000001</c:v>
                </c:pt>
                <c:pt idx="9">
                  <c:v>54.037400000000005</c:v>
                </c:pt>
                <c:pt idx="10">
                  <c:v>55.034399999999998</c:v>
                </c:pt>
                <c:pt idx="11">
                  <c:v>56.230800000000002</c:v>
                </c:pt>
                <c:pt idx="12">
                  <c:v>58.823000000000008</c:v>
                </c:pt>
                <c:pt idx="13">
                  <c:v>61.016400000000004</c:v>
                </c:pt>
                <c:pt idx="14">
                  <c:v>63.608600000000003</c:v>
                </c:pt>
                <c:pt idx="15">
                  <c:v>66.001400000000004</c:v>
                </c:pt>
                <c:pt idx="16">
                  <c:v>67.995400000000004</c:v>
                </c:pt>
                <c:pt idx="17">
                  <c:v>68.394200000000012</c:v>
                </c:pt>
                <c:pt idx="18">
                  <c:v>66.998400000000004</c:v>
                </c:pt>
                <c:pt idx="19">
                  <c:v>65.004400000000004</c:v>
                </c:pt>
                <c:pt idx="20">
                  <c:v>72.382199999999997</c:v>
                </c:pt>
                <c:pt idx="21">
                  <c:v>74.775000000000006</c:v>
                </c:pt>
                <c:pt idx="22">
                  <c:v>77.566600000000008</c:v>
                </c:pt>
                <c:pt idx="23">
                  <c:v>80.557600000000008</c:v>
                </c:pt>
                <c:pt idx="24">
                  <c:v>83.548600000000008</c:v>
                </c:pt>
                <c:pt idx="25">
                  <c:v>86.539600000000007</c:v>
                </c:pt>
                <c:pt idx="26">
                  <c:v>89.530600000000007</c:v>
                </c:pt>
                <c:pt idx="27">
                  <c:v>92.521600000000007</c:v>
                </c:pt>
                <c:pt idx="28">
                  <c:v>95.712000000000003</c:v>
                </c:pt>
                <c:pt idx="29">
                  <c:v>98.703000000000003</c:v>
                </c:pt>
                <c:pt idx="30">
                  <c:v>101.89340000000001</c:v>
                </c:pt>
                <c:pt idx="31">
                  <c:v>105.0838</c:v>
                </c:pt>
                <c:pt idx="32">
                  <c:v>108.27420000000001</c:v>
                </c:pt>
                <c:pt idx="33">
                  <c:v>111.26520000000001</c:v>
                </c:pt>
                <c:pt idx="34">
                  <c:v>114.45560000000002</c:v>
                </c:pt>
                <c:pt idx="35">
                  <c:v>117.64600000000002</c:v>
                </c:pt>
                <c:pt idx="36">
                  <c:v>120.8364</c:v>
                </c:pt>
                <c:pt idx="37">
                  <c:v>124.22620000000002</c:v>
                </c:pt>
                <c:pt idx="38">
                  <c:v>127.81540000000001</c:v>
                </c:pt>
                <c:pt idx="39">
                  <c:v>131.00580000000002</c:v>
                </c:pt>
                <c:pt idx="40">
                  <c:v>134.1962</c:v>
                </c:pt>
                <c:pt idx="41">
                  <c:v>137.58600000000001</c:v>
                </c:pt>
                <c:pt idx="42">
                  <c:v>141.17520000000002</c:v>
                </c:pt>
                <c:pt idx="43">
                  <c:v>144.565</c:v>
                </c:pt>
                <c:pt idx="44">
                  <c:v>148.75240000000002</c:v>
                </c:pt>
                <c:pt idx="45">
                  <c:v>152.54100000000003</c:v>
                </c:pt>
                <c:pt idx="46">
                  <c:v>156.529</c:v>
                </c:pt>
                <c:pt idx="47">
                  <c:v>160.51700000000002</c:v>
                </c:pt>
                <c:pt idx="48">
                  <c:v>164.30560000000003</c:v>
                </c:pt>
                <c:pt idx="49">
                  <c:v>168.0942</c:v>
                </c:pt>
                <c:pt idx="50">
                  <c:v>171.48400000000001</c:v>
                </c:pt>
                <c:pt idx="51">
                  <c:v>175.47200000000004</c:v>
                </c:pt>
                <c:pt idx="52">
                  <c:v>179.26060000000001</c:v>
                </c:pt>
                <c:pt idx="53">
                  <c:v>183.64740000000003</c:v>
                </c:pt>
                <c:pt idx="54">
                  <c:v>187.8348</c:v>
                </c:pt>
                <c:pt idx="55">
                  <c:v>191.8228</c:v>
                </c:pt>
                <c:pt idx="56">
                  <c:v>196.20960000000002</c:v>
                </c:pt>
                <c:pt idx="57">
                  <c:v>200.59640000000002</c:v>
                </c:pt>
                <c:pt idx="58">
                  <c:v>205.18260000000001</c:v>
                </c:pt>
                <c:pt idx="59">
                  <c:v>209.7688</c:v>
                </c:pt>
                <c:pt idx="60">
                  <c:v>213.75680000000003</c:v>
                </c:pt>
                <c:pt idx="61">
                  <c:v>218.34299999999999</c:v>
                </c:pt>
                <c:pt idx="62">
                  <c:v>222.72980000000001</c:v>
                </c:pt>
                <c:pt idx="63">
                  <c:v>227.11660000000003</c:v>
                </c:pt>
                <c:pt idx="64">
                  <c:v>231.1046</c:v>
                </c:pt>
                <c:pt idx="65">
                  <c:v>235.69080000000002</c:v>
                </c:pt>
                <c:pt idx="66">
                  <c:v>239.87819999999999</c:v>
                </c:pt>
                <c:pt idx="67">
                  <c:v>244.46440000000001</c:v>
                </c:pt>
                <c:pt idx="68">
                  <c:v>249.25000000000003</c:v>
                </c:pt>
                <c:pt idx="69">
                  <c:v>253.83620000000002</c:v>
                </c:pt>
                <c:pt idx="70">
                  <c:v>258.42240000000004</c:v>
                </c:pt>
                <c:pt idx="71">
                  <c:v>262.80920000000003</c:v>
                </c:pt>
                <c:pt idx="72">
                  <c:v>267.59480000000002</c:v>
                </c:pt>
                <c:pt idx="73">
                  <c:v>272.18100000000004</c:v>
                </c:pt>
                <c:pt idx="74">
                  <c:v>276.96660000000003</c:v>
                </c:pt>
                <c:pt idx="75">
                  <c:v>281.95160000000004</c:v>
                </c:pt>
                <c:pt idx="76">
                  <c:v>286.73720000000003</c:v>
                </c:pt>
                <c:pt idx="77">
                  <c:v>291.72220000000004</c:v>
                </c:pt>
                <c:pt idx="78">
                  <c:v>296.90660000000003</c:v>
                </c:pt>
                <c:pt idx="79">
                  <c:v>301.69220000000001</c:v>
                </c:pt>
                <c:pt idx="80">
                  <c:v>306.67720000000003</c:v>
                </c:pt>
                <c:pt idx="81">
                  <c:v>311.46280000000002</c:v>
                </c:pt>
                <c:pt idx="82">
                  <c:v>316.44780000000003</c:v>
                </c:pt>
                <c:pt idx="83">
                  <c:v>321.23340000000002</c:v>
                </c:pt>
                <c:pt idx="84">
                  <c:v>325.81960000000004</c:v>
                </c:pt>
                <c:pt idx="85">
                  <c:v>330.20639999999997</c:v>
                </c:pt>
                <c:pt idx="86">
                  <c:v>334.79259999999999</c:v>
                </c:pt>
                <c:pt idx="87">
                  <c:v>339.37880000000001</c:v>
                </c:pt>
                <c:pt idx="88">
                  <c:v>343.96500000000003</c:v>
                </c:pt>
                <c:pt idx="89">
                  <c:v>348.15240000000006</c:v>
                </c:pt>
                <c:pt idx="90">
                  <c:v>352.53919999999999</c:v>
                </c:pt>
                <c:pt idx="91">
                  <c:v>356.72660000000002</c:v>
                </c:pt>
                <c:pt idx="92">
                  <c:v>361.11340000000001</c:v>
                </c:pt>
                <c:pt idx="93">
                  <c:v>365.50020000000001</c:v>
                </c:pt>
                <c:pt idx="94">
                  <c:v>369.88700000000006</c:v>
                </c:pt>
                <c:pt idx="95">
                  <c:v>374.07440000000008</c:v>
                </c:pt>
                <c:pt idx="96">
                  <c:v>378.46120000000002</c:v>
                </c:pt>
                <c:pt idx="97">
                  <c:v>382.64860000000004</c:v>
                </c:pt>
                <c:pt idx="98">
                  <c:v>386.43720000000002</c:v>
                </c:pt>
                <c:pt idx="99">
                  <c:v>390.62460000000004</c:v>
                </c:pt>
                <c:pt idx="100">
                  <c:v>394.61259999999999</c:v>
                </c:pt>
                <c:pt idx="101">
                  <c:v>398.60059999999999</c:v>
                </c:pt>
                <c:pt idx="102">
                  <c:v>402.58860000000004</c:v>
                </c:pt>
                <c:pt idx="103">
                  <c:v>406.37720000000002</c:v>
                </c:pt>
                <c:pt idx="104">
                  <c:v>410.16580000000005</c:v>
                </c:pt>
                <c:pt idx="105">
                  <c:v>414.15379999999999</c:v>
                </c:pt>
                <c:pt idx="106">
                  <c:v>418.14179999999999</c:v>
                </c:pt>
                <c:pt idx="107">
                  <c:v>421.73099999999999</c:v>
                </c:pt>
                <c:pt idx="108">
                  <c:v>425.12080000000003</c:v>
                </c:pt>
                <c:pt idx="109">
                  <c:v>428.51060000000001</c:v>
                </c:pt>
                <c:pt idx="110">
                  <c:v>431.70100000000002</c:v>
                </c:pt>
                <c:pt idx="111">
                  <c:v>434.69200000000006</c:v>
                </c:pt>
                <c:pt idx="112">
                  <c:v>437.48360000000008</c:v>
                </c:pt>
                <c:pt idx="113">
                  <c:v>440.47460000000001</c:v>
                </c:pt>
                <c:pt idx="114">
                  <c:v>443.46559999999999</c:v>
                </c:pt>
                <c:pt idx="115">
                  <c:v>445.65900000000005</c:v>
                </c:pt>
                <c:pt idx="116">
                  <c:v>448.05180000000001</c:v>
                </c:pt>
                <c:pt idx="117">
                  <c:v>450.44460000000004</c:v>
                </c:pt>
                <c:pt idx="118">
                  <c:v>452.83740000000006</c:v>
                </c:pt>
                <c:pt idx="119">
                  <c:v>454.83140000000003</c:v>
                </c:pt>
                <c:pt idx="120">
                  <c:v>456.62599999999998</c:v>
                </c:pt>
                <c:pt idx="121">
                  <c:v>458.42059999999998</c:v>
                </c:pt>
                <c:pt idx="122">
                  <c:v>460.21519999999998</c:v>
                </c:pt>
                <c:pt idx="123">
                  <c:v>462.00980000000004</c:v>
                </c:pt>
                <c:pt idx="124">
                  <c:v>463.60500000000002</c:v>
                </c:pt>
                <c:pt idx="125">
                  <c:v>465.00080000000003</c:v>
                </c:pt>
                <c:pt idx="126">
                  <c:v>466.39660000000003</c:v>
                </c:pt>
                <c:pt idx="127">
                  <c:v>467.79240000000004</c:v>
                </c:pt>
                <c:pt idx="128">
                  <c:v>469.18820000000005</c:v>
                </c:pt>
                <c:pt idx="129">
                  <c:v>470.58400000000006</c:v>
                </c:pt>
                <c:pt idx="130">
                  <c:v>471.58100000000002</c:v>
                </c:pt>
                <c:pt idx="131">
                  <c:v>472.77740000000006</c:v>
                </c:pt>
                <c:pt idx="132">
                  <c:v>473.77440000000007</c:v>
                </c:pt>
                <c:pt idx="133">
                  <c:v>474.77140000000003</c:v>
                </c:pt>
                <c:pt idx="134">
                  <c:v>475.76840000000004</c:v>
                </c:pt>
                <c:pt idx="135">
                  <c:v>476.56599999999997</c:v>
                </c:pt>
                <c:pt idx="136">
                  <c:v>477.56299999999999</c:v>
                </c:pt>
                <c:pt idx="137">
                  <c:v>478.56000000000006</c:v>
                </c:pt>
                <c:pt idx="138">
                  <c:v>479.35759999999999</c:v>
                </c:pt>
                <c:pt idx="139">
                  <c:v>479.75639999999999</c:v>
                </c:pt>
                <c:pt idx="140">
                  <c:v>480.7534</c:v>
                </c:pt>
                <c:pt idx="141">
                  <c:v>481.35160000000002</c:v>
                </c:pt>
                <c:pt idx="142">
                  <c:v>482.14920000000001</c:v>
                </c:pt>
                <c:pt idx="143">
                  <c:v>482.9468</c:v>
                </c:pt>
                <c:pt idx="144">
                  <c:v>483.74440000000004</c:v>
                </c:pt>
                <c:pt idx="145">
                  <c:v>484.14320000000004</c:v>
                </c:pt>
                <c:pt idx="146">
                  <c:v>484.54200000000003</c:v>
                </c:pt>
                <c:pt idx="147">
                  <c:v>485.33960000000002</c:v>
                </c:pt>
                <c:pt idx="148">
                  <c:v>485.73840000000001</c:v>
                </c:pt>
                <c:pt idx="149">
                  <c:v>486.33660000000003</c:v>
                </c:pt>
                <c:pt idx="150">
                  <c:v>486.93480000000005</c:v>
                </c:pt>
                <c:pt idx="151">
                  <c:v>487.53300000000002</c:v>
                </c:pt>
                <c:pt idx="152">
                  <c:v>487.93180000000001</c:v>
                </c:pt>
                <c:pt idx="153">
                  <c:v>488.72940000000006</c:v>
                </c:pt>
                <c:pt idx="154">
                  <c:v>489.12820000000005</c:v>
                </c:pt>
                <c:pt idx="155">
                  <c:v>489.52700000000004</c:v>
                </c:pt>
                <c:pt idx="156">
                  <c:v>489.92580000000004</c:v>
                </c:pt>
                <c:pt idx="157">
                  <c:v>490.52400000000006</c:v>
                </c:pt>
                <c:pt idx="158">
                  <c:v>490.92280000000005</c:v>
                </c:pt>
                <c:pt idx="159">
                  <c:v>491.32160000000005</c:v>
                </c:pt>
                <c:pt idx="160">
                  <c:v>491.91980000000007</c:v>
                </c:pt>
                <c:pt idx="161">
                  <c:v>492.31860000000006</c:v>
                </c:pt>
                <c:pt idx="162">
                  <c:v>492.71740000000005</c:v>
                </c:pt>
                <c:pt idx="163">
                  <c:v>493.11620000000005</c:v>
                </c:pt>
                <c:pt idx="164">
                  <c:v>493.51500000000004</c:v>
                </c:pt>
                <c:pt idx="165">
                  <c:v>493.51500000000004</c:v>
                </c:pt>
                <c:pt idx="166">
                  <c:v>493.71440000000007</c:v>
                </c:pt>
                <c:pt idx="167">
                  <c:v>494.31260000000003</c:v>
                </c:pt>
                <c:pt idx="168">
                  <c:v>494.51200000000006</c:v>
                </c:pt>
                <c:pt idx="169">
                  <c:v>494.91080000000005</c:v>
                </c:pt>
                <c:pt idx="170">
                  <c:v>495.30960000000005</c:v>
                </c:pt>
                <c:pt idx="171">
                  <c:v>495.30960000000005</c:v>
                </c:pt>
                <c:pt idx="172">
                  <c:v>495.70840000000004</c:v>
                </c:pt>
                <c:pt idx="173">
                  <c:v>496.10720000000003</c:v>
                </c:pt>
                <c:pt idx="174">
                  <c:v>496.10720000000003</c:v>
                </c:pt>
                <c:pt idx="175">
                  <c:v>496.30660000000006</c:v>
                </c:pt>
                <c:pt idx="176">
                  <c:v>496.70540000000005</c:v>
                </c:pt>
                <c:pt idx="177">
                  <c:v>497.10420000000005</c:v>
                </c:pt>
                <c:pt idx="178">
                  <c:v>497.30360000000007</c:v>
                </c:pt>
                <c:pt idx="179">
                  <c:v>497.50300000000004</c:v>
                </c:pt>
                <c:pt idx="180">
                  <c:v>497.50300000000004</c:v>
                </c:pt>
                <c:pt idx="181">
                  <c:v>497.70240000000007</c:v>
                </c:pt>
                <c:pt idx="182">
                  <c:v>497.90180000000004</c:v>
                </c:pt>
                <c:pt idx="183">
                  <c:v>497.90180000000004</c:v>
                </c:pt>
                <c:pt idx="184">
                  <c:v>497.90180000000004</c:v>
                </c:pt>
                <c:pt idx="185">
                  <c:v>497.90180000000004</c:v>
                </c:pt>
                <c:pt idx="186">
                  <c:v>498.10120000000006</c:v>
                </c:pt>
                <c:pt idx="187">
                  <c:v>498.30059999999997</c:v>
                </c:pt>
                <c:pt idx="188">
                  <c:v>498.50000000000006</c:v>
                </c:pt>
                <c:pt idx="189">
                  <c:v>498.30059999999997</c:v>
                </c:pt>
                <c:pt idx="190">
                  <c:v>498.50000000000006</c:v>
                </c:pt>
                <c:pt idx="191">
                  <c:v>498.50000000000006</c:v>
                </c:pt>
                <c:pt idx="192">
                  <c:v>498.30059999999997</c:v>
                </c:pt>
                <c:pt idx="193">
                  <c:v>498.10120000000006</c:v>
                </c:pt>
                <c:pt idx="194">
                  <c:v>497.90180000000004</c:v>
                </c:pt>
                <c:pt idx="195">
                  <c:v>497.70240000000007</c:v>
                </c:pt>
                <c:pt idx="196">
                  <c:v>497.50300000000004</c:v>
                </c:pt>
                <c:pt idx="197">
                  <c:v>497.30360000000007</c:v>
                </c:pt>
                <c:pt idx="198">
                  <c:v>496.70540000000005</c:v>
                </c:pt>
                <c:pt idx="199">
                  <c:v>496.10720000000003</c:v>
                </c:pt>
                <c:pt idx="200">
                  <c:v>495.30960000000005</c:v>
                </c:pt>
                <c:pt idx="201">
                  <c:v>494.31260000000003</c:v>
                </c:pt>
                <c:pt idx="202">
                  <c:v>493.51500000000004</c:v>
                </c:pt>
                <c:pt idx="203">
                  <c:v>491.91980000000007</c:v>
                </c:pt>
                <c:pt idx="204">
                  <c:v>490.52400000000006</c:v>
                </c:pt>
                <c:pt idx="205">
                  <c:v>487.93180000000001</c:v>
                </c:pt>
                <c:pt idx="206">
                  <c:v>485.53900000000004</c:v>
                </c:pt>
                <c:pt idx="207">
                  <c:v>482.9468</c:v>
                </c:pt>
                <c:pt idx="208">
                  <c:v>479.95580000000001</c:v>
                </c:pt>
                <c:pt idx="209">
                  <c:v>476.56599999999997</c:v>
                </c:pt>
                <c:pt idx="210">
                  <c:v>473.17620000000005</c:v>
                </c:pt>
                <c:pt idx="211">
                  <c:v>469.78640000000001</c:v>
                </c:pt>
                <c:pt idx="212">
                  <c:v>465.99780000000004</c:v>
                </c:pt>
                <c:pt idx="213">
                  <c:v>462.20920000000001</c:v>
                </c:pt>
                <c:pt idx="214">
                  <c:v>458.02179999999998</c:v>
                </c:pt>
                <c:pt idx="215">
                  <c:v>454.23320000000007</c:v>
                </c:pt>
                <c:pt idx="216">
                  <c:v>450.04580000000004</c:v>
                </c:pt>
                <c:pt idx="217">
                  <c:v>445.85840000000002</c:v>
                </c:pt>
                <c:pt idx="218">
                  <c:v>441.47160000000002</c:v>
                </c:pt>
                <c:pt idx="219">
                  <c:v>436.8854</c:v>
                </c:pt>
                <c:pt idx="220">
                  <c:v>432.29920000000004</c:v>
                </c:pt>
                <c:pt idx="221">
                  <c:v>427.51360000000005</c:v>
                </c:pt>
                <c:pt idx="222">
                  <c:v>422.52860000000004</c:v>
                </c:pt>
                <c:pt idx="223">
                  <c:v>417.54360000000003</c:v>
                </c:pt>
                <c:pt idx="224">
                  <c:v>412.35920000000004</c:v>
                </c:pt>
                <c:pt idx="225">
                  <c:v>407.17480000000006</c:v>
                </c:pt>
                <c:pt idx="226">
                  <c:v>401.3922</c:v>
                </c:pt>
                <c:pt idx="227">
                  <c:v>395.80900000000003</c:v>
                </c:pt>
                <c:pt idx="228">
                  <c:v>389.82700000000006</c:v>
                </c:pt>
                <c:pt idx="229">
                  <c:v>383.6456</c:v>
                </c:pt>
                <c:pt idx="230">
                  <c:v>377.06540000000001</c:v>
                </c:pt>
                <c:pt idx="231">
                  <c:v>370.68460000000005</c:v>
                </c:pt>
                <c:pt idx="232">
                  <c:v>363.90500000000003</c:v>
                </c:pt>
                <c:pt idx="233">
                  <c:v>356.52719999999999</c:v>
                </c:pt>
                <c:pt idx="234">
                  <c:v>349.14940000000007</c:v>
                </c:pt>
                <c:pt idx="235">
                  <c:v>341.37280000000004</c:v>
                </c:pt>
                <c:pt idx="236">
                  <c:v>333.19740000000002</c:v>
                </c:pt>
                <c:pt idx="237">
                  <c:v>324.42380000000003</c:v>
                </c:pt>
                <c:pt idx="238">
                  <c:v>315.25140000000005</c:v>
                </c:pt>
                <c:pt idx="239">
                  <c:v>305.68020000000001</c:v>
                </c:pt>
                <c:pt idx="240">
                  <c:v>295.11200000000002</c:v>
                </c:pt>
                <c:pt idx="241">
                  <c:v>283.74620000000004</c:v>
                </c:pt>
              </c:numCache>
            </c:numRef>
          </c:yVal>
          <c:smooth val="1"/>
          <c:extLst>
            <c:ext xmlns:c16="http://schemas.microsoft.com/office/drawing/2014/chart" uri="{C3380CC4-5D6E-409C-BE32-E72D297353CC}">
              <c16:uniqueId val="{00000005-B713-464F-A611-388AB641C15B}"/>
            </c:ext>
          </c:extLst>
        </c:ser>
        <c:ser>
          <c:idx val="6"/>
          <c:order val="6"/>
          <c:tx>
            <c:v>FT4</c:v>
          </c:tx>
          <c:spPr>
            <a:ln w="19052" cap="rnd">
              <a:solidFill>
                <a:schemeClr val="accent1">
                  <a:lumMod val="60000"/>
                </a:schemeClr>
              </a:solidFill>
              <a:round/>
            </a:ln>
            <a:effectLst/>
          </c:spPr>
          <c:marker>
            <c:symbol val="none"/>
          </c:marker>
          <c:xVal>
            <c:numRef>
              <c:f>'DEVKI F1-F7 -clnd'!$G$3:$G$299</c:f>
              <c:numCache>
                <c:formatCode>General</c:formatCode>
                <c:ptCount val="297"/>
                <c:pt idx="0">
                  <c:v>0</c:v>
                </c:pt>
                <c:pt idx="1">
                  <c:v>4.0000000000000001E-3</c:v>
                </c:pt>
                <c:pt idx="2">
                  <c:v>4.0000000000000001E-3</c:v>
                </c:pt>
                <c:pt idx="3">
                  <c:v>4.0000000000000001E-3</c:v>
                </c:pt>
                <c:pt idx="4">
                  <c:v>4.0000000000000001E-3</c:v>
                </c:pt>
                <c:pt idx="5">
                  <c:v>4.0000000000000001E-3</c:v>
                </c:pt>
                <c:pt idx="6">
                  <c:v>4.0000000000000001E-3</c:v>
                </c:pt>
                <c:pt idx="7">
                  <c:v>4.0000000000000001E-3</c:v>
                </c:pt>
                <c:pt idx="8">
                  <c:v>4.0000000000000001E-3</c:v>
                </c:pt>
                <c:pt idx="9">
                  <c:v>4.0000000000000001E-3</c:v>
                </c:pt>
                <c:pt idx="10">
                  <c:v>4.0000000000000001E-3</c:v>
                </c:pt>
                <c:pt idx="11">
                  <c:v>8.0000000000000002E-3</c:v>
                </c:pt>
                <c:pt idx="12">
                  <c:v>8.0000000000000002E-3</c:v>
                </c:pt>
                <c:pt idx="13">
                  <c:v>8.0000000000000002E-3</c:v>
                </c:pt>
                <c:pt idx="14">
                  <c:v>8.0000000000000002E-3</c:v>
                </c:pt>
                <c:pt idx="15">
                  <c:v>8.0000000000000002E-3</c:v>
                </c:pt>
                <c:pt idx="16">
                  <c:v>8.0000000000000002E-3</c:v>
                </c:pt>
                <c:pt idx="17">
                  <c:v>8.0000000000000002E-3</c:v>
                </c:pt>
                <c:pt idx="18">
                  <c:v>8.0000000000000002E-3</c:v>
                </c:pt>
                <c:pt idx="19">
                  <c:v>8.0000000000000002E-3</c:v>
                </c:pt>
                <c:pt idx="20">
                  <c:v>8.0000000000000002E-3</c:v>
                </c:pt>
                <c:pt idx="21">
                  <c:v>1.2E-2</c:v>
                </c:pt>
                <c:pt idx="22">
                  <c:v>1.2E-2</c:v>
                </c:pt>
                <c:pt idx="23">
                  <c:v>1.2E-2</c:v>
                </c:pt>
                <c:pt idx="24">
                  <c:v>1.2E-2</c:v>
                </c:pt>
                <c:pt idx="25">
                  <c:v>1.2E-2</c:v>
                </c:pt>
                <c:pt idx="26">
                  <c:v>1.2E-2</c:v>
                </c:pt>
                <c:pt idx="27">
                  <c:v>1.2E-2</c:v>
                </c:pt>
                <c:pt idx="28">
                  <c:v>1.2E-2</c:v>
                </c:pt>
                <c:pt idx="29">
                  <c:v>1.2E-2</c:v>
                </c:pt>
                <c:pt idx="30">
                  <c:v>1.6E-2</c:v>
                </c:pt>
                <c:pt idx="31">
                  <c:v>1.6E-2</c:v>
                </c:pt>
                <c:pt idx="32">
                  <c:v>1.6E-2</c:v>
                </c:pt>
                <c:pt idx="33">
                  <c:v>1.6E-2</c:v>
                </c:pt>
                <c:pt idx="34">
                  <c:v>1.6E-2</c:v>
                </c:pt>
                <c:pt idx="35">
                  <c:v>1.6E-2</c:v>
                </c:pt>
                <c:pt idx="36">
                  <c:v>1.6E-2</c:v>
                </c:pt>
                <c:pt idx="37">
                  <c:v>1.6E-2</c:v>
                </c:pt>
                <c:pt idx="38">
                  <c:v>1.6E-2</c:v>
                </c:pt>
                <c:pt idx="39">
                  <c:v>1.6E-2</c:v>
                </c:pt>
                <c:pt idx="40">
                  <c:v>1.6E-2</c:v>
                </c:pt>
                <c:pt idx="41">
                  <c:v>1.6E-2</c:v>
                </c:pt>
                <c:pt idx="42">
                  <c:v>1.6E-2</c:v>
                </c:pt>
                <c:pt idx="43">
                  <c:v>1.6E-2</c:v>
                </c:pt>
                <c:pt idx="44">
                  <c:v>1.6E-2</c:v>
                </c:pt>
                <c:pt idx="45">
                  <c:v>1.6E-2</c:v>
                </c:pt>
                <c:pt idx="46">
                  <c:v>1.6E-2</c:v>
                </c:pt>
                <c:pt idx="47">
                  <c:v>0.02</c:v>
                </c:pt>
                <c:pt idx="48">
                  <c:v>0.02</c:v>
                </c:pt>
                <c:pt idx="49">
                  <c:v>0.02</c:v>
                </c:pt>
                <c:pt idx="50">
                  <c:v>0.02</c:v>
                </c:pt>
                <c:pt idx="51">
                  <c:v>0.02</c:v>
                </c:pt>
                <c:pt idx="52">
                  <c:v>2.4E-2</c:v>
                </c:pt>
                <c:pt idx="53">
                  <c:v>2.4E-2</c:v>
                </c:pt>
                <c:pt idx="54">
                  <c:v>2.4E-2</c:v>
                </c:pt>
                <c:pt idx="55">
                  <c:v>2.4E-2</c:v>
                </c:pt>
                <c:pt idx="56">
                  <c:v>2.4E-2</c:v>
                </c:pt>
                <c:pt idx="57">
                  <c:v>2.4E-2</c:v>
                </c:pt>
                <c:pt idx="58">
                  <c:v>2.7999999999999997E-2</c:v>
                </c:pt>
                <c:pt idx="59">
                  <c:v>2.7999999999999997E-2</c:v>
                </c:pt>
                <c:pt idx="60">
                  <c:v>2.7999999999999997E-2</c:v>
                </c:pt>
                <c:pt idx="61">
                  <c:v>2.7999999999999997E-2</c:v>
                </c:pt>
                <c:pt idx="62">
                  <c:v>2.7999999999999997E-2</c:v>
                </c:pt>
                <c:pt idx="63">
                  <c:v>3.2000000000000001E-2</c:v>
                </c:pt>
                <c:pt idx="64">
                  <c:v>3.2000000000000001E-2</c:v>
                </c:pt>
                <c:pt idx="65">
                  <c:v>3.2000000000000001E-2</c:v>
                </c:pt>
                <c:pt idx="66">
                  <c:v>3.2000000000000001E-2</c:v>
                </c:pt>
                <c:pt idx="67">
                  <c:v>3.2000000000000001E-2</c:v>
                </c:pt>
                <c:pt idx="68">
                  <c:v>3.2000000000000001E-2</c:v>
                </c:pt>
                <c:pt idx="69">
                  <c:v>3.2000000000000001E-2</c:v>
                </c:pt>
                <c:pt idx="70">
                  <c:v>3.2000000000000001E-2</c:v>
                </c:pt>
                <c:pt idx="71">
                  <c:v>3.2000000000000001E-2</c:v>
                </c:pt>
                <c:pt idx="72">
                  <c:v>3.2000000000000001E-2</c:v>
                </c:pt>
                <c:pt idx="73">
                  <c:v>3.2000000000000001E-2</c:v>
                </c:pt>
                <c:pt idx="74">
                  <c:v>3.6000000000000004E-2</c:v>
                </c:pt>
                <c:pt idx="75">
                  <c:v>3.6000000000000004E-2</c:v>
                </c:pt>
                <c:pt idx="76">
                  <c:v>3.6000000000000004E-2</c:v>
                </c:pt>
                <c:pt idx="77">
                  <c:v>3.6000000000000004E-2</c:v>
                </c:pt>
                <c:pt idx="78">
                  <c:v>3.6000000000000004E-2</c:v>
                </c:pt>
                <c:pt idx="79">
                  <c:v>0.04</c:v>
                </c:pt>
                <c:pt idx="80">
                  <c:v>0.04</c:v>
                </c:pt>
                <c:pt idx="81">
                  <c:v>0.04</c:v>
                </c:pt>
                <c:pt idx="82">
                  <c:v>0.04</c:v>
                </c:pt>
                <c:pt idx="83">
                  <c:v>0.04</c:v>
                </c:pt>
                <c:pt idx="84">
                  <c:v>4.4000000000000004E-2</c:v>
                </c:pt>
                <c:pt idx="85">
                  <c:v>4.4000000000000004E-2</c:v>
                </c:pt>
                <c:pt idx="86">
                  <c:v>4.4000000000000004E-2</c:v>
                </c:pt>
                <c:pt idx="87">
                  <c:v>4.4000000000000004E-2</c:v>
                </c:pt>
                <c:pt idx="88">
                  <c:v>4.4000000000000004E-2</c:v>
                </c:pt>
                <c:pt idx="89">
                  <c:v>4.4000000000000004E-2</c:v>
                </c:pt>
                <c:pt idx="90">
                  <c:v>4.8000000000000001E-2</c:v>
                </c:pt>
                <c:pt idx="91">
                  <c:v>4.8000000000000001E-2</c:v>
                </c:pt>
                <c:pt idx="92">
                  <c:v>4.8000000000000001E-2</c:v>
                </c:pt>
                <c:pt idx="93">
                  <c:v>4.8000000000000001E-2</c:v>
                </c:pt>
                <c:pt idx="94">
                  <c:v>4.8000000000000001E-2</c:v>
                </c:pt>
                <c:pt idx="95">
                  <c:v>4.8000000000000001E-2</c:v>
                </c:pt>
                <c:pt idx="96">
                  <c:v>4.8000000000000001E-2</c:v>
                </c:pt>
                <c:pt idx="97">
                  <c:v>4.8000000000000001E-2</c:v>
                </c:pt>
                <c:pt idx="98">
                  <c:v>4.8000000000000001E-2</c:v>
                </c:pt>
                <c:pt idx="99">
                  <c:v>4.8000000000000001E-2</c:v>
                </c:pt>
                <c:pt idx="100">
                  <c:v>5.2000000000000005E-2</c:v>
                </c:pt>
                <c:pt idx="101">
                  <c:v>5.2000000000000005E-2</c:v>
                </c:pt>
                <c:pt idx="102">
                  <c:v>5.2000000000000005E-2</c:v>
                </c:pt>
                <c:pt idx="103">
                  <c:v>5.2000000000000005E-2</c:v>
                </c:pt>
                <c:pt idx="104">
                  <c:v>5.2000000000000005E-2</c:v>
                </c:pt>
                <c:pt idx="105">
                  <c:v>5.2000000000000005E-2</c:v>
                </c:pt>
                <c:pt idx="106">
                  <c:v>5.5999999999999994E-2</c:v>
                </c:pt>
                <c:pt idx="107">
                  <c:v>5.5999999999999994E-2</c:v>
                </c:pt>
                <c:pt idx="108">
                  <c:v>5.5999999999999994E-2</c:v>
                </c:pt>
                <c:pt idx="109">
                  <c:v>5.5999999999999994E-2</c:v>
                </c:pt>
                <c:pt idx="110">
                  <c:v>5.5999999999999994E-2</c:v>
                </c:pt>
                <c:pt idx="111">
                  <c:v>0.06</c:v>
                </c:pt>
                <c:pt idx="112">
                  <c:v>0.06</c:v>
                </c:pt>
                <c:pt idx="113">
                  <c:v>0.06</c:v>
                </c:pt>
                <c:pt idx="114">
                  <c:v>0.06</c:v>
                </c:pt>
                <c:pt idx="115">
                  <c:v>0.06</c:v>
                </c:pt>
                <c:pt idx="116">
                  <c:v>6.4000000000000001E-2</c:v>
                </c:pt>
                <c:pt idx="117">
                  <c:v>6.4000000000000001E-2</c:v>
                </c:pt>
                <c:pt idx="118">
                  <c:v>6.4000000000000001E-2</c:v>
                </c:pt>
                <c:pt idx="119">
                  <c:v>6.4000000000000001E-2</c:v>
                </c:pt>
                <c:pt idx="120">
                  <c:v>6.4000000000000001E-2</c:v>
                </c:pt>
                <c:pt idx="121">
                  <c:v>6.4000000000000001E-2</c:v>
                </c:pt>
                <c:pt idx="122">
                  <c:v>6.4000000000000001E-2</c:v>
                </c:pt>
                <c:pt idx="123">
                  <c:v>6.4000000000000001E-2</c:v>
                </c:pt>
                <c:pt idx="124">
                  <c:v>6.4000000000000001E-2</c:v>
                </c:pt>
                <c:pt idx="125">
                  <c:v>6.4000000000000001E-2</c:v>
                </c:pt>
                <c:pt idx="126">
                  <c:v>6.4000000000000001E-2</c:v>
                </c:pt>
                <c:pt idx="127">
                  <c:v>6.8000000000000005E-2</c:v>
                </c:pt>
                <c:pt idx="128">
                  <c:v>6.8000000000000005E-2</c:v>
                </c:pt>
                <c:pt idx="129">
                  <c:v>6.8000000000000005E-2</c:v>
                </c:pt>
                <c:pt idx="130">
                  <c:v>6.8000000000000005E-2</c:v>
                </c:pt>
                <c:pt idx="131">
                  <c:v>6.8000000000000005E-2</c:v>
                </c:pt>
                <c:pt idx="132">
                  <c:v>6.8000000000000005E-2</c:v>
                </c:pt>
                <c:pt idx="133">
                  <c:v>7.2000000000000008E-2</c:v>
                </c:pt>
                <c:pt idx="134">
                  <c:v>7.2000000000000008E-2</c:v>
                </c:pt>
                <c:pt idx="135">
                  <c:v>7.2000000000000008E-2</c:v>
                </c:pt>
                <c:pt idx="136">
                  <c:v>7.2000000000000008E-2</c:v>
                </c:pt>
                <c:pt idx="137">
                  <c:v>7.5999999999999998E-2</c:v>
                </c:pt>
                <c:pt idx="138">
                  <c:v>7.5999999999999998E-2</c:v>
                </c:pt>
                <c:pt idx="139">
                  <c:v>7.5999999999999998E-2</c:v>
                </c:pt>
                <c:pt idx="140">
                  <c:v>7.5999999999999998E-2</c:v>
                </c:pt>
                <c:pt idx="141">
                  <c:v>0.08</c:v>
                </c:pt>
                <c:pt idx="142">
                  <c:v>0.08</c:v>
                </c:pt>
                <c:pt idx="143">
                  <c:v>0.08</c:v>
                </c:pt>
                <c:pt idx="144">
                  <c:v>0.08</c:v>
                </c:pt>
                <c:pt idx="145">
                  <c:v>0.08</c:v>
                </c:pt>
                <c:pt idx="146">
                  <c:v>0.08</c:v>
                </c:pt>
                <c:pt idx="147">
                  <c:v>8.4000000000000005E-2</c:v>
                </c:pt>
                <c:pt idx="148">
                  <c:v>8.4000000000000005E-2</c:v>
                </c:pt>
                <c:pt idx="149">
                  <c:v>8.4000000000000005E-2</c:v>
                </c:pt>
                <c:pt idx="150">
                  <c:v>8.8000000000000009E-2</c:v>
                </c:pt>
                <c:pt idx="151">
                  <c:v>8.8000000000000009E-2</c:v>
                </c:pt>
                <c:pt idx="152">
                  <c:v>9.1999999999999998E-2</c:v>
                </c:pt>
                <c:pt idx="153">
                  <c:v>9.1999999999999998E-2</c:v>
                </c:pt>
                <c:pt idx="154">
                  <c:v>9.1999999999999998E-2</c:v>
                </c:pt>
                <c:pt idx="155">
                  <c:v>9.6000000000000002E-2</c:v>
                </c:pt>
                <c:pt idx="156">
                  <c:v>9.6000000000000002E-2</c:v>
                </c:pt>
                <c:pt idx="157">
                  <c:v>9.6000000000000002E-2</c:v>
                </c:pt>
                <c:pt idx="158">
                  <c:v>9.6000000000000002E-2</c:v>
                </c:pt>
                <c:pt idx="159">
                  <c:v>9.6000000000000002E-2</c:v>
                </c:pt>
                <c:pt idx="160">
                  <c:v>9.6000000000000002E-2</c:v>
                </c:pt>
                <c:pt idx="161">
                  <c:v>0.1</c:v>
                </c:pt>
                <c:pt idx="162">
                  <c:v>0.1</c:v>
                </c:pt>
                <c:pt idx="163">
                  <c:v>0.10400000000000001</c:v>
                </c:pt>
                <c:pt idx="164">
                  <c:v>0.10400000000000001</c:v>
                </c:pt>
                <c:pt idx="165">
                  <c:v>0.10400000000000001</c:v>
                </c:pt>
                <c:pt idx="166">
                  <c:v>0.10800000000000001</c:v>
                </c:pt>
                <c:pt idx="167">
                  <c:v>0.10800000000000001</c:v>
                </c:pt>
                <c:pt idx="168">
                  <c:v>0.10800000000000001</c:v>
                </c:pt>
                <c:pt idx="169">
                  <c:v>0.11199999999999999</c:v>
                </c:pt>
                <c:pt idx="170">
                  <c:v>0.11199999999999999</c:v>
                </c:pt>
                <c:pt idx="171">
                  <c:v>0.11199999999999999</c:v>
                </c:pt>
                <c:pt idx="172">
                  <c:v>0.11199999999999999</c:v>
                </c:pt>
                <c:pt idx="173">
                  <c:v>0.11199999999999999</c:v>
                </c:pt>
                <c:pt idx="174">
                  <c:v>0.11599999999999999</c:v>
                </c:pt>
                <c:pt idx="175">
                  <c:v>0.11599999999999999</c:v>
                </c:pt>
                <c:pt idx="176">
                  <c:v>0.11599999999999999</c:v>
                </c:pt>
                <c:pt idx="177">
                  <c:v>0.12</c:v>
                </c:pt>
                <c:pt idx="178">
                  <c:v>0.12</c:v>
                </c:pt>
                <c:pt idx="179">
                  <c:v>0.12</c:v>
                </c:pt>
                <c:pt idx="180">
                  <c:v>0.124</c:v>
                </c:pt>
                <c:pt idx="181">
                  <c:v>0.124</c:v>
                </c:pt>
                <c:pt idx="182">
                  <c:v>0.124</c:v>
                </c:pt>
                <c:pt idx="183">
                  <c:v>0.128</c:v>
                </c:pt>
                <c:pt idx="184">
                  <c:v>0.128</c:v>
                </c:pt>
                <c:pt idx="185">
                  <c:v>0.128</c:v>
                </c:pt>
                <c:pt idx="186">
                  <c:v>0.128</c:v>
                </c:pt>
                <c:pt idx="187">
                  <c:v>0.13200000000000001</c:v>
                </c:pt>
                <c:pt idx="188">
                  <c:v>0.13200000000000001</c:v>
                </c:pt>
                <c:pt idx="189">
                  <c:v>0.13200000000000001</c:v>
                </c:pt>
                <c:pt idx="190">
                  <c:v>0.13600000000000001</c:v>
                </c:pt>
                <c:pt idx="191">
                  <c:v>0.13600000000000001</c:v>
                </c:pt>
                <c:pt idx="192">
                  <c:v>0.14000000000000001</c:v>
                </c:pt>
                <c:pt idx="193">
                  <c:v>0.14000000000000001</c:v>
                </c:pt>
                <c:pt idx="194">
                  <c:v>0.14000000000000001</c:v>
                </c:pt>
                <c:pt idx="195">
                  <c:v>0.14400000000000002</c:v>
                </c:pt>
                <c:pt idx="196">
                  <c:v>0.14400000000000002</c:v>
                </c:pt>
                <c:pt idx="197">
                  <c:v>0.14400000000000002</c:v>
                </c:pt>
                <c:pt idx="198">
                  <c:v>0.14400000000000002</c:v>
                </c:pt>
                <c:pt idx="199">
                  <c:v>0.14400000000000002</c:v>
                </c:pt>
                <c:pt idx="200">
                  <c:v>0.14800000000000002</c:v>
                </c:pt>
                <c:pt idx="201">
                  <c:v>0.14800000000000002</c:v>
                </c:pt>
                <c:pt idx="202">
                  <c:v>0.14800000000000002</c:v>
                </c:pt>
                <c:pt idx="203">
                  <c:v>0.152</c:v>
                </c:pt>
                <c:pt idx="204">
                  <c:v>0.152</c:v>
                </c:pt>
                <c:pt idx="205">
                  <c:v>0.152</c:v>
                </c:pt>
                <c:pt idx="206">
                  <c:v>0.156</c:v>
                </c:pt>
                <c:pt idx="207">
                  <c:v>0.156</c:v>
                </c:pt>
                <c:pt idx="208">
                  <c:v>0.16</c:v>
                </c:pt>
                <c:pt idx="209">
                  <c:v>0.16</c:v>
                </c:pt>
                <c:pt idx="210">
                  <c:v>0.16</c:v>
                </c:pt>
                <c:pt idx="211">
                  <c:v>0.16</c:v>
                </c:pt>
                <c:pt idx="212">
                  <c:v>0.16</c:v>
                </c:pt>
                <c:pt idx="213">
                  <c:v>0.16</c:v>
                </c:pt>
                <c:pt idx="214">
                  <c:v>0.16399999999999998</c:v>
                </c:pt>
                <c:pt idx="215">
                  <c:v>0.16399999999999998</c:v>
                </c:pt>
                <c:pt idx="216">
                  <c:v>0.16800000000000001</c:v>
                </c:pt>
                <c:pt idx="217">
                  <c:v>0.16800000000000001</c:v>
                </c:pt>
                <c:pt idx="218">
                  <c:v>0.16800000000000001</c:v>
                </c:pt>
                <c:pt idx="219">
                  <c:v>0.17199999999999999</c:v>
                </c:pt>
                <c:pt idx="220">
                  <c:v>0.17199999999999999</c:v>
                </c:pt>
                <c:pt idx="221">
                  <c:v>0.17199999999999999</c:v>
                </c:pt>
                <c:pt idx="222">
                  <c:v>0.17600000000000002</c:v>
                </c:pt>
                <c:pt idx="223">
                  <c:v>0.17600000000000002</c:v>
                </c:pt>
                <c:pt idx="224">
                  <c:v>0.17600000000000002</c:v>
                </c:pt>
                <c:pt idx="225">
                  <c:v>0.17600000000000002</c:v>
                </c:pt>
                <c:pt idx="226">
                  <c:v>0.17600000000000002</c:v>
                </c:pt>
                <c:pt idx="227">
                  <c:v>0.18</c:v>
                </c:pt>
                <c:pt idx="228">
                  <c:v>0.18</c:v>
                </c:pt>
                <c:pt idx="229">
                  <c:v>0.18</c:v>
                </c:pt>
                <c:pt idx="230">
                  <c:v>0.184</c:v>
                </c:pt>
                <c:pt idx="231">
                  <c:v>0.184</c:v>
                </c:pt>
                <c:pt idx="232">
                  <c:v>0.188</c:v>
                </c:pt>
                <c:pt idx="233">
                  <c:v>0.188</c:v>
                </c:pt>
                <c:pt idx="234">
                  <c:v>0.188</c:v>
                </c:pt>
                <c:pt idx="235">
                  <c:v>0.192</c:v>
                </c:pt>
                <c:pt idx="236">
                  <c:v>0.192</c:v>
                </c:pt>
                <c:pt idx="237">
                  <c:v>0.192</c:v>
                </c:pt>
                <c:pt idx="238">
                  <c:v>0.192</c:v>
                </c:pt>
                <c:pt idx="239">
                  <c:v>0.192</c:v>
                </c:pt>
                <c:pt idx="240">
                  <c:v>0.19600000000000001</c:v>
                </c:pt>
                <c:pt idx="241">
                  <c:v>0.19600000000000001</c:v>
                </c:pt>
                <c:pt idx="242">
                  <c:v>0.19600000000000001</c:v>
                </c:pt>
                <c:pt idx="243">
                  <c:v>0.2</c:v>
                </c:pt>
                <c:pt idx="244">
                  <c:v>0.2</c:v>
                </c:pt>
                <c:pt idx="245">
                  <c:v>0.2</c:v>
                </c:pt>
                <c:pt idx="246">
                  <c:v>0.20399999999999999</c:v>
                </c:pt>
                <c:pt idx="247">
                  <c:v>0.20399999999999999</c:v>
                </c:pt>
                <c:pt idx="248">
                  <c:v>0.20800000000000002</c:v>
                </c:pt>
                <c:pt idx="249">
                  <c:v>0.20800000000000002</c:v>
                </c:pt>
                <c:pt idx="250">
                  <c:v>0.20800000000000002</c:v>
                </c:pt>
                <c:pt idx="251">
                  <c:v>0.20800000000000002</c:v>
                </c:pt>
                <c:pt idx="252">
                  <c:v>0.20800000000000002</c:v>
                </c:pt>
                <c:pt idx="253">
                  <c:v>0.20800000000000002</c:v>
                </c:pt>
                <c:pt idx="254">
                  <c:v>0.21199999999999999</c:v>
                </c:pt>
                <c:pt idx="255">
                  <c:v>0.21199999999999999</c:v>
                </c:pt>
                <c:pt idx="256">
                  <c:v>0.21600000000000003</c:v>
                </c:pt>
                <c:pt idx="257">
                  <c:v>0.21600000000000003</c:v>
                </c:pt>
                <c:pt idx="258">
                  <c:v>0.21600000000000003</c:v>
                </c:pt>
                <c:pt idx="259">
                  <c:v>0.22</c:v>
                </c:pt>
                <c:pt idx="260">
                  <c:v>0.22</c:v>
                </c:pt>
                <c:pt idx="261">
                  <c:v>0.22</c:v>
                </c:pt>
                <c:pt idx="262">
                  <c:v>0.22399999999999998</c:v>
                </c:pt>
                <c:pt idx="263">
                  <c:v>0.22399999999999998</c:v>
                </c:pt>
                <c:pt idx="264">
                  <c:v>0.22399999999999998</c:v>
                </c:pt>
                <c:pt idx="265">
                  <c:v>0.22399999999999998</c:v>
                </c:pt>
                <c:pt idx="266">
                  <c:v>0.22399999999999998</c:v>
                </c:pt>
                <c:pt idx="267">
                  <c:v>0.22800000000000001</c:v>
                </c:pt>
                <c:pt idx="268">
                  <c:v>0.22800000000000001</c:v>
                </c:pt>
                <c:pt idx="269">
                  <c:v>0.23199999999999998</c:v>
                </c:pt>
                <c:pt idx="270">
                  <c:v>0.23199999999999998</c:v>
                </c:pt>
                <c:pt idx="271">
                  <c:v>0.23199999999999998</c:v>
                </c:pt>
                <c:pt idx="272">
                  <c:v>0.23600000000000002</c:v>
                </c:pt>
                <c:pt idx="273">
                  <c:v>0.23600000000000002</c:v>
                </c:pt>
                <c:pt idx="274">
                  <c:v>0.24</c:v>
                </c:pt>
                <c:pt idx="275">
                  <c:v>0.24</c:v>
                </c:pt>
                <c:pt idx="276">
                  <c:v>0.24</c:v>
                </c:pt>
                <c:pt idx="277">
                  <c:v>0.24</c:v>
                </c:pt>
                <c:pt idx="278">
                  <c:v>0.24</c:v>
                </c:pt>
                <c:pt idx="279">
                  <c:v>0.24399999999999999</c:v>
                </c:pt>
                <c:pt idx="280">
                  <c:v>0.24399999999999999</c:v>
                </c:pt>
                <c:pt idx="281">
                  <c:v>0.24399999999999999</c:v>
                </c:pt>
                <c:pt idx="282">
                  <c:v>0.248</c:v>
                </c:pt>
                <c:pt idx="283">
                  <c:v>0.248</c:v>
                </c:pt>
                <c:pt idx="284">
                  <c:v>0.252</c:v>
                </c:pt>
                <c:pt idx="285">
                  <c:v>0.252</c:v>
                </c:pt>
                <c:pt idx="286">
                  <c:v>0.252</c:v>
                </c:pt>
                <c:pt idx="287">
                  <c:v>0.25600000000000001</c:v>
                </c:pt>
                <c:pt idx="288">
                  <c:v>0.25600000000000001</c:v>
                </c:pt>
                <c:pt idx="289">
                  <c:v>0.25600000000000001</c:v>
                </c:pt>
                <c:pt idx="290">
                  <c:v>0.25600000000000001</c:v>
                </c:pt>
                <c:pt idx="291">
                  <c:v>0.26</c:v>
                </c:pt>
                <c:pt idx="292">
                  <c:v>0.26</c:v>
                </c:pt>
                <c:pt idx="293">
                  <c:v>0.26</c:v>
                </c:pt>
                <c:pt idx="294">
                  <c:v>0.26400000000000001</c:v>
                </c:pt>
                <c:pt idx="295">
                  <c:v>0.26400000000000001</c:v>
                </c:pt>
                <c:pt idx="296">
                  <c:v>0.28000000000000003</c:v>
                </c:pt>
              </c:numCache>
            </c:numRef>
          </c:xVal>
          <c:yVal>
            <c:numRef>
              <c:f>'DEVKI F1-F7 -clnd'!$H$3:$H$299</c:f>
              <c:numCache>
                <c:formatCode>General</c:formatCode>
                <c:ptCount val="297"/>
                <c:pt idx="0">
                  <c:v>0</c:v>
                </c:pt>
                <c:pt idx="1">
                  <c:v>42.472200000000001</c:v>
                </c:pt>
                <c:pt idx="2">
                  <c:v>43.469200000000008</c:v>
                </c:pt>
                <c:pt idx="3">
                  <c:v>44.266800000000003</c:v>
                </c:pt>
                <c:pt idx="4">
                  <c:v>44.865000000000002</c:v>
                </c:pt>
                <c:pt idx="5">
                  <c:v>45.662600000000005</c:v>
                </c:pt>
                <c:pt idx="6">
                  <c:v>46.659599999999998</c:v>
                </c:pt>
                <c:pt idx="7">
                  <c:v>47.656600000000005</c:v>
                </c:pt>
                <c:pt idx="8">
                  <c:v>48.454200000000007</c:v>
                </c:pt>
                <c:pt idx="9">
                  <c:v>49.25180000000001</c:v>
                </c:pt>
                <c:pt idx="10">
                  <c:v>50.248800000000003</c:v>
                </c:pt>
                <c:pt idx="11">
                  <c:v>51.046400000000006</c:v>
                </c:pt>
                <c:pt idx="12">
                  <c:v>51.844000000000008</c:v>
                </c:pt>
                <c:pt idx="13">
                  <c:v>52.641600000000004</c:v>
                </c:pt>
                <c:pt idx="14">
                  <c:v>53.439200000000007</c:v>
                </c:pt>
                <c:pt idx="15">
                  <c:v>54.436200000000007</c:v>
                </c:pt>
                <c:pt idx="16">
                  <c:v>55.433199999999999</c:v>
                </c:pt>
                <c:pt idx="17">
                  <c:v>56.230800000000002</c:v>
                </c:pt>
                <c:pt idx="18">
                  <c:v>57.227800000000009</c:v>
                </c:pt>
                <c:pt idx="19">
                  <c:v>58.424200000000006</c:v>
                </c:pt>
                <c:pt idx="20">
                  <c:v>59.221800000000009</c:v>
                </c:pt>
                <c:pt idx="21">
                  <c:v>60.019399999999997</c:v>
                </c:pt>
                <c:pt idx="22">
                  <c:v>61.016400000000004</c:v>
                </c:pt>
                <c:pt idx="23">
                  <c:v>61.614600000000003</c:v>
                </c:pt>
                <c:pt idx="24">
                  <c:v>62.412199999999999</c:v>
                </c:pt>
                <c:pt idx="25">
                  <c:v>63.409200000000006</c:v>
                </c:pt>
                <c:pt idx="26">
                  <c:v>64.206800000000001</c:v>
                </c:pt>
                <c:pt idx="27">
                  <c:v>65.203800000000001</c:v>
                </c:pt>
                <c:pt idx="28">
                  <c:v>66.001400000000004</c:v>
                </c:pt>
                <c:pt idx="29">
                  <c:v>66.998400000000004</c:v>
                </c:pt>
                <c:pt idx="30">
                  <c:v>67.796000000000006</c:v>
                </c:pt>
                <c:pt idx="31">
                  <c:v>68.793000000000006</c:v>
                </c:pt>
                <c:pt idx="32">
                  <c:v>69.590600000000009</c:v>
                </c:pt>
                <c:pt idx="33">
                  <c:v>70.587600000000009</c:v>
                </c:pt>
                <c:pt idx="34">
                  <c:v>71.584599999999995</c:v>
                </c:pt>
                <c:pt idx="35">
                  <c:v>72.581600000000009</c:v>
                </c:pt>
                <c:pt idx="36">
                  <c:v>73.379200000000012</c:v>
                </c:pt>
                <c:pt idx="37">
                  <c:v>74.176800000000014</c:v>
                </c:pt>
                <c:pt idx="38">
                  <c:v>74.575600000000009</c:v>
                </c:pt>
                <c:pt idx="39">
                  <c:v>74.176800000000014</c:v>
                </c:pt>
                <c:pt idx="40">
                  <c:v>73.379200000000012</c:v>
                </c:pt>
                <c:pt idx="41">
                  <c:v>72.781000000000006</c:v>
                </c:pt>
                <c:pt idx="42">
                  <c:v>71.983400000000003</c:v>
                </c:pt>
                <c:pt idx="43">
                  <c:v>70.986400000000003</c:v>
                </c:pt>
                <c:pt idx="44">
                  <c:v>69.191800000000015</c:v>
                </c:pt>
                <c:pt idx="45">
                  <c:v>72.581600000000009</c:v>
                </c:pt>
                <c:pt idx="46">
                  <c:v>77.965400000000002</c:v>
                </c:pt>
                <c:pt idx="47">
                  <c:v>80.158799999999999</c:v>
                </c:pt>
                <c:pt idx="48">
                  <c:v>82.152800000000013</c:v>
                </c:pt>
                <c:pt idx="49">
                  <c:v>84.34620000000001</c:v>
                </c:pt>
                <c:pt idx="50">
                  <c:v>86.539600000000007</c:v>
                </c:pt>
                <c:pt idx="51">
                  <c:v>88.733000000000004</c:v>
                </c:pt>
                <c:pt idx="52">
                  <c:v>90.926400000000001</c:v>
                </c:pt>
                <c:pt idx="53">
                  <c:v>92.721000000000018</c:v>
                </c:pt>
                <c:pt idx="54">
                  <c:v>94.715000000000003</c:v>
                </c:pt>
                <c:pt idx="55">
                  <c:v>96.908400000000015</c:v>
                </c:pt>
                <c:pt idx="56">
                  <c:v>98.50360000000002</c:v>
                </c:pt>
                <c:pt idx="57">
                  <c:v>100.697</c:v>
                </c:pt>
                <c:pt idx="58">
                  <c:v>102.49160000000001</c:v>
                </c:pt>
                <c:pt idx="59">
                  <c:v>104.685</c:v>
                </c:pt>
                <c:pt idx="60">
                  <c:v>106.4796</c:v>
                </c:pt>
                <c:pt idx="61">
                  <c:v>108.67300000000002</c:v>
                </c:pt>
                <c:pt idx="62">
                  <c:v>110.4676</c:v>
                </c:pt>
                <c:pt idx="63">
                  <c:v>112.4616</c:v>
                </c:pt>
                <c:pt idx="64">
                  <c:v>114.45560000000002</c:v>
                </c:pt>
                <c:pt idx="65">
                  <c:v>116.84840000000001</c:v>
                </c:pt>
                <c:pt idx="66">
                  <c:v>119.04180000000001</c:v>
                </c:pt>
                <c:pt idx="67">
                  <c:v>121.634</c:v>
                </c:pt>
                <c:pt idx="68">
                  <c:v>124.02680000000001</c:v>
                </c:pt>
                <c:pt idx="69">
                  <c:v>126.619</c:v>
                </c:pt>
                <c:pt idx="70">
                  <c:v>129.01179999999999</c:v>
                </c:pt>
                <c:pt idx="71">
                  <c:v>131.60400000000001</c:v>
                </c:pt>
                <c:pt idx="72">
                  <c:v>133.99680000000001</c:v>
                </c:pt>
                <c:pt idx="73">
                  <c:v>136.1902</c:v>
                </c:pt>
                <c:pt idx="74">
                  <c:v>138.7824</c:v>
                </c:pt>
                <c:pt idx="75">
                  <c:v>141.17520000000002</c:v>
                </c:pt>
                <c:pt idx="76">
                  <c:v>143.56800000000001</c:v>
                </c:pt>
                <c:pt idx="77">
                  <c:v>145.96080000000001</c:v>
                </c:pt>
                <c:pt idx="78">
                  <c:v>148.35360000000003</c:v>
                </c:pt>
                <c:pt idx="79">
                  <c:v>150.3476</c:v>
                </c:pt>
                <c:pt idx="80">
                  <c:v>152.54100000000003</c:v>
                </c:pt>
                <c:pt idx="81">
                  <c:v>154.73439999999999</c:v>
                </c:pt>
                <c:pt idx="82">
                  <c:v>156.92780000000002</c:v>
                </c:pt>
                <c:pt idx="83">
                  <c:v>159.12120000000002</c:v>
                </c:pt>
                <c:pt idx="84">
                  <c:v>161.31460000000001</c:v>
                </c:pt>
                <c:pt idx="85">
                  <c:v>163.70740000000004</c:v>
                </c:pt>
                <c:pt idx="86">
                  <c:v>166.499</c:v>
                </c:pt>
                <c:pt idx="87">
                  <c:v>168.89180000000002</c:v>
                </c:pt>
                <c:pt idx="88">
                  <c:v>171.28460000000001</c:v>
                </c:pt>
                <c:pt idx="89">
                  <c:v>173.87680000000003</c:v>
                </c:pt>
                <c:pt idx="90">
                  <c:v>176.46899999999999</c:v>
                </c:pt>
                <c:pt idx="91">
                  <c:v>178.66240000000002</c:v>
                </c:pt>
                <c:pt idx="92">
                  <c:v>180.85580000000002</c:v>
                </c:pt>
                <c:pt idx="93">
                  <c:v>183.44800000000001</c:v>
                </c:pt>
                <c:pt idx="94">
                  <c:v>185.64140000000003</c:v>
                </c:pt>
                <c:pt idx="95">
                  <c:v>188.2336</c:v>
                </c:pt>
                <c:pt idx="96">
                  <c:v>190.62640000000002</c:v>
                </c:pt>
                <c:pt idx="97">
                  <c:v>192.81980000000001</c:v>
                </c:pt>
                <c:pt idx="98">
                  <c:v>195.21260000000001</c:v>
                </c:pt>
                <c:pt idx="99">
                  <c:v>197.40600000000001</c:v>
                </c:pt>
                <c:pt idx="100">
                  <c:v>199.00120000000001</c:v>
                </c:pt>
                <c:pt idx="101">
                  <c:v>200.99520000000001</c:v>
                </c:pt>
                <c:pt idx="102">
                  <c:v>203.38800000000001</c:v>
                </c:pt>
                <c:pt idx="103">
                  <c:v>205.38200000000003</c:v>
                </c:pt>
                <c:pt idx="104">
                  <c:v>207.37600000000003</c:v>
                </c:pt>
                <c:pt idx="105">
                  <c:v>209.5694</c:v>
                </c:pt>
                <c:pt idx="106">
                  <c:v>211.364</c:v>
                </c:pt>
                <c:pt idx="107">
                  <c:v>213.358</c:v>
                </c:pt>
                <c:pt idx="108">
                  <c:v>215.55140000000003</c:v>
                </c:pt>
                <c:pt idx="109">
                  <c:v>217.54540000000003</c:v>
                </c:pt>
                <c:pt idx="110">
                  <c:v>219.5394</c:v>
                </c:pt>
                <c:pt idx="111">
                  <c:v>221.5334</c:v>
                </c:pt>
                <c:pt idx="112">
                  <c:v>223.72680000000003</c:v>
                </c:pt>
                <c:pt idx="113">
                  <c:v>225.52140000000003</c:v>
                </c:pt>
                <c:pt idx="114">
                  <c:v>227.71480000000003</c:v>
                </c:pt>
                <c:pt idx="115">
                  <c:v>229.90819999999999</c:v>
                </c:pt>
                <c:pt idx="116">
                  <c:v>232.10160000000002</c:v>
                </c:pt>
                <c:pt idx="117">
                  <c:v>234.09560000000002</c:v>
                </c:pt>
                <c:pt idx="118">
                  <c:v>236.28900000000002</c:v>
                </c:pt>
                <c:pt idx="119">
                  <c:v>238.28299999999999</c:v>
                </c:pt>
                <c:pt idx="120">
                  <c:v>240.67580000000001</c:v>
                </c:pt>
                <c:pt idx="121">
                  <c:v>243.0686</c:v>
                </c:pt>
                <c:pt idx="122">
                  <c:v>245.26200000000003</c:v>
                </c:pt>
                <c:pt idx="123">
                  <c:v>247.45540000000003</c:v>
                </c:pt>
                <c:pt idx="124">
                  <c:v>249.84819999999999</c:v>
                </c:pt>
                <c:pt idx="125">
                  <c:v>252.04160000000002</c:v>
                </c:pt>
                <c:pt idx="126">
                  <c:v>254.43440000000001</c:v>
                </c:pt>
                <c:pt idx="127">
                  <c:v>256.8272</c:v>
                </c:pt>
                <c:pt idx="128">
                  <c:v>259.22000000000003</c:v>
                </c:pt>
                <c:pt idx="129">
                  <c:v>261.41340000000002</c:v>
                </c:pt>
                <c:pt idx="130">
                  <c:v>264.20500000000004</c:v>
                </c:pt>
                <c:pt idx="131">
                  <c:v>266.39839999999998</c:v>
                </c:pt>
                <c:pt idx="132">
                  <c:v>268.99060000000003</c:v>
                </c:pt>
                <c:pt idx="133">
                  <c:v>271.78220000000005</c:v>
                </c:pt>
                <c:pt idx="134">
                  <c:v>274.37440000000004</c:v>
                </c:pt>
                <c:pt idx="135">
                  <c:v>277.166</c:v>
                </c:pt>
                <c:pt idx="136">
                  <c:v>280.35640000000001</c:v>
                </c:pt>
                <c:pt idx="137">
                  <c:v>283.94560000000001</c:v>
                </c:pt>
                <c:pt idx="138">
                  <c:v>287.73419999999999</c:v>
                </c:pt>
                <c:pt idx="139">
                  <c:v>292.51980000000003</c:v>
                </c:pt>
                <c:pt idx="140">
                  <c:v>296.70720000000006</c:v>
                </c:pt>
                <c:pt idx="141">
                  <c:v>300.89460000000003</c:v>
                </c:pt>
                <c:pt idx="142">
                  <c:v>305.28140000000002</c:v>
                </c:pt>
                <c:pt idx="143">
                  <c:v>309.86759999999998</c:v>
                </c:pt>
                <c:pt idx="144">
                  <c:v>314.25440000000003</c:v>
                </c:pt>
                <c:pt idx="145">
                  <c:v>318.84060000000005</c:v>
                </c:pt>
                <c:pt idx="146">
                  <c:v>323.42680000000001</c:v>
                </c:pt>
                <c:pt idx="147">
                  <c:v>328.61120000000005</c:v>
                </c:pt>
                <c:pt idx="148">
                  <c:v>333.39679999999998</c:v>
                </c:pt>
                <c:pt idx="149">
                  <c:v>338.18240000000003</c:v>
                </c:pt>
                <c:pt idx="150">
                  <c:v>342.56920000000002</c:v>
                </c:pt>
                <c:pt idx="151">
                  <c:v>346.35780000000005</c:v>
                </c:pt>
                <c:pt idx="152">
                  <c:v>350.34580000000005</c:v>
                </c:pt>
                <c:pt idx="153">
                  <c:v>353.73559999999998</c:v>
                </c:pt>
                <c:pt idx="154">
                  <c:v>357.32480000000004</c:v>
                </c:pt>
                <c:pt idx="155">
                  <c:v>361.71160000000003</c:v>
                </c:pt>
                <c:pt idx="156">
                  <c:v>366.49720000000002</c:v>
                </c:pt>
                <c:pt idx="157">
                  <c:v>371.48219999999998</c:v>
                </c:pt>
                <c:pt idx="158">
                  <c:v>376.26780000000002</c:v>
                </c:pt>
                <c:pt idx="159">
                  <c:v>381.05340000000001</c:v>
                </c:pt>
                <c:pt idx="160">
                  <c:v>386.23780000000005</c:v>
                </c:pt>
                <c:pt idx="161">
                  <c:v>390.82400000000007</c:v>
                </c:pt>
                <c:pt idx="162">
                  <c:v>395.41019999999997</c:v>
                </c:pt>
                <c:pt idx="163">
                  <c:v>399.99639999999999</c:v>
                </c:pt>
                <c:pt idx="164">
                  <c:v>404.38320000000004</c:v>
                </c:pt>
                <c:pt idx="165">
                  <c:v>408.77000000000004</c:v>
                </c:pt>
                <c:pt idx="166">
                  <c:v>412.95740000000006</c:v>
                </c:pt>
                <c:pt idx="167">
                  <c:v>417.54360000000003</c:v>
                </c:pt>
                <c:pt idx="168">
                  <c:v>421.73099999999999</c:v>
                </c:pt>
                <c:pt idx="169">
                  <c:v>425.91840000000002</c:v>
                </c:pt>
                <c:pt idx="170">
                  <c:v>429.50760000000002</c:v>
                </c:pt>
                <c:pt idx="171">
                  <c:v>433.49560000000002</c:v>
                </c:pt>
                <c:pt idx="172">
                  <c:v>437.08480000000009</c:v>
                </c:pt>
                <c:pt idx="173">
                  <c:v>440.67400000000004</c:v>
                </c:pt>
                <c:pt idx="174">
                  <c:v>444.46260000000001</c:v>
                </c:pt>
                <c:pt idx="175">
                  <c:v>447.85240000000005</c:v>
                </c:pt>
                <c:pt idx="176">
                  <c:v>454.43260000000004</c:v>
                </c:pt>
                <c:pt idx="177">
                  <c:v>457.42360000000008</c:v>
                </c:pt>
                <c:pt idx="178">
                  <c:v>459.21820000000002</c:v>
                </c:pt>
                <c:pt idx="179">
                  <c:v>460.8134</c:v>
                </c:pt>
                <c:pt idx="180">
                  <c:v>461.41160000000002</c:v>
                </c:pt>
                <c:pt idx="181">
                  <c:v>462.608</c:v>
                </c:pt>
                <c:pt idx="182">
                  <c:v>463.0068</c:v>
                </c:pt>
                <c:pt idx="183">
                  <c:v>463.80440000000004</c:v>
                </c:pt>
                <c:pt idx="184">
                  <c:v>464.60200000000003</c:v>
                </c:pt>
                <c:pt idx="185">
                  <c:v>465.59900000000005</c:v>
                </c:pt>
                <c:pt idx="186">
                  <c:v>466.596</c:v>
                </c:pt>
                <c:pt idx="187">
                  <c:v>467.79240000000004</c:v>
                </c:pt>
                <c:pt idx="188">
                  <c:v>469.18820000000005</c:v>
                </c:pt>
                <c:pt idx="189">
                  <c:v>469.58700000000005</c:v>
                </c:pt>
                <c:pt idx="190">
                  <c:v>471.97980000000007</c:v>
                </c:pt>
                <c:pt idx="191">
                  <c:v>473.57500000000005</c:v>
                </c:pt>
                <c:pt idx="192">
                  <c:v>475.17020000000002</c:v>
                </c:pt>
                <c:pt idx="193">
                  <c:v>475.96780000000007</c:v>
                </c:pt>
                <c:pt idx="194">
                  <c:v>477.36360000000008</c:v>
                </c:pt>
                <c:pt idx="195">
                  <c:v>478.36059999999998</c:v>
                </c:pt>
                <c:pt idx="196">
                  <c:v>479.35759999999999</c:v>
                </c:pt>
                <c:pt idx="197">
                  <c:v>480.55400000000009</c:v>
                </c:pt>
                <c:pt idx="198">
                  <c:v>481.75040000000001</c:v>
                </c:pt>
                <c:pt idx="199">
                  <c:v>482.74740000000003</c:v>
                </c:pt>
                <c:pt idx="200">
                  <c:v>483.74440000000004</c:v>
                </c:pt>
                <c:pt idx="201">
                  <c:v>484.54200000000003</c:v>
                </c:pt>
                <c:pt idx="202">
                  <c:v>485.33960000000002</c:v>
                </c:pt>
                <c:pt idx="203">
                  <c:v>486.33660000000003</c:v>
                </c:pt>
                <c:pt idx="204">
                  <c:v>487.13420000000002</c:v>
                </c:pt>
                <c:pt idx="205">
                  <c:v>487.93180000000001</c:v>
                </c:pt>
                <c:pt idx="206">
                  <c:v>488.72940000000006</c:v>
                </c:pt>
                <c:pt idx="207">
                  <c:v>489.52700000000004</c:v>
                </c:pt>
                <c:pt idx="208">
                  <c:v>490.32460000000003</c:v>
                </c:pt>
                <c:pt idx="209">
                  <c:v>490.92280000000005</c:v>
                </c:pt>
                <c:pt idx="210">
                  <c:v>491.72040000000004</c:v>
                </c:pt>
                <c:pt idx="211">
                  <c:v>492.31860000000006</c:v>
                </c:pt>
                <c:pt idx="212">
                  <c:v>493.11620000000005</c:v>
                </c:pt>
                <c:pt idx="213">
                  <c:v>493.91380000000004</c:v>
                </c:pt>
                <c:pt idx="214">
                  <c:v>494.51200000000006</c:v>
                </c:pt>
                <c:pt idx="215">
                  <c:v>495.11020000000002</c:v>
                </c:pt>
                <c:pt idx="216">
                  <c:v>495.90780000000007</c:v>
                </c:pt>
                <c:pt idx="217">
                  <c:v>496.30660000000006</c:v>
                </c:pt>
                <c:pt idx="218">
                  <c:v>496.70540000000005</c:v>
                </c:pt>
                <c:pt idx="219">
                  <c:v>497.50300000000004</c:v>
                </c:pt>
                <c:pt idx="220">
                  <c:v>497.90180000000004</c:v>
                </c:pt>
                <c:pt idx="221">
                  <c:v>498.69940000000008</c:v>
                </c:pt>
                <c:pt idx="222">
                  <c:v>499.09820000000008</c:v>
                </c:pt>
                <c:pt idx="223">
                  <c:v>499.29759999999999</c:v>
                </c:pt>
                <c:pt idx="224">
                  <c:v>500.09519999999998</c:v>
                </c:pt>
                <c:pt idx="225">
                  <c:v>500.2946</c:v>
                </c:pt>
                <c:pt idx="226">
                  <c:v>500.6934</c:v>
                </c:pt>
                <c:pt idx="227">
                  <c:v>501.49099999999999</c:v>
                </c:pt>
                <c:pt idx="228">
                  <c:v>501.88980000000009</c:v>
                </c:pt>
                <c:pt idx="229">
                  <c:v>502.28860000000003</c:v>
                </c:pt>
                <c:pt idx="230">
                  <c:v>502.488</c:v>
                </c:pt>
                <c:pt idx="231">
                  <c:v>502.68740000000003</c:v>
                </c:pt>
                <c:pt idx="232">
                  <c:v>503.28559999999999</c:v>
                </c:pt>
                <c:pt idx="233">
                  <c:v>503.68440000000004</c:v>
                </c:pt>
                <c:pt idx="234">
                  <c:v>503.68440000000004</c:v>
                </c:pt>
                <c:pt idx="235">
                  <c:v>504.08320000000003</c:v>
                </c:pt>
                <c:pt idx="236">
                  <c:v>504.48200000000003</c:v>
                </c:pt>
                <c:pt idx="237">
                  <c:v>504.88080000000002</c:v>
                </c:pt>
                <c:pt idx="238">
                  <c:v>505.08019999999999</c:v>
                </c:pt>
                <c:pt idx="239">
                  <c:v>505.08019999999999</c:v>
                </c:pt>
                <c:pt idx="240">
                  <c:v>505.47900000000004</c:v>
                </c:pt>
                <c:pt idx="241">
                  <c:v>505.67840000000001</c:v>
                </c:pt>
                <c:pt idx="242">
                  <c:v>505.87780000000004</c:v>
                </c:pt>
                <c:pt idx="243">
                  <c:v>506.0772</c:v>
                </c:pt>
                <c:pt idx="244">
                  <c:v>506.0772</c:v>
                </c:pt>
                <c:pt idx="245">
                  <c:v>506.27660000000003</c:v>
                </c:pt>
                <c:pt idx="246">
                  <c:v>506.27660000000003</c:v>
                </c:pt>
                <c:pt idx="247">
                  <c:v>506.67540000000002</c:v>
                </c:pt>
                <c:pt idx="248">
                  <c:v>507.07420000000002</c:v>
                </c:pt>
                <c:pt idx="249">
                  <c:v>506.87480000000005</c:v>
                </c:pt>
                <c:pt idx="250">
                  <c:v>506.87480000000005</c:v>
                </c:pt>
                <c:pt idx="251">
                  <c:v>507.07420000000002</c:v>
                </c:pt>
                <c:pt idx="252">
                  <c:v>507.07420000000002</c:v>
                </c:pt>
                <c:pt idx="253">
                  <c:v>507.27360000000004</c:v>
                </c:pt>
                <c:pt idx="254">
                  <c:v>507.27360000000004</c:v>
                </c:pt>
                <c:pt idx="255">
                  <c:v>507.27360000000004</c:v>
                </c:pt>
                <c:pt idx="256">
                  <c:v>507.27360000000004</c:v>
                </c:pt>
                <c:pt idx="257">
                  <c:v>507.07420000000002</c:v>
                </c:pt>
                <c:pt idx="258">
                  <c:v>507.07420000000002</c:v>
                </c:pt>
                <c:pt idx="259">
                  <c:v>506.87480000000005</c:v>
                </c:pt>
                <c:pt idx="260">
                  <c:v>506.87480000000005</c:v>
                </c:pt>
                <c:pt idx="261">
                  <c:v>506.476</c:v>
                </c:pt>
                <c:pt idx="262">
                  <c:v>506.27660000000003</c:v>
                </c:pt>
                <c:pt idx="263">
                  <c:v>505.87780000000004</c:v>
                </c:pt>
                <c:pt idx="264">
                  <c:v>505.47900000000004</c:v>
                </c:pt>
                <c:pt idx="265">
                  <c:v>504.48200000000003</c:v>
                </c:pt>
                <c:pt idx="266">
                  <c:v>503.28559999999999</c:v>
                </c:pt>
                <c:pt idx="267">
                  <c:v>501.49099999999999</c:v>
                </c:pt>
                <c:pt idx="268">
                  <c:v>499.09820000000008</c:v>
                </c:pt>
                <c:pt idx="269">
                  <c:v>495.90780000000007</c:v>
                </c:pt>
                <c:pt idx="270">
                  <c:v>492.11920000000003</c:v>
                </c:pt>
                <c:pt idx="271">
                  <c:v>487.93180000000001</c:v>
                </c:pt>
                <c:pt idx="272">
                  <c:v>483.54500000000002</c:v>
                </c:pt>
                <c:pt idx="273">
                  <c:v>478.75940000000008</c:v>
                </c:pt>
                <c:pt idx="274">
                  <c:v>473.77440000000007</c:v>
                </c:pt>
                <c:pt idx="275">
                  <c:v>468.39060000000001</c:v>
                </c:pt>
                <c:pt idx="276">
                  <c:v>463.0068</c:v>
                </c:pt>
                <c:pt idx="277">
                  <c:v>457.42360000000008</c:v>
                </c:pt>
                <c:pt idx="278">
                  <c:v>451.64100000000002</c:v>
                </c:pt>
                <c:pt idx="279">
                  <c:v>445.65900000000005</c:v>
                </c:pt>
                <c:pt idx="280">
                  <c:v>439.87639999999999</c:v>
                </c:pt>
                <c:pt idx="281">
                  <c:v>433.49560000000002</c:v>
                </c:pt>
                <c:pt idx="282">
                  <c:v>427.11480000000006</c:v>
                </c:pt>
                <c:pt idx="283">
                  <c:v>419.93639999999999</c:v>
                </c:pt>
                <c:pt idx="284">
                  <c:v>412.75800000000004</c:v>
                </c:pt>
                <c:pt idx="285">
                  <c:v>405.3802</c:v>
                </c:pt>
                <c:pt idx="286">
                  <c:v>397.60360000000003</c:v>
                </c:pt>
                <c:pt idx="287">
                  <c:v>389.82700000000006</c:v>
                </c:pt>
                <c:pt idx="288">
                  <c:v>381.25280000000004</c:v>
                </c:pt>
                <c:pt idx="289">
                  <c:v>372.47919999999999</c:v>
                </c:pt>
                <c:pt idx="290">
                  <c:v>362.90800000000002</c:v>
                </c:pt>
                <c:pt idx="291">
                  <c:v>353.33679999999998</c:v>
                </c:pt>
                <c:pt idx="292">
                  <c:v>342.76860000000005</c:v>
                </c:pt>
                <c:pt idx="293">
                  <c:v>331.60219999999998</c:v>
                </c:pt>
                <c:pt idx="294">
                  <c:v>319.43880000000001</c:v>
                </c:pt>
                <c:pt idx="295">
                  <c:v>306.07900000000001</c:v>
                </c:pt>
                <c:pt idx="296">
                  <c:v>279.75819999999999</c:v>
                </c:pt>
              </c:numCache>
            </c:numRef>
          </c:yVal>
          <c:smooth val="1"/>
          <c:extLst>
            <c:ext xmlns:c16="http://schemas.microsoft.com/office/drawing/2014/chart" uri="{C3380CC4-5D6E-409C-BE32-E72D297353CC}">
              <c16:uniqueId val="{00000006-B713-464F-A611-388AB641C15B}"/>
            </c:ext>
          </c:extLst>
        </c:ser>
        <c:ser>
          <c:idx val="7"/>
          <c:order val="7"/>
          <c:tx>
            <c:v>0.2% offset</c:v>
          </c:tx>
          <c:spPr>
            <a:ln w="19052" cap="rnd">
              <a:solidFill>
                <a:schemeClr val="accent2">
                  <a:lumMod val="60000"/>
                </a:schemeClr>
              </a:solidFill>
              <a:round/>
            </a:ln>
            <a:effectLst/>
          </c:spPr>
          <c:marker>
            <c:symbol val="none"/>
          </c:marker>
          <c:xVal>
            <c:numRef>
              <c:f>'DEVKI F1-F7 -clnd'!$O$3:$O$193</c:f>
              <c:numCache>
                <c:formatCode>General</c:formatCode>
                <c:ptCount val="191"/>
                <c:pt idx="0">
                  <c:v>2E-3</c:v>
                </c:pt>
                <c:pt idx="1">
                  <c:v>6.0000000000000001E-3</c:v>
                </c:pt>
                <c:pt idx="2">
                  <c:v>6.0000000000000001E-3</c:v>
                </c:pt>
                <c:pt idx="3">
                  <c:v>6.0000000000000001E-3</c:v>
                </c:pt>
                <c:pt idx="4">
                  <c:v>6.0000000000000001E-3</c:v>
                </c:pt>
                <c:pt idx="5">
                  <c:v>6.0000000000000001E-3</c:v>
                </c:pt>
                <c:pt idx="6">
                  <c:v>6.0000000000000001E-3</c:v>
                </c:pt>
                <c:pt idx="7">
                  <c:v>6.0000000000000001E-3</c:v>
                </c:pt>
                <c:pt idx="8">
                  <c:v>6.0000000000000001E-3</c:v>
                </c:pt>
                <c:pt idx="9">
                  <c:v>6.0000000000000001E-3</c:v>
                </c:pt>
                <c:pt idx="10">
                  <c:v>6.0000000000000001E-3</c:v>
                </c:pt>
                <c:pt idx="11">
                  <c:v>0.01</c:v>
                </c:pt>
                <c:pt idx="12">
                  <c:v>0.01</c:v>
                </c:pt>
                <c:pt idx="13">
                  <c:v>0.01</c:v>
                </c:pt>
                <c:pt idx="14">
                  <c:v>0.01</c:v>
                </c:pt>
                <c:pt idx="15">
                  <c:v>0.01</c:v>
                </c:pt>
                <c:pt idx="16">
                  <c:v>0.01</c:v>
                </c:pt>
                <c:pt idx="17">
                  <c:v>0.01</c:v>
                </c:pt>
                <c:pt idx="18">
                  <c:v>0.01</c:v>
                </c:pt>
                <c:pt idx="19">
                  <c:v>0.01</c:v>
                </c:pt>
                <c:pt idx="20">
                  <c:v>0.01</c:v>
                </c:pt>
                <c:pt idx="21">
                  <c:v>1.4E-2</c:v>
                </c:pt>
                <c:pt idx="22">
                  <c:v>1.4E-2</c:v>
                </c:pt>
                <c:pt idx="23">
                  <c:v>1.4E-2</c:v>
                </c:pt>
                <c:pt idx="24">
                  <c:v>1.4E-2</c:v>
                </c:pt>
                <c:pt idx="25">
                  <c:v>1.4E-2</c:v>
                </c:pt>
                <c:pt idx="26">
                  <c:v>1.4E-2</c:v>
                </c:pt>
                <c:pt idx="27">
                  <c:v>1.4E-2</c:v>
                </c:pt>
                <c:pt idx="28">
                  <c:v>1.4E-2</c:v>
                </c:pt>
                <c:pt idx="29">
                  <c:v>1.4E-2</c:v>
                </c:pt>
                <c:pt idx="30">
                  <c:v>1.8000000000000002E-2</c:v>
                </c:pt>
                <c:pt idx="31">
                  <c:v>1.8000000000000002E-2</c:v>
                </c:pt>
                <c:pt idx="32">
                  <c:v>1.8000000000000002E-2</c:v>
                </c:pt>
                <c:pt idx="33">
                  <c:v>1.8000000000000002E-2</c:v>
                </c:pt>
                <c:pt idx="34">
                  <c:v>1.8000000000000002E-2</c:v>
                </c:pt>
                <c:pt idx="35">
                  <c:v>1.8000000000000002E-2</c:v>
                </c:pt>
                <c:pt idx="36">
                  <c:v>1.8000000000000002E-2</c:v>
                </c:pt>
                <c:pt idx="37">
                  <c:v>1.8000000000000002E-2</c:v>
                </c:pt>
                <c:pt idx="38">
                  <c:v>1.8000000000000002E-2</c:v>
                </c:pt>
                <c:pt idx="39">
                  <c:v>1.8000000000000002E-2</c:v>
                </c:pt>
                <c:pt idx="40">
                  <c:v>1.8000000000000002E-2</c:v>
                </c:pt>
                <c:pt idx="41">
                  <c:v>1.8000000000000002E-2</c:v>
                </c:pt>
                <c:pt idx="42">
                  <c:v>1.8000000000000002E-2</c:v>
                </c:pt>
                <c:pt idx="43">
                  <c:v>1.8000000000000002E-2</c:v>
                </c:pt>
                <c:pt idx="44">
                  <c:v>1.8000000000000002E-2</c:v>
                </c:pt>
                <c:pt idx="45">
                  <c:v>1.8000000000000002E-2</c:v>
                </c:pt>
                <c:pt idx="46">
                  <c:v>1.8000000000000002E-2</c:v>
                </c:pt>
                <c:pt idx="47">
                  <c:v>2.1999999999999999E-2</c:v>
                </c:pt>
                <c:pt idx="48">
                  <c:v>2.1999999999999999E-2</c:v>
                </c:pt>
                <c:pt idx="49">
                  <c:v>2.1999999999999999E-2</c:v>
                </c:pt>
                <c:pt idx="50">
                  <c:v>2.1999999999999999E-2</c:v>
                </c:pt>
                <c:pt idx="51">
                  <c:v>2.1999999999999999E-2</c:v>
                </c:pt>
                <c:pt idx="52">
                  <c:v>2.6000000000000002E-2</c:v>
                </c:pt>
                <c:pt idx="53">
                  <c:v>2.6000000000000002E-2</c:v>
                </c:pt>
                <c:pt idx="54">
                  <c:v>2.6000000000000002E-2</c:v>
                </c:pt>
                <c:pt idx="55">
                  <c:v>2.6000000000000002E-2</c:v>
                </c:pt>
                <c:pt idx="56">
                  <c:v>2.6000000000000002E-2</c:v>
                </c:pt>
                <c:pt idx="57">
                  <c:v>2.6000000000000002E-2</c:v>
                </c:pt>
                <c:pt idx="58">
                  <c:v>0.03</c:v>
                </c:pt>
                <c:pt idx="59">
                  <c:v>0.03</c:v>
                </c:pt>
                <c:pt idx="60">
                  <c:v>0.03</c:v>
                </c:pt>
                <c:pt idx="61">
                  <c:v>0.03</c:v>
                </c:pt>
                <c:pt idx="62">
                  <c:v>0.03</c:v>
                </c:pt>
                <c:pt idx="63">
                  <c:v>3.4000000000000002E-2</c:v>
                </c:pt>
                <c:pt idx="64">
                  <c:v>3.4000000000000002E-2</c:v>
                </c:pt>
                <c:pt idx="65">
                  <c:v>3.4000000000000002E-2</c:v>
                </c:pt>
                <c:pt idx="66">
                  <c:v>3.4000000000000002E-2</c:v>
                </c:pt>
                <c:pt idx="67">
                  <c:v>3.4000000000000002E-2</c:v>
                </c:pt>
                <c:pt idx="68">
                  <c:v>3.4000000000000002E-2</c:v>
                </c:pt>
                <c:pt idx="69">
                  <c:v>3.4000000000000002E-2</c:v>
                </c:pt>
                <c:pt idx="70">
                  <c:v>3.4000000000000002E-2</c:v>
                </c:pt>
                <c:pt idx="71">
                  <c:v>3.4000000000000002E-2</c:v>
                </c:pt>
                <c:pt idx="72">
                  <c:v>3.4000000000000002E-2</c:v>
                </c:pt>
                <c:pt idx="73">
                  <c:v>3.4000000000000002E-2</c:v>
                </c:pt>
                <c:pt idx="74">
                  <c:v>3.8000000000000006E-2</c:v>
                </c:pt>
                <c:pt idx="75">
                  <c:v>3.8000000000000006E-2</c:v>
                </c:pt>
                <c:pt idx="76">
                  <c:v>3.8000000000000006E-2</c:v>
                </c:pt>
                <c:pt idx="77">
                  <c:v>3.8000000000000006E-2</c:v>
                </c:pt>
                <c:pt idx="78">
                  <c:v>3.8000000000000006E-2</c:v>
                </c:pt>
                <c:pt idx="79">
                  <c:v>4.2000000000000003E-2</c:v>
                </c:pt>
                <c:pt idx="80">
                  <c:v>4.2000000000000003E-2</c:v>
                </c:pt>
                <c:pt idx="81">
                  <c:v>4.2000000000000003E-2</c:v>
                </c:pt>
                <c:pt idx="82">
                  <c:v>4.2000000000000003E-2</c:v>
                </c:pt>
                <c:pt idx="83">
                  <c:v>4.2000000000000003E-2</c:v>
                </c:pt>
                <c:pt idx="84">
                  <c:v>4.6000000000000006E-2</c:v>
                </c:pt>
                <c:pt idx="85">
                  <c:v>4.6000000000000006E-2</c:v>
                </c:pt>
                <c:pt idx="86">
                  <c:v>4.6000000000000006E-2</c:v>
                </c:pt>
                <c:pt idx="87">
                  <c:v>4.6000000000000006E-2</c:v>
                </c:pt>
                <c:pt idx="88">
                  <c:v>4.6000000000000006E-2</c:v>
                </c:pt>
                <c:pt idx="89">
                  <c:v>4.6000000000000006E-2</c:v>
                </c:pt>
                <c:pt idx="90">
                  <c:v>0.05</c:v>
                </c:pt>
                <c:pt idx="91">
                  <c:v>0.05</c:v>
                </c:pt>
                <c:pt idx="92">
                  <c:v>0.05</c:v>
                </c:pt>
                <c:pt idx="93">
                  <c:v>0.05</c:v>
                </c:pt>
                <c:pt idx="94">
                  <c:v>0.05</c:v>
                </c:pt>
                <c:pt idx="95">
                  <c:v>0.05</c:v>
                </c:pt>
                <c:pt idx="96">
                  <c:v>0.05</c:v>
                </c:pt>
                <c:pt idx="97">
                  <c:v>0.05</c:v>
                </c:pt>
                <c:pt idx="98">
                  <c:v>0.05</c:v>
                </c:pt>
                <c:pt idx="99">
                  <c:v>0.05</c:v>
                </c:pt>
                <c:pt idx="100">
                  <c:v>5.4000000000000006E-2</c:v>
                </c:pt>
                <c:pt idx="101">
                  <c:v>5.4000000000000006E-2</c:v>
                </c:pt>
                <c:pt idx="102">
                  <c:v>5.4000000000000006E-2</c:v>
                </c:pt>
                <c:pt idx="103">
                  <c:v>5.4000000000000006E-2</c:v>
                </c:pt>
                <c:pt idx="104">
                  <c:v>5.4000000000000006E-2</c:v>
                </c:pt>
                <c:pt idx="105">
                  <c:v>5.4000000000000006E-2</c:v>
                </c:pt>
                <c:pt idx="106">
                  <c:v>5.7999999999999996E-2</c:v>
                </c:pt>
                <c:pt idx="107">
                  <c:v>5.7999999999999996E-2</c:v>
                </c:pt>
                <c:pt idx="108">
                  <c:v>5.7999999999999996E-2</c:v>
                </c:pt>
                <c:pt idx="109">
                  <c:v>5.7999999999999996E-2</c:v>
                </c:pt>
                <c:pt idx="110">
                  <c:v>5.7999999999999996E-2</c:v>
                </c:pt>
                <c:pt idx="111">
                  <c:v>6.2E-2</c:v>
                </c:pt>
                <c:pt idx="112">
                  <c:v>6.2E-2</c:v>
                </c:pt>
                <c:pt idx="113">
                  <c:v>6.2E-2</c:v>
                </c:pt>
                <c:pt idx="114">
                  <c:v>6.2E-2</c:v>
                </c:pt>
                <c:pt idx="115">
                  <c:v>6.2E-2</c:v>
                </c:pt>
                <c:pt idx="116">
                  <c:v>6.6000000000000003E-2</c:v>
                </c:pt>
                <c:pt idx="117">
                  <c:v>6.6000000000000003E-2</c:v>
                </c:pt>
                <c:pt idx="118">
                  <c:v>6.6000000000000003E-2</c:v>
                </c:pt>
                <c:pt idx="119">
                  <c:v>6.6000000000000003E-2</c:v>
                </c:pt>
                <c:pt idx="120">
                  <c:v>6.6000000000000003E-2</c:v>
                </c:pt>
                <c:pt idx="121">
                  <c:v>6.6000000000000003E-2</c:v>
                </c:pt>
                <c:pt idx="122">
                  <c:v>6.6000000000000003E-2</c:v>
                </c:pt>
                <c:pt idx="123">
                  <c:v>6.6000000000000003E-2</c:v>
                </c:pt>
                <c:pt idx="124">
                  <c:v>6.6000000000000003E-2</c:v>
                </c:pt>
                <c:pt idx="125">
                  <c:v>6.6000000000000003E-2</c:v>
                </c:pt>
                <c:pt idx="126">
                  <c:v>6.6000000000000003E-2</c:v>
                </c:pt>
                <c:pt idx="127">
                  <c:v>7.0000000000000007E-2</c:v>
                </c:pt>
                <c:pt idx="128">
                  <c:v>7.0000000000000007E-2</c:v>
                </c:pt>
                <c:pt idx="129">
                  <c:v>7.0000000000000007E-2</c:v>
                </c:pt>
                <c:pt idx="130">
                  <c:v>7.0000000000000007E-2</c:v>
                </c:pt>
                <c:pt idx="131">
                  <c:v>7.0000000000000007E-2</c:v>
                </c:pt>
                <c:pt idx="132">
                  <c:v>7.0000000000000007E-2</c:v>
                </c:pt>
                <c:pt idx="133">
                  <c:v>7.400000000000001E-2</c:v>
                </c:pt>
                <c:pt idx="134">
                  <c:v>7.400000000000001E-2</c:v>
                </c:pt>
                <c:pt idx="135">
                  <c:v>7.400000000000001E-2</c:v>
                </c:pt>
                <c:pt idx="136">
                  <c:v>7.400000000000001E-2</c:v>
                </c:pt>
                <c:pt idx="137">
                  <c:v>7.8E-2</c:v>
                </c:pt>
                <c:pt idx="138">
                  <c:v>7.8E-2</c:v>
                </c:pt>
                <c:pt idx="139">
                  <c:v>7.8E-2</c:v>
                </c:pt>
                <c:pt idx="140">
                  <c:v>7.8E-2</c:v>
                </c:pt>
                <c:pt idx="141">
                  <c:v>8.2000000000000003E-2</c:v>
                </c:pt>
                <c:pt idx="142">
                  <c:v>8.2000000000000003E-2</c:v>
                </c:pt>
                <c:pt idx="143">
                  <c:v>8.2000000000000003E-2</c:v>
                </c:pt>
                <c:pt idx="144">
                  <c:v>8.2000000000000003E-2</c:v>
                </c:pt>
                <c:pt idx="145">
                  <c:v>8.2000000000000003E-2</c:v>
                </c:pt>
                <c:pt idx="146">
                  <c:v>8.2000000000000003E-2</c:v>
                </c:pt>
                <c:pt idx="147">
                  <c:v>8.6000000000000007E-2</c:v>
                </c:pt>
                <c:pt idx="148">
                  <c:v>8.6000000000000007E-2</c:v>
                </c:pt>
                <c:pt idx="149">
                  <c:v>8.6000000000000007E-2</c:v>
                </c:pt>
                <c:pt idx="150">
                  <c:v>9.0000000000000011E-2</c:v>
                </c:pt>
                <c:pt idx="151">
                  <c:v>9.0000000000000011E-2</c:v>
                </c:pt>
                <c:pt idx="152">
                  <c:v>9.4E-2</c:v>
                </c:pt>
                <c:pt idx="153">
                  <c:v>9.4E-2</c:v>
                </c:pt>
                <c:pt idx="154">
                  <c:v>9.4E-2</c:v>
                </c:pt>
                <c:pt idx="155">
                  <c:v>9.8000000000000004E-2</c:v>
                </c:pt>
                <c:pt idx="156">
                  <c:v>9.8000000000000004E-2</c:v>
                </c:pt>
                <c:pt idx="157">
                  <c:v>9.8000000000000004E-2</c:v>
                </c:pt>
                <c:pt idx="158">
                  <c:v>9.8000000000000004E-2</c:v>
                </c:pt>
                <c:pt idx="159">
                  <c:v>9.8000000000000004E-2</c:v>
                </c:pt>
                <c:pt idx="160">
                  <c:v>9.8000000000000004E-2</c:v>
                </c:pt>
                <c:pt idx="161">
                  <c:v>0.10200000000000001</c:v>
                </c:pt>
                <c:pt idx="162">
                  <c:v>0.10200000000000001</c:v>
                </c:pt>
                <c:pt idx="163">
                  <c:v>0.10600000000000001</c:v>
                </c:pt>
                <c:pt idx="164">
                  <c:v>0.10600000000000001</c:v>
                </c:pt>
                <c:pt idx="165">
                  <c:v>0.10600000000000001</c:v>
                </c:pt>
                <c:pt idx="166">
                  <c:v>0.11000000000000001</c:v>
                </c:pt>
                <c:pt idx="167">
                  <c:v>0.11000000000000001</c:v>
                </c:pt>
                <c:pt idx="168">
                  <c:v>0.11000000000000001</c:v>
                </c:pt>
                <c:pt idx="169">
                  <c:v>0.11399999999999999</c:v>
                </c:pt>
                <c:pt idx="170">
                  <c:v>0.11399999999999999</c:v>
                </c:pt>
                <c:pt idx="171">
                  <c:v>0.11399999999999999</c:v>
                </c:pt>
                <c:pt idx="172">
                  <c:v>0.11399999999999999</c:v>
                </c:pt>
                <c:pt idx="173">
                  <c:v>0.11399999999999999</c:v>
                </c:pt>
                <c:pt idx="174">
                  <c:v>0.11799999999999999</c:v>
                </c:pt>
                <c:pt idx="175">
                  <c:v>0.11799999999999999</c:v>
                </c:pt>
                <c:pt idx="176">
                  <c:v>0.11799999999999999</c:v>
                </c:pt>
                <c:pt idx="177">
                  <c:v>0.122</c:v>
                </c:pt>
                <c:pt idx="178">
                  <c:v>0.122</c:v>
                </c:pt>
                <c:pt idx="179">
                  <c:v>0.122</c:v>
                </c:pt>
                <c:pt idx="180">
                  <c:v>0.126</c:v>
                </c:pt>
                <c:pt idx="181">
                  <c:v>0.126</c:v>
                </c:pt>
                <c:pt idx="182">
                  <c:v>0.126</c:v>
                </c:pt>
                <c:pt idx="183">
                  <c:v>0.13</c:v>
                </c:pt>
                <c:pt idx="184">
                  <c:v>0.13</c:v>
                </c:pt>
                <c:pt idx="185">
                  <c:v>0.13</c:v>
                </c:pt>
                <c:pt idx="186">
                  <c:v>0.13</c:v>
                </c:pt>
                <c:pt idx="187">
                  <c:v>0.13400000000000001</c:v>
                </c:pt>
                <c:pt idx="188">
                  <c:v>0.13400000000000001</c:v>
                </c:pt>
                <c:pt idx="189">
                  <c:v>0.13400000000000001</c:v>
                </c:pt>
                <c:pt idx="190">
                  <c:v>0.13800000000000001</c:v>
                </c:pt>
              </c:numCache>
            </c:numRef>
          </c:xVal>
          <c:yVal>
            <c:numRef>
              <c:f>'DEVKI F1-F7 -clnd'!$P$3:$P$193</c:f>
              <c:numCache>
                <c:formatCode>General</c:formatCode>
                <c:ptCount val="191"/>
                <c:pt idx="0">
                  <c:v>0</c:v>
                </c:pt>
                <c:pt idx="1">
                  <c:v>16.042400000000001</c:v>
                </c:pt>
                <c:pt idx="2">
                  <c:v>16.042400000000001</c:v>
                </c:pt>
                <c:pt idx="3">
                  <c:v>16.042400000000001</c:v>
                </c:pt>
                <c:pt idx="4">
                  <c:v>16.042400000000001</c:v>
                </c:pt>
                <c:pt idx="5">
                  <c:v>16.042400000000001</c:v>
                </c:pt>
                <c:pt idx="6">
                  <c:v>16.042400000000001</c:v>
                </c:pt>
                <c:pt idx="7">
                  <c:v>16.042400000000001</c:v>
                </c:pt>
                <c:pt idx="8">
                  <c:v>16.042400000000001</c:v>
                </c:pt>
                <c:pt idx="9">
                  <c:v>16.042400000000001</c:v>
                </c:pt>
                <c:pt idx="10">
                  <c:v>16.042400000000001</c:v>
                </c:pt>
                <c:pt idx="11">
                  <c:v>32.084800000000001</c:v>
                </c:pt>
                <c:pt idx="12">
                  <c:v>32.084800000000001</c:v>
                </c:pt>
                <c:pt idx="13">
                  <c:v>32.084800000000001</c:v>
                </c:pt>
                <c:pt idx="14">
                  <c:v>32.084800000000001</c:v>
                </c:pt>
                <c:pt idx="15">
                  <c:v>32.084800000000001</c:v>
                </c:pt>
                <c:pt idx="16">
                  <c:v>32.084800000000001</c:v>
                </c:pt>
                <c:pt idx="17">
                  <c:v>32.084800000000001</c:v>
                </c:pt>
                <c:pt idx="18">
                  <c:v>32.084800000000001</c:v>
                </c:pt>
                <c:pt idx="19">
                  <c:v>32.084800000000001</c:v>
                </c:pt>
                <c:pt idx="20">
                  <c:v>32.084800000000001</c:v>
                </c:pt>
                <c:pt idx="21">
                  <c:v>48.127200000000009</c:v>
                </c:pt>
                <c:pt idx="22">
                  <c:v>48.127200000000009</c:v>
                </c:pt>
                <c:pt idx="23">
                  <c:v>48.127200000000009</c:v>
                </c:pt>
                <c:pt idx="24">
                  <c:v>48.127200000000009</c:v>
                </c:pt>
                <c:pt idx="25">
                  <c:v>48.127200000000009</c:v>
                </c:pt>
                <c:pt idx="26">
                  <c:v>48.127200000000009</c:v>
                </c:pt>
                <c:pt idx="27">
                  <c:v>48.127200000000009</c:v>
                </c:pt>
                <c:pt idx="28">
                  <c:v>48.127200000000009</c:v>
                </c:pt>
                <c:pt idx="29">
                  <c:v>48.127200000000009</c:v>
                </c:pt>
                <c:pt idx="30">
                  <c:v>64.169600000000003</c:v>
                </c:pt>
                <c:pt idx="31">
                  <c:v>64.169600000000003</c:v>
                </c:pt>
                <c:pt idx="32">
                  <c:v>64.169600000000003</c:v>
                </c:pt>
                <c:pt idx="33">
                  <c:v>64.169600000000003</c:v>
                </c:pt>
                <c:pt idx="34">
                  <c:v>64.169600000000003</c:v>
                </c:pt>
                <c:pt idx="35">
                  <c:v>64.169600000000003</c:v>
                </c:pt>
                <c:pt idx="36">
                  <c:v>64.169600000000003</c:v>
                </c:pt>
                <c:pt idx="37">
                  <c:v>64.169600000000003</c:v>
                </c:pt>
                <c:pt idx="38">
                  <c:v>64.169600000000003</c:v>
                </c:pt>
                <c:pt idx="39">
                  <c:v>64.169600000000003</c:v>
                </c:pt>
                <c:pt idx="40">
                  <c:v>64.169600000000003</c:v>
                </c:pt>
                <c:pt idx="41">
                  <c:v>64.169600000000003</c:v>
                </c:pt>
                <c:pt idx="42">
                  <c:v>64.169600000000003</c:v>
                </c:pt>
                <c:pt idx="43">
                  <c:v>64.169600000000003</c:v>
                </c:pt>
                <c:pt idx="44">
                  <c:v>64.169600000000003</c:v>
                </c:pt>
                <c:pt idx="45">
                  <c:v>64.169600000000003</c:v>
                </c:pt>
                <c:pt idx="46">
                  <c:v>64.169600000000003</c:v>
                </c:pt>
                <c:pt idx="47">
                  <c:v>80.212000000000003</c:v>
                </c:pt>
                <c:pt idx="48">
                  <c:v>80.212000000000003</c:v>
                </c:pt>
                <c:pt idx="49">
                  <c:v>80.212000000000003</c:v>
                </c:pt>
                <c:pt idx="50">
                  <c:v>80.212000000000003</c:v>
                </c:pt>
                <c:pt idx="51">
                  <c:v>80.212000000000003</c:v>
                </c:pt>
                <c:pt idx="52">
                  <c:v>96.254400000000018</c:v>
                </c:pt>
                <c:pt idx="53">
                  <c:v>96.254400000000018</c:v>
                </c:pt>
                <c:pt idx="54">
                  <c:v>96.254400000000018</c:v>
                </c:pt>
                <c:pt idx="55">
                  <c:v>96.254400000000018</c:v>
                </c:pt>
                <c:pt idx="56">
                  <c:v>96.254400000000018</c:v>
                </c:pt>
                <c:pt idx="57">
                  <c:v>96.254400000000018</c:v>
                </c:pt>
                <c:pt idx="58">
                  <c:v>112.2968</c:v>
                </c:pt>
                <c:pt idx="59">
                  <c:v>112.2968</c:v>
                </c:pt>
                <c:pt idx="60">
                  <c:v>112.2968</c:v>
                </c:pt>
                <c:pt idx="61">
                  <c:v>112.2968</c:v>
                </c:pt>
                <c:pt idx="62">
                  <c:v>112.2968</c:v>
                </c:pt>
                <c:pt idx="63">
                  <c:v>128.33920000000001</c:v>
                </c:pt>
                <c:pt idx="64">
                  <c:v>128.33920000000001</c:v>
                </c:pt>
                <c:pt idx="65">
                  <c:v>128.33920000000001</c:v>
                </c:pt>
                <c:pt idx="66">
                  <c:v>128.33920000000001</c:v>
                </c:pt>
                <c:pt idx="67">
                  <c:v>128.33920000000001</c:v>
                </c:pt>
                <c:pt idx="68">
                  <c:v>128.33920000000001</c:v>
                </c:pt>
                <c:pt idx="69">
                  <c:v>128.33920000000001</c:v>
                </c:pt>
                <c:pt idx="70">
                  <c:v>128.33920000000001</c:v>
                </c:pt>
                <c:pt idx="71">
                  <c:v>128.33920000000001</c:v>
                </c:pt>
                <c:pt idx="72">
                  <c:v>128.33920000000001</c:v>
                </c:pt>
                <c:pt idx="73">
                  <c:v>128.33920000000001</c:v>
                </c:pt>
                <c:pt idx="74">
                  <c:v>144.38160000000005</c:v>
                </c:pt>
                <c:pt idx="75">
                  <c:v>144.38160000000005</c:v>
                </c:pt>
                <c:pt idx="76">
                  <c:v>144.38160000000005</c:v>
                </c:pt>
                <c:pt idx="77">
                  <c:v>144.38160000000005</c:v>
                </c:pt>
                <c:pt idx="78">
                  <c:v>144.38160000000005</c:v>
                </c:pt>
                <c:pt idx="79">
                  <c:v>160.42400000000001</c:v>
                </c:pt>
                <c:pt idx="80">
                  <c:v>160.42400000000001</c:v>
                </c:pt>
                <c:pt idx="81">
                  <c:v>160.42400000000001</c:v>
                </c:pt>
                <c:pt idx="82">
                  <c:v>160.42400000000001</c:v>
                </c:pt>
                <c:pt idx="83">
                  <c:v>160.42400000000001</c:v>
                </c:pt>
                <c:pt idx="84">
                  <c:v>176.46640000000002</c:v>
                </c:pt>
                <c:pt idx="85">
                  <c:v>176.46640000000002</c:v>
                </c:pt>
                <c:pt idx="86">
                  <c:v>176.46640000000002</c:v>
                </c:pt>
                <c:pt idx="87">
                  <c:v>176.46640000000002</c:v>
                </c:pt>
                <c:pt idx="88">
                  <c:v>176.46640000000002</c:v>
                </c:pt>
                <c:pt idx="89">
                  <c:v>176.46640000000002</c:v>
                </c:pt>
                <c:pt idx="90">
                  <c:v>192.50880000000004</c:v>
                </c:pt>
                <c:pt idx="91">
                  <c:v>192.50880000000004</c:v>
                </c:pt>
                <c:pt idx="92">
                  <c:v>192.50880000000004</c:v>
                </c:pt>
                <c:pt idx="93">
                  <c:v>192.50880000000004</c:v>
                </c:pt>
                <c:pt idx="94">
                  <c:v>192.50880000000004</c:v>
                </c:pt>
                <c:pt idx="95">
                  <c:v>192.50880000000004</c:v>
                </c:pt>
                <c:pt idx="96">
                  <c:v>192.50880000000004</c:v>
                </c:pt>
                <c:pt idx="97">
                  <c:v>192.50880000000004</c:v>
                </c:pt>
                <c:pt idx="98">
                  <c:v>192.50880000000004</c:v>
                </c:pt>
                <c:pt idx="99">
                  <c:v>192.50880000000004</c:v>
                </c:pt>
                <c:pt idx="100">
                  <c:v>208.55120000000002</c:v>
                </c:pt>
                <c:pt idx="101">
                  <c:v>208.55120000000002</c:v>
                </c:pt>
                <c:pt idx="102">
                  <c:v>208.55120000000002</c:v>
                </c:pt>
                <c:pt idx="103">
                  <c:v>208.55120000000002</c:v>
                </c:pt>
                <c:pt idx="104">
                  <c:v>208.55120000000002</c:v>
                </c:pt>
                <c:pt idx="105">
                  <c:v>208.55120000000002</c:v>
                </c:pt>
                <c:pt idx="106">
                  <c:v>224.59360000000001</c:v>
                </c:pt>
                <c:pt idx="107">
                  <c:v>224.59360000000001</c:v>
                </c:pt>
                <c:pt idx="108">
                  <c:v>224.59360000000001</c:v>
                </c:pt>
                <c:pt idx="109">
                  <c:v>224.59360000000001</c:v>
                </c:pt>
                <c:pt idx="110">
                  <c:v>224.59360000000001</c:v>
                </c:pt>
                <c:pt idx="111">
                  <c:v>240.636</c:v>
                </c:pt>
                <c:pt idx="112">
                  <c:v>240.636</c:v>
                </c:pt>
                <c:pt idx="113">
                  <c:v>240.636</c:v>
                </c:pt>
                <c:pt idx="114">
                  <c:v>240.636</c:v>
                </c:pt>
                <c:pt idx="115">
                  <c:v>240.636</c:v>
                </c:pt>
                <c:pt idx="116">
                  <c:v>256.67840000000001</c:v>
                </c:pt>
                <c:pt idx="117">
                  <c:v>256.67840000000001</c:v>
                </c:pt>
                <c:pt idx="118">
                  <c:v>256.67840000000001</c:v>
                </c:pt>
                <c:pt idx="119">
                  <c:v>256.67840000000001</c:v>
                </c:pt>
                <c:pt idx="120">
                  <c:v>256.67840000000001</c:v>
                </c:pt>
                <c:pt idx="121">
                  <c:v>256.67840000000001</c:v>
                </c:pt>
                <c:pt idx="122">
                  <c:v>256.67840000000001</c:v>
                </c:pt>
                <c:pt idx="123">
                  <c:v>256.67840000000001</c:v>
                </c:pt>
                <c:pt idx="124">
                  <c:v>256.67840000000001</c:v>
                </c:pt>
                <c:pt idx="125">
                  <c:v>256.67840000000001</c:v>
                </c:pt>
                <c:pt idx="126">
                  <c:v>256.67840000000001</c:v>
                </c:pt>
                <c:pt idx="127">
                  <c:v>272.72080000000005</c:v>
                </c:pt>
                <c:pt idx="128">
                  <c:v>272.72080000000005</c:v>
                </c:pt>
                <c:pt idx="129">
                  <c:v>272.72080000000005</c:v>
                </c:pt>
                <c:pt idx="130">
                  <c:v>272.72080000000005</c:v>
                </c:pt>
                <c:pt idx="131">
                  <c:v>272.72080000000005</c:v>
                </c:pt>
                <c:pt idx="132">
                  <c:v>272.72080000000005</c:v>
                </c:pt>
                <c:pt idx="133">
                  <c:v>288.7632000000001</c:v>
                </c:pt>
                <c:pt idx="134">
                  <c:v>288.7632000000001</c:v>
                </c:pt>
                <c:pt idx="135">
                  <c:v>288.7632000000001</c:v>
                </c:pt>
                <c:pt idx="136">
                  <c:v>288.7632000000001</c:v>
                </c:pt>
                <c:pt idx="137">
                  <c:v>304.80560000000003</c:v>
                </c:pt>
                <c:pt idx="138">
                  <c:v>304.80560000000003</c:v>
                </c:pt>
                <c:pt idx="139">
                  <c:v>304.80560000000003</c:v>
                </c:pt>
                <c:pt idx="140">
                  <c:v>304.80560000000003</c:v>
                </c:pt>
                <c:pt idx="141">
                  <c:v>320.84800000000001</c:v>
                </c:pt>
                <c:pt idx="142">
                  <c:v>320.84800000000001</c:v>
                </c:pt>
                <c:pt idx="143">
                  <c:v>320.84800000000001</c:v>
                </c:pt>
                <c:pt idx="144">
                  <c:v>320.84800000000001</c:v>
                </c:pt>
                <c:pt idx="145">
                  <c:v>320.84800000000001</c:v>
                </c:pt>
                <c:pt idx="146">
                  <c:v>320.84800000000001</c:v>
                </c:pt>
                <c:pt idx="147">
                  <c:v>336.89040000000006</c:v>
                </c:pt>
                <c:pt idx="148">
                  <c:v>336.89040000000006</c:v>
                </c:pt>
                <c:pt idx="149">
                  <c:v>336.89040000000006</c:v>
                </c:pt>
                <c:pt idx="150">
                  <c:v>352.93280000000004</c:v>
                </c:pt>
                <c:pt idx="151">
                  <c:v>352.93280000000004</c:v>
                </c:pt>
                <c:pt idx="152">
                  <c:v>368.97520000000003</c:v>
                </c:pt>
                <c:pt idx="153">
                  <c:v>368.97520000000003</c:v>
                </c:pt>
                <c:pt idx="154">
                  <c:v>368.97520000000003</c:v>
                </c:pt>
                <c:pt idx="155">
                  <c:v>385.01760000000007</c:v>
                </c:pt>
                <c:pt idx="156">
                  <c:v>385.01760000000007</c:v>
                </c:pt>
                <c:pt idx="157">
                  <c:v>385.01760000000007</c:v>
                </c:pt>
                <c:pt idx="158">
                  <c:v>385.01760000000007</c:v>
                </c:pt>
                <c:pt idx="159">
                  <c:v>385.01760000000007</c:v>
                </c:pt>
                <c:pt idx="160">
                  <c:v>385.01760000000007</c:v>
                </c:pt>
                <c:pt idx="161">
                  <c:v>401.06000000000006</c:v>
                </c:pt>
                <c:pt idx="162">
                  <c:v>401.06000000000006</c:v>
                </c:pt>
                <c:pt idx="163">
                  <c:v>417.10240000000005</c:v>
                </c:pt>
                <c:pt idx="164">
                  <c:v>417.10240000000005</c:v>
                </c:pt>
                <c:pt idx="165">
                  <c:v>417.10240000000005</c:v>
                </c:pt>
                <c:pt idx="166">
                  <c:v>433.14480000000009</c:v>
                </c:pt>
                <c:pt idx="167">
                  <c:v>433.14480000000009</c:v>
                </c:pt>
                <c:pt idx="168">
                  <c:v>433.14480000000009</c:v>
                </c:pt>
                <c:pt idx="169">
                  <c:v>449.18720000000002</c:v>
                </c:pt>
                <c:pt idx="170">
                  <c:v>449.18720000000002</c:v>
                </c:pt>
                <c:pt idx="171">
                  <c:v>449.18720000000002</c:v>
                </c:pt>
                <c:pt idx="172">
                  <c:v>449.18720000000002</c:v>
                </c:pt>
                <c:pt idx="173">
                  <c:v>449.18720000000002</c:v>
                </c:pt>
                <c:pt idx="174">
                  <c:v>465.2296</c:v>
                </c:pt>
                <c:pt idx="175">
                  <c:v>465.2296</c:v>
                </c:pt>
                <c:pt idx="176">
                  <c:v>465.2296</c:v>
                </c:pt>
                <c:pt idx="177">
                  <c:v>481.27199999999999</c:v>
                </c:pt>
                <c:pt idx="178">
                  <c:v>481.27199999999999</c:v>
                </c:pt>
                <c:pt idx="179">
                  <c:v>481.27199999999999</c:v>
                </c:pt>
                <c:pt idx="180">
                  <c:v>497.31440000000003</c:v>
                </c:pt>
                <c:pt idx="181">
                  <c:v>497.31440000000003</c:v>
                </c:pt>
                <c:pt idx="182">
                  <c:v>497.31440000000003</c:v>
                </c:pt>
                <c:pt idx="183">
                  <c:v>513.35680000000002</c:v>
                </c:pt>
                <c:pt idx="184">
                  <c:v>513.35680000000002</c:v>
                </c:pt>
                <c:pt idx="185">
                  <c:v>513.35680000000002</c:v>
                </c:pt>
                <c:pt idx="186">
                  <c:v>513.35680000000002</c:v>
                </c:pt>
                <c:pt idx="187">
                  <c:v>529.39920000000006</c:v>
                </c:pt>
                <c:pt idx="188">
                  <c:v>529.39920000000006</c:v>
                </c:pt>
                <c:pt idx="189">
                  <c:v>529.39920000000006</c:v>
                </c:pt>
                <c:pt idx="190">
                  <c:v>545.44160000000011</c:v>
                </c:pt>
              </c:numCache>
            </c:numRef>
          </c:yVal>
          <c:smooth val="1"/>
          <c:extLst>
            <c:ext xmlns:c16="http://schemas.microsoft.com/office/drawing/2014/chart" uri="{C3380CC4-5D6E-409C-BE32-E72D297353CC}">
              <c16:uniqueId val="{00000007-B713-464F-A611-388AB641C15B}"/>
            </c:ext>
          </c:extLst>
        </c:ser>
        <c:dLbls>
          <c:showLegendKey val="0"/>
          <c:showVal val="0"/>
          <c:showCatName val="0"/>
          <c:showSerName val="0"/>
          <c:showPercent val="0"/>
          <c:showBubbleSize val="0"/>
        </c:dLbls>
        <c:axId val="-1954390000"/>
        <c:axId val="-1954388912"/>
      </c:scatterChart>
      <c:valAx>
        <c:axId val="-1954390000"/>
        <c:scaling>
          <c:orientation val="minMax"/>
        </c:scaling>
        <c:delete val="0"/>
        <c:axPos val="b"/>
        <c:majorGridlines>
          <c:spPr>
            <a:ln w="9526" cap="flat" cmpd="sng" algn="ctr">
              <a:solidFill>
                <a:schemeClr val="tx1">
                  <a:lumMod val="15000"/>
                  <a:lumOff val="85000"/>
                </a:schemeClr>
              </a:solidFill>
              <a:round/>
            </a:ln>
            <a:effectLst/>
          </c:spPr>
        </c:majorGridlines>
        <c:title>
          <c:tx>
            <c:rich>
              <a:bodyPr/>
              <a:lstStyle/>
              <a:p>
                <a:pPr>
                  <a:defRPr sz="900" b="0" i="0" u="none" strike="noStrike" baseline="0">
                    <a:solidFill>
                      <a:srgbClr val="333333"/>
                    </a:solidFill>
                    <a:latin typeface="Times New Roman" panose="02020603050405020304" pitchFamily="18" charset="0"/>
                    <a:ea typeface="Calibri"/>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Strain</a:t>
                </a:r>
              </a:p>
            </c:rich>
          </c:tx>
          <c:overlay val="0"/>
          <c:spPr>
            <a:noFill/>
            <a:ln w="25403">
              <a:noFill/>
            </a:ln>
          </c:spPr>
        </c:title>
        <c:numFmt formatCode="General" sourceLinked="1"/>
        <c:majorTickMark val="none"/>
        <c:minorTickMark val="none"/>
        <c:tickLblPos val="nextTo"/>
        <c:spPr>
          <a:noFill/>
          <a:ln w="9526" cap="flat" cmpd="sng" algn="ctr">
            <a:solidFill>
              <a:schemeClr val="tx1">
                <a:lumMod val="25000"/>
                <a:lumOff val="75000"/>
              </a:schemeClr>
            </a:solidFill>
            <a:round/>
          </a:ln>
          <a:effectLst/>
        </c:spPr>
        <c:txPr>
          <a:bodyPr rot="0" vert="horz"/>
          <a:lstStyle/>
          <a:p>
            <a:pPr>
              <a:defRPr sz="900" b="0" i="0" u="none" strike="noStrike" baseline="0">
                <a:solidFill>
                  <a:srgbClr val="333333"/>
                </a:solidFill>
                <a:latin typeface="Times New Roman" panose="02020603050405020304" pitchFamily="18" charset="0"/>
                <a:ea typeface="Calibri"/>
                <a:cs typeface="Times New Roman" panose="02020603050405020304" pitchFamily="18" charset="0"/>
              </a:defRPr>
            </a:pPr>
            <a:endParaRPr lang="en-US"/>
          </a:p>
        </c:txPr>
        <c:crossAx val="-1954388912"/>
        <c:crosses val="autoZero"/>
        <c:crossBetween val="midCat"/>
      </c:valAx>
      <c:valAx>
        <c:axId val="-1954388912"/>
        <c:scaling>
          <c:orientation val="minMax"/>
        </c:scaling>
        <c:delete val="0"/>
        <c:axPos val="l"/>
        <c:majorGridlines>
          <c:spPr>
            <a:ln w="9526" cap="flat" cmpd="sng" algn="ctr">
              <a:solidFill>
                <a:schemeClr val="tx1">
                  <a:lumMod val="15000"/>
                  <a:lumOff val="85000"/>
                </a:schemeClr>
              </a:solidFill>
              <a:round/>
            </a:ln>
            <a:effectLst/>
          </c:spPr>
        </c:majorGridlines>
        <c:title>
          <c:tx>
            <c:rich>
              <a:bodyPr/>
              <a:lstStyle/>
              <a:p>
                <a:pPr>
                  <a:defRPr sz="900" b="0" i="0" u="none" strike="noStrike" baseline="0">
                    <a:solidFill>
                      <a:srgbClr val="333333"/>
                    </a:solidFill>
                    <a:latin typeface="Times New Roman" panose="02020603050405020304" pitchFamily="18" charset="0"/>
                    <a:ea typeface="Calibri"/>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Stress (MPa)
</a:t>
                </a:r>
              </a:p>
            </c:rich>
          </c:tx>
          <c:layout>
            <c:manualLayout>
              <c:xMode val="edge"/>
              <c:yMode val="edge"/>
              <c:x val="2.5457898843725617E-2"/>
              <c:y val="0.37566744523906992"/>
            </c:manualLayout>
          </c:layout>
          <c:overlay val="0"/>
          <c:spPr>
            <a:noFill/>
            <a:ln w="25403">
              <a:noFill/>
            </a:ln>
          </c:spPr>
        </c:title>
        <c:numFmt formatCode="General" sourceLinked="1"/>
        <c:majorTickMark val="none"/>
        <c:minorTickMark val="none"/>
        <c:tickLblPos val="nextTo"/>
        <c:spPr>
          <a:noFill/>
          <a:ln w="9526"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54390000"/>
        <c:crosses val="autoZero"/>
        <c:crossBetween val="midCat"/>
      </c:valAx>
      <c:spPr>
        <a:noFill/>
        <a:ln w="25403">
          <a:noFill/>
        </a:ln>
      </c:spPr>
    </c:plotArea>
    <c:legend>
      <c:legendPos val="r"/>
      <c:layout>
        <c:manualLayout>
          <c:xMode val="edge"/>
          <c:yMode val="edge"/>
          <c:x val="0.84522345179825498"/>
          <c:y val="3.6572034000337109E-2"/>
          <c:w val="0.12588121586153078"/>
          <c:h val="0.78561445113478467"/>
        </c:manualLayout>
      </c:layout>
      <c:overlay val="0"/>
      <c:spPr>
        <a:noFill/>
        <a:ln w="25403">
          <a:noFill/>
        </a:ln>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6"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Stress–Strain curves  of steel samples from</a:t>
            </a:r>
            <a:r>
              <a:rPr lang="en-US" sz="1200" baseline="0">
                <a:latin typeface="Times New Roman" panose="02020603050405020304" pitchFamily="18" charset="0"/>
                <a:cs typeface="Times New Roman" panose="02020603050405020304" pitchFamily="18" charset="0"/>
              </a:rPr>
              <a:t> manufacturer T</a:t>
            </a:r>
            <a:endParaRPr lang="en-US" sz="1200">
              <a:latin typeface="Times New Roman" panose="02020603050405020304" pitchFamily="18" charset="0"/>
              <a:cs typeface="Times New Roman" panose="02020603050405020304" pitchFamily="18" charset="0"/>
            </a:endParaRPr>
          </a:p>
        </c:rich>
      </c:tx>
      <c:overlay val="0"/>
      <c:spPr>
        <a:noFill/>
        <a:ln w="25402">
          <a:noFill/>
        </a:ln>
      </c:spPr>
    </c:title>
    <c:autoTitleDeleted val="0"/>
    <c:plotArea>
      <c:layout>
        <c:manualLayout>
          <c:layoutTarget val="inner"/>
          <c:xMode val="edge"/>
          <c:yMode val="edge"/>
          <c:x val="0.11893235813947808"/>
          <c:y val="8.5980206143274701E-2"/>
          <c:w val="0.82946309087832004"/>
          <c:h val="0.83784225528767431"/>
        </c:manualLayout>
      </c:layout>
      <c:scatterChart>
        <c:scatterStyle val="smoothMarker"/>
        <c:varyColors val="0"/>
        <c:ser>
          <c:idx val="0"/>
          <c:order val="0"/>
          <c:tx>
            <c:v>TT1</c:v>
          </c:tx>
          <c:spPr>
            <a:ln w="19052" cap="rnd">
              <a:solidFill>
                <a:schemeClr val="accent1"/>
              </a:solidFill>
              <a:round/>
            </a:ln>
            <a:effectLst/>
          </c:spPr>
          <c:marker>
            <c:symbol val="none"/>
          </c:marker>
          <c:xVal>
            <c:numRef>
              <c:f>'stress-strain -cleaned'!$A$3:$A$468</c:f>
              <c:numCache>
                <c:formatCode>0.000</c:formatCode>
                <c:ptCount val="466"/>
                <c:pt idx="0">
                  <c:v>0</c:v>
                </c:pt>
                <c:pt idx="1">
                  <c:v>5.0000000000000001E-4</c:v>
                </c:pt>
                <c:pt idx="2">
                  <c:v>1E-3</c:v>
                </c:pt>
                <c:pt idx="3">
                  <c:v>1.5E-3</c:v>
                </c:pt>
                <c:pt idx="4">
                  <c:v>2E-3</c:v>
                </c:pt>
                <c:pt idx="5">
                  <c:v>2.5000000000000001E-3</c:v>
                </c:pt>
                <c:pt idx="6">
                  <c:v>3.0000000000000001E-3</c:v>
                </c:pt>
                <c:pt idx="7">
                  <c:v>3.4999999999999996E-3</c:v>
                </c:pt>
                <c:pt idx="8">
                  <c:v>4.0000000000000001E-3</c:v>
                </c:pt>
                <c:pt idx="9">
                  <c:v>4.5000000000000005E-3</c:v>
                </c:pt>
                <c:pt idx="10">
                  <c:v>5.0000000000000001E-3</c:v>
                </c:pt>
                <c:pt idx="11">
                  <c:v>5.5000000000000005E-3</c:v>
                </c:pt>
                <c:pt idx="12">
                  <c:v>6.0000000000000001E-3</c:v>
                </c:pt>
                <c:pt idx="13">
                  <c:v>6.5000000000000006E-3</c:v>
                </c:pt>
                <c:pt idx="14">
                  <c:v>6.9999999999999993E-3</c:v>
                </c:pt>
                <c:pt idx="15">
                  <c:v>7.4999999999999997E-3</c:v>
                </c:pt>
                <c:pt idx="16">
                  <c:v>8.0000000000000002E-3</c:v>
                </c:pt>
                <c:pt idx="17">
                  <c:v>8.5000000000000006E-3</c:v>
                </c:pt>
                <c:pt idx="18">
                  <c:v>9.0000000000000011E-3</c:v>
                </c:pt>
                <c:pt idx="19">
                  <c:v>9.4999999999999998E-3</c:v>
                </c:pt>
                <c:pt idx="20">
                  <c:v>0.01</c:v>
                </c:pt>
                <c:pt idx="21">
                  <c:v>1.1000000000000001E-2</c:v>
                </c:pt>
                <c:pt idx="22">
                  <c:v>1.15E-2</c:v>
                </c:pt>
                <c:pt idx="23">
                  <c:v>1.2E-2</c:v>
                </c:pt>
                <c:pt idx="24">
                  <c:v>1.2500000000000001E-2</c:v>
                </c:pt>
                <c:pt idx="25">
                  <c:v>1.3000000000000001E-2</c:v>
                </c:pt>
                <c:pt idx="26">
                  <c:v>1.3500000000000002E-2</c:v>
                </c:pt>
                <c:pt idx="27">
                  <c:v>1.3999999999999999E-2</c:v>
                </c:pt>
                <c:pt idx="28">
                  <c:v>1.4499999999999999E-2</c:v>
                </c:pt>
                <c:pt idx="29">
                  <c:v>1.4999999999999999E-2</c:v>
                </c:pt>
                <c:pt idx="30">
                  <c:v>1.55E-2</c:v>
                </c:pt>
                <c:pt idx="31">
                  <c:v>1.6E-2</c:v>
                </c:pt>
                <c:pt idx="32">
                  <c:v>1.6500000000000001E-2</c:v>
                </c:pt>
                <c:pt idx="33">
                  <c:v>1.7000000000000001E-2</c:v>
                </c:pt>
                <c:pt idx="34">
                  <c:v>1.7500000000000002E-2</c:v>
                </c:pt>
                <c:pt idx="35">
                  <c:v>1.8000000000000002E-2</c:v>
                </c:pt>
                <c:pt idx="36">
                  <c:v>1.8500000000000003E-2</c:v>
                </c:pt>
                <c:pt idx="37">
                  <c:v>1.9E-2</c:v>
                </c:pt>
                <c:pt idx="38">
                  <c:v>1.95E-2</c:v>
                </c:pt>
                <c:pt idx="39">
                  <c:v>0.02</c:v>
                </c:pt>
                <c:pt idx="40">
                  <c:v>2.0499999999999997E-2</c:v>
                </c:pt>
                <c:pt idx="41">
                  <c:v>2.1000000000000001E-2</c:v>
                </c:pt>
                <c:pt idx="42">
                  <c:v>2.1499999999999998E-2</c:v>
                </c:pt>
                <c:pt idx="43">
                  <c:v>2.2000000000000002E-2</c:v>
                </c:pt>
                <c:pt idx="44">
                  <c:v>2.2499999999999999E-2</c:v>
                </c:pt>
                <c:pt idx="45">
                  <c:v>2.3E-2</c:v>
                </c:pt>
                <c:pt idx="46">
                  <c:v>2.35E-2</c:v>
                </c:pt>
                <c:pt idx="47">
                  <c:v>2.4E-2</c:v>
                </c:pt>
                <c:pt idx="48">
                  <c:v>2.4500000000000001E-2</c:v>
                </c:pt>
                <c:pt idx="49">
                  <c:v>2.5000000000000001E-2</c:v>
                </c:pt>
                <c:pt idx="50">
                  <c:v>2.5499999999999998E-2</c:v>
                </c:pt>
                <c:pt idx="51">
                  <c:v>2.6000000000000002E-2</c:v>
                </c:pt>
                <c:pt idx="52">
                  <c:v>2.6499999999999999E-2</c:v>
                </c:pt>
                <c:pt idx="53">
                  <c:v>2.7000000000000003E-2</c:v>
                </c:pt>
                <c:pt idx="54">
                  <c:v>2.75E-2</c:v>
                </c:pt>
                <c:pt idx="55">
                  <c:v>2.7999999999999997E-2</c:v>
                </c:pt>
                <c:pt idx="56">
                  <c:v>2.8500000000000001E-2</c:v>
                </c:pt>
                <c:pt idx="57">
                  <c:v>2.8999999999999998E-2</c:v>
                </c:pt>
                <c:pt idx="58">
                  <c:v>2.9500000000000002E-2</c:v>
                </c:pt>
                <c:pt idx="59">
                  <c:v>0.03</c:v>
                </c:pt>
                <c:pt idx="60">
                  <c:v>3.0499999999999999E-2</c:v>
                </c:pt>
                <c:pt idx="61">
                  <c:v>3.1E-2</c:v>
                </c:pt>
                <c:pt idx="62">
                  <c:v>3.15E-2</c:v>
                </c:pt>
                <c:pt idx="63">
                  <c:v>3.2000000000000001E-2</c:v>
                </c:pt>
                <c:pt idx="64">
                  <c:v>3.2500000000000001E-2</c:v>
                </c:pt>
                <c:pt idx="65">
                  <c:v>3.3000000000000002E-2</c:v>
                </c:pt>
                <c:pt idx="66">
                  <c:v>3.3500000000000002E-2</c:v>
                </c:pt>
                <c:pt idx="67">
                  <c:v>3.4000000000000002E-2</c:v>
                </c:pt>
                <c:pt idx="68">
                  <c:v>3.4500000000000003E-2</c:v>
                </c:pt>
                <c:pt idx="69">
                  <c:v>3.5000000000000003E-2</c:v>
                </c:pt>
                <c:pt idx="70">
                  <c:v>3.5499999999999997E-2</c:v>
                </c:pt>
                <c:pt idx="71">
                  <c:v>3.6000000000000004E-2</c:v>
                </c:pt>
                <c:pt idx="72">
                  <c:v>3.6499999999999998E-2</c:v>
                </c:pt>
                <c:pt idx="73">
                  <c:v>3.7000000000000005E-2</c:v>
                </c:pt>
                <c:pt idx="74">
                  <c:v>3.7499999999999999E-2</c:v>
                </c:pt>
                <c:pt idx="75">
                  <c:v>3.7999999999999999E-2</c:v>
                </c:pt>
                <c:pt idx="76">
                  <c:v>3.85E-2</c:v>
                </c:pt>
                <c:pt idx="77">
                  <c:v>3.9E-2</c:v>
                </c:pt>
                <c:pt idx="78">
                  <c:v>3.95E-2</c:v>
                </c:pt>
                <c:pt idx="79">
                  <c:v>0.04</c:v>
                </c:pt>
                <c:pt idx="80">
                  <c:v>4.0500000000000001E-2</c:v>
                </c:pt>
                <c:pt idx="81">
                  <c:v>4.0999999999999995E-2</c:v>
                </c:pt>
                <c:pt idx="82">
                  <c:v>4.1500000000000002E-2</c:v>
                </c:pt>
                <c:pt idx="83">
                  <c:v>4.2000000000000003E-2</c:v>
                </c:pt>
                <c:pt idx="84">
                  <c:v>4.2500000000000003E-2</c:v>
                </c:pt>
                <c:pt idx="85">
                  <c:v>4.2999999999999997E-2</c:v>
                </c:pt>
                <c:pt idx="86">
                  <c:v>4.3499999999999997E-2</c:v>
                </c:pt>
                <c:pt idx="87">
                  <c:v>4.4000000000000004E-2</c:v>
                </c:pt>
                <c:pt idx="88">
                  <c:v>4.4500000000000005E-2</c:v>
                </c:pt>
                <c:pt idx="89">
                  <c:v>4.4999999999999998E-2</c:v>
                </c:pt>
                <c:pt idx="90">
                  <c:v>4.5499999999999999E-2</c:v>
                </c:pt>
                <c:pt idx="91">
                  <c:v>4.5999999999999999E-2</c:v>
                </c:pt>
                <c:pt idx="92">
                  <c:v>4.6500000000000007E-2</c:v>
                </c:pt>
                <c:pt idx="93">
                  <c:v>4.7E-2</c:v>
                </c:pt>
                <c:pt idx="94">
                  <c:v>4.7500000000000001E-2</c:v>
                </c:pt>
                <c:pt idx="95">
                  <c:v>4.8000000000000001E-2</c:v>
                </c:pt>
                <c:pt idx="96">
                  <c:v>4.8499999999999995E-2</c:v>
                </c:pt>
                <c:pt idx="97">
                  <c:v>4.9000000000000002E-2</c:v>
                </c:pt>
                <c:pt idx="98">
                  <c:v>4.9500000000000002E-2</c:v>
                </c:pt>
                <c:pt idx="99">
                  <c:v>0.05</c:v>
                </c:pt>
                <c:pt idx="100">
                  <c:v>5.0499999999999996E-2</c:v>
                </c:pt>
                <c:pt idx="101">
                  <c:v>5.0999999999999997E-2</c:v>
                </c:pt>
                <c:pt idx="102">
                  <c:v>5.1500000000000004E-2</c:v>
                </c:pt>
                <c:pt idx="103">
                  <c:v>5.2000000000000005E-2</c:v>
                </c:pt>
                <c:pt idx="104">
                  <c:v>5.2499999999999998E-2</c:v>
                </c:pt>
                <c:pt idx="105">
                  <c:v>5.2999999999999999E-2</c:v>
                </c:pt>
                <c:pt idx="106">
                  <c:v>5.3499999999999999E-2</c:v>
                </c:pt>
                <c:pt idx="107">
                  <c:v>5.4000000000000006E-2</c:v>
                </c:pt>
                <c:pt idx="108">
                  <c:v>5.45E-2</c:v>
                </c:pt>
                <c:pt idx="109">
                  <c:v>5.5E-2</c:v>
                </c:pt>
                <c:pt idx="110">
                  <c:v>5.5500000000000001E-2</c:v>
                </c:pt>
                <c:pt idx="111">
                  <c:v>5.5999999999999994E-2</c:v>
                </c:pt>
                <c:pt idx="112">
                  <c:v>5.6500000000000002E-2</c:v>
                </c:pt>
                <c:pt idx="113">
                  <c:v>5.7000000000000002E-2</c:v>
                </c:pt>
                <c:pt idx="114">
                  <c:v>5.7500000000000002E-2</c:v>
                </c:pt>
                <c:pt idx="115">
                  <c:v>5.7999999999999996E-2</c:v>
                </c:pt>
                <c:pt idx="116">
                  <c:v>5.8499999999999996E-2</c:v>
                </c:pt>
                <c:pt idx="117">
                  <c:v>5.9000000000000004E-2</c:v>
                </c:pt>
                <c:pt idx="118">
                  <c:v>5.9500000000000004E-2</c:v>
                </c:pt>
                <c:pt idx="119">
                  <c:v>0.06</c:v>
                </c:pt>
                <c:pt idx="120">
                  <c:v>6.0499999999999998E-2</c:v>
                </c:pt>
                <c:pt idx="121">
                  <c:v>6.1500000000000006E-2</c:v>
                </c:pt>
                <c:pt idx="122">
                  <c:v>6.2E-2</c:v>
                </c:pt>
                <c:pt idx="123">
                  <c:v>6.25E-2</c:v>
                </c:pt>
                <c:pt idx="124">
                  <c:v>6.3E-2</c:v>
                </c:pt>
                <c:pt idx="125">
                  <c:v>6.3500000000000001E-2</c:v>
                </c:pt>
                <c:pt idx="126">
                  <c:v>6.4000000000000001E-2</c:v>
                </c:pt>
                <c:pt idx="127">
                  <c:v>6.4500000000000002E-2</c:v>
                </c:pt>
                <c:pt idx="128">
                  <c:v>6.5000000000000002E-2</c:v>
                </c:pt>
                <c:pt idx="129">
                  <c:v>6.5500000000000003E-2</c:v>
                </c:pt>
                <c:pt idx="130">
                  <c:v>6.6000000000000003E-2</c:v>
                </c:pt>
                <c:pt idx="131">
                  <c:v>6.6500000000000004E-2</c:v>
                </c:pt>
                <c:pt idx="132">
                  <c:v>6.7000000000000004E-2</c:v>
                </c:pt>
                <c:pt idx="133">
                  <c:v>6.7500000000000004E-2</c:v>
                </c:pt>
                <c:pt idx="134">
                  <c:v>6.8000000000000005E-2</c:v>
                </c:pt>
                <c:pt idx="135">
                  <c:v>6.8499999999999991E-2</c:v>
                </c:pt>
                <c:pt idx="136">
                  <c:v>6.9000000000000006E-2</c:v>
                </c:pt>
                <c:pt idx="137">
                  <c:v>6.9500000000000006E-2</c:v>
                </c:pt>
                <c:pt idx="138">
                  <c:v>7.0000000000000007E-2</c:v>
                </c:pt>
                <c:pt idx="139">
                  <c:v>7.0499999999999993E-2</c:v>
                </c:pt>
                <c:pt idx="140">
                  <c:v>7.0999999999999994E-2</c:v>
                </c:pt>
                <c:pt idx="141">
                  <c:v>7.1500000000000008E-2</c:v>
                </c:pt>
                <c:pt idx="142">
                  <c:v>7.2000000000000008E-2</c:v>
                </c:pt>
                <c:pt idx="143">
                  <c:v>7.2499999999999995E-2</c:v>
                </c:pt>
                <c:pt idx="144">
                  <c:v>7.2999999999999995E-2</c:v>
                </c:pt>
                <c:pt idx="145">
                  <c:v>7.3499999999999996E-2</c:v>
                </c:pt>
                <c:pt idx="146">
                  <c:v>7.400000000000001E-2</c:v>
                </c:pt>
                <c:pt idx="147">
                  <c:v>7.4499999999999997E-2</c:v>
                </c:pt>
                <c:pt idx="148">
                  <c:v>7.4999999999999997E-2</c:v>
                </c:pt>
                <c:pt idx="149">
                  <c:v>7.5499999999999998E-2</c:v>
                </c:pt>
                <c:pt idx="150">
                  <c:v>7.5999999999999998E-2</c:v>
                </c:pt>
                <c:pt idx="151">
                  <c:v>7.6499999999999999E-2</c:v>
                </c:pt>
                <c:pt idx="152">
                  <c:v>7.6999999999999999E-2</c:v>
                </c:pt>
                <c:pt idx="153">
                  <c:v>7.7499999999999999E-2</c:v>
                </c:pt>
                <c:pt idx="154">
                  <c:v>7.8E-2</c:v>
                </c:pt>
                <c:pt idx="155">
                  <c:v>7.85E-2</c:v>
                </c:pt>
                <c:pt idx="156">
                  <c:v>7.9000000000000001E-2</c:v>
                </c:pt>
                <c:pt idx="157">
                  <c:v>7.9500000000000001E-2</c:v>
                </c:pt>
                <c:pt idx="158">
                  <c:v>0.08</c:v>
                </c:pt>
                <c:pt idx="159">
                  <c:v>8.0500000000000002E-2</c:v>
                </c:pt>
                <c:pt idx="160">
                  <c:v>8.1000000000000003E-2</c:v>
                </c:pt>
                <c:pt idx="161">
                  <c:v>8.1500000000000003E-2</c:v>
                </c:pt>
                <c:pt idx="162">
                  <c:v>8.199999999999999E-2</c:v>
                </c:pt>
                <c:pt idx="163">
                  <c:v>8.2500000000000004E-2</c:v>
                </c:pt>
                <c:pt idx="164">
                  <c:v>8.3000000000000004E-2</c:v>
                </c:pt>
                <c:pt idx="165">
                  <c:v>8.3499999999999991E-2</c:v>
                </c:pt>
                <c:pt idx="166">
                  <c:v>8.4000000000000005E-2</c:v>
                </c:pt>
                <c:pt idx="167">
                  <c:v>8.4499999999999992E-2</c:v>
                </c:pt>
                <c:pt idx="168">
                  <c:v>8.5000000000000006E-2</c:v>
                </c:pt>
                <c:pt idx="169">
                  <c:v>8.5500000000000007E-2</c:v>
                </c:pt>
                <c:pt idx="170">
                  <c:v>8.5999999999999993E-2</c:v>
                </c:pt>
                <c:pt idx="171">
                  <c:v>8.6500000000000007E-2</c:v>
                </c:pt>
                <c:pt idx="172">
                  <c:v>8.6999999999999994E-2</c:v>
                </c:pt>
                <c:pt idx="173">
                  <c:v>8.7499999999999994E-2</c:v>
                </c:pt>
                <c:pt idx="174">
                  <c:v>8.8000000000000009E-2</c:v>
                </c:pt>
                <c:pt idx="175">
                  <c:v>8.8499999999999995E-2</c:v>
                </c:pt>
                <c:pt idx="176">
                  <c:v>8.900000000000001E-2</c:v>
                </c:pt>
                <c:pt idx="177">
                  <c:v>8.9499999999999996E-2</c:v>
                </c:pt>
                <c:pt idx="178">
                  <c:v>0.09</c:v>
                </c:pt>
                <c:pt idx="179">
                  <c:v>9.0500000000000011E-2</c:v>
                </c:pt>
                <c:pt idx="180">
                  <c:v>9.0999999999999998E-2</c:v>
                </c:pt>
                <c:pt idx="181">
                  <c:v>9.1499999999999998E-2</c:v>
                </c:pt>
                <c:pt idx="182">
                  <c:v>9.1999999999999998E-2</c:v>
                </c:pt>
                <c:pt idx="183">
                  <c:v>9.2499999999999999E-2</c:v>
                </c:pt>
                <c:pt idx="184">
                  <c:v>9.3000000000000013E-2</c:v>
                </c:pt>
                <c:pt idx="185">
                  <c:v>9.35E-2</c:v>
                </c:pt>
                <c:pt idx="186">
                  <c:v>9.4E-2</c:v>
                </c:pt>
                <c:pt idx="187">
                  <c:v>9.4499999999999987E-2</c:v>
                </c:pt>
                <c:pt idx="188">
                  <c:v>9.5000000000000001E-2</c:v>
                </c:pt>
                <c:pt idx="189">
                  <c:v>9.5500000000000002E-2</c:v>
                </c:pt>
                <c:pt idx="190">
                  <c:v>9.6000000000000002E-2</c:v>
                </c:pt>
                <c:pt idx="191">
                  <c:v>9.6500000000000002E-2</c:v>
                </c:pt>
                <c:pt idx="192">
                  <c:v>9.6999999999999989E-2</c:v>
                </c:pt>
                <c:pt idx="193">
                  <c:v>9.7500000000000003E-2</c:v>
                </c:pt>
                <c:pt idx="194">
                  <c:v>9.8000000000000004E-2</c:v>
                </c:pt>
                <c:pt idx="195">
                  <c:v>9.849999999999999E-2</c:v>
                </c:pt>
                <c:pt idx="196">
                  <c:v>9.9000000000000005E-2</c:v>
                </c:pt>
                <c:pt idx="197">
                  <c:v>9.9499999999999991E-2</c:v>
                </c:pt>
                <c:pt idx="198">
                  <c:v>0.1</c:v>
                </c:pt>
                <c:pt idx="199">
                  <c:v>0.10050000000000001</c:v>
                </c:pt>
                <c:pt idx="200">
                  <c:v>0.10099999999999999</c:v>
                </c:pt>
                <c:pt idx="201">
                  <c:v>0.10150000000000001</c:v>
                </c:pt>
                <c:pt idx="202">
                  <c:v>0.10199999999999999</c:v>
                </c:pt>
                <c:pt idx="203">
                  <c:v>0.10249999999999999</c:v>
                </c:pt>
                <c:pt idx="204">
                  <c:v>0.10300000000000001</c:v>
                </c:pt>
                <c:pt idx="205">
                  <c:v>0.10349999999999999</c:v>
                </c:pt>
                <c:pt idx="206">
                  <c:v>0.10400000000000001</c:v>
                </c:pt>
                <c:pt idx="207">
                  <c:v>0.105</c:v>
                </c:pt>
                <c:pt idx="208">
                  <c:v>0.10550000000000001</c:v>
                </c:pt>
                <c:pt idx="209">
                  <c:v>0.106</c:v>
                </c:pt>
                <c:pt idx="210">
                  <c:v>0.1065</c:v>
                </c:pt>
                <c:pt idx="211">
                  <c:v>0.107</c:v>
                </c:pt>
                <c:pt idx="212">
                  <c:v>0.1075</c:v>
                </c:pt>
                <c:pt idx="213">
                  <c:v>0.10800000000000001</c:v>
                </c:pt>
                <c:pt idx="214">
                  <c:v>0.1085</c:v>
                </c:pt>
                <c:pt idx="215">
                  <c:v>0.109</c:v>
                </c:pt>
                <c:pt idx="216">
                  <c:v>0.10949999999999999</c:v>
                </c:pt>
                <c:pt idx="217">
                  <c:v>0.11</c:v>
                </c:pt>
                <c:pt idx="218">
                  <c:v>0.1105</c:v>
                </c:pt>
                <c:pt idx="219">
                  <c:v>0.111</c:v>
                </c:pt>
                <c:pt idx="220">
                  <c:v>0.1115</c:v>
                </c:pt>
                <c:pt idx="221">
                  <c:v>0.11199999999999999</c:v>
                </c:pt>
                <c:pt idx="222">
                  <c:v>0.1125</c:v>
                </c:pt>
                <c:pt idx="223">
                  <c:v>0.113</c:v>
                </c:pt>
                <c:pt idx="224">
                  <c:v>0.11349999999999999</c:v>
                </c:pt>
                <c:pt idx="225">
                  <c:v>0.114</c:v>
                </c:pt>
                <c:pt idx="226">
                  <c:v>0.11449999999999999</c:v>
                </c:pt>
                <c:pt idx="227">
                  <c:v>0.115</c:v>
                </c:pt>
                <c:pt idx="228">
                  <c:v>0.11550000000000001</c:v>
                </c:pt>
                <c:pt idx="229">
                  <c:v>0.11599999999999999</c:v>
                </c:pt>
                <c:pt idx="230">
                  <c:v>0.11650000000000001</c:v>
                </c:pt>
                <c:pt idx="231">
                  <c:v>0.11699999999999999</c:v>
                </c:pt>
                <c:pt idx="232">
                  <c:v>0.11749999999999999</c:v>
                </c:pt>
                <c:pt idx="233">
                  <c:v>0.11800000000000001</c:v>
                </c:pt>
                <c:pt idx="234">
                  <c:v>0.11849999999999999</c:v>
                </c:pt>
                <c:pt idx="235">
                  <c:v>0.11900000000000001</c:v>
                </c:pt>
                <c:pt idx="236">
                  <c:v>0.1195</c:v>
                </c:pt>
                <c:pt idx="237">
                  <c:v>0.12</c:v>
                </c:pt>
                <c:pt idx="238">
                  <c:v>0.12050000000000001</c:v>
                </c:pt>
                <c:pt idx="239">
                  <c:v>0.121</c:v>
                </c:pt>
                <c:pt idx="240">
                  <c:v>0.1215</c:v>
                </c:pt>
                <c:pt idx="241">
                  <c:v>0.122</c:v>
                </c:pt>
                <c:pt idx="242">
                  <c:v>0.1225</c:v>
                </c:pt>
                <c:pt idx="243">
                  <c:v>0.12300000000000001</c:v>
                </c:pt>
                <c:pt idx="244">
                  <c:v>0.1235</c:v>
                </c:pt>
                <c:pt idx="245">
                  <c:v>0.124</c:v>
                </c:pt>
                <c:pt idx="246">
                  <c:v>0.1245</c:v>
                </c:pt>
                <c:pt idx="247">
                  <c:v>0.125</c:v>
                </c:pt>
                <c:pt idx="248">
                  <c:v>0.1255</c:v>
                </c:pt>
                <c:pt idx="249">
                  <c:v>0.126</c:v>
                </c:pt>
                <c:pt idx="250">
                  <c:v>0.1265</c:v>
                </c:pt>
                <c:pt idx="251">
                  <c:v>0.127</c:v>
                </c:pt>
                <c:pt idx="252">
                  <c:v>0.1275</c:v>
                </c:pt>
                <c:pt idx="253">
                  <c:v>0.128</c:v>
                </c:pt>
                <c:pt idx="254">
                  <c:v>0.1285</c:v>
                </c:pt>
                <c:pt idx="255">
                  <c:v>0.129</c:v>
                </c:pt>
                <c:pt idx="256">
                  <c:v>0.1295</c:v>
                </c:pt>
                <c:pt idx="257">
                  <c:v>0.13</c:v>
                </c:pt>
                <c:pt idx="258">
                  <c:v>0.1305</c:v>
                </c:pt>
                <c:pt idx="259">
                  <c:v>0.13100000000000001</c:v>
                </c:pt>
                <c:pt idx="260">
                  <c:v>0.13150000000000001</c:v>
                </c:pt>
                <c:pt idx="261">
                  <c:v>0.13200000000000001</c:v>
                </c:pt>
                <c:pt idx="262">
                  <c:v>0.13250000000000001</c:v>
                </c:pt>
                <c:pt idx="263">
                  <c:v>0.13300000000000001</c:v>
                </c:pt>
                <c:pt idx="264">
                  <c:v>0.13350000000000001</c:v>
                </c:pt>
                <c:pt idx="265">
                  <c:v>0.13400000000000001</c:v>
                </c:pt>
                <c:pt idx="266">
                  <c:v>0.13449999999999998</c:v>
                </c:pt>
                <c:pt idx="267">
                  <c:v>0.13500000000000001</c:v>
                </c:pt>
                <c:pt idx="268">
                  <c:v>0.13550000000000001</c:v>
                </c:pt>
                <c:pt idx="269">
                  <c:v>0.13600000000000001</c:v>
                </c:pt>
                <c:pt idx="270">
                  <c:v>0.13650000000000001</c:v>
                </c:pt>
                <c:pt idx="271">
                  <c:v>0.13699999999999998</c:v>
                </c:pt>
                <c:pt idx="272">
                  <c:v>0.13750000000000001</c:v>
                </c:pt>
                <c:pt idx="273">
                  <c:v>0.13800000000000001</c:v>
                </c:pt>
                <c:pt idx="274">
                  <c:v>0.13849999999999998</c:v>
                </c:pt>
                <c:pt idx="275">
                  <c:v>0.13900000000000001</c:v>
                </c:pt>
                <c:pt idx="276">
                  <c:v>0.13949999999999999</c:v>
                </c:pt>
                <c:pt idx="277">
                  <c:v>0.14000000000000001</c:v>
                </c:pt>
                <c:pt idx="278">
                  <c:v>0.14050000000000001</c:v>
                </c:pt>
                <c:pt idx="279">
                  <c:v>0.14099999999999999</c:v>
                </c:pt>
                <c:pt idx="280">
                  <c:v>0.14150000000000001</c:v>
                </c:pt>
                <c:pt idx="281">
                  <c:v>0.14199999999999999</c:v>
                </c:pt>
                <c:pt idx="282">
                  <c:v>0.14249999999999999</c:v>
                </c:pt>
                <c:pt idx="283">
                  <c:v>0.14300000000000002</c:v>
                </c:pt>
                <c:pt idx="284">
                  <c:v>0.14349999999999999</c:v>
                </c:pt>
                <c:pt idx="285">
                  <c:v>0.14400000000000002</c:v>
                </c:pt>
                <c:pt idx="286">
                  <c:v>0.14449999999999999</c:v>
                </c:pt>
                <c:pt idx="287">
                  <c:v>0.14499999999999999</c:v>
                </c:pt>
                <c:pt idx="288">
                  <c:v>0.14550000000000002</c:v>
                </c:pt>
                <c:pt idx="289">
                  <c:v>0.14599999999999999</c:v>
                </c:pt>
                <c:pt idx="290">
                  <c:v>0.14649999999999999</c:v>
                </c:pt>
                <c:pt idx="291">
                  <c:v>0.14699999999999999</c:v>
                </c:pt>
                <c:pt idx="292">
                  <c:v>0.14749999999999999</c:v>
                </c:pt>
                <c:pt idx="293">
                  <c:v>0.14800000000000002</c:v>
                </c:pt>
                <c:pt idx="294">
                  <c:v>0.14849999999999999</c:v>
                </c:pt>
                <c:pt idx="295">
                  <c:v>0.14899999999999999</c:v>
                </c:pt>
                <c:pt idx="296">
                  <c:v>0.14949999999999999</c:v>
                </c:pt>
                <c:pt idx="297">
                  <c:v>0.15</c:v>
                </c:pt>
                <c:pt idx="298">
                  <c:v>0.15049999999999999</c:v>
                </c:pt>
                <c:pt idx="299">
                  <c:v>0.151</c:v>
                </c:pt>
                <c:pt idx="300">
                  <c:v>0.1515</c:v>
                </c:pt>
                <c:pt idx="301">
                  <c:v>0.152</c:v>
                </c:pt>
                <c:pt idx="302">
                  <c:v>0.1525</c:v>
                </c:pt>
                <c:pt idx="303">
                  <c:v>0.153</c:v>
                </c:pt>
                <c:pt idx="304">
                  <c:v>0.1535</c:v>
                </c:pt>
                <c:pt idx="305">
                  <c:v>0.154</c:v>
                </c:pt>
                <c:pt idx="306">
                  <c:v>0.1545</c:v>
                </c:pt>
                <c:pt idx="307">
                  <c:v>0.155</c:v>
                </c:pt>
                <c:pt idx="308">
                  <c:v>0.1555</c:v>
                </c:pt>
                <c:pt idx="309">
                  <c:v>0.156</c:v>
                </c:pt>
                <c:pt idx="310">
                  <c:v>0.1565</c:v>
                </c:pt>
                <c:pt idx="311">
                  <c:v>0.157</c:v>
                </c:pt>
                <c:pt idx="312">
                  <c:v>0.1575</c:v>
                </c:pt>
                <c:pt idx="313">
                  <c:v>0.158</c:v>
                </c:pt>
                <c:pt idx="314">
                  <c:v>0.1585</c:v>
                </c:pt>
                <c:pt idx="315">
                  <c:v>0.159</c:v>
                </c:pt>
                <c:pt idx="316">
                  <c:v>0.1595</c:v>
                </c:pt>
                <c:pt idx="317">
                  <c:v>0.16</c:v>
                </c:pt>
                <c:pt idx="318">
                  <c:v>0.1605</c:v>
                </c:pt>
                <c:pt idx="319">
                  <c:v>0.16149999999999998</c:v>
                </c:pt>
                <c:pt idx="320">
                  <c:v>0.16200000000000001</c:v>
                </c:pt>
                <c:pt idx="321">
                  <c:v>0.16250000000000001</c:v>
                </c:pt>
                <c:pt idx="322">
                  <c:v>0.16300000000000001</c:v>
                </c:pt>
                <c:pt idx="323">
                  <c:v>0.16350000000000001</c:v>
                </c:pt>
                <c:pt idx="324">
                  <c:v>0.16399999999999998</c:v>
                </c:pt>
                <c:pt idx="325">
                  <c:v>0.16449999999999998</c:v>
                </c:pt>
                <c:pt idx="326">
                  <c:v>0.16500000000000001</c:v>
                </c:pt>
                <c:pt idx="327">
                  <c:v>0.16550000000000001</c:v>
                </c:pt>
                <c:pt idx="328">
                  <c:v>0.16600000000000001</c:v>
                </c:pt>
                <c:pt idx="329">
                  <c:v>0.16649999999999998</c:v>
                </c:pt>
                <c:pt idx="330">
                  <c:v>0.16699999999999998</c:v>
                </c:pt>
                <c:pt idx="331">
                  <c:v>0.16750000000000001</c:v>
                </c:pt>
                <c:pt idx="332">
                  <c:v>0.16800000000000001</c:v>
                </c:pt>
                <c:pt idx="333">
                  <c:v>0.16850000000000001</c:v>
                </c:pt>
                <c:pt idx="334">
                  <c:v>0.16899999999999998</c:v>
                </c:pt>
                <c:pt idx="335">
                  <c:v>0.16949999999999998</c:v>
                </c:pt>
                <c:pt idx="336">
                  <c:v>0.17</c:v>
                </c:pt>
                <c:pt idx="337">
                  <c:v>0.17050000000000001</c:v>
                </c:pt>
                <c:pt idx="338">
                  <c:v>0.17100000000000001</c:v>
                </c:pt>
                <c:pt idx="339">
                  <c:v>0.17149999999999999</c:v>
                </c:pt>
                <c:pt idx="340">
                  <c:v>0.17199999999999999</c:v>
                </c:pt>
                <c:pt idx="341">
                  <c:v>0.17249999999999999</c:v>
                </c:pt>
                <c:pt idx="342">
                  <c:v>0.17300000000000001</c:v>
                </c:pt>
                <c:pt idx="343">
                  <c:v>0.17350000000000002</c:v>
                </c:pt>
                <c:pt idx="344">
                  <c:v>0.17399999999999999</c:v>
                </c:pt>
                <c:pt idx="345">
                  <c:v>0.17449999999999999</c:v>
                </c:pt>
                <c:pt idx="346">
                  <c:v>0.17499999999999999</c:v>
                </c:pt>
                <c:pt idx="347">
                  <c:v>0.17550000000000002</c:v>
                </c:pt>
                <c:pt idx="348">
                  <c:v>0.17600000000000002</c:v>
                </c:pt>
                <c:pt idx="349">
                  <c:v>0.17649999999999999</c:v>
                </c:pt>
                <c:pt idx="350">
                  <c:v>0.17699999999999999</c:v>
                </c:pt>
                <c:pt idx="351">
                  <c:v>0.17749999999999999</c:v>
                </c:pt>
                <c:pt idx="352">
                  <c:v>0.17800000000000002</c:v>
                </c:pt>
                <c:pt idx="353">
                  <c:v>0.17850000000000002</c:v>
                </c:pt>
                <c:pt idx="354">
                  <c:v>0.17899999999999999</c:v>
                </c:pt>
                <c:pt idx="355">
                  <c:v>0.17949999999999999</c:v>
                </c:pt>
                <c:pt idx="356">
                  <c:v>0.18</c:v>
                </c:pt>
                <c:pt idx="357">
                  <c:v>0.18049999999999999</c:v>
                </c:pt>
                <c:pt idx="358">
                  <c:v>0.18100000000000002</c:v>
                </c:pt>
                <c:pt idx="359">
                  <c:v>0.18149999999999999</c:v>
                </c:pt>
                <c:pt idx="360">
                  <c:v>0.182</c:v>
                </c:pt>
                <c:pt idx="361">
                  <c:v>0.1825</c:v>
                </c:pt>
                <c:pt idx="362">
                  <c:v>0.183</c:v>
                </c:pt>
                <c:pt idx="363">
                  <c:v>0.18350000000000002</c:v>
                </c:pt>
                <c:pt idx="364">
                  <c:v>0.184</c:v>
                </c:pt>
                <c:pt idx="365">
                  <c:v>0.1845</c:v>
                </c:pt>
                <c:pt idx="366">
                  <c:v>0.185</c:v>
                </c:pt>
                <c:pt idx="367">
                  <c:v>0.1855</c:v>
                </c:pt>
                <c:pt idx="368">
                  <c:v>0.18600000000000003</c:v>
                </c:pt>
                <c:pt idx="369">
                  <c:v>0.1865</c:v>
                </c:pt>
                <c:pt idx="370">
                  <c:v>0.187</c:v>
                </c:pt>
                <c:pt idx="371">
                  <c:v>0.1875</c:v>
                </c:pt>
                <c:pt idx="372">
                  <c:v>0.188</c:v>
                </c:pt>
                <c:pt idx="373">
                  <c:v>0.1885</c:v>
                </c:pt>
                <c:pt idx="374">
                  <c:v>0.18899999999999997</c:v>
                </c:pt>
                <c:pt idx="375">
                  <c:v>0.1895</c:v>
                </c:pt>
                <c:pt idx="376">
                  <c:v>0.19</c:v>
                </c:pt>
                <c:pt idx="377">
                  <c:v>0.1905</c:v>
                </c:pt>
                <c:pt idx="378">
                  <c:v>0.191</c:v>
                </c:pt>
                <c:pt idx="379">
                  <c:v>0.19149999999999998</c:v>
                </c:pt>
                <c:pt idx="380">
                  <c:v>0.192</c:v>
                </c:pt>
                <c:pt idx="381">
                  <c:v>0.1925</c:v>
                </c:pt>
                <c:pt idx="382">
                  <c:v>0.193</c:v>
                </c:pt>
                <c:pt idx="383">
                  <c:v>0.19350000000000001</c:v>
                </c:pt>
                <c:pt idx="384">
                  <c:v>0.19399999999999998</c:v>
                </c:pt>
                <c:pt idx="385">
                  <c:v>0.19500000000000001</c:v>
                </c:pt>
                <c:pt idx="386">
                  <c:v>0.19550000000000001</c:v>
                </c:pt>
                <c:pt idx="387">
                  <c:v>0.19600000000000001</c:v>
                </c:pt>
                <c:pt idx="388">
                  <c:v>0.19649999999999998</c:v>
                </c:pt>
                <c:pt idx="389">
                  <c:v>0.19699999999999998</c:v>
                </c:pt>
                <c:pt idx="390">
                  <c:v>0.19750000000000001</c:v>
                </c:pt>
                <c:pt idx="391">
                  <c:v>0.19800000000000001</c:v>
                </c:pt>
                <c:pt idx="392">
                  <c:v>0.19899999999999998</c:v>
                </c:pt>
                <c:pt idx="393">
                  <c:v>0.19949999999999998</c:v>
                </c:pt>
                <c:pt idx="394">
                  <c:v>0.2</c:v>
                </c:pt>
                <c:pt idx="395">
                  <c:v>0.20100000000000001</c:v>
                </c:pt>
                <c:pt idx="396">
                  <c:v>0.20149999999999998</c:v>
                </c:pt>
                <c:pt idx="397">
                  <c:v>0.20199999999999999</c:v>
                </c:pt>
                <c:pt idx="398">
                  <c:v>0.20250000000000001</c:v>
                </c:pt>
                <c:pt idx="399">
                  <c:v>0.20300000000000001</c:v>
                </c:pt>
                <c:pt idx="400">
                  <c:v>0.20350000000000001</c:v>
                </c:pt>
                <c:pt idx="401">
                  <c:v>0.20399999999999999</c:v>
                </c:pt>
                <c:pt idx="402">
                  <c:v>0.20449999999999999</c:v>
                </c:pt>
                <c:pt idx="403">
                  <c:v>0.20499999999999999</c:v>
                </c:pt>
                <c:pt idx="404">
                  <c:v>0.20550000000000002</c:v>
                </c:pt>
                <c:pt idx="405">
                  <c:v>0.20600000000000002</c:v>
                </c:pt>
                <c:pt idx="406">
                  <c:v>0.20649999999999999</c:v>
                </c:pt>
                <c:pt idx="407">
                  <c:v>0.20699999999999999</c:v>
                </c:pt>
                <c:pt idx="408">
                  <c:v>0.20749999999999999</c:v>
                </c:pt>
                <c:pt idx="409">
                  <c:v>0.20800000000000002</c:v>
                </c:pt>
                <c:pt idx="410">
                  <c:v>0.20850000000000002</c:v>
                </c:pt>
                <c:pt idx="411">
                  <c:v>0.20899999999999999</c:v>
                </c:pt>
                <c:pt idx="412">
                  <c:v>0.20949999999999999</c:v>
                </c:pt>
                <c:pt idx="413">
                  <c:v>0.21</c:v>
                </c:pt>
                <c:pt idx="414">
                  <c:v>0.21100000000000002</c:v>
                </c:pt>
                <c:pt idx="415">
                  <c:v>0.21149999999999999</c:v>
                </c:pt>
                <c:pt idx="416">
                  <c:v>0.21199999999999999</c:v>
                </c:pt>
                <c:pt idx="417">
                  <c:v>0.21249999999999999</c:v>
                </c:pt>
                <c:pt idx="418">
                  <c:v>0.21299999999999999</c:v>
                </c:pt>
                <c:pt idx="419">
                  <c:v>0.21350000000000002</c:v>
                </c:pt>
                <c:pt idx="420">
                  <c:v>0.214</c:v>
                </c:pt>
                <c:pt idx="421">
                  <c:v>0.215</c:v>
                </c:pt>
                <c:pt idx="422">
                  <c:v>0.2155</c:v>
                </c:pt>
                <c:pt idx="423">
                  <c:v>0.21600000000000003</c:v>
                </c:pt>
                <c:pt idx="424">
                  <c:v>0.217</c:v>
                </c:pt>
                <c:pt idx="425">
                  <c:v>0.2175</c:v>
                </c:pt>
                <c:pt idx="426">
                  <c:v>0.218</c:v>
                </c:pt>
                <c:pt idx="427">
                  <c:v>0.21850000000000003</c:v>
                </c:pt>
                <c:pt idx="428">
                  <c:v>0.21899999999999997</c:v>
                </c:pt>
                <c:pt idx="429">
                  <c:v>0.2195</c:v>
                </c:pt>
                <c:pt idx="430">
                  <c:v>0.22</c:v>
                </c:pt>
                <c:pt idx="431">
                  <c:v>0.2205</c:v>
                </c:pt>
                <c:pt idx="432">
                  <c:v>0.221</c:v>
                </c:pt>
                <c:pt idx="433">
                  <c:v>0.22149999999999997</c:v>
                </c:pt>
                <c:pt idx="434">
                  <c:v>0.222</c:v>
                </c:pt>
                <c:pt idx="435">
                  <c:v>0.2225</c:v>
                </c:pt>
                <c:pt idx="436">
                  <c:v>0.223</c:v>
                </c:pt>
                <c:pt idx="437">
                  <c:v>0.2235</c:v>
                </c:pt>
                <c:pt idx="438">
                  <c:v>0.22399999999999998</c:v>
                </c:pt>
                <c:pt idx="439">
                  <c:v>0.22450000000000001</c:v>
                </c:pt>
                <c:pt idx="440">
                  <c:v>0.22500000000000001</c:v>
                </c:pt>
                <c:pt idx="441">
                  <c:v>0.22550000000000001</c:v>
                </c:pt>
                <c:pt idx="442">
                  <c:v>0.22600000000000001</c:v>
                </c:pt>
                <c:pt idx="443">
                  <c:v>0.22649999999999998</c:v>
                </c:pt>
                <c:pt idx="444">
                  <c:v>0.22699999999999998</c:v>
                </c:pt>
                <c:pt idx="445">
                  <c:v>0.22750000000000001</c:v>
                </c:pt>
                <c:pt idx="446">
                  <c:v>0.22800000000000001</c:v>
                </c:pt>
                <c:pt idx="447">
                  <c:v>0.22899999999999998</c:v>
                </c:pt>
                <c:pt idx="448">
                  <c:v>0.22949999999999998</c:v>
                </c:pt>
                <c:pt idx="449">
                  <c:v>0.23</c:v>
                </c:pt>
                <c:pt idx="450">
                  <c:v>0.23050000000000001</c:v>
                </c:pt>
                <c:pt idx="451">
                  <c:v>0.23100000000000001</c:v>
                </c:pt>
                <c:pt idx="452">
                  <c:v>0.23149999999999998</c:v>
                </c:pt>
                <c:pt idx="453">
                  <c:v>0.23199999999999998</c:v>
                </c:pt>
                <c:pt idx="454">
                  <c:v>0.23250000000000001</c:v>
                </c:pt>
                <c:pt idx="455">
                  <c:v>0.23300000000000001</c:v>
                </c:pt>
                <c:pt idx="456">
                  <c:v>0.23350000000000001</c:v>
                </c:pt>
                <c:pt idx="457">
                  <c:v>0.23399999999999999</c:v>
                </c:pt>
                <c:pt idx="458">
                  <c:v>0.23449999999999999</c:v>
                </c:pt>
                <c:pt idx="459">
                  <c:v>0.23499999999999999</c:v>
                </c:pt>
                <c:pt idx="460">
                  <c:v>0.23550000000000001</c:v>
                </c:pt>
                <c:pt idx="461">
                  <c:v>0.23600000000000002</c:v>
                </c:pt>
                <c:pt idx="462">
                  <c:v>0.23649999999999999</c:v>
                </c:pt>
                <c:pt idx="463">
                  <c:v>0.23699999999999999</c:v>
                </c:pt>
                <c:pt idx="464">
                  <c:v>0.23749999999999999</c:v>
                </c:pt>
                <c:pt idx="465">
                  <c:v>0.23800000000000002</c:v>
                </c:pt>
              </c:numCache>
            </c:numRef>
          </c:xVal>
          <c:yVal>
            <c:numRef>
              <c:f>'stress-strain -cleaned'!$B$3:$B$468</c:f>
              <c:numCache>
                <c:formatCode>0.00</c:formatCode>
                <c:ptCount val="466"/>
                <c:pt idx="0">
                  <c:v>0</c:v>
                </c:pt>
                <c:pt idx="1">
                  <c:v>1.911</c:v>
                </c:pt>
                <c:pt idx="2">
                  <c:v>1.911</c:v>
                </c:pt>
                <c:pt idx="3">
                  <c:v>1.911</c:v>
                </c:pt>
                <c:pt idx="4">
                  <c:v>4.4589999999999996</c:v>
                </c:pt>
                <c:pt idx="5">
                  <c:v>4.4589999999999996</c:v>
                </c:pt>
                <c:pt idx="6">
                  <c:v>5.7330000000000005</c:v>
                </c:pt>
                <c:pt idx="7">
                  <c:v>6.37</c:v>
                </c:pt>
                <c:pt idx="8">
                  <c:v>14.014000000000001</c:v>
                </c:pt>
                <c:pt idx="9">
                  <c:v>14.014000000000001</c:v>
                </c:pt>
                <c:pt idx="10">
                  <c:v>15.288</c:v>
                </c:pt>
                <c:pt idx="11">
                  <c:v>17.199000000000002</c:v>
                </c:pt>
                <c:pt idx="12">
                  <c:v>22.932000000000002</c:v>
                </c:pt>
                <c:pt idx="13">
                  <c:v>22.295000000000002</c:v>
                </c:pt>
                <c:pt idx="14">
                  <c:v>21.021000000000001</c:v>
                </c:pt>
                <c:pt idx="15">
                  <c:v>19.747</c:v>
                </c:pt>
                <c:pt idx="16">
                  <c:v>15.925000000000001</c:v>
                </c:pt>
                <c:pt idx="17">
                  <c:v>15.925000000000001</c:v>
                </c:pt>
                <c:pt idx="18">
                  <c:v>15.925000000000001</c:v>
                </c:pt>
                <c:pt idx="19">
                  <c:v>15.925000000000001</c:v>
                </c:pt>
                <c:pt idx="20">
                  <c:v>15.925000000000001</c:v>
                </c:pt>
                <c:pt idx="21">
                  <c:v>15.925000000000001</c:v>
                </c:pt>
                <c:pt idx="22">
                  <c:v>15.925000000000001</c:v>
                </c:pt>
                <c:pt idx="23">
                  <c:v>15.925000000000001</c:v>
                </c:pt>
                <c:pt idx="24">
                  <c:v>15.925000000000001</c:v>
                </c:pt>
                <c:pt idx="25">
                  <c:v>16.562000000000001</c:v>
                </c:pt>
                <c:pt idx="26">
                  <c:v>16.562000000000001</c:v>
                </c:pt>
                <c:pt idx="27">
                  <c:v>16.562000000000001</c:v>
                </c:pt>
                <c:pt idx="28">
                  <c:v>16.562000000000001</c:v>
                </c:pt>
                <c:pt idx="29">
                  <c:v>16.562000000000001</c:v>
                </c:pt>
                <c:pt idx="30">
                  <c:v>16.562000000000001</c:v>
                </c:pt>
                <c:pt idx="31">
                  <c:v>16.562000000000001</c:v>
                </c:pt>
                <c:pt idx="32">
                  <c:v>16.562000000000001</c:v>
                </c:pt>
                <c:pt idx="33">
                  <c:v>16.562000000000001</c:v>
                </c:pt>
                <c:pt idx="34">
                  <c:v>16.562000000000001</c:v>
                </c:pt>
                <c:pt idx="35">
                  <c:v>17.199000000000002</c:v>
                </c:pt>
                <c:pt idx="36">
                  <c:v>17.199000000000002</c:v>
                </c:pt>
                <c:pt idx="37">
                  <c:v>17.199000000000002</c:v>
                </c:pt>
                <c:pt idx="38">
                  <c:v>17.835999999999999</c:v>
                </c:pt>
                <c:pt idx="39">
                  <c:v>22.932000000000002</c:v>
                </c:pt>
                <c:pt idx="40">
                  <c:v>23.569000000000003</c:v>
                </c:pt>
                <c:pt idx="41">
                  <c:v>23.569000000000003</c:v>
                </c:pt>
                <c:pt idx="42">
                  <c:v>24.843</c:v>
                </c:pt>
                <c:pt idx="43">
                  <c:v>28.664999999999999</c:v>
                </c:pt>
                <c:pt idx="44">
                  <c:v>30.576000000000001</c:v>
                </c:pt>
                <c:pt idx="45">
                  <c:v>31.213000000000005</c:v>
                </c:pt>
                <c:pt idx="46">
                  <c:v>33.761000000000003</c:v>
                </c:pt>
                <c:pt idx="47">
                  <c:v>45.226999999999997</c:v>
                </c:pt>
                <c:pt idx="48">
                  <c:v>45.864000000000004</c:v>
                </c:pt>
                <c:pt idx="49">
                  <c:v>46.500999999999998</c:v>
                </c:pt>
                <c:pt idx="50">
                  <c:v>48.411999999999999</c:v>
                </c:pt>
                <c:pt idx="51">
                  <c:v>53.508000000000003</c:v>
                </c:pt>
                <c:pt idx="52">
                  <c:v>54.145000000000003</c:v>
                </c:pt>
                <c:pt idx="53">
                  <c:v>54.781999999999996</c:v>
                </c:pt>
                <c:pt idx="54">
                  <c:v>55.418999999999997</c:v>
                </c:pt>
                <c:pt idx="55">
                  <c:v>58.603999999999999</c:v>
                </c:pt>
                <c:pt idx="56">
                  <c:v>58.603999999999999</c:v>
                </c:pt>
                <c:pt idx="57">
                  <c:v>58.603999999999999</c:v>
                </c:pt>
                <c:pt idx="58">
                  <c:v>57.966999999999999</c:v>
                </c:pt>
                <c:pt idx="59">
                  <c:v>59.878</c:v>
                </c:pt>
                <c:pt idx="60">
                  <c:v>59.878</c:v>
                </c:pt>
                <c:pt idx="61">
                  <c:v>59.878</c:v>
                </c:pt>
                <c:pt idx="62">
                  <c:v>60.515000000000001</c:v>
                </c:pt>
                <c:pt idx="63">
                  <c:v>65.611000000000004</c:v>
                </c:pt>
                <c:pt idx="64">
                  <c:v>66.248000000000005</c:v>
                </c:pt>
                <c:pt idx="65">
                  <c:v>68.158999999999992</c:v>
                </c:pt>
                <c:pt idx="66">
                  <c:v>70.706999999999994</c:v>
                </c:pt>
                <c:pt idx="67">
                  <c:v>88.543000000000006</c:v>
                </c:pt>
                <c:pt idx="68">
                  <c:v>90.453999999999994</c:v>
                </c:pt>
                <c:pt idx="69">
                  <c:v>92.364999999999995</c:v>
                </c:pt>
                <c:pt idx="70">
                  <c:v>95.55</c:v>
                </c:pt>
                <c:pt idx="71">
                  <c:v>112.11200000000001</c:v>
                </c:pt>
                <c:pt idx="72">
                  <c:v>113.38600000000001</c:v>
                </c:pt>
                <c:pt idx="73">
                  <c:v>114.66</c:v>
                </c:pt>
                <c:pt idx="74">
                  <c:v>121.66700000000002</c:v>
                </c:pt>
                <c:pt idx="75">
                  <c:v>138.86600000000001</c:v>
                </c:pt>
                <c:pt idx="76">
                  <c:v>141.41399999999999</c:v>
                </c:pt>
                <c:pt idx="77">
                  <c:v>143.32499999999999</c:v>
                </c:pt>
                <c:pt idx="78">
                  <c:v>146.51</c:v>
                </c:pt>
                <c:pt idx="79">
                  <c:v>168.80500000000001</c:v>
                </c:pt>
                <c:pt idx="80">
                  <c:v>171.99</c:v>
                </c:pt>
                <c:pt idx="81">
                  <c:v>174.53799999999998</c:v>
                </c:pt>
                <c:pt idx="82">
                  <c:v>180.27100000000002</c:v>
                </c:pt>
                <c:pt idx="83">
                  <c:v>198.107</c:v>
                </c:pt>
                <c:pt idx="84">
                  <c:v>203.84</c:v>
                </c:pt>
                <c:pt idx="85">
                  <c:v>205.75099999999998</c:v>
                </c:pt>
                <c:pt idx="86">
                  <c:v>212.12099999999998</c:v>
                </c:pt>
                <c:pt idx="87">
                  <c:v>234.416</c:v>
                </c:pt>
                <c:pt idx="88">
                  <c:v>238.875</c:v>
                </c:pt>
                <c:pt idx="89">
                  <c:v>241.423</c:v>
                </c:pt>
                <c:pt idx="90">
                  <c:v>249.06700000000001</c:v>
                </c:pt>
                <c:pt idx="91">
                  <c:v>273.27299999999997</c:v>
                </c:pt>
                <c:pt idx="92">
                  <c:v>277.09500000000003</c:v>
                </c:pt>
                <c:pt idx="93">
                  <c:v>280.28000000000003</c:v>
                </c:pt>
                <c:pt idx="94">
                  <c:v>287.28700000000003</c:v>
                </c:pt>
                <c:pt idx="95">
                  <c:v>310.85599999999999</c:v>
                </c:pt>
                <c:pt idx="96">
                  <c:v>315.315</c:v>
                </c:pt>
                <c:pt idx="97">
                  <c:v>319.774</c:v>
                </c:pt>
                <c:pt idx="98">
                  <c:v>326.14400000000001</c:v>
                </c:pt>
                <c:pt idx="99">
                  <c:v>355.44599999999997</c:v>
                </c:pt>
                <c:pt idx="100">
                  <c:v>361.17900000000003</c:v>
                </c:pt>
                <c:pt idx="101">
                  <c:v>363.09000000000003</c:v>
                </c:pt>
                <c:pt idx="102">
                  <c:v>372.00799999999998</c:v>
                </c:pt>
                <c:pt idx="103">
                  <c:v>400.673</c:v>
                </c:pt>
                <c:pt idx="104">
                  <c:v>404.495</c:v>
                </c:pt>
                <c:pt idx="105">
                  <c:v>406.40600000000001</c:v>
                </c:pt>
                <c:pt idx="106">
                  <c:v>415.32400000000001</c:v>
                </c:pt>
                <c:pt idx="107">
                  <c:v>447.81099999999998</c:v>
                </c:pt>
                <c:pt idx="108">
                  <c:v>449.72199999999998</c:v>
                </c:pt>
                <c:pt idx="109">
                  <c:v>453.54400000000004</c:v>
                </c:pt>
                <c:pt idx="110">
                  <c:v>463.73599999999999</c:v>
                </c:pt>
                <c:pt idx="111">
                  <c:v>498.77100000000002</c:v>
                </c:pt>
                <c:pt idx="112">
                  <c:v>499.40800000000007</c:v>
                </c:pt>
                <c:pt idx="113">
                  <c:v>501.95600000000002</c:v>
                </c:pt>
                <c:pt idx="114">
                  <c:v>509.6</c:v>
                </c:pt>
                <c:pt idx="115">
                  <c:v>541.45000000000005</c:v>
                </c:pt>
                <c:pt idx="116">
                  <c:v>544.63499999999999</c:v>
                </c:pt>
                <c:pt idx="117">
                  <c:v>550.36800000000005</c:v>
                </c:pt>
                <c:pt idx="118">
                  <c:v>560.56000000000006</c:v>
                </c:pt>
                <c:pt idx="119">
                  <c:v>582.21800000000007</c:v>
                </c:pt>
                <c:pt idx="120">
                  <c:v>584.76599999999996</c:v>
                </c:pt>
                <c:pt idx="121">
                  <c:v>588.58800000000008</c:v>
                </c:pt>
                <c:pt idx="122">
                  <c:v>597.50599999999997</c:v>
                </c:pt>
                <c:pt idx="123">
                  <c:v>598.14300000000003</c:v>
                </c:pt>
                <c:pt idx="124">
                  <c:v>598.14300000000003</c:v>
                </c:pt>
                <c:pt idx="125">
                  <c:v>598.78</c:v>
                </c:pt>
                <c:pt idx="126">
                  <c:v>600.05399999999997</c:v>
                </c:pt>
                <c:pt idx="127">
                  <c:v>600.05399999999997</c:v>
                </c:pt>
                <c:pt idx="128">
                  <c:v>600.05399999999997</c:v>
                </c:pt>
                <c:pt idx="129">
                  <c:v>600.05399999999997</c:v>
                </c:pt>
                <c:pt idx="130">
                  <c:v>594.95800000000008</c:v>
                </c:pt>
                <c:pt idx="131">
                  <c:v>594.32100000000003</c:v>
                </c:pt>
                <c:pt idx="132">
                  <c:v>594.32100000000003</c:v>
                </c:pt>
                <c:pt idx="133">
                  <c:v>594.32100000000003</c:v>
                </c:pt>
                <c:pt idx="134">
                  <c:v>595.59500000000003</c:v>
                </c:pt>
                <c:pt idx="135">
                  <c:v>596.23199999999997</c:v>
                </c:pt>
                <c:pt idx="136">
                  <c:v>596.23199999999997</c:v>
                </c:pt>
                <c:pt idx="137">
                  <c:v>596.23199999999997</c:v>
                </c:pt>
                <c:pt idx="138">
                  <c:v>593.04700000000003</c:v>
                </c:pt>
                <c:pt idx="139">
                  <c:v>593.04700000000003</c:v>
                </c:pt>
                <c:pt idx="140">
                  <c:v>592.41</c:v>
                </c:pt>
                <c:pt idx="141">
                  <c:v>592.41</c:v>
                </c:pt>
                <c:pt idx="142">
                  <c:v>591.13599999999997</c:v>
                </c:pt>
                <c:pt idx="143">
                  <c:v>591.13599999999997</c:v>
                </c:pt>
                <c:pt idx="144">
                  <c:v>591.13599999999997</c:v>
                </c:pt>
                <c:pt idx="145">
                  <c:v>591.13599999999997</c:v>
                </c:pt>
                <c:pt idx="146">
                  <c:v>591.13599999999997</c:v>
                </c:pt>
                <c:pt idx="147">
                  <c:v>591.13599999999997</c:v>
                </c:pt>
                <c:pt idx="148">
                  <c:v>591.13599999999997</c:v>
                </c:pt>
                <c:pt idx="149">
                  <c:v>591.13599999999997</c:v>
                </c:pt>
                <c:pt idx="150">
                  <c:v>587.95100000000002</c:v>
                </c:pt>
                <c:pt idx="151">
                  <c:v>587.31400000000008</c:v>
                </c:pt>
                <c:pt idx="152">
                  <c:v>587.31400000000008</c:v>
                </c:pt>
                <c:pt idx="153">
                  <c:v>586.67700000000002</c:v>
                </c:pt>
                <c:pt idx="154">
                  <c:v>589.86199999999997</c:v>
                </c:pt>
                <c:pt idx="155">
                  <c:v>589.86199999999997</c:v>
                </c:pt>
                <c:pt idx="156">
                  <c:v>589.86199999999997</c:v>
                </c:pt>
                <c:pt idx="157">
                  <c:v>589.86199999999997</c:v>
                </c:pt>
                <c:pt idx="158">
                  <c:v>589.86199999999997</c:v>
                </c:pt>
                <c:pt idx="159">
                  <c:v>589.86199999999997</c:v>
                </c:pt>
                <c:pt idx="160">
                  <c:v>589.86199999999997</c:v>
                </c:pt>
                <c:pt idx="161">
                  <c:v>590.49900000000002</c:v>
                </c:pt>
                <c:pt idx="162">
                  <c:v>590.49900000000002</c:v>
                </c:pt>
                <c:pt idx="163">
                  <c:v>590.49900000000002</c:v>
                </c:pt>
                <c:pt idx="164">
                  <c:v>590.49900000000002</c:v>
                </c:pt>
                <c:pt idx="165">
                  <c:v>591.13599999999997</c:v>
                </c:pt>
                <c:pt idx="166">
                  <c:v>591.77300000000002</c:v>
                </c:pt>
                <c:pt idx="167">
                  <c:v>591.77300000000002</c:v>
                </c:pt>
                <c:pt idx="168">
                  <c:v>591.77300000000002</c:v>
                </c:pt>
                <c:pt idx="169">
                  <c:v>591.77300000000002</c:v>
                </c:pt>
                <c:pt idx="170">
                  <c:v>589.86199999999997</c:v>
                </c:pt>
                <c:pt idx="171">
                  <c:v>589.86199999999997</c:v>
                </c:pt>
                <c:pt idx="172">
                  <c:v>589.86199999999997</c:v>
                </c:pt>
                <c:pt idx="173">
                  <c:v>589.86199999999997</c:v>
                </c:pt>
                <c:pt idx="174">
                  <c:v>594.95800000000008</c:v>
                </c:pt>
                <c:pt idx="175">
                  <c:v>595.59500000000003</c:v>
                </c:pt>
                <c:pt idx="176">
                  <c:v>596.23199999999997</c:v>
                </c:pt>
                <c:pt idx="177">
                  <c:v>596.86900000000003</c:v>
                </c:pt>
                <c:pt idx="178">
                  <c:v>593.68400000000008</c:v>
                </c:pt>
                <c:pt idx="179">
                  <c:v>593.68400000000008</c:v>
                </c:pt>
                <c:pt idx="180">
                  <c:v>594.32100000000003</c:v>
                </c:pt>
                <c:pt idx="181">
                  <c:v>596.86900000000003</c:v>
                </c:pt>
                <c:pt idx="182">
                  <c:v>604.51300000000003</c:v>
                </c:pt>
                <c:pt idx="183">
                  <c:v>605.15</c:v>
                </c:pt>
                <c:pt idx="184">
                  <c:v>605.15</c:v>
                </c:pt>
                <c:pt idx="185">
                  <c:v>606.42399999999998</c:v>
                </c:pt>
                <c:pt idx="186">
                  <c:v>607.06100000000004</c:v>
                </c:pt>
                <c:pt idx="187">
                  <c:v>607.06100000000004</c:v>
                </c:pt>
                <c:pt idx="188">
                  <c:v>606.42399999999998</c:v>
                </c:pt>
                <c:pt idx="189">
                  <c:v>605.78699999999992</c:v>
                </c:pt>
                <c:pt idx="190">
                  <c:v>607.06100000000004</c:v>
                </c:pt>
                <c:pt idx="191">
                  <c:v>607.06100000000004</c:v>
                </c:pt>
                <c:pt idx="192">
                  <c:v>607.06100000000004</c:v>
                </c:pt>
                <c:pt idx="193">
                  <c:v>607.06100000000004</c:v>
                </c:pt>
                <c:pt idx="194">
                  <c:v>608.33500000000004</c:v>
                </c:pt>
                <c:pt idx="195">
                  <c:v>608.33500000000004</c:v>
                </c:pt>
                <c:pt idx="196">
                  <c:v>608.33500000000004</c:v>
                </c:pt>
                <c:pt idx="197">
                  <c:v>608.97199999999998</c:v>
                </c:pt>
                <c:pt idx="198">
                  <c:v>608.33500000000004</c:v>
                </c:pt>
                <c:pt idx="199">
                  <c:v>608.33500000000004</c:v>
                </c:pt>
                <c:pt idx="200">
                  <c:v>608.33500000000004</c:v>
                </c:pt>
                <c:pt idx="201">
                  <c:v>608.97199999999998</c:v>
                </c:pt>
                <c:pt idx="202">
                  <c:v>616.61599999999999</c:v>
                </c:pt>
                <c:pt idx="203">
                  <c:v>616.61599999999999</c:v>
                </c:pt>
                <c:pt idx="204">
                  <c:v>616.61599999999999</c:v>
                </c:pt>
                <c:pt idx="205">
                  <c:v>615.97900000000004</c:v>
                </c:pt>
                <c:pt idx="206">
                  <c:v>610.88300000000004</c:v>
                </c:pt>
                <c:pt idx="207">
                  <c:v>614.70500000000004</c:v>
                </c:pt>
                <c:pt idx="208">
                  <c:v>617.89</c:v>
                </c:pt>
                <c:pt idx="209">
                  <c:v>621.71199999999999</c:v>
                </c:pt>
                <c:pt idx="210">
                  <c:v>621.71199999999999</c:v>
                </c:pt>
                <c:pt idx="211">
                  <c:v>621.71199999999999</c:v>
                </c:pt>
                <c:pt idx="212">
                  <c:v>622.34900000000005</c:v>
                </c:pt>
                <c:pt idx="213">
                  <c:v>624.89699999999993</c:v>
                </c:pt>
                <c:pt idx="214">
                  <c:v>625.53399999999999</c:v>
                </c:pt>
                <c:pt idx="215">
                  <c:v>626.17100000000005</c:v>
                </c:pt>
                <c:pt idx="216">
                  <c:v>625.53399999999999</c:v>
                </c:pt>
                <c:pt idx="217">
                  <c:v>623.62300000000005</c:v>
                </c:pt>
                <c:pt idx="218">
                  <c:v>623.62300000000005</c:v>
                </c:pt>
                <c:pt idx="219">
                  <c:v>624.26</c:v>
                </c:pt>
                <c:pt idx="220">
                  <c:v>628.71900000000005</c:v>
                </c:pt>
                <c:pt idx="221">
                  <c:v>630.63</c:v>
                </c:pt>
                <c:pt idx="222">
                  <c:v>629.99300000000005</c:v>
                </c:pt>
                <c:pt idx="223">
                  <c:v>629.35599999999999</c:v>
                </c:pt>
                <c:pt idx="224">
                  <c:v>629.35599999999999</c:v>
                </c:pt>
                <c:pt idx="225">
                  <c:v>633.81500000000005</c:v>
                </c:pt>
                <c:pt idx="226">
                  <c:v>633.81500000000005</c:v>
                </c:pt>
                <c:pt idx="227">
                  <c:v>634.452</c:v>
                </c:pt>
                <c:pt idx="228">
                  <c:v>635.08900000000006</c:v>
                </c:pt>
                <c:pt idx="229">
                  <c:v>637.63699999999994</c:v>
                </c:pt>
                <c:pt idx="230">
                  <c:v>637.63699999999994</c:v>
                </c:pt>
                <c:pt idx="231">
                  <c:v>638.274</c:v>
                </c:pt>
                <c:pt idx="232">
                  <c:v>638.91099999999994</c:v>
                </c:pt>
                <c:pt idx="233">
                  <c:v>637</c:v>
                </c:pt>
                <c:pt idx="234">
                  <c:v>637</c:v>
                </c:pt>
                <c:pt idx="235">
                  <c:v>637</c:v>
                </c:pt>
                <c:pt idx="236">
                  <c:v>637.63699999999994</c:v>
                </c:pt>
                <c:pt idx="237">
                  <c:v>643.37</c:v>
                </c:pt>
                <c:pt idx="238">
                  <c:v>643.37</c:v>
                </c:pt>
                <c:pt idx="239">
                  <c:v>644.00699999999995</c:v>
                </c:pt>
                <c:pt idx="240">
                  <c:v>642.73300000000006</c:v>
                </c:pt>
                <c:pt idx="241">
                  <c:v>644.64400000000001</c:v>
                </c:pt>
                <c:pt idx="242">
                  <c:v>645.91800000000001</c:v>
                </c:pt>
                <c:pt idx="243">
                  <c:v>645.91800000000001</c:v>
                </c:pt>
                <c:pt idx="244">
                  <c:v>646.55500000000006</c:v>
                </c:pt>
                <c:pt idx="245">
                  <c:v>648.46600000000001</c:v>
                </c:pt>
                <c:pt idx="246">
                  <c:v>648.46600000000001</c:v>
                </c:pt>
                <c:pt idx="247">
                  <c:v>648.46600000000001</c:v>
                </c:pt>
                <c:pt idx="248">
                  <c:v>649.10300000000007</c:v>
                </c:pt>
                <c:pt idx="249">
                  <c:v>651.01400000000001</c:v>
                </c:pt>
                <c:pt idx="250">
                  <c:v>651.01400000000001</c:v>
                </c:pt>
                <c:pt idx="251">
                  <c:v>651.65099999999995</c:v>
                </c:pt>
                <c:pt idx="252">
                  <c:v>652.28800000000001</c:v>
                </c:pt>
                <c:pt idx="253">
                  <c:v>653.56200000000001</c:v>
                </c:pt>
                <c:pt idx="254">
                  <c:v>653.56200000000001</c:v>
                </c:pt>
                <c:pt idx="255">
                  <c:v>654.19900000000007</c:v>
                </c:pt>
                <c:pt idx="256">
                  <c:v>654.83600000000001</c:v>
                </c:pt>
                <c:pt idx="257">
                  <c:v>656.11</c:v>
                </c:pt>
                <c:pt idx="258">
                  <c:v>656.11</c:v>
                </c:pt>
                <c:pt idx="259">
                  <c:v>656.11</c:v>
                </c:pt>
                <c:pt idx="260">
                  <c:v>657.38400000000001</c:v>
                </c:pt>
                <c:pt idx="261">
                  <c:v>656.11</c:v>
                </c:pt>
                <c:pt idx="262">
                  <c:v>656.11</c:v>
                </c:pt>
                <c:pt idx="263">
                  <c:v>655.47300000000007</c:v>
                </c:pt>
                <c:pt idx="264">
                  <c:v>653.56200000000001</c:v>
                </c:pt>
                <c:pt idx="265">
                  <c:v>658.02099999999996</c:v>
                </c:pt>
                <c:pt idx="266">
                  <c:v>658.65800000000002</c:v>
                </c:pt>
                <c:pt idx="267">
                  <c:v>659.93200000000002</c:v>
                </c:pt>
                <c:pt idx="268">
                  <c:v>661.20600000000002</c:v>
                </c:pt>
                <c:pt idx="269">
                  <c:v>662.48</c:v>
                </c:pt>
                <c:pt idx="270">
                  <c:v>662.48</c:v>
                </c:pt>
                <c:pt idx="271">
                  <c:v>663.11699999999996</c:v>
                </c:pt>
                <c:pt idx="272">
                  <c:v>663.11699999999996</c:v>
                </c:pt>
                <c:pt idx="273">
                  <c:v>665.02800000000002</c:v>
                </c:pt>
                <c:pt idx="274">
                  <c:v>665.02800000000002</c:v>
                </c:pt>
                <c:pt idx="275">
                  <c:v>665.02800000000002</c:v>
                </c:pt>
                <c:pt idx="276">
                  <c:v>665.66499999999996</c:v>
                </c:pt>
                <c:pt idx="277">
                  <c:v>666.93900000000008</c:v>
                </c:pt>
                <c:pt idx="278">
                  <c:v>667.57600000000002</c:v>
                </c:pt>
                <c:pt idx="279">
                  <c:v>667.57600000000002</c:v>
                </c:pt>
                <c:pt idx="280">
                  <c:v>667.57600000000002</c:v>
                </c:pt>
                <c:pt idx="281">
                  <c:v>668.85</c:v>
                </c:pt>
                <c:pt idx="282">
                  <c:v>668.85</c:v>
                </c:pt>
                <c:pt idx="283">
                  <c:v>668.85</c:v>
                </c:pt>
                <c:pt idx="284">
                  <c:v>669.48699999999997</c:v>
                </c:pt>
                <c:pt idx="285">
                  <c:v>667.57600000000002</c:v>
                </c:pt>
                <c:pt idx="286">
                  <c:v>667.57600000000002</c:v>
                </c:pt>
                <c:pt idx="287">
                  <c:v>668.21300000000008</c:v>
                </c:pt>
                <c:pt idx="288">
                  <c:v>668.21300000000008</c:v>
                </c:pt>
                <c:pt idx="289">
                  <c:v>671.39800000000002</c:v>
                </c:pt>
                <c:pt idx="290">
                  <c:v>672.03499999999997</c:v>
                </c:pt>
                <c:pt idx="291">
                  <c:v>672.03499999999997</c:v>
                </c:pt>
                <c:pt idx="292">
                  <c:v>672.03499999999997</c:v>
                </c:pt>
                <c:pt idx="293">
                  <c:v>673.94600000000003</c:v>
                </c:pt>
                <c:pt idx="294">
                  <c:v>674.58300000000008</c:v>
                </c:pt>
                <c:pt idx="295">
                  <c:v>674.58300000000008</c:v>
                </c:pt>
                <c:pt idx="296">
                  <c:v>674.58300000000008</c:v>
                </c:pt>
                <c:pt idx="297">
                  <c:v>675.22</c:v>
                </c:pt>
                <c:pt idx="298">
                  <c:v>675.22</c:v>
                </c:pt>
                <c:pt idx="299">
                  <c:v>675.22</c:v>
                </c:pt>
                <c:pt idx="300">
                  <c:v>675.85699999999997</c:v>
                </c:pt>
                <c:pt idx="301">
                  <c:v>676.49400000000003</c:v>
                </c:pt>
                <c:pt idx="302">
                  <c:v>676.49400000000003</c:v>
                </c:pt>
                <c:pt idx="303">
                  <c:v>676.49400000000003</c:v>
                </c:pt>
                <c:pt idx="304">
                  <c:v>677.13099999999997</c:v>
                </c:pt>
                <c:pt idx="305">
                  <c:v>677.76800000000003</c:v>
                </c:pt>
                <c:pt idx="306">
                  <c:v>675.22</c:v>
                </c:pt>
                <c:pt idx="307">
                  <c:v>673.94600000000003</c:v>
                </c:pt>
                <c:pt idx="308">
                  <c:v>673.30900000000008</c:v>
                </c:pt>
                <c:pt idx="309">
                  <c:v>676.49400000000003</c:v>
                </c:pt>
                <c:pt idx="310">
                  <c:v>677.76800000000003</c:v>
                </c:pt>
                <c:pt idx="311">
                  <c:v>678.40499999999997</c:v>
                </c:pt>
                <c:pt idx="312">
                  <c:v>679.67899999999997</c:v>
                </c:pt>
                <c:pt idx="313">
                  <c:v>677.76800000000003</c:v>
                </c:pt>
                <c:pt idx="314">
                  <c:v>677.76800000000003</c:v>
                </c:pt>
                <c:pt idx="315">
                  <c:v>677.76800000000003</c:v>
                </c:pt>
                <c:pt idx="316">
                  <c:v>677.76800000000003</c:v>
                </c:pt>
                <c:pt idx="317">
                  <c:v>680.95300000000009</c:v>
                </c:pt>
                <c:pt idx="318">
                  <c:v>680.95300000000009</c:v>
                </c:pt>
                <c:pt idx="319">
                  <c:v>681.59</c:v>
                </c:pt>
                <c:pt idx="320">
                  <c:v>682.22699999999998</c:v>
                </c:pt>
                <c:pt idx="321">
                  <c:v>682.22699999999998</c:v>
                </c:pt>
                <c:pt idx="322">
                  <c:v>682.22699999999998</c:v>
                </c:pt>
                <c:pt idx="323">
                  <c:v>682.22699999999998</c:v>
                </c:pt>
                <c:pt idx="324">
                  <c:v>682.86400000000003</c:v>
                </c:pt>
                <c:pt idx="325">
                  <c:v>682.86400000000003</c:v>
                </c:pt>
                <c:pt idx="326">
                  <c:v>682.86400000000003</c:v>
                </c:pt>
                <c:pt idx="327">
                  <c:v>683.50099999999998</c:v>
                </c:pt>
                <c:pt idx="328">
                  <c:v>684.13800000000003</c:v>
                </c:pt>
                <c:pt idx="329">
                  <c:v>684.13800000000003</c:v>
                </c:pt>
                <c:pt idx="330">
                  <c:v>684.77499999999998</c:v>
                </c:pt>
                <c:pt idx="331">
                  <c:v>684.77499999999998</c:v>
                </c:pt>
                <c:pt idx="332">
                  <c:v>684.77499999999998</c:v>
                </c:pt>
                <c:pt idx="333">
                  <c:v>685.41199999999992</c:v>
                </c:pt>
                <c:pt idx="334">
                  <c:v>685.41199999999992</c:v>
                </c:pt>
                <c:pt idx="335">
                  <c:v>685.41199999999992</c:v>
                </c:pt>
                <c:pt idx="336">
                  <c:v>686.04899999999998</c:v>
                </c:pt>
                <c:pt idx="337">
                  <c:v>686.04899999999998</c:v>
                </c:pt>
                <c:pt idx="338">
                  <c:v>686.68600000000004</c:v>
                </c:pt>
                <c:pt idx="339">
                  <c:v>686.68600000000004</c:v>
                </c:pt>
                <c:pt idx="340">
                  <c:v>687.32300000000009</c:v>
                </c:pt>
                <c:pt idx="341">
                  <c:v>687.32300000000009</c:v>
                </c:pt>
                <c:pt idx="342">
                  <c:v>687.32300000000009</c:v>
                </c:pt>
                <c:pt idx="343">
                  <c:v>687.32300000000009</c:v>
                </c:pt>
                <c:pt idx="344">
                  <c:v>687.96</c:v>
                </c:pt>
                <c:pt idx="345">
                  <c:v>687.96</c:v>
                </c:pt>
                <c:pt idx="346">
                  <c:v>687.96</c:v>
                </c:pt>
                <c:pt idx="347">
                  <c:v>687.96</c:v>
                </c:pt>
                <c:pt idx="348">
                  <c:v>685.41199999999992</c:v>
                </c:pt>
                <c:pt idx="349">
                  <c:v>685.41199999999992</c:v>
                </c:pt>
                <c:pt idx="350">
                  <c:v>685.41199999999992</c:v>
                </c:pt>
                <c:pt idx="351">
                  <c:v>685.41199999999992</c:v>
                </c:pt>
                <c:pt idx="352">
                  <c:v>688.59699999999998</c:v>
                </c:pt>
                <c:pt idx="353">
                  <c:v>687.32300000000009</c:v>
                </c:pt>
                <c:pt idx="354">
                  <c:v>687.32300000000009</c:v>
                </c:pt>
                <c:pt idx="355">
                  <c:v>686.68600000000004</c:v>
                </c:pt>
                <c:pt idx="356">
                  <c:v>688.59699999999998</c:v>
                </c:pt>
                <c:pt idx="357">
                  <c:v>689.23400000000004</c:v>
                </c:pt>
                <c:pt idx="358">
                  <c:v>689.87099999999998</c:v>
                </c:pt>
                <c:pt idx="359">
                  <c:v>689.87099999999998</c:v>
                </c:pt>
                <c:pt idx="360">
                  <c:v>689.87099999999998</c:v>
                </c:pt>
                <c:pt idx="361">
                  <c:v>690.50800000000004</c:v>
                </c:pt>
                <c:pt idx="362">
                  <c:v>690.50800000000004</c:v>
                </c:pt>
                <c:pt idx="363">
                  <c:v>690.50800000000004</c:v>
                </c:pt>
                <c:pt idx="364">
                  <c:v>691.14499999999998</c:v>
                </c:pt>
                <c:pt idx="365">
                  <c:v>691.14499999999998</c:v>
                </c:pt>
                <c:pt idx="366">
                  <c:v>691.14499999999998</c:v>
                </c:pt>
                <c:pt idx="367">
                  <c:v>691.14499999999998</c:v>
                </c:pt>
                <c:pt idx="368">
                  <c:v>691.78199999999993</c:v>
                </c:pt>
                <c:pt idx="369">
                  <c:v>691.78199999999993</c:v>
                </c:pt>
                <c:pt idx="370">
                  <c:v>691.78199999999993</c:v>
                </c:pt>
                <c:pt idx="371">
                  <c:v>691.78199999999993</c:v>
                </c:pt>
                <c:pt idx="372">
                  <c:v>691.78199999999993</c:v>
                </c:pt>
                <c:pt idx="373">
                  <c:v>691.78199999999993</c:v>
                </c:pt>
                <c:pt idx="374">
                  <c:v>691.78199999999993</c:v>
                </c:pt>
                <c:pt idx="375">
                  <c:v>691.78199999999993</c:v>
                </c:pt>
                <c:pt idx="376">
                  <c:v>692.41899999999998</c:v>
                </c:pt>
                <c:pt idx="377">
                  <c:v>692.41899999999998</c:v>
                </c:pt>
                <c:pt idx="378">
                  <c:v>692.41899999999998</c:v>
                </c:pt>
                <c:pt idx="379">
                  <c:v>692.41899999999998</c:v>
                </c:pt>
                <c:pt idx="380">
                  <c:v>692.41899999999998</c:v>
                </c:pt>
                <c:pt idx="381">
                  <c:v>692.41899999999998</c:v>
                </c:pt>
                <c:pt idx="382">
                  <c:v>692.41899999999998</c:v>
                </c:pt>
                <c:pt idx="383">
                  <c:v>692.41899999999998</c:v>
                </c:pt>
                <c:pt idx="384">
                  <c:v>692.41899999999998</c:v>
                </c:pt>
                <c:pt idx="385">
                  <c:v>692.41899999999998</c:v>
                </c:pt>
                <c:pt idx="386">
                  <c:v>692.41899999999998</c:v>
                </c:pt>
                <c:pt idx="387">
                  <c:v>692.41899999999998</c:v>
                </c:pt>
                <c:pt idx="388">
                  <c:v>692.41899999999998</c:v>
                </c:pt>
                <c:pt idx="389">
                  <c:v>692.41899999999998</c:v>
                </c:pt>
                <c:pt idx="390">
                  <c:v>693.05600000000004</c:v>
                </c:pt>
                <c:pt idx="391">
                  <c:v>692.41899999999998</c:v>
                </c:pt>
                <c:pt idx="392">
                  <c:v>692.41899999999998</c:v>
                </c:pt>
                <c:pt idx="393">
                  <c:v>692.41899999999998</c:v>
                </c:pt>
                <c:pt idx="394">
                  <c:v>692.41899999999998</c:v>
                </c:pt>
                <c:pt idx="395">
                  <c:v>692.41899999999998</c:v>
                </c:pt>
                <c:pt idx="396">
                  <c:v>692.41899999999998</c:v>
                </c:pt>
                <c:pt idx="397">
                  <c:v>693.05600000000004</c:v>
                </c:pt>
                <c:pt idx="398">
                  <c:v>693.05600000000004</c:v>
                </c:pt>
                <c:pt idx="399">
                  <c:v>693.05600000000004</c:v>
                </c:pt>
                <c:pt idx="400">
                  <c:v>693.05600000000004</c:v>
                </c:pt>
                <c:pt idx="401">
                  <c:v>693.05600000000004</c:v>
                </c:pt>
                <c:pt idx="402">
                  <c:v>693.05600000000004</c:v>
                </c:pt>
                <c:pt idx="403">
                  <c:v>693.05600000000004</c:v>
                </c:pt>
                <c:pt idx="404">
                  <c:v>693.05600000000004</c:v>
                </c:pt>
                <c:pt idx="405">
                  <c:v>693.05600000000004</c:v>
                </c:pt>
                <c:pt idx="406">
                  <c:v>693.05600000000004</c:v>
                </c:pt>
                <c:pt idx="407">
                  <c:v>693.05600000000004</c:v>
                </c:pt>
                <c:pt idx="408">
                  <c:v>693.05600000000004</c:v>
                </c:pt>
                <c:pt idx="409">
                  <c:v>693.05600000000004</c:v>
                </c:pt>
                <c:pt idx="410">
                  <c:v>693.05600000000004</c:v>
                </c:pt>
                <c:pt idx="411">
                  <c:v>693.05600000000004</c:v>
                </c:pt>
                <c:pt idx="412">
                  <c:v>693.05600000000004</c:v>
                </c:pt>
                <c:pt idx="413">
                  <c:v>692.41899999999998</c:v>
                </c:pt>
                <c:pt idx="414">
                  <c:v>692.41899999999998</c:v>
                </c:pt>
                <c:pt idx="415">
                  <c:v>692.41899999999998</c:v>
                </c:pt>
                <c:pt idx="416">
                  <c:v>692.41899999999998</c:v>
                </c:pt>
                <c:pt idx="417">
                  <c:v>692.41899999999998</c:v>
                </c:pt>
                <c:pt idx="418">
                  <c:v>692.41899999999998</c:v>
                </c:pt>
                <c:pt idx="419">
                  <c:v>692.41899999999998</c:v>
                </c:pt>
                <c:pt idx="420">
                  <c:v>691.78199999999993</c:v>
                </c:pt>
                <c:pt idx="421">
                  <c:v>692.41899999999998</c:v>
                </c:pt>
                <c:pt idx="422">
                  <c:v>692.41899999999998</c:v>
                </c:pt>
                <c:pt idx="423">
                  <c:v>691.14499999999998</c:v>
                </c:pt>
                <c:pt idx="424">
                  <c:v>691.78199999999993</c:v>
                </c:pt>
                <c:pt idx="425">
                  <c:v>691.14499999999998</c:v>
                </c:pt>
                <c:pt idx="426">
                  <c:v>691.14499999999998</c:v>
                </c:pt>
                <c:pt idx="427">
                  <c:v>691.14499999999998</c:v>
                </c:pt>
                <c:pt idx="428">
                  <c:v>690.50800000000004</c:v>
                </c:pt>
                <c:pt idx="429">
                  <c:v>689.87099999999998</c:v>
                </c:pt>
                <c:pt idx="430">
                  <c:v>689.87099999999998</c:v>
                </c:pt>
                <c:pt idx="431">
                  <c:v>689.87099999999998</c:v>
                </c:pt>
                <c:pt idx="432">
                  <c:v>689.87099999999998</c:v>
                </c:pt>
                <c:pt idx="433">
                  <c:v>689.23400000000004</c:v>
                </c:pt>
                <c:pt idx="434">
                  <c:v>687.96</c:v>
                </c:pt>
                <c:pt idx="435">
                  <c:v>687.32300000000009</c:v>
                </c:pt>
                <c:pt idx="436">
                  <c:v>687.32300000000009</c:v>
                </c:pt>
                <c:pt idx="437">
                  <c:v>687.32300000000009</c:v>
                </c:pt>
                <c:pt idx="438">
                  <c:v>684.13800000000003</c:v>
                </c:pt>
                <c:pt idx="439">
                  <c:v>683.50099999999998</c:v>
                </c:pt>
                <c:pt idx="440">
                  <c:v>682.86400000000003</c:v>
                </c:pt>
                <c:pt idx="441">
                  <c:v>681.59</c:v>
                </c:pt>
                <c:pt idx="442">
                  <c:v>675.85699999999997</c:v>
                </c:pt>
                <c:pt idx="443">
                  <c:v>674.58300000000008</c:v>
                </c:pt>
                <c:pt idx="444">
                  <c:v>673.30900000000008</c:v>
                </c:pt>
                <c:pt idx="445">
                  <c:v>672.03499999999997</c:v>
                </c:pt>
                <c:pt idx="446">
                  <c:v>661.84300000000007</c:v>
                </c:pt>
                <c:pt idx="447">
                  <c:v>660.56900000000007</c:v>
                </c:pt>
                <c:pt idx="448">
                  <c:v>657.38400000000001</c:v>
                </c:pt>
                <c:pt idx="449">
                  <c:v>645.91800000000001</c:v>
                </c:pt>
                <c:pt idx="450">
                  <c:v>644.00699999999995</c:v>
                </c:pt>
                <c:pt idx="451">
                  <c:v>642.73300000000006</c:v>
                </c:pt>
                <c:pt idx="452">
                  <c:v>638.91099999999994</c:v>
                </c:pt>
                <c:pt idx="453">
                  <c:v>626.17100000000005</c:v>
                </c:pt>
                <c:pt idx="454">
                  <c:v>624.89699999999993</c:v>
                </c:pt>
                <c:pt idx="455">
                  <c:v>622.34900000000005</c:v>
                </c:pt>
                <c:pt idx="456">
                  <c:v>619.16399999999999</c:v>
                </c:pt>
                <c:pt idx="457">
                  <c:v>604.51300000000003</c:v>
                </c:pt>
                <c:pt idx="458">
                  <c:v>601.96500000000003</c:v>
                </c:pt>
                <c:pt idx="459">
                  <c:v>599.41700000000003</c:v>
                </c:pt>
                <c:pt idx="460">
                  <c:v>594.95800000000008</c:v>
                </c:pt>
                <c:pt idx="461">
                  <c:v>575.84800000000007</c:v>
                </c:pt>
                <c:pt idx="462">
                  <c:v>572.66300000000001</c:v>
                </c:pt>
                <c:pt idx="463">
                  <c:v>570.11500000000001</c:v>
                </c:pt>
                <c:pt idx="464">
                  <c:v>566.29300000000001</c:v>
                </c:pt>
                <c:pt idx="465">
                  <c:v>550.36800000000005</c:v>
                </c:pt>
              </c:numCache>
            </c:numRef>
          </c:yVal>
          <c:smooth val="1"/>
          <c:extLst>
            <c:ext xmlns:c16="http://schemas.microsoft.com/office/drawing/2014/chart" uri="{C3380CC4-5D6E-409C-BE32-E72D297353CC}">
              <c16:uniqueId val="{00000000-5A57-4E1D-A3B8-47A4B361B984}"/>
            </c:ext>
          </c:extLst>
        </c:ser>
        <c:ser>
          <c:idx val="1"/>
          <c:order val="1"/>
          <c:tx>
            <c:v>TT2</c:v>
          </c:tx>
          <c:spPr>
            <a:ln w="19052" cap="rnd">
              <a:solidFill>
                <a:schemeClr val="accent2"/>
              </a:solidFill>
              <a:round/>
            </a:ln>
            <a:effectLst/>
          </c:spPr>
          <c:marker>
            <c:symbol val="none"/>
          </c:marker>
          <c:xVal>
            <c:numRef>
              <c:f>'stress-strain -cleaned'!$C$3:$C$404</c:f>
              <c:numCache>
                <c:formatCode>0.000</c:formatCode>
                <c:ptCount val="402"/>
                <c:pt idx="0">
                  <c:v>0</c:v>
                </c:pt>
                <c:pt idx="1">
                  <c:v>5.0000000000000001E-4</c:v>
                </c:pt>
                <c:pt idx="2">
                  <c:v>1E-3</c:v>
                </c:pt>
                <c:pt idx="3">
                  <c:v>1.5E-3</c:v>
                </c:pt>
                <c:pt idx="4">
                  <c:v>2E-3</c:v>
                </c:pt>
                <c:pt idx="5">
                  <c:v>2.5000000000000001E-3</c:v>
                </c:pt>
                <c:pt idx="6">
                  <c:v>3.0000000000000001E-3</c:v>
                </c:pt>
                <c:pt idx="7">
                  <c:v>3.4999999999999996E-3</c:v>
                </c:pt>
                <c:pt idx="8">
                  <c:v>4.0000000000000001E-3</c:v>
                </c:pt>
                <c:pt idx="9">
                  <c:v>4.5000000000000005E-3</c:v>
                </c:pt>
                <c:pt idx="10">
                  <c:v>5.0000000000000001E-3</c:v>
                </c:pt>
                <c:pt idx="11">
                  <c:v>5.5000000000000005E-3</c:v>
                </c:pt>
                <c:pt idx="12">
                  <c:v>6.0000000000000001E-3</c:v>
                </c:pt>
                <c:pt idx="13">
                  <c:v>6.5000000000000006E-3</c:v>
                </c:pt>
                <c:pt idx="14">
                  <c:v>6.9999999999999993E-3</c:v>
                </c:pt>
                <c:pt idx="15">
                  <c:v>7.4999999999999997E-3</c:v>
                </c:pt>
                <c:pt idx="16">
                  <c:v>8.0000000000000002E-3</c:v>
                </c:pt>
                <c:pt idx="17">
                  <c:v>8.5000000000000006E-3</c:v>
                </c:pt>
                <c:pt idx="18">
                  <c:v>9.0000000000000011E-3</c:v>
                </c:pt>
                <c:pt idx="19">
                  <c:v>9.4999999999999998E-3</c:v>
                </c:pt>
                <c:pt idx="20">
                  <c:v>0.01</c:v>
                </c:pt>
                <c:pt idx="21">
                  <c:v>1.0500000000000001E-2</c:v>
                </c:pt>
                <c:pt idx="22">
                  <c:v>1.1000000000000001E-2</c:v>
                </c:pt>
                <c:pt idx="23">
                  <c:v>1.15E-2</c:v>
                </c:pt>
                <c:pt idx="24">
                  <c:v>1.2E-2</c:v>
                </c:pt>
                <c:pt idx="25">
                  <c:v>1.2500000000000001E-2</c:v>
                </c:pt>
                <c:pt idx="26">
                  <c:v>1.3000000000000001E-2</c:v>
                </c:pt>
                <c:pt idx="27">
                  <c:v>1.3500000000000002E-2</c:v>
                </c:pt>
                <c:pt idx="28">
                  <c:v>1.3999999999999999E-2</c:v>
                </c:pt>
                <c:pt idx="29">
                  <c:v>1.4499999999999999E-2</c:v>
                </c:pt>
                <c:pt idx="30">
                  <c:v>1.4999999999999999E-2</c:v>
                </c:pt>
                <c:pt idx="31">
                  <c:v>1.55E-2</c:v>
                </c:pt>
                <c:pt idx="32">
                  <c:v>1.6E-2</c:v>
                </c:pt>
                <c:pt idx="33">
                  <c:v>1.6500000000000001E-2</c:v>
                </c:pt>
                <c:pt idx="34">
                  <c:v>1.7000000000000001E-2</c:v>
                </c:pt>
                <c:pt idx="35">
                  <c:v>1.7500000000000002E-2</c:v>
                </c:pt>
                <c:pt idx="36">
                  <c:v>1.8000000000000002E-2</c:v>
                </c:pt>
                <c:pt idx="37">
                  <c:v>1.8500000000000003E-2</c:v>
                </c:pt>
                <c:pt idx="38">
                  <c:v>1.9E-2</c:v>
                </c:pt>
                <c:pt idx="39">
                  <c:v>1.95E-2</c:v>
                </c:pt>
                <c:pt idx="40">
                  <c:v>0.02</c:v>
                </c:pt>
                <c:pt idx="41">
                  <c:v>2.0499999999999997E-2</c:v>
                </c:pt>
                <c:pt idx="42">
                  <c:v>2.1000000000000001E-2</c:v>
                </c:pt>
                <c:pt idx="43">
                  <c:v>2.1499999999999998E-2</c:v>
                </c:pt>
                <c:pt idx="44">
                  <c:v>2.2000000000000002E-2</c:v>
                </c:pt>
                <c:pt idx="45">
                  <c:v>2.2499999999999999E-2</c:v>
                </c:pt>
                <c:pt idx="46">
                  <c:v>2.3E-2</c:v>
                </c:pt>
                <c:pt idx="47">
                  <c:v>2.35E-2</c:v>
                </c:pt>
                <c:pt idx="48">
                  <c:v>2.4E-2</c:v>
                </c:pt>
                <c:pt idx="49">
                  <c:v>2.4500000000000001E-2</c:v>
                </c:pt>
                <c:pt idx="50">
                  <c:v>2.5000000000000001E-2</c:v>
                </c:pt>
                <c:pt idx="51">
                  <c:v>2.5499999999999998E-2</c:v>
                </c:pt>
                <c:pt idx="52">
                  <c:v>2.6000000000000002E-2</c:v>
                </c:pt>
                <c:pt idx="53">
                  <c:v>2.6499999999999999E-2</c:v>
                </c:pt>
                <c:pt idx="54">
                  <c:v>2.7000000000000003E-2</c:v>
                </c:pt>
                <c:pt idx="55">
                  <c:v>2.75E-2</c:v>
                </c:pt>
                <c:pt idx="56">
                  <c:v>2.7999999999999997E-2</c:v>
                </c:pt>
                <c:pt idx="57">
                  <c:v>2.8500000000000001E-2</c:v>
                </c:pt>
                <c:pt idx="58">
                  <c:v>2.8999999999999998E-2</c:v>
                </c:pt>
                <c:pt idx="59">
                  <c:v>2.9500000000000002E-2</c:v>
                </c:pt>
                <c:pt idx="60">
                  <c:v>0.03</c:v>
                </c:pt>
                <c:pt idx="61">
                  <c:v>3.0499999999999999E-2</c:v>
                </c:pt>
                <c:pt idx="62">
                  <c:v>3.1E-2</c:v>
                </c:pt>
                <c:pt idx="63">
                  <c:v>3.15E-2</c:v>
                </c:pt>
                <c:pt idx="64">
                  <c:v>3.2000000000000001E-2</c:v>
                </c:pt>
                <c:pt idx="65">
                  <c:v>3.2500000000000001E-2</c:v>
                </c:pt>
                <c:pt idx="66">
                  <c:v>3.3000000000000002E-2</c:v>
                </c:pt>
                <c:pt idx="67">
                  <c:v>3.3500000000000002E-2</c:v>
                </c:pt>
                <c:pt idx="68">
                  <c:v>3.4000000000000002E-2</c:v>
                </c:pt>
                <c:pt idx="69">
                  <c:v>3.4500000000000003E-2</c:v>
                </c:pt>
                <c:pt idx="70">
                  <c:v>3.5000000000000003E-2</c:v>
                </c:pt>
                <c:pt idx="71">
                  <c:v>3.5499999999999997E-2</c:v>
                </c:pt>
                <c:pt idx="72">
                  <c:v>3.6000000000000004E-2</c:v>
                </c:pt>
                <c:pt idx="73">
                  <c:v>3.6499999999999998E-2</c:v>
                </c:pt>
                <c:pt idx="74">
                  <c:v>3.7000000000000005E-2</c:v>
                </c:pt>
                <c:pt idx="75">
                  <c:v>3.7499999999999999E-2</c:v>
                </c:pt>
                <c:pt idx="76">
                  <c:v>3.7999999999999999E-2</c:v>
                </c:pt>
                <c:pt idx="77">
                  <c:v>3.85E-2</c:v>
                </c:pt>
                <c:pt idx="78">
                  <c:v>3.9E-2</c:v>
                </c:pt>
                <c:pt idx="79">
                  <c:v>3.95E-2</c:v>
                </c:pt>
                <c:pt idx="80">
                  <c:v>0.04</c:v>
                </c:pt>
                <c:pt idx="81">
                  <c:v>4.0500000000000001E-2</c:v>
                </c:pt>
                <c:pt idx="82">
                  <c:v>4.0999999999999995E-2</c:v>
                </c:pt>
                <c:pt idx="83">
                  <c:v>4.1500000000000002E-2</c:v>
                </c:pt>
                <c:pt idx="84">
                  <c:v>4.2000000000000003E-2</c:v>
                </c:pt>
                <c:pt idx="85">
                  <c:v>4.2500000000000003E-2</c:v>
                </c:pt>
                <c:pt idx="86">
                  <c:v>4.2999999999999997E-2</c:v>
                </c:pt>
                <c:pt idx="87">
                  <c:v>4.3499999999999997E-2</c:v>
                </c:pt>
                <c:pt idx="88">
                  <c:v>4.4000000000000004E-2</c:v>
                </c:pt>
                <c:pt idx="89">
                  <c:v>4.4500000000000005E-2</c:v>
                </c:pt>
                <c:pt idx="90">
                  <c:v>4.4999999999999998E-2</c:v>
                </c:pt>
                <c:pt idx="91">
                  <c:v>4.5499999999999999E-2</c:v>
                </c:pt>
                <c:pt idx="92">
                  <c:v>4.5999999999999999E-2</c:v>
                </c:pt>
                <c:pt idx="93">
                  <c:v>4.6500000000000007E-2</c:v>
                </c:pt>
                <c:pt idx="94">
                  <c:v>4.7E-2</c:v>
                </c:pt>
                <c:pt idx="95">
                  <c:v>4.7500000000000001E-2</c:v>
                </c:pt>
                <c:pt idx="96">
                  <c:v>4.8000000000000001E-2</c:v>
                </c:pt>
                <c:pt idx="97">
                  <c:v>4.8499999999999995E-2</c:v>
                </c:pt>
                <c:pt idx="98">
                  <c:v>4.9000000000000002E-2</c:v>
                </c:pt>
                <c:pt idx="99">
                  <c:v>4.9500000000000002E-2</c:v>
                </c:pt>
                <c:pt idx="100">
                  <c:v>0.05</c:v>
                </c:pt>
                <c:pt idx="101">
                  <c:v>5.0499999999999996E-2</c:v>
                </c:pt>
                <c:pt idx="102">
                  <c:v>5.0999999999999997E-2</c:v>
                </c:pt>
                <c:pt idx="103">
                  <c:v>5.1500000000000004E-2</c:v>
                </c:pt>
                <c:pt idx="104">
                  <c:v>5.2000000000000005E-2</c:v>
                </c:pt>
                <c:pt idx="105">
                  <c:v>5.2499999999999998E-2</c:v>
                </c:pt>
                <c:pt idx="106">
                  <c:v>5.2999999999999999E-2</c:v>
                </c:pt>
                <c:pt idx="107">
                  <c:v>5.3499999999999999E-2</c:v>
                </c:pt>
                <c:pt idx="108">
                  <c:v>5.4000000000000006E-2</c:v>
                </c:pt>
                <c:pt idx="109">
                  <c:v>5.45E-2</c:v>
                </c:pt>
                <c:pt idx="110">
                  <c:v>5.5E-2</c:v>
                </c:pt>
                <c:pt idx="111">
                  <c:v>5.5500000000000001E-2</c:v>
                </c:pt>
                <c:pt idx="112">
                  <c:v>5.5999999999999994E-2</c:v>
                </c:pt>
                <c:pt idx="113">
                  <c:v>5.6500000000000002E-2</c:v>
                </c:pt>
                <c:pt idx="114">
                  <c:v>5.7000000000000002E-2</c:v>
                </c:pt>
                <c:pt idx="115">
                  <c:v>5.7500000000000002E-2</c:v>
                </c:pt>
                <c:pt idx="116">
                  <c:v>5.7999999999999996E-2</c:v>
                </c:pt>
                <c:pt idx="117">
                  <c:v>5.8499999999999996E-2</c:v>
                </c:pt>
                <c:pt idx="118">
                  <c:v>5.9000000000000004E-2</c:v>
                </c:pt>
                <c:pt idx="119">
                  <c:v>5.9500000000000004E-2</c:v>
                </c:pt>
                <c:pt idx="120">
                  <c:v>0.06</c:v>
                </c:pt>
                <c:pt idx="121">
                  <c:v>6.0499999999999998E-2</c:v>
                </c:pt>
                <c:pt idx="122">
                  <c:v>6.0999999999999999E-2</c:v>
                </c:pt>
                <c:pt idx="123">
                  <c:v>6.1500000000000006E-2</c:v>
                </c:pt>
                <c:pt idx="124">
                  <c:v>6.2E-2</c:v>
                </c:pt>
                <c:pt idx="125">
                  <c:v>6.25E-2</c:v>
                </c:pt>
                <c:pt idx="126">
                  <c:v>6.3E-2</c:v>
                </c:pt>
                <c:pt idx="127">
                  <c:v>6.3500000000000001E-2</c:v>
                </c:pt>
                <c:pt idx="128">
                  <c:v>6.4000000000000001E-2</c:v>
                </c:pt>
                <c:pt idx="129">
                  <c:v>6.4500000000000002E-2</c:v>
                </c:pt>
                <c:pt idx="130">
                  <c:v>6.5000000000000002E-2</c:v>
                </c:pt>
                <c:pt idx="131">
                  <c:v>6.5500000000000003E-2</c:v>
                </c:pt>
                <c:pt idx="132">
                  <c:v>6.6000000000000003E-2</c:v>
                </c:pt>
                <c:pt idx="133">
                  <c:v>6.6500000000000004E-2</c:v>
                </c:pt>
                <c:pt idx="134">
                  <c:v>6.7000000000000004E-2</c:v>
                </c:pt>
                <c:pt idx="135">
                  <c:v>6.7500000000000004E-2</c:v>
                </c:pt>
                <c:pt idx="136">
                  <c:v>6.8000000000000005E-2</c:v>
                </c:pt>
                <c:pt idx="137">
                  <c:v>6.8499999999999991E-2</c:v>
                </c:pt>
                <c:pt idx="138">
                  <c:v>6.9000000000000006E-2</c:v>
                </c:pt>
                <c:pt idx="139">
                  <c:v>6.9500000000000006E-2</c:v>
                </c:pt>
                <c:pt idx="140">
                  <c:v>7.0000000000000007E-2</c:v>
                </c:pt>
                <c:pt idx="141">
                  <c:v>7.0499999999999993E-2</c:v>
                </c:pt>
                <c:pt idx="142">
                  <c:v>7.0999999999999994E-2</c:v>
                </c:pt>
                <c:pt idx="143">
                  <c:v>7.1500000000000008E-2</c:v>
                </c:pt>
                <c:pt idx="144">
                  <c:v>7.2000000000000008E-2</c:v>
                </c:pt>
                <c:pt idx="145">
                  <c:v>7.2499999999999995E-2</c:v>
                </c:pt>
                <c:pt idx="146">
                  <c:v>7.2999999999999995E-2</c:v>
                </c:pt>
                <c:pt idx="147">
                  <c:v>7.3499999999999996E-2</c:v>
                </c:pt>
                <c:pt idx="148">
                  <c:v>7.400000000000001E-2</c:v>
                </c:pt>
                <c:pt idx="149">
                  <c:v>7.4499999999999997E-2</c:v>
                </c:pt>
                <c:pt idx="150">
                  <c:v>7.4999999999999997E-2</c:v>
                </c:pt>
                <c:pt idx="151">
                  <c:v>7.5499999999999998E-2</c:v>
                </c:pt>
                <c:pt idx="152">
                  <c:v>7.5999999999999998E-2</c:v>
                </c:pt>
                <c:pt idx="153">
                  <c:v>7.6499999999999999E-2</c:v>
                </c:pt>
                <c:pt idx="154">
                  <c:v>7.6999999999999999E-2</c:v>
                </c:pt>
                <c:pt idx="155">
                  <c:v>7.7499999999999999E-2</c:v>
                </c:pt>
                <c:pt idx="156">
                  <c:v>7.8E-2</c:v>
                </c:pt>
                <c:pt idx="157">
                  <c:v>7.85E-2</c:v>
                </c:pt>
                <c:pt idx="158">
                  <c:v>7.9000000000000001E-2</c:v>
                </c:pt>
                <c:pt idx="159">
                  <c:v>7.9500000000000001E-2</c:v>
                </c:pt>
                <c:pt idx="160">
                  <c:v>0.08</c:v>
                </c:pt>
                <c:pt idx="161">
                  <c:v>8.0500000000000002E-2</c:v>
                </c:pt>
                <c:pt idx="162">
                  <c:v>8.1000000000000003E-2</c:v>
                </c:pt>
                <c:pt idx="163">
                  <c:v>8.1500000000000003E-2</c:v>
                </c:pt>
                <c:pt idx="164">
                  <c:v>8.199999999999999E-2</c:v>
                </c:pt>
                <c:pt idx="165">
                  <c:v>8.2500000000000004E-2</c:v>
                </c:pt>
                <c:pt idx="166">
                  <c:v>8.3000000000000004E-2</c:v>
                </c:pt>
                <c:pt idx="167">
                  <c:v>8.3499999999999991E-2</c:v>
                </c:pt>
                <c:pt idx="168">
                  <c:v>8.4000000000000005E-2</c:v>
                </c:pt>
                <c:pt idx="169">
                  <c:v>8.4499999999999992E-2</c:v>
                </c:pt>
                <c:pt idx="170">
                  <c:v>8.5000000000000006E-2</c:v>
                </c:pt>
                <c:pt idx="171">
                  <c:v>8.5500000000000007E-2</c:v>
                </c:pt>
                <c:pt idx="172">
                  <c:v>8.5999999999999993E-2</c:v>
                </c:pt>
                <c:pt idx="173">
                  <c:v>8.6500000000000007E-2</c:v>
                </c:pt>
                <c:pt idx="174">
                  <c:v>8.6999999999999994E-2</c:v>
                </c:pt>
                <c:pt idx="175">
                  <c:v>8.7499999999999994E-2</c:v>
                </c:pt>
                <c:pt idx="176">
                  <c:v>8.8000000000000009E-2</c:v>
                </c:pt>
                <c:pt idx="177">
                  <c:v>8.8499999999999995E-2</c:v>
                </c:pt>
                <c:pt idx="178">
                  <c:v>8.900000000000001E-2</c:v>
                </c:pt>
                <c:pt idx="179">
                  <c:v>8.9499999999999996E-2</c:v>
                </c:pt>
                <c:pt idx="180">
                  <c:v>0.09</c:v>
                </c:pt>
                <c:pt idx="181">
                  <c:v>9.0500000000000011E-2</c:v>
                </c:pt>
                <c:pt idx="182">
                  <c:v>9.0999999999999998E-2</c:v>
                </c:pt>
                <c:pt idx="183">
                  <c:v>9.1499999999999998E-2</c:v>
                </c:pt>
                <c:pt idx="184">
                  <c:v>9.1999999999999998E-2</c:v>
                </c:pt>
                <c:pt idx="185">
                  <c:v>9.2499999999999999E-2</c:v>
                </c:pt>
                <c:pt idx="186">
                  <c:v>9.3000000000000013E-2</c:v>
                </c:pt>
                <c:pt idx="187">
                  <c:v>9.35E-2</c:v>
                </c:pt>
                <c:pt idx="188">
                  <c:v>9.4E-2</c:v>
                </c:pt>
                <c:pt idx="189">
                  <c:v>9.4499999999999987E-2</c:v>
                </c:pt>
                <c:pt idx="190">
                  <c:v>9.5500000000000002E-2</c:v>
                </c:pt>
                <c:pt idx="191">
                  <c:v>9.6000000000000002E-2</c:v>
                </c:pt>
                <c:pt idx="192">
                  <c:v>9.6500000000000002E-2</c:v>
                </c:pt>
                <c:pt idx="193">
                  <c:v>9.6999999999999989E-2</c:v>
                </c:pt>
                <c:pt idx="194">
                  <c:v>9.7500000000000003E-2</c:v>
                </c:pt>
                <c:pt idx="195">
                  <c:v>9.8000000000000004E-2</c:v>
                </c:pt>
                <c:pt idx="196">
                  <c:v>9.849999999999999E-2</c:v>
                </c:pt>
                <c:pt idx="197">
                  <c:v>9.9000000000000005E-2</c:v>
                </c:pt>
                <c:pt idx="198">
                  <c:v>9.9499999999999991E-2</c:v>
                </c:pt>
                <c:pt idx="199">
                  <c:v>0.1</c:v>
                </c:pt>
                <c:pt idx="200">
                  <c:v>0.10050000000000001</c:v>
                </c:pt>
                <c:pt idx="201">
                  <c:v>0.10099999999999999</c:v>
                </c:pt>
                <c:pt idx="202">
                  <c:v>0.10150000000000001</c:v>
                </c:pt>
                <c:pt idx="203">
                  <c:v>0.10199999999999999</c:v>
                </c:pt>
                <c:pt idx="204">
                  <c:v>0.10249999999999999</c:v>
                </c:pt>
                <c:pt idx="205">
                  <c:v>0.10300000000000001</c:v>
                </c:pt>
                <c:pt idx="206">
                  <c:v>0.10349999999999999</c:v>
                </c:pt>
                <c:pt idx="207">
                  <c:v>0.10400000000000001</c:v>
                </c:pt>
                <c:pt idx="208">
                  <c:v>0.1045</c:v>
                </c:pt>
                <c:pt idx="209">
                  <c:v>0.105</c:v>
                </c:pt>
                <c:pt idx="210">
                  <c:v>0.10550000000000001</c:v>
                </c:pt>
                <c:pt idx="211">
                  <c:v>0.106</c:v>
                </c:pt>
                <c:pt idx="212">
                  <c:v>0.1065</c:v>
                </c:pt>
                <c:pt idx="213">
                  <c:v>0.107</c:v>
                </c:pt>
                <c:pt idx="214">
                  <c:v>0.1075</c:v>
                </c:pt>
                <c:pt idx="215">
                  <c:v>0.10800000000000001</c:v>
                </c:pt>
                <c:pt idx="216">
                  <c:v>0.1085</c:v>
                </c:pt>
                <c:pt idx="217">
                  <c:v>0.109</c:v>
                </c:pt>
                <c:pt idx="218">
                  <c:v>0.10949999999999999</c:v>
                </c:pt>
                <c:pt idx="219">
                  <c:v>0.11</c:v>
                </c:pt>
                <c:pt idx="220">
                  <c:v>0.1105</c:v>
                </c:pt>
                <c:pt idx="221">
                  <c:v>0.111</c:v>
                </c:pt>
                <c:pt idx="222">
                  <c:v>0.1115</c:v>
                </c:pt>
                <c:pt idx="223">
                  <c:v>0.11199999999999999</c:v>
                </c:pt>
                <c:pt idx="224">
                  <c:v>0.1125</c:v>
                </c:pt>
                <c:pt idx="225">
                  <c:v>0.113</c:v>
                </c:pt>
                <c:pt idx="226">
                  <c:v>0.11349999999999999</c:v>
                </c:pt>
                <c:pt idx="227">
                  <c:v>0.114</c:v>
                </c:pt>
                <c:pt idx="228">
                  <c:v>0.11449999999999999</c:v>
                </c:pt>
                <c:pt idx="229">
                  <c:v>0.115</c:v>
                </c:pt>
                <c:pt idx="230">
                  <c:v>0.11550000000000001</c:v>
                </c:pt>
                <c:pt idx="231">
                  <c:v>0.11599999999999999</c:v>
                </c:pt>
                <c:pt idx="232">
                  <c:v>0.11650000000000001</c:v>
                </c:pt>
                <c:pt idx="233">
                  <c:v>0.11699999999999999</c:v>
                </c:pt>
                <c:pt idx="234">
                  <c:v>0.11749999999999999</c:v>
                </c:pt>
                <c:pt idx="235">
                  <c:v>0.11800000000000001</c:v>
                </c:pt>
                <c:pt idx="236">
                  <c:v>0.11849999999999999</c:v>
                </c:pt>
                <c:pt idx="237">
                  <c:v>0.11900000000000001</c:v>
                </c:pt>
                <c:pt idx="238">
                  <c:v>0.1195</c:v>
                </c:pt>
                <c:pt idx="239">
                  <c:v>0.12</c:v>
                </c:pt>
                <c:pt idx="240">
                  <c:v>0.12050000000000001</c:v>
                </c:pt>
                <c:pt idx="241">
                  <c:v>0.121</c:v>
                </c:pt>
                <c:pt idx="242">
                  <c:v>0.1215</c:v>
                </c:pt>
                <c:pt idx="243">
                  <c:v>0.122</c:v>
                </c:pt>
                <c:pt idx="244">
                  <c:v>0.1225</c:v>
                </c:pt>
                <c:pt idx="245">
                  <c:v>0.12300000000000001</c:v>
                </c:pt>
                <c:pt idx="246">
                  <c:v>0.1235</c:v>
                </c:pt>
                <c:pt idx="247">
                  <c:v>0.124</c:v>
                </c:pt>
                <c:pt idx="248">
                  <c:v>0.1245</c:v>
                </c:pt>
                <c:pt idx="249">
                  <c:v>0.125</c:v>
                </c:pt>
                <c:pt idx="250">
                  <c:v>0.1255</c:v>
                </c:pt>
                <c:pt idx="251">
                  <c:v>0.126</c:v>
                </c:pt>
                <c:pt idx="252">
                  <c:v>0.1265</c:v>
                </c:pt>
                <c:pt idx="253">
                  <c:v>0.127</c:v>
                </c:pt>
                <c:pt idx="254">
                  <c:v>0.1275</c:v>
                </c:pt>
                <c:pt idx="255">
                  <c:v>0.128</c:v>
                </c:pt>
                <c:pt idx="256">
                  <c:v>0.1285</c:v>
                </c:pt>
                <c:pt idx="257">
                  <c:v>0.129</c:v>
                </c:pt>
                <c:pt idx="258">
                  <c:v>0.1295</c:v>
                </c:pt>
                <c:pt idx="259">
                  <c:v>0.13</c:v>
                </c:pt>
                <c:pt idx="260">
                  <c:v>0.1305</c:v>
                </c:pt>
                <c:pt idx="261">
                  <c:v>0.13100000000000001</c:v>
                </c:pt>
                <c:pt idx="262">
                  <c:v>0.13150000000000001</c:v>
                </c:pt>
                <c:pt idx="263">
                  <c:v>0.13200000000000001</c:v>
                </c:pt>
                <c:pt idx="264">
                  <c:v>0.13250000000000001</c:v>
                </c:pt>
                <c:pt idx="265">
                  <c:v>0.13300000000000001</c:v>
                </c:pt>
                <c:pt idx="266">
                  <c:v>0.13350000000000001</c:v>
                </c:pt>
                <c:pt idx="267">
                  <c:v>0.13400000000000001</c:v>
                </c:pt>
                <c:pt idx="268">
                  <c:v>0.13449999999999998</c:v>
                </c:pt>
                <c:pt idx="269">
                  <c:v>0.13500000000000001</c:v>
                </c:pt>
                <c:pt idx="270">
                  <c:v>0.13550000000000001</c:v>
                </c:pt>
                <c:pt idx="271">
                  <c:v>0.13600000000000001</c:v>
                </c:pt>
                <c:pt idx="272">
                  <c:v>0.13650000000000001</c:v>
                </c:pt>
                <c:pt idx="273">
                  <c:v>0.13699999999999998</c:v>
                </c:pt>
                <c:pt idx="274">
                  <c:v>0.13750000000000001</c:v>
                </c:pt>
                <c:pt idx="275">
                  <c:v>0.13800000000000001</c:v>
                </c:pt>
                <c:pt idx="276">
                  <c:v>0.13849999999999998</c:v>
                </c:pt>
                <c:pt idx="277">
                  <c:v>0.13900000000000001</c:v>
                </c:pt>
                <c:pt idx="278">
                  <c:v>0.13949999999999999</c:v>
                </c:pt>
                <c:pt idx="279">
                  <c:v>0.14000000000000001</c:v>
                </c:pt>
                <c:pt idx="280">
                  <c:v>0.14050000000000001</c:v>
                </c:pt>
                <c:pt idx="281">
                  <c:v>0.14099999999999999</c:v>
                </c:pt>
                <c:pt idx="282">
                  <c:v>0.14150000000000001</c:v>
                </c:pt>
                <c:pt idx="283">
                  <c:v>0.14199999999999999</c:v>
                </c:pt>
                <c:pt idx="284">
                  <c:v>0.14249999999999999</c:v>
                </c:pt>
                <c:pt idx="285">
                  <c:v>0.14300000000000002</c:v>
                </c:pt>
                <c:pt idx="286">
                  <c:v>0.14349999999999999</c:v>
                </c:pt>
                <c:pt idx="287">
                  <c:v>0.14400000000000002</c:v>
                </c:pt>
                <c:pt idx="288">
                  <c:v>0.14449999999999999</c:v>
                </c:pt>
                <c:pt idx="289">
                  <c:v>0.14499999999999999</c:v>
                </c:pt>
                <c:pt idx="290">
                  <c:v>0.14550000000000002</c:v>
                </c:pt>
                <c:pt idx="291">
                  <c:v>0.14599999999999999</c:v>
                </c:pt>
                <c:pt idx="292">
                  <c:v>0.14649999999999999</c:v>
                </c:pt>
                <c:pt idx="293">
                  <c:v>0.14699999999999999</c:v>
                </c:pt>
                <c:pt idx="294">
                  <c:v>0.14749999999999999</c:v>
                </c:pt>
                <c:pt idx="295">
                  <c:v>0.14800000000000002</c:v>
                </c:pt>
                <c:pt idx="296">
                  <c:v>0.14849999999999999</c:v>
                </c:pt>
                <c:pt idx="297">
                  <c:v>0.14899999999999999</c:v>
                </c:pt>
                <c:pt idx="298">
                  <c:v>0.14949999999999999</c:v>
                </c:pt>
                <c:pt idx="299">
                  <c:v>0.15</c:v>
                </c:pt>
                <c:pt idx="300">
                  <c:v>0.15049999999999999</c:v>
                </c:pt>
                <c:pt idx="301">
                  <c:v>0.151</c:v>
                </c:pt>
                <c:pt idx="302">
                  <c:v>0.1515</c:v>
                </c:pt>
                <c:pt idx="303">
                  <c:v>0.152</c:v>
                </c:pt>
                <c:pt idx="304">
                  <c:v>0.1525</c:v>
                </c:pt>
                <c:pt idx="305">
                  <c:v>0.153</c:v>
                </c:pt>
                <c:pt idx="306">
                  <c:v>0.1535</c:v>
                </c:pt>
                <c:pt idx="307">
                  <c:v>0.154</c:v>
                </c:pt>
                <c:pt idx="308">
                  <c:v>0.1545</c:v>
                </c:pt>
                <c:pt idx="309">
                  <c:v>0.155</c:v>
                </c:pt>
                <c:pt idx="310">
                  <c:v>0.1555</c:v>
                </c:pt>
                <c:pt idx="311">
                  <c:v>0.156</c:v>
                </c:pt>
                <c:pt idx="312">
                  <c:v>0.1565</c:v>
                </c:pt>
                <c:pt idx="313">
                  <c:v>0.157</c:v>
                </c:pt>
                <c:pt idx="314">
                  <c:v>0.1575</c:v>
                </c:pt>
                <c:pt idx="315">
                  <c:v>0.158</c:v>
                </c:pt>
                <c:pt idx="316">
                  <c:v>0.1585</c:v>
                </c:pt>
                <c:pt idx="317">
                  <c:v>0.159</c:v>
                </c:pt>
                <c:pt idx="318">
                  <c:v>0.1595</c:v>
                </c:pt>
                <c:pt idx="319">
                  <c:v>0.16</c:v>
                </c:pt>
                <c:pt idx="320">
                  <c:v>0.1605</c:v>
                </c:pt>
                <c:pt idx="321">
                  <c:v>0.161</c:v>
                </c:pt>
                <c:pt idx="322">
                  <c:v>0.16149999999999998</c:v>
                </c:pt>
                <c:pt idx="323">
                  <c:v>0.16200000000000001</c:v>
                </c:pt>
                <c:pt idx="324">
                  <c:v>0.16250000000000001</c:v>
                </c:pt>
                <c:pt idx="325">
                  <c:v>0.16300000000000001</c:v>
                </c:pt>
                <c:pt idx="326">
                  <c:v>0.16350000000000001</c:v>
                </c:pt>
                <c:pt idx="327">
                  <c:v>0.16399999999999998</c:v>
                </c:pt>
                <c:pt idx="328">
                  <c:v>0.16449999999999998</c:v>
                </c:pt>
                <c:pt idx="329">
                  <c:v>0.16500000000000001</c:v>
                </c:pt>
                <c:pt idx="330">
                  <c:v>0.16550000000000001</c:v>
                </c:pt>
                <c:pt idx="331">
                  <c:v>0.16600000000000001</c:v>
                </c:pt>
                <c:pt idx="332">
                  <c:v>0.16649999999999998</c:v>
                </c:pt>
                <c:pt idx="333">
                  <c:v>0.16699999999999998</c:v>
                </c:pt>
                <c:pt idx="334">
                  <c:v>0.16750000000000001</c:v>
                </c:pt>
                <c:pt idx="335">
                  <c:v>0.16800000000000001</c:v>
                </c:pt>
                <c:pt idx="336">
                  <c:v>0.16850000000000001</c:v>
                </c:pt>
                <c:pt idx="337">
                  <c:v>0.16899999999999998</c:v>
                </c:pt>
                <c:pt idx="338">
                  <c:v>0.16949999999999998</c:v>
                </c:pt>
                <c:pt idx="339">
                  <c:v>0.17</c:v>
                </c:pt>
                <c:pt idx="340">
                  <c:v>0.17050000000000001</c:v>
                </c:pt>
                <c:pt idx="341">
                  <c:v>0.17100000000000001</c:v>
                </c:pt>
                <c:pt idx="342">
                  <c:v>0.17149999999999999</c:v>
                </c:pt>
                <c:pt idx="343">
                  <c:v>0.17199999999999999</c:v>
                </c:pt>
                <c:pt idx="344">
                  <c:v>0.17249999999999999</c:v>
                </c:pt>
                <c:pt idx="345">
                  <c:v>0.17300000000000001</c:v>
                </c:pt>
                <c:pt idx="346">
                  <c:v>0.17350000000000002</c:v>
                </c:pt>
                <c:pt idx="347">
                  <c:v>0.17399999999999999</c:v>
                </c:pt>
                <c:pt idx="348">
                  <c:v>0.17449999999999999</c:v>
                </c:pt>
                <c:pt idx="349">
                  <c:v>0.17499999999999999</c:v>
                </c:pt>
                <c:pt idx="350">
                  <c:v>0.17550000000000002</c:v>
                </c:pt>
                <c:pt idx="351">
                  <c:v>0.17600000000000002</c:v>
                </c:pt>
                <c:pt idx="352">
                  <c:v>0.17649999999999999</c:v>
                </c:pt>
                <c:pt idx="353">
                  <c:v>0.17699999999999999</c:v>
                </c:pt>
                <c:pt idx="354">
                  <c:v>0.17749999999999999</c:v>
                </c:pt>
                <c:pt idx="355">
                  <c:v>0.17800000000000002</c:v>
                </c:pt>
                <c:pt idx="356">
                  <c:v>0.17850000000000002</c:v>
                </c:pt>
                <c:pt idx="357">
                  <c:v>0.17899999999999999</c:v>
                </c:pt>
                <c:pt idx="358">
                  <c:v>0.17949999999999999</c:v>
                </c:pt>
                <c:pt idx="359">
                  <c:v>0.18</c:v>
                </c:pt>
                <c:pt idx="360">
                  <c:v>0.18049999999999999</c:v>
                </c:pt>
                <c:pt idx="361">
                  <c:v>0.18100000000000002</c:v>
                </c:pt>
                <c:pt idx="362">
                  <c:v>0.18149999999999999</c:v>
                </c:pt>
                <c:pt idx="363">
                  <c:v>0.182</c:v>
                </c:pt>
                <c:pt idx="364">
                  <c:v>0.1825</c:v>
                </c:pt>
                <c:pt idx="365">
                  <c:v>0.183</c:v>
                </c:pt>
                <c:pt idx="366">
                  <c:v>0.18350000000000002</c:v>
                </c:pt>
                <c:pt idx="367">
                  <c:v>0.184</c:v>
                </c:pt>
                <c:pt idx="368">
                  <c:v>0.1845</c:v>
                </c:pt>
                <c:pt idx="369">
                  <c:v>0.185</c:v>
                </c:pt>
                <c:pt idx="370">
                  <c:v>0.1855</c:v>
                </c:pt>
                <c:pt idx="371">
                  <c:v>0.18600000000000003</c:v>
                </c:pt>
                <c:pt idx="372">
                  <c:v>0.1865</c:v>
                </c:pt>
                <c:pt idx="373">
                  <c:v>0.187</c:v>
                </c:pt>
                <c:pt idx="374">
                  <c:v>0.1875</c:v>
                </c:pt>
                <c:pt idx="375">
                  <c:v>0.188</c:v>
                </c:pt>
                <c:pt idx="376">
                  <c:v>0.1885</c:v>
                </c:pt>
                <c:pt idx="377">
                  <c:v>0.18899999999999997</c:v>
                </c:pt>
                <c:pt idx="378">
                  <c:v>0.1895</c:v>
                </c:pt>
                <c:pt idx="379">
                  <c:v>0.19</c:v>
                </c:pt>
                <c:pt idx="380">
                  <c:v>0.1905</c:v>
                </c:pt>
                <c:pt idx="381">
                  <c:v>0.191</c:v>
                </c:pt>
                <c:pt idx="382">
                  <c:v>0.19149999999999998</c:v>
                </c:pt>
                <c:pt idx="383">
                  <c:v>0.192</c:v>
                </c:pt>
                <c:pt idx="384">
                  <c:v>0.1925</c:v>
                </c:pt>
                <c:pt idx="385">
                  <c:v>0.193</c:v>
                </c:pt>
                <c:pt idx="386">
                  <c:v>0.19350000000000001</c:v>
                </c:pt>
                <c:pt idx="387">
                  <c:v>0.19399999999999998</c:v>
                </c:pt>
                <c:pt idx="388">
                  <c:v>0.19450000000000001</c:v>
                </c:pt>
                <c:pt idx="389">
                  <c:v>0.19500000000000001</c:v>
                </c:pt>
                <c:pt idx="390">
                  <c:v>0.19550000000000001</c:v>
                </c:pt>
                <c:pt idx="391">
                  <c:v>0.19600000000000001</c:v>
                </c:pt>
                <c:pt idx="392">
                  <c:v>0.19649999999999998</c:v>
                </c:pt>
                <c:pt idx="393">
                  <c:v>0.19699999999999998</c:v>
                </c:pt>
                <c:pt idx="394">
                  <c:v>0.19750000000000001</c:v>
                </c:pt>
                <c:pt idx="395">
                  <c:v>0.19800000000000001</c:v>
                </c:pt>
                <c:pt idx="396">
                  <c:v>0.19850000000000001</c:v>
                </c:pt>
                <c:pt idx="397">
                  <c:v>0.19899999999999998</c:v>
                </c:pt>
                <c:pt idx="398">
                  <c:v>0.19949999999999998</c:v>
                </c:pt>
                <c:pt idx="399">
                  <c:v>0.2</c:v>
                </c:pt>
                <c:pt idx="400">
                  <c:v>0.20050000000000001</c:v>
                </c:pt>
                <c:pt idx="401">
                  <c:v>0.20300000000000001</c:v>
                </c:pt>
              </c:numCache>
            </c:numRef>
          </c:xVal>
          <c:yVal>
            <c:numRef>
              <c:f>'stress-strain -cleaned'!$D$3:$D$404</c:f>
              <c:numCache>
                <c:formatCode>0.00</c:formatCode>
                <c:ptCount val="402"/>
                <c:pt idx="0">
                  <c:v>0</c:v>
                </c:pt>
                <c:pt idx="1">
                  <c:v>1.911</c:v>
                </c:pt>
                <c:pt idx="2">
                  <c:v>6.37</c:v>
                </c:pt>
                <c:pt idx="3">
                  <c:v>7.6440000000000001</c:v>
                </c:pt>
                <c:pt idx="4">
                  <c:v>8.9179999999999993</c:v>
                </c:pt>
                <c:pt idx="5">
                  <c:v>14.651</c:v>
                </c:pt>
                <c:pt idx="6">
                  <c:v>14.014000000000001</c:v>
                </c:pt>
                <c:pt idx="7">
                  <c:v>12.74</c:v>
                </c:pt>
                <c:pt idx="8">
                  <c:v>10.192</c:v>
                </c:pt>
                <c:pt idx="9">
                  <c:v>7.6440000000000001</c:v>
                </c:pt>
                <c:pt idx="10">
                  <c:v>8.2810000000000006</c:v>
                </c:pt>
                <c:pt idx="11">
                  <c:v>8.2810000000000006</c:v>
                </c:pt>
                <c:pt idx="12">
                  <c:v>7.6440000000000001</c:v>
                </c:pt>
                <c:pt idx="13">
                  <c:v>7.6440000000000001</c:v>
                </c:pt>
                <c:pt idx="14">
                  <c:v>8.2810000000000006</c:v>
                </c:pt>
                <c:pt idx="15">
                  <c:v>8.9179999999999993</c:v>
                </c:pt>
                <c:pt idx="16">
                  <c:v>8.2810000000000006</c:v>
                </c:pt>
                <c:pt idx="17">
                  <c:v>8.2810000000000006</c:v>
                </c:pt>
                <c:pt idx="18">
                  <c:v>8.2810000000000006</c:v>
                </c:pt>
                <c:pt idx="19">
                  <c:v>8.2810000000000006</c:v>
                </c:pt>
                <c:pt idx="20">
                  <c:v>7.6440000000000001</c:v>
                </c:pt>
                <c:pt idx="21">
                  <c:v>7.6440000000000001</c:v>
                </c:pt>
                <c:pt idx="22">
                  <c:v>7.6440000000000001</c:v>
                </c:pt>
                <c:pt idx="23">
                  <c:v>8.9179999999999993</c:v>
                </c:pt>
                <c:pt idx="24">
                  <c:v>8.2810000000000006</c:v>
                </c:pt>
                <c:pt idx="25">
                  <c:v>7.6440000000000001</c:v>
                </c:pt>
                <c:pt idx="26">
                  <c:v>7.6440000000000001</c:v>
                </c:pt>
                <c:pt idx="27">
                  <c:v>7.6440000000000001</c:v>
                </c:pt>
                <c:pt idx="28">
                  <c:v>7.6440000000000001</c:v>
                </c:pt>
                <c:pt idx="29">
                  <c:v>8.2810000000000006</c:v>
                </c:pt>
                <c:pt idx="30">
                  <c:v>8.2810000000000006</c:v>
                </c:pt>
                <c:pt idx="31">
                  <c:v>8.2810000000000006</c:v>
                </c:pt>
                <c:pt idx="32">
                  <c:v>8.9179999999999993</c:v>
                </c:pt>
                <c:pt idx="33">
                  <c:v>10.829000000000001</c:v>
                </c:pt>
                <c:pt idx="34">
                  <c:v>11.466000000000001</c:v>
                </c:pt>
                <c:pt idx="35">
                  <c:v>12.74</c:v>
                </c:pt>
                <c:pt idx="36">
                  <c:v>15.288</c:v>
                </c:pt>
                <c:pt idx="37">
                  <c:v>18.472999999999999</c:v>
                </c:pt>
                <c:pt idx="38">
                  <c:v>18.472999999999999</c:v>
                </c:pt>
                <c:pt idx="39">
                  <c:v>19.747</c:v>
                </c:pt>
                <c:pt idx="40">
                  <c:v>19.747</c:v>
                </c:pt>
                <c:pt idx="41">
                  <c:v>22.932000000000002</c:v>
                </c:pt>
                <c:pt idx="42">
                  <c:v>23.569000000000003</c:v>
                </c:pt>
                <c:pt idx="43">
                  <c:v>24.843</c:v>
                </c:pt>
                <c:pt idx="44">
                  <c:v>24.843</c:v>
                </c:pt>
                <c:pt idx="45">
                  <c:v>29.939</c:v>
                </c:pt>
                <c:pt idx="46">
                  <c:v>30.576000000000001</c:v>
                </c:pt>
                <c:pt idx="47">
                  <c:v>30.576000000000001</c:v>
                </c:pt>
                <c:pt idx="48">
                  <c:v>31.213000000000005</c:v>
                </c:pt>
                <c:pt idx="49">
                  <c:v>38.856999999999999</c:v>
                </c:pt>
                <c:pt idx="50">
                  <c:v>39.494</c:v>
                </c:pt>
                <c:pt idx="51">
                  <c:v>41.405000000000001</c:v>
                </c:pt>
                <c:pt idx="52">
                  <c:v>43.316000000000003</c:v>
                </c:pt>
                <c:pt idx="53">
                  <c:v>54.781999999999996</c:v>
                </c:pt>
                <c:pt idx="54">
                  <c:v>54.781999999999996</c:v>
                </c:pt>
                <c:pt idx="55">
                  <c:v>55.418999999999997</c:v>
                </c:pt>
                <c:pt idx="56">
                  <c:v>56.693000000000005</c:v>
                </c:pt>
                <c:pt idx="57">
                  <c:v>57.966999999999999</c:v>
                </c:pt>
                <c:pt idx="58">
                  <c:v>57.966999999999999</c:v>
                </c:pt>
                <c:pt idx="59">
                  <c:v>58.603999999999999</c:v>
                </c:pt>
                <c:pt idx="60">
                  <c:v>57.966999999999999</c:v>
                </c:pt>
                <c:pt idx="61">
                  <c:v>59.241000000000007</c:v>
                </c:pt>
                <c:pt idx="62">
                  <c:v>59.241000000000007</c:v>
                </c:pt>
                <c:pt idx="63">
                  <c:v>59.241000000000007</c:v>
                </c:pt>
                <c:pt idx="64">
                  <c:v>59.241000000000007</c:v>
                </c:pt>
                <c:pt idx="65">
                  <c:v>67.522000000000006</c:v>
                </c:pt>
                <c:pt idx="66">
                  <c:v>69.433000000000007</c:v>
                </c:pt>
                <c:pt idx="67">
                  <c:v>71.981000000000009</c:v>
                </c:pt>
                <c:pt idx="68">
                  <c:v>74.528999999999996</c:v>
                </c:pt>
                <c:pt idx="69">
                  <c:v>88.543000000000006</c:v>
                </c:pt>
                <c:pt idx="70">
                  <c:v>89.816999999999993</c:v>
                </c:pt>
                <c:pt idx="71">
                  <c:v>91.728000000000009</c:v>
                </c:pt>
                <c:pt idx="72">
                  <c:v>95.55</c:v>
                </c:pt>
                <c:pt idx="73">
                  <c:v>112.749</c:v>
                </c:pt>
                <c:pt idx="74">
                  <c:v>114.66</c:v>
                </c:pt>
                <c:pt idx="75">
                  <c:v>116.57100000000001</c:v>
                </c:pt>
                <c:pt idx="76">
                  <c:v>120.39299999999999</c:v>
                </c:pt>
                <c:pt idx="77">
                  <c:v>136.95500000000001</c:v>
                </c:pt>
                <c:pt idx="78">
                  <c:v>139.50299999999999</c:v>
                </c:pt>
                <c:pt idx="79">
                  <c:v>142.05100000000002</c:v>
                </c:pt>
                <c:pt idx="80">
                  <c:v>142.68799999999999</c:v>
                </c:pt>
                <c:pt idx="81">
                  <c:v>148.42100000000002</c:v>
                </c:pt>
                <c:pt idx="82">
                  <c:v>150.33200000000002</c:v>
                </c:pt>
                <c:pt idx="83">
                  <c:v>152.24299999999999</c:v>
                </c:pt>
                <c:pt idx="84">
                  <c:v>157.339</c:v>
                </c:pt>
                <c:pt idx="85">
                  <c:v>177.72299999999998</c:v>
                </c:pt>
                <c:pt idx="86">
                  <c:v>180.90799999999999</c:v>
                </c:pt>
                <c:pt idx="87">
                  <c:v>182.81899999999999</c:v>
                </c:pt>
                <c:pt idx="88">
                  <c:v>190.46299999999999</c:v>
                </c:pt>
                <c:pt idx="89">
                  <c:v>212.12099999999998</c:v>
                </c:pt>
                <c:pt idx="90">
                  <c:v>216.58</c:v>
                </c:pt>
                <c:pt idx="91">
                  <c:v>218.49099999999999</c:v>
                </c:pt>
                <c:pt idx="92">
                  <c:v>224.86099999999999</c:v>
                </c:pt>
                <c:pt idx="93">
                  <c:v>248.43</c:v>
                </c:pt>
                <c:pt idx="94">
                  <c:v>252.25200000000001</c:v>
                </c:pt>
                <c:pt idx="95">
                  <c:v>254.16299999999998</c:v>
                </c:pt>
                <c:pt idx="96">
                  <c:v>262.44400000000002</c:v>
                </c:pt>
                <c:pt idx="97">
                  <c:v>285.37599999999998</c:v>
                </c:pt>
                <c:pt idx="98">
                  <c:v>289.83499999999998</c:v>
                </c:pt>
                <c:pt idx="99">
                  <c:v>292.38299999999998</c:v>
                </c:pt>
                <c:pt idx="100">
                  <c:v>298.75299999999999</c:v>
                </c:pt>
                <c:pt idx="101">
                  <c:v>328.05500000000001</c:v>
                </c:pt>
                <c:pt idx="102">
                  <c:v>330.60300000000001</c:v>
                </c:pt>
                <c:pt idx="103">
                  <c:v>335.06200000000001</c:v>
                </c:pt>
                <c:pt idx="104">
                  <c:v>342.06900000000002</c:v>
                </c:pt>
                <c:pt idx="105">
                  <c:v>375.19299999999998</c:v>
                </c:pt>
                <c:pt idx="106">
                  <c:v>377.10400000000004</c:v>
                </c:pt>
                <c:pt idx="107">
                  <c:v>378.37799999999999</c:v>
                </c:pt>
                <c:pt idx="108">
                  <c:v>386.65900000000005</c:v>
                </c:pt>
                <c:pt idx="109">
                  <c:v>416.59800000000007</c:v>
                </c:pt>
                <c:pt idx="110">
                  <c:v>420.42</c:v>
                </c:pt>
                <c:pt idx="111">
                  <c:v>423.60500000000002</c:v>
                </c:pt>
                <c:pt idx="112">
                  <c:v>433.79699999999997</c:v>
                </c:pt>
                <c:pt idx="113">
                  <c:v>465.01</c:v>
                </c:pt>
                <c:pt idx="114">
                  <c:v>468.19499999999999</c:v>
                </c:pt>
                <c:pt idx="115">
                  <c:v>469.46900000000005</c:v>
                </c:pt>
                <c:pt idx="116">
                  <c:v>480.29800000000006</c:v>
                </c:pt>
                <c:pt idx="117">
                  <c:v>510.87400000000002</c:v>
                </c:pt>
                <c:pt idx="118">
                  <c:v>516.60699999999997</c:v>
                </c:pt>
                <c:pt idx="119">
                  <c:v>517.88099999999997</c:v>
                </c:pt>
                <c:pt idx="120">
                  <c:v>526.79899999999998</c:v>
                </c:pt>
                <c:pt idx="121">
                  <c:v>551.64199999999994</c:v>
                </c:pt>
                <c:pt idx="122">
                  <c:v>551.64199999999994</c:v>
                </c:pt>
                <c:pt idx="123">
                  <c:v>551.005</c:v>
                </c:pt>
                <c:pt idx="124">
                  <c:v>547.82000000000005</c:v>
                </c:pt>
                <c:pt idx="125">
                  <c:v>545.90899999999999</c:v>
                </c:pt>
                <c:pt idx="126">
                  <c:v>545.27199999999993</c:v>
                </c:pt>
                <c:pt idx="127">
                  <c:v>545.27199999999993</c:v>
                </c:pt>
                <c:pt idx="128">
                  <c:v>544.63499999999999</c:v>
                </c:pt>
                <c:pt idx="129">
                  <c:v>552.279</c:v>
                </c:pt>
                <c:pt idx="130">
                  <c:v>552.279</c:v>
                </c:pt>
                <c:pt idx="131">
                  <c:v>552.91599999999994</c:v>
                </c:pt>
                <c:pt idx="132">
                  <c:v>552.279</c:v>
                </c:pt>
                <c:pt idx="133">
                  <c:v>556.101</c:v>
                </c:pt>
                <c:pt idx="134">
                  <c:v>555.46400000000006</c:v>
                </c:pt>
                <c:pt idx="135">
                  <c:v>555.46400000000006</c:v>
                </c:pt>
                <c:pt idx="136">
                  <c:v>554.827</c:v>
                </c:pt>
                <c:pt idx="137">
                  <c:v>563.745</c:v>
                </c:pt>
                <c:pt idx="138">
                  <c:v>561.83400000000006</c:v>
                </c:pt>
                <c:pt idx="139">
                  <c:v>561.83400000000006</c:v>
                </c:pt>
                <c:pt idx="140">
                  <c:v>563.10800000000006</c:v>
                </c:pt>
                <c:pt idx="141">
                  <c:v>569.47800000000007</c:v>
                </c:pt>
                <c:pt idx="142">
                  <c:v>569.47800000000007</c:v>
                </c:pt>
                <c:pt idx="143">
                  <c:v>570.11500000000001</c:v>
                </c:pt>
                <c:pt idx="144">
                  <c:v>570.75199999999995</c:v>
                </c:pt>
                <c:pt idx="145">
                  <c:v>572.02599999999995</c:v>
                </c:pt>
                <c:pt idx="146">
                  <c:v>572.66300000000001</c:v>
                </c:pt>
                <c:pt idx="147">
                  <c:v>572.66300000000001</c:v>
                </c:pt>
                <c:pt idx="148">
                  <c:v>573.29999999999995</c:v>
                </c:pt>
                <c:pt idx="149">
                  <c:v>573.29999999999995</c:v>
                </c:pt>
                <c:pt idx="150">
                  <c:v>573.29999999999995</c:v>
                </c:pt>
                <c:pt idx="151">
                  <c:v>572.66300000000001</c:v>
                </c:pt>
                <c:pt idx="152">
                  <c:v>571.38900000000001</c:v>
                </c:pt>
                <c:pt idx="153">
                  <c:v>572.66300000000001</c:v>
                </c:pt>
                <c:pt idx="154">
                  <c:v>572.66300000000001</c:v>
                </c:pt>
                <c:pt idx="155">
                  <c:v>572.02599999999995</c:v>
                </c:pt>
                <c:pt idx="156">
                  <c:v>572.02599999999995</c:v>
                </c:pt>
                <c:pt idx="157">
                  <c:v>576.48500000000001</c:v>
                </c:pt>
                <c:pt idx="158">
                  <c:v>576.48500000000001</c:v>
                </c:pt>
                <c:pt idx="159">
                  <c:v>576.48500000000001</c:v>
                </c:pt>
                <c:pt idx="160">
                  <c:v>576.48500000000001</c:v>
                </c:pt>
                <c:pt idx="161">
                  <c:v>572.66300000000001</c:v>
                </c:pt>
                <c:pt idx="162">
                  <c:v>572.66300000000001</c:v>
                </c:pt>
                <c:pt idx="163">
                  <c:v>572.02599999999995</c:v>
                </c:pt>
                <c:pt idx="164">
                  <c:v>571.38900000000001</c:v>
                </c:pt>
                <c:pt idx="165">
                  <c:v>564.38199999999995</c:v>
                </c:pt>
                <c:pt idx="166">
                  <c:v>563.745</c:v>
                </c:pt>
                <c:pt idx="167">
                  <c:v>563.745</c:v>
                </c:pt>
                <c:pt idx="168">
                  <c:v>564.38199999999995</c:v>
                </c:pt>
                <c:pt idx="169">
                  <c:v>575.21100000000001</c:v>
                </c:pt>
                <c:pt idx="170">
                  <c:v>575.84800000000007</c:v>
                </c:pt>
                <c:pt idx="171">
                  <c:v>576.48500000000001</c:v>
                </c:pt>
                <c:pt idx="172">
                  <c:v>576.48500000000001</c:v>
                </c:pt>
                <c:pt idx="173">
                  <c:v>576.48500000000001</c:v>
                </c:pt>
                <c:pt idx="174">
                  <c:v>576.48500000000001</c:v>
                </c:pt>
                <c:pt idx="175">
                  <c:v>577.12199999999996</c:v>
                </c:pt>
                <c:pt idx="176">
                  <c:v>578.39599999999996</c:v>
                </c:pt>
                <c:pt idx="177">
                  <c:v>577.12199999999996</c:v>
                </c:pt>
                <c:pt idx="178">
                  <c:v>577.75900000000001</c:v>
                </c:pt>
                <c:pt idx="179">
                  <c:v>578.39599999999996</c:v>
                </c:pt>
                <c:pt idx="180">
                  <c:v>577.75900000000001</c:v>
                </c:pt>
                <c:pt idx="181">
                  <c:v>573.29999999999995</c:v>
                </c:pt>
                <c:pt idx="182">
                  <c:v>573.29999999999995</c:v>
                </c:pt>
                <c:pt idx="183">
                  <c:v>573.93700000000001</c:v>
                </c:pt>
                <c:pt idx="184">
                  <c:v>575.21100000000001</c:v>
                </c:pt>
                <c:pt idx="185">
                  <c:v>579.03300000000002</c:v>
                </c:pt>
                <c:pt idx="186">
                  <c:v>579.66999999999996</c:v>
                </c:pt>
                <c:pt idx="187">
                  <c:v>580.30700000000002</c:v>
                </c:pt>
                <c:pt idx="188">
                  <c:v>580.94400000000007</c:v>
                </c:pt>
                <c:pt idx="189">
                  <c:v>579.66999999999996</c:v>
                </c:pt>
                <c:pt idx="190">
                  <c:v>579.66999999999996</c:v>
                </c:pt>
                <c:pt idx="191">
                  <c:v>578.39599999999996</c:v>
                </c:pt>
                <c:pt idx="192">
                  <c:v>577.75900000000001</c:v>
                </c:pt>
                <c:pt idx="193">
                  <c:v>577.75900000000001</c:v>
                </c:pt>
                <c:pt idx="194">
                  <c:v>579.03300000000002</c:v>
                </c:pt>
                <c:pt idx="195">
                  <c:v>580.94400000000007</c:v>
                </c:pt>
                <c:pt idx="196">
                  <c:v>577.12199999999996</c:v>
                </c:pt>
                <c:pt idx="197">
                  <c:v>576.48500000000001</c:v>
                </c:pt>
                <c:pt idx="198">
                  <c:v>573.29999999999995</c:v>
                </c:pt>
                <c:pt idx="199">
                  <c:v>571.38900000000001</c:v>
                </c:pt>
                <c:pt idx="200">
                  <c:v>576.48500000000001</c:v>
                </c:pt>
                <c:pt idx="201">
                  <c:v>576.48500000000001</c:v>
                </c:pt>
                <c:pt idx="202">
                  <c:v>578.39599999999996</c:v>
                </c:pt>
                <c:pt idx="203">
                  <c:v>580.30700000000002</c:v>
                </c:pt>
                <c:pt idx="204">
                  <c:v>579.66999999999996</c:v>
                </c:pt>
                <c:pt idx="205">
                  <c:v>579.66999999999996</c:v>
                </c:pt>
                <c:pt idx="206">
                  <c:v>580.94400000000007</c:v>
                </c:pt>
                <c:pt idx="207">
                  <c:v>580.94400000000007</c:v>
                </c:pt>
                <c:pt idx="208">
                  <c:v>583.49199999999996</c:v>
                </c:pt>
                <c:pt idx="209">
                  <c:v>584.12900000000002</c:v>
                </c:pt>
                <c:pt idx="210">
                  <c:v>584.76599999999996</c:v>
                </c:pt>
                <c:pt idx="211">
                  <c:v>585.40300000000002</c:v>
                </c:pt>
                <c:pt idx="212">
                  <c:v>582.85500000000002</c:v>
                </c:pt>
                <c:pt idx="213">
                  <c:v>583.49199999999996</c:v>
                </c:pt>
                <c:pt idx="214">
                  <c:v>582.85500000000002</c:v>
                </c:pt>
                <c:pt idx="215">
                  <c:v>580.94400000000007</c:v>
                </c:pt>
                <c:pt idx="216">
                  <c:v>586.04</c:v>
                </c:pt>
                <c:pt idx="217">
                  <c:v>586.67700000000002</c:v>
                </c:pt>
                <c:pt idx="218">
                  <c:v>587.31400000000008</c:v>
                </c:pt>
                <c:pt idx="219">
                  <c:v>587.31400000000008</c:v>
                </c:pt>
                <c:pt idx="220">
                  <c:v>590.49900000000002</c:v>
                </c:pt>
                <c:pt idx="221">
                  <c:v>591.13599999999997</c:v>
                </c:pt>
                <c:pt idx="222">
                  <c:v>592.41</c:v>
                </c:pt>
                <c:pt idx="223">
                  <c:v>593.04700000000003</c:v>
                </c:pt>
                <c:pt idx="224">
                  <c:v>594.95800000000008</c:v>
                </c:pt>
                <c:pt idx="225">
                  <c:v>595.59500000000003</c:v>
                </c:pt>
                <c:pt idx="226">
                  <c:v>595.59500000000003</c:v>
                </c:pt>
                <c:pt idx="227">
                  <c:v>595.59500000000003</c:v>
                </c:pt>
                <c:pt idx="228">
                  <c:v>594.95800000000008</c:v>
                </c:pt>
                <c:pt idx="229">
                  <c:v>594.32100000000003</c:v>
                </c:pt>
                <c:pt idx="230">
                  <c:v>593.68400000000008</c:v>
                </c:pt>
                <c:pt idx="231">
                  <c:v>593.68400000000008</c:v>
                </c:pt>
                <c:pt idx="232">
                  <c:v>595.59500000000003</c:v>
                </c:pt>
                <c:pt idx="233">
                  <c:v>595.59500000000003</c:v>
                </c:pt>
                <c:pt idx="234">
                  <c:v>595.59500000000003</c:v>
                </c:pt>
                <c:pt idx="235">
                  <c:v>600.69100000000003</c:v>
                </c:pt>
                <c:pt idx="236">
                  <c:v>602.60199999999998</c:v>
                </c:pt>
                <c:pt idx="237">
                  <c:v>602.60199999999998</c:v>
                </c:pt>
                <c:pt idx="238">
                  <c:v>602.60199999999998</c:v>
                </c:pt>
                <c:pt idx="239">
                  <c:v>603.23900000000003</c:v>
                </c:pt>
                <c:pt idx="240">
                  <c:v>604.51300000000003</c:v>
                </c:pt>
                <c:pt idx="241">
                  <c:v>604.51300000000003</c:v>
                </c:pt>
                <c:pt idx="242">
                  <c:v>605.15</c:v>
                </c:pt>
                <c:pt idx="243">
                  <c:v>605.78699999999992</c:v>
                </c:pt>
                <c:pt idx="244">
                  <c:v>607.06100000000004</c:v>
                </c:pt>
                <c:pt idx="245">
                  <c:v>607.69800000000009</c:v>
                </c:pt>
                <c:pt idx="246">
                  <c:v>608.33500000000004</c:v>
                </c:pt>
                <c:pt idx="247">
                  <c:v>608.97199999999998</c:v>
                </c:pt>
                <c:pt idx="248">
                  <c:v>605.15</c:v>
                </c:pt>
                <c:pt idx="249">
                  <c:v>605.15</c:v>
                </c:pt>
                <c:pt idx="250">
                  <c:v>605.78699999999992</c:v>
                </c:pt>
                <c:pt idx="251">
                  <c:v>609.60900000000004</c:v>
                </c:pt>
                <c:pt idx="252">
                  <c:v>612.79399999999998</c:v>
                </c:pt>
                <c:pt idx="253">
                  <c:v>612.79399999999998</c:v>
                </c:pt>
                <c:pt idx="254">
                  <c:v>612.79399999999998</c:v>
                </c:pt>
                <c:pt idx="255">
                  <c:v>612.79399999999998</c:v>
                </c:pt>
                <c:pt idx="256">
                  <c:v>607.69800000000009</c:v>
                </c:pt>
                <c:pt idx="257">
                  <c:v>607.69800000000009</c:v>
                </c:pt>
                <c:pt idx="258">
                  <c:v>608.97199999999998</c:v>
                </c:pt>
                <c:pt idx="259">
                  <c:v>612.79399999999998</c:v>
                </c:pt>
                <c:pt idx="260">
                  <c:v>615.34199999999998</c:v>
                </c:pt>
                <c:pt idx="261">
                  <c:v>615.34199999999998</c:v>
                </c:pt>
                <c:pt idx="262">
                  <c:v>615.97900000000004</c:v>
                </c:pt>
                <c:pt idx="263">
                  <c:v>616.61599999999999</c:v>
                </c:pt>
                <c:pt idx="264">
                  <c:v>617.89</c:v>
                </c:pt>
                <c:pt idx="265">
                  <c:v>617.89</c:v>
                </c:pt>
                <c:pt idx="266">
                  <c:v>617.89</c:v>
                </c:pt>
                <c:pt idx="267">
                  <c:v>618.52699999999993</c:v>
                </c:pt>
                <c:pt idx="268">
                  <c:v>620.4380000000001</c:v>
                </c:pt>
                <c:pt idx="269">
                  <c:v>620.4380000000001</c:v>
                </c:pt>
                <c:pt idx="270">
                  <c:v>619.16399999999999</c:v>
                </c:pt>
                <c:pt idx="271">
                  <c:v>616.61599999999999</c:v>
                </c:pt>
                <c:pt idx="272">
                  <c:v>622.34900000000005</c:v>
                </c:pt>
                <c:pt idx="273">
                  <c:v>622.98599999999999</c:v>
                </c:pt>
                <c:pt idx="274">
                  <c:v>622.34900000000005</c:v>
                </c:pt>
                <c:pt idx="275">
                  <c:v>622.98599999999999</c:v>
                </c:pt>
                <c:pt idx="276">
                  <c:v>623.62300000000005</c:v>
                </c:pt>
                <c:pt idx="277">
                  <c:v>624.26</c:v>
                </c:pt>
                <c:pt idx="278">
                  <c:v>624.26</c:v>
                </c:pt>
                <c:pt idx="279">
                  <c:v>624.89699999999993</c:v>
                </c:pt>
                <c:pt idx="280">
                  <c:v>620.4380000000001</c:v>
                </c:pt>
                <c:pt idx="281">
                  <c:v>620.4380000000001</c:v>
                </c:pt>
                <c:pt idx="282">
                  <c:v>620.4380000000001</c:v>
                </c:pt>
                <c:pt idx="283">
                  <c:v>620.4380000000001</c:v>
                </c:pt>
                <c:pt idx="284">
                  <c:v>626.80799999999999</c:v>
                </c:pt>
                <c:pt idx="285">
                  <c:v>627.44500000000005</c:v>
                </c:pt>
                <c:pt idx="286">
                  <c:v>627.44500000000005</c:v>
                </c:pt>
                <c:pt idx="287">
                  <c:v>627.44500000000005</c:v>
                </c:pt>
                <c:pt idx="288">
                  <c:v>628.71900000000005</c:v>
                </c:pt>
                <c:pt idx="289">
                  <c:v>629.35599999999999</c:v>
                </c:pt>
                <c:pt idx="290">
                  <c:v>629.35599999999999</c:v>
                </c:pt>
                <c:pt idx="291">
                  <c:v>629.99300000000005</c:v>
                </c:pt>
                <c:pt idx="292">
                  <c:v>630.63</c:v>
                </c:pt>
                <c:pt idx="293">
                  <c:v>630.63</c:v>
                </c:pt>
                <c:pt idx="294">
                  <c:v>630.63</c:v>
                </c:pt>
                <c:pt idx="295">
                  <c:v>631.26699999999994</c:v>
                </c:pt>
                <c:pt idx="296">
                  <c:v>632.54099999999994</c:v>
                </c:pt>
                <c:pt idx="297">
                  <c:v>632.54099999999994</c:v>
                </c:pt>
                <c:pt idx="298">
                  <c:v>632.54099999999994</c:v>
                </c:pt>
                <c:pt idx="299">
                  <c:v>632.54099999999994</c:v>
                </c:pt>
                <c:pt idx="300">
                  <c:v>633.178</c:v>
                </c:pt>
                <c:pt idx="301">
                  <c:v>633.81500000000005</c:v>
                </c:pt>
                <c:pt idx="302">
                  <c:v>633.81500000000005</c:v>
                </c:pt>
                <c:pt idx="303">
                  <c:v>632.54099999999994</c:v>
                </c:pt>
                <c:pt idx="304">
                  <c:v>632.54099999999994</c:v>
                </c:pt>
                <c:pt idx="305">
                  <c:v>633.81500000000005</c:v>
                </c:pt>
                <c:pt idx="306">
                  <c:v>634.452</c:v>
                </c:pt>
                <c:pt idx="307">
                  <c:v>635.08900000000006</c:v>
                </c:pt>
                <c:pt idx="308">
                  <c:v>635.726</c:v>
                </c:pt>
                <c:pt idx="309">
                  <c:v>635.726</c:v>
                </c:pt>
                <c:pt idx="310">
                  <c:v>635.726</c:v>
                </c:pt>
                <c:pt idx="311">
                  <c:v>635.726</c:v>
                </c:pt>
                <c:pt idx="312">
                  <c:v>637</c:v>
                </c:pt>
                <c:pt idx="313">
                  <c:v>637</c:v>
                </c:pt>
                <c:pt idx="314">
                  <c:v>637.63699999999994</c:v>
                </c:pt>
                <c:pt idx="315">
                  <c:v>637</c:v>
                </c:pt>
                <c:pt idx="316">
                  <c:v>637.63699999999994</c:v>
                </c:pt>
                <c:pt idx="317">
                  <c:v>637.63699999999994</c:v>
                </c:pt>
                <c:pt idx="318">
                  <c:v>637.63699999999994</c:v>
                </c:pt>
                <c:pt idx="319">
                  <c:v>638.274</c:v>
                </c:pt>
                <c:pt idx="320">
                  <c:v>638.91099999999994</c:v>
                </c:pt>
                <c:pt idx="321">
                  <c:v>638.91099999999994</c:v>
                </c:pt>
                <c:pt idx="322">
                  <c:v>638.91099999999994</c:v>
                </c:pt>
                <c:pt idx="323">
                  <c:v>639.548</c:v>
                </c:pt>
                <c:pt idx="324">
                  <c:v>635.08900000000006</c:v>
                </c:pt>
                <c:pt idx="325">
                  <c:v>637.63699999999994</c:v>
                </c:pt>
                <c:pt idx="326">
                  <c:v>639.548</c:v>
                </c:pt>
                <c:pt idx="327">
                  <c:v>640.18500000000006</c:v>
                </c:pt>
                <c:pt idx="328">
                  <c:v>640.18500000000006</c:v>
                </c:pt>
                <c:pt idx="329">
                  <c:v>640.18500000000006</c:v>
                </c:pt>
                <c:pt idx="330">
                  <c:v>640.822</c:v>
                </c:pt>
                <c:pt idx="331">
                  <c:v>640.822</c:v>
                </c:pt>
                <c:pt idx="332">
                  <c:v>640.822</c:v>
                </c:pt>
                <c:pt idx="333">
                  <c:v>640.822</c:v>
                </c:pt>
                <c:pt idx="334">
                  <c:v>641.45900000000006</c:v>
                </c:pt>
                <c:pt idx="335">
                  <c:v>642.096</c:v>
                </c:pt>
                <c:pt idx="336">
                  <c:v>640.18500000000006</c:v>
                </c:pt>
                <c:pt idx="337">
                  <c:v>641.45900000000006</c:v>
                </c:pt>
                <c:pt idx="338">
                  <c:v>642.096</c:v>
                </c:pt>
                <c:pt idx="339">
                  <c:v>642.096</c:v>
                </c:pt>
                <c:pt idx="340">
                  <c:v>642.096</c:v>
                </c:pt>
                <c:pt idx="341">
                  <c:v>642.096</c:v>
                </c:pt>
                <c:pt idx="342">
                  <c:v>642.73300000000006</c:v>
                </c:pt>
                <c:pt idx="343">
                  <c:v>643.37</c:v>
                </c:pt>
                <c:pt idx="344">
                  <c:v>642.73300000000006</c:v>
                </c:pt>
                <c:pt idx="345">
                  <c:v>642.73300000000006</c:v>
                </c:pt>
                <c:pt idx="346">
                  <c:v>642.73300000000006</c:v>
                </c:pt>
                <c:pt idx="347">
                  <c:v>642.73300000000006</c:v>
                </c:pt>
                <c:pt idx="348">
                  <c:v>642.73300000000006</c:v>
                </c:pt>
                <c:pt idx="349">
                  <c:v>642.73300000000006</c:v>
                </c:pt>
                <c:pt idx="350">
                  <c:v>643.37</c:v>
                </c:pt>
                <c:pt idx="351">
                  <c:v>643.37</c:v>
                </c:pt>
                <c:pt idx="352">
                  <c:v>643.37</c:v>
                </c:pt>
                <c:pt idx="353">
                  <c:v>643.37</c:v>
                </c:pt>
                <c:pt idx="354">
                  <c:v>644.00699999999995</c:v>
                </c:pt>
                <c:pt idx="355">
                  <c:v>644.00699999999995</c:v>
                </c:pt>
                <c:pt idx="356">
                  <c:v>644.00699999999995</c:v>
                </c:pt>
                <c:pt idx="357">
                  <c:v>644.00699999999995</c:v>
                </c:pt>
                <c:pt idx="358">
                  <c:v>644.00699999999995</c:v>
                </c:pt>
                <c:pt idx="359">
                  <c:v>644.00699999999995</c:v>
                </c:pt>
                <c:pt idx="360">
                  <c:v>643.37</c:v>
                </c:pt>
                <c:pt idx="361">
                  <c:v>643.37</c:v>
                </c:pt>
                <c:pt idx="362">
                  <c:v>643.37</c:v>
                </c:pt>
                <c:pt idx="363">
                  <c:v>643.37</c:v>
                </c:pt>
                <c:pt idx="364">
                  <c:v>642.096</c:v>
                </c:pt>
                <c:pt idx="365">
                  <c:v>642.73300000000006</c:v>
                </c:pt>
                <c:pt idx="366">
                  <c:v>642.73300000000006</c:v>
                </c:pt>
                <c:pt idx="367">
                  <c:v>642.73300000000006</c:v>
                </c:pt>
                <c:pt idx="368">
                  <c:v>641.45900000000006</c:v>
                </c:pt>
                <c:pt idx="369">
                  <c:v>641.45900000000006</c:v>
                </c:pt>
                <c:pt idx="370">
                  <c:v>641.45900000000006</c:v>
                </c:pt>
                <c:pt idx="371">
                  <c:v>641.45900000000006</c:v>
                </c:pt>
                <c:pt idx="372">
                  <c:v>638.91099999999994</c:v>
                </c:pt>
                <c:pt idx="373">
                  <c:v>638.274</c:v>
                </c:pt>
                <c:pt idx="374">
                  <c:v>638.274</c:v>
                </c:pt>
                <c:pt idx="375">
                  <c:v>637.63699999999994</c:v>
                </c:pt>
                <c:pt idx="376">
                  <c:v>635.08900000000006</c:v>
                </c:pt>
                <c:pt idx="377">
                  <c:v>634.452</c:v>
                </c:pt>
                <c:pt idx="378">
                  <c:v>633.81500000000005</c:v>
                </c:pt>
                <c:pt idx="379">
                  <c:v>632.54099999999994</c:v>
                </c:pt>
                <c:pt idx="380">
                  <c:v>625.53399999999999</c:v>
                </c:pt>
                <c:pt idx="381">
                  <c:v>625.53399999999999</c:v>
                </c:pt>
                <c:pt idx="382">
                  <c:v>624.89699999999993</c:v>
                </c:pt>
                <c:pt idx="383">
                  <c:v>622.98599999999999</c:v>
                </c:pt>
                <c:pt idx="384">
                  <c:v>614.70500000000004</c:v>
                </c:pt>
                <c:pt idx="385">
                  <c:v>614.0680000000001</c:v>
                </c:pt>
                <c:pt idx="386">
                  <c:v>612.79399999999998</c:v>
                </c:pt>
                <c:pt idx="387">
                  <c:v>611.52</c:v>
                </c:pt>
                <c:pt idx="388">
                  <c:v>601.32800000000009</c:v>
                </c:pt>
                <c:pt idx="389">
                  <c:v>600.69100000000003</c:v>
                </c:pt>
                <c:pt idx="390">
                  <c:v>599.41700000000003</c:v>
                </c:pt>
                <c:pt idx="391">
                  <c:v>598.14300000000003</c:v>
                </c:pt>
                <c:pt idx="392">
                  <c:v>584.12900000000002</c:v>
                </c:pt>
                <c:pt idx="393">
                  <c:v>584.12900000000002</c:v>
                </c:pt>
                <c:pt idx="394">
                  <c:v>581.58100000000002</c:v>
                </c:pt>
                <c:pt idx="395">
                  <c:v>579.03300000000002</c:v>
                </c:pt>
                <c:pt idx="396">
                  <c:v>559.923</c:v>
                </c:pt>
                <c:pt idx="397">
                  <c:v>556.73800000000006</c:v>
                </c:pt>
                <c:pt idx="398">
                  <c:v>551.64199999999994</c:v>
                </c:pt>
                <c:pt idx="399">
                  <c:v>549.09400000000005</c:v>
                </c:pt>
                <c:pt idx="400">
                  <c:v>548.45699999999999</c:v>
                </c:pt>
                <c:pt idx="401">
                  <c:v>547.18299999999999</c:v>
                </c:pt>
              </c:numCache>
            </c:numRef>
          </c:yVal>
          <c:smooth val="1"/>
          <c:extLst>
            <c:ext xmlns:c16="http://schemas.microsoft.com/office/drawing/2014/chart" uri="{C3380CC4-5D6E-409C-BE32-E72D297353CC}">
              <c16:uniqueId val="{00000001-5A57-4E1D-A3B8-47A4B361B984}"/>
            </c:ext>
          </c:extLst>
        </c:ser>
        <c:ser>
          <c:idx val="2"/>
          <c:order val="2"/>
          <c:tx>
            <c:v>TT3</c:v>
          </c:tx>
          <c:spPr>
            <a:ln w="19052" cap="rnd">
              <a:solidFill>
                <a:schemeClr val="accent3"/>
              </a:solidFill>
              <a:round/>
            </a:ln>
            <a:effectLst/>
          </c:spPr>
          <c:marker>
            <c:symbol val="none"/>
          </c:marker>
          <c:xVal>
            <c:numRef>
              <c:f>'stress-strain -cleaned'!$E$3:$E$417</c:f>
              <c:numCache>
                <c:formatCode>0.000</c:formatCode>
                <c:ptCount val="415"/>
                <c:pt idx="0">
                  <c:v>0</c:v>
                </c:pt>
                <c:pt idx="1">
                  <c:v>1E-3</c:v>
                </c:pt>
                <c:pt idx="2">
                  <c:v>1.5E-3</c:v>
                </c:pt>
                <c:pt idx="3">
                  <c:v>2E-3</c:v>
                </c:pt>
                <c:pt idx="4">
                  <c:v>2.5000000000000001E-3</c:v>
                </c:pt>
                <c:pt idx="5">
                  <c:v>3.0000000000000001E-3</c:v>
                </c:pt>
                <c:pt idx="6">
                  <c:v>3.4999999999999996E-3</c:v>
                </c:pt>
                <c:pt idx="7">
                  <c:v>4.0000000000000001E-3</c:v>
                </c:pt>
                <c:pt idx="8">
                  <c:v>5.0000000000000001E-3</c:v>
                </c:pt>
                <c:pt idx="9">
                  <c:v>5.5000000000000005E-3</c:v>
                </c:pt>
                <c:pt idx="10">
                  <c:v>6.0000000000000001E-3</c:v>
                </c:pt>
                <c:pt idx="11">
                  <c:v>6.5000000000000006E-3</c:v>
                </c:pt>
                <c:pt idx="12">
                  <c:v>6.9999999999999993E-3</c:v>
                </c:pt>
                <c:pt idx="13">
                  <c:v>7.4999999999999997E-3</c:v>
                </c:pt>
                <c:pt idx="14">
                  <c:v>8.0000000000000002E-3</c:v>
                </c:pt>
                <c:pt idx="15">
                  <c:v>8.5000000000000006E-3</c:v>
                </c:pt>
                <c:pt idx="16">
                  <c:v>9.0000000000000011E-3</c:v>
                </c:pt>
                <c:pt idx="17">
                  <c:v>9.4999999999999998E-3</c:v>
                </c:pt>
                <c:pt idx="18">
                  <c:v>0.01</c:v>
                </c:pt>
                <c:pt idx="19">
                  <c:v>1.1000000000000001E-2</c:v>
                </c:pt>
                <c:pt idx="20">
                  <c:v>1.15E-2</c:v>
                </c:pt>
                <c:pt idx="21">
                  <c:v>1.2E-2</c:v>
                </c:pt>
                <c:pt idx="22">
                  <c:v>1.2500000000000001E-2</c:v>
                </c:pt>
                <c:pt idx="23">
                  <c:v>1.3000000000000001E-2</c:v>
                </c:pt>
                <c:pt idx="24">
                  <c:v>1.3500000000000002E-2</c:v>
                </c:pt>
                <c:pt idx="25">
                  <c:v>1.3999999999999999E-2</c:v>
                </c:pt>
                <c:pt idx="26">
                  <c:v>1.4999999999999999E-2</c:v>
                </c:pt>
                <c:pt idx="27">
                  <c:v>1.55E-2</c:v>
                </c:pt>
                <c:pt idx="28">
                  <c:v>1.6E-2</c:v>
                </c:pt>
                <c:pt idx="29">
                  <c:v>1.6500000000000001E-2</c:v>
                </c:pt>
                <c:pt idx="30">
                  <c:v>1.7000000000000001E-2</c:v>
                </c:pt>
                <c:pt idx="31">
                  <c:v>1.7500000000000002E-2</c:v>
                </c:pt>
                <c:pt idx="32">
                  <c:v>1.8000000000000002E-2</c:v>
                </c:pt>
                <c:pt idx="33">
                  <c:v>1.8500000000000003E-2</c:v>
                </c:pt>
                <c:pt idx="34">
                  <c:v>1.9E-2</c:v>
                </c:pt>
                <c:pt idx="35">
                  <c:v>1.95E-2</c:v>
                </c:pt>
                <c:pt idx="36">
                  <c:v>0.02</c:v>
                </c:pt>
                <c:pt idx="37">
                  <c:v>2.0499999999999997E-2</c:v>
                </c:pt>
                <c:pt idx="38">
                  <c:v>2.1000000000000001E-2</c:v>
                </c:pt>
                <c:pt idx="39">
                  <c:v>2.1499999999999998E-2</c:v>
                </c:pt>
                <c:pt idx="40">
                  <c:v>2.2000000000000002E-2</c:v>
                </c:pt>
                <c:pt idx="41">
                  <c:v>2.2499999999999999E-2</c:v>
                </c:pt>
                <c:pt idx="42">
                  <c:v>2.3E-2</c:v>
                </c:pt>
                <c:pt idx="43">
                  <c:v>2.35E-2</c:v>
                </c:pt>
                <c:pt idx="44">
                  <c:v>2.4E-2</c:v>
                </c:pt>
                <c:pt idx="45">
                  <c:v>2.4500000000000001E-2</c:v>
                </c:pt>
                <c:pt idx="46">
                  <c:v>2.5000000000000001E-2</c:v>
                </c:pt>
                <c:pt idx="47">
                  <c:v>2.5499999999999998E-2</c:v>
                </c:pt>
                <c:pt idx="48">
                  <c:v>2.6000000000000002E-2</c:v>
                </c:pt>
                <c:pt idx="49">
                  <c:v>2.6499999999999999E-2</c:v>
                </c:pt>
                <c:pt idx="50">
                  <c:v>2.7000000000000003E-2</c:v>
                </c:pt>
                <c:pt idx="51">
                  <c:v>2.75E-2</c:v>
                </c:pt>
                <c:pt idx="52">
                  <c:v>2.7999999999999997E-2</c:v>
                </c:pt>
                <c:pt idx="53">
                  <c:v>2.8500000000000001E-2</c:v>
                </c:pt>
                <c:pt idx="54">
                  <c:v>2.8999999999999998E-2</c:v>
                </c:pt>
                <c:pt idx="55">
                  <c:v>2.9500000000000002E-2</c:v>
                </c:pt>
                <c:pt idx="56">
                  <c:v>0.03</c:v>
                </c:pt>
                <c:pt idx="57">
                  <c:v>3.0499999999999999E-2</c:v>
                </c:pt>
                <c:pt idx="58">
                  <c:v>3.1E-2</c:v>
                </c:pt>
                <c:pt idx="59">
                  <c:v>3.15E-2</c:v>
                </c:pt>
                <c:pt idx="60">
                  <c:v>3.2000000000000001E-2</c:v>
                </c:pt>
                <c:pt idx="61">
                  <c:v>3.2500000000000001E-2</c:v>
                </c:pt>
                <c:pt idx="62">
                  <c:v>3.3000000000000002E-2</c:v>
                </c:pt>
                <c:pt idx="63">
                  <c:v>3.3500000000000002E-2</c:v>
                </c:pt>
                <c:pt idx="64">
                  <c:v>3.4000000000000002E-2</c:v>
                </c:pt>
                <c:pt idx="65">
                  <c:v>3.4500000000000003E-2</c:v>
                </c:pt>
                <c:pt idx="66">
                  <c:v>3.5000000000000003E-2</c:v>
                </c:pt>
                <c:pt idx="67">
                  <c:v>3.5499999999999997E-2</c:v>
                </c:pt>
                <c:pt idx="68">
                  <c:v>3.6000000000000004E-2</c:v>
                </c:pt>
                <c:pt idx="69">
                  <c:v>3.6499999999999998E-2</c:v>
                </c:pt>
                <c:pt idx="70">
                  <c:v>3.7000000000000005E-2</c:v>
                </c:pt>
                <c:pt idx="71">
                  <c:v>3.7499999999999999E-2</c:v>
                </c:pt>
                <c:pt idx="72">
                  <c:v>3.7999999999999999E-2</c:v>
                </c:pt>
                <c:pt idx="73">
                  <c:v>3.85E-2</c:v>
                </c:pt>
                <c:pt idx="74">
                  <c:v>3.9E-2</c:v>
                </c:pt>
                <c:pt idx="75">
                  <c:v>3.95E-2</c:v>
                </c:pt>
                <c:pt idx="76">
                  <c:v>0.04</c:v>
                </c:pt>
                <c:pt idx="77">
                  <c:v>4.0500000000000001E-2</c:v>
                </c:pt>
                <c:pt idx="78">
                  <c:v>4.0999999999999995E-2</c:v>
                </c:pt>
                <c:pt idx="79">
                  <c:v>4.1500000000000002E-2</c:v>
                </c:pt>
                <c:pt idx="80">
                  <c:v>4.2000000000000003E-2</c:v>
                </c:pt>
                <c:pt idx="81">
                  <c:v>4.2500000000000003E-2</c:v>
                </c:pt>
                <c:pt idx="82">
                  <c:v>4.2999999999999997E-2</c:v>
                </c:pt>
                <c:pt idx="83">
                  <c:v>4.3499999999999997E-2</c:v>
                </c:pt>
                <c:pt idx="84">
                  <c:v>4.4000000000000004E-2</c:v>
                </c:pt>
                <c:pt idx="85">
                  <c:v>4.4500000000000005E-2</c:v>
                </c:pt>
                <c:pt idx="86">
                  <c:v>4.4999999999999998E-2</c:v>
                </c:pt>
                <c:pt idx="87">
                  <c:v>4.5499999999999999E-2</c:v>
                </c:pt>
                <c:pt idx="88">
                  <c:v>4.5999999999999999E-2</c:v>
                </c:pt>
                <c:pt idx="89">
                  <c:v>4.6500000000000007E-2</c:v>
                </c:pt>
                <c:pt idx="90">
                  <c:v>4.7E-2</c:v>
                </c:pt>
                <c:pt idx="91">
                  <c:v>4.7500000000000001E-2</c:v>
                </c:pt>
                <c:pt idx="92">
                  <c:v>4.8000000000000001E-2</c:v>
                </c:pt>
                <c:pt idx="93">
                  <c:v>4.8499999999999995E-2</c:v>
                </c:pt>
                <c:pt idx="94">
                  <c:v>4.9000000000000002E-2</c:v>
                </c:pt>
                <c:pt idx="95">
                  <c:v>4.9500000000000002E-2</c:v>
                </c:pt>
                <c:pt idx="96">
                  <c:v>0.05</c:v>
                </c:pt>
                <c:pt idx="97">
                  <c:v>5.0499999999999996E-2</c:v>
                </c:pt>
                <c:pt idx="98">
                  <c:v>5.0999999999999997E-2</c:v>
                </c:pt>
                <c:pt idx="99">
                  <c:v>5.1500000000000004E-2</c:v>
                </c:pt>
                <c:pt idx="100">
                  <c:v>5.2000000000000005E-2</c:v>
                </c:pt>
                <c:pt idx="101">
                  <c:v>5.2499999999999998E-2</c:v>
                </c:pt>
                <c:pt idx="102">
                  <c:v>5.2999999999999999E-2</c:v>
                </c:pt>
                <c:pt idx="103">
                  <c:v>5.3499999999999999E-2</c:v>
                </c:pt>
                <c:pt idx="104">
                  <c:v>5.4000000000000006E-2</c:v>
                </c:pt>
                <c:pt idx="105">
                  <c:v>5.45E-2</c:v>
                </c:pt>
                <c:pt idx="106">
                  <c:v>5.5E-2</c:v>
                </c:pt>
                <c:pt idx="107">
                  <c:v>5.5500000000000001E-2</c:v>
                </c:pt>
                <c:pt idx="108">
                  <c:v>5.5999999999999994E-2</c:v>
                </c:pt>
                <c:pt idx="109">
                  <c:v>5.6500000000000002E-2</c:v>
                </c:pt>
                <c:pt idx="110">
                  <c:v>5.7500000000000002E-2</c:v>
                </c:pt>
                <c:pt idx="111">
                  <c:v>5.7999999999999996E-2</c:v>
                </c:pt>
                <c:pt idx="112">
                  <c:v>5.8499999999999996E-2</c:v>
                </c:pt>
                <c:pt idx="113">
                  <c:v>5.9000000000000004E-2</c:v>
                </c:pt>
                <c:pt idx="114">
                  <c:v>5.9500000000000004E-2</c:v>
                </c:pt>
                <c:pt idx="115">
                  <c:v>0.06</c:v>
                </c:pt>
                <c:pt idx="116">
                  <c:v>6.0499999999999998E-2</c:v>
                </c:pt>
                <c:pt idx="117">
                  <c:v>6.1500000000000006E-2</c:v>
                </c:pt>
                <c:pt idx="118">
                  <c:v>6.2E-2</c:v>
                </c:pt>
                <c:pt idx="119">
                  <c:v>6.25E-2</c:v>
                </c:pt>
                <c:pt idx="120">
                  <c:v>6.3E-2</c:v>
                </c:pt>
                <c:pt idx="121">
                  <c:v>6.3500000000000001E-2</c:v>
                </c:pt>
                <c:pt idx="122">
                  <c:v>6.4000000000000001E-2</c:v>
                </c:pt>
                <c:pt idx="123">
                  <c:v>6.4500000000000002E-2</c:v>
                </c:pt>
                <c:pt idx="124">
                  <c:v>6.5000000000000002E-2</c:v>
                </c:pt>
                <c:pt idx="125">
                  <c:v>6.5500000000000003E-2</c:v>
                </c:pt>
                <c:pt idx="126">
                  <c:v>6.6000000000000003E-2</c:v>
                </c:pt>
                <c:pt idx="127">
                  <c:v>6.6500000000000004E-2</c:v>
                </c:pt>
                <c:pt idx="128">
                  <c:v>6.7000000000000004E-2</c:v>
                </c:pt>
                <c:pt idx="129">
                  <c:v>6.7500000000000004E-2</c:v>
                </c:pt>
                <c:pt idx="130">
                  <c:v>6.8000000000000005E-2</c:v>
                </c:pt>
                <c:pt idx="131">
                  <c:v>6.8499999999999991E-2</c:v>
                </c:pt>
                <c:pt idx="132">
                  <c:v>6.9000000000000006E-2</c:v>
                </c:pt>
                <c:pt idx="133">
                  <c:v>6.9500000000000006E-2</c:v>
                </c:pt>
                <c:pt idx="134">
                  <c:v>7.0000000000000007E-2</c:v>
                </c:pt>
                <c:pt idx="135">
                  <c:v>7.0499999999999993E-2</c:v>
                </c:pt>
                <c:pt idx="136">
                  <c:v>7.0999999999999994E-2</c:v>
                </c:pt>
                <c:pt idx="137">
                  <c:v>7.1500000000000008E-2</c:v>
                </c:pt>
                <c:pt idx="138">
                  <c:v>7.2000000000000008E-2</c:v>
                </c:pt>
                <c:pt idx="139">
                  <c:v>7.2499999999999995E-2</c:v>
                </c:pt>
                <c:pt idx="140">
                  <c:v>7.2999999999999995E-2</c:v>
                </c:pt>
                <c:pt idx="141">
                  <c:v>7.3499999999999996E-2</c:v>
                </c:pt>
                <c:pt idx="142">
                  <c:v>7.400000000000001E-2</c:v>
                </c:pt>
                <c:pt idx="143">
                  <c:v>7.4499999999999997E-2</c:v>
                </c:pt>
                <c:pt idx="144">
                  <c:v>7.4999999999999997E-2</c:v>
                </c:pt>
                <c:pt idx="145">
                  <c:v>7.5499999999999998E-2</c:v>
                </c:pt>
                <c:pt idx="146">
                  <c:v>7.5999999999999998E-2</c:v>
                </c:pt>
                <c:pt idx="147">
                  <c:v>7.6499999999999999E-2</c:v>
                </c:pt>
                <c:pt idx="148">
                  <c:v>7.6999999999999999E-2</c:v>
                </c:pt>
                <c:pt idx="149">
                  <c:v>7.7499999999999999E-2</c:v>
                </c:pt>
                <c:pt idx="150">
                  <c:v>7.8E-2</c:v>
                </c:pt>
                <c:pt idx="151">
                  <c:v>7.85E-2</c:v>
                </c:pt>
                <c:pt idx="152">
                  <c:v>7.9000000000000001E-2</c:v>
                </c:pt>
                <c:pt idx="153">
                  <c:v>7.9500000000000001E-2</c:v>
                </c:pt>
                <c:pt idx="154">
                  <c:v>0.08</c:v>
                </c:pt>
                <c:pt idx="155">
                  <c:v>8.0500000000000002E-2</c:v>
                </c:pt>
                <c:pt idx="156">
                  <c:v>8.1000000000000003E-2</c:v>
                </c:pt>
                <c:pt idx="157">
                  <c:v>8.1500000000000003E-2</c:v>
                </c:pt>
                <c:pt idx="158">
                  <c:v>8.199999999999999E-2</c:v>
                </c:pt>
                <c:pt idx="159">
                  <c:v>8.2500000000000004E-2</c:v>
                </c:pt>
                <c:pt idx="160">
                  <c:v>8.3000000000000004E-2</c:v>
                </c:pt>
                <c:pt idx="161">
                  <c:v>8.3499999999999991E-2</c:v>
                </c:pt>
                <c:pt idx="162">
                  <c:v>8.4000000000000005E-2</c:v>
                </c:pt>
                <c:pt idx="163">
                  <c:v>8.4499999999999992E-2</c:v>
                </c:pt>
                <c:pt idx="164">
                  <c:v>8.5000000000000006E-2</c:v>
                </c:pt>
                <c:pt idx="165">
                  <c:v>8.5500000000000007E-2</c:v>
                </c:pt>
                <c:pt idx="166">
                  <c:v>8.5999999999999993E-2</c:v>
                </c:pt>
                <c:pt idx="167">
                  <c:v>8.6500000000000007E-2</c:v>
                </c:pt>
                <c:pt idx="168">
                  <c:v>8.6999999999999994E-2</c:v>
                </c:pt>
                <c:pt idx="169">
                  <c:v>8.7499999999999994E-2</c:v>
                </c:pt>
                <c:pt idx="170">
                  <c:v>8.8000000000000009E-2</c:v>
                </c:pt>
                <c:pt idx="171">
                  <c:v>8.8499999999999995E-2</c:v>
                </c:pt>
                <c:pt idx="172">
                  <c:v>8.900000000000001E-2</c:v>
                </c:pt>
                <c:pt idx="173">
                  <c:v>8.9499999999999996E-2</c:v>
                </c:pt>
                <c:pt idx="174">
                  <c:v>0.09</c:v>
                </c:pt>
                <c:pt idx="175">
                  <c:v>9.0500000000000011E-2</c:v>
                </c:pt>
                <c:pt idx="176">
                  <c:v>9.0999999999999998E-2</c:v>
                </c:pt>
                <c:pt idx="177">
                  <c:v>9.1499999999999998E-2</c:v>
                </c:pt>
                <c:pt idx="178">
                  <c:v>9.1999999999999998E-2</c:v>
                </c:pt>
                <c:pt idx="179">
                  <c:v>9.2499999999999999E-2</c:v>
                </c:pt>
                <c:pt idx="180">
                  <c:v>9.35E-2</c:v>
                </c:pt>
                <c:pt idx="181">
                  <c:v>9.4E-2</c:v>
                </c:pt>
                <c:pt idx="182">
                  <c:v>9.4499999999999987E-2</c:v>
                </c:pt>
                <c:pt idx="183">
                  <c:v>9.5000000000000001E-2</c:v>
                </c:pt>
                <c:pt idx="184">
                  <c:v>9.5500000000000002E-2</c:v>
                </c:pt>
                <c:pt idx="185">
                  <c:v>9.6000000000000002E-2</c:v>
                </c:pt>
                <c:pt idx="186">
                  <c:v>9.6500000000000002E-2</c:v>
                </c:pt>
                <c:pt idx="187">
                  <c:v>9.6999999999999989E-2</c:v>
                </c:pt>
                <c:pt idx="188">
                  <c:v>9.7500000000000003E-2</c:v>
                </c:pt>
                <c:pt idx="189">
                  <c:v>9.8000000000000004E-2</c:v>
                </c:pt>
                <c:pt idx="190">
                  <c:v>9.849999999999999E-2</c:v>
                </c:pt>
                <c:pt idx="191">
                  <c:v>9.9000000000000005E-2</c:v>
                </c:pt>
                <c:pt idx="192">
                  <c:v>9.9499999999999991E-2</c:v>
                </c:pt>
                <c:pt idx="193">
                  <c:v>0.1</c:v>
                </c:pt>
                <c:pt idx="194">
                  <c:v>0.10099999999999999</c:v>
                </c:pt>
                <c:pt idx="195">
                  <c:v>0.10150000000000001</c:v>
                </c:pt>
                <c:pt idx="196">
                  <c:v>0.10199999999999999</c:v>
                </c:pt>
                <c:pt idx="197">
                  <c:v>0.10249999999999999</c:v>
                </c:pt>
                <c:pt idx="198">
                  <c:v>0.10300000000000001</c:v>
                </c:pt>
                <c:pt idx="199">
                  <c:v>0.10349999999999999</c:v>
                </c:pt>
                <c:pt idx="200">
                  <c:v>0.10400000000000001</c:v>
                </c:pt>
                <c:pt idx="201">
                  <c:v>0.1045</c:v>
                </c:pt>
                <c:pt idx="202">
                  <c:v>0.105</c:v>
                </c:pt>
                <c:pt idx="203">
                  <c:v>0.10550000000000001</c:v>
                </c:pt>
                <c:pt idx="204">
                  <c:v>0.106</c:v>
                </c:pt>
                <c:pt idx="205">
                  <c:v>0.1065</c:v>
                </c:pt>
                <c:pt idx="206">
                  <c:v>0.107</c:v>
                </c:pt>
                <c:pt idx="207">
                  <c:v>0.1075</c:v>
                </c:pt>
                <c:pt idx="208">
                  <c:v>0.10800000000000001</c:v>
                </c:pt>
                <c:pt idx="209">
                  <c:v>0.109</c:v>
                </c:pt>
                <c:pt idx="210">
                  <c:v>0.10949999999999999</c:v>
                </c:pt>
                <c:pt idx="211">
                  <c:v>0.11</c:v>
                </c:pt>
                <c:pt idx="212">
                  <c:v>0.1105</c:v>
                </c:pt>
                <c:pt idx="213">
                  <c:v>0.111</c:v>
                </c:pt>
                <c:pt idx="214">
                  <c:v>0.1115</c:v>
                </c:pt>
                <c:pt idx="215">
                  <c:v>0.11199999999999999</c:v>
                </c:pt>
                <c:pt idx="216">
                  <c:v>0.1125</c:v>
                </c:pt>
                <c:pt idx="217">
                  <c:v>0.113</c:v>
                </c:pt>
                <c:pt idx="218">
                  <c:v>0.11349999999999999</c:v>
                </c:pt>
                <c:pt idx="219">
                  <c:v>0.114</c:v>
                </c:pt>
                <c:pt idx="220">
                  <c:v>0.11449999999999999</c:v>
                </c:pt>
                <c:pt idx="221">
                  <c:v>0.115</c:v>
                </c:pt>
                <c:pt idx="222">
                  <c:v>0.11550000000000001</c:v>
                </c:pt>
                <c:pt idx="223">
                  <c:v>0.11599999999999999</c:v>
                </c:pt>
                <c:pt idx="224">
                  <c:v>0.11650000000000001</c:v>
                </c:pt>
                <c:pt idx="225">
                  <c:v>0.11699999999999999</c:v>
                </c:pt>
                <c:pt idx="226">
                  <c:v>0.11749999999999999</c:v>
                </c:pt>
                <c:pt idx="227">
                  <c:v>0.11800000000000001</c:v>
                </c:pt>
                <c:pt idx="228">
                  <c:v>0.11849999999999999</c:v>
                </c:pt>
                <c:pt idx="229">
                  <c:v>0.11900000000000001</c:v>
                </c:pt>
                <c:pt idx="230">
                  <c:v>0.1195</c:v>
                </c:pt>
                <c:pt idx="231">
                  <c:v>0.12</c:v>
                </c:pt>
                <c:pt idx="232">
                  <c:v>0.12050000000000001</c:v>
                </c:pt>
                <c:pt idx="233">
                  <c:v>0.121</c:v>
                </c:pt>
                <c:pt idx="234">
                  <c:v>0.1215</c:v>
                </c:pt>
                <c:pt idx="235">
                  <c:v>0.122</c:v>
                </c:pt>
                <c:pt idx="236">
                  <c:v>0.1225</c:v>
                </c:pt>
                <c:pt idx="237">
                  <c:v>0.12300000000000001</c:v>
                </c:pt>
                <c:pt idx="238">
                  <c:v>0.1235</c:v>
                </c:pt>
                <c:pt idx="239">
                  <c:v>0.124</c:v>
                </c:pt>
                <c:pt idx="240">
                  <c:v>0.1245</c:v>
                </c:pt>
                <c:pt idx="241">
                  <c:v>0.125</c:v>
                </c:pt>
                <c:pt idx="242">
                  <c:v>0.1255</c:v>
                </c:pt>
                <c:pt idx="243">
                  <c:v>0.126</c:v>
                </c:pt>
                <c:pt idx="244">
                  <c:v>0.1265</c:v>
                </c:pt>
                <c:pt idx="245">
                  <c:v>0.127</c:v>
                </c:pt>
                <c:pt idx="246">
                  <c:v>0.1275</c:v>
                </c:pt>
                <c:pt idx="247">
                  <c:v>0.128</c:v>
                </c:pt>
                <c:pt idx="248">
                  <c:v>0.1285</c:v>
                </c:pt>
                <c:pt idx="249">
                  <c:v>0.129</c:v>
                </c:pt>
                <c:pt idx="250">
                  <c:v>0.1295</c:v>
                </c:pt>
                <c:pt idx="251">
                  <c:v>0.13</c:v>
                </c:pt>
                <c:pt idx="252">
                  <c:v>0.13100000000000001</c:v>
                </c:pt>
                <c:pt idx="253">
                  <c:v>0.13150000000000001</c:v>
                </c:pt>
                <c:pt idx="254">
                  <c:v>0.13200000000000001</c:v>
                </c:pt>
                <c:pt idx="255">
                  <c:v>0.13250000000000001</c:v>
                </c:pt>
                <c:pt idx="256">
                  <c:v>0.13300000000000001</c:v>
                </c:pt>
                <c:pt idx="257">
                  <c:v>0.13350000000000001</c:v>
                </c:pt>
                <c:pt idx="258">
                  <c:v>0.13400000000000001</c:v>
                </c:pt>
                <c:pt idx="259">
                  <c:v>0.13449999999999998</c:v>
                </c:pt>
                <c:pt idx="260">
                  <c:v>0.13500000000000001</c:v>
                </c:pt>
                <c:pt idx="261">
                  <c:v>0.13550000000000001</c:v>
                </c:pt>
                <c:pt idx="262">
                  <c:v>0.13600000000000001</c:v>
                </c:pt>
                <c:pt idx="263">
                  <c:v>0.13650000000000001</c:v>
                </c:pt>
                <c:pt idx="264">
                  <c:v>0.13699999999999998</c:v>
                </c:pt>
                <c:pt idx="265">
                  <c:v>0.13750000000000001</c:v>
                </c:pt>
                <c:pt idx="266">
                  <c:v>0.13800000000000001</c:v>
                </c:pt>
                <c:pt idx="267">
                  <c:v>0.13849999999999998</c:v>
                </c:pt>
                <c:pt idx="268">
                  <c:v>0.13900000000000001</c:v>
                </c:pt>
                <c:pt idx="269">
                  <c:v>0.13949999999999999</c:v>
                </c:pt>
                <c:pt idx="270">
                  <c:v>0.14000000000000001</c:v>
                </c:pt>
                <c:pt idx="271">
                  <c:v>0.14050000000000001</c:v>
                </c:pt>
                <c:pt idx="272">
                  <c:v>0.14099999999999999</c:v>
                </c:pt>
                <c:pt idx="273">
                  <c:v>0.14150000000000001</c:v>
                </c:pt>
                <c:pt idx="274">
                  <c:v>0.14199999999999999</c:v>
                </c:pt>
                <c:pt idx="275">
                  <c:v>0.14249999999999999</c:v>
                </c:pt>
                <c:pt idx="276">
                  <c:v>0.14300000000000002</c:v>
                </c:pt>
                <c:pt idx="277">
                  <c:v>0.14349999999999999</c:v>
                </c:pt>
                <c:pt idx="278">
                  <c:v>0.14400000000000002</c:v>
                </c:pt>
                <c:pt idx="279">
                  <c:v>0.14449999999999999</c:v>
                </c:pt>
                <c:pt idx="280">
                  <c:v>0.14499999999999999</c:v>
                </c:pt>
                <c:pt idx="281">
                  <c:v>0.14550000000000002</c:v>
                </c:pt>
                <c:pt idx="282">
                  <c:v>0.14599999999999999</c:v>
                </c:pt>
                <c:pt idx="283">
                  <c:v>0.14649999999999999</c:v>
                </c:pt>
                <c:pt idx="284">
                  <c:v>0.14699999999999999</c:v>
                </c:pt>
                <c:pt idx="285">
                  <c:v>0.14749999999999999</c:v>
                </c:pt>
                <c:pt idx="286">
                  <c:v>0.14800000000000002</c:v>
                </c:pt>
                <c:pt idx="287">
                  <c:v>0.14849999999999999</c:v>
                </c:pt>
                <c:pt idx="288">
                  <c:v>0.14899999999999999</c:v>
                </c:pt>
                <c:pt idx="289">
                  <c:v>0.14949999999999999</c:v>
                </c:pt>
                <c:pt idx="290">
                  <c:v>0.15</c:v>
                </c:pt>
                <c:pt idx="291">
                  <c:v>0.15049999999999999</c:v>
                </c:pt>
                <c:pt idx="292">
                  <c:v>0.151</c:v>
                </c:pt>
                <c:pt idx="293">
                  <c:v>0.1515</c:v>
                </c:pt>
                <c:pt idx="294">
                  <c:v>0.152</c:v>
                </c:pt>
                <c:pt idx="295">
                  <c:v>0.1525</c:v>
                </c:pt>
                <c:pt idx="296">
                  <c:v>0.153</c:v>
                </c:pt>
                <c:pt idx="297">
                  <c:v>0.1535</c:v>
                </c:pt>
                <c:pt idx="298">
                  <c:v>0.154</c:v>
                </c:pt>
                <c:pt idx="299">
                  <c:v>0.1545</c:v>
                </c:pt>
                <c:pt idx="300">
                  <c:v>0.155</c:v>
                </c:pt>
                <c:pt idx="301">
                  <c:v>0.1555</c:v>
                </c:pt>
                <c:pt idx="302">
                  <c:v>0.156</c:v>
                </c:pt>
                <c:pt idx="303">
                  <c:v>0.1565</c:v>
                </c:pt>
                <c:pt idx="304">
                  <c:v>0.157</c:v>
                </c:pt>
                <c:pt idx="305">
                  <c:v>0.1575</c:v>
                </c:pt>
                <c:pt idx="306">
                  <c:v>0.158</c:v>
                </c:pt>
                <c:pt idx="307">
                  <c:v>0.1585</c:v>
                </c:pt>
                <c:pt idx="308">
                  <c:v>0.1595</c:v>
                </c:pt>
                <c:pt idx="309">
                  <c:v>0.16</c:v>
                </c:pt>
                <c:pt idx="310">
                  <c:v>0.1605</c:v>
                </c:pt>
                <c:pt idx="311">
                  <c:v>0.161</c:v>
                </c:pt>
                <c:pt idx="312">
                  <c:v>0.16149999999999998</c:v>
                </c:pt>
                <c:pt idx="313">
                  <c:v>0.16200000000000001</c:v>
                </c:pt>
                <c:pt idx="314">
                  <c:v>0.16250000000000001</c:v>
                </c:pt>
                <c:pt idx="315">
                  <c:v>0.16300000000000001</c:v>
                </c:pt>
                <c:pt idx="316">
                  <c:v>0.16350000000000001</c:v>
                </c:pt>
                <c:pt idx="317">
                  <c:v>0.16399999999999998</c:v>
                </c:pt>
                <c:pt idx="318">
                  <c:v>0.16449999999999998</c:v>
                </c:pt>
                <c:pt idx="319">
                  <c:v>0.16500000000000001</c:v>
                </c:pt>
                <c:pt idx="320">
                  <c:v>0.16550000000000001</c:v>
                </c:pt>
                <c:pt idx="321">
                  <c:v>0.16600000000000001</c:v>
                </c:pt>
                <c:pt idx="322">
                  <c:v>0.16649999999999998</c:v>
                </c:pt>
                <c:pt idx="323">
                  <c:v>0.16699999999999998</c:v>
                </c:pt>
                <c:pt idx="324">
                  <c:v>0.16750000000000001</c:v>
                </c:pt>
                <c:pt idx="325">
                  <c:v>0.16800000000000001</c:v>
                </c:pt>
                <c:pt idx="326">
                  <c:v>0.16850000000000001</c:v>
                </c:pt>
                <c:pt idx="327">
                  <c:v>0.16899999999999998</c:v>
                </c:pt>
                <c:pt idx="328">
                  <c:v>0.16949999999999998</c:v>
                </c:pt>
                <c:pt idx="329">
                  <c:v>0.17</c:v>
                </c:pt>
                <c:pt idx="330">
                  <c:v>0.17050000000000001</c:v>
                </c:pt>
                <c:pt idx="331">
                  <c:v>0.17100000000000001</c:v>
                </c:pt>
                <c:pt idx="332">
                  <c:v>0.17149999999999999</c:v>
                </c:pt>
                <c:pt idx="333">
                  <c:v>0.17199999999999999</c:v>
                </c:pt>
                <c:pt idx="334">
                  <c:v>0.17249999999999999</c:v>
                </c:pt>
                <c:pt idx="335">
                  <c:v>0.17300000000000001</c:v>
                </c:pt>
                <c:pt idx="336">
                  <c:v>0.17350000000000002</c:v>
                </c:pt>
                <c:pt idx="337">
                  <c:v>0.17399999999999999</c:v>
                </c:pt>
                <c:pt idx="338">
                  <c:v>0.17449999999999999</c:v>
                </c:pt>
                <c:pt idx="339">
                  <c:v>0.17499999999999999</c:v>
                </c:pt>
                <c:pt idx="340">
                  <c:v>0.17550000000000002</c:v>
                </c:pt>
                <c:pt idx="341">
                  <c:v>0.17600000000000002</c:v>
                </c:pt>
                <c:pt idx="342">
                  <c:v>0.17649999999999999</c:v>
                </c:pt>
                <c:pt idx="343">
                  <c:v>0.17699999999999999</c:v>
                </c:pt>
                <c:pt idx="344">
                  <c:v>0.17749999999999999</c:v>
                </c:pt>
                <c:pt idx="345">
                  <c:v>0.17800000000000002</c:v>
                </c:pt>
                <c:pt idx="346">
                  <c:v>0.17850000000000002</c:v>
                </c:pt>
                <c:pt idx="347">
                  <c:v>0.17899999999999999</c:v>
                </c:pt>
                <c:pt idx="348">
                  <c:v>0.17949999999999999</c:v>
                </c:pt>
                <c:pt idx="349">
                  <c:v>0.18</c:v>
                </c:pt>
                <c:pt idx="350">
                  <c:v>0.18049999999999999</c:v>
                </c:pt>
                <c:pt idx="351">
                  <c:v>0.18100000000000002</c:v>
                </c:pt>
                <c:pt idx="352">
                  <c:v>0.18149999999999999</c:v>
                </c:pt>
                <c:pt idx="353">
                  <c:v>0.182</c:v>
                </c:pt>
                <c:pt idx="354">
                  <c:v>0.1825</c:v>
                </c:pt>
                <c:pt idx="355">
                  <c:v>0.183</c:v>
                </c:pt>
                <c:pt idx="356">
                  <c:v>0.18350000000000002</c:v>
                </c:pt>
                <c:pt idx="357">
                  <c:v>0.184</c:v>
                </c:pt>
                <c:pt idx="358">
                  <c:v>0.1845</c:v>
                </c:pt>
                <c:pt idx="359">
                  <c:v>0.185</c:v>
                </c:pt>
                <c:pt idx="360">
                  <c:v>0.1855</c:v>
                </c:pt>
                <c:pt idx="361">
                  <c:v>0.18600000000000003</c:v>
                </c:pt>
                <c:pt idx="362">
                  <c:v>0.1865</c:v>
                </c:pt>
                <c:pt idx="363">
                  <c:v>0.187</c:v>
                </c:pt>
                <c:pt idx="364">
                  <c:v>0.1875</c:v>
                </c:pt>
                <c:pt idx="365">
                  <c:v>0.188</c:v>
                </c:pt>
                <c:pt idx="366">
                  <c:v>0.1885</c:v>
                </c:pt>
                <c:pt idx="367">
                  <c:v>0.18899999999999997</c:v>
                </c:pt>
                <c:pt idx="368">
                  <c:v>0.1895</c:v>
                </c:pt>
                <c:pt idx="369">
                  <c:v>0.19</c:v>
                </c:pt>
                <c:pt idx="370">
                  <c:v>0.1905</c:v>
                </c:pt>
                <c:pt idx="371">
                  <c:v>0.191</c:v>
                </c:pt>
                <c:pt idx="372">
                  <c:v>0.19149999999999998</c:v>
                </c:pt>
                <c:pt idx="373">
                  <c:v>0.192</c:v>
                </c:pt>
                <c:pt idx="374">
                  <c:v>0.193</c:v>
                </c:pt>
                <c:pt idx="375">
                  <c:v>0.19350000000000001</c:v>
                </c:pt>
                <c:pt idx="376">
                  <c:v>0.19399999999999998</c:v>
                </c:pt>
                <c:pt idx="377">
                  <c:v>0.19500000000000001</c:v>
                </c:pt>
                <c:pt idx="378">
                  <c:v>0.19550000000000001</c:v>
                </c:pt>
                <c:pt idx="379">
                  <c:v>0.19600000000000001</c:v>
                </c:pt>
                <c:pt idx="380">
                  <c:v>0.19649999999999998</c:v>
                </c:pt>
                <c:pt idx="381">
                  <c:v>0.19699999999999998</c:v>
                </c:pt>
                <c:pt idx="382">
                  <c:v>0.19750000000000001</c:v>
                </c:pt>
                <c:pt idx="383">
                  <c:v>0.19800000000000001</c:v>
                </c:pt>
                <c:pt idx="384">
                  <c:v>0.19899999999999998</c:v>
                </c:pt>
                <c:pt idx="385">
                  <c:v>0.19949999999999998</c:v>
                </c:pt>
                <c:pt idx="386">
                  <c:v>0.2</c:v>
                </c:pt>
                <c:pt idx="387">
                  <c:v>0.20100000000000001</c:v>
                </c:pt>
                <c:pt idx="388">
                  <c:v>0.20149999999999998</c:v>
                </c:pt>
                <c:pt idx="389">
                  <c:v>0.20199999999999999</c:v>
                </c:pt>
                <c:pt idx="390">
                  <c:v>0.20300000000000001</c:v>
                </c:pt>
                <c:pt idx="391">
                  <c:v>0.20350000000000001</c:v>
                </c:pt>
                <c:pt idx="392">
                  <c:v>0.20399999999999999</c:v>
                </c:pt>
                <c:pt idx="393">
                  <c:v>0.20499999999999999</c:v>
                </c:pt>
                <c:pt idx="394">
                  <c:v>0.20550000000000002</c:v>
                </c:pt>
                <c:pt idx="395">
                  <c:v>0.20600000000000002</c:v>
                </c:pt>
                <c:pt idx="396">
                  <c:v>0.20649999999999999</c:v>
                </c:pt>
                <c:pt idx="397">
                  <c:v>0.20699999999999999</c:v>
                </c:pt>
                <c:pt idx="398">
                  <c:v>0.20749999999999999</c:v>
                </c:pt>
                <c:pt idx="399">
                  <c:v>0.20800000000000002</c:v>
                </c:pt>
                <c:pt idx="400">
                  <c:v>0.20850000000000002</c:v>
                </c:pt>
                <c:pt idx="401">
                  <c:v>0.20899999999999999</c:v>
                </c:pt>
                <c:pt idx="402" formatCode="General">
                  <c:v>0.20949999999999999</c:v>
                </c:pt>
                <c:pt idx="403" formatCode="General">
                  <c:v>0.21</c:v>
                </c:pt>
                <c:pt idx="404" formatCode="General">
                  <c:v>0.21050000000000002</c:v>
                </c:pt>
                <c:pt idx="405" formatCode="General">
                  <c:v>0.21149999999999999</c:v>
                </c:pt>
                <c:pt idx="406" formatCode="General">
                  <c:v>0.21199999999999999</c:v>
                </c:pt>
                <c:pt idx="407" formatCode="General">
                  <c:v>0.21249999999999999</c:v>
                </c:pt>
                <c:pt idx="408" formatCode="General">
                  <c:v>0.21299999999999999</c:v>
                </c:pt>
                <c:pt idx="409" formatCode="General">
                  <c:v>0.21350000000000002</c:v>
                </c:pt>
                <c:pt idx="410" formatCode="General">
                  <c:v>0.214</c:v>
                </c:pt>
                <c:pt idx="411" formatCode="General">
                  <c:v>0.2145</c:v>
                </c:pt>
                <c:pt idx="412" formatCode="General">
                  <c:v>0.215</c:v>
                </c:pt>
                <c:pt idx="413" formatCode="General">
                  <c:v>0.2155</c:v>
                </c:pt>
                <c:pt idx="414" formatCode="General">
                  <c:v>0.21600000000000003</c:v>
                </c:pt>
              </c:numCache>
            </c:numRef>
          </c:xVal>
          <c:yVal>
            <c:numRef>
              <c:f>'stress-strain -cleaned'!$F$3:$F$417</c:f>
              <c:numCache>
                <c:formatCode>0.00</c:formatCode>
                <c:ptCount val="415"/>
                <c:pt idx="0">
                  <c:v>0</c:v>
                </c:pt>
                <c:pt idx="1">
                  <c:v>3.1850000000000001</c:v>
                </c:pt>
                <c:pt idx="2">
                  <c:v>3.8220000000000001</c:v>
                </c:pt>
                <c:pt idx="3">
                  <c:v>8.9179999999999993</c:v>
                </c:pt>
                <c:pt idx="4">
                  <c:v>8.9179999999999993</c:v>
                </c:pt>
                <c:pt idx="5">
                  <c:v>10.192</c:v>
                </c:pt>
                <c:pt idx="6">
                  <c:v>10.192</c:v>
                </c:pt>
                <c:pt idx="7">
                  <c:v>19.11</c:v>
                </c:pt>
                <c:pt idx="8">
                  <c:v>20.384</c:v>
                </c:pt>
                <c:pt idx="9">
                  <c:v>21.658000000000001</c:v>
                </c:pt>
                <c:pt idx="10">
                  <c:v>15.925000000000001</c:v>
                </c:pt>
                <c:pt idx="11">
                  <c:v>15.288</c:v>
                </c:pt>
                <c:pt idx="12">
                  <c:v>15.288</c:v>
                </c:pt>
                <c:pt idx="13">
                  <c:v>14.651</c:v>
                </c:pt>
                <c:pt idx="14">
                  <c:v>14.014000000000001</c:v>
                </c:pt>
                <c:pt idx="15">
                  <c:v>14.014000000000001</c:v>
                </c:pt>
                <c:pt idx="16">
                  <c:v>14.014000000000001</c:v>
                </c:pt>
                <c:pt idx="17">
                  <c:v>14.014000000000001</c:v>
                </c:pt>
                <c:pt idx="18">
                  <c:v>12.103</c:v>
                </c:pt>
                <c:pt idx="19">
                  <c:v>12.103</c:v>
                </c:pt>
                <c:pt idx="20">
                  <c:v>11.466000000000001</c:v>
                </c:pt>
                <c:pt idx="21">
                  <c:v>10.829000000000001</c:v>
                </c:pt>
                <c:pt idx="22">
                  <c:v>10.829000000000001</c:v>
                </c:pt>
                <c:pt idx="23">
                  <c:v>10.829000000000001</c:v>
                </c:pt>
                <c:pt idx="24">
                  <c:v>11.466000000000001</c:v>
                </c:pt>
                <c:pt idx="25">
                  <c:v>10.829000000000001</c:v>
                </c:pt>
                <c:pt idx="26">
                  <c:v>10.829000000000001</c:v>
                </c:pt>
                <c:pt idx="27">
                  <c:v>10.829000000000001</c:v>
                </c:pt>
                <c:pt idx="28">
                  <c:v>10.829000000000001</c:v>
                </c:pt>
                <c:pt idx="29">
                  <c:v>10.192</c:v>
                </c:pt>
                <c:pt idx="30">
                  <c:v>10.192</c:v>
                </c:pt>
                <c:pt idx="31">
                  <c:v>10.192</c:v>
                </c:pt>
                <c:pt idx="32">
                  <c:v>12.103</c:v>
                </c:pt>
                <c:pt idx="33">
                  <c:v>12.103</c:v>
                </c:pt>
                <c:pt idx="34">
                  <c:v>14.014000000000001</c:v>
                </c:pt>
                <c:pt idx="35">
                  <c:v>17.199000000000002</c:v>
                </c:pt>
                <c:pt idx="36">
                  <c:v>28.028000000000002</c:v>
                </c:pt>
                <c:pt idx="37">
                  <c:v>28.664999999999999</c:v>
                </c:pt>
                <c:pt idx="38">
                  <c:v>29.939</c:v>
                </c:pt>
                <c:pt idx="39">
                  <c:v>31.85</c:v>
                </c:pt>
                <c:pt idx="40">
                  <c:v>40.768000000000001</c:v>
                </c:pt>
                <c:pt idx="41">
                  <c:v>40.768000000000001</c:v>
                </c:pt>
                <c:pt idx="42">
                  <c:v>43.316000000000003</c:v>
                </c:pt>
                <c:pt idx="43">
                  <c:v>45.226999999999997</c:v>
                </c:pt>
                <c:pt idx="44">
                  <c:v>49.686</c:v>
                </c:pt>
                <c:pt idx="45">
                  <c:v>50.323</c:v>
                </c:pt>
                <c:pt idx="46">
                  <c:v>50.323</c:v>
                </c:pt>
                <c:pt idx="47">
                  <c:v>51.597000000000001</c:v>
                </c:pt>
                <c:pt idx="48">
                  <c:v>56.693000000000005</c:v>
                </c:pt>
                <c:pt idx="49">
                  <c:v>57.33</c:v>
                </c:pt>
                <c:pt idx="50">
                  <c:v>57.966999999999999</c:v>
                </c:pt>
                <c:pt idx="51">
                  <c:v>58.603999999999999</c:v>
                </c:pt>
                <c:pt idx="52">
                  <c:v>59.241000000000007</c:v>
                </c:pt>
                <c:pt idx="53">
                  <c:v>59.241000000000007</c:v>
                </c:pt>
                <c:pt idx="54">
                  <c:v>59.241000000000007</c:v>
                </c:pt>
                <c:pt idx="55">
                  <c:v>59.241000000000007</c:v>
                </c:pt>
                <c:pt idx="56">
                  <c:v>61.788999999999994</c:v>
                </c:pt>
                <c:pt idx="57">
                  <c:v>61.788999999999994</c:v>
                </c:pt>
                <c:pt idx="58">
                  <c:v>62.426000000000009</c:v>
                </c:pt>
                <c:pt idx="59">
                  <c:v>64.337000000000003</c:v>
                </c:pt>
                <c:pt idx="60">
                  <c:v>75.166000000000011</c:v>
                </c:pt>
                <c:pt idx="61">
                  <c:v>77.076999999999998</c:v>
                </c:pt>
                <c:pt idx="62">
                  <c:v>78.988</c:v>
                </c:pt>
                <c:pt idx="63">
                  <c:v>81.536000000000001</c:v>
                </c:pt>
                <c:pt idx="64">
                  <c:v>94.27600000000001</c:v>
                </c:pt>
                <c:pt idx="65">
                  <c:v>94.913000000000011</c:v>
                </c:pt>
                <c:pt idx="66">
                  <c:v>97.461000000000013</c:v>
                </c:pt>
                <c:pt idx="67">
                  <c:v>101.283</c:v>
                </c:pt>
                <c:pt idx="68">
                  <c:v>117.845</c:v>
                </c:pt>
                <c:pt idx="69">
                  <c:v>120.39299999999999</c:v>
                </c:pt>
                <c:pt idx="70">
                  <c:v>122.941</c:v>
                </c:pt>
                <c:pt idx="71">
                  <c:v>126.76299999999999</c:v>
                </c:pt>
                <c:pt idx="72">
                  <c:v>146.51</c:v>
                </c:pt>
                <c:pt idx="73">
                  <c:v>148.42100000000002</c:v>
                </c:pt>
                <c:pt idx="74">
                  <c:v>150.33200000000002</c:v>
                </c:pt>
                <c:pt idx="75">
                  <c:v>156.065</c:v>
                </c:pt>
                <c:pt idx="76">
                  <c:v>179.63399999999999</c:v>
                </c:pt>
                <c:pt idx="77">
                  <c:v>181.54500000000002</c:v>
                </c:pt>
                <c:pt idx="78">
                  <c:v>184.09299999999999</c:v>
                </c:pt>
                <c:pt idx="79">
                  <c:v>190.46299999999999</c:v>
                </c:pt>
                <c:pt idx="80">
                  <c:v>214.03200000000001</c:v>
                </c:pt>
                <c:pt idx="81">
                  <c:v>217.85400000000001</c:v>
                </c:pt>
                <c:pt idx="82">
                  <c:v>220.40200000000002</c:v>
                </c:pt>
                <c:pt idx="83">
                  <c:v>225.49799999999999</c:v>
                </c:pt>
                <c:pt idx="84">
                  <c:v>252.88900000000001</c:v>
                </c:pt>
                <c:pt idx="85">
                  <c:v>254.8</c:v>
                </c:pt>
                <c:pt idx="86">
                  <c:v>257.98500000000001</c:v>
                </c:pt>
                <c:pt idx="87">
                  <c:v>266.90300000000002</c:v>
                </c:pt>
                <c:pt idx="88">
                  <c:v>294.29400000000004</c:v>
                </c:pt>
                <c:pt idx="89">
                  <c:v>298.75299999999999</c:v>
                </c:pt>
                <c:pt idx="90">
                  <c:v>300.66400000000004</c:v>
                </c:pt>
                <c:pt idx="91">
                  <c:v>310.21900000000005</c:v>
                </c:pt>
                <c:pt idx="92">
                  <c:v>337.61</c:v>
                </c:pt>
                <c:pt idx="93">
                  <c:v>343.34300000000002</c:v>
                </c:pt>
                <c:pt idx="94">
                  <c:v>344.61700000000002</c:v>
                </c:pt>
                <c:pt idx="95">
                  <c:v>354.80900000000003</c:v>
                </c:pt>
                <c:pt idx="96">
                  <c:v>387.29599999999999</c:v>
                </c:pt>
                <c:pt idx="97">
                  <c:v>390.48099999999999</c:v>
                </c:pt>
                <c:pt idx="98">
                  <c:v>391.11799999999999</c:v>
                </c:pt>
                <c:pt idx="99">
                  <c:v>401.31</c:v>
                </c:pt>
                <c:pt idx="100">
                  <c:v>430.61199999999997</c:v>
                </c:pt>
                <c:pt idx="101">
                  <c:v>436.34500000000003</c:v>
                </c:pt>
                <c:pt idx="102">
                  <c:v>437.61900000000003</c:v>
                </c:pt>
                <c:pt idx="103">
                  <c:v>445.90000000000003</c:v>
                </c:pt>
                <c:pt idx="104">
                  <c:v>480.935</c:v>
                </c:pt>
                <c:pt idx="105">
                  <c:v>484.12</c:v>
                </c:pt>
                <c:pt idx="106">
                  <c:v>488.57900000000001</c:v>
                </c:pt>
                <c:pt idx="107">
                  <c:v>494.94900000000001</c:v>
                </c:pt>
                <c:pt idx="108">
                  <c:v>531.25800000000004</c:v>
                </c:pt>
                <c:pt idx="109">
                  <c:v>532.53199999999993</c:v>
                </c:pt>
                <c:pt idx="110">
                  <c:v>537.62800000000004</c:v>
                </c:pt>
                <c:pt idx="111">
                  <c:v>558.649</c:v>
                </c:pt>
                <c:pt idx="112">
                  <c:v>561.197</c:v>
                </c:pt>
                <c:pt idx="113">
                  <c:v>562.471</c:v>
                </c:pt>
                <c:pt idx="114">
                  <c:v>567.56700000000001</c:v>
                </c:pt>
                <c:pt idx="115">
                  <c:v>563.10800000000006</c:v>
                </c:pt>
                <c:pt idx="116">
                  <c:v>561.197</c:v>
                </c:pt>
                <c:pt idx="117">
                  <c:v>558.01199999999994</c:v>
                </c:pt>
                <c:pt idx="118">
                  <c:v>558.01199999999994</c:v>
                </c:pt>
                <c:pt idx="119">
                  <c:v>558.649</c:v>
                </c:pt>
                <c:pt idx="120">
                  <c:v>559.28599999999994</c:v>
                </c:pt>
                <c:pt idx="121">
                  <c:v>560.56000000000006</c:v>
                </c:pt>
                <c:pt idx="122">
                  <c:v>560.56000000000006</c:v>
                </c:pt>
                <c:pt idx="123">
                  <c:v>560.56000000000006</c:v>
                </c:pt>
                <c:pt idx="124">
                  <c:v>560.56000000000006</c:v>
                </c:pt>
                <c:pt idx="125">
                  <c:v>560.56000000000006</c:v>
                </c:pt>
                <c:pt idx="126">
                  <c:v>560.56000000000006</c:v>
                </c:pt>
                <c:pt idx="127">
                  <c:v>560.56000000000006</c:v>
                </c:pt>
                <c:pt idx="128">
                  <c:v>560.56000000000006</c:v>
                </c:pt>
                <c:pt idx="129">
                  <c:v>561.197</c:v>
                </c:pt>
                <c:pt idx="130">
                  <c:v>559.923</c:v>
                </c:pt>
                <c:pt idx="131">
                  <c:v>559.28599999999994</c:v>
                </c:pt>
                <c:pt idx="132">
                  <c:v>559.28599999999994</c:v>
                </c:pt>
                <c:pt idx="133">
                  <c:v>559.28599999999994</c:v>
                </c:pt>
                <c:pt idx="134">
                  <c:v>560.56000000000006</c:v>
                </c:pt>
                <c:pt idx="135">
                  <c:v>560.56000000000006</c:v>
                </c:pt>
                <c:pt idx="136">
                  <c:v>560.56000000000006</c:v>
                </c:pt>
                <c:pt idx="137">
                  <c:v>561.197</c:v>
                </c:pt>
                <c:pt idx="138">
                  <c:v>561.83400000000006</c:v>
                </c:pt>
                <c:pt idx="139">
                  <c:v>561.83400000000006</c:v>
                </c:pt>
                <c:pt idx="140">
                  <c:v>562.471</c:v>
                </c:pt>
                <c:pt idx="141">
                  <c:v>562.471</c:v>
                </c:pt>
                <c:pt idx="142">
                  <c:v>560.56000000000006</c:v>
                </c:pt>
                <c:pt idx="143">
                  <c:v>559.923</c:v>
                </c:pt>
                <c:pt idx="144">
                  <c:v>559.28599999999994</c:v>
                </c:pt>
                <c:pt idx="145">
                  <c:v>558.01199999999994</c:v>
                </c:pt>
                <c:pt idx="146">
                  <c:v>557.375</c:v>
                </c:pt>
                <c:pt idx="147">
                  <c:v>556.73800000000006</c:v>
                </c:pt>
                <c:pt idx="148">
                  <c:v>556.101</c:v>
                </c:pt>
                <c:pt idx="149">
                  <c:v>554.827</c:v>
                </c:pt>
                <c:pt idx="150">
                  <c:v>551.64199999999994</c:v>
                </c:pt>
                <c:pt idx="151">
                  <c:v>551.64199999999994</c:v>
                </c:pt>
                <c:pt idx="152">
                  <c:v>551.64199999999994</c:v>
                </c:pt>
                <c:pt idx="153">
                  <c:v>551.64199999999994</c:v>
                </c:pt>
                <c:pt idx="154">
                  <c:v>552.91599999999994</c:v>
                </c:pt>
                <c:pt idx="155">
                  <c:v>552.91599999999994</c:v>
                </c:pt>
                <c:pt idx="156">
                  <c:v>553.553</c:v>
                </c:pt>
                <c:pt idx="157">
                  <c:v>555.46400000000006</c:v>
                </c:pt>
                <c:pt idx="158">
                  <c:v>559.28599999999994</c:v>
                </c:pt>
                <c:pt idx="159">
                  <c:v>558.649</c:v>
                </c:pt>
                <c:pt idx="160">
                  <c:v>559.28599999999994</c:v>
                </c:pt>
                <c:pt idx="161">
                  <c:v>559.28599999999994</c:v>
                </c:pt>
                <c:pt idx="162">
                  <c:v>559.923</c:v>
                </c:pt>
                <c:pt idx="163">
                  <c:v>559.923</c:v>
                </c:pt>
                <c:pt idx="164">
                  <c:v>560.56000000000006</c:v>
                </c:pt>
                <c:pt idx="165">
                  <c:v>560.56000000000006</c:v>
                </c:pt>
                <c:pt idx="166">
                  <c:v>561.197</c:v>
                </c:pt>
                <c:pt idx="167">
                  <c:v>561.83400000000006</c:v>
                </c:pt>
                <c:pt idx="168">
                  <c:v>561.83400000000006</c:v>
                </c:pt>
                <c:pt idx="169">
                  <c:v>560.56000000000006</c:v>
                </c:pt>
                <c:pt idx="170">
                  <c:v>559.923</c:v>
                </c:pt>
                <c:pt idx="171">
                  <c:v>563.10800000000006</c:v>
                </c:pt>
                <c:pt idx="172">
                  <c:v>563.745</c:v>
                </c:pt>
                <c:pt idx="173">
                  <c:v>563.745</c:v>
                </c:pt>
                <c:pt idx="174">
                  <c:v>563.10800000000006</c:v>
                </c:pt>
                <c:pt idx="175">
                  <c:v>563.10800000000006</c:v>
                </c:pt>
                <c:pt idx="176">
                  <c:v>563.745</c:v>
                </c:pt>
                <c:pt idx="177">
                  <c:v>564.38199999999995</c:v>
                </c:pt>
                <c:pt idx="178">
                  <c:v>568.20400000000006</c:v>
                </c:pt>
                <c:pt idx="179">
                  <c:v>568.20400000000006</c:v>
                </c:pt>
                <c:pt idx="180">
                  <c:v>568.84100000000001</c:v>
                </c:pt>
                <c:pt idx="181">
                  <c:v>571.38900000000001</c:v>
                </c:pt>
                <c:pt idx="182">
                  <c:v>572.02599999999995</c:v>
                </c:pt>
                <c:pt idx="183">
                  <c:v>572.02599999999995</c:v>
                </c:pt>
                <c:pt idx="184">
                  <c:v>572.02599999999995</c:v>
                </c:pt>
                <c:pt idx="185">
                  <c:v>570.11500000000001</c:v>
                </c:pt>
                <c:pt idx="186">
                  <c:v>570.11500000000001</c:v>
                </c:pt>
                <c:pt idx="187">
                  <c:v>570.11500000000001</c:v>
                </c:pt>
                <c:pt idx="188">
                  <c:v>570.11500000000001</c:v>
                </c:pt>
                <c:pt idx="189">
                  <c:v>570.11500000000001</c:v>
                </c:pt>
                <c:pt idx="190">
                  <c:v>570.11500000000001</c:v>
                </c:pt>
                <c:pt idx="191">
                  <c:v>570.75199999999995</c:v>
                </c:pt>
                <c:pt idx="192">
                  <c:v>570.11500000000001</c:v>
                </c:pt>
                <c:pt idx="193">
                  <c:v>572.02599999999995</c:v>
                </c:pt>
                <c:pt idx="194">
                  <c:v>572.02599999999995</c:v>
                </c:pt>
                <c:pt idx="195">
                  <c:v>572.02599999999995</c:v>
                </c:pt>
                <c:pt idx="196">
                  <c:v>572.66300000000001</c:v>
                </c:pt>
                <c:pt idx="197">
                  <c:v>572.66300000000001</c:v>
                </c:pt>
                <c:pt idx="198">
                  <c:v>572.66300000000001</c:v>
                </c:pt>
                <c:pt idx="199">
                  <c:v>573.29999999999995</c:v>
                </c:pt>
                <c:pt idx="200">
                  <c:v>572.02599999999995</c:v>
                </c:pt>
                <c:pt idx="201">
                  <c:v>572.02599999999995</c:v>
                </c:pt>
                <c:pt idx="202">
                  <c:v>572.02599999999995</c:v>
                </c:pt>
                <c:pt idx="203">
                  <c:v>571.38900000000001</c:v>
                </c:pt>
                <c:pt idx="204">
                  <c:v>573.93700000000001</c:v>
                </c:pt>
                <c:pt idx="205">
                  <c:v>573.93700000000001</c:v>
                </c:pt>
                <c:pt idx="206">
                  <c:v>574.57400000000007</c:v>
                </c:pt>
                <c:pt idx="207">
                  <c:v>574.57400000000007</c:v>
                </c:pt>
                <c:pt idx="208">
                  <c:v>572.66300000000001</c:v>
                </c:pt>
                <c:pt idx="209">
                  <c:v>572.66300000000001</c:v>
                </c:pt>
                <c:pt idx="210">
                  <c:v>572.66300000000001</c:v>
                </c:pt>
                <c:pt idx="211">
                  <c:v>575.21100000000001</c:v>
                </c:pt>
                <c:pt idx="212">
                  <c:v>574.57400000000007</c:v>
                </c:pt>
                <c:pt idx="213">
                  <c:v>574.57400000000007</c:v>
                </c:pt>
                <c:pt idx="214">
                  <c:v>574.57400000000007</c:v>
                </c:pt>
                <c:pt idx="215">
                  <c:v>575.21100000000001</c:v>
                </c:pt>
                <c:pt idx="216">
                  <c:v>575.21100000000001</c:v>
                </c:pt>
                <c:pt idx="217">
                  <c:v>575.84800000000007</c:v>
                </c:pt>
                <c:pt idx="218">
                  <c:v>577.12199999999996</c:v>
                </c:pt>
                <c:pt idx="219">
                  <c:v>578.39599999999996</c:v>
                </c:pt>
                <c:pt idx="220">
                  <c:v>578.39599999999996</c:v>
                </c:pt>
                <c:pt idx="221">
                  <c:v>579.03300000000002</c:v>
                </c:pt>
                <c:pt idx="222">
                  <c:v>579.03300000000002</c:v>
                </c:pt>
                <c:pt idx="223">
                  <c:v>577.75900000000001</c:v>
                </c:pt>
                <c:pt idx="224">
                  <c:v>577.75900000000001</c:v>
                </c:pt>
                <c:pt idx="225">
                  <c:v>577.12199999999996</c:v>
                </c:pt>
                <c:pt idx="226">
                  <c:v>577.12199999999996</c:v>
                </c:pt>
                <c:pt idx="227">
                  <c:v>577.12199999999996</c:v>
                </c:pt>
                <c:pt idx="228">
                  <c:v>577.12199999999996</c:v>
                </c:pt>
                <c:pt idx="229">
                  <c:v>577.75900000000001</c:v>
                </c:pt>
                <c:pt idx="230">
                  <c:v>577.75900000000001</c:v>
                </c:pt>
                <c:pt idx="231">
                  <c:v>577.12199999999996</c:v>
                </c:pt>
                <c:pt idx="232">
                  <c:v>577.12199999999996</c:v>
                </c:pt>
                <c:pt idx="233">
                  <c:v>577.12199999999996</c:v>
                </c:pt>
                <c:pt idx="234">
                  <c:v>577.75900000000001</c:v>
                </c:pt>
                <c:pt idx="235">
                  <c:v>582.21800000000007</c:v>
                </c:pt>
                <c:pt idx="236">
                  <c:v>582.21800000000007</c:v>
                </c:pt>
                <c:pt idx="237">
                  <c:v>582.85500000000002</c:v>
                </c:pt>
                <c:pt idx="238">
                  <c:v>583.49199999999996</c:v>
                </c:pt>
                <c:pt idx="239">
                  <c:v>586.04</c:v>
                </c:pt>
                <c:pt idx="240">
                  <c:v>586.04</c:v>
                </c:pt>
                <c:pt idx="241">
                  <c:v>586.04</c:v>
                </c:pt>
                <c:pt idx="242">
                  <c:v>586.67700000000002</c:v>
                </c:pt>
                <c:pt idx="243">
                  <c:v>587.31400000000008</c:v>
                </c:pt>
                <c:pt idx="244">
                  <c:v>587.31400000000008</c:v>
                </c:pt>
                <c:pt idx="245">
                  <c:v>587.31400000000008</c:v>
                </c:pt>
                <c:pt idx="246">
                  <c:v>587.31400000000008</c:v>
                </c:pt>
                <c:pt idx="247">
                  <c:v>587.31400000000008</c:v>
                </c:pt>
                <c:pt idx="248">
                  <c:v>587.31400000000008</c:v>
                </c:pt>
                <c:pt idx="249">
                  <c:v>587.31400000000008</c:v>
                </c:pt>
                <c:pt idx="250">
                  <c:v>587.31400000000008</c:v>
                </c:pt>
                <c:pt idx="251">
                  <c:v>591.13599999999997</c:v>
                </c:pt>
                <c:pt idx="252">
                  <c:v>591.13599999999997</c:v>
                </c:pt>
                <c:pt idx="253">
                  <c:v>591.13599999999997</c:v>
                </c:pt>
                <c:pt idx="254">
                  <c:v>592.41</c:v>
                </c:pt>
                <c:pt idx="255">
                  <c:v>592.41</c:v>
                </c:pt>
                <c:pt idx="256">
                  <c:v>592.41</c:v>
                </c:pt>
                <c:pt idx="257">
                  <c:v>593.04700000000003</c:v>
                </c:pt>
                <c:pt idx="258">
                  <c:v>592.41</c:v>
                </c:pt>
                <c:pt idx="259">
                  <c:v>592.41</c:v>
                </c:pt>
                <c:pt idx="260">
                  <c:v>592.41</c:v>
                </c:pt>
                <c:pt idx="261">
                  <c:v>592.41</c:v>
                </c:pt>
                <c:pt idx="262">
                  <c:v>594.32100000000003</c:v>
                </c:pt>
                <c:pt idx="263">
                  <c:v>594.32100000000003</c:v>
                </c:pt>
                <c:pt idx="264">
                  <c:v>594.32100000000003</c:v>
                </c:pt>
                <c:pt idx="265">
                  <c:v>594.95800000000008</c:v>
                </c:pt>
                <c:pt idx="266">
                  <c:v>594.32100000000003</c:v>
                </c:pt>
                <c:pt idx="267">
                  <c:v>594.32100000000003</c:v>
                </c:pt>
                <c:pt idx="268">
                  <c:v>594.32100000000003</c:v>
                </c:pt>
                <c:pt idx="269">
                  <c:v>594.32100000000003</c:v>
                </c:pt>
                <c:pt idx="270">
                  <c:v>596.86900000000003</c:v>
                </c:pt>
                <c:pt idx="271">
                  <c:v>597.50599999999997</c:v>
                </c:pt>
                <c:pt idx="272">
                  <c:v>597.50599999999997</c:v>
                </c:pt>
                <c:pt idx="273">
                  <c:v>597.50599999999997</c:v>
                </c:pt>
                <c:pt idx="274">
                  <c:v>598.14300000000003</c:v>
                </c:pt>
                <c:pt idx="275">
                  <c:v>598.14300000000003</c:v>
                </c:pt>
                <c:pt idx="276">
                  <c:v>598.14300000000003</c:v>
                </c:pt>
                <c:pt idx="277">
                  <c:v>597.50599999999997</c:v>
                </c:pt>
                <c:pt idx="278">
                  <c:v>597.50599999999997</c:v>
                </c:pt>
                <c:pt idx="279">
                  <c:v>597.50599999999997</c:v>
                </c:pt>
                <c:pt idx="280">
                  <c:v>597.50599999999997</c:v>
                </c:pt>
                <c:pt idx="281">
                  <c:v>598.14300000000003</c:v>
                </c:pt>
                <c:pt idx="282">
                  <c:v>601.32800000000009</c:v>
                </c:pt>
                <c:pt idx="283">
                  <c:v>601.32800000000009</c:v>
                </c:pt>
                <c:pt idx="284">
                  <c:v>601.96500000000003</c:v>
                </c:pt>
                <c:pt idx="285">
                  <c:v>601.96500000000003</c:v>
                </c:pt>
                <c:pt idx="286">
                  <c:v>601.96500000000003</c:v>
                </c:pt>
                <c:pt idx="287">
                  <c:v>601.96500000000003</c:v>
                </c:pt>
                <c:pt idx="288">
                  <c:v>601.96500000000003</c:v>
                </c:pt>
                <c:pt idx="289">
                  <c:v>602.60199999999998</c:v>
                </c:pt>
                <c:pt idx="290">
                  <c:v>603.23900000000003</c:v>
                </c:pt>
                <c:pt idx="291">
                  <c:v>603.23900000000003</c:v>
                </c:pt>
                <c:pt idx="292">
                  <c:v>603.23900000000003</c:v>
                </c:pt>
                <c:pt idx="293">
                  <c:v>603.23900000000003</c:v>
                </c:pt>
                <c:pt idx="294">
                  <c:v>601.96500000000003</c:v>
                </c:pt>
                <c:pt idx="295">
                  <c:v>602.60199999999998</c:v>
                </c:pt>
                <c:pt idx="296">
                  <c:v>602.60199999999998</c:v>
                </c:pt>
                <c:pt idx="297">
                  <c:v>602.60199999999998</c:v>
                </c:pt>
                <c:pt idx="298">
                  <c:v>603.23900000000003</c:v>
                </c:pt>
                <c:pt idx="299">
                  <c:v>603.23900000000003</c:v>
                </c:pt>
                <c:pt idx="300">
                  <c:v>603.87599999999998</c:v>
                </c:pt>
                <c:pt idx="301">
                  <c:v>603.87599999999998</c:v>
                </c:pt>
                <c:pt idx="302">
                  <c:v>605.15</c:v>
                </c:pt>
                <c:pt idx="303">
                  <c:v>605.78699999999992</c:v>
                </c:pt>
                <c:pt idx="304">
                  <c:v>605.78699999999992</c:v>
                </c:pt>
                <c:pt idx="305">
                  <c:v>605.78699999999992</c:v>
                </c:pt>
                <c:pt idx="306">
                  <c:v>607.06100000000004</c:v>
                </c:pt>
                <c:pt idx="307">
                  <c:v>607.06100000000004</c:v>
                </c:pt>
                <c:pt idx="308">
                  <c:v>607.06100000000004</c:v>
                </c:pt>
                <c:pt idx="309">
                  <c:v>607.06100000000004</c:v>
                </c:pt>
                <c:pt idx="310">
                  <c:v>607.06100000000004</c:v>
                </c:pt>
                <c:pt idx="311">
                  <c:v>607.06100000000004</c:v>
                </c:pt>
                <c:pt idx="312">
                  <c:v>607.06100000000004</c:v>
                </c:pt>
                <c:pt idx="313">
                  <c:v>608.97199999999998</c:v>
                </c:pt>
                <c:pt idx="314">
                  <c:v>608.97199999999998</c:v>
                </c:pt>
                <c:pt idx="315">
                  <c:v>608.97199999999998</c:v>
                </c:pt>
                <c:pt idx="316">
                  <c:v>609.60900000000004</c:v>
                </c:pt>
                <c:pt idx="317">
                  <c:v>609.60900000000004</c:v>
                </c:pt>
                <c:pt idx="318">
                  <c:v>609.60900000000004</c:v>
                </c:pt>
                <c:pt idx="319">
                  <c:v>609.60900000000004</c:v>
                </c:pt>
                <c:pt idx="320">
                  <c:v>609.60900000000004</c:v>
                </c:pt>
                <c:pt idx="321">
                  <c:v>609.60900000000004</c:v>
                </c:pt>
                <c:pt idx="322">
                  <c:v>609.60900000000004</c:v>
                </c:pt>
                <c:pt idx="323">
                  <c:v>609.60900000000004</c:v>
                </c:pt>
                <c:pt idx="324">
                  <c:v>610.24599999999998</c:v>
                </c:pt>
                <c:pt idx="325">
                  <c:v>611.52</c:v>
                </c:pt>
                <c:pt idx="326">
                  <c:v>611.52</c:v>
                </c:pt>
                <c:pt idx="327">
                  <c:v>610.88300000000004</c:v>
                </c:pt>
                <c:pt idx="328">
                  <c:v>610.88300000000004</c:v>
                </c:pt>
                <c:pt idx="329">
                  <c:v>610.24599999999998</c:v>
                </c:pt>
                <c:pt idx="330">
                  <c:v>610.24599999999998</c:v>
                </c:pt>
                <c:pt idx="331">
                  <c:v>610.24599999999998</c:v>
                </c:pt>
                <c:pt idx="332">
                  <c:v>610.88300000000004</c:v>
                </c:pt>
                <c:pt idx="333">
                  <c:v>612.15699999999993</c:v>
                </c:pt>
                <c:pt idx="334">
                  <c:v>612.15699999999993</c:v>
                </c:pt>
                <c:pt idx="335">
                  <c:v>612.15699999999993</c:v>
                </c:pt>
                <c:pt idx="336">
                  <c:v>612.15699999999993</c:v>
                </c:pt>
                <c:pt idx="337">
                  <c:v>612.15699999999993</c:v>
                </c:pt>
                <c:pt idx="338">
                  <c:v>612.79399999999998</c:v>
                </c:pt>
                <c:pt idx="339">
                  <c:v>612.79399999999998</c:v>
                </c:pt>
                <c:pt idx="340">
                  <c:v>612.79399999999998</c:v>
                </c:pt>
                <c:pt idx="341">
                  <c:v>612.79399999999998</c:v>
                </c:pt>
                <c:pt idx="342">
                  <c:v>612.79399999999998</c:v>
                </c:pt>
                <c:pt idx="343">
                  <c:v>612.79399999999998</c:v>
                </c:pt>
                <c:pt idx="344">
                  <c:v>613.43100000000004</c:v>
                </c:pt>
                <c:pt idx="345">
                  <c:v>613.43100000000004</c:v>
                </c:pt>
                <c:pt idx="346">
                  <c:v>613.43100000000004</c:v>
                </c:pt>
                <c:pt idx="347">
                  <c:v>614.0680000000001</c:v>
                </c:pt>
                <c:pt idx="348">
                  <c:v>614.0680000000001</c:v>
                </c:pt>
                <c:pt idx="349">
                  <c:v>614.0680000000001</c:v>
                </c:pt>
                <c:pt idx="350">
                  <c:v>614.0680000000001</c:v>
                </c:pt>
                <c:pt idx="351">
                  <c:v>614.0680000000001</c:v>
                </c:pt>
                <c:pt idx="352">
                  <c:v>614.0680000000001</c:v>
                </c:pt>
                <c:pt idx="353">
                  <c:v>614.0680000000001</c:v>
                </c:pt>
                <c:pt idx="354">
                  <c:v>614.0680000000001</c:v>
                </c:pt>
                <c:pt idx="355">
                  <c:v>614.0680000000001</c:v>
                </c:pt>
                <c:pt idx="356">
                  <c:v>614.0680000000001</c:v>
                </c:pt>
                <c:pt idx="357">
                  <c:v>614.0680000000001</c:v>
                </c:pt>
                <c:pt idx="358">
                  <c:v>614.0680000000001</c:v>
                </c:pt>
                <c:pt idx="359">
                  <c:v>614.0680000000001</c:v>
                </c:pt>
                <c:pt idx="360">
                  <c:v>614.0680000000001</c:v>
                </c:pt>
                <c:pt idx="361">
                  <c:v>614.70500000000004</c:v>
                </c:pt>
                <c:pt idx="362">
                  <c:v>614.70500000000004</c:v>
                </c:pt>
                <c:pt idx="363">
                  <c:v>614.70500000000004</c:v>
                </c:pt>
                <c:pt idx="364">
                  <c:v>614.70500000000004</c:v>
                </c:pt>
                <c:pt idx="365">
                  <c:v>615.34199999999998</c:v>
                </c:pt>
                <c:pt idx="366">
                  <c:v>614.70500000000004</c:v>
                </c:pt>
                <c:pt idx="367">
                  <c:v>614.70500000000004</c:v>
                </c:pt>
                <c:pt idx="368">
                  <c:v>614.70500000000004</c:v>
                </c:pt>
                <c:pt idx="369">
                  <c:v>613.43100000000004</c:v>
                </c:pt>
                <c:pt idx="370">
                  <c:v>613.43100000000004</c:v>
                </c:pt>
                <c:pt idx="371">
                  <c:v>613.43100000000004</c:v>
                </c:pt>
                <c:pt idx="372">
                  <c:v>613.43100000000004</c:v>
                </c:pt>
                <c:pt idx="373">
                  <c:v>613.43100000000004</c:v>
                </c:pt>
                <c:pt idx="374">
                  <c:v>614.0680000000001</c:v>
                </c:pt>
                <c:pt idx="375">
                  <c:v>614.70500000000004</c:v>
                </c:pt>
                <c:pt idx="376">
                  <c:v>614.70500000000004</c:v>
                </c:pt>
                <c:pt idx="377">
                  <c:v>615.34199999999998</c:v>
                </c:pt>
                <c:pt idx="378">
                  <c:v>615.34199999999998</c:v>
                </c:pt>
                <c:pt idx="379">
                  <c:v>614.70500000000004</c:v>
                </c:pt>
                <c:pt idx="380">
                  <c:v>614.70500000000004</c:v>
                </c:pt>
                <c:pt idx="381">
                  <c:v>614.70500000000004</c:v>
                </c:pt>
                <c:pt idx="382">
                  <c:v>614.70500000000004</c:v>
                </c:pt>
                <c:pt idx="383">
                  <c:v>614.0680000000001</c:v>
                </c:pt>
                <c:pt idx="384">
                  <c:v>614.0680000000001</c:v>
                </c:pt>
                <c:pt idx="385">
                  <c:v>614.0680000000001</c:v>
                </c:pt>
                <c:pt idx="386">
                  <c:v>613.43100000000004</c:v>
                </c:pt>
                <c:pt idx="387">
                  <c:v>613.43100000000004</c:v>
                </c:pt>
                <c:pt idx="388">
                  <c:v>612.79399999999998</c:v>
                </c:pt>
                <c:pt idx="389">
                  <c:v>610.88300000000004</c:v>
                </c:pt>
                <c:pt idx="390">
                  <c:v>610.24599999999998</c:v>
                </c:pt>
                <c:pt idx="391">
                  <c:v>610.24599999999998</c:v>
                </c:pt>
                <c:pt idx="392">
                  <c:v>607.06100000000004</c:v>
                </c:pt>
                <c:pt idx="393">
                  <c:v>606.42399999999998</c:v>
                </c:pt>
                <c:pt idx="394">
                  <c:v>605.15</c:v>
                </c:pt>
                <c:pt idx="395">
                  <c:v>600.69100000000003</c:v>
                </c:pt>
                <c:pt idx="396">
                  <c:v>599.41700000000003</c:v>
                </c:pt>
                <c:pt idx="397">
                  <c:v>599.41700000000003</c:v>
                </c:pt>
                <c:pt idx="398">
                  <c:v>597.50599999999997</c:v>
                </c:pt>
                <c:pt idx="399">
                  <c:v>591.77300000000002</c:v>
                </c:pt>
                <c:pt idx="400">
                  <c:v>590.49900000000002</c:v>
                </c:pt>
                <c:pt idx="401">
                  <c:v>589.86199999999997</c:v>
                </c:pt>
                <c:pt idx="402">
                  <c:v>587.95100000000002</c:v>
                </c:pt>
                <c:pt idx="403">
                  <c:v>578.39599999999996</c:v>
                </c:pt>
                <c:pt idx="404">
                  <c:v>577.75900000000001</c:v>
                </c:pt>
                <c:pt idx="405">
                  <c:v>575.21100000000001</c:v>
                </c:pt>
                <c:pt idx="406">
                  <c:v>563.10800000000006</c:v>
                </c:pt>
                <c:pt idx="407">
                  <c:v>562.471</c:v>
                </c:pt>
                <c:pt idx="408">
                  <c:v>561.197</c:v>
                </c:pt>
                <c:pt idx="409">
                  <c:v>559.923</c:v>
                </c:pt>
                <c:pt idx="410">
                  <c:v>545.90899999999999</c:v>
                </c:pt>
                <c:pt idx="411">
                  <c:v>545.27199999999993</c:v>
                </c:pt>
                <c:pt idx="412">
                  <c:v>542.72400000000005</c:v>
                </c:pt>
                <c:pt idx="413">
                  <c:v>538.26499999999999</c:v>
                </c:pt>
                <c:pt idx="414">
                  <c:v>529.34699999999998</c:v>
                </c:pt>
              </c:numCache>
            </c:numRef>
          </c:yVal>
          <c:smooth val="1"/>
          <c:extLst>
            <c:ext xmlns:c16="http://schemas.microsoft.com/office/drawing/2014/chart" uri="{C3380CC4-5D6E-409C-BE32-E72D297353CC}">
              <c16:uniqueId val="{00000002-5A57-4E1D-A3B8-47A4B361B984}"/>
            </c:ext>
          </c:extLst>
        </c:ser>
        <c:ser>
          <c:idx val="3"/>
          <c:order val="3"/>
          <c:tx>
            <c:v>TT4</c:v>
          </c:tx>
          <c:spPr>
            <a:ln w="19052" cap="rnd">
              <a:solidFill>
                <a:schemeClr val="accent4"/>
              </a:solidFill>
              <a:round/>
            </a:ln>
            <a:effectLst/>
          </c:spPr>
          <c:marker>
            <c:symbol val="none"/>
          </c:marker>
          <c:xVal>
            <c:numRef>
              <c:f>'stress-strain -cleaned'!$G$3:$G$434</c:f>
              <c:numCache>
                <c:formatCode>0.000</c:formatCode>
                <c:ptCount val="432"/>
                <c:pt idx="0">
                  <c:v>0</c:v>
                </c:pt>
                <c:pt idx="1">
                  <c:v>1E-3</c:v>
                </c:pt>
                <c:pt idx="2">
                  <c:v>1.5E-3</c:v>
                </c:pt>
                <c:pt idx="3">
                  <c:v>2E-3</c:v>
                </c:pt>
                <c:pt idx="4">
                  <c:v>2.5000000000000001E-3</c:v>
                </c:pt>
                <c:pt idx="5">
                  <c:v>3.0000000000000001E-3</c:v>
                </c:pt>
                <c:pt idx="6">
                  <c:v>3.4999999999999996E-3</c:v>
                </c:pt>
                <c:pt idx="7">
                  <c:v>4.0000000000000001E-3</c:v>
                </c:pt>
                <c:pt idx="8">
                  <c:v>4.5000000000000005E-3</c:v>
                </c:pt>
                <c:pt idx="9">
                  <c:v>5.0000000000000001E-3</c:v>
                </c:pt>
                <c:pt idx="10">
                  <c:v>5.5000000000000005E-3</c:v>
                </c:pt>
                <c:pt idx="11">
                  <c:v>6.0000000000000001E-3</c:v>
                </c:pt>
                <c:pt idx="12">
                  <c:v>6.5000000000000006E-3</c:v>
                </c:pt>
                <c:pt idx="13">
                  <c:v>6.9999999999999993E-3</c:v>
                </c:pt>
                <c:pt idx="14">
                  <c:v>7.4999999999999997E-3</c:v>
                </c:pt>
                <c:pt idx="15">
                  <c:v>8.0000000000000002E-3</c:v>
                </c:pt>
                <c:pt idx="16">
                  <c:v>8.5000000000000006E-3</c:v>
                </c:pt>
                <c:pt idx="17">
                  <c:v>9.0000000000000011E-3</c:v>
                </c:pt>
                <c:pt idx="18">
                  <c:v>9.4999999999999998E-3</c:v>
                </c:pt>
                <c:pt idx="19">
                  <c:v>0.01</c:v>
                </c:pt>
                <c:pt idx="20">
                  <c:v>1.0500000000000001E-2</c:v>
                </c:pt>
                <c:pt idx="21">
                  <c:v>1.1000000000000001E-2</c:v>
                </c:pt>
                <c:pt idx="22">
                  <c:v>1.15E-2</c:v>
                </c:pt>
                <c:pt idx="23">
                  <c:v>1.2E-2</c:v>
                </c:pt>
                <c:pt idx="24">
                  <c:v>1.2500000000000001E-2</c:v>
                </c:pt>
                <c:pt idx="25">
                  <c:v>1.3000000000000001E-2</c:v>
                </c:pt>
                <c:pt idx="26">
                  <c:v>1.3500000000000002E-2</c:v>
                </c:pt>
                <c:pt idx="27">
                  <c:v>1.3999999999999999E-2</c:v>
                </c:pt>
                <c:pt idx="28">
                  <c:v>1.4499999999999999E-2</c:v>
                </c:pt>
                <c:pt idx="29">
                  <c:v>1.4999999999999999E-2</c:v>
                </c:pt>
                <c:pt idx="30">
                  <c:v>1.55E-2</c:v>
                </c:pt>
                <c:pt idx="31">
                  <c:v>1.6E-2</c:v>
                </c:pt>
                <c:pt idx="32">
                  <c:v>1.6500000000000001E-2</c:v>
                </c:pt>
                <c:pt idx="33">
                  <c:v>1.7000000000000001E-2</c:v>
                </c:pt>
                <c:pt idx="34">
                  <c:v>1.7500000000000002E-2</c:v>
                </c:pt>
                <c:pt idx="35">
                  <c:v>1.8000000000000002E-2</c:v>
                </c:pt>
                <c:pt idx="36">
                  <c:v>1.8500000000000003E-2</c:v>
                </c:pt>
                <c:pt idx="37">
                  <c:v>1.9E-2</c:v>
                </c:pt>
                <c:pt idx="38">
                  <c:v>1.95E-2</c:v>
                </c:pt>
                <c:pt idx="39">
                  <c:v>0.02</c:v>
                </c:pt>
                <c:pt idx="40">
                  <c:v>2.0499999999999997E-2</c:v>
                </c:pt>
                <c:pt idx="41">
                  <c:v>2.1000000000000001E-2</c:v>
                </c:pt>
                <c:pt idx="42">
                  <c:v>2.1499999999999998E-2</c:v>
                </c:pt>
                <c:pt idx="43">
                  <c:v>2.2000000000000002E-2</c:v>
                </c:pt>
                <c:pt idx="44">
                  <c:v>2.2499999999999999E-2</c:v>
                </c:pt>
                <c:pt idx="45">
                  <c:v>2.3E-2</c:v>
                </c:pt>
                <c:pt idx="46">
                  <c:v>2.35E-2</c:v>
                </c:pt>
                <c:pt idx="47">
                  <c:v>2.4E-2</c:v>
                </c:pt>
                <c:pt idx="48">
                  <c:v>2.4500000000000001E-2</c:v>
                </c:pt>
                <c:pt idx="49">
                  <c:v>2.5000000000000001E-2</c:v>
                </c:pt>
                <c:pt idx="50">
                  <c:v>2.5499999999999998E-2</c:v>
                </c:pt>
                <c:pt idx="51">
                  <c:v>2.6000000000000002E-2</c:v>
                </c:pt>
                <c:pt idx="52">
                  <c:v>2.6499999999999999E-2</c:v>
                </c:pt>
                <c:pt idx="53">
                  <c:v>2.7000000000000003E-2</c:v>
                </c:pt>
                <c:pt idx="54">
                  <c:v>2.75E-2</c:v>
                </c:pt>
                <c:pt idx="55">
                  <c:v>2.7999999999999997E-2</c:v>
                </c:pt>
                <c:pt idx="56">
                  <c:v>2.8500000000000001E-2</c:v>
                </c:pt>
                <c:pt idx="57">
                  <c:v>2.8999999999999998E-2</c:v>
                </c:pt>
                <c:pt idx="58">
                  <c:v>2.9500000000000002E-2</c:v>
                </c:pt>
                <c:pt idx="59">
                  <c:v>0.03</c:v>
                </c:pt>
                <c:pt idx="60">
                  <c:v>3.0499999999999999E-2</c:v>
                </c:pt>
                <c:pt idx="61">
                  <c:v>3.1E-2</c:v>
                </c:pt>
                <c:pt idx="62">
                  <c:v>3.15E-2</c:v>
                </c:pt>
                <c:pt idx="63">
                  <c:v>3.2000000000000001E-2</c:v>
                </c:pt>
                <c:pt idx="64">
                  <c:v>3.2500000000000001E-2</c:v>
                </c:pt>
                <c:pt idx="65">
                  <c:v>3.3000000000000002E-2</c:v>
                </c:pt>
                <c:pt idx="66">
                  <c:v>3.3500000000000002E-2</c:v>
                </c:pt>
                <c:pt idx="67">
                  <c:v>3.4000000000000002E-2</c:v>
                </c:pt>
                <c:pt idx="68">
                  <c:v>3.4500000000000003E-2</c:v>
                </c:pt>
                <c:pt idx="69">
                  <c:v>3.5000000000000003E-2</c:v>
                </c:pt>
                <c:pt idx="70">
                  <c:v>3.5499999999999997E-2</c:v>
                </c:pt>
                <c:pt idx="71">
                  <c:v>3.6000000000000004E-2</c:v>
                </c:pt>
                <c:pt idx="72">
                  <c:v>3.6499999999999998E-2</c:v>
                </c:pt>
                <c:pt idx="73">
                  <c:v>3.7000000000000005E-2</c:v>
                </c:pt>
                <c:pt idx="74">
                  <c:v>3.7499999999999999E-2</c:v>
                </c:pt>
                <c:pt idx="75">
                  <c:v>3.7999999999999999E-2</c:v>
                </c:pt>
                <c:pt idx="76">
                  <c:v>3.85E-2</c:v>
                </c:pt>
                <c:pt idx="77">
                  <c:v>3.9E-2</c:v>
                </c:pt>
                <c:pt idx="78">
                  <c:v>3.95E-2</c:v>
                </c:pt>
                <c:pt idx="79">
                  <c:v>0.04</c:v>
                </c:pt>
                <c:pt idx="80">
                  <c:v>4.0500000000000001E-2</c:v>
                </c:pt>
                <c:pt idx="81">
                  <c:v>4.0999999999999995E-2</c:v>
                </c:pt>
                <c:pt idx="82">
                  <c:v>4.1500000000000002E-2</c:v>
                </c:pt>
                <c:pt idx="83">
                  <c:v>4.2000000000000003E-2</c:v>
                </c:pt>
                <c:pt idx="84">
                  <c:v>4.2500000000000003E-2</c:v>
                </c:pt>
                <c:pt idx="85">
                  <c:v>4.2999999999999997E-2</c:v>
                </c:pt>
                <c:pt idx="86">
                  <c:v>4.3499999999999997E-2</c:v>
                </c:pt>
                <c:pt idx="87">
                  <c:v>4.4000000000000004E-2</c:v>
                </c:pt>
                <c:pt idx="88">
                  <c:v>4.4500000000000005E-2</c:v>
                </c:pt>
                <c:pt idx="89">
                  <c:v>4.4999999999999998E-2</c:v>
                </c:pt>
                <c:pt idx="90">
                  <c:v>4.5499999999999999E-2</c:v>
                </c:pt>
                <c:pt idx="91">
                  <c:v>4.5999999999999999E-2</c:v>
                </c:pt>
                <c:pt idx="92">
                  <c:v>4.6500000000000007E-2</c:v>
                </c:pt>
                <c:pt idx="93">
                  <c:v>4.7E-2</c:v>
                </c:pt>
                <c:pt idx="94">
                  <c:v>4.7500000000000001E-2</c:v>
                </c:pt>
                <c:pt idx="95">
                  <c:v>4.8000000000000001E-2</c:v>
                </c:pt>
                <c:pt idx="96">
                  <c:v>4.8499999999999995E-2</c:v>
                </c:pt>
                <c:pt idx="97">
                  <c:v>4.9000000000000002E-2</c:v>
                </c:pt>
                <c:pt idx="98">
                  <c:v>4.9500000000000002E-2</c:v>
                </c:pt>
                <c:pt idx="99">
                  <c:v>0.05</c:v>
                </c:pt>
                <c:pt idx="100">
                  <c:v>5.0499999999999996E-2</c:v>
                </c:pt>
                <c:pt idx="101">
                  <c:v>5.0999999999999997E-2</c:v>
                </c:pt>
                <c:pt idx="102">
                  <c:v>5.1500000000000004E-2</c:v>
                </c:pt>
                <c:pt idx="103">
                  <c:v>5.2000000000000005E-2</c:v>
                </c:pt>
                <c:pt idx="104">
                  <c:v>5.2499999999999998E-2</c:v>
                </c:pt>
                <c:pt idx="105">
                  <c:v>5.2999999999999999E-2</c:v>
                </c:pt>
                <c:pt idx="106">
                  <c:v>5.3499999999999999E-2</c:v>
                </c:pt>
                <c:pt idx="107">
                  <c:v>5.4000000000000006E-2</c:v>
                </c:pt>
                <c:pt idx="108">
                  <c:v>5.45E-2</c:v>
                </c:pt>
                <c:pt idx="109">
                  <c:v>5.5E-2</c:v>
                </c:pt>
                <c:pt idx="110">
                  <c:v>5.5500000000000001E-2</c:v>
                </c:pt>
                <c:pt idx="111">
                  <c:v>5.5999999999999994E-2</c:v>
                </c:pt>
                <c:pt idx="112">
                  <c:v>5.6500000000000002E-2</c:v>
                </c:pt>
                <c:pt idx="113">
                  <c:v>5.7500000000000002E-2</c:v>
                </c:pt>
                <c:pt idx="114">
                  <c:v>5.7999999999999996E-2</c:v>
                </c:pt>
                <c:pt idx="115">
                  <c:v>5.8499999999999996E-2</c:v>
                </c:pt>
                <c:pt idx="116">
                  <c:v>5.9000000000000004E-2</c:v>
                </c:pt>
                <c:pt idx="117">
                  <c:v>5.9500000000000004E-2</c:v>
                </c:pt>
                <c:pt idx="118">
                  <c:v>0.06</c:v>
                </c:pt>
                <c:pt idx="119">
                  <c:v>6.0499999999999998E-2</c:v>
                </c:pt>
                <c:pt idx="120">
                  <c:v>6.0999999999999999E-2</c:v>
                </c:pt>
                <c:pt idx="121">
                  <c:v>6.1500000000000006E-2</c:v>
                </c:pt>
                <c:pt idx="122">
                  <c:v>6.2E-2</c:v>
                </c:pt>
                <c:pt idx="123">
                  <c:v>6.25E-2</c:v>
                </c:pt>
                <c:pt idx="124">
                  <c:v>6.3E-2</c:v>
                </c:pt>
                <c:pt idx="125">
                  <c:v>6.3500000000000001E-2</c:v>
                </c:pt>
                <c:pt idx="126">
                  <c:v>6.4000000000000001E-2</c:v>
                </c:pt>
                <c:pt idx="127">
                  <c:v>6.4500000000000002E-2</c:v>
                </c:pt>
                <c:pt idx="128">
                  <c:v>6.5000000000000002E-2</c:v>
                </c:pt>
                <c:pt idx="129">
                  <c:v>6.5500000000000003E-2</c:v>
                </c:pt>
                <c:pt idx="130">
                  <c:v>6.6000000000000003E-2</c:v>
                </c:pt>
                <c:pt idx="131">
                  <c:v>6.6500000000000004E-2</c:v>
                </c:pt>
                <c:pt idx="132">
                  <c:v>6.7000000000000004E-2</c:v>
                </c:pt>
                <c:pt idx="133">
                  <c:v>6.7500000000000004E-2</c:v>
                </c:pt>
                <c:pt idx="134">
                  <c:v>6.8000000000000005E-2</c:v>
                </c:pt>
                <c:pt idx="135">
                  <c:v>6.8499999999999991E-2</c:v>
                </c:pt>
                <c:pt idx="136">
                  <c:v>6.9000000000000006E-2</c:v>
                </c:pt>
                <c:pt idx="137">
                  <c:v>6.9500000000000006E-2</c:v>
                </c:pt>
                <c:pt idx="138">
                  <c:v>7.0000000000000007E-2</c:v>
                </c:pt>
                <c:pt idx="139">
                  <c:v>7.0499999999999993E-2</c:v>
                </c:pt>
                <c:pt idx="140">
                  <c:v>7.0999999999999994E-2</c:v>
                </c:pt>
                <c:pt idx="141">
                  <c:v>7.1500000000000008E-2</c:v>
                </c:pt>
                <c:pt idx="142">
                  <c:v>7.2000000000000008E-2</c:v>
                </c:pt>
                <c:pt idx="143">
                  <c:v>7.2499999999999995E-2</c:v>
                </c:pt>
                <c:pt idx="144">
                  <c:v>7.2999999999999995E-2</c:v>
                </c:pt>
                <c:pt idx="145">
                  <c:v>7.3499999999999996E-2</c:v>
                </c:pt>
                <c:pt idx="146">
                  <c:v>7.400000000000001E-2</c:v>
                </c:pt>
                <c:pt idx="147">
                  <c:v>7.4499999999999997E-2</c:v>
                </c:pt>
                <c:pt idx="148">
                  <c:v>7.4999999999999997E-2</c:v>
                </c:pt>
                <c:pt idx="149">
                  <c:v>7.5499999999999998E-2</c:v>
                </c:pt>
                <c:pt idx="150">
                  <c:v>7.5999999999999998E-2</c:v>
                </c:pt>
                <c:pt idx="151">
                  <c:v>7.6499999999999999E-2</c:v>
                </c:pt>
                <c:pt idx="152">
                  <c:v>7.6999999999999999E-2</c:v>
                </c:pt>
                <c:pt idx="153">
                  <c:v>7.7499999999999999E-2</c:v>
                </c:pt>
                <c:pt idx="154">
                  <c:v>7.8E-2</c:v>
                </c:pt>
                <c:pt idx="155">
                  <c:v>7.85E-2</c:v>
                </c:pt>
                <c:pt idx="156">
                  <c:v>7.9000000000000001E-2</c:v>
                </c:pt>
                <c:pt idx="157">
                  <c:v>7.9500000000000001E-2</c:v>
                </c:pt>
                <c:pt idx="158">
                  <c:v>0.08</c:v>
                </c:pt>
                <c:pt idx="159">
                  <c:v>8.0500000000000002E-2</c:v>
                </c:pt>
                <c:pt idx="160">
                  <c:v>8.1000000000000003E-2</c:v>
                </c:pt>
                <c:pt idx="161">
                  <c:v>8.1500000000000003E-2</c:v>
                </c:pt>
                <c:pt idx="162">
                  <c:v>8.199999999999999E-2</c:v>
                </c:pt>
                <c:pt idx="163">
                  <c:v>8.2500000000000004E-2</c:v>
                </c:pt>
                <c:pt idx="164">
                  <c:v>8.3000000000000004E-2</c:v>
                </c:pt>
                <c:pt idx="165">
                  <c:v>8.3499999999999991E-2</c:v>
                </c:pt>
                <c:pt idx="166">
                  <c:v>8.4000000000000005E-2</c:v>
                </c:pt>
                <c:pt idx="167">
                  <c:v>8.4499999999999992E-2</c:v>
                </c:pt>
                <c:pt idx="168">
                  <c:v>8.5000000000000006E-2</c:v>
                </c:pt>
                <c:pt idx="169">
                  <c:v>8.5500000000000007E-2</c:v>
                </c:pt>
                <c:pt idx="170">
                  <c:v>8.5999999999999993E-2</c:v>
                </c:pt>
                <c:pt idx="171">
                  <c:v>8.6500000000000007E-2</c:v>
                </c:pt>
                <c:pt idx="172">
                  <c:v>8.6999999999999994E-2</c:v>
                </c:pt>
                <c:pt idx="173">
                  <c:v>8.7499999999999994E-2</c:v>
                </c:pt>
                <c:pt idx="174">
                  <c:v>8.8000000000000009E-2</c:v>
                </c:pt>
                <c:pt idx="175">
                  <c:v>8.8499999999999995E-2</c:v>
                </c:pt>
                <c:pt idx="176">
                  <c:v>8.900000000000001E-2</c:v>
                </c:pt>
                <c:pt idx="177">
                  <c:v>8.9499999999999996E-2</c:v>
                </c:pt>
                <c:pt idx="178">
                  <c:v>0.09</c:v>
                </c:pt>
                <c:pt idx="179">
                  <c:v>9.0500000000000011E-2</c:v>
                </c:pt>
                <c:pt idx="180">
                  <c:v>9.0999999999999998E-2</c:v>
                </c:pt>
                <c:pt idx="181">
                  <c:v>9.1499999999999998E-2</c:v>
                </c:pt>
                <c:pt idx="182">
                  <c:v>9.1999999999999998E-2</c:v>
                </c:pt>
                <c:pt idx="183">
                  <c:v>9.2499999999999999E-2</c:v>
                </c:pt>
                <c:pt idx="184">
                  <c:v>9.3000000000000013E-2</c:v>
                </c:pt>
                <c:pt idx="185">
                  <c:v>9.35E-2</c:v>
                </c:pt>
                <c:pt idx="186">
                  <c:v>9.4E-2</c:v>
                </c:pt>
                <c:pt idx="187">
                  <c:v>9.4499999999999987E-2</c:v>
                </c:pt>
                <c:pt idx="188">
                  <c:v>9.5000000000000001E-2</c:v>
                </c:pt>
                <c:pt idx="189">
                  <c:v>9.5500000000000002E-2</c:v>
                </c:pt>
                <c:pt idx="190">
                  <c:v>9.6000000000000002E-2</c:v>
                </c:pt>
                <c:pt idx="191">
                  <c:v>9.6999999999999989E-2</c:v>
                </c:pt>
                <c:pt idx="192">
                  <c:v>9.7500000000000003E-2</c:v>
                </c:pt>
                <c:pt idx="193">
                  <c:v>9.8000000000000004E-2</c:v>
                </c:pt>
                <c:pt idx="194">
                  <c:v>9.849999999999999E-2</c:v>
                </c:pt>
                <c:pt idx="195">
                  <c:v>9.9000000000000005E-2</c:v>
                </c:pt>
                <c:pt idx="196">
                  <c:v>9.9499999999999991E-2</c:v>
                </c:pt>
                <c:pt idx="197">
                  <c:v>0.1</c:v>
                </c:pt>
                <c:pt idx="198">
                  <c:v>0.10099999999999999</c:v>
                </c:pt>
                <c:pt idx="199">
                  <c:v>0.10150000000000001</c:v>
                </c:pt>
                <c:pt idx="200">
                  <c:v>0.10199999999999999</c:v>
                </c:pt>
                <c:pt idx="201">
                  <c:v>0.10249999999999999</c:v>
                </c:pt>
                <c:pt idx="202">
                  <c:v>0.10300000000000001</c:v>
                </c:pt>
                <c:pt idx="203">
                  <c:v>0.10349999999999999</c:v>
                </c:pt>
                <c:pt idx="204">
                  <c:v>0.10400000000000001</c:v>
                </c:pt>
                <c:pt idx="205">
                  <c:v>0.1045</c:v>
                </c:pt>
                <c:pt idx="206">
                  <c:v>0.105</c:v>
                </c:pt>
                <c:pt idx="207">
                  <c:v>0.10550000000000001</c:v>
                </c:pt>
                <c:pt idx="208">
                  <c:v>0.106</c:v>
                </c:pt>
                <c:pt idx="209">
                  <c:v>0.1065</c:v>
                </c:pt>
                <c:pt idx="210">
                  <c:v>0.107</c:v>
                </c:pt>
                <c:pt idx="211">
                  <c:v>0.1075</c:v>
                </c:pt>
                <c:pt idx="212">
                  <c:v>0.10800000000000001</c:v>
                </c:pt>
                <c:pt idx="213">
                  <c:v>0.1085</c:v>
                </c:pt>
                <c:pt idx="214">
                  <c:v>0.109</c:v>
                </c:pt>
                <c:pt idx="215">
                  <c:v>0.10949999999999999</c:v>
                </c:pt>
                <c:pt idx="216">
                  <c:v>0.11</c:v>
                </c:pt>
                <c:pt idx="217">
                  <c:v>0.111</c:v>
                </c:pt>
                <c:pt idx="218">
                  <c:v>0.1115</c:v>
                </c:pt>
                <c:pt idx="219">
                  <c:v>0.11199999999999999</c:v>
                </c:pt>
                <c:pt idx="220">
                  <c:v>0.113</c:v>
                </c:pt>
                <c:pt idx="221">
                  <c:v>0.11349999999999999</c:v>
                </c:pt>
                <c:pt idx="222">
                  <c:v>0.114</c:v>
                </c:pt>
                <c:pt idx="223">
                  <c:v>0.115</c:v>
                </c:pt>
                <c:pt idx="224">
                  <c:v>0.11550000000000001</c:v>
                </c:pt>
                <c:pt idx="225">
                  <c:v>0.11599999999999999</c:v>
                </c:pt>
                <c:pt idx="226">
                  <c:v>0.11650000000000001</c:v>
                </c:pt>
                <c:pt idx="227">
                  <c:v>0.11699999999999999</c:v>
                </c:pt>
                <c:pt idx="228">
                  <c:v>0.11749999999999999</c:v>
                </c:pt>
                <c:pt idx="229">
                  <c:v>0.11800000000000001</c:v>
                </c:pt>
                <c:pt idx="230">
                  <c:v>0.11849999999999999</c:v>
                </c:pt>
                <c:pt idx="231">
                  <c:v>0.11900000000000001</c:v>
                </c:pt>
                <c:pt idx="232">
                  <c:v>0.1195</c:v>
                </c:pt>
                <c:pt idx="233">
                  <c:v>0.12</c:v>
                </c:pt>
                <c:pt idx="234">
                  <c:v>0.12050000000000001</c:v>
                </c:pt>
                <c:pt idx="235">
                  <c:v>0.121</c:v>
                </c:pt>
                <c:pt idx="236">
                  <c:v>0.1215</c:v>
                </c:pt>
                <c:pt idx="237">
                  <c:v>0.122</c:v>
                </c:pt>
                <c:pt idx="238">
                  <c:v>0.1225</c:v>
                </c:pt>
                <c:pt idx="239">
                  <c:v>0.12300000000000001</c:v>
                </c:pt>
                <c:pt idx="240">
                  <c:v>0.1235</c:v>
                </c:pt>
                <c:pt idx="241">
                  <c:v>0.124</c:v>
                </c:pt>
                <c:pt idx="242">
                  <c:v>0.1245</c:v>
                </c:pt>
                <c:pt idx="243">
                  <c:v>0.125</c:v>
                </c:pt>
                <c:pt idx="244">
                  <c:v>0.1255</c:v>
                </c:pt>
                <c:pt idx="245">
                  <c:v>0.126</c:v>
                </c:pt>
                <c:pt idx="246">
                  <c:v>0.1265</c:v>
                </c:pt>
                <c:pt idx="247">
                  <c:v>0.127</c:v>
                </c:pt>
                <c:pt idx="248">
                  <c:v>0.1275</c:v>
                </c:pt>
                <c:pt idx="249">
                  <c:v>0.128</c:v>
                </c:pt>
                <c:pt idx="250">
                  <c:v>0.1285</c:v>
                </c:pt>
                <c:pt idx="251">
                  <c:v>0.129</c:v>
                </c:pt>
                <c:pt idx="252">
                  <c:v>0.1295</c:v>
                </c:pt>
                <c:pt idx="253">
                  <c:v>0.13</c:v>
                </c:pt>
                <c:pt idx="254">
                  <c:v>0.1305</c:v>
                </c:pt>
                <c:pt idx="255">
                  <c:v>0.13100000000000001</c:v>
                </c:pt>
                <c:pt idx="256">
                  <c:v>0.13150000000000001</c:v>
                </c:pt>
                <c:pt idx="257">
                  <c:v>0.13200000000000001</c:v>
                </c:pt>
                <c:pt idx="258">
                  <c:v>0.13250000000000001</c:v>
                </c:pt>
                <c:pt idx="259">
                  <c:v>0.13300000000000001</c:v>
                </c:pt>
                <c:pt idx="260">
                  <c:v>0.13350000000000001</c:v>
                </c:pt>
                <c:pt idx="261">
                  <c:v>0.13400000000000001</c:v>
                </c:pt>
                <c:pt idx="262">
                  <c:v>0.13449999999999998</c:v>
                </c:pt>
                <c:pt idx="263">
                  <c:v>0.13500000000000001</c:v>
                </c:pt>
                <c:pt idx="264">
                  <c:v>0.13550000000000001</c:v>
                </c:pt>
                <c:pt idx="265">
                  <c:v>0.13600000000000001</c:v>
                </c:pt>
                <c:pt idx="266">
                  <c:v>0.13650000000000001</c:v>
                </c:pt>
                <c:pt idx="267">
                  <c:v>0.13699999999999998</c:v>
                </c:pt>
                <c:pt idx="268">
                  <c:v>0.13750000000000001</c:v>
                </c:pt>
                <c:pt idx="269">
                  <c:v>0.13800000000000001</c:v>
                </c:pt>
                <c:pt idx="270">
                  <c:v>0.13849999999999998</c:v>
                </c:pt>
                <c:pt idx="271">
                  <c:v>0.13900000000000001</c:v>
                </c:pt>
                <c:pt idx="272">
                  <c:v>0.13949999999999999</c:v>
                </c:pt>
                <c:pt idx="273">
                  <c:v>0.14000000000000001</c:v>
                </c:pt>
                <c:pt idx="274">
                  <c:v>0.14050000000000001</c:v>
                </c:pt>
                <c:pt idx="275">
                  <c:v>0.14099999999999999</c:v>
                </c:pt>
                <c:pt idx="276">
                  <c:v>0.14150000000000001</c:v>
                </c:pt>
                <c:pt idx="277">
                  <c:v>0.14199999999999999</c:v>
                </c:pt>
                <c:pt idx="278">
                  <c:v>0.14249999999999999</c:v>
                </c:pt>
                <c:pt idx="279">
                  <c:v>0.14300000000000002</c:v>
                </c:pt>
                <c:pt idx="280">
                  <c:v>0.14349999999999999</c:v>
                </c:pt>
                <c:pt idx="281">
                  <c:v>0.14400000000000002</c:v>
                </c:pt>
                <c:pt idx="282">
                  <c:v>0.14449999999999999</c:v>
                </c:pt>
                <c:pt idx="283">
                  <c:v>0.14499999999999999</c:v>
                </c:pt>
                <c:pt idx="284">
                  <c:v>0.14550000000000002</c:v>
                </c:pt>
                <c:pt idx="285">
                  <c:v>0.14599999999999999</c:v>
                </c:pt>
                <c:pt idx="286">
                  <c:v>0.14649999999999999</c:v>
                </c:pt>
                <c:pt idx="287">
                  <c:v>0.14699999999999999</c:v>
                </c:pt>
                <c:pt idx="288">
                  <c:v>0.14749999999999999</c:v>
                </c:pt>
                <c:pt idx="289">
                  <c:v>0.14800000000000002</c:v>
                </c:pt>
                <c:pt idx="290">
                  <c:v>0.14849999999999999</c:v>
                </c:pt>
                <c:pt idx="291">
                  <c:v>0.14899999999999999</c:v>
                </c:pt>
                <c:pt idx="292">
                  <c:v>0.14949999999999999</c:v>
                </c:pt>
                <c:pt idx="293">
                  <c:v>0.15</c:v>
                </c:pt>
                <c:pt idx="294">
                  <c:v>0.15049999999999999</c:v>
                </c:pt>
                <c:pt idx="295">
                  <c:v>0.151</c:v>
                </c:pt>
                <c:pt idx="296">
                  <c:v>0.1515</c:v>
                </c:pt>
                <c:pt idx="297">
                  <c:v>0.152</c:v>
                </c:pt>
                <c:pt idx="298">
                  <c:v>0.1525</c:v>
                </c:pt>
                <c:pt idx="299">
                  <c:v>0.153</c:v>
                </c:pt>
                <c:pt idx="300">
                  <c:v>0.1535</c:v>
                </c:pt>
                <c:pt idx="301">
                  <c:v>0.154</c:v>
                </c:pt>
                <c:pt idx="302">
                  <c:v>0.1545</c:v>
                </c:pt>
                <c:pt idx="303">
                  <c:v>0.155</c:v>
                </c:pt>
                <c:pt idx="304">
                  <c:v>0.1555</c:v>
                </c:pt>
                <c:pt idx="305">
                  <c:v>0.156</c:v>
                </c:pt>
                <c:pt idx="306">
                  <c:v>0.1565</c:v>
                </c:pt>
                <c:pt idx="307">
                  <c:v>0.1575</c:v>
                </c:pt>
                <c:pt idx="308">
                  <c:v>0.158</c:v>
                </c:pt>
                <c:pt idx="309">
                  <c:v>0.1585</c:v>
                </c:pt>
                <c:pt idx="310">
                  <c:v>0.159</c:v>
                </c:pt>
                <c:pt idx="311">
                  <c:v>0.1595</c:v>
                </c:pt>
                <c:pt idx="312">
                  <c:v>0.16</c:v>
                </c:pt>
                <c:pt idx="313">
                  <c:v>0.1605</c:v>
                </c:pt>
                <c:pt idx="314">
                  <c:v>0.161</c:v>
                </c:pt>
                <c:pt idx="315">
                  <c:v>0.16149999999999998</c:v>
                </c:pt>
                <c:pt idx="316">
                  <c:v>0.16200000000000001</c:v>
                </c:pt>
                <c:pt idx="317">
                  <c:v>0.16250000000000001</c:v>
                </c:pt>
                <c:pt idx="318">
                  <c:v>0.16300000000000001</c:v>
                </c:pt>
                <c:pt idx="319">
                  <c:v>0.16350000000000001</c:v>
                </c:pt>
                <c:pt idx="320">
                  <c:v>0.16399999999999998</c:v>
                </c:pt>
                <c:pt idx="321">
                  <c:v>0.16449999999999998</c:v>
                </c:pt>
                <c:pt idx="322">
                  <c:v>0.16500000000000001</c:v>
                </c:pt>
                <c:pt idx="323">
                  <c:v>0.16550000000000001</c:v>
                </c:pt>
                <c:pt idx="324">
                  <c:v>0.16600000000000001</c:v>
                </c:pt>
                <c:pt idx="325">
                  <c:v>0.16649999999999998</c:v>
                </c:pt>
                <c:pt idx="326">
                  <c:v>0.16699999999999998</c:v>
                </c:pt>
                <c:pt idx="327">
                  <c:v>0.16750000000000001</c:v>
                </c:pt>
                <c:pt idx="328">
                  <c:v>0.16800000000000001</c:v>
                </c:pt>
                <c:pt idx="329">
                  <c:v>0.16850000000000001</c:v>
                </c:pt>
                <c:pt idx="330">
                  <c:v>0.16899999999999998</c:v>
                </c:pt>
                <c:pt idx="331">
                  <c:v>0.16949999999999998</c:v>
                </c:pt>
                <c:pt idx="332">
                  <c:v>0.17</c:v>
                </c:pt>
                <c:pt idx="333">
                  <c:v>0.17100000000000001</c:v>
                </c:pt>
                <c:pt idx="334">
                  <c:v>0.17149999999999999</c:v>
                </c:pt>
                <c:pt idx="335">
                  <c:v>0.17199999999999999</c:v>
                </c:pt>
                <c:pt idx="336">
                  <c:v>0.17249999999999999</c:v>
                </c:pt>
                <c:pt idx="337">
                  <c:v>0.17300000000000001</c:v>
                </c:pt>
                <c:pt idx="338">
                  <c:v>0.17350000000000002</c:v>
                </c:pt>
                <c:pt idx="339">
                  <c:v>0.17399999999999999</c:v>
                </c:pt>
                <c:pt idx="340">
                  <c:v>0.17449999999999999</c:v>
                </c:pt>
                <c:pt idx="341">
                  <c:v>0.17499999999999999</c:v>
                </c:pt>
                <c:pt idx="342">
                  <c:v>0.17550000000000002</c:v>
                </c:pt>
                <c:pt idx="343">
                  <c:v>0.17600000000000002</c:v>
                </c:pt>
                <c:pt idx="344">
                  <c:v>0.17649999999999999</c:v>
                </c:pt>
                <c:pt idx="345">
                  <c:v>0.17699999999999999</c:v>
                </c:pt>
                <c:pt idx="346">
                  <c:v>0.17749999999999999</c:v>
                </c:pt>
                <c:pt idx="347">
                  <c:v>0.17800000000000002</c:v>
                </c:pt>
                <c:pt idx="348">
                  <c:v>0.17850000000000002</c:v>
                </c:pt>
                <c:pt idx="349">
                  <c:v>0.17899999999999999</c:v>
                </c:pt>
                <c:pt idx="350">
                  <c:v>0.17949999999999999</c:v>
                </c:pt>
                <c:pt idx="351">
                  <c:v>0.18</c:v>
                </c:pt>
                <c:pt idx="352">
                  <c:v>0.18049999999999999</c:v>
                </c:pt>
                <c:pt idx="353">
                  <c:v>0.18100000000000002</c:v>
                </c:pt>
                <c:pt idx="354">
                  <c:v>0.18149999999999999</c:v>
                </c:pt>
                <c:pt idx="355">
                  <c:v>0.182</c:v>
                </c:pt>
                <c:pt idx="356">
                  <c:v>0.1825</c:v>
                </c:pt>
                <c:pt idx="357">
                  <c:v>0.183</c:v>
                </c:pt>
                <c:pt idx="358">
                  <c:v>0.18350000000000002</c:v>
                </c:pt>
                <c:pt idx="359">
                  <c:v>0.184</c:v>
                </c:pt>
                <c:pt idx="360">
                  <c:v>0.1845</c:v>
                </c:pt>
                <c:pt idx="361">
                  <c:v>0.185</c:v>
                </c:pt>
                <c:pt idx="362">
                  <c:v>0.1855</c:v>
                </c:pt>
                <c:pt idx="363">
                  <c:v>0.18600000000000003</c:v>
                </c:pt>
                <c:pt idx="364">
                  <c:v>0.1865</c:v>
                </c:pt>
                <c:pt idx="365">
                  <c:v>0.187</c:v>
                </c:pt>
                <c:pt idx="366">
                  <c:v>0.1875</c:v>
                </c:pt>
                <c:pt idx="367">
                  <c:v>0.188</c:v>
                </c:pt>
                <c:pt idx="368">
                  <c:v>0.1885</c:v>
                </c:pt>
                <c:pt idx="369">
                  <c:v>0.18899999999999997</c:v>
                </c:pt>
                <c:pt idx="370">
                  <c:v>0.1895</c:v>
                </c:pt>
                <c:pt idx="371">
                  <c:v>0.19</c:v>
                </c:pt>
                <c:pt idx="372">
                  <c:v>0.1905</c:v>
                </c:pt>
                <c:pt idx="373">
                  <c:v>0.191</c:v>
                </c:pt>
                <c:pt idx="374">
                  <c:v>0.19149999999999998</c:v>
                </c:pt>
                <c:pt idx="375">
                  <c:v>0.192</c:v>
                </c:pt>
                <c:pt idx="376">
                  <c:v>0.1925</c:v>
                </c:pt>
                <c:pt idx="377">
                  <c:v>0.193</c:v>
                </c:pt>
                <c:pt idx="378">
                  <c:v>0.19350000000000001</c:v>
                </c:pt>
                <c:pt idx="379">
                  <c:v>0.19399999999999998</c:v>
                </c:pt>
                <c:pt idx="380">
                  <c:v>0.19500000000000001</c:v>
                </c:pt>
                <c:pt idx="381">
                  <c:v>0.19550000000000001</c:v>
                </c:pt>
                <c:pt idx="382">
                  <c:v>0.19600000000000001</c:v>
                </c:pt>
                <c:pt idx="383">
                  <c:v>0.19699999999999998</c:v>
                </c:pt>
                <c:pt idx="384">
                  <c:v>0.19750000000000001</c:v>
                </c:pt>
                <c:pt idx="385">
                  <c:v>0.19800000000000001</c:v>
                </c:pt>
                <c:pt idx="386">
                  <c:v>0.19850000000000001</c:v>
                </c:pt>
                <c:pt idx="387">
                  <c:v>0.19899999999999998</c:v>
                </c:pt>
                <c:pt idx="388">
                  <c:v>0.19949999999999998</c:v>
                </c:pt>
                <c:pt idx="389">
                  <c:v>0.2</c:v>
                </c:pt>
                <c:pt idx="390">
                  <c:v>0.20100000000000001</c:v>
                </c:pt>
                <c:pt idx="391">
                  <c:v>0.20149999999999998</c:v>
                </c:pt>
                <c:pt idx="392">
                  <c:v>0.20199999999999999</c:v>
                </c:pt>
                <c:pt idx="393">
                  <c:v>0.20250000000000001</c:v>
                </c:pt>
                <c:pt idx="394">
                  <c:v>0.20300000000000001</c:v>
                </c:pt>
                <c:pt idx="395">
                  <c:v>0.20350000000000001</c:v>
                </c:pt>
                <c:pt idx="396">
                  <c:v>0.20399999999999999</c:v>
                </c:pt>
                <c:pt idx="397">
                  <c:v>0.20449999999999999</c:v>
                </c:pt>
                <c:pt idx="398">
                  <c:v>0.20499999999999999</c:v>
                </c:pt>
                <c:pt idx="399">
                  <c:v>0.20550000000000002</c:v>
                </c:pt>
                <c:pt idx="400">
                  <c:v>0.20600000000000002</c:v>
                </c:pt>
                <c:pt idx="401">
                  <c:v>0.20649999999999999</c:v>
                </c:pt>
                <c:pt idx="402" formatCode="General">
                  <c:v>0.20699999999999999</c:v>
                </c:pt>
                <c:pt idx="403" formatCode="General">
                  <c:v>0.20749999999999999</c:v>
                </c:pt>
                <c:pt idx="404" formatCode="General">
                  <c:v>0.20800000000000002</c:v>
                </c:pt>
                <c:pt idx="405" formatCode="General">
                  <c:v>0.20850000000000002</c:v>
                </c:pt>
                <c:pt idx="406" formatCode="General">
                  <c:v>0.20899999999999999</c:v>
                </c:pt>
                <c:pt idx="407" formatCode="General">
                  <c:v>0.20949999999999999</c:v>
                </c:pt>
                <c:pt idx="408" formatCode="General">
                  <c:v>0.21</c:v>
                </c:pt>
                <c:pt idx="409" formatCode="General">
                  <c:v>0.21100000000000002</c:v>
                </c:pt>
                <c:pt idx="410" formatCode="General">
                  <c:v>0.21149999999999999</c:v>
                </c:pt>
                <c:pt idx="411" formatCode="General">
                  <c:v>0.21199999999999999</c:v>
                </c:pt>
                <c:pt idx="412" formatCode="General">
                  <c:v>0.21249999999999999</c:v>
                </c:pt>
                <c:pt idx="413" formatCode="General">
                  <c:v>0.21299999999999999</c:v>
                </c:pt>
                <c:pt idx="414" formatCode="General">
                  <c:v>0.21350000000000002</c:v>
                </c:pt>
                <c:pt idx="415" formatCode="General">
                  <c:v>0.214</c:v>
                </c:pt>
                <c:pt idx="416" formatCode="General">
                  <c:v>0.215</c:v>
                </c:pt>
                <c:pt idx="417" formatCode="General">
                  <c:v>0.2155</c:v>
                </c:pt>
                <c:pt idx="418" formatCode="General">
                  <c:v>0.21600000000000003</c:v>
                </c:pt>
                <c:pt idx="419" formatCode="General">
                  <c:v>0.2165</c:v>
                </c:pt>
                <c:pt idx="420" formatCode="General">
                  <c:v>0.217</c:v>
                </c:pt>
                <c:pt idx="421" formatCode="General">
                  <c:v>0.2175</c:v>
                </c:pt>
                <c:pt idx="422" formatCode="General">
                  <c:v>0.218</c:v>
                </c:pt>
                <c:pt idx="423" formatCode="General">
                  <c:v>0.21850000000000003</c:v>
                </c:pt>
                <c:pt idx="424" formatCode="General">
                  <c:v>0.21899999999999997</c:v>
                </c:pt>
                <c:pt idx="425" formatCode="General">
                  <c:v>0.2195</c:v>
                </c:pt>
                <c:pt idx="426" formatCode="General">
                  <c:v>0.22</c:v>
                </c:pt>
                <c:pt idx="427" formatCode="General">
                  <c:v>0.2205</c:v>
                </c:pt>
                <c:pt idx="428" formatCode="General">
                  <c:v>0.221</c:v>
                </c:pt>
                <c:pt idx="429" formatCode="General">
                  <c:v>0.22149999999999997</c:v>
                </c:pt>
                <c:pt idx="430" formatCode="General">
                  <c:v>0.222</c:v>
                </c:pt>
                <c:pt idx="431" formatCode="General">
                  <c:v>0.2225</c:v>
                </c:pt>
              </c:numCache>
            </c:numRef>
          </c:xVal>
          <c:yVal>
            <c:numRef>
              <c:f>'stress-strain -cleaned'!$H$3:$H$434</c:f>
              <c:numCache>
                <c:formatCode>0.00</c:formatCode>
                <c:ptCount val="432"/>
                <c:pt idx="0">
                  <c:v>0</c:v>
                </c:pt>
                <c:pt idx="1">
                  <c:v>3.1850000000000001</c:v>
                </c:pt>
                <c:pt idx="2">
                  <c:v>5.0960000000000001</c:v>
                </c:pt>
                <c:pt idx="3">
                  <c:v>16.562000000000001</c:v>
                </c:pt>
                <c:pt idx="4">
                  <c:v>17.835999999999999</c:v>
                </c:pt>
                <c:pt idx="5">
                  <c:v>18.472999999999999</c:v>
                </c:pt>
                <c:pt idx="6">
                  <c:v>19.11</c:v>
                </c:pt>
                <c:pt idx="7">
                  <c:v>10.192</c:v>
                </c:pt>
                <c:pt idx="8">
                  <c:v>8.9179999999999993</c:v>
                </c:pt>
                <c:pt idx="9">
                  <c:v>8.2810000000000006</c:v>
                </c:pt>
                <c:pt idx="10">
                  <c:v>8.2810000000000006</c:v>
                </c:pt>
                <c:pt idx="11">
                  <c:v>5.0960000000000001</c:v>
                </c:pt>
                <c:pt idx="12">
                  <c:v>5.0960000000000001</c:v>
                </c:pt>
                <c:pt idx="13">
                  <c:v>5.0960000000000001</c:v>
                </c:pt>
                <c:pt idx="14">
                  <c:v>5.0960000000000001</c:v>
                </c:pt>
                <c:pt idx="15">
                  <c:v>3.1850000000000001</c:v>
                </c:pt>
                <c:pt idx="16">
                  <c:v>3.1850000000000001</c:v>
                </c:pt>
                <c:pt idx="17">
                  <c:v>3.1850000000000001</c:v>
                </c:pt>
                <c:pt idx="18">
                  <c:v>3.1850000000000001</c:v>
                </c:pt>
                <c:pt idx="19">
                  <c:v>3.1850000000000001</c:v>
                </c:pt>
                <c:pt idx="20">
                  <c:v>3.1850000000000001</c:v>
                </c:pt>
                <c:pt idx="21">
                  <c:v>3.1850000000000001</c:v>
                </c:pt>
                <c:pt idx="22">
                  <c:v>2.548</c:v>
                </c:pt>
                <c:pt idx="23">
                  <c:v>1.911</c:v>
                </c:pt>
                <c:pt idx="24">
                  <c:v>1.911</c:v>
                </c:pt>
                <c:pt idx="25">
                  <c:v>1.911</c:v>
                </c:pt>
                <c:pt idx="26">
                  <c:v>1.911</c:v>
                </c:pt>
                <c:pt idx="27">
                  <c:v>0.63700000000000001</c:v>
                </c:pt>
                <c:pt idx="28">
                  <c:v>0.63700000000000001</c:v>
                </c:pt>
                <c:pt idx="29">
                  <c:v>0.63700000000000001</c:v>
                </c:pt>
                <c:pt idx="30">
                  <c:v>1.274</c:v>
                </c:pt>
                <c:pt idx="31">
                  <c:v>8.2810000000000006</c:v>
                </c:pt>
                <c:pt idx="32">
                  <c:v>8.9179999999999993</c:v>
                </c:pt>
                <c:pt idx="33">
                  <c:v>10.829000000000001</c:v>
                </c:pt>
                <c:pt idx="34">
                  <c:v>16.562000000000001</c:v>
                </c:pt>
                <c:pt idx="35">
                  <c:v>27.390999999999998</c:v>
                </c:pt>
                <c:pt idx="36">
                  <c:v>28.028000000000002</c:v>
                </c:pt>
                <c:pt idx="37">
                  <c:v>29.302</c:v>
                </c:pt>
                <c:pt idx="38">
                  <c:v>31.213000000000005</c:v>
                </c:pt>
                <c:pt idx="39">
                  <c:v>37.583000000000006</c:v>
                </c:pt>
                <c:pt idx="40">
                  <c:v>38.22</c:v>
                </c:pt>
                <c:pt idx="41">
                  <c:v>39.494</c:v>
                </c:pt>
                <c:pt idx="42">
                  <c:v>40.131</c:v>
                </c:pt>
                <c:pt idx="43">
                  <c:v>46.500999999999998</c:v>
                </c:pt>
                <c:pt idx="44">
                  <c:v>47.138000000000005</c:v>
                </c:pt>
                <c:pt idx="45">
                  <c:v>47.774999999999999</c:v>
                </c:pt>
                <c:pt idx="46">
                  <c:v>49.048999999999999</c:v>
                </c:pt>
                <c:pt idx="47">
                  <c:v>52.233999999999995</c:v>
                </c:pt>
                <c:pt idx="48">
                  <c:v>52.233999999999995</c:v>
                </c:pt>
                <c:pt idx="49">
                  <c:v>52.871000000000002</c:v>
                </c:pt>
                <c:pt idx="50">
                  <c:v>53.508000000000003</c:v>
                </c:pt>
                <c:pt idx="51">
                  <c:v>54.781999999999996</c:v>
                </c:pt>
                <c:pt idx="52">
                  <c:v>54.781999999999996</c:v>
                </c:pt>
                <c:pt idx="53">
                  <c:v>54.781999999999996</c:v>
                </c:pt>
                <c:pt idx="54">
                  <c:v>54.781999999999996</c:v>
                </c:pt>
                <c:pt idx="55">
                  <c:v>57.33</c:v>
                </c:pt>
                <c:pt idx="56">
                  <c:v>57.33</c:v>
                </c:pt>
                <c:pt idx="57">
                  <c:v>58.603999999999999</c:v>
                </c:pt>
                <c:pt idx="58">
                  <c:v>59.878</c:v>
                </c:pt>
                <c:pt idx="59">
                  <c:v>68.158999999999992</c:v>
                </c:pt>
                <c:pt idx="60">
                  <c:v>68.796000000000006</c:v>
                </c:pt>
                <c:pt idx="61">
                  <c:v>69.433000000000007</c:v>
                </c:pt>
                <c:pt idx="62">
                  <c:v>71.981000000000009</c:v>
                </c:pt>
                <c:pt idx="63">
                  <c:v>81.536000000000001</c:v>
                </c:pt>
                <c:pt idx="64">
                  <c:v>82.173000000000002</c:v>
                </c:pt>
                <c:pt idx="65">
                  <c:v>84.084000000000003</c:v>
                </c:pt>
                <c:pt idx="66">
                  <c:v>86.632000000000005</c:v>
                </c:pt>
                <c:pt idx="67">
                  <c:v>98.097999999999999</c:v>
                </c:pt>
                <c:pt idx="68">
                  <c:v>98.734999999999999</c:v>
                </c:pt>
                <c:pt idx="69">
                  <c:v>100.646</c:v>
                </c:pt>
                <c:pt idx="70">
                  <c:v>103.194</c:v>
                </c:pt>
                <c:pt idx="71">
                  <c:v>113.38600000000001</c:v>
                </c:pt>
                <c:pt idx="72">
                  <c:v>114.023</c:v>
                </c:pt>
                <c:pt idx="73">
                  <c:v>114.66</c:v>
                </c:pt>
                <c:pt idx="74">
                  <c:v>117.208</c:v>
                </c:pt>
                <c:pt idx="75">
                  <c:v>128.03700000000001</c:v>
                </c:pt>
                <c:pt idx="76">
                  <c:v>130.58500000000001</c:v>
                </c:pt>
                <c:pt idx="77">
                  <c:v>131.85900000000001</c:v>
                </c:pt>
                <c:pt idx="78">
                  <c:v>135.68100000000001</c:v>
                </c:pt>
                <c:pt idx="79">
                  <c:v>150.33200000000002</c:v>
                </c:pt>
                <c:pt idx="80">
                  <c:v>152.24299999999999</c:v>
                </c:pt>
                <c:pt idx="81">
                  <c:v>153.51700000000002</c:v>
                </c:pt>
                <c:pt idx="82">
                  <c:v>157.976</c:v>
                </c:pt>
                <c:pt idx="83">
                  <c:v>173.90100000000001</c:v>
                </c:pt>
                <c:pt idx="84">
                  <c:v>176.44900000000001</c:v>
                </c:pt>
                <c:pt idx="85">
                  <c:v>177.08600000000001</c:v>
                </c:pt>
                <c:pt idx="86">
                  <c:v>182.18200000000002</c:v>
                </c:pt>
                <c:pt idx="87">
                  <c:v>199.381</c:v>
                </c:pt>
                <c:pt idx="88">
                  <c:v>201.929</c:v>
                </c:pt>
                <c:pt idx="89">
                  <c:v>204.477</c:v>
                </c:pt>
                <c:pt idx="90">
                  <c:v>208.93599999999998</c:v>
                </c:pt>
                <c:pt idx="91">
                  <c:v>227.40900000000002</c:v>
                </c:pt>
                <c:pt idx="92">
                  <c:v>230.59400000000002</c:v>
                </c:pt>
                <c:pt idx="93">
                  <c:v>231.23099999999999</c:v>
                </c:pt>
                <c:pt idx="94">
                  <c:v>236.96400000000003</c:v>
                </c:pt>
                <c:pt idx="95">
                  <c:v>254.8</c:v>
                </c:pt>
                <c:pt idx="96">
                  <c:v>257.98500000000001</c:v>
                </c:pt>
                <c:pt idx="97">
                  <c:v>259.89599999999996</c:v>
                </c:pt>
                <c:pt idx="98">
                  <c:v>264.35500000000002</c:v>
                </c:pt>
                <c:pt idx="99">
                  <c:v>285.37599999999998</c:v>
                </c:pt>
                <c:pt idx="100">
                  <c:v>287.28700000000003</c:v>
                </c:pt>
                <c:pt idx="101">
                  <c:v>287.92400000000004</c:v>
                </c:pt>
                <c:pt idx="102">
                  <c:v>293.02</c:v>
                </c:pt>
                <c:pt idx="103">
                  <c:v>318.5</c:v>
                </c:pt>
                <c:pt idx="104">
                  <c:v>319.137</c:v>
                </c:pt>
                <c:pt idx="105">
                  <c:v>321.685</c:v>
                </c:pt>
                <c:pt idx="106">
                  <c:v>326.78100000000001</c:v>
                </c:pt>
                <c:pt idx="107">
                  <c:v>346.52800000000002</c:v>
                </c:pt>
                <c:pt idx="108">
                  <c:v>350.35</c:v>
                </c:pt>
                <c:pt idx="109">
                  <c:v>350.98700000000002</c:v>
                </c:pt>
                <c:pt idx="110">
                  <c:v>359.26799999999997</c:v>
                </c:pt>
                <c:pt idx="111">
                  <c:v>382.2</c:v>
                </c:pt>
                <c:pt idx="112">
                  <c:v>386.02199999999999</c:v>
                </c:pt>
                <c:pt idx="113">
                  <c:v>394.94</c:v>
                </c:pt>
                <c:pt idx="114">
                  <c:v>418.50900000000001</c:v>
                </c:pt>
                <c:pt idx="115">
                  <c:v>422.33100000000002</c:v>
                </c:pt>
                <c:pt idx="116">
                  <c:v>423.60500000000002</c:v>
                </c:pt>
                <c:pt idx="117">
                  <c:v>431.24900000000002</c:v>
                </c:pt>
                <c:pt idx="118">
                  <c:v>459.27699999999999</c:v>
                </c:pt>
                <c:pt idx="119">
                  <c:v>460.55099999999999</c:v>
                </c:pt>
                <c:pt idx="120">
                  <c:v>465.01</c:v>
                </c:pt>
                <c:pt idx="121">
                  <c:v>470.10599999999999</c:v>
                </c:pt>
                <c:pt idx="122">
                  <c:v>495.58600000000001</c:v>
                </c:pt>
                <c:pt idx="123">
                  <c:v>498.77100000000002</c:v>
                </c:pt>
                <c:pt idx="124">
                  <c:v>501.95600000000002</c:v>
                </c:pt>
                <c:pt idx="125">
                  <c:v>508.32599999999996</c:v>
                </c:pt>
                <c:pt idx="126">
                  <c:v>532.53199999999993</c:v>
                </c:pt>
                <c:pt idx="127">
                  <c:v>535.08000000000004</c:v>
                </c:pt>
                <c:pt idx="128">
                  <c:v>537.62800000000004</c:v>
                </c:pt>
                <c:pt idx="129">
                  <c:v>542.72400000000005</c:v>
                </c:pt>
                <c:pt idx="130">
                  <c:v>559.28599999999994</c:v>
                </c:pt>
                <c:pt idx="131">
                  <c:v>559.923</c:v>
                </c:pt>
                <c:pt idx="132">
                  <c:v>559.923</c:v>
                </c:pt>
                <c:pt idx="133">
                  <c:v>561.83400000000006</c:v>
                </c:pt>
                <c:pt idx="134">
                  <c:v>563.745</c:v>
                </c:pt>
                <c:pt idx="135">
                  <c:v>563.745</c:v>
                </c:pt>
                <c:pt idx="136">
                  <c:v>563.745</c:v>
                </c:pt>
                <c:pt idx="137">
                  <c:v>563.745</c:v>
                </c:pt>
                <c:pt idx="138">
                  <c:v>561.83400000000006</c:v>
                </c:pt>
                <c:pt idx="139">
                  <c:v>561.83400000000006</c:v>
                </c:pt>
                <c:pt idx="140">
                  <c:v>561.83400000000006</c:v>
                </c:pt>
                <c:pt idx="141">
                  <c:v>561.83400000000006</c:v>
                </c:pt>
                <c:pt idx="142">
                  <c:v>564.38199999999995</c:v>
                </c:pt>
                <c:pt idx="143">
                  <c:v>564.38199999999995</c:v>
                </c:pt>
                <c:pt idx="144">
                  <c:v>564.38199999999995</c:v>
                </c:pt>
                <c:pt idx="145">
                  <c:v>564.38199999999995</c:v>
                </c:pt>
                <c:pt idx="146">
                  <c:v>562.471</c:v>
                </c:pt>
                <c:pt idx="147">
                  <c:v>562.471</c:v>
                </c:pt>
                <c:pt idx="148">
                  <c:v>562.471</c:v>
                </c:pt>
                <c:pt idx="149">
                  <c:v>562.471</c:v>
                </c:pt>
                <c:pt idx="150">
                  <c:v>565.01900000000001</c:v>
                </c:pt>
                <c:pt idx="151">
                  <c:v>565.01900000000001</c:v>
                </c:pt>
                <c:pt idx="152">
                  <c:v>565.65599999999995</c:v>
                </c:pt>
                <c:pt idx="153">
                  <c:v>566.29300000000001</c:v>
                </c:pt>
                <c:pt idx="154">
                  <c:v>569.47800000000007</c:v>
                </c:pt>
                <c:pt idx="155">
                  <c:v>569.47800000000007</c:v>
                </c:pt>
                <c:pt idx="156">
                  <c:v>569.47800000000007</c:v>
                </c:pt>
                <c:pt idx="157">
                  <c:v>569.47800000000007</c:v>
                </c:pt>
                <c:pt idx="158">
                  <c:v>571.38900000000001</c:v>
                </c:pt>
                <c:pt idx="159">
                  <c:v>571.38900000000001</c:v>
                </c:pt>
                <c:pt idx="160">
                  <c:v>572.02599999999995</c:v>
                </c:pt>
                <c:pt idx="161">
                  <c:v>572.02599999999995</c:v>
                </c:pt>
                <c:pt idx="162">
                  <c:v>572.02599999999995</c:v>
                </c:pt>
                <c:pt idx="163">
                  <c:v>572.02599999999995</c:v>
                </c:pt>
                <c:pt idx="164">
                  <c:v>572.02599999999995</c:v>
                </c:pt>
                <c:pt idx="165">
                  <c:v>571.38900000000001</c:v>
                </c:pt>
                <c:pt idx="166">
                  <c:v>568.20400000000006</c:v>
                </c:pt>
                <c:pt idx="167">
                  <c:v>568.20400000000006</c:v>
                </c:pt>
                <c:pt idx="168">
                  <c:v>568.20400000000006</c:v>
                </c:pt>
                <c:pt idx="169">
                  <c:v>567.56700000000001</c:v>
                </c:pt>
                <c:pt idx="170">
                  <c:v>568.84100000000001</c:v>
                </c:pt>
                <c:pt idx="171">
                  <c:v>568.84100000000001</c:v>
                </c:pt>
                <c:pt idx="172">
                  <c:v>568.84100000000001</c:v>
                </c:pt>
                <c:pt idx="173">
                  <c:v>568.84100000000001</c:v>
                </c:pt>
                <c:pt idx="174">
                  <c:v>567.56700000000001</c:v>
                </c:pt>
                <c:pt idx="175">
                  <c:v>566.93000000000006</c:v>
                </c:pt>
                <c:pt idx="176">
                  <c:v>566.93000000000006</c:v>
                </c:pt>
                <c:pt idx="177">
                  <c:v>566.93000000000006</c:v>
                </c:pt>
                <c:pt idx="178">
                  <c:v>566.93000000000006</c:v>
                </c:pt>
                <c:pt idx="179">
                  <c:v>566.93000000000006</c:v>
                </c:pt>
                <c:pt idx="180">
                  <c:v>567.56700000000001</c:v>
                </c:pt>
                <c:pt idx="181">
                  <c:v>567.56700000000001</c:v>
                </c:pt>
                <c:pt idx="182">
                  <c:v>568.84100000000001</c:v>
                </c:pt>
                <c:pt idx="183">
                  <c:v>568.84100000000001</c:v>
                </c:pt>
                <c:pt idx="184">
                  <c:v>568.84100000000001</c:v>
                </c:pt>
                <c:pt idx="185">
                  <c:v>568.84100000000001</c:v>
                </c:pt>
                <c:pt idx="186">
                  <c:v>566.93000000000006</c:v>
                </c:pt>
                <c:pt idx="187">
                  <c:v>566.93000000000006</c:v>
                </c:pt>
                <c:pt idx="188">
                  <c:v>567.56700000000001</c:v>
                </c:pt>
                <c:pt idx="189">
                  <c:v>567.56700000000001</c:v>
                </c:pt>
                <c:pt idx="190">
                  <c:v>571.38900000000001</c:v>
                </c:pt>
                <c:pt idx="191">
                  <c:v>572.02599999999995</c:v>
                </c:pt>
                <c:pt idx="192">
                  <c:v>573.29999999999995</c:v>
                </c:pt>
                <c:pt idx="193">
                  <c:v>573.93700000000001</c:v>
                </c:pt>
                <c:pt idx="194">
                  <c:v>573.93700000000001</c:v>
                </c:pt>
                <c:pt idx="195">
                  <c:v>573.93700000000001</c:v>
                </c:pt>
                <c:pt idx="196">
                  <c:v>573.93700000000001</c:v>
                </c:pt>
                <c:pt idx="197">
                  <c:v>573.93700000000001</c:v>
                </c:pt>
                <c:pt idx="198">
                  <c:v>573.93700000000001</c:v>
                </c:pt>
                <c:pt idx="199">
                  <c:v>574.57400000000007</c:v>
                </c:pt>
                <c:pt idx="200">
                  <c:v>576.48500000000001</c:v>
                </c:pt>
                <c:pt idx="201">
                  <c:v>576.48500000000001</c:v>
                </c:pt>
                <c:pt idx="202">
                  <c:v>576.48500000000001</c:v>
                </c:pt>
                <c:pt idx="203">
                  <c:v>576.48500000000001</c:v>
                </c:pt>
                <c:pt idx="204">
                  <c:v>576.48500000000001</c:v>
                </c:pt>
                <c:pt idx="205">
                  <c:v>576.48500000000001</c:v>
                </c:pt>
                <c:pt idx="206">
                  <c:v>576.48500000000001</c:v>
                </c:pt>
                <c:pt idx="207">
                  <c:v>577.12199999999996</c:v>
                </c:pt>
                <c:pt idx="208">
                  <c:v>581.58100000000002</c:v>
                </c:pt>
                <c:pt idx="209">
                  <c:v>581.58100000000002</c:v>
                </c:pt>
                <c:pt idx="210">
                  <c:v>581.58100000000002</c:v>
                </c:pt>
                <c:pt idx="211">
                  <c:v>582.21800000000007</c:v>
                </c:pt>
                <c:pt idx="212">
                  <c:v>580.30700000000002</c:v>
                </c:pt>
                <c:pt idx="213">
                  <c:v>580.30700000000002</c:v>
                </c:pt>
                <c:pt idx="214">
                  <c:v>579.66999999999996</c:v>
                </c:pt>
                <c:pt idx="215">
                  <c:v>579.66999999999996</c:v>
                </c:pt>
                <c:pt idx="216">
                  <c:v>579.03300000000002</c:v>
                </c:pt>
                <c:pt idx="217">
                  <c:v>579.66999999999996</c:v>
                </c:pt>
                <c:pt idx="218">
                  <c:v>579.03300000000002</c:v>
                </c:pt>
                <c:pt idx="219">
                  <c:v>579.03300000000002</c:v>
                </c:pt>
                <c:pt idx="220">
                  <c:v>579.03300000000002</c:v>
                </c:pt>
                <c:pt idx="221">
                  <c:v>579.03300000000002</c:v>
                </c:pt>
                <c:pt idx="222">
                  <c:v>584.12900000000002</c:v>
                </c:pt>
                <c:pt idx="223">
                  <c:v>585.40300000000002</c:v>
                </c:pt>
                <c:pt idx="224">
                  <c:v>586.67700000000002</c:v>
                </c:pt>
                <c:pt idx="225">
                  <c:v>588.58800000000008</c:v>
                </c:pt>
                <c:pt idx="226">
                  <c:v>588.58800000000008</c:v>
                </c:pt>
                <c:pt idx="227">
                  <c:v>588.58800000000008</c:v>
                </c:pt>
                <c:pt idx="228">
                  <c:v>588.58800000000008</c:v>
                </c:pt>
                <c:pt idx="229">
                  <c:v>591.13599999999997</c:v>
                </c:pt>
                <c:pt idx="230">
                  <c:v>591.13599999999997</c:v>
                </c:pt>
                <c:pt idx="231">
                  <c:v>591.77300000000002</c:v>
                </c:pt>
                <c:pt idx="232">
                  <c:v>592.41</c:v>
                </c:pt>
                <c:pt idx="233">
                  <c:v>593.68400000000008</c:v>
                </c:pt>
                <c:pt idx="234">
                  <c:v>593.68400000000008</c:v>
                </c:pt>
                <c:pt idx="235">
                  <c:v>593.68400000000008</c:v>
                </c:pt>
                <c:pt idx="236">
                  <c:v>593.68400000000008</c:v>
                </c:pt>
                <c:pt idx="237">
                  <c:v>593.68400000000008</c:v>
                </c:pt>
                <c:pt idx="238">
                  <c:v>593.68400000000008</c:v>
                </c:pt>
                <c:pt idx="239">
                  <c:v>594.32100000000003</c:v>
                </c:pt>
                <c:pt idx="240">
                  <c:v>594.95800000000008</c:v>
                </c:pt>
                <c:pt idx="241">
                  <c:v>596.86900000000003</c:v>
                </c:pt>
                <c:pt idx="242">
                  <c:v>596.86900000000003</c:v>
                </c:pt>
                <c:pt idx="243">
                  <c:v>598.14300000000003</c:v>
                </c:pt>
                <c:pt idx="244">
                  <c:v>598.78</c:v>
                </c:pt>
                <c:pt idx="245">
                  <c:v>600.69100000000003</c:v>
                </c:pt>
                <c:pt idx="246">
                  <c:v>600.69100000000003</c:v>
                </c:pt>
                <c:pt idx="247">
                  <c:v>600.69100000000003</c:v>
                </c:pt>
                <c:pt idx="248">
                  <c:v>600.69100000000003</c:v>
                </c:pt>
                <c:pt idx="249">
                  <c:v>601.96500000000003</c:v>
                </c:pt>
                <c:pt idx="250">
                  <c:v>601.96500000000003</c:v>
                </c:pt>
                <c:pt idx="251">
                  <c:v>601.96500000000003</c:v>
                </c:pt>
                <c:pt idx="252">
                  <c:v>602.60199999999998</c:v>
                </c:pt>
                <c:pt idx="253">
                  <c:v>604.51300000000003</c:v>
                </c:pt>
                <c:pt idx="254">
                  <c:v>604.51300000000003</c:v>
                </c:pt>
                <c:pt idx="255">
                  <c:v>605.15</c:v>
                </c:pt>
                <c:pt idx="256">
                  <c:v>605.78699999999992</c:v>
                </c:pt>
                <c:pt idx="257">
                  <c:v>607.06100000000004</c:v>
                </c:pt>
                <c:pt idx="258">
                  <c:v>607.06100000000004</c:v>
                </c:pt>
                <c:pt idx="259">
                  <c:v>607.06100000000004</c:v>
                </c:pt>
                <c:pt idx="260">
                  <c:v>607.69800000000009</c:v>
                </c:pt>
                <c:pt idx="261">
                  <c:v>608.33500000000004</c:v>
                </c:pt>
                <c:pt idx="262">
                  <c:v>608.33500000000004</c:v>
                </c:pt>
                <c:pt idx="263">
                  <c:v>608.33500000000004</c:v>
                </c:pt>
                <c:pt idx="264">
                  <c:v>608.33500000000004</c:v>
                </c:pt>
                <c:pt idx="265">
                  <c:v>610.24599999999998</c:v>
                </c:pt>
                <c:pt idx="266">
                  <c:v>610.24599999999998</c:v>
                </c:pt>
                <c:pt idx="267">
                  <c:v>610.88300000000004</c:v>
                </c:pt>
                <c:pt idx="268">
                  <c:v>611.52</c:v>
                </c:pt>
                <c:pt idx="269">
                  <c:v>613.43100000000004</c:v>
                </c:pt>
                <c:pt idx="270">
                  <c:v>613.43100000000004</c:v>
                </c:pt>
                <c:pt idx="271">
                  <c:v>613.43100000000004</c:v>
                </c:pt>
                <c:pt idx="272">
                  <c:v>614.0680000000001</c:v>
                </c:pt>
                <c:pt idx="273">
                  <c:v>614.0680000000001</c:v>
                </c:pt>
                <c:pt idx="274">
                  <c:v>614.0680000000001</c:v>
                </c:pt>
                <c:pt idx="275">
                  <c:v>614.70500000000004</c:v>
                </c:pt>
                <c:pt idx="276">
                  <c:v>614.70500000000004</c:v>
                </c:pt>
                <c:pt idx="277">
                  <c:v>615.97900000000004</c:v>
                </c:pt>
                <c:pt idx="278">
                  <c:v>615.97900000000004</c:v>
                </c:pt>
                <c:pt idx="279">
                  <c:v>615.97900000000004</c:v>
                </c:pt>
                <c:pt idx="280">
                  <c:v>617.25300000000004</c:v>
                </c:pt>
                <c:pt idx="281">
                  <c:v>618.52699999999993</c:v>
                </c:pt>
                <c:pt idx="282">
                  <c:v>618.52699999999993</c:v>
                </c:pt>
                <c:pt idx="283">
                  <c:v>618.52699999999993</c:v>
                </c:pt>
                <c:pt idx="284">
                  <c:v>618.52699999999993</c:v>
                </c:pt>
                <c:pt idx="285">
                  <c:v>619.80100000000004</c:v>
                </c:pt>
                <c:pt idx="286">
                  <c:v>619.80100000000004</c:v>
                </c:pt>
                <c:pt idx="287">
                  <c:v>620.4380000000001</c:v>
                </c:pt>
                <c:pt idx="288">
                  <c:v>620.4380000000001</c:v>
                </c:pt>
                <c:pt idx="289">
                  <c:v>620.4380000000001</c:v>
                </c:pt>
                <c:pt idx="290">
                  <c:v>620.4380000000001</c:v>
                </c:pt>
                <c:pt idx="291">
                  <c:v>620.4380000000001</c:v>
                </c:pt>
                <c:pt idx="292">
                  <c:v>620.4380000000001</c:v>
                </c:pt>
                <c:pt idx="293">
                  <c:v>621.07500000000005</c:v>
                </c:pt>
                <c:pt idx="294">
                  <c:v>622.34900000000005</c:v>
                </c:pt>
                <c:pt idx="295">
                  <c:v>622.34900000000005</c:v>
                </c:pt>
                <c:pt idx="296">
                  <c:v>622.98599999999999</c:v>
                </c:pt>
                <c:pt idx="297">
                  <c:v>622.98599999999999</c:v>
                </c:pt>
                <c:pt idx="298">
                  <c:v>622.98599999999999</c:v>
                </c:pt>
                <c:pt idx="299">
                  <c:v>622.98599999999999</c:v>
                </c:pt>
                <c:pt idx="300">
                  <c:v>623.62300000000005</c:v>
                </c:pt>
                <c:pt idx="301">
                  <c:v>624.89699999999993</c:v>
                </c:pt>
                <c:pt idx="302">
                  <c:v>624.89699999999993</c:v>
                </c:pt>
                <c:pt idx="303">
                  <c:v>624.89699999999993</c:v>
                </c:pt>
                <c:pt idx="304">
                  <c:v>625.53399999999999</c:v>
                </c:pt>
                <c:pt idx="305">
                  <c:v>625.53399999999999</c:v>
                </c:pt>
                <c:pt idx="306">
                  <c:v>625.53399999999999</c:v>
                </c:pt>
                <c:pt idx="307">
                  <c:v>625.53399999999999</c:v>
                </c:pt>
                <c:pt idx="308">
                  <c:v>627.44500000000005</c:v>
                </c:pt>
                <c:pt idx="309">
                  <c:v>628.08199999999999</c:v>
                </c:pt>
                <c:pt idx="310">
                  <c:v>628.08199999999999</c:v>
                </c:pt>
                <c:pt idx="311">
                  <c:v>628.08199999999999</c:v>
                </c:pt>
                <c:pt idx="312">
                  <c:v>628.08199999999999</c:v>
                </c:pt>
                <c:pt idx="313">
                  <c:v>628.08199999999999</c:v>
                </c:pt>
                <c:pt idx="314">
                  <c:v>628.08199999999999</c:v>
                </c:pt>
                <c:pt idx="315">
                  <c:v>628.71900000000005</c:v>
                </c:pt>
                <c:pt idx="316">
                  <c:v>628.08199999999999</c:v>
                </c:pt>
                <c:pt idx="317">
                  <c:v>628.71900000000005</c:v>
                </c:pt>
                <c:pt idx="318">
                  <c:v>628.71900000000005</c:v>
                </c:pt>
                <c:pt idx="319">
                  <c:v>629.35599999999999</c:v>
                </c:pt>
                <c:pt idx="320">
                  <c:v>630.63</c:v>
                </c:pt>
                <c:pt idx="321">
                  <c:v>630.63</c:v>
                </c:pt>
                <c:pt idx="322">
                  <c:v>630.63</c:v>
                </c:pt>
                <c:pt idx="323">
                  <c:v>631.904</c:v>
                </c:pt>
                <c:pt idx="324">
                  <c:v>631.904</c:v>
                </c:pt>
                <c:pt idx="325">
                  <c:v>631.904</c:v>
                </c:pt>
                <c:pt idx="326">
                  <c:v>631.904</c:v>
                </c:pt>
                <c:pt idx="327">
                  <c:v>631.904</c:v>
                </c:pt>
                <c:pt idx="328">
                  <c:v>632.54099999999994</c:v>
                </c:pt>
                <c:pt idx="329">
                  <c:v>632.54099999999994</c:v>
                </c:pt>
                <c:pt idx="330">
                  <c:v>632.54099999999994</c:v>
                </c:pt>
                <c:pt idx="331">
                  <c:v>633.178</c:v>
                </c:pt>
                <c:pt idx="332">
                  <c:v>633.178</c:v>
                </c:pt>
                <c:pt idx="333">
                  <c:v>633.178</c:v>
                </c:pt>
                <c:pt idx="334">
                  <c:v>633.178</c:v>
                </c:pt>
                <c:pt idx="335">
                  <c:v>633.178</c:v>
                </c:pt>
                <c:pt idx="336">
                  <c:v>633.178</c:v>
                </c:pt>
                <c:pt idx="337">
                  <c:v>633.178</c:v>
                </c:pt>
                <c:pt idx="338">
                  <c:v>633.178</c:v>
                </c:pt>
                <c:pt idx="339">
                  <c:v>633.178</c:v>
                </c:pt>
                <c:pt idx="340">
                  <c:v>633.178</c:v>
                </c:pt>
                <c:pt idx="341">
                  <c:v>633.81500000000005</c:v>
                </c:pt>
                <c:pt idx="342">
                  <c:v>635.08900000000006</c:v>
                </c:pt>
                <c:pt idx="343">
                  <c:v>635.726</c:v>
                </c:pt>
                <c:pt idx="344">
                  <c:v>635.726</c:v>
                </c:pt>
                <c:pt idx="345">
                  <c:v>635.726</c:v>
                </c:pt>
                <c:pt idx="346">
                  <c:v>635.726</c:v>
                </c:pt>
                <c:pt idx="347">
                  <c:v>635.726</c:v>
                </c:pt>
                <c:pt idx="348">
                  <c:v>635.726</c:v>
                </c:pt>
                <c:pt idx="349">
                  <c:v>636.36300000000006</c:v>
                </c:pt>
                <c:pt idx="350">
                  <c:v>636.36300000000006</c:v>
                </c:pt>
                <c:pt idx="351">
                  <c:v>636.36300000000006</c:v>
                </c:pt>
                <c:pt idx="352">
                  <c:v>636.36300000000006</c:v>
                </c:pt>
                <c:pt idx="353">
                  <c:v>636.36300000000006</c:v>
                </c:pt>
                <c:pt idx="354">
                  <c:v>637</c:v>
                </c:pt>
                <c:pt idx="355">
                  <c:v>635.726</c:v>
                </c:pt>
                <c:pt idx="356">
                  <c:v>635.726</c:v>
                </c:pt>
                <c:pt idx="357">
                  <c:v>635.726</c:v>
                </c:pt>
                <c:pt idx="358">
                  <c:v>635.726</c:v>
                </c:pt>
                <c:pt idx="359">
                  <c:v>636.36300000000006</c:v>
                </c:pt>
                <c:pt idx="360">
                  <c:v>637</c:v>
                </c:pt>
                <c:pt idx="361">
                  <c:v>637.63699999999994</c:v>
                </c:pt>
                <c:pt idx="362">
                  <c:v>637.63699999999994</c:v>
                </c:pt>
                <c:pt idx="363">
                  <c:v>637.63699999999994</c:v>
                </c:pt>
                <c:pt idx="364">
                  <c:v>637.63699999999994</c:v>
                </c:pt>
                <c:pt idx="365">
                  <c:v>637.63699999999994</c:v>
                </c:pt>
                <c:pt idx="366">
                  <c:v>637.63699999999994</c:v>
                </c:pt>
                <c:pt idx="367">
                  <c:v>637.63699999999994</c:v>
                </c:pt>
                <c:pt idx="368">
                  <c:v>637.63699999999994</c:v>
                </c:pt>
                <c:pt idx="369">
                  <c:v>637.63699999999994</c:v>
                </c:pt>
                <c:pt idx="370">
                  <c:v>637.63699999999994</c:v>
                </c:pt>
                <c:pt idx="371">
                  <c:v>637.63699999999994</c:v>
                </c:pt>
                <c:pt idx="372">
                  <c:v>637.63699999999994</c:v>
                </c:pt>
                <c:pt idx="373">
                  <c:v>637.63699999999994</c:v>
                </c:pt>
                <c:pt idx="374">
                  <c:v>637.63699999999994</c:v>
                </c:pt>
                <c:pt idx="375">
                  <c:v>638.274</c:v>
                </c:pt>
                <c:pt idx="376">
                  <c:v>638.274</c:v>
                </c:pt>
                <c:pt idx="377">
                  <c:v>638.91099999999994</c:v>
                </c:pt>
                <c:pt idx="378">
                  <c:v>638.91099999999994</c:v>
                </c:pt>
                <c:pt idx="379">
                  <c:v>639.548</c:v>
                </c:pt>
                <c:pt idx="380">
                  <c:v>638.91099999999994</c:v>
                </c:pt>
                <c:pt idx="381">
                  <c:v>638.274</c:v>
                </c:pt>
                <c:pt idx="382">
                  <c:v>637.63699999999994</c:v>
                </c:pt>
                <c:pt idx="383">
                  <c:v>637.63699999999994</c:v>
                </c:pt>
                <c:pt idx="384">
                  <c:v>637.63699999999994</c:v>
                </c:pt>
                <c:pt idx="385">
                  <c:v>638.274</c:v>
                </c:pt>
                <c:pt idx="386">
                  <c:v>638.274</c:v>
                </c:pt>
                <c:pt idx="387">
                  <c:v>638.91099999999994</c:v>
                </c:pt>
                <c:pt idx="388">
                  <c:v>638.91099999999994</c:v>
                </c:pt>
                <c:pt idx="389">
                  <c:v>639.548</c:v>
                </c:pt>
                <c:pt idx="390">
                  <c:v>639.548</c:v>
                </c:pt>
                <c:pt idx="391">
                  <c:v>639.548</c:v>
                </c:pt>
                <c:pt idx="392">
                  <c:v>638.274</c:v>
                </c:pt>
                <c:pt idx="393">
                  <c:v>638.274</c:v>
                </c:pt>
                <c:pt idx="394">
                  <c:v>638.91099999999994</c:v>
                </c:pt>
                <c:pt idx="395">
                  <c:v>638.91099999999994</c:v>
                </c:pt>
                <c:pt idx="396">
                  <c:v>638.274</c:v>
                </c:pt>
                <c:pt idx="397">
                  <c:v>638.274</c:v>
                </c:pt>
                <c:pt idx="398">
                  <c:v>638.274</c:v>
                </c:pt>
                <c:pt idx="399">
                  <c:v>638.274</c:v>
                </c:pt>
                <c:pt idx="400">
                  <c:v>637.63699999999994</c:v>
                </c:pt>
                <c:pt idx="401">
                  <c:v>637.63699999999994</c:v>
                </c:pt>
                <c:pt idx="402">
                  <c:v>638.274</c:v>
                </c:pt>
                <c:pt idx="403">
                  <c:v>638.274</c:v>
                </c:pt>
                <c:pt idx="404">
                  <c:v>636.36300000000006</c:v>
                </c:pt>
                <c:pt idx="405">
                  <c:v>636.36300000000006</c:v>
                </c:pt>
                <c:pt idx="406">
                  <c:v>635.726</c:v>
                </c:pt>
                <c:pt idx="407">
                  <c:v>635.726</c:v>
                </c:pt>
                <c:pt idx="408">
                  <c:v>632.54099999999994</c:v>
                </c:pt>
                <c:pt idx="409">
                  <c:v>631.26699999999994</c:v>
                </c:pt>
                <c:pt idx="410">
                  <c:v>630.63</c:v>
                </c:pt>
                <c:pt idx="411">
                  <c:v>624.89699999999993</c:v>
                </c:pt>
                <c:pt idx="412">
                  <c:v>624.26</c:v>
                </c:pt>
                <c:pt idx="413">
                  <c:v>623.62300000000005</c:v>
                </c:pt>
                <c:pt idx="414">
                  <c:v>622.34900000000005</c:v>
                </c:pt>
                <c:pt idx="415">
                  <c:v>614.0680000000001</c:v>
                </c:pt>
                <c:pt idx="416">
                  <c:v>612.15699999999993</c:v>
                </c:pt>
                <c:pt idx="417">
                  <c:v>610.88300000000004</c:v>
                </c:pt>
                <c:pt idx="418">
                  <c:v>600.69100000000003</c:v>
                </c:pt>
                <c:pt idx="419">
                  <c:v>599.41700000000003</c:v>
                </c:pt>
                <c:pt idx="420">
                  <c:v>598.14300000000003</c:v>
                </c:pt>
                <c:pt idx="421">
                  <c:v>594.95800000000008</c:v>
                </c:pt>
                <c:pt idx="422">
                  <c:v>582.85500000000002</c:v>
                </c:pt>
                <c:pt idx="423">
                  <c:v>582.21800000000007</c:v>
                </c:pt>
                <c:pt idx="424">
                  <c:v>580.30700000000002</c:v>
                </c:pt>
                <c:pt idx="425">
                  <c:v>579.03300000000002</c:v>
                </c:pt>
                <c:pt idx="426">
                  <c:v>564.38199999999995</c:v>
                </c:pt>
                <c:pt idx="427">
                  <c:v>563.10800000000006</c:v>
                </c:pt>
                <c:pt idx="428">
                  <c:v>559.923</c:v>
                </c:pt>
                <c:pt idx="429">
                  <c:v>556.73800000000006</c:v>
                </c:pt>
                <c:pt idx="430">
                  <c:v>537.62800000000004</c:v>
                </c:pt>
                <c:pt idx="431">
                  <c:v>535.08000000000004</c:v>
                </c:pt>
              </c:numCache>
            </c:numRef>
          </c:yVal>
          <c:smooth val="1"/>
          <c:extLst>
            <c:ext xmlns:c16="http://schemas.microsoft.com/office/drawing/2014/chart" uri="{C3380CC4-5D6E-409C-BE32-E72D297353CC}">
              <c16:uniqueId val="{00000003-5A57-4E1D-A3B8-47A4B361B984}"/>
            </c:ext>
          </c:extLst>
        </c:ser>
        <c:ser>
          <c:idx val="4"/>
          <c:order val="4"/>
          <c:tx>
            <c:v>TT5</c:v>
          </c:tx>
          <c:spPr>
            <a:ln w="19052" cap="rnd">
              <a:solidFill>
                <a:schemeClr val="accent5"/>
              </a:solidFill>
              <a:round/>
            </a:ln>
            <a:effectLst/>
          </c:spPr>
          <c:marker>
            <c:symbol val="none"/>
          </c:marker>
          <c:xVal>
            <c:numRef>
              <c:f>'stress-strain -cleaned'!$I$3:$I$469</c:f>
              <c:numCache>
                <c:formatCode>0.000</c:formatCode>
                <c:ptCount val="467"/>
                <c:pt idx="0">
                  <c:v>0</c:v>
                </c:pt>
                <c:pt idx="1">
                  <c:v>5.0000000000000001E-4</c:v>
                </c:pt>
                <c:pt idx="2">
                  <c:v>1E-3</c:v>
                </c:pt>
                <c:pt idx="3">
                  <c:v>1.5E-3</c:v>
                </c:pt>
                <c:pt idx="4">
                  <c:v>2E-3</c:v>
                </c:pt>
                <c:pt idx="5">
                  <c:v>2.5000000000000001E-3</c:v>
                </c:pt>
                <c:pt idx="6">
                  <c:v>3.0000000000000001E-3</c:v>
                </c:pt>
                <c:pt idx="7">
                  <c:v>3.4999999999999996E-3</c:v>
                </c:pt>
                <c:pt idx="8">
                  <c:v>4.0000000000000001E-3</c:v>
                </c:pt>
                <c:pt idx="9">
                  <c:v>4.5000000000000005E-3</c:v>
                </c:pt>
                <c:pt idx="10">
                  <c:v>5.0000000000000001E-3</c:v>
                </c:pt>
                <c:pt idx="11">
                  <c:v>5.5000000000000005E-3</c:v>
                </c:pt>
                <c:pt idx="12">
                  <c:v>6.0000000000000001E-3</c:v>
                </c:pt>
                <c:pt idx="13">
                  <c:v>6.5000000000000006E-3</c:v>
                </c:pt>
                <c:pt idx="14">
                  <c:v>6.9999999999999993E-3</c:v>
                </c:pt>
                <c:pt idx="15">
                  <c:v>7.4999999999999997E-3</c:v>
                </c:pt>
                <c:pt idx="16">
                  <c:v>8.0000000000000002E-3</c:v>
                </c:pt>
                <c:pt idx="17">
                  <c:v>8.5000000000000006E-3</c:v>
                </c:pt>
                <c:pt idx="18">
                  <c:v>9.0000000000000011E-3</c:v>
                </c:pt>
                <c:pt idx="19">
                  <c:v>9.4999999999999998E-3</c:v>
                </c:pt>
                <c:pt idx="20">
                  <c:v>0.01</c:v>
                </c:pt>
                <c:pt idx="21">
                  <c:v>1.1000000000000001E-2</c:v>
                </c:pt>
                <c:pt idx="22">
                  <c:v>1.15E-2</c:v>
                </c:pt>
                <c:pt idx="23">
                  <c:v>1.2E-2</c:v>
                </c:pt>
                <c:pt idx="24">
                  <c:v>1.2500000000000001E-2</c:v>
                </c:pt>
                <c:pt idx="25">
                  <c:v>1.3000000000000001E-2</c:v>
                </c:pt>
                <c:pt idx="26">
                  <c:v>1.3500000000000002E-2</c:v>
                </c:pt>
                <c:pt idx="27">
                  <c:v>1.3999999999999999E-2</c:v>
                </c:pt>
                <c:pt idx="28">
                  <c:v>1.4499999999999999E-2</c:v>
                </c:pt>
                <c:pt idx="29">
                  <c:v>1.4999999999999999E-2</c:v>
                </c:pt>
                <c:pt idx="30">
                  <c:v>1.55E-2</c:v>
                </c:pt>
                <c:pt idx="31">
                  <c:v>1.6E-2</c:v>
                </c:pt>
                <c:pt idx="32">
                  <c:v>1.6500000000000001E-2</c:v>
                </c:pt>
                <c:pt idx="33">
                  <c:v>1.7000000000000001E-2</c:v>
                </c:pt>
                <c:pt idx="34">
                  <c:v>1.7500000000000002E-2</c:v>
                </c:pt>
                <c:pt idx="35">
                  <c:v>1.8000000000000002E-2</c:v>
                </c:pt>
                <c:pt idx="36">
                  <c:v>1.8500000000000003E-2</c:v>
                </c:pt>
                <c:pt idx="37">
                  <c:v>1.9E-2</c:v>
                </c:pt>
                <c:pt idx="38">
                  <c:v>1.95E-2</c:v>
                </c:pt>
                <c:pt idx="39">
                  <c:v>0.02</c:v>
                </c:pt>
                <c:pt idx="40">
                  <c:v>2.0499999999999997E-2</c:v>
                </c:pt>
                <c:pt idx="41">
                  <c:v>2.1000000000000001E-2</c:v>
                </c:pt>
                <c:pt idx="42">
                  <c:v>2.1499999999999998E-2</c:v>
                </c:pt>
                <c:pt idx="43">
                  <c:v>2.2000000000000002E-2</c:v>
                </c:pt>
                <c:pt idx="44">
                  <c:v>2.2499999999999999E-2</c:v>
                </c:pt>
                <c:pt idx="45">
                  <c:v>2.3E-2</c:v>
                </c:pt>
                <c:pt idx="46">
                  <c:v>2.35E-2</c:v>
                </c:pt>
                <c:pt idx="47">
                  <c:v>2.4E-2</c:v>
                </c:pt>
                <c:pt idx="48">
                  <c:v>2.4500000000000001E-2</c:v>
                </c:pt>
                <c:pt idx="49">
                  <c:v>2.5000000000000001E-2</c:v>
                </c:pt>
                <c:pt idx="50">
                  <c:v>2.5499999999999998E-2</c:v>
                </c:pt>
                <c:pt idx="51">
                  <c:v>2.6000000000000002E-2</c:v>
                </c:pt>
                <c:pt idx="52">
                  <c:v>2.6499999999999999E-2</c:v>
                </c:pt>
                <c:pt idx="53">
                  <c:v>2.7000000000000003E-2</c:v>
                </c:pt>
                <c:pt idx="54">
                  <c:v>2.75E-2</c:v>
                </c:pt>
                <c:pt idx="55">
                  <c:v>2.7999999999999997E-2</c:v>
                </c:pt>
                <c:pt idx="56">
                  <c:v>2.8500000000000001E-2</c:v>
                </c:pt>
                <c:pt idx="57">
                  <c:v>2.8999999999999998E-2</c:v>
                </c:pt>
                <c:pt idx="58">
                  <c:v>2.9500000000000002E-2</c:v>
                </c:pt>
                <c:pt idx="59">
                  <c:v>0.03</c:v>
                </c:pt>
                <c:pt idx="60">
                  <c:v>3.0499999999999999E-2</c:v>
                </c:pt>
                <c:pt idx="61">
                  <c:v>3.1E-2</c:v>
                </c:pt>
                <c:pt idx="62">
                  <c:v>3.15E-2</c:v>
                </c:pt>
                <c:pt idx="63">
                  <c:v>3.2000000000000001E-2</c:v>
                </c:pt>
                <c:pt idx="64">
                  <c:v>3.2500000000000001E-2</c:v>
                </c:pt>
                <c:pt idx="65">
                  <c:v>3.3000000000000002E-2</c:v>
                </c:pt>
                <c:pt idx="66">
                  <c:v>3.3500000000000002E-2</c:v>
                </c:pt>
                <c:pt idx="67">
                  <c:v>3.4000000000000002E-2</c:v>
                </c:pt>
                <c:pt idx="68">
                  <c:v>3.4500000000000003E-2</c:v>
                </c:pt>
                <c:pt idx="69">
                  <c:v>3.5000000000000003E-2</c:v>
                </c:pt>
                <c:pt idx="70">
                  <c:v>3.5499999999999997E-2</c:v>
                </c:pt>
                <c:pt idx="71">
                  <c:v>3.6000000000000004E-2</c:v>
                </c:pt>
                <c:pt idx="72">
                  <c:v>3.6499999999999998E-2</c:v>
                </c:pt>
                <c:pt idx="73">
                  <c:v>3.7000000000000005E-2</c:v>
                </c:pt>
                <c:pt idx="74">
                  <c:v>3.7499999999999999E-2</c:v>
                </c:pt>
                <c:pt idx="75">
                  <c:v>3.7999999999999999E-2</c:v>
                </c:pt>
                <c:pt idx="76">
                  <c:v>3.85E-2</c:v>
                </c:pt>
                <c:pt idx="77">
                  <c:v>3.9E-2</c:v>
                </c:pt>
                <c:pt idx="78">
                  <c:v>3.95E-2</c:v>
                </c:pt>
                <c:pt idx="79">
                  <c:v>0.04</c:v>
                </c:pt>
                <c:pt idx="80">
                  <c:v>4.0500000000000001E-2</c:v>
                </c:pt>
                <c:pt idx="81">
                  <c:v>4.0999999999999995E-2</c:v>
                </c:pt>
                <c:pt idx="82">
                  <c:v>4.1500000000000002E-2</c:v>
                </c:pt>
                <c:pt idx="83">
                  <c:v>4.2000000000000003E-2</c:v>
                </c:pt>
                <c:pt idx="84">
                  <c:v>4.2500000000000003E-2</c:v>
                </c:pt>
                <c:pt idx="85">
                  <c:v>4.2999999999999997E-2</c:v>
                </c:pt>
                <c:pt idx="86">
                  <c:v>4.3499999999999997E-2</c:v>
                </c:pt>
                <c:pt idx="87">
                  <c:v>4.4000000000000004E-2</c:v>
                </c:pt>
                <c:pt idx="88">
                  <c:v>4.4500000000000005E-2</c:v>
                </c:pt>
                <c:pt idx="89">
                  <c:v>4.4999999999999998E-2</c:v>
                </c:pt>
                <c:pt idx="90">
                  <c:v>4.5499999999999999E-2</c:v>
                </c:pt>
                <c:pt idx="91">
                  <c:v>4.5999999999999999E-2</c:v>
                </c:pt>
                <c:pt idx="92">
                  <c:v>4.6500000000000007E-2</c:v>
                </c:pt>
                <c:pt idx="93">
                  <c:v>4.7E-2</c:v>
                </c:pt>
                <c:pt idx="94">
                  <c:v>4.7500000000000001E-2</c:v>
                </c:pt>
                <c:pt idx="95">
                  <c:v>4.8000000000000001E-2</c:v>
                </c:pt>
                <c:pt idx="96">
                  <c:v>4.8499999999999995E-2</c:v>
                </c:pt>
                <c:pt idx="97">
                  <c:v>4.9000000000000002E-2</c:v>
                </c:pt>
                <c:pt idx="98">
                  <c:v>4.9500000000000002E-2</c:v>
                </c:pt>
                <c:pt idx="99">
                  <c:v>0.05</c:v>
                </c:pt>
                <c:pt idx="100">
                  <c:v>5.0499999999999996E-2</c:v>
                </c:pt>
                <c:pt idx="101">
                  <c:v>5.0999999999999997E-2</c:v>
                </c:pt>
                <c:pt idx="102">
                  <c:v>5.1500000000000004E-2</c:v>
                </c:pt>
                <c:pt idx="103">
                  <c:v>5.2000000000000005E-2</c:v>
                </c:pt>
                <c:pt idx="104">
                  <c:v>5.2499999999999998E-2</c:v>
                </c:pt>
                <c:pt idx="105">
                  <c:v>5.2999999999999999E-2</c:v>
                </c:pt>
                <c:pt idx="106">
                  <c:v>5.3499999999999999E-2</c:v>
                </c:pt>
                <c:pt idx="107">
                  <c:v>5.4000000000000006E-2</c:v>
                </c:pt>
                <c:pt idx="108">
                  <c:v>5.45E-2</c:v>
                </c:pt>
                <c:pt idx="109">
                  <c:v>5.5E-2</c:v>
                </c:pt>
                <c:pt idx="110">
                  <c:v>5.5500000000000001E-2</c:v>
                </c:pt>
                <c:pt idx="111">
                  <c:v>5.5999999999999994E-2</c:v>
                </c:pt>
                <c:pt idx="112">
                  <c:v>5.6500000000000002E-2</c:v>
                </c:pt>
                <c:pt idx="113">
                  <c:v>5.7000000000000002E-2</c:v>
                </c:pt>
                <c:pt idx="114">
                  <c:v>5.7500000000000002E-2</c:v>
                </c:pt>
                <c:pt idx="115">
                  <c:v>5.7999999999999996E-2</c:v>
                </c:pt>
                <c:pt idx="116">
                  <c:v>5.8499999999999996E-2</c:v>
                </c:pt>
                <c:pt idx="117">
                  <c:v>5.9000000000000004E-2</c:v>
                </c:pt>
                <c:pt idx="118">
                  <c:v>5.9500000000000004E-2</c:v>
                </c:pt>
                <c:pt idx="119">
                  <c:v>0.06</c:v>
                </c:pt>
                <c:pt idx="120">
                  <c:v>6.0499999999999998E-2</c:v>
                </c:pt>
                <c:pt idx="121">
                  <c:v>6.1500000000000006E-2</c:v>
                </c:pt>
                <c:pt idx="122">
                  <c:v>6.2E-2</c:v>
                </c:pt>
                <c:pt idx="123">
                  <c:v>6.25E-2</c:v>
                </c:pt>
                <c:pt idx="124">
                  <c:v>6.3E-2</c:v>
                </c:pt>
                <c:pt idx="125">
                  <c:v>6.3500000000000001E-2</c:v>
                </c:pt>
                <c:pt idx="126">
                  <c:v>6.4000000000000001E-2</c:v>
                </c:pt>
                <c:pt idx="127">
                  <c:v>6.4500000000000002E-2</c:v>
                </c:pt>
                <c:pt idx="128">
                  <c:v>6.5000000000000002E-2</c:v>
                </c:pt>
                <c:pt idx="129">
                  <c:v>6.5500000000000003E-2</c:v>
                </c:pt>
                <c:pt idx="130">
                  <c:v>6.6000000000000003E-2</c:v>
                </c:pt>
                <c:pt idx="131">
                  <c:v>6.6500000000000004E-2</c:v>
                </c:pt>
                <c:pt idx="132">
                  <c:v>6.7000000000000004E-2</c:v>
                </c:pt>
                <c:pt idx="133">
                  <c:v>6.7500000000000004E-2</c:v>
                </c:pt>
                <c:pt idx="134">
                  <c:v>6.8000000000000005E-2</c:v>
                </c:pt>
                <c:pt idx="135">
                  <c:v>6.8499999999999991E-2</c:v>
                </c:pt>
                <c:pt idx="136">
                  <c:v>6.9000000000000006E-2</c:v>
                </c:pt>
                <c:pt idx="137">
                  <c:v>6.9500000000000006E-2</c:v>
                </c:pt>
                <c:pt idx="138">
                  <c:v>7.0000000000000007E-2</c:v>
                </c:pt>
                <c:pt idx="139">
                  <c:v>7.0499999999999993E-2</c:v>
                </c:pt>
                <c:pt idx="140">
                  <c:v>7.0999999999999994E-2</c:v>
                </c:pt>
                <c:pt idx="141">
                  <c:v>7.1500000000000008E-2</c:v>
                </c:pt>
                <c:pt idx="142">
                  <c:v>7.2000000000000008E-2</c:v>
                </c:pt>
                <c:pt idx="143">
                  <c:v>7.2499999999999995E-2</c:v>
                </c:pt>
                <c:pt idx="144">
                  <c:v>7.2999999999999995E-2</c:v>
                </c:pt>
                <c:pt idx="145">
                  <c:v>7.3499999999999996E-2</c:v>
                </c:pt>
                <c:pt idx="146">
                  <c:v>7.400000000000001E-2</c:v>
                </c:pt>
                <c:pt idx="147">
                  <c:v>7.4499999999999997E-2</c:v>
                </c:pt>
                <c:pt idx="148">
                  <c:v>7.4999999999999997E-2</c:v>
                </c:pt>
                <c:pt idx="149">
                  <c:v>7.5499999999999998E-2</c:v>
                </c:pt>
                <c:pt idx="150">
                  <c:v>7.5999999999999998E-2</c:v>
                </c:pt>
                <c:pt idx="151">
                  <c:v>7.6499999999999999E-2</c:v>
                </c:pt>
                <c:pt idx="152">
                  <c:v>7.6999999999999999E-2</c:v>
                </c:pt>
                <c:pt idx="153">
                  <c:v>7.7499999999999999E-2</c:v>
                </c:pt>
                <c:pt idx="154">
                  <c:v>7.8E-2</c:v>
                </c:pt>
                <c:pt idx="155">
                  <c:v>7.85E-2</c:v>
                </c:pt>
                <c:pt idx="156">
                  <c:v>7.9000000000000001E-2</c:v>
                </c:pt>
                <c:pt idx="157">
                  <c:v>7.9500000000000001E-2</c:v>
                </c:pt>
                <c:pt idx="158">
                  <c:v>0.08</c:v>
                </c:pt>
                <c:pt idx="159">
                  <c:v>8.0500000000000002E-2</c:v>
                </c:pt>
                <c:pt idx="160">
                  <c:v>8.1000000000000003E-2</c:v>
                </c:pt>
                <c:pt idx="161">
                  <c:v>8.1500000000000003E-2</c:v>
                </c:pt>
                <c:pt idx="162">
                  <c:v>8.199999999999999E-2</c:v>
                </c:pt>
                <c:pt idx="163">
                  <c:v>8.2500000000000004E-2</c:v>
                </c:pt>
                <c:pt idx="164">
                  <c:v>8.3000000000000004E-2</c:v>
                </c:pt>
                <c:pt idx="165">
                  <c:v>8.3499999999999991E-2</c:v>
                </c:pt>
                <c:pt idx="166">
                  <c:v>8.4000000000000005E-2</c:v>
                </c:pt>
                <c:pt idx="167">
                  <c:v>8.4499999999999992E-2</c:v>
                </c:pt>
                <c:pt idx="168">
                  <c:v>8.5000000000000006E-2</c:v>
                </c:pt>
                <c:pt idx="169">
                  <c:v>8.5500000000000007E-2</c:v>
                </c:pt>
                <c:pt idx="170">
                  <c:v>8.5999999999999993E-2</c:v>
                </c:pt>
                <c:pt idx="171">
                  <c:v>8.6500000000000007E-2</c:v>
                </c:pt>
                <c:pt idx="172">
                  <c:v>8.6999999999999994E-2</c:v>
                </c:pt>
                <c:pt idx="173">
                  <c:v>8.7499999999999994E-2</c:v>
                </c:pt>
                <c:pt idx="174">
                  <c:v>8.8000000000000009E-2</c:v>
                </c:pt>
                <c:pt idx="175">
                  <c:v>8.8499999999999995E-2</c:v>
                </c:pt>
                <c:pt idx="176">
                  <c:v>8.900000000000001E-2</c:v>
                </c:pt>
                <c:pt idx="177">
                  <c:v>8.9499999999999996E-2</c:v>
                </c:pt>
                <c:pt idx="178">
                  <c:v>0.09</c:v>
                </c:pt>
                <c:pt idx="179">
                  <c:v>9.0500000000000011E-2</c:v>
                </c:pt>
                <c:pt idx="180">
                  <c:v>9.0999999999999998E-2</c:v>
                </c:pt>
                <c:pt idx="181">
                  <c:v>9.1499999999999998E-2</c:v>
                </c:pt>
                <c:pt idx="182">
                  <c:v>9.1999999999999998E-2</c:v>
                </c:pt>
                <c:pt idx="183">
                  <c:v>9.2499999999999999E-2</c:v>
                </c:pt>
                <c:pt idx="184">
                  <c:v>9.3000000000000013E-2</c:v>
                </c:pt>
                <c:pt idx="185">
                  <c:v>9.35E-2</c:v>
                </c:pt>
                <c:pt idx="186">
                  <c:v>9.4E-2</c:v>
                </c:pt>
                <c:pt idx="187">
                  <c:v>9.4499999999999987E-2</c:v>
                </c:pt>
                <c:pt idx="188">
                  <c:v>9.5000000000000001E-2</c:v>
                </c:pt>
                <c:pt idx="189">
                  <c:v>9.5500000000000002E-2</c:v>
                </c:pt>
                <c:pt idx="190">
                  <c:v>9.6000000000000002E-2</c:v>
                </c:pt>
                <c:pt idx="191">
                  <c:v>9.6500000000000002E-2</c:v>
                </c:pt>
                <c:pt idx="192">
                  <c:v>9.6999999999999989E-2</c:v>
                </c:pt>
                <c:pt idx="193">
                  <c:v>9.7500000000000003E-2</c:v>
                </c:pt>
                <c:pt idx="194">
                  <c:v>9.8000000000000004E-2</c:v>
                </c:pt>
                <c:pt idx="195">
                  <c:v>9.849999999999999E-2</c:v>
                </c:pt>
                <c:pt idx="196">
                  <c:v>9.9000000000000005E-2</c:v>
                </c:pt>
                <c:pt idx="197">
                  <c:v>9.9499999999999991E-2</c:v>
                </c:pt>
                <c:pt idx="198">
                  <c:v>0.1</c:v>
                </c:pt>
                <c:pt idx="199">
                  <c:v>0.10050000000000001</c:v>
                </c:pt>
                <c:pt idx="200">
                  <c:v>0.10099999999999999</c:v>
                </c:pt>
                <c:pt idx="201">
                  <c:v>0.10150000000000001</c:v>
                </c:pt>
                <c:pt idx="202">
                  <c:v>0.10199999999999999</c:v>
                </c:pt>
                <c:pt idx="203">
                  <c:v>0.10249999999999999</c:v>
                </c:pt>
                <c:pt idx="204">
                  <c:v>0.10300000000000001</c:v>
                </c:pt>
                <c:pt idx="205">
                  <c:v>0.10349999999999999</c:v>
                </c:pt>
                <c:pt idx="206">
                  <c:v>0.10400000000000001</c:v>
                </c:pt>
                <c:pt idx="207">
                  <c:v>0.105</c:v>
                </c:pt>
                <c:pt idx="208">
                  <c:v>0.10550000000000001</c:v>
                </c:pt>
                <c:pt idx="209">
                  <c:v>0.106</c:v>
                </c:pt>
                <c:pt idx="210">
                  <c:v>0.1065</c:v>
                </c:pt>
                <c:pt idx="211">
                  <c:v>0.107</c:v>
                </c:pt>
                <c:pt idx="212">
                  <c:v>0.1075</c:v>
                </c:pt>
                <c:pt idx="213">
                  <c:v>0.10800000000000001</c:v>
                </c:pt>
                <c:pt idx="214">
                  <c:v>0.1085</c:v>
                </c:pt>
                <c:pt idx="215">
                  <c:v>0.109</c:v>
                </c:pt>
                <c:pt idx="216">
                  <c:v>0.10949999999999999</c:v>
                </c:pt>
                <c:pt idx="217">
                  <c:v>0.11</c:v>
                </c:pt>
                <c:pt idx="218">
                  <c:v>0.1105</c:v>
                </c:pt>
                <c:pt idx="219">
                  <c:v>0.111</c:v>
                </c:pt>
                <c:pt idx="220">
                  <c:v>0.1115</c:v>
                </c:pt>
                <c:pt idx="221">
                  <c:v>0.11199999999999999</c:v>
                </c:pt>
                <c:pt idx="222">
                  <c:v>0.1125</c:v>
                </c:pt>
                <c:pt idx="223">
                  <c:v>0.113</c:v>
                </c:pt>
                <c:pt idx="224">
                  <c:v>0.11349999999999999</c:v>
                </c:pt>
                <c:pt idx="225">
                  <c:v>0.114</c:v>
                </c:pt>
                <c:pt idx="226">
                  <c:v>0.11449999999999999</c:v>
                </c:pt>
                <c:pt idx="227">
                  <c:v>0.115</c:v>
                </c:pt>
                <c:pt idx="228">
                  <c:v>0.11550000000000001</c:v>
                </c:pt>
                <c:pt idx="229">
                  <c:v>0.11599999999999999</c:v>
                </c:pt>
                <c:pt idx="230">
                  <c:v>0.11650000000000001</c:v>
                </c:pt>
                <c:pt idx="231">
                  <c:v>0.11699999999999999</c:v>
                </c:pt>
                <c:pt idx="232">
                  <c:v>0.11749999999999999</c:v>
                </c:pt>
                <c:pt idx="233">
                  <c:v>0.11800000000000001</c:v>
                </c:pt>
                <c:pt idx="234">
                  <c:v>0.11849999999999999</c:v>
                </c:pt>
                <c:pt idx="235">
                  <c:v>0.11900000000000001</c:v>
                </c:pt>
                <c:pt idx="236">
                  <c:v>0.1195</c:v>
                </c:pt>
                <c:pt idx="237">
                  <c:v>0.12</c:v>
                </c:pt>
                <c:pt idx="238">
                  <c:v>0.12050000000000001</c:v>
                </c:pt>
                <c:pt idx="239">
                  <c:v>0.121</c:v>
                </c:pt>
                <c:pt idx="240">
                  <c:v>0.1215</c:v>
                </c:pt>
                <c:pt idx="241">
                  <c:v>0.122</c:v>
                </c:pt>
                <c:pt idx="242">
                  <c:v>0.1225</c:v>
                </c:pt>
                <c:pt idx="243">
                  <c:v>0.12300000000000001</c:v>
                </c:pt>
                <c:pt idx="244">
                  <c:v>0.1235</c:v>
                </c:pt>
                <c:pt idx="245">
                  <c:v>0.124</c:v>
                </c:pt>
                <c:pt idx="246">
                  <c:v>0.1245</c:v>
                </c:pt>
                <c:pt idx="247">
                  <c:v>0.125</c:v>
                </c:pt>
                <c:pt idx="248">
                  <c:v>0.1255</c:v>
                </c:pt>
                <c:pt idx="249">
                  <c:v>0.126</c:v>
                </c:pt>
                <c:pt idx="250">
                  <c:v>0.1265</c:v>
                </c:pt>
                <c:pt idx="251">
                  <c:v>0.127</c:v>
                </c:pt>
                <c:pt idx="252">
                  <c:v>0.1275</c:v>
                </c:pt>
                <c:pt idx="253">
                  <c:v>0.128</c:v>
                </c:pt>
                <c:pt idx="254">
                  <c:v>0.1285</c:v>
                </c:pt>
                <c:pt idx="255">
                  <c:v>0.129</c:v>
                </c:pt>
                <c:pt idx="256">
                  <c:v>0.1295</c:v>
                </c:pt>
                <c:pt idx="257">
                  <c:v>0.13</c:v>
                </c:pt>
                <c:pt idx="258">
                  <c:v>0.1305</c:v>
                </c:pt>
                <c:pt idx="259">
                  <c:v>0.13100000000000001</c:v>
                </c:pt>
                <c:pt idx="260">
                  <c:v>0.13150000000000001</c:v>
                </c:pt>
                <c:pt idx="261">
                  <c:v>0.13200000000000001</c:v>
                </c:pt>
                <c:pt idx="262">
                  <c:v>0.13250000000000001</c:v>
                </c:pt>
                <c:pt idx="263">
                  <c:v>0.13300000000000001</c:v>
                </c:pt>
                <c:pt idx="264">
                  <c:v>0.13350000000000001</c:v>
                </c:pt>
                <c:pt idx="265">
                  <c:v>0.13400000000000001</c:v>
                </c:pt>
                <c:pt idx="266">
                  <c:v>0.13449999999999998</c:v>
                </c:pt>
                <c:pt idx="267">
                  <c:v>0.13500000000000001</c:v>
                </c:pt>
                <c:pt idx="268">
                  <c:v>0.13550000000000001</c:v>
                </c:pt>
                <c:pt idx="269">
                  <c:v>0.13600000000000001</c:v>
                </c:pt>
                <c:pt idx="270">
                  <c:v>0.13650000000000001</c:v>
                </c:pt>
                <c:pt idx="271">
                  <c:v>0.13699999999999998</c:v>
                </c:pt>
                <c:pt idx="272">
                  <c:v>0.13750000000000001</c:v>
                </c:pt>
                <c:pt idx="273">
                  <c:v>0.13800000000000001</c:v>
                </c:pt>
                <c:pt idx="274">
                  <c:v>0.13849999999999998</c:v>
                </c:pt>
                <c:pt idx="275">
                  <c:v>0.13900000000000001</c:v>
                </c:pt>
                <c:pt idx="276">
                  <c:v>0.13949999999999999</c:v>
                </c:pt>
                <c:pt idx="277">
                  <c:v>0.14000000000000001</c:v>
                </c:pt>
                <c:pt idx="278">
                  <c:v>0.14050000000000001</c:v>
                </c:pt>
                <c:pt idx="279">
                  <c:v>0.14099999999999999</c:v>
                </c:pt>
                <c:pt idx="280">
                  <c:v>0.14150000000000001</c:v>
                </c:pt>
                <c:pt idx="281">
                  <c:v>0.14199999999999999</c:v>
                </c:pt>
                <c:pt idx="282">
                  <c:v>0.14249999999999999</c:v>
                </c:pt>
                <c:pt idx="283">
                  <c:v>0.14300000000000002</c:v>
                </c:pt>
                <c:pt idx="284">
                  <c:v>0.14349999999999999</c:v>
                </c:pt>
                <c:pt idx="285">
                  <c:v>0.14400000000000002</c:v>
                </c:pt>
                <c:pt idx="286">
                  <c:v>0.14449999999999999</c:v>
                </c:pt>
                <c:pt idx="287">
                  <c:v>0.14499999999999999</c:v>
                </c:pt>
                <c:pt idx="288">
                  <c:v>0.14550000000000002</c:v>
                </c:pt>
                <c:pt idx="289">
                  <c:v>0.14599999999999999</c:v>
                </c:pt>
                <c:pt idx="290">
                  <c:v>0.14649999999999999</c:v>
                </c:pt>
                <c:pt idx="291">
                  <c:v>0.14699999999999999</c:v>
                </c:pt>
                <c:pt idx="292">
                  <c:v>0.14749999999999999</c:v>
                </c:pt>
                <c:pt idx="293">
                  <c:v>0.14800000000000002</c:v>
                </c:pt>
                <c:pt idx="294">
                  <c:v>0.14849999999999999</c:v>
                </c:pt>
                <c:pt idx="295">
                  <c:v>0.14899999999999999</c:v>
                </c:pt>
                <c:pt idx="296">
                  <c:v>0.14949999999999999</c:v>
                </c:pt>
                <c:pt idx="297">
                  <c:v>0.15</c:v>
                </c:pt>
                <c:pt idx="298">
                  <c:v>0.15049999999999999</c:v>
                </c:pt>
                <c:pt idx="299">
                  <c:v>0.151</c:v>
                </c:pt>
                <c:pt idx="300">
                  <c:v>0.1515</c:v>
                </c:pt>
                <c:pt idx="301">
                  <c:v>0.152</c:v>
                </c:pt>
                <c:pt idx="302">
                  <c:v>0.1525</c:v>
                </c:pt>
                <c:pt idx="303">
                  <c:v>0.153</c:v>
                </c:pt>
                <c:pt idx="304">
                  <c:v>0.1535</c:v>
                </c:pt>
                <c:pt idx="305">
                  <c:v>0.154</c:v>
                </c:pt>
                <c:pt idx="306">
                  <c:v>0.1545</c:v>
                </c:pt>
                <c:pt idx="307">
                  <c:v>0.155</c:v>
                </c:pt>
                <c:pt idx="308">
                  <c:v>0.1555</c:v>
                </c:pt>
                <c:pt idx="309">
                  <c:v>0.156</c:v>
                </c:pt>
                <c:pt idx="310">
                  <c:v>0.1565</c:v>
                </c:pt>
                <c:pt idx="311">
                  <c:v>0.157</c:v>
                </c:pt>
                <c:pt idx="312">
                  <c:v>0.1575</c:v>
                </c:pt>
                <c:pt idx="313">
                  <c:v>0.158</c:v>
                </c:pt>
                <c:pt idx="314">
                  <c:v>0.1585</c:v>
                </c:pt>
                <c:pt idx="315">
                  <c:v>0.159</c:v>
                </c:pt>
                <c:pt idx="316">
                  <c:v>0.1595</c:v>
                </c:pt>
                <c:pt idx="317">
                  <c:v>0.16</c:v>
                </c:pt>
                <c:pt idx="318">
                  <c:v>0.1605</c:v>
                </c:pt>
                <c:pt idx="319">
                  <c:v>0.16149999999999998</c:v>
                </c:pt>
                <c:pt idx="320">
                  <c:v>0.16200000000000001</c:v>
                </c:pt>
                <c:pt idx="321">
                  <c:v>0.16250000000000001</c:v>
                </c:pt>
                <c:pt idx="322">
                  <c:v>0.16300000000000001</c:v>
                </c:pt>
                <c:pt idx="323">
                  <c:v>0.16350000000000001</c:v>
                </c:pt>
                <c:pt idx="324">
                  <c:v>0.16399999999999998</c:v>
                </c:pt>
                <c:pt idx="325">
                  <c:v>0.16449999999999998</c:v>
                </c:pt>
                <c:pt idx="326">
                  <c:v>0.16500000000000001</c:v>
                </c:pt>
                <c:pt idx="327">
                  <c:v>0.16550000000000001</c:v>
                </c:pt>
                <c:pt idx="328">
                  <c:v>0.16600000000000001</c:v>
                </c:pt>
                <c:pt idx="329">
                  <c:v>0.16649999999999998</c:v>
                </c:pt>
                <c:pt idx="330">
                  <c:v>0.16699999999999998</c:v>
                </c:pt>
                <c:pt idx="331">
                  <c:v>0.16750000000000001</c:v>
                </c:pt>
                <c:pt idx="332">
                  <c:v>0.16800000000000001</c:v>
                </c:pt>
                <c:pt idx="333">
                  <c:v>0.16850000000000001</c:v>
                </c:pt>
                <c:pt idx="334">
                  <c:v>0.16899999999999998</c:v>
                </c:pt>
                <c:pt idx="335">
                  <c:v>0.16949999999999998</c:v>
                </c:pt>
                <c:pt idx="336">
                  <c:v>0.17</c:v>
                </c:pt>
                <c:pt idx="337">
                  <c:v>0.17050000000000001</c:v>
                </c:pt>
                <c:pt idx="338">
                  <c:v>0.17100000000000001</c:v>
                </c:pt>
                <c:pt idx="339">
                  <c:v>0.17149999999999999</c:v>
                </c:pt>
                <c:pt idx="340">
                  <c:v>0.17199999999999999</c:v>
                </c:pt>
                <c:pt idx="341">
                  <c:v>0.17249999999999999</c:v>
                </c:pt>
                <c:pt idx="342">
                  <c:v>0.17300000000000001</c:v>
                </c:pt>
                <c:pt idx="343">
                  <c:v>0.17350000000000002</c:v>
                </c:pt>
                <c:pt idx="344">
                  <c:v>0.17399999999999999</c:v>
                </c:pt>
                <c:pt idx="345">
                  <c:v>0.17449999999999999</c:v>
                </c:pt>
                <c:pt idx="346">
                  <c:v>0.17499999999999999</c:v>
                </c:pt>
                <c:pt idx="347">
                  <c:v>0.17550000000000002</c:v>
                </c:pt>
                <c:pt idx="348">
                  <c:v>0.17600000000000002</c:v>
                </c:pt>
                <c:pt idx="349">
                  <c:v>0.17649999999999999</c:v>
                </c:pt>
                <c:pt idx="350">
                  <c:v>0.17699999999999999</c:v>
                </c:pt>
                <c:pt idx="351">
                  <c:v>0.17749999999999999</c:v>
                </c:pt>
                <c:pt idx="352">
                  <c:v>0.17800000000000002</c:v>
                </c:pt>
                <c:pt idx="353">
                  <c:v>0.17850000000000002</c:v>
                </c:pt>
                <c:pt idx="354">
                  <c:v>0.17899999999999999</c:v>
                </c:pt>
                <c:pt idx="355">
                  <c:v>0.17949999999999999</c:v>
                </c:pt>
                <c:pt idx="356">
                  <c:v>0.18</c:v>
                </c:pt>
                <c:pt idx="357">
                  <c:v>0.18049999999999999</c:v>
                </c:pt>
                <c:pt idx="358">
                  <c:v>0.18100000000000002</c:v>
                </c:pt>
                <c:pt idx="359">
                  <c:v>0.18149999999999999</c:v>
                </c:pt>
                <c:pt idx="360">
                  <c:v>0.182</c:v>
                </c:pt>
                <c:pt idx="361">
                  <c:v>0.1825</c:v>
                </c:pt>
                <c:pt idx="362">
                  <c:v>0.183</c:v>
                </c:pt>
                <c:pt idx="363">
                  <c:v>0.18350000000000002</c:v>
                </c:pt>
                <c:pt idx="364">
                  <c:v>0.184</c:v>
                </c:pt>
                <c:pt idx="365">
                  <c:v>0.1845</c:v>
                </c:pt>
                <c:pt idx="366">
                  <c:v>0.185</c:v>
                </c:pt>
                <c:pt idx="367">
                  <c:v>0.1855</c:v>
                </c:pt>
                <c:pt idx="368">
                  <c:v>0.18600000000000003</c:v>
                </c:pt>
                <c:pt idx="369">
                  <c:v>0.1865</c:v>
                </c:pt>
                <c:pt idx="370">
                  <c:v>0.187</c:v>
                </c:pt>
                <c:pt idx="371">
                  <c:v>0.1875</c:v>
                </c:pt>
                <c:pt idx="372">
                  <c:v>0.188</c:v>
                </c:pt>
                <c:pt idx="373">
                  <c:v>0.1885</c:v>
                </c:pt>
                <c:pt idx="374">
                  <c:v>0.18899999999999997</c:v>
                </c:pt>
                <c:pt idx="375">
                  <c:v>0.1895</c:v>
                </c:pt>
                <c:pt idx="376">
                  <c:v>0.19</c:v>
                </c:pt>
                <c:pt idx="377">
                  <c:v>0.1905</c:v>
                </c:pt>
                <c:pt idx="378">
                  <c:v>0.191</c:v>
                </c:pt>
                <c:pt idx="379">
                  <c:v>0.19149999999999998</c:v>
                </c:pt>
                <c:pt idx="380">
                  <c:v>0.192</c:v>
                </c:pt>
                <c:pt idx="381">
                  <c:v>0.1925</c:v>
                </c:pt>
                <c:pt idx="382">
                  <c:v>0.193</c:v>
                </c:pt>
                <c:pt idx="383">
                  <c:v>0.19350000000000001</c:v>
                </c:pt>
                <c:pt idx="384">
                  <c:v>0.19399999999999998</c:v>
                </c:pt>
                <c:pt idx="385">
                  <c:v>0.19500000000000001</c:v>
                </c:pt>
                <c:pt idx="386">
                  <c:v>0.19550000000000001</c:v>
                </c:pt>
                <c:pt idx="387">
                  <c:v>0.19600000000000001</c:v>
                </c:pt>
                <c:pt idx="388">
                  <c:v>0.19649999999999998</c:v>
                </c:pt>
                <c:pt idx="389">
                  <c:v>0.19699999999999998</c:v>
                </c:pt>
                <c:pt idx="390">
                  <c:v>0.19750000000000001</c:v>
                </c:pt>
                <c:pt idx="391">
                  <c:v>0.19800000000000001</c:v>
                </c:pt>
                <c:pt idx="392">
                  <c:v>0.19899999999999998</c:v>
                </c:pt>
                <c:pt idx="393">
                  <c:v>0.19949999999999998</c:v>
                </c:pt>
                <c:pt idx="394">
                  <c:v>0.2</c:v>
                </c:pt>
                <c:pt idx="395">
                  <c:v>0.20100000000000001</c:v>
                </c:pt>
                <c:pt idx="396">
                  <c:v>0.20149999999999998</c:v>
                </c:pt>
                <c:pt idx="397">
                  <c:v>0.20199999999999999</c:v>
                </c:pt>
                <c:pt idx="398">
                  <c:v>0.20250000000000001</c:v>
                </c:pt>
                <c:pt idx="399">
                  <c:v>0.20300000000000001</c:v>
                </c:pt>
                <c:pt idx="400">
                  <c:v>0.20350000000000001</c:v>
                </c:pt>
                <c:pt idx="401">
                  <c:v>0.20399999999999999</c:v>
                </c:pt>
                <c:pt idx="402" formatCode="General">
                  <c:v>0.20449999999999999</c:v>
                </c:pt>
                <c:pt idx="403" formatCode="General">
                  <c:v>0.20499999999999999</c:v>
                </c:pt>
                <c:pt idx="404" formatCode="General">
                  <c:v>0.20550000000000002</c:v>
                </c:pt>
                <c:pt idx="405" formatCode="General">
                  <c:v>0.20600000000000002</c:v>
                </c:pt>
                <c:pt idx="406" formatCode="General">
                  <c:v>0.20649999999999999</c:v>
                </c:pt>
                <c:pt idx="407" formatCode="General">
                  <c:v>0.20699999999999999</c:v>
                </c:pt>
                <c:pt idx="408" formatCode="General">
                  <c:v>0.20749999999999999</c:v>
                </c:pt>
                <c:pt idx="409" formatCode="General">
                  <c:v>0.20800000000000002</c:v>
                </c:pt>
                <c:pt idx="410" formatCode="General">
                  <c:v>0.20850000000000002</c:v>
                </c:pt>
                <c:pt idx="411" formatCode="General">
                  <c:v>0.20899999999999999</c:v>
                </c:pt>
                <c:pt idx="412" formatCode="General">
                  <c:v>0.20949999999999999</c:v>
                </c:pt>
                <c:pt idx="413" formatCode="General">
                  <c:v>0.21</c:v>
                </c:pt>
                <c:pt idx="414" formatCode="General">
                  <c:v>0.21100000000000002</c:v>
                </c:pt>
                <c:pt idx="415" formatCode="General">
                  <c:v>0.21149999999999999</c:v>
                </c:pt>
                <c:pt idx="416" formatCode="General">
                  <c:v>0.21199999999999999</c:v>
                </c:pt>
                <c:pt idx="417" formatCode="General">
                  <c:v>0.21249999999999999</c:v>
                </c:pt>
                <c:pt idx="418" formatCode="General">
                  <c:v>0.21299999999999999</c:v>
                </c:pt>
                <c:pt idx="419" formatCode="General">
                  <c:v>0.21350000000000002</c:v>
                </c:pt>
                <c:pt idx="420" formatCode="General">
                  <c:v>0.214</c:v>
                </c:pt>
                <c:pt idx="421" formatCode="General">
                  <c:v>0.215</c:v>
                </c:pt>
                <c:pt idx="422" formatCode="General">
                  <c:v>0.2155</c:v>
                </c:pt>
                <c:pt idx="423" formatCode="General">
                  <c:v>0.21600000000000003</c:v>
                </c:pt>
                <c:pt idx="424" formatCode="General">
                  <c:v>0.217</c:v>
                </c:pt>
                <c:pt idx="425" formatCode="General">
                  <c:v>0.2175</c:v>
                </c:pt>
                <c:pt idx="426" formatCode="General">
                  <c:v>0.218</c:v>
                </c:pt>
                <c:pt idx="427" formatCode="General">
                  <c:v>0.21850000000000003</c:v>
                </c:pt>
                <c:pt idx="428" formatCode="General">
                  <c:v>0.21899999999999997</c:v>
                </c:pt>
                <c:pt idx="429" formatCode="General">
                  <c:v>0.2195</c:v>
                </c:pt>
                <c:pt idx="430" formatCode="General">
                  <c:v>0.22</c:v>
                </c:pt>
                <c:pt idx="431" formatCode="General">
                  <c:v>0.2205</c:v>
                </c:pt>
                <c:pt idx="432" formatCode="General">
                  <c:v>0.221</c:v>
                </c:pt>
                <c:pt idx="433" formatCode="General">
                  <c:v>0.22149999999999997</c:v>
                </c:pt>
                <c:pt idx="434" formatCode="General">
                  <c:v>0.222</c:v>
                </c:pt>
                <c:pt idx="435" formatCode="General">
                  <c:v>0.2225</c:v>
                </c:pt>
                <c:pt idx="436" formatCode="General">
                  <c:v>0.223</c:v>
                </c:pt>
                <c:pt idx="437" formatCode="General">
                  <c:v>0.2235</c:v>
                </c:pt>
                <c:pt idx="438" formatCode="General">
                  <c:v>0.22399999999999998</c:v>
                </c:pt>
                <c:pt idx="439" formatCode="General">
                  <c:v>0.22450000000000001</c:v>
                </c:pt>
                <c:pt idx="440" formatCode="General">
                  <c:v>0.22500000000000001</c:v>
                </c:pt>
                <c:pt idx="441" formatCode="General">
                  <c:v>0.22550000000000001</c:v>
                </c:pt>
                <c:pt idx="442" formatCode="General">
                  <c:v>0.22600000000000001</c:v>
                </c:pt>
                <c:pt idx="443" formatCode="General">
                  <c:v>0.22649999999999998</c:v>
                </c:pt>
                <c:pt idx="444" formatCode="General">
                  <c:v>0.22699999999999998</c:v>
                </c:pt>
                <c:pt idx="445" formatCode="General">
                  <c:v>0.22750000000000001</c:v>
                </c:pt>
                <c:pt idx="446" formatCode="General">
                  <c:v>0.22800000000000001</c:v>
                </c:pt>
                <c:pt idx="447" formatCode="General">
                  <c:v>0.22899999999999998</c:v>
                </c:pt>
                <c:pt idx="448" formatCode="General">
                  <c:v>0.22949999999999998</c:v>
                </c:pt>
                <c:pt idx="449" formatCode="General">
                  <c:v>0.23</c:v>
                </c:pt>
                <c:pt idx="450" formatCode="General">
                  <c:v>0.23050000000000001</c:v>
                </c:pt>
                <c:pt idx="451" formatCode="General">
                  <c:v>0.23100000000000001</c:v>
                </c:pt>
                <c:pt idx="452" formatCode="General">
                  <c:v>0.23149999999999998</c:v>
                </c:pt>
                <c:pt idx="453" formatCode="General">
                  <c:v>0.23199999999999998</c:v>
                </c:pt>
                <c:pt idx="454" formatCode="General">
                  <c:v>0.23250000000000001</c:v>
                </c:pt>
                <c:pt idx="455" formatCode="General">
                  <c:v>0.23300000000000001</c:v>
                </c:pt>
                <c:pt idx="456" formatCode="General">
                  <c:v>0.23350000000000001</c:v>
                </c:pt>
                <c:pt idx="457" formatCode="General">
                  <c:v>0.23399999999999999</c:v>
                </c:pt>
                <c:pt idx="458" formatCode="General">
                  <c:v>0.23449999999999999</c:v>
                </c:pt>
                <c:pt idx="459" formatCode="General">
                  <c:v>0.23499999999999999</c:v>
                </c:pt>
                <c:pt idx="460" formatCode="General">
                  <c:v>0.23550000000000001</c:v>
                </c:pt>
                <c:pt idx="461" formatCode="General">
                  <c:v>0.23600000000000002</c:v>
                </c:pt>
                <c:pt idx="462" formatCode="General">
                  <c:v>0.23649999999999999</c:v>
                </c:pt>
                <c:pt idx="463" formatCode="General">
                  <c:v>0.23699999999999999</c:v>
                </c:pt>
                <c:pt idx="464" formatCode="General">
                  <c:v>0.23749999999999999</c:v>
                </c:pt>
                <c:pt idx="465" formatCode="General">
                  <c:v>0.23800000000000002</c:v>
                </c:pt>
              </c:numCache>
            </c:numRef>
          </c:xVal>
          <c:yVal>
            <c:numRef>
              <c:f>'stress-strain -cleaned'!$J$3:$J$470</c:f>
              <c:numCache>
                <c:formatCode>0.00</c:formatCode>
                <c:ptCount val="468"/>
                <c:pt idx="0">
                  <c:v>0</c:v>
                </c:pt>
                <c:pt idx="1">
                  <c:v>1.274</c:v>
                </c:pt>
                <c:pt idx="2">
                  <c:v>1.274</c:v>
                </c:pt>
                <c:pt idx="3">
                  <c:v>1.274</c:v>
                </c:pt>
                <c:pt idx="4">
                  <c:v>3.8220000000000001</c:v>
                </c:pt>
                <c:pt idx="5">
                  <c:v>3.8220000000000001</c:v>
                </c:pt>
                <c:pt idx="6">
                  <c:v>5.0960000000000001</c:v>
                </c:pt>
                <c:pt idx="7">
                  <c:v>6.37</c:v>
                </c:pt>
                <c:pt idx="8">
                  <c:v>14.014000000000001</c:v>
                </c:pt>
                <c:pt idx="9">
                  <c:v>14.014000000000001</c:v>
                </c:pt>
                <c:pt idx="10">
                  <c:v>15.288</c:v>
                </c:pt>
                <c:pt idx="11">
                  <c:v>16.562000000000001</c:v>
                </c:pt>
                <c:pt idx="12">
                  <c:v>22.932000000000002</c:v>
                </c:pt>
                <c:pt idx="13">
                  <c:v>21.658000000000001</c:v>
                </c:pt>
                <c:pt idx="14">
                  <c:v>20.384</c:v>
                </c:pt>
                <c:pt idx="15">
                  <c:v>19.11</c:v>
                </c:pt>
                <c:pt idx="16">
                  <c:v>15.288</c:v>
                </c:pt>
                <c:pt idx="17">
                  <c:v>15.288</c:v>
                </c:pt>
                <c:pt idx="18">
                  <c:v>15.288</c:v>
                </c:pt>
                <c:pt idx="19">
                  <c:v>15.288</c:v>
                </c:pt>
                <c:pt idx="20">
                  <c:v>15.288</c:v>
                </c:pt>
                <c:pt idx="21">
                  <c:v>15.288</c:v>
                </c:pt>
                <c:pt idx="22">
                  <c:v>15.288</c:v>
                </c:pt>
                <c:pt idx="23">
                  <c:v>15.288</c:v>
                </c:pt>
                <c:pt idx="24">
                  <c:v>15.288</c:v>
                </c:pt>
                <c:pt idx="25">
                  <c:v>16.562000000000001</c:v>
                </c:pt>
                <c:pt idx="26">
                  <c:v>16.562000000000001</c:v>
                </c:pt>
                <c:pt idx="27">
                  <c:v>16.562000000000001</c:v>
                </c:pt>
                <c:pt idx="28">
                  <c:v>16.562000000000001</c:v>
                </c:pt>
                <c:pt idx="29">
                  <c:v>16.562000000000001</c:v>
                </c:pt>
                <c:pt idx="30">
                  <c:v>16.562000000000001</c:v>
                </c:pt>
                <c:pt idx="31">
                  <c:v>16.562000000000001</c:v>
                </c:pt>
                <c:pt idx="32">
                  <c:v>16.562000000000001</c:v>
                </c:pt>
                <c:pt idx="33">
                  <c:v>16.562000000000001</c:v>
                </c:pt>
                <c:pt idx="34">
                  <c:v>16.562000000000001</c:v>
                </c:pt>
                <c:pt idx="35">
                  <c:v>16.562000000000001</c:v>
                </c:pt>
                <c:pt idx="36">
                  <c:v>16.562000000000001</c:v>
                </c:pt>
                <c:pt idx="37">
                  <c:v>16.562000000000001</c:v>
                </c:pt>
                <c:pt idx="38">
                  <c:v>17.835999999999999</c:v>
                </c:pt>
                <c:pt idx="39">
                  <c:v>22.932000000000002</c:v>
                </c:pt>
                <c:pt idx="40">
                  <c:v>22.932000000000002</c:v>
                </c:pt>
                <c:pt idx="41">
                  <c:v>22.932000000000002</c:v>
                </c:pt>
                <c:pt idx="42">
                  <c:v>24.206</c:v>
                </c:pt>
                <c:pt idx="43">
                  <c:v>28.028000000000002</c:v>
                </c:pt>
                <c:pt idx="44">
                  <c:v>30.576000000000001</c:v>
                </c:pt>
                <c:pt idx="45">
                  <c:v>30.576000000000001</c:v>
                </c:pt>
                <c:pt idx="46">
                  <c:v>33.124000000000002</c:v>
                </c:pt>
                <c:pt idx="47">
                  <c:v>44.59</c:v>
                </c:pt>
                <c:pt idx="48">
                  <c:v>44.59</c:v>
                </c:pt>
                <c:pt idx="49">
                  <c:v>45.864000000000004</c:v>
                </c:pt>
                <c:pt idx="50">
                  <c:v>47.138000000000005</c:v>
                </c:pt>
                <c:pt idx="51">
                  <c:v>52.233999999999995</c:v>
                </c:pt>
                <c:pt idx="52">
                  <c:v>53.508000000000003</c:v>
                </c:pt>
                <c:pt idx="53">
                  <c:v>53.508000000000003</c:v>
                </c:pt>
                <c:pt idx="54">
                  <c:v>54.781999999999996</c:v>
                </c:pt>
                <c:pt idx="55">
                  <c:v>57.33</c:v>
                </c:pt>
                <c:pt idx="56">
                  <c:v>57.33</c:v>
                </c:pt>
                <c:pt idx="57">
                  <c:v>57.33</c:v>
                </c:pt>
                <c:pt idx="58">
                  <c:v>57.33</c:v>
                </c:pt>
                <c:pt idx="59">
                  <c:v>58.603999999999999</c:v>
                </c:pt>
                <c:pt idx="60">
                  <c:v>58.603999999999999</c:v>
                </c:pt>
                <c:pt idx="61">
                  <c:v>58.603999999999999</c:v>
                </c:pt>
                <c:pt idx="62">
                  <c:v>59.878</c:v>
                </c:pt>
                <c:pt idx="63">
                  <c:v>63.7</c:v>
                </c:pt>
                <c:pt idx="64">
                  <c:v>64.97399999999999</c:v>
                </c:pt>
                <c:pt idx="65">
                  <c:v>66.248000000000005</c:v>
                </c:pt>
                <c:pt idx="66">
                  <c:v>68.796000000000006</c:v>
                </c:pt>
                <c:pt idx="67">
                  <c:v>86.632000000000005</c:v>
                </c:pt>
                <c:pt idx="68">
                  <c:v>89.18</c:v>
                </c:pt>
                <c:pt idx="69">
                  <c:v>90.453999999999994</c:v>
                </c:pt>
                <c:pt idx="70">
                  <c:v>94.27600000000001</c:v>
                </c:pt>
                <c:pt idx="71">
                  <c:v>109.56399999999999</c:v>
                </c:pt>
                <c:pt idx="72">
                  <c:v>110.83799999999999</c:v>
                </c:pt>
                <c:pt idx="73">
                  <c:v>112.11200000000001</c:v>
                </c:pt>
                <c:pt idx="74">
                  <c:v>119.756</c:v>
                </c:pt>
                <c:pt idx="75">
                  <c:v>136.31799999999998</c:v>
                </c:pt>
                <c:pt idx="76">
                  <c:v>138.86600000000001</c:v>
                </c:pt>
                <c:pt idx="77">
                  <c:v>140.14000000000001</c:v>
                </c:pt>
                <c:pt idx="78">
                  <c:v>143.96200000000002</c:v>
                </c:pt>
                <c:pt idx="79">
                  <c:v>165.62</c:v>
                </c:pt>
                <c:pt idx="80">
                  <c:v>168.16800000000001</c:v>
                </c:pt>
                <c:pt idx="81">
                  <c:v>170.71600000000001</c:v>
                </c:pt>
                <c:pt idx="82">
                  <c:v>177.08600000000001</c:v>
                </c:pt>
                <c:pt idx="83">
                  <c:v>193.648</c:v>
                </c:pt>
                <c:pt idx="84">
                  <c:v>200.018</c:v>
                </c:pt>
                <c:pt idx="85">
                  <c:v>201.292</c:v>
                </c:pt>
                <c:pt idx="86">
                  <c:v>207.66200000000001</c:v>
                </c:pt>
                <c:pt idx="87">
                  <c:v>229.32</c:v>
                </c:pt>
                <c:pt idx="88">
                  <c:v>234.416</c:v>
                </c:pt>
                <c:pt idx="89">
                  <c:v>236.96400000000003</c:v>
                </c:pt>
                <c:pt idx="90">
                  <c:v>244.608</c:v>
                </c:pt>
                <c:pt idx="91">
                  <c:v>267.54000000000002</c:v>
                </c:pt>
                <c:pt idx="92">
                  <c:v>271.36200000000002</c:v>
                </c:pt>
                <c:pt idx="93">
                  <c:v>275.18400000000003</c:v>
                </c:pt>
                <c:pt idx="94">
                  <c:v>281.55400000000003</c:v>
                </c:pt>
                <c:pt idx="95">
                  <c:v>304.48599999999999</c:v>
                </c:pt>
                <c:pt idx="96">
                  <c:v>309.58199999999999</c:v>
                </c:pt>
                <c:pt idx="97">
                  <c:v>313.404</c:v>
                </c:pt>
                <c:pt idx="98">
                  <c:v>319.774</c:v>
                </c:pt>
                <c:pt idx="99">
                  <c:v>347.80200000000002</c:v>
                </c:pt>
                <c:pt idx="100">
                  <c:v>354.17200000000003</c:v>
                </c:pt>
                <c:pt idx="101">
                  <c:v>355.44599999999997</c:v>
                </c:pt>
                <c:pt idx="102">
                  <c:v>364.36400000000003</c:v>
                </c:pt>
                <c:pt idx="103">
                  <c:v>392.392</c:v>
                </c:pt>
                <c:pt idx="104">
                  <c:v>396.214</c:v>
                </c:pt>
                <c:pt idx="105">
                  <c:v>398.762</c:v>
                </c:pt>
                <c:pt idx="106">
                  <c:v>406.40600000000001</c:v>
                </c:pt>
                <c:pt idx="107">
                  <c:v>438.25599999999997</c:v>
                </c:pt>
                <c:pt idx="108">
                  <c:v>440.80400000000003</c:v>
                </c:pt>
                <c:pt idx="109">
                  <c:v>444.62599999999998</c:v>
                </c:pt>
                <c:pt idx="110">
                  <c:v>454.81800000000004</c:v>
                </c:pt>
                <c:pt idx="111">
                  <c:v>489.21600000000001</c:v>
                </c:pt>
                <c:pt idx="112">
                  <c:v>489.21600000000001</c:v>
                </c:pt>
                <c:pt idx="113">
                  <c:v>491.76400000000001</c:v>
                </c:pt>
                <c:pt idx="114">
                  <c:v>499.40800000000007</c:v>
                </c:pt>
                <c:pt idx="115">
                  <c:v>531.25800000000004</c:v>
                </c:pt>
                <c:pt idx="116">
                  <c:v>533.80600000000004</c:v>
                </c:pt>
                <c:pt idx="117">
                  <c:v>538.90199999999993</c:v>
                </c:pt>
                <c:pt idx="118">
                  <c:v>549.09400000000005</c:v>
                </c:pt>
                <c:pt idx="119">
                  <c:v>570.75199999999995</c:v>
                </c:pt>
                <c:pt idx="120">
                  <c:v>573.29999999999995</c:v>
                </c:pt>
                <c:pt idx="121">
                  <c:v>577.12199999999996</c:v>
                </c:pt>
                <c:pt idx="122">
                  <c:v>586.04</c:v>
                </c:pt>
                <c:pt idx="123">
                  <c:v>586.04</c:v>
                </c:pt>
                <c:pt idx="124">
                  <c:v>586.04</c:v>
                </c:pt>
                <c:pt idx="125">
                  <c:v>587.31400000000008</c:v>
                </c:pt>
                <c:pt idx="126">
                  <c:v>588.58800000000008</c:v>
                </c:pt>
                <c:pt idx="127">
                  <c:v>588.58800000000008</c:v>
                </c:pt>
                <c:pt idx="128">
                  <c:v>588.58800000000008</c:v>
                </c:pt>
                <c:pt idx="129">
                  <c:v>588.58800000000008</c:v>
                </c:pt>
                <c:pt idx="130">
                  <c:v>583.49199999999996</c:v>
                </c:pt>
                <c:pt idx="131">
                  <c:v>582.21800000000007</c:v>
                </c:pt>
                <c:pt idx="132">
                  <c:v>582.21800000000007</c:v>
                </c:pt>
                <c:pt idx="133">
                  <c:v>582.21800000000007</c:v>
                </c:pt>
                <c:pt idx="134">
                  <c:v>583.49199999999996</c:v>
                </c:pt>
                <c:pt idx="135">
                  <c:v>584.76599999999996</c:v>
                </c:pt>
                <c:pt idx="136">
                  <c:v>584.76599999999996</c:v>
                </c:pt>
                <c:pt idx="137">
                  <c:v>584.76599999999996</c:v>
                </c:pt>
                <c:pt idx="138">
                  <c:v>580.94400000000007</c:v>
                </c:pt>
                <c:pt idx="139">
                  <c:v>580.94400000000007</c:v>
                </c:pt>
                <c:pt idx="140">
                  <c:v>580.94400000000007</c:v>
                </c:pt>
                <c:pt idx="141">
                  <c:v>580.94400000000007</c:v>
                </c:pt>
                <c:pt idx="142">
                  <c:v>579.66999999999996</c:v>
                </c:pt>
                <c:pt idx="143">
                  <c:v>579.66999999999996</c:v>
                </c:pt>
                <c:pt idx="144">
                  <c:v>579.66999999999996</c:v>
                </c:pt>
                <c:pt idx="145">
                  <c:v>579.66999999999996</c:v>
                </c:pt>
                <c:pt idx="146">
                  <c:v>579.66999999999996</c:v>
                </c:pt>
                <c:pt idx="147">
                  <c:v>579.66999999999996</c:v>
                </c:pt>
                <c:pt idx="148">
                  <c:v>579.66999999999996</c:v>
                </c:pt>
                <c:pt idx="149">
                  <c:v>579.66999999999996</c:v>
                </c:pt>
                <c:pt idx="150">
                  <c:v>575.84800000000007</c:v>
                </c:pt>
                <c:pt idx="151">
                  <c:v>575.84800000000007</c:v>
                </c:pt>
                <c:pt idx="152">
                  <c:v>575.84800000000007</c:v>
                </c:pt>
                <c:pt idx="153">
                  <c:v>574.57400000000007</c:v>
                </c:pt>
                <c:pt idx="154">
                  <c:v>578.39599999999996</c:v>
                </c:pt>
                <c:pt idx="155">
                  <c:v>578.39599999999996</c:v>
                </c:pt>
                <c:pt idx="156">
                  <c:v>578.39599999999996</c:v>
                </c:pt>
                <c:pt idx="157">
                  <c:v>578.39599999999996</c:v>
                </c:pt>
                <c:pt idx="158">
                  <c:v>578.39599999999996</c:v>
                </c:pt>
                <c:pt idx="159">
                  <c:v>578.39599999999996</c:v>
                </c:pt>
                <c:pt idx="160">
                  <c:v>578.39599999999996</c:v>
                </c:pt>
                <c:pt idx="161">
                  <c:v>578.39599999999996</c:v>
                </c:pt>
                <c:pt idx="162">
                  <c:v>578.39599999999996</c:v>
                </c:pt>
                <c:pt idx="163">
                  <c:v>578.39599999999996</c:v>
                </c:pt>
                <c:pt idx="164">
                  <c:v>578.39599999999996</c:v>
                </c:pt>
                <c:pt idx="165">
                  <c:v>579.66999999999996</c:v>
                </c:pt>
                <c:pt idx="166">
                  <c:v>579.66999999999996</c:v>
                </c:pt>
                <c:pt idx="167">
                  <c:v>579.66999999999996</c:v>
                </c:pt>
                <c:pt idx="168">
                  <c:v>579.66999999999996</c:v>
                </c:pt>
                <c:pt idx="169">
                  <c:v>579.66999999999996</c:v>
                </c:pt>
                <c:pt idx="170">
                  <c:v>578.39599999999996</c:v>
                </c:pt>
                <c:pt idx="171">
                  <c:v>578.39599999999996</c:v>
                </c:pt>
                <c:pt idx="172">
                  <c:v>578.39599999999996</c:v>
                </c:pt>
                <c:pt idx="173">
                  <c:v>578.39599999999996</c:v>
                </c:pt>
                <c:pt idx="174">
                  <c:v>583.49199999999996</c:v>
                </c:pt>
                <c:pt idx="175">
                  <c:v>583.49199999999996</c:v>
                </c:pt>
                <c:pt idx="176">
                  <c:v>584.76599999999996</c:v>
                </c:pt>
                <c:pt idx="177">
                  <c:v>584.76599999999996</c:v>
                </c:pt>
                <c:pt idx="178">
                  <c:v>582.21800000000007</c:v>
                </c:pt>
                <c:pt idx="179">
                  <c:v>582.21800000000007</c:v>
                </c:pt>
                <c:pt idx="180">
                  <c:v>582.21800000000007</c:v>
                </c:pt>
                <c:pt idx="181">
                  <c:v>584.76599999999996</c:v>
                </c:pt>
                <c:pt idx="182">
                  <c:v>592.41</c:v>
                </c:pt>
                <c:pt idx="183">
                  <c:v>593.68400000000008</c:v>
                </c:pt>
                <c:pt idx="184">
                  <c:v>593.68400000000008</c:v>
                </c:pt>
                <c:pt idx="185">
                  <c:v>593.68400000000008</c:v>
                </c:pt>
                <c:pt idx="186">
                  <c:v>594.95800000000008</c:v>
                </c:pt>
                <c:pt idx="187">
                  <c:v>594.95800000000008</c:v>
                </c:pt>
                <c:pt idx="188">
                  <c:v>593.68400000000008</c:v>
                </c:pt>
                <c:pt idx="189">
                  <c:v>593.68400000000008</c:v>
                </c:pt>
                <c:pt idx="190">
                  <c:v>594.95800000000008</c:v>
                </c:pt>
                <c:pt idx="191">
                  <c:v>594.95800000000008</c:v>
                </c:pt>
                <c:pt idx="192">
                  <c:v>594.95800000000008</c:v>
                </c:pt>
                <c:pt idx="193">
                  <c:v>594.95800000000008</c:v>
                </c:pt>
                <c:pt idx="194">
                  <c:v>596.23199999999997</c:v>
                </c:pt>
                <c:pt idx="195">
                  <c:v>596.23199999999997</c:v>
                </c:pt>
                <c:pt idx="196">
                  <c:v>596.23199999999997</c:v>
                </c:pt>
                <c:pt idx="197">
                  <c:v>596.23199999999997</c:v>
                </c:pt>
                <c:pt idx="198">
                  <c:v>596.23199999999997</c:v>
                </c:pt>
                <c:pt idx="199">
                  <c:v>596.23199999999997</c:v>
                </c:pt>
                <c:pt idx="200">
                  <c:v>596.23199999999997</c:v>
                </c:pt>
                <c:pt idx="201">
                  <c:v>596.23199999999997</c:v>
                </c:pt>
                <c:pt idx="202">
                  <c:v>603.87599999999998</c:v>
                </c:pt>
                <c:pt idx="203">
                  <c:v>603.87599999999998</c:v>
                </c:pt>
                <c:pt idx="204">
                  <c:v>603.87599999999998</c:v>
                </c:pt>
                <c:pt idx="205">
                  <c:v>603.87599999999998</c:v>
                </c:pt>
                <c:pt idx="206">
                  <c:v>598.78</c:v>
                </c:pt>
                <c:pt idx="207">
                  <c:v>602.60199999999998</c:v>
                </c:pt>
                <c:pt idx="208">
                  <c:v>605.15</c:v>
                </c:pt>
                <c:pt idx="209">
                  <c:v>608.97199999999998</c:v>
                </c:pt>
                <c:pt idx="210">
                  <c:v>608.97199999999998</c:v>
                </c:pt>
                <c:pt idx="211">
                  <c:v>608.97199999999998</c:v>
                </c:pt>
                <c:pt idx="212">
                  <c:v>610.24599999999998</c:v>
                </c:pt>
                <c:pt idx="213">
                  <c:v>612.79399999999998</c:v>
                </c:pt>
                <c:pt idx="214">
                  <c:v>612.79399999999998</c:v>
                </c:pt>
                <c:pt idx="215">
                  <c:v>614.0680000000001</c:v>
                </c:pt>
                <c:pt idx="216">
                  <c:v>612.79399999999998</c:v>
                </c:pt>
                <c:pt idx="217">
                  <c:v>611.52</c:v>
                </c:pt>
                <c:pt idx="218">
                  <c:v>611.52</c:v>
                </c:pt>
                <c:pt idx="219">
                  <c:v>611.52</c:v>
                </c:pt>
                <c:pt idx="220">
                  <c:v>616.61599999999999</c:v>
                </c:pt>
                <c:pt idx="221">
                  <c:v>617.89</c:v>
                </c:pt>
                <c:pt idx="222">
                  <c:v>617.89</c:v>
                </c:pt>
                <c:pt idx="223">
                  <c:v>616.61599999999999</c:v>
                </c:pt>
                <c:pt idx="224">
                  <c:v>616.61599999999999</c:v>
                </c:pt>
                <c:pt idx="225">
                  <c:v>621.71199999999999</c:v>
                </c:pt>
                <c:pt idx="226">
                  <c:v>621.71199999999999</c:v>
                </c:pt>
                <c:pt idx="227">
                  <c:v>621.71199999999999</c:v>
                </c:pt>
                <c:pt idx="228">
                  <c:v>622.98599999999999</c:v>
                </c:pt>
                <c:pt idx="229">
                  <c:v>624.26</c:v>
                </c:pt>
                <c:pt idx="230">
                  <c:v>624.26</c:v>
                </c:pt>
                <c:pt idx="231">
                  <c:v>625.53399999999999</c:v>
                </c:pt>
                <c:pt idx="232">
                  <c:v>625.53399999999999</c:v>
                </c:pt>
                <c:pt idx="233">
                  <c:v>624.26</c:v>
                </c:pt>
                <c:pt idx="234">
                  <c:v>624.26</c:v>
                </c:pt>
                <c:pt idx="235">
                  <c:v>624.26</c:v>
                </c:pt>
                <c:pt idx="236">
                  <c:v>624.26</c:v>
                </c:pt>
                <c:pt idx="237">
                  <c:v>630.63</c:v>
                </c:pt>
                <c:pt idx="238">
                  <c:v>630.63</c:v>
                </c:pt>
                <c:pt idx="239">
                  <c:v>630.63</c:v>
                </c:pt>
                <c:pt idx="240">
                  <c:v>629.35599999999999</c:v>
                </c:pt>
                <c:pt idx="241">
                  <c:v>631.904</c:v>
                </c:pt>
                <c:pt idx="242">
                  <c:v>633.178</c:v>
                </c:pt>
                <c:pt idx="243">
                  <c:v>633.178</c:v>
                </c:pt>
                <c:pt idx="244">
                  <c:v>633.178</c:v>
                </c:pt>
                <c:pt idx="245">
                  <c:v>635.726</c:v>
                </c:pt>
                <c:pt idx="246">
                  <c:v>635.726</c:v>
                </c:pt>
                <c:pt idx="247">
                  <c:v>635.726</c:v>
                </c:pt>
                <c:pt idx="248">
                  <c:v>635.726</c:v>
                </c:pt>
                <c:pt idx="249">
                  <c:v>638.274</c:v>
                </c:pt>
                <c:pt idx="250">
                  <c:v>638.274</c:v>
                </c:pt>
                <c:pt idx="251">
                  <c:v>638.274</c:v>
                </c:pt>
                <c:pt idx="252">
                  <c:v>639.548</c:v>
                </c:pt>
                <c:pt idx="253">
                  <c:v>640.822</c:v>
                </c:pt>
                <c:pt idx="254">
                  <c:v>640.822</c:v>
                </c:pt>
                <c:pt idx="255">
                  <c:v>640.822</c:v>
                </c:pt>
                <c:pt idx="256">
                  <c:v>642.096</c:v>
                </c:pt>
                <c:pt idx="257">
                  <c:v>643.37</c:v>
                </c:pt>
                <c:pt idx="258">
                  <c:v>643.37</c:v>
                </c:pt>
                <c:pt idx="259">
                  <c:v>643.37</c:v>
                </c:pt>
                <c:pt idx="260">
                  <c:v>644.64400000000001</c:v>
                </c:pt>
                <c:pt idx="261">
                  <c:v>643.37</c:v>
                </c:pt>
                <c:pt idx="262">
                  <c:v>643.37</c:v>
                </c:pt>
                <c:pt idx="263">
                  <c:v>642.096</c:v>
                </c:pt>
                <c:pt idx="264">
                  <c:v>640.822</c:v>
                </c:pt>
                <c:pt idx="265">
                  <c:v>644.64400000000001</c:v>
                </c:pt>
                <c:pt idx="266">
                  <c:v>645.91800000000001</c:v>
                </c:pt>
                <c:pt idx="267">
                  <c:v>647.19200000000001</c:v>
                </c:pt>
                <c:pt idx="268">
                  <c:v>648.46600000000001</c:v>
                </c:pt>
                <c:pt idx="269">
                  <c:v>649.74</c:v>
                </c:pt>
                <c:pt idx="270">
                  <c:v>649.74</c:v>
                </c:pt>
                <c:pt idx="271">
                  <c:v>649.74</c:v>
                </c:pt>
                <c:pt idx="272">
                  <c:v>649.74</c:v>
                </c:pt>
                <c:pt idx="273">
                  <c:v>652.28800000000001</c:v>
                </c:pt>
                <c:pt idx="274">
                  <c:v>652.28800000000001</c:v>
                </c:pt>
                <c:pt idx="275">
                  <c:v>652.28800000000001</c:v>
                </c:pt>
                <c:pt idx="276">
                  <c:v>652.28800000000001</c:v>
                </c:pt>
                <c:pt idx="277">
                  <c:v>653.56200000000001</c:v>
                </c:pt>
                <c:pt idx="278">
                  <c:v>654.83600000000001</c:v>
                </c:pt>
                <c:pt idx="279">
                  <c:v>654.83600000000001</c:v>
                </c:pt>
                <c:pt idx="280">
                  <c:v>654.83600000000001</c:v>
                </c:pt>
                <c:pt idx="281">
                  <c:v>656.11</c:v>
                </c:pt>
                <c:pt idx="282">
                  <c:v>656.11</c:v>
                </c:pt>
                <c:pt idx="283">
                  <c:v>656.11</c:v>
                </c:pt>
                <c:pt idx="284">
                  <c:v>656.11</c:v>
                </c:pt>
                <c:pt idx="285">
                  <c:v>654.83600000000001</c:v>
                </c:pt>
                <c:pt idx="286">
                  <c:v>654.83600000000001</c:v>
                </c:pt>
                <c:pt idx="287">
                  <c:v>654.83600000000001</c:v>
                </c:pt>
                <c:pt idx="288">
                  <c:v>654.83600000000001</c:v>
                </c:pt>
                <c:pt idx="289">
                  <c:v>657.38400000000001</c:v>
                </c:pt>
                <c:pt idx="290">
                  <c:v>658.65800000000002</c:v>
                </c:pt>
                <c:pt idx="291">
                  <c:v>658.65800000000002</c:v>
                </c:pt>
                <c:pt idx="292">
                  <c:v>658.65800000000002</c:v>
                </c:pt>
                <c:pt idx="293">
                  <c:v>659.93200000000002</c:v>
                </c:pt>
                <c:pt idx="294">
                  <c:v>661.20600000000002</c:v>
                </c:pt>
                <c:pt idx="295">
                  <c:v>661.20600000000002</c:v>
                </c:pt>
                <c:pt idx="296">
                  <c:v>661.20600000000002</c:v>
                </c:pt>
                <c:pt idx="297">
                  <c:v>661.20600000000002</c:v>
                </c:pt>
                <c:pt idx="298">
                  <c:v>661.20600000000002</c:v>
                </c:pt>
                <c:pt idx="299">
                  <c:v>661.20600000000002</c:v>
                </c:pt>
                <c:pt idx="300">
                  <c:v>662.48</c:v>
                </c:pt>
                <c:pt idx="301">
                  <c:v>662.48</c:v>
                </c:pt>
                <c:pt idx="302">
                  <c:v>662.48</c:v>
                </c:pt>
                <c:pt idx="303">
                  <c:v>662.48</c:v>
                </c:pt>
                <c:pt idx="304">
                  <c:v>663.75400000000002</c:v>
                </c:pt>
                <c:pt idx="305">
                  <c:v>663.75400000000002</c:v>
                </c:pt>
                <c:pt idx="306">
                  <c:v>661.20600000000002</c:v>
                </c:pt>
                <c:pt idx="307">
                  <c:v>659.93200000000002</c:v>
                </c:pt>
                <c:pt idx="308">
                  <c:v>659.93200000000002</c:v>
                </c:pt>
                <c:pt idx="309">
                  <c:v>662.48</c:v>
                </c:pt>
                <c:pt idx="310">
                  <c:v>663.75400000000002</c:v>
                </c:pt>
                <c:pt idx="311">
                  <c:v>665.02800000000002</c:v>
                </c:pt>
                <c:pt idx="312">
                  <c:v>666.30200000000002</c:v>
                </c:pt>
                <c:pt idx="313">
                  <c:v>663.75400000000002</c:v>
                </c:pt>
                <c:pt idx="314">
                  <c:v>663.75400000000002</c:v>
                </c:pt>
                <c:pt idx="315">
                  <c:v>663.75400000000002</c:v>
                </c:pt>
                <c:pt idx="316">
                  <c:v>663.75400000000002</c:v>
                </c:pt>
                <c:pt idx="317">
                  <c:v>667.57600000000002</c:v>
                </c:pt>
                <c:pt idx="318">
                  <c:v>667.57600000000002</c:v>
                </c:pt>
                <c:pt idx="319">
                  <c:v>667.57600000000002</c:v>
                </c:pt>
                <c:pt idx="320">
                  <c:v>668.85</c:v>
                </c:pt>
                <c:pt idx="321">
                  <c:v>668.85</c:v>
                </c:pt>
                <c:pt idx="322">
                  <c:v>668.85</c:v>
                </c:pt>
                <c:pt idx="323">
                  <c:v>668.85</c:v>
                </c:pt>
                <c:pt idx="324">
                  <c:v>668.85</c:v>
                </c:pt>
                <c:pt idx="325">
                  <c:v>668.85</c:v>
                </c:pt>
                <c:pt idx="326">
                  <c:v>668.85</c:v>
                </c:pt>
                <c:pt idx="327">
                  <c:v>670.12400000000002</c:v>
                </c:pt>
                <c:pt idx="328">
                  <c:v>670.12400000000002</c:v>
                </c:pt>
                <c:pt idx="329">
                  <c:v>670.12400000000002</c:v>
                </c:pt>
                <c:pt idx="330">
                  <c:v>671.39800000000002</c:v>
                </c:pt>
                <c:pt idx="331">
                  <c:v>671.39800000000002</c:v>
                </c:pt>
                <c:pt idx="332">
                  <c:v>671.39800000000002</c:v>
                </c:pt>
                <c:pt idx="333">
                  <c:v>671.39800000000002</c:v>
                </c:pt>
                <c:pt idx="334">
                  <c:v>671.39800000000002</c:v>
                </c:pt>
                <c:pt idx="335">
                  <c:v>671.39800000000002</c:v>
                </c:pt>
                <c:pt idx="336">
                  <c:v>672.67200000000003</c:v>
                </c:pt>
                <c:pt idx="337">
                  <c:v>672.67200000000003</c:v>
                </c:pt>
                <c:pt idx="338">
                  <c:v>672.67200000000003</c:v>
                </c:pt>
                <c:pt idx="339">
                  <c:v>672.67200000000003</c:v>
                </c:pt>
                <c:pt idx="340">
                  <c:v>673.94600000000003</c:v>
                </c:pt>
                <c:pt idx="341">
                  <c:v>673.94600000000003</c:v>
                </c:pt>
                <c:pt idx="342">
                  <c:v>673.94600000000003</c:v>
                </c:pt>
                <c:pt idx="343">
                  <c:v>673.94600000000003</c:v>
                </c:pt>
                <c:pt idx="344">
                  <c:v>673.94600000000003</c:v>
                </c:pt>
                <c:pt idx="345">
                  <c:v>673.94600000000003</c:v>
                </c:pt>
                <c:pt idx="346">
                  <c:v>673.94600000000003</c:v>
                </c:pt>
                <c:pt idx="347">
                  <c:v>673.94600000000003</c:v>
                </c:pt>
                <c:pt idx="348">
                  <c:v>671.39800000000002</c:v>
                </c:pt>
                <c:pt idx="349">
                  <c:v>671.39800000000002</c:v>
                </c:pt>
                <c:pt idx="350">
                  <c:v>671.39800000000002</c:v>
                </c:pt>
                <c:pt idx="351">
                  <c:v>671.39800000000002</c:v>
                </c:pt>
                <c:pt idx="352">
                  <c:v>675.22</c:v>
                </c:pt>
                <c:pt idx="353">
                  <c:v>673.94600000000003</c:v>
                </c:pt>
                <c:pt idx="354">
                  <c:v>673.94600000000003</c:v>
                </c:pt>
                <c:pt idx="355">
                  <c:v>672.67200000000003</c:v>
                </c:pt>
                <c:pt idx="356">
                  <c:v>675.22</c:v>
                </c:pt>
                <c:pt idx="357">
                  <c:v>675.22</c:v>
                </c:pt>
                <c:pt idx="358">
                  <c:v>676.49400000000003</c:v>
                </c:pt>
                <c:pt idx="359">
                  <c:v>676.49400000000003</c:v>
                </c:pt>
                <c:pt idx="360">
                  <c:v>676.49400000000003</c:v>
                </c:pt>
                <c:pt idx="361">
                  <c:v>676.49400000000003</c:v>
                </c:pt>
                <c:pt idx="362">
                  <c:v>676.49400000000003</c:v>
                </c:pt>
                <c:pt idx="363">
                  <c:v>676.49400000000003</c:v>
                </c:pt>
                <c:pt idx="364">
                  <c:v>677.76800000000003</c:v>
                </c:pt>
                <c:pt idx="365">
                  <c:v>677.76800000000003</c:v>
                </c:pt>
                <c:pt idx="366">
                  <c:v>677.76800000000003</c:v>
                </c:pt>
                <c:pt idx="367">
                  <c:v>677.76800000000003</c:v>
                </c:pt>
                <c:pt idx="368">
                  <c:v>677.76800000000003</c:v>
                </c:pt>
                <c:pt idx="369">
                  <c:v>677.76800000000003</c:v>
                </c:pt>
                <c:pt idx="370">
                  <c:v>677.76800000000003</c:v>
                </c:pt>
                <c:pt idx="371">
                  <c:v>677.76800000000003</c:v>
                </c:pt>
                <c:pt idx="372">
                  <c:v>677.76800000000003</c:v>
                </c:pt>
                <c:pt idx="373">
                  <c:v>677.76800000000003</c:v>
                </c:pt>
                <c:pt idx="374">
                  <c:v>677.76800000000003</c:v>
                </c:pt>
                <c:pt idx="375">
                  <c:v>677.76800000000003</c:v>
                </c:pt>
                <c:pt idx="376">
                  <c:v>679.04200000000003</c:v>
                </c:pt>
                <c:pt idx="377">
                  <c:v>679.04200000000003</c:v>
                </c:pt>
                <c:pt idx="378">
                  <c:v>679.04200000000003</c:v>
                </c:pt>
                <c:pt idx="379">
                  <c:v>679.04200000000003</c:v>
                </c:pt>
                <c:pt idx="380">
                  <c:v>679.04200000000003</c:v>
                </c:pt>
                <c:pt idx="381">
                  <c:v>679.04200000000003</c:v>
                </c:pt>
                <c:pt idx="382">
                  <c:v>679.04200000000003</c:v>
                </c:pt>
                <c:pt idx="383">
                  <c:v>679.04200000000003</c:v>
                </c:pt>
                <c:pt idx="384">
                  <c:v>679.04200000000003</c:v>
                </c:pt>
                <c:pt idx="385">
                  <c:v>679.04200000000003</c:v>
                </c:pt>
                <c:pt idx="386">
                  <c:v>679.04200000000003</c:v>
                </c:pt>
                <c:pt idx="387">
                  <c:v>679.04200000000003</c:v>
                </c:pt>
                <c:pt idx="388">
                  <c:v>679.04200000000003</c:v>
                </c:pt>
                <c:pt idx="389">
                  <c:v>679.04200000000003</c:v>
                </c:pt>
                <c:pt idx="390">
                  <c:v>679.04200000000003</c:v>
                </c:pt>
                <c:pt idx="391">
                  <c:v>679.04200000000003</c:v>
                </c:pt>
                <c:pt idx="392">
                  <c:v>679.04200000000003</c:v>
                </c:pt>
                <c:pt idx="393">
                  <c:v>679.04200000000003</c:v>
                </c:pt>
                <c:pt idx="394">
                  <c:v>679.04200000000003</c:v>
                </c:pt>
                <c:pt idx="395">
                  <c:v>679.04200000000003</c:v>
                </c:pt>
                <c:pt idx="396">
                  <c:v>679.04200000000003</c:v>
                </c:pt>
                <c:pt idx="397">
                  <c:v>679.04200000000003</c:v>
                </c:pt>
                <c:pt idx="398">
                  <c:v>679.04200000000003</c:v>
                </c:pt>
                <c:pt idx="399">
                  <c:v>679.04200000000003</c:v>
                </c:pt>
                <c:pt idx="400">
                  <c:v>679.04200000000003</c:v>
                </c:pt>
                <c:pt idx="401">
                  <c:v>679.04200000000003</c:v>
                </c:pt>
                <c:pt idx="402">
                  <c:v>679.04200000000003</c:v>
                </c:pt>
                <c:pt idx="403">
                  <c:v>679.04200000000003</c:v>
                </c:pt>
                <c:pt idx="404">
                  <c:v>679.04200000000003</c:v>
                </c:pt>
                <c:pt idx="405">
                  <c:v>679.04200000000003</c:v>
                </c:pt>
                <c:pt idx="406">
                  <c:v>679.04200000000003</c:v>
                </c:pt>
                <c:pt idx="407">
                  <c:v>679.04200000000003</c:v>
                </c:pt>
                <c:pt idx="408">
                  <c:v>679.04200000000003</c:v>
                </c:pt>
                <c:pt idx="409">
                  <c:v>679.04200000000003</c:v>
                </c:pt>
                <c:pt idx="410">
                  <c:v>679.04200000000003</c:v>
                </c:pt>
                <c:pt idx="411">
                  <c:v>679.04200000000003</c:v>
                </c:pt>
                <c:pt idx="412">
                  <c:v>679.04200000000003</c:v>
                </c:pt>
                <c:pt idx="413">
                  <c:v>679.04200000000003</c:v>
                </c:pt>
                <c:pt idx="414">
                  <c:v>679.04200000000003</c:v>
                </c:pt>
                <c:pt idx="415">
                  <c:v>679.04200000000003</c:v>
                </c:pt>
                <c:pt idx="416">
                  <c:v>679.04200000000003</c:v>
                </c:pt>
                <c:pt idx="417">
                  <c:v>679.04200000000003</c:v>
                </c:pt>
                <c:pt idx="418">
                  <c:v>679.04200000000003</c:v>
                </c:pt>
                <c:pt idx="419">
                  <c:v>679.04200000000003</c:v>
                </c:pt>
                <c:pt idx="420">
                  <c:v>677.76800000000003</c:v>
                </c:pt>
                <c:pt idx="421">
                  <c:v>679.04200000000003</c:v>
                </c:pt>
                <c:pt idx="422">
                  <c:v>679.04200000000003</c:v>
                </c:pt>
                <c:pt idx="423">
                  <c:v>677.76800000000003</c:v>
                </c:pt>
                <c:pt idx="424">
                  <c:v>677.76800000000003</c:v>
                </c:pt>
                <c:pt idx="425">
                  <c:v>677.76800000000003</c:v>
                </c:pt>
                <c:pt idx="426">
                  <c:v>677.76800000000003</c:v>
                </c:pt>
                <c:pt idx="427">
                  <c:v>677.76800000000003</c:v>
                </c:pt>
                <c:pt idx="428">
                  <c:v>676.49400000000003</c:v>
                </c:pt>
                <c:pt idx="429">
                  <c:v>676.49400000000003</c:v>
                </c:pt>
                <c:pt idx="430">
                  <c:v>676.49400000000003</c:v>
                </c:pt>
                <c:pt idx="431">
                  <c:v>676.49400000000003</c:v>
                </c:pt>
                <c:pt idx="432">
                  <c:v>676.49400000000003</c:v>
                </c:pt>
                <c:pt idx="433">
                  <c:v>675.22</c:v>
                </c:pt>
                <c:pt idx="434">
                  <c:v>673.94600000000003</c:v>
                </c:pt>
                <c:pt idx="435">
                  <c:v>673.94600000000003</c:v>
                </c:pt>
                <c:pt idx="436">
                  <c:v>673.94600000000003</c:v>
                </c:pt>
                <c:pt idx="437">
                  <c:v>673.94600000000003</c:v>
                </c:pt>
                <c:pt idx="438">
                  <c:v>670.12400000000002</c:v>
                </c:pt>
                <c:pt idx="439">
                  <c:v>670.12400000000002</c:v>
                </c:pt>
                <c:pt idx="440">
                  <c:v>668.85</c:v>
                </c:pt>
                <c:pt idx="441">
                  <c:v>667.57600000000002</c:v>
                </c:pt>
                <c:pt idx="442">
                  <c:v>662.48</c:v>
                </c:pt>
                <c:pt idx="443">
                  <c:v>661.20600000000002</c:v>
                </c:pt>
                <c:pt idx="444">
                  <c:v>659.93200000000002</c:v>
                </c:pt>
                <c:pt idx="445">
                  <c:v>658.65800000000002</c:v>
                </c:pt>
                <c:pt idx="446">
                  <c:v>648.46600000000001</c:v>
                </c:pt>
                <c:pt idx="447">
                  <c:v>647.19200000000001</c:v>
                </c:pt>
                <c:pt idx="448">
                  <c:v>644.64400000000001</c:v>
                </c:pt>
                <c:pt idx="449">
                  <c:v>633.178</c:v>
                </c:pt>
                <c:pt idx="450">
                  <c:v>630.63</c:v>
                </c:pt>
                <c:pt idx="451">
                  <c:v>629.35599999999999</c:v>
                </c:pt>
                <c:pt idx="452">
                  <c:v>625.53399999999999</c:v>
                </c:pt>
                <c:pt idx="453">
                  <c:v>614.0680000000001</c:v>
                </c:pt>
                <c:pt idx="454">
                  <c:v>612.79399999999998</c:v>
                </c:pt>
                <c:pt idx="455">
                  <c:v>610.24599999999998</c:v>
                </c:pt>
                <c:pt idx="456">
                  <c:v>606.42399999999998</c:v>
                </c:pt>
                <c:pt idx="457">
                  <c:v>592.41</c:v>
                </c:pt>
                <c:pt idx="458">
                  <c:v>589.86199999999997</c:v>
                </c:pt>
                <c:pt idx="459">
                  <c:v>587.31400000000008</c:v>
                </c:pt>
                <c:pt idx="460">
                  <c:v>583.49199999999996</c:v>
                </c:pt>
                <c:pt idx="461">
                  <c:v>564.38199999999995</c:v>
                </c:pt>
                <c:pt idx="462">
                  <c:v>561.83400000000006</c:v>
                </c:pt>
                <c:pt idx="463">
                  <c:v>559.28599999999994</c:v>
                </c:pt>
                <c:pt idx="464">
                  <c:v>555.46400000000006</c:v>
                </c:pt>
                <c:pt idx="465">
                  <c:v>538.90199999999993</c:v>
                </c:pt>
              </c:numCache>
            </c:numRef>
          </c:yVal>
          <c:smooth val="1"/>
          <c:extLst>
            <c:ext xmlns:c16="http://schemas.microsoft.com/office/drawing/2014/chart" uri="{C3380CC4-5D6E-409C-BE32-E72D297353CC}">
              <c16:uniqueId val="{00000004-5A57-4E1D-A3B8-47A4B361B984}"/>
            </c:ext>
          </c:extLst>
        </c:ser>
        <c:ser>
          <c:idx val="5"/>
          <c:order val="5"/>
          <c:tx>
            <c:v>TT6</c:v>
          </c:tx>
          <c:spPr>
            <a:ln w="19052" cap="rnd">
              <a:solidFill>
                <a:schemeClr val="accent6"/>
              </a:solidFill>
              <a:round/>
            </a:ln>
            <a:effectLst/>
          </c:spPr>
          <c:marker>
            <c:symbol val="none"/>
          </c:marker>
          <c:xVal>
            <c:numRef>
              <c:f>'stress-strain -cleaned'!$K$3:$K$404</c:f>
              <c:numCache>
                <c:formatCode>0.000</c:formatCode>
                <c:ptCount val="402"/>
                <c:pt idx="0">
                  <c:v>0</c:v>
                </c:pt>
                <c:pt idx="1">
                  <c:v>5.0000000000000001E-4</c:v>
                </c:pt>
                <c:pt idx="2">
                  <c:v>1E-3</c:v>
                </c:pt>
                <c:pt idx="3">
                  <c:v>1.5E-3</c:v>
                </c:pt>
                <c:pt idx="4">
                  <c:v>2E-3</c:v>
                </c:pt>
                <c:pt idx="5">
                  <c:v>2.5000000000000001E-3</c:v>
                </c:pt>
                <c:pt idx="6">
                  <c:v>3.0000000000000001E-3</c:v>
                </c:pt>
                <c:pt idx="7">
                  <c:v>3.4999999999999996E-3</c:v>
                </c:pt>
                <c:pt idx="8">
                  <c:v>4.0000000000000001E-3</c:v>
                </c:pt>
                <c:pt idx="9">
                  <c:v>4.5000000000000005E-3</c:v>
                </c:pt>
                <c:pt idx="10">
                  <c:v>5.0000000000000001E-3</c:v>
                </c:pt>
                <c:pt idx="11">
                  <c:v>5.5000000000000005E-3</c:v>
                </c:pt>
                <c:pt idx="12">
                  <c:v>6.0000000000000001E-3</c:v>
                </c:pt>
                <c:pt idx="13">
                  <c:v>6.5000000000000006E-3</c:v>
                </c:pt>
                <c:pt idx="14">
                  <c:v>6.9999999999999993E-3</c:v>
                </c:pt>
                <c:pt idx="15">
                  <c:v>7.4999999999999997E-3</c:v>
                </c:pt>
                <c:pt idx="16">
                  <c:v>8.0000000000000002E-3</c:v>
                </c:pt>
                <c:pt idx="17">
                  <c:v>8.5000000000000006E-3</c:v>
                </c:pt>
                <c:pt idx="18">
                  <c:v>9.0000000000000011E-3</c:v>
                </c:pt>
                <c:pt idx="19">
                  <c:v>9.4999999999999998E-3</c:v>
                </c:pt>
                <c:pt idx="20">
                  <c:v>0.01</c:v>
                </c:pt>
                <c:pt idx="21">
                  <c:v>1.0500000000000001E-2</c:v>
                </c:pt>
                <c:pt idx="22">
                  <c:v>1.1000000000000001E-2</c:v>
                </c:pt>
                <c:pt idx="23">
                  <c:v>1.15E-2</c:v>
                </c:pt>
                <c:pt idx="24">
                  <c:v>1.2E-2</c:v>
                </c:pt>
                <c:pt idx="25">
                  <c:v>1.2500000000000001E-2</c:v>
                </c:pt>
                <c:pt idx="26">
                  <c:v>1.3000000000000001E-2</c:v>
                </c:pt>
                <c:pt idx="27">
                  <c:v>1.3500000000000002E-2</c:v>
                </c:pt>
                <c:pt idx="28">
                  <c:v>1.3999999999999999E-2</c:v>
                </c:pt>
                <c:pt idx="29">
                  <c:v>1.4499999999999999E-2</c:v>
                </c:pt>
                <c:pt idx="30">
                  <c:v>1.4999999999999999E-2</c:v>
                </c:pt>
                <c:pt idx="31">
                  <c:v>1.55E-2</c:v>
                </c:pt>
                <c:pt idx="32">
                  <c:v>1.6E-2</c:v>
                </c:pt>
                <c:pt idx="33">
                  <c:v>1.6500000000000001E-2</c:v>
                </c:pt>
                <c:pt idx="34">
                  <c:v>1.7000000000000001E-2</c:v>
                </c:pt>
                <c:pt idx="35">
                  <c:v>1.7500000000000002E-2</c:v>
                </c:pt>
                <c:pt idx="36">
                  <c:v>1.8000000000000002E-2</c:v>
                </c:pt>
                <c:pt idx="37">
                  <c:v>1.8500000000000003E-2</c:v>
                </c:pt>
                <c:pt idx="38">
                  <c:v>1.9E-2</c:v>
                </c:pt>
                <c:pt idx="39">
                  <c:v>1.95E-2</c:v>
                </c:pt>
                <c:pt idx="40">
                  <c:v>0.02</c:v>
                </c:pt>
                <c:pt idx="41">
                  <c:v>2.0499999999999997E-2</c:v>
                </c:pt>
                <c:pt idx="42">
                  <c:v>2.1000000000000001E-2</c:v>
                </c:pt>
                <c:pt idx="43">
                  <c:v>2.1499999999999998E-2</c:v>
                </c:pt>
                <c:pt idx="44">
                  <c:v>2.2000000000000002E-2</c:v>
                </c:pt>
                <c:pt idx="45">
                  <c:v>2.2499999999999999E-2</c:v>
                </c:pt>
                <c:pt idx="46">
                  <c:v>2.3E-2</c:v>
                </c:pt>
                <c:pt idx="47">
                  <c:v>2.35E-2</c:v>
                </c:pt>
                <c:pt idx="48">
                  <c:v>2.4E-2</c:v>
                </c:pt>
                <c:pt idx="49">
                  <c:v>2.4500000000000001E-2</c:v>
                </c:pt>
                <c:pt idx="50">
                  <c:v>2.5000000000000001E-2</c:v>
                </c:pt>
                <c:pt idx="51">
                  <c:v>2.5499999999999998E-2</c:v>
                </c:pt>
                <c:pt idx="52">
                  <c:v>2.6000000000000002E-2</c:v>
                </c:pt>
                <c:pt idx="53">
                  <c:v>2.6499999999999999E-2</c:v>
                </c:pt>
                <c:pt idx="54">
                  <c:v>2.7000000000000003E-2</c:v>
                </c:pt>
                <c:pt idx="55">
                  <c:v>2.75E-2</c:v>
                </c:pt>
                <c:pt idx="56">
                  <c:v>2.7999999999999997E-2</c:v>
                </c:pt>
                <c:pt idx="57">
                  <c:v>2.8500000000000001E-2</c:v>
                </c:pt>
                <c:pt idx="58">
                  <c:v>2.8999999999999998E-2</c:v>
                </c:pt>
                <c:pt idx="59">
                  <c:v>2.9500000000000002E-2</c:v>
                </c:pt>
                <c:pt idx="60">
                  <c:v>0.03</c:v>
                </c:pt>
                <c:pt idx="61">
                  <c:v>3.0499999999999999E-2</c:v>
                </c:pt>
                <c:pt idx="62">
                  <c:v>3.1E-2</c:v>
                </c:pt>
                <c:pt idx="63">
                  <c:v>3.15E-2</c:v>
                </c:pt>
                <c:pt idx="64">
                  <c:v>3.2000000000000001E-2</c:v>
                </c:pt>
                <c:pt idx="65">
                  <c:v>3.2500000000000001E-2</c:v>
                </c:pt>
                <c:pt idx="66">
                  <c:v>3.3000000000000002E-2</c:v>
                </c:pt>
                <c:pt idx="67">
                  <c:v>3.3500000000000002E-2</c:v>
                </c:pt>
                <c:pt idx="68">
                  <c:v>3.4000000000000002E-2</c:v>
                </c:pt>
                <c:pt idx="69">
                  <c:v>3.4500000000000003E-2</c:v>
                </c:pt>
                <c:pt idx="70">
                  <c:v>3.5000000000000003E-2</c:v>
                </c:pt>
                <c:pt idx="71">
                  <c:v>3.5499999999999997E-2</c:v>
                </c:pt>
                <c:pt idx="72">
                  <c:v>3.6000000000000004E-2</c:v>
                </c:pt>
                <c:pt idx="73">
                  <c:v>3.6499999999999998E-2</c:v>
                </c:pt>
                <c:pt idx="74">
                  <c:v>3.7000000000000005E-2</c:v>
                </c:pt>
                <c:pt idx="75">
                  <c:v>3.7499999999999999E-2</c:v>
                </c:pt>
                <c:pt idx="76">
                  <c:v>3.7999999999999999E-2</c:v>
                </c:pt>
                <c:pt idx="77">
                  <c:v>3.85E-2</c:v>
                </c:pt>
                <c:pt idx="78">
                  <c:v>3.9E-2</c:v>
                </c:pt>
                <c:pt idx="79">
                  <c:v>3.95E-2</c:v>
                </c:pt>
                <c:pt idx="80">
                  <c:v>0.04</c:v>
                </c:pt>
                <c:pt idx="81">
                  <c:v>4.0500000000000001E-2</c:v>
                </c:pt>
                <c:pt idx="82">
                  <c:v>4.0999999999999995E-2</c:v>
                </c:pt>
                <c:pt idx="83">
                  <c:v>4.1500000000000002E-2</c:v>
                </c:pt>
                <c:pt idx="84">
                  <c:v>4.2000000000000003E-2</c:v>
                </c:pt>
                <c:pt idx="85">
                  <c:v>4.2500000000000003E-2</c:v>
                </c:pt>
                <c:pt idx="86">
                  <c:v>4.2999999999999997E-2</c:v>
                </c:pt>
                <c:pt idx="87">
                  <c:v>4.3499999999999997E-2</c:v>
                </c:pt>
                <c:pt idx="88">
                  <c:v>4.4000000000000004E-2</c:v>
                </c:pt>
                <c:pt idx="89">
                  <c:v>4.4500000000000005E-2</c:v>
                </c:pt>
                <c:pt idx="90">
                  <c:v>4.4999999999999998E-2</c:v>
                </c:pt>
                <c:pt idx="91">
                  <c:v>4.5499999999999999E-2</c:v>
                </c:pt>
                <c:pt idx="92">
                  <c:v>4.5999999999999999E-2</c:v>
                </c:pt>
                <c:pt idx="93">
                  <c:v>4.6500000000000007E-2</c:v>
                </c:pt>
                <c:pt idx="94">
                  <c:v>4.7E-2</c:v>
                </c:pt>
                <c:pt idx="95">
                  <c:v>4.7500000000000001E-2</c:v>
                </c:pt>
                <c:pt idx="96">
                  <c:v>4.8000000000000001E-2</c:v>
                </c:pt>
                <c:pt idx="97">
                  <c:v>4.8499999999999995E-2</c:v>
                </c:pt>
                <c:pt idx="98">
                  <c:v>4.9000000000000002E-2</c:v>
                </c:pt>
                <c:pt idx="99">
                  <c:v>4.9500000000000002E-2</c:v>
                </c:pt>
                <c:pt idx="100">
                  <c:v>0.05</c:v>
                </c:pt>
                <c:pt idx="101">
                  <c:v>5.0499999999999996E-2</c:v>
                </c:pt>
                <c:pt idx="102">
                  <c:v>5.0999999999999997E-2</c:v>
                </c:pt>
                <c:pt idx="103">
                  <c:v>5.1500000000000004E-2</c:v>
                </c:pt>
                <c:pt idx="104">
                  <c:v>5.2000000000000005E-2</c:v>
                </c:pt>
                <c:pt idx="105">
                  <c:v>5.2499999999999998E-2</c:v>
                </c:pt>
                <c:pt idx="106">
                  <c:v>5.2999999999999999E-2</c:v>
                </c:pt>
                <c:pt idx="107">
                  <c:v>5.3499999999999999E-2</c:v>
                </c:pt>
                <c:pt idx="108">
                  <c:v>5.4000000000000006E-2</c:v>
                </c:pt>
                <c:pt idx="109">
                  <c:v>5.45E-2</c:v>
                </c:pt>
                <c:pt idx="110">
                  <c:v>5.5E-2</c:v>
                </c:pt>
                <c:pt idx="111">
                  <c:v>5.5500000000000001E-2</c:v>
                </c:pt>
                <c:pt idx="112">
                  <c:v>5.5999999999999994E-2</c:v>
                </c:pt>
                <c:pt idx="113">
                  <c:v>5.6500000000000002E-2</c:v>
                </c:pt>
                <c:pt idx="114">
                  <c:v>5.7000000000000002E-2</c:v>
                </c:pt>
                <c:pt idx="115">
                  <c:v>5.7500000000000002E-2</c:v>
                </c:pt>
                <c:pt idx="116">
                  <c:v>5.7999999999999996E-2</c:v>
                </c:pt>
                <c:pt idx="117">
                  <c:v>5.8499999999999996E-2</c:v>
                </c:pt>
                <c:pt idx="118">
                  <c:v>5.9000000000000004E-2</c:v>
                </c:pt>
                <c:pt idx="119">
                  <c:v>5.9500000000000004E-2</c:v>
                </c:pt>
                <c:pt idx="120">
                  <c:v>0.06</c:v>
                </c:pt>
                <c:pt idx="121">
                  <c:v>6.0499999999999998E-2</c:v>
                </c:pt>
                <c:pt idx="122">
                  <c:v>6.0999999999999999E-2</c:v>
                </c:pt>
                <c:pt idx="123">
                  <c:v>6.1500000000000006E-2</c:v>
                </c:pt>
                <c:pt idx="124">
                  <c:v>6.2E-2</c:v>
                </c:pt>
                <c:pt idx="125">
                  <c:v>6.25E-2</c:v>
                </c:pt>
                <c:pt idx="126">
                  <c:v>6.3E-2</c:v>
                </c:pt>
                <c:pt idx="127">
                  <c:v>6.3500000000000001E-2</c:v>
                </c:pt>
                <c:pt idx="128">
                  <c:v>6.4000000000000001E-2</c:v>
                </c:pt>
                <c:pt idx="129">
                  <c:v>6.4500000000000002E-2</c:v>
                </c:pt>
                <c:pt idx="130">
                  <c:v>6.5000000000000002E-2</c:v>
                </c:pt>
                <c:pt idx="131">
                  <c:v>6.5500000000000003E-2</c:v>
                </c:pt>
                <c:pt idx="132">
                  <c:v>6.6000000000000003E-2</c:v>
                </c:pt>
                <c:pt idx="133">
                  <c:v>6.6500000000000004E-2</c:v>
                </c:pt>
                <c:pt idx="134">
                  <c:v>6.7000000000000004E-2</c:v>
                </c:pt>
                <c:pt idx="135">
                  <c:v>6.7500000000000004E-2</c:v>
                </c:pt>
                <c:pt idx="136">
                  <c:v>6.8000000000000005E-2</c:v>
                </c:pt>
                <c:pt idx="137">
                  <c:v>6.8499999999999991E-2</c:v>
                </c:pt>
                <c:pt idx="138">
                  <c:v>6.9000000000000006E-2</c:v>
                </c:pt>
                <c:pt idx="139">
                  <c:v>6.9500000000000006E-2</c:v>
                </c:pt>
                <c:pt idx="140">
                  <c:v>7.0000000000000007E-2</c:v>
                </c:pt>
                <c:pt idx="141">
                  <c:v>7.0499999999999993E-2</c:v>
                </c:pt>
                <c:pt idx="142">
                  <c:v>7.0999999999999994E-2</c:v>
                </c:pt>
                <c:pt idx="143">
                  <c:v>7.1500000000000008E-2</c:v>
                </c:pt>
                <c:pt idx="144">
                  <c:v>7.2000000000000008E-2</c:v>
                </c:pt>
                <c:pt idx="145">
                  <c:v>7.2499999999999995E-2</c:v>
                </c:pt>
                <c:pt idx="146">
                  <c:v>7.2999999999999995E-2</c:v>
                </c:pt>
                <c:pt idx="147">
                  <c:v>7.3499999999999996E-2</c:v>
                </c:pt>
                <c:pt idx="148">
                  <c:v>7.400000000000001E-2</c:v>
                </c:pt>
                <c:pt idx="149">
                  <c:v>7.4499999999999997E-2</c:v>
                </c:pt>
                <c:pt idx="150">
                  <c:v>7.4999999999999997E-2</c:v>
                </c:pt>
                <c:pt idx="151">
                  <c:v>7.5499999999999998E-2</c:v>
                </c:pt>
                <c:pt idx="152">
                  <c:v>7.5999999999999998E-2</c:v>
                </c:pt>
                <c:pt idx="153">
                  <c:v>7.6499999999999999E-2</c:v>
                </c:pt>
                <c:pt idx="154">
                  <c:v>7.6999999999999999E-2</c:v>
                </c:pt>
                <c:pt idx="155">
                  <c:v>7.7499999999999999E-2</c:v>
                </c:pt>
                <c:pt idx="156">
                  <c:v>7.8E-2</c:v>
                </c:pt>
                <c:pt idx="157">
                  <c:v>7.85E-2</c:v>
                </c:pt>
                <c:pt idx="158">
                  <c:v>7.9000000000000001E-2</c:v>
                </c:pt>
                <c:pt idx="159">
                  <c:v>7.9500000000000001E-2</c:v>
                </c:pt>
                <c:pt idx="160">
                  <c:v>0.08</c:v>
                </c:pt>
                <c:pt idx="161">
                  <c:v>8.0500000000000002E-2</c:v>
                </c:pt>
                <c:pt idx="162">
                  <c:v>8.1000000000000003E-2</c:v>
                </c:pt>
                <c:pt idx="163">
                  <c:v>8.1500000000000003E-2</c:v>
                </c:pt>
                <c:pt idx="164">
                  <c:v>8.199999999999999E-2</c:v>
                </c:pt>
                <c:pt idx="165">
                  <c:v>8.2500000000000004E-2</c:v>
                </c:pt>
                <c:pt idx="166">
                  <c:v>8.3000000000000004E-2</c:v>
                </c:pt>
                <c:pt idx="167">
                  <c:v>8.3499999999999991E-2</c:v>
                </c:pt>
                <c:pt idx="168">
                  <c:v>8.4000000000000005E-2</c:v>
                </c:pt>
                <c:pt idx="169">
                  <c:v>8.4499999999999992E-2</c:v>
                </c:pt>
                <c:pt idx="170">
                  <c:v>8.5000000000000006E-2</c:v>
                </c:pt>
                <c:pt idx="171">
                  <c:v>8.5500000000000007E-2</c:v>
                </c:pt>
                <c:pt idx="172">
                  <c:v>8.5999999999999993E-2</c:v>
                </c:pt>
                <c:pt idx="173">
                  <c:v>8.6500000000000007E-2</c:v>
                </c:pt>
                <c:pt idx="174">
                  <c:v>8.6999999999999994E-2</c:v>
                </c:pt>
                <c:pt idx="175">
                  <c:v>8.7499999999999994E-2</c:v>
                </c:pt>
                <c:pt idx="176">
                  <c:v>8.8000000000000009E-2</c:v>
                </c:pt>
                <c:pt idx="177">
                  <c:v>8.8499999999999995E-2</c:v>
                </c:pt>
                <c:pt idx="178">
                  <c:v>8.900000000000001E-2</c:v>
                </c:pt>
                <c:pt idx="179">
                  <c:v>8.9499999999999996E-2</c:v>
                </c:pt>
                <c:pt idx="180">
                  <c:v>0.09</c:v>
                </c:pt>
                <c:pt idx="181">
                  <c:v>9.0500000000000011E-2</c:v>
                </c:pt>
                <c:pt idx="182">
                  <c:v>9.0999999999999998E-2</c:v>
                </c:pt>
                <c:pt idx="183">
                  <c:v>9.1499999999999998E-2</c:v>
                </c:pt>
                <c:pt idx="184">
                  <c:v>9.1999999999999998E-2</c:v>
                </c:pt>
                <c:pt idx="185">
                  <c:v>9.2499999999999999E-2</c:v>
                </c:pt>
                <c:pt idx="186">
                  <c:v>9.3000000000000013E-2</c:v>
                </c:pt>
                <c:pt idx="187">
                  <c:v>9.35E-2</c:v>
                </c:pt>
                <c:pt idx="188">
                  <c:v>9.4E-2</c:v>
                </c:pt>
                <c:pt idx="189">
                  <c:v>9.4499999999999987E-2</c:v>
                </c:pt>
                <c:pt idx="190">
                  <c:v>9.5500000000000002E-2</c:v>
                </c:pt>
                <c:pt idx="191">
                  <c:v>9.6000000000000002E-2</c:v>
                </c:pt>
                <c:pt idx="192">
                  <c:v>9.6500000000000002E-2</c:v>
                </c:pt>
                <c:pt idx="193">
                  <c:v>9.6999999999999989E-2</c:v>
                </c:pt>
                <c:pt idx="194">
                  <c:v>9.7500000000000003E-2</c:v>
                </c:pt>
                <c:pt idx="195">
                  <c:v>9.8000000000000004E-2</c:v>
                </c:pt>
                <c:pt idx="196">
                  <c:v>9.849999999999999E-2</c:v>
                </c:pt>
                <c:pt idx="197">
                  <c:v>9.9000000000000005E-2</c:v>
                </c:pt>
                <c:pt idx="198">
                  <c:v>9.9499999999999991E-2</c:v>
                </c:pt>
                <c:pt idx="199">
                  <c:v>0.1</c:v>
                </c:pt>
                <c:pt idx="200">
                  <c:v>0.10050000000000001</c:v>
                </c:pt>
                <c:pt idx="201">
                  <c:v>0.10099999999999999</c:v>
                </c:pt>
                <c:pt idx="202">
                  <c:v>0.10150000000000001</c:v>
                </c:pt>
                <c:pt idx="203">
                  <c:v>0.10199999999999999</c:v>
                </c:pt>
                <c:pt idx="204">
                  <c:v>0.10249999999999999</c:v>
                </c:pt>
                <c:pt idx="205">
                  <c:v>0.10300000000000001</c:v>
                </c:pt>
                <c:pt idx="206">
                  <c:v>0.10349999999999999</c:v>
                </c:pt>
                <c:pt idx="207">
                  <c:v>0.10400000000000001</c:v>
                </c:pt>
                <c:pt idx="208">
                  <c:v>0.1045</c:v>
                </c:pt>
                <c:pt idx="209">
                  <c:v>0.105</c:v>
                </c:pt>
                <c:pt idx="210">
                  <c:v>0.10550000000000001</c:v>
                </c:pt>
                <c:pt idx="211">
                  <c:v>0.106</c:v>
                </c:pt>
                <c:pt idx="212">
                  <c:v>0.1065</c:v>
                </c:pt>
                <c:pt idx="213">
                  <c:v>0.107</c:v>
                </c:pt>
                <c:pt idx="214">
                  <c:v>0.1075</c:v>
                </c:pt>
                <c:pt idx="215">
                  <c:v>0.10800000000000001</c:v>
                </c:pt>
                <c:pt idx="216">
                  <c:v>0.1085</c:v>
                </c:pt>
                <c:pt idx="217">
                  <c:v>0.109</c:v>
                </c:pt>
                <c:pt idx="218">
                  <c:v>0.10949999999999999</c:v>
                </c:pt>
                <c:pt idx="219">
                  <c:v>0.11</c:v>
                </c:pt>
                <c:pt idx="220">
                  <c:v>0.1105</c:v>
                </c:pt>
                <c:pt idx="221">
                  <c:v>0.111</c:v>
                </c:pt>
                <c:pt idx="222">
                  <c:v>0.1115</c:v>
                </c:pt>
                <c:pt idx="223">
                  <c:v>0.11199999999999999</c:v>
                </c:pt>
                <c:pt idx="224">
                  <c:v>0.1125</c:v>
                </c:pt>
                <c:pt idx="225">
                  <c:v>0.113</c:v>
                </c:pt>
                <c:pt idx="226">
                  <c:v>0.11349999999999999</c:v>
                </c:pt>
                <c:pt idx="227">
                  <c:v>0.114</c:v>
                </c:pt>
                <c:pt idx="228">
                  <c:v>0.11449999999999999</c:v>
                </c:pt>
                <c:pt idx="229">
                  <c:v>0.115</c:v>
                </c:pt>
                <c:pt idx="230">
                  <c:v>0.11550000000000001</c:v>
                </c:pt>
                <c:pt idx="231">
                  <c:v>0.11599999999999999</c:v>
                </c:pt>
                <c:pt idx="232">
                  <c:v>0.11650000000000001</c:v>
                </c:pt>
                <c:pt idx="233">
                  <c:v>0.11699999999999999</c:v>
                </c:pt>
                <c:pt idx="234">
                  <c:v>0.11749999999999999</c:v>
                </c:pt>
                <c:pt idx="235">
                  <c:v>0.11800000000000001</c:v>
                </c:pt>
                <c:pt idx="236">
                  <c:v>0.11849999999999999</c:v>
                </c:pt>
                <c:pt idx="237">
                  <c:v>0.11900000000000001</c:v>
                </c:pt>
                <c:pt idx="238">
                  <c:v>0.1195</c:v>
                </c:pt>
                <c:pt idx="239">
                  <c:v>0.12</c:v>
                </c:pt>
                <c:pt idx="240">
                  <c:v>0.12050000000000001</c:v>
                </c:pt>
                <c:pt idx="241">
                  <c:v>0.121</c:v>
                </c:pt>
                <c:pt idx="242">
                  <c:v>0.1215</c:v>
                </c:pt>
                <c:pt idx="243">
                  <c:v>0.122</c:v>
                </c:pt>
                <c:pt idx="244">
                  <c:v>0.1225</c:v>
                </c:pt>
                <c:pt idx="245">
                  <c:v>0.12300000000000001</c:v>
                </c:pt>
                <c:pt idx="246">
                  <c:v>0.1235</c:v>
                </c:pt>
                <c:pt idx="247">
                  <c:v>0.124</c:v>
                </c:pt>
                <c:pt idx="248">
                  <c:v>0.1245</c:v>
                </c:pt>
                <c:pt idx="249">
                  <c:v>0.125</c:v>
                </c:pt>
                <c:pt idx="250">
                  <c:v>0.1255</c:v>
                </c:pt>
                <c:pt idx="251">
                  <c:v>0.126</c:v>
                </c:pt>
                <c:pt idx="252">
                  <c:v>0.1265</c:v>
                </c:pt>
                <c:pt idx="253">
                  <c:v>0.127</c:v>
                </c:pt>
                <c:pt idx="254">
                  <c:v>0.1275</c:v>
                </c:pt>
                <c:pt idx="255">
                  <c:v>0.128</c:v>
                </c:pt>
                <c:pt idx="256">
                  <c:v>0.1285</c:v>
                </c:pt>
                <c:pt idx="257">
                  <c:v>0.129</c:v>
                </c:pt>
                <c:pt idx="258">
                  <c:v>0.1295</c:v>
                </c:pt>
                <c:pt idx="259">
                  <c:v>0.13</c:v>
                </c:pt>
                <c:pt idx="260">
                  <c:v>0.1305</c:v>
                </c:pt>
                <c:pt idx="261">
                  <c:v>0.13100000000000001</c:v>
                </c:pt>
                <c:pt idx="262">
                  <c:v>0.13150000000000001</c:v>
                </c:pt>
                <c:pt idx="263">
                  <c:v>0.13200000000000001</c:v>
                </c:pt>
                <c:pt idx="264">
                  <c:v>0.13250000000000001</c:v>
                </c:pt>
                <c:pt idx="265">
                  <c:v>0.13300000000000001</c:v>
                </c:pt>
                <c:pt idx="266">
                  <c:v>0.13350000000000001</c:v>
                </c:pt>
                <c:pt idx="267">
                  <c:v>0.13400000000000001</c:v>
                </c:pt>
                <c:pt idx="268">
                  <c:v>0.13449999999999998</c:v>
                </c:pt>
                <c:pt idx="269">
                  <c:v>0.13500000000000001</c:v>
                </c:pt>
                <c:pt idx="270">
                  <c:v>0.13550000000000001</c:v>
                </c:pt>
                <c:pt idx="271">
                  <c:v>0.13600000000000001</c:v>
                </c:pt>
                <c:pt idx="272">
                  <c:v>0.13650000000000001</c:v>
                </c:pt>
                <c:pt idx="273">
                  <c:v>0.13699999999999998</c:v>
                </c:pt>
                <c:pt idx="274">
                  <c:v>0.13750000000000001</c:v>
                </c:pt>
                <c:pt idx="275">
                  <c:v>0.13800000000000001</c:v>
                </c:pt>
                <c:pt idx="276">
                  <c:v>0.13849999999999998</c:v>
                </c:pt>
                <c:pt idx="277">
                  <c:v>0.13900000000000001</c:v>
                </c:pt>
                <c:pt idx="278">
                  <c:v>0.13949999999999999</c:v>
                </c:pt>
                <c:pt idx="279">
                  <c:v>0.14000000000000001</c:v>
                </c:pt>
                <c:pt idx="280">
                  <c:v>0.14050000000000001</c:v>
                </c:pt>
                <c:pt idx="281">
                  <c:v>0.14099999999999999</c:v>
                </c:pt>
                <c:pt idx="282">
                  <c:v>0.14150000000000001</c:v>
                </c:pt>
                <c:pt idx="283">
                  <c:v>0.14199999999999999</c:v>
                </c:pt>
                <c:pt idx="284">
                  <c:v>0.14249999999999999</c:v>
                </c:pt>
                <c:pt idx="285">
                  <c:v>0.14300000000000002</c:v>
                </c:pt>
                <c:pt idx="286">
                  <c:v>0.14349999999999999</c:v>
                </c:pt>
                <c:pt idx="287">
                  <c:v>0.14400000000000002</c:v>
                </c:pt>
                <c:pt idx="288">
                  <c:v>0.14449999999999999</c:v>
                </c:pt>
                <c:pt idx="289">
                  <c:v>0.14499999999999999</c:v>
                </c:pt>
                <c:pt idx="290">
                  <c:v>0.14550000000000002</c:v>
                </c:pt>
                <c:pt idx="291">
                  <c:v>0.14599999999999999</c:v>
                </c:pt>
                <c:pt idx="292">
                  <c:v>0.14649999999999999</c:v>
                </c:pt>
                <c:pt idx="293">
                  <c:v>0.14699999999999999</c:v>
                </c:pt>
                <c:pt idx="294">
                  <c:v>0.14749999999999999</c:v>
                </c:pt>
                <c:pt idx="295">
                  <c:v>0.14800000000000002</c:v>
                </c:pt>
                <c:pt idx="296">
                  <c:v>0.14849999999999999</c:v>
                </c:pt>
                <c:pt idx="297">
                  <c:v>0.14899999999999999</c:v>
                </c:pt>
                <c:pt idx="298">
                  <c:v>0.14949999999999999</c:v>
                </c:pt>
                <c:pt idx="299">
                  <c:v>0.15</c:v>
                </c:pt>
                <c:pt idx="300">
                  <c:v>0.15049999999999999</c:v>
                </c:pt>
                <c:pt idx="301">
                  <c:v>0.151</c:v>
                </c:pt>
                <c:pt idx="302">
                  <c:v>0.1515</c:v>
                </c:pt>
                <c:pt idx="303">
                  <c:v>0.152</c:v>
                </c:pt>
                <c:pt idx="304">
                  <c:v>0.1525</c:v>
                </c:pt>
                <c:pt idx="305">
                  <c:v>0.153</c:v>
                </c:pt>
                <c:pt idx="306">
                  <c:v>0.1535</c:v>
                </c:pt>
                <c:pt idx="307">
                  <c:v>0.154</c:v>
                </c:pt>
                <c:pt idx="308">
                  <c:v>0.1545</c:v>
                </c:pt>
                <c:pt idx="309">
                  <c:v>0.155</c:v>
                </c:pt>
                <c:pt idx="310">
                  <c:v>0.1555</c:v>
                </c:pt>
                <c:pt idx="311">
                  <c:v>0.156</c:v>
                </c:pt>
                <c:pt idx="312">
                  <c:v>0.1565</c:v>
                </c:pt>
                <c:pt idx="313">
                  <c:v>0.157</c:v>
                </c:pt>
                <c:pt idx="314">
                  <c:v>0.1575</c:v>
                </c:pt>
                <c:pt idx="315">
                  <c:v>0.158</c:v>
                </c:pt>
                <c:pt idx="316">
                  <c:v>0.1585</c:v>
                </c:pt>
                <c:pt idx="317">
                  <c:v>0.159</c:v>
                </c:pt>
                <c:pt idx="318">
                  <c:v>0.1595</c:v>
                </c:pt>
                <c:pt idx="319">
                  <c:v>0.16</c:v>
                </c:pt>
                <c:pt idx="320">
                  <c:v>0.1605</c:v>
                </c:pt>
                <c:pt idx="321">
                  <c:v>0.161</c:v>
                </c:pt>
                <c:pt idx="322">
                  <c:v>0.16149999999999998</c:v>
                </c:pt>
                <c:pt idx="323">
                  <c:v>0.16200000000000001</c:v>
                </c:pt>
                <c:pt idx="324">
                  <c:v>0.16250000000000001</c:v>
                </c:pt>
                <c:pt idx="325">
                  <c:v>0.16300000000000001</c:v>
                </c:pt>
                <c:pt idx="326">
                  <c:v>0.16350000000000001</c:v>
                </c:pt>
                <c:pt idx="327">
                  <c:v>0.16399999999999998</c:v>
                </c:pt>
                <c:pt idx="328">
                  <c:v>0.16449999999999998</c:v>
                </c:pt>
                <c:pt idx="329">
                  <c:v>0.16500000000000001</c:v>
                </c:pt>
                <c:pt idx="330">
                  <c:v>0.16550000000000001</c:v>
                </c:pt>
                <c:pt idx="331">
                  <c:v>0.16600000000000001</c:v>
                </c:pt>
                <c:pt idx="332">
                  <c:v>0.16649999999999998</c:v>
                </c:pt>
                <c:pt idx="333">
                  <c:v>0.16699999999999998</c:v>
                </c:pt>
                <c:pt idx="334">
                  <c:v>0.16750000000000001</c:v>
                </c:pt>
                <c:pt idx="335">
                  <c:v>0.16800000000000001</c:v>
                </c:pt>
                <c:pt idx="336">
                  <c:v>0.16850000000000001</c:v>
                </c:pt>
                <c:pt idx="337">
                  <c:v>0.16899999999999998</c:v>
                </c:pt>
                <c:pt idx="338">
                  <c:v>0.16949999999999998</c:v>
                </c:pt>
                <c:pt idx="339">
                  <c:v>0.17</c:v>
                </c:pt>
                <c:pt idx="340">
                  <c:v>0.17050000000000001</c:v>
                </c:pt>
                <c:pt idx="341">
                  <c:v>0.17100000000000001</c:v>
                </c:pt>
                <c:pt idx="342">
                  <c:v>0.17149999999999999</c:v>
                </c:pt>
                <c:pt idx="343">
                  <c:v>0.17199999999999999</c:v>
                </c:pt>
                <c:pt idx="344">
                  <c:v>0.17249999999999999</c:v>
                </c:pt>
                <c:pt idx="345">
                  <c:v>0.17300000000000001</c:v>
                </c:pt>
                <c:pt idx="346">
                  <c:v>0.17350000000000002</c:v>
                </c:pt>
                <c:pt idx="347">
                  <c:v>0.17399999999999999</c:v>
                </c:pt>
                <c:pt idx="348">
                  <c:v>0.17449999999999999</c:v>
                </c:pt>
                <c:pt idx="349">
                  <c:v>0.17499999999999999</c:v>
                </c:pt>
                <c:pt idx="350">
                  <c:v>0.17550000000000002</c:v>
                </c:pt>
                <c:pt idx="351">
                  <c:v>0.17600000000000002</c:v>
                </c:pt>
                <c:pt idx="352">
                  <c:v>0.17649999999999999</c:v>
                </c:pt>
                <c:pt idx="353">
                  <c:v>0.17699999999999999</c:v>
                </c:pt>
                <c:pt idx="354">
                  <c:v>0.17749999999999999</c:v>
                </c:pt>
                <c:pt idx="355">
                  <c:v>0.17800000000000002</c:v>
                </c:pt>
                <c:pt idx="356">
                  <c:v>0.17850000000000002</c:v>
                </c:pt>
                <c:pt idx="357">
                  <c:v>0.17899999999999999</c:v>
                </c:pt>
                <c:pt idx="358">
                  <c:v>0.17949999999999999</c:v>
                </c:pt>
                <c:pt idx="359">
                  <c:v>0.18</c:v>
                </c:pt>
                <c:pt idx="360">
                  <c:v>0.18049999999999999</c:v>
                </c:pt>
                <c:pt idx="361">
                  <c:v>0.18100000000000002</c:v>
                </c:pt>
                <c:pt idx="362">
                  <c:v>0.18149999999999999</c:v>
                </c:pt>
                <c:pt idx="363">
                  <c:v>0.182</c:v>
                </c:pt>
                <c:pt idx="364">
                  <c:v>0.1825</c:v>
                </c:pt>
                <c:pt idx="365">
                  <c:v>0.183</c:v>
                </c:pt>
                <c:pt idx="366">
                  <c:v>0.18350000000000002</c:v>
                </c:pt>
                <c:pt idx="367">
                  <c:v>0.184</c:v>
                </c:pt>
                <c:pt idx="368">
                  <c:v>0.1845</c:v>
                </c:pt>
                <c:pt idx="369">
                  <c:v>0.185</c:v>
                </c:pt>
                <c:pt idx="370">
                  <c:v>0.1855</c:v>
                </c:pt>
                <c:pt idx="371">
                  <c:v>0.18600000000000003</c:v>
                </c:pt>
                <c:pt idx="372">
                  <c:v>0.1865</c:v>
                </c:pt>
                <c:pt idx="373">
                  <c:v>0.187</c:v>
                </c:pt>
                <c:pt idx="374">
                  <c:v>0.1875</c:v>
                </c:pt>
                <c:pt idx="375">
                  <c:v>0.188</c:v>
                </c:pt>
                <c:pt idx="376">
                  <c:v>0.1885</c:v>
                </c:pt>
                <c:pt idx="377">
                  <c:v>0.18899999999999997</c:v>
                </c:pt>
                <c:pt idx="378">
                  <c:v>0.1895</c:v>
                </c:pt>
                <c:pt idx="379">
                  <c:v>0.19</c:v>
                </c:pt>
                <c:pt idx="380">
                  <c:v>0.1905</c:v>
                </c:pt>
                <c:pt idx="381">
                  <c:v>0.191</c:v>
                </c:pt>
                <c:pt idx="382">
                  <c:v>0.19149999999999998</c:v>
                </c:pt>
                <c:pt idx="383">
                  <c:v>0.192</c:v>
                </c:pt>
                <c:pt idx="384">
                  <c:v>0.1925</c:v>
                </c:pt>
                <c:pt idx="385">
                  <c:v>0.193</c:v>
                </c:pt>
                <c:pt idx="386">
                  <c:v>0.19350000000000001</c:v>
                </c:pt>
                <c:pt idx="387">
                  <c:v>0.19399999999999998</c:v>
                </c:pt>
                <c:pt idx="388">
                  <c:v>0.19450000000000001</c:v>
                </c:pt>
                <c:pt idx="389">
                  <c:v>0.19500000000000001</c:v>
                </c:pt>
                <c:pt idx="390">
                  <c:v>0.19550000000000001</c:v>
                </c:pt>
                <c:pt idx="391">
                  <c:v>0.19600000000000001</c:v>
                </c:pt>
                <c:pt idx="392">
                  <c:v>0.19649999999999998</c:v>
                </c:pt>
                <c:pt idx="393">
                  <c:v>0.19699999999999998</c:v>
                </c:pt>
                <c:pt idx="394">
                  <c:v>0.19750000000000001</c:v>
                </c:pt>
                <c:pt idx="395">
                  <c:v>0.19800000000000001</c:v>
                </c:pt>
                <c:pt idx="396">
                  <c:v>0.19850000000000001</c:v>
                </c:pt>
                <c:pt idx="397">
                  <c:v>0.19899999999999998</c:v>
                </c:pt>
                <c:pt idx="398">
                  <c:v>0.19949999999999998</c:v>
                </c:pt>
                <c:pt idx="399">
                  <c:v>0.2</c:v>
                </c:pt>
                <c:pt idx="400">
                  <c:v>0.20050000000000001</c:v>
                </c:pt>
                <c:pt idx="401">
                  <c:v>0.20300000000000001</c:v>
                </c:pt>
              </c:numCache>
            </c:numRef>
          </c:xVal>
          <c:yVal>
            <c:numRef>
              <c:f>'stress-strain -cleaned'!$L$3:$L$404</c:f>
              <c:numCache>
                <c:formatCode>0.00</c:formatCode>
                <c:ptCount val="402"/>
                <c:pt idx="0">
                  <c:v>0</c:v>
                </c:pt>
                <c:pt idx="1">
                  <c:v>2.1658000000000004</c:v>
                </c:pt>
                <c:pt idx="2">
                  <c:v>7.0070000000000006</c:v>
                </c:pt>
                <c:pt idx="3">
                  <c:v>8.4084000000000003</c:v>
                </c:pt>
                <c:pt idx="4">
                  <c:v>9.809800000000001</c:v>
                </c:pt>
                <c:pt idx="5">
                  <c:v>16.1798</c:v>
                </c:pt>
                <c:pt idx="6">
                  <c:v>15.4154</c:v>
                </c:pt>
                <c:pt idx="7">
                  <c:v>14.014000000000001</c:v>
                </c:pt>
                <c:pt idx="8">
                  <c:v>11.2112</c:v>
                </c:pt>
                <c:pt idx="9">
                  <c:v>8.4084000000000003</c:v>
                </c:pt>
                <c:pt idx="10">
                  <c:v>9.1728000000000005</c:v>
                </c:pt>
                <c:pt idx="11">
                  <c:v>9.1728000000000005</c:v>
                </c:pt>
                <c:pt idx="12">
                  <c:v>8.4084000000000003</c:v>
                </c:pt>
                <c:pt idx="13">
                  <c:v>8.4084000000000003</c:v>
                </c:pt>
                <c:pt idx="14">
                  <c:v>9.1728000000000005</c:v>
                </c:pt>
                <c:pt idx="15">
                  <c:v>9.809800000000001</c:v>
                </c:pt>
                <c:pt idx="16">
                  <c:v>9.1728000000000005</c:v>
                </c:pt>
                <c:pt idx="17">
                  <c:v>9.1728000000000005</c:v>
                </c:pt>
                <c:pt idx="18">
                  <c:v>9.1728000000000005</c:v>
                </c:pt>
                <c:pt idx="19">
                  <c:v>9.1728000000000005</c:v>
                </c:pt>
                <c:pt idx="20">
                  <c:v>8.4084000000000003</c:v>
                </c:pt>
                <c:pt idx="21">
                  <c:v>8.4084000000000003</c:v>
                </c:pt>
                <c:pt idx="22">
                  <c:v>8.4084000000000003</c:v>
                </c:pt>
                <c:pt idx="23">
                  <c:v>9.809800000000001</c:v>
                </c:pt>
                <c:pt idx="24">
                  <c:v>9.1728000000000005</c:v>
                </c:pt>
                <c:pt idx="25">
                  <c:v>8.4084000000000003</c:v>
                </c:pt>
                <c:pt idx="26">
                  <c:v>8.4084000000000003</c:v>
                </c:pt>
                <c:pt idx="27">
                  <c:v>8.4084000000000003</c:v>
                </c:pt>
                <c:pt idx="28">
                  <c:v>8.4084000000000003</c:v>
                </c:pt>
                <c:pt idx="29">
                  <c:v>9.1728000000000005</c:v>
                </c:pt>
                <c:pt idx="30">
                  <c:v>9.1728000000000005</c:v>
                </c:pt>
                <c:pt idx="31">
                  <c:v>9.1728000000000005</c:v>
                </c:pt>
                <c:pt idx="32">
                  <c:v>9.809800000000001</c:v>
                </c:pt>
                <c:pt idx="33">
                  <c:v>11.9756</c:v>
                </c:pt>
                <c:pt idx="34">
                  <c:v>12.6126</c:v>
                </c:pt>
                <c:pt idx="35">
                  <c:v>14.014000000000001</c:v>
                </c:pt>
                <c:pt idx="36">
                  <c:v>16.816800000000001</c:v>
                </c:pt>
                <c:pt idx="37">
                  <c:v>20.384</c:v>
                </c:pt>
                <c:pt idx="38">
                  <c:v>20.384</c:v>
                </c:pt>
                <c:pt idx="39">
                  <c:v>21.785399999999999</c:v>
                </c:pt>
                <c:pt idx="40">
                  <c:v>21.785399999999999</c:v>
                </c:pt>
                <c:pt idx="41">
                  <c:v>25.225200000000001</c:v>
                </c:pt>
                <c:pt idx="42">
                  <c:v>25.989599999999999</c:v>
                </c:pt>
                <c:pt idx="43">
                  <c:v>27.390999999999998</c:v>
                </c:pt>
                <c:pt idx="44">
                  <c:v>27.390999999999998</c:v>
                </c:pt>
                <c:pt idx="45">
                  <c:v>32.996600000000001</c:v>
                </c:pt>
                <c:pt idx="46">
                  <c:v>33.633600000000001</c:v>
                </c:pt>
                <c:pt idx="47">
                  <c:v>33.633600000000001</c:v>
                </c:pt>
                <c:pt idx="48">
                  <c:v>34.398000000000003</c:v>
                </c:pt>
                <c:pt idx="49">
                  <c:v>42.806399999999996</c:v>
                </c:pt>
                <c:pt idx="50">
                  <c:v>43.443400000000004</c:v>
                </c:pt>
                <c:pt idx="51">
                  <c:v>45.609200000000001</c:v>
                </c:pt>
                <c:pt idx="52">
                  <c:v>47.647600000000004</c:v>
                </c:pt>
                <c:pt idx="53">
                  <c:v>60.260200000000005</c:v>
                </c:pt>
                <c:pt idx="54">
                  <c:v>60.260200000000005</c:v>
                </c:pt>
                <c:pt idx="55">
                  <c:v>61.0246</c:v>
                </c:pt>
                <c:pt idx="56">
                  <c:v>62.426000000000009</c:v>
                </c:pt>
                <c:pt idx="57">
                  <c:v>63.827399999999997</c:v>
                </c:pt>
                <c:pt idx="58">
                  <c:v>63.827399999999997</c:v>
                </c:pt>
                <c:pt idx="59">
                  <c:v>64.464399999999998</c:v>
                </c:pt>
                <c:pt idx="60">
                  <c:v>63.827399999999997</c:v>
                </c:pt>
                <c:pt idx="61">
                  <c:v>65.228800000000007</c:v>
                </c:pt>
                <c:pt idx="62">
                  <c:v>65.228800000000007</c:v>
                </c:pt>
                <c:pt idx="63">
                  <c:v>65.228800000000007</c:v>
                </c:pt>
                <c:pt idx="64">
                  <c:v>65.228800000000007</c:v>
                </c:pt>
                <c:pt idx="65">
                  <c:v>74.274200000000008</c:v>
                </c:pt>
                <c:pt idx="66">
                  <c:v>76.44</c:v>
                </c:pt>
                <c:pt idx="67">
                  <c:v>79.242800000000003</c:v>
                </c:pt>
                <c:pt idx="68">
                  <c:v>82.045600000000007</c:v>
                </c:pt>
                <c:pt idx="69">
                  <c:v>97.461000000000013</c:v>
                </c:pt>
                <c:pt idx="70">
                  <c:v>98.862399999999994</c:v>
                </c:pt>
                <c:pt idx="71">
                  <c:v>100.9008</c:v>
                </c:pt>
                <c:pt idx="72">
                  <c:v>105.105</c:v>
                </c:pt>
                <c:pt idx="73">
                  <c:v>124.08760000000001</c:v>
                </c:pt>
                <c:pt idx="74">
                  <c:v>126.126</c:v>
                </c:pt>
                <c:pt idx="75">
                  <c:v>128.29179999999999</c:v>
                </c:pt>
                <c:pt idx="76">
                  <c:v>132.49600000000001</c:v>
                </c:pt>
                <c:pt idx="77">
                  <c:v>150.71420000000001</c:v>
                </c:pt>
                <c:pt idx="78">
                  <c:v>153.51700000000002</c:v>
                </c:pt>
                <c:pt idx="79">
                  <c:v>156.31979999999999</c:v>
                </c:pt>
                <c:pt idx="80">
                  <c:v>156.95680000000002</c:v>
                </c:pt>
                <c:pt idx="81">
                  <c:v>163.32680000000002</c:v>
                </c:pt>
                <c:pt idx="82">
                  <c:v>165.36520000000002</c:v>
                </c:pt>
                <c:pt idx="83">
                  <c:v>167.53100000000001</c:v>
                </c:pt>
                <c:pt idx="84">
                  <c:v>173.13659999999999</c:v>
                </c:pt>
                <c:pt idx="85">
                  <c:v>195.559</c:v>
                </c:pt>
                <c:pt idx="86">
                  <c:v>198.99879999999999</c:v>
                </c:pt>
                <c:pt idx="87">
                  <c:v>201.16459999999998</c:v>
                </c:pt>
                <c:pt idx="88">
                  <c:v>209.57300000000001</c:v>
                </c:pt>
                <c:pt idx="89">
                  <c:v>233.39680000000001</c:v>
                </c:pt>
                <c:pt idx="90">
                  <c:v>238.238</c:v>
                </c:pt>
                <c:pt idx="91">
                  <c:v>240.40380000000002</c:v>
                </c:pt>
                <c:pt idx="92">
                  <c:v>247.41080000000002</c:v>
                </c:pt>
                <c:pt idx="93">
                  <c:v>273.27299999999997</c:v>
                </c:pt>
                <c:pt idx="94">
                  <c:v>277.47720000000004</c:v>
                </c:pt>
                <c:pt idx="95">
                  <c:v>279.64299999999997</c:v>
                </c:pt>
                <c:pt idx="96">
                  <c:v>288.6884</c:v>
                </c:pt>
                <c:pt idx="97">
                  <c:v>313.91360000000003</c:v>
                </c:pt>
                <c:pt idx="98">
                  <c:v>318.88220000000001</c:v>
                </c:pt>
                <c:pt idx="99">
                  <c:v>321.685</c:v>
                </c:pt>
                <c:pt idx="100">
                  <c:v>328.69200000000001</c:v>
                </c:pt>
                <c:pt idx="101">
                  <c:v>360.92419999999998</c:v>
                </c:pt>
                <c:pt idx="102">
                  <c:v>363.72700000000003</c:v>
                </c:pt>
                <c:pt idx="103">
                  <c:v>368.56819999999999</c:v>
                </c:pt>
                <c:pt idx="104">
                  <c:v>376.33960000000002</c:v>
                </c:pt>
                <c:pt idx="105">
                  <c:v>412.77600000000001</c:v>
                </c:pt>
                <c:pt idx="106">
                  <c:v>414.81440000000003</c:v>
                </c:pt>
                <c:pt idx="107">
                  <c:v>416.2158</c:v>
                </c:pt>
                <c:pt idx="108">
                  <c:v>425.3886</c:v>
                </c:pt>
                <c:pt idx="109">
                  <c:v>458.25779999999997</c:v>
                </c:pt>
                <c:pt idx="110">
                  <c:v>462.46199999999999</c:v>
                </c:pt>
                <c:pt idx="111">
                  <c:v>466.0292</c:v>
                </c:pt>
                <c:pt idx="112">
                  <c:v>477.24040000000002</c:v>
                </c:pt>
                <c:pt idx="113">
                  <c:v>511.51099999999997</c:v>
                </c:pt>
                <c:pt idx="114">
                  <c:v>515.07820000000004</c:v>
                </c:pt>
                <c:pt idx="115">
                  <c:v>516.4796</c:v>
                </c:pt>
                <c:pt idx="116">
                  <c:v>528.32780000000002</c:v>
                </c:pt>
                <c:pt idx="117">
                  <c:v>561.96140000000003</c:v>
                </c:pt>
                <c:pt idx="118">
                  <c:v>568.33140000000003</c:v>
                </c:pt>
                <c:pt idx="119">
                  <c:v>569.7328</c:v>
                </c:pt>
                <c:pt idx="120">
                  <c:v>579.54259999999999</c:v>
                </c:pt>
                <c:pt idx="121">
                  <c:v>606.80619999999999</c:v>
                </c:pt>
                <c:pt idx="122">
                  <c:v>606.80619999999999</c:v>
                </c:pt>
                <c:pt idx="123">
                  <c:v>606.16919999999993</c:v>
                </c:pt>
                <c:pt idx="124">
                  <c:v>602.60199999999998</c:v>
                </c:pt>
                <c:pt idx="125">
                  <c:v>600.56360000000006</c:v>
                </c:pt>
                <c:pt idx="126">
                  <c:v>599.79920000000004</c:v>
                </c:pt>
                <c:pt idx="127">
                  <c:v>599.79920000000004</c:v>
                </c:pt>
                <c:pt idx="128">
                  <c:v>599.16219999999998</c:v>
                </c:pt>
                <c:pt idx="129">
                  <c:v>607.57060000000001</c:v>
                </c:pt>
                <c:pt idx="130">
                  <c:v>607.57060000000001</c:v>
                </c:pt>
                <c:pt idx="131">
                  <c:v>608.20760000000007</c:v>
                </c:pt>
                <c:pt idx="132">
                  <c:v>607.57060000000001</c:v>
                </c:pt>
                <c:pt idx="133">
                  <c:v>611.77480000000003</c:v>
                </c:pt>
                <c:pt idx="134">
                  <c:v>611.0104</c:v>
                </c:pt>
                <c:pt idx="135">
                  <c:v>611.0104</c:v>
                </c:pt>
                <c:pt idx="136">
                  <c:v>610.37339999999995</c:v>
                </c:pt>
                <c:pt idx="137">
                  <c:v>620.18320000000006</c:v>
                </c:pt>
                <c:pt idx="138">
                  <c:v>618.01739999999995</c:v>
                </c:pt>
                <c:pt idx="139">
                  <c:v>618.01739999999995</c:v>
                </c:pt>
                <c:pt idx="140">
                  <c:v>619.41880000000003</c:v>
                </c:pt>
                <c:pt idx="141">
                  <c:v>626.42579999999998</c:v>
                </c:pt>
                <c:pt idx="142">
                  <c:v>626.42579999999998</c:v>
                </c:pt>
                <c:pt idx="143">
                  <c:v>627.1902</c:v>
                </c:pt>
                <c:pt idx="144">
                  <c:v>627.82720000000006</c:v>
                </c:pt>
                <c:pt idx="145">
                  <c:v>629.22860000000003</c:v>
                </c:pt>
                <c:pt idx="146">
                  <c:v>629.99300000000005</c:v>
                </c:pt>
                <c:pt idx="147">
                  <c:v>629.99300000000005</c:v>
                </c:pt>
                <c:pt idx="148">
                  <c:v>630.63</c:v>
                </c:pt>
                <c:pt idx="149">
                  <c:v>630.63</c:v>
                </c:pt>
                <c:pt idx="150">
                  <c:v>630.63</c:v>
                </c:pt>
                <c:pt idx="151">
                  <c:v>629.99300000000005</c:v>
                </c:pt>
                <c:pt idx="152">
                  <c:v>628.59160000000008</c:v>
                </c:pt>
                <c:pt idx="153">
                  <c:v>629.99300000000005</c:v>
                </c:pt>
                <c:pt idx="154">
                  <c:v>629.99300000000005</c:v>
                </c:pt>
                <c:pt idx="155">
                  <c:v>629.22860000000003</c:v>
                </c:pt>
                <c:pt idx="156">
                  <c:v>629.22860000000003</c:v>
                </c:pt>
                <c:pt idx="157">
                  <c:v>634.19720000000007</c:v>
                </c:pt>
                <c:pt idx="158">
                  <c:v>634.19720000000007</c:v>
                </c:pt>
                <c:pt idx="159">
                  <c:v>634.19720000000007</c:v>
                </c:pt>
                <c:pt idx="160">
                  <c:v>634.19720000000007</c:v>
                </c:pt>
                <c:pt idx="161">
                  <c:v>629.99300000000005</c:v>
                </c:pt>
                <c:pt idx="162">
                  <c:v>629.99300000000005</c:v>
                </c:pt>
                <c:pt idx="163">
                  <c:v>629.22860000000003</c:v>
                </c:pt>
                <c:pt idx="164">
                  <c:v>628.59160000000008</c:v>
                </c:pt>
                <c:pt idx="165">
                  <c:v>620.8202</c:v>
                </c:pt>
                <c:pt idx="166">
                  <c:v>620.18320000000006</c:v>
                </c:pt>
                <c:pt idx="167">
                  <c:v>620.18320000000006</c:v>
                </c:pt>
                <c:pt idx="168">
                  <c:v>620.8202</c:v>
                </c:pt>
                <c:pt idx="169">
                  <c:v>632.79579999999999</c:v>
                </c:pt>
                <c:pt idx="170">
                  <c:v>633.43280000000004</c:v>
                </c:pt>
                <c:pt idx="171">
                  <c:v>634.19720000000007</c:v>
                </c:pt>
                <c:pt idx="172">
                  <c:v>634.19720000000007</c:v>
                </c:pt>
                <c:pt idx="173">
                  <c:v>634.19720000000007</c:v>
                </c:pt>
                <c:pt idx="174">
                  <c:v>634.19720000000007</c:v>
                </c:pt>
                <c:pt idx="175">
                  <c:v>634.83420000000001</c:v>
                </c:pt>
                <c:pt idx="176">
                  <c:v>636.23559999999998</c:v>
                </c:pt>
                <c:pt idx="177">
                  <c:v>634.83420000000001</c:v>
                </c:pt>
                <c:pt idx="178">
                  <c:v>635.59860000000003</c:v>
                </c:pt>
                <c:pt idx="179">
                  <c:v>636.23559999999998</c:v>
                </c:pt>
                <c:pt idx="180">
                  <c:v>635.59860000000003</c:v>
                </c:pt>
                <c:pt idx="181">
                  <c:v>630.63</c:v>
                </c:pt>
                <c:pt idx="182">
                  <c:v>630.63</c:v>
                </c:pt>
                <c:pt idx="183">
                  <c:v>631.39440000000002</c:v>
                </c:pt>
                <c:pt idx="184">
                  <c:v>632.79579999999999</c:v>
                </c:pt>
                <c:pt idx="185">
                  <c:v>637</c:v>
                </c:pt>
                <c:pt idx="186">
                  <c:v>637.63699999999994</c:v>
                </c:pt>
                <c:pt idx="187">
                  <c:v>638.40139999999997</c:v>
                </c:pt>
                <c:pt idx="188">
                  <c:v>639.03839999999991</c:v>
                </c:pt>
                <c:pt idx="189">
                  <c:v>637.63699999999994</c:v>
                </c:pt>
                <c:pt idx="190">
                  <c:v>637.63699999999994</c:v>
                </c:pt>
                <c:pt idx="191">
                  <c:v>636.23559999999998</c:v>
                </c:pt>
                <c:pt idx="192">
                  <c:v>635.59860000000003</c:v>
                </c:pt>
                <c:pt idx="193">
                  <c:v>635.59860000000003</c:v>
                </c:pt>
                <c:pt idx="194">
                  <c:v>637</c:v>
                </c:pt>
                <c:pt idx="195">
                  <c:v>639.03839999999991</c:v>
                </c:pt>
                <c:pt idx="196">
                  <c:v>634.83420000000001</c:v>
                </c:pt>
                <c:pt idx="197">
                  <c:v>634.19720000000007</c:v>
                </c:pt>
                <c:pt idx="198">
                  <c:v>630.63</c:v>
                </c:pt>
                <c:pt idx="199">
                  <c:v>628.59160000000008</c:v>
                </c:pt>
                <c:pt idx="200">
                  <c:v>634.19720000000007</c:v>
                </c:pt>
                <c:pt idx="201">
                  <c:v>634.19720000000007</c:v>
                </c:pt>
                <c:pt idx="202">
                  <c:v>636.23559999999998</c:v>
                </c:pt>
                <c:pt idx="203">
                  <c:v>638.40139999999997</c:v>
                </c:pt>
                <c:pt idx="204">
                  <c:v>637.63699999999994</c:v>
                </c:pt>
                <c:pt idx="205">
                  <c:v>637.63699999999994</c:v>
                </c:pt>
                <c:pt idx="206">
                  <c:v>639.03839999999991</c:v>
                </c:pt>
                <c:pt idx="207">
                  <c:v>639.03839999999991</c:v>
                </c:pt>
                <c:pt idx="208">
                  <c:v>641.84120000000007</c:v>
                </c:pt>
                <c:pt idx="209">
                  <c:v>642.60559999999998</c:v>
                </c:pt>
                <c:pt idx="210">
                  <c:v>643.24260000000004</c:v>
                </c:pt>
                <c:pt idx="211">
                  <c:v>644.00699999999995</c:v>
                </c:pt>
                <c:pt idx="212">
                  <c:v>641.20420000000001</c:v>
                </c:pt>
                <c:pt idx="213">
                  <c:v>641.84120000000007</c:v>
                </c:pt>
                <c:pt idx="214">
                  <c:v>641.20420000000001</c:v>
                </c:pt>
                <c:pt idx="215">
                  <c:v>639.03839999999991</c:v>
                </c:pt>
                <c:pt idx="216">
                  <c:v>644.64400000000001</c:v>
                </c:pt>
                <c:pt idx="217">
                  <c:v>645.40839999999992</c:v>
                </c:pt>
                <c:pt idx="218">
                  <c:v>646.04539999999997</c:v>
                </c:pt>
                <c:pt idx="219">
                  <c:v>646.04539999999997</c:v>
                </c:pt>
                <c:pt idx="220">
                  <c:v>649.61260000000004</c:v>
                </c:pt>
                <c:pt idx="221">
                  <c:v>650.24959999999999</c:v>
                </c:pt>
                <c:pt idx="222">
                  <c:v>651.65099999999995</c:v>
                </c:pt>
                <c:pt idx="223">
                  <c:v>652.41539999999998</c:v>
                </c:pt>
                <c:pt idx="224">
                  <c:v>654.4538</c:v>
                </c:pt>
                <c:pt idx="225">
                  <c:v>655.21820000000002</c:v>
                </c:pt>
                <c:pt idx="226">
                  <c:v>655.21820000000002</c:v>
                </c:pt>
                <c:pt idx="227">
                  <c:v>655.21820000000002</c:v>
                </c:pt>
                <c:pt idx="228">
                  <c:v>654.4538</c:v>
                </c:pt>
                <c:pt idx="229">
                  <c:v>653.81680000000006</c:v>
                </c:pt>
                <c:pt idx="230">
                  <c:v>653.05240000000003</c:v>
                </c:pt>
                <c:pt idx="231">
                  <c:v>653.05240000000003</c:v>
                </c:pt>
                <c:pt idx="232">
                  <c:v>655.21820000000002</c:v>
                </c:pt>
                <c:pt idx="233">
                  <c:v>655.21820000000002</c:v>
                </c:pt>
                <c:pt idx="234">
                  <c:v>655.21820000000002</c:v>
                </c:pt>
                <c:pt idx="235">
                  <c:v>660.82380000000001</c:v>
                </c:pt>
                <c:pt idx="236">
                  <c:v>662.86220000000003</c:v>
                </c:pt>
                <c:pt idx="237">
                  <c:v>662.86220000000003</c:v>
                </c:pt>
                <c:pt idx="238">
                  <c:v>662.86220000000003</c:v>
                </c:pt>
                <c:pt idx="239">
                  <c:v>663.62660000000005</c:v>
                </c:pt>
                <c:pt idx="240">
                  <c:v>665.02800000000002</c:v>
                </c:pt>
                <c:pt idx="241">
                  <c:v>665.02800000000002</c:v>
                </c:pt>
                <c:pt idx="242">
                  <c:v>665.66499999999996</c:v>
                </c:pt>
                <c:pt idx="243">
                  <c:v>666.42939999999999</c:v>
                </c:pt>
                <c:pt idx="244">
                  <c:v>667.83080000000007</c:v>
                </c:pt>
                <c:pt idx="245">
                  <c:v>668.46780000000001</c:v>
                </c:pt>
                <c:pt idx="246">
                  <c:v>669.23220000000003</c:v>
                </c:pt>
                <c:pt idx="247">
                  <c:v>669.86919999999998</c:v>
                </c:pt>
                <c:pt idx="248">
                  <c:v>665.66499999999996</c:v>
                </c:pt>
                <c:pt idx="249">
                  <c:v>665.66499999999996</c:v>
                </c:pt>
                <c:pt idx="250">
                  <c:v>666.42939999999999</c:v>
                </c:pt>
                <c:pt idx="251">
                  <c:v>670.6336</c:v>
                </c:pt>
                <c:pt idx="252">
                  <c:v>674.07339999999999</c:v>
                </c:pt>
                <c:pt idx="253">
                  <c:v>674.07339999999999</c:v>
                </c:pt>
                <c:pt idx="254">
                  <c:v>674.07339999999999</c:v>
                </c:pt>
                <c:pt idx="255">
                  <c:v>674.07339999999999</c:v>
                </c:pt>
                <c:pt idx="256">
                  <c:v>668.46780000000001</c:v>
                </c:pt>
                <c:pt idx="257">
                  <c:v>668.46780000000001</c:v>
                </c:pt>
                <c:pt idx="258">
                  <c:v>669.86919999999998</c:v>
                </c:pt>
                <c:pt idx="259">
                  <c:v>674.07339999999999</c:v>
                </c:pt>
                <c:pt idx="260">
                  <c:v>676.87620000000004</c:v>
                </c:pt>
                <c:pt idx="261">
                  <c:v>676.87620000000004</c:v>
                </c:pt>
                <c:pt idx="262">
                  <c:v>677.64059999999995</c:v>
                </c:pt>
                <c:pt idx="263">
                  <c:v>678.27760000000001</c:v>
                </c:pt>
                <c:pt idx="264">
                  <c:v>679.67899999999997</c:v>
                </c:pt>
                <c:pt idx="265">
                  <c:v>679.67899999999997</c:v>
                </c:pt>
                <c:pt idx="266">
                  <c:v>679.67899999999997</c:v>
                </c:pt>
                <c:pt idx="267">
                  <c:v>680.4434</c:v>
                </c:pt>
                <c:pt idx="268">
                  <c:v>682.48180000000002</c:v>
                </c:pt>
                <c:pt idx="269">
                  <c:v>682.48180000000002</c:v>
                </c:pt>
                <c:pt idx="270">
                  <c:v>681.08040000000005</c:v>
                </c:pt>
                <c:pt idx="271">
                  <c:v>678.27760000000001</c:v>
                </c:pt>
                <c:pt idx="272">
                  <c:v>684.64760000000001</c:v>
                </c:pt>
                <c:pt idx="273">
                  <c:v>685.28459999999995</c:v>
                </c:pt>
                <c:pt idx="274">
                  <c:v>684.64760000000001</c:v>
                </c:pt>
                <c:pt idx="275">
                  <c:v>685.28459999999995</c:v>
                </c:pt>
                <c:pt idx="276">
                  <c:v>686.04899999999998</c:v>
                </c:pt>
                <c:pt idx="277">
                  <c:v>686.68600000000004</c:v>
                </c:pt>
                <c:pt idx="278">
                  <c:v>686.68600000000004</c:v>
                </c:pt>
                <c:pt idx="279">
                  <c:v>687.45040000000006</c:v>
                </c:pt>
                <c:pt idx="280">
                  <c:v>682.48180000000002</c:v>
                </c:pt>
                <c:pt idx="281">
                  <c:v>682.48180000000002</c:v>
                </c:pt>
                <c:pt idx="282">
                  <c:v>682.48180000000002</c:v>
                </c:pt>
                <c:pt idx="283">
                  <c:v>682.48180000000002</c:v>
                </c:pt>
                <c:pt idx="284">
                  <c:v>689.48879999999997</c:v>
                </c:pt>
                <c:pt idx="285">
                  <c:v>690.25319999999999</c:v>
                </c:pt>
                <c:pt idx="286">
                  <c:v>690.25319999999999</c:v>
                </c:pt>
                <c:pt idx="287">
                  <c:v>690.25319999999999</c:v>
                </c:pt>
                <c:pt idx="288">
                  <c:v>691.65459999999996</c:v>
                </c:pt>
                <c:pt idx="289">
                  <c:v>692.29160000000002</c:v>
                </c:pt>
                <c:pt idx="290">
                  <c:v>692.29160000000002</c:v>
                </c:pt>
                <c:pt idx="291">
                  <c:v>693.05600000000004</c:v>
                </c:pt>
                <c:pt idx="292">
                  <c:v>693.6930000000001</c:v>
                </c:pt>
                <c:pt idx="293">
                  <c:v>693.6930000000001</c:v>
                </c:pt>
                <c:pt idx="294">
                  <c:v>693.6930000000001</c:v>
                </c:pt>
                <c:pt idx="295">
                  <c:v>694.45740000000001</c:v>
                </c:pt>
                <c:pt idx="296">
                  <c:v>695.85879999999997</c:v>
                </c:pt>
                <c:pt idx="297">
                  <c:v>695.85879999999997</c:v>
                </c:pt>
                <c:pt idx="298">
                  <c:v>695.85879999999997</c:v>
                </c:pt>
                <c:pt idx="299">
                  <c:v>695.85879999999997</c:v>
                </c:pt>
                <c:pt idx="300">
                  <c:v>696.49580000000003</c:v>
                </c:pt>
                <c:pt idx="301">
                  <c:v>697.26019999999994</c:v>
                </c:pt>
                <c:pt idx="302">
                  <c:v>697.26019999999994</c:v>
                </c:pt>
                <c:pt idx="303">
                  <c:v>695.85879999999997</c:v>
                </c:pt>
                <c:pt idx="304">
                  <c:v>695.85879999999997</c:v>
                </c:pt>
                <c:pt idx="305">
                  <c:v>697.26019999999994</c:v>
                </c:pt>
                <c:pt idx="306">
                  <c:v>697.8972</c:v>
                </c:pt>
                <c:pt idx="307">
                  <c:v>698.66160000000002</c:v>
                </c:pt>
                <c:pt idx="308">
                  <c:v>699.29859999999996</c:v>
                </c:pt>
                <c:pt idx="309">
                  <c:v>699.29859999999996</c:v>
                </c:pt>
                <c:pt idx="310">
                  <c:v>699.29859999999996</c:v>
                </c:pt>
                <c:pt idx="311">
                  <c:v>699.29859999999996</c:v>
                </c:pt>
                <c:pt idx="312">
                  <c:v>700.7</c:v>
                </c:pt>
                <c:pt idx="313">
                  <c:v>700.7</c:v>
                </c:pt>
                <c:pt idx="314">
                  <c:v>701.46440000000007</c:v>
                </c:pt>
                <c:pt idx="315">
                  <c:v>700.7</c:v>
                </c:pt>
                <c:pt idx="316">
                  <c:v>701.46440000000007</c:v>
                </c:pt>
                <c:pt idx="317">
                  <c:v>701.46440000000007</c:v>
                </c:pt>
                <c:pt idx="318">
                  <c:v>701.46440000000007</c:v>
                </c:pt>
                <c:pt idx="319">
                  <c:v>702.10140000000001</c:v>
                </c:pt>
                <c:pt idx="320">
                  <c:v>702.86580000000004</c:v>
                </c:pt>
                <c:pt idx="321">
                  <c:v>702.86580000000004</c:v>
                </c:pt>
                <c:pt idx="322">
                  <c:v>702.86580000000004</c:v>
                </c:pt>
                <c:pt idx="323">
                  <c:v>703.50279999999998</c:v>
                </c:pt>
                <c:pt idx="324">
                  <c:v>698.66160000000002</c:v>
                </c:pt>
                <c:pt idx="325">
                  <c:v>701.46440000000007</c:v>
                </c:pt>
                <c:pt idx="326">
                  <c:v>703.50279999999998</c:v>
                </c:pt>
                <c:pt idx="327">
                  <c:v>704.2672</c:v>
                </c:pt>
                <c:pt idx="328">
                  <c:v>704.2672</c:v>
                </c:pt>
                <c:pt idx="329">
                  <c:v>704.2672</c:v>
                </c:pt>
                <c:pt idx="330">
                  <c:v>704.90419999999995</c:v>
                </c:pt>
                <c:pt idx="331">
                  <c:v>704.90419999999995</c:v>
                </c:pt>
                <c:pt idx="332">
                  <c:v>704.90419999999995</c:v>
                </c:pt>
                <c:pt idx="333">
                  <c:v>704.90419999999995</c:v>
                </c:pt>
                <c:pt idx="334">
                  <c:v>705.66859999999997</c:v>
                </c:pt>
                <c:pt idx="335">
                  <c:v>706.30560000000003</c:v>
                </c:pt>
                <c:pt idx="336">
                  <c:v>704.2672</c:v>
                </c:pt>
                <c:pt idx="337">
                  <c:v>705.66859999999997</c:v>
                </c:pt>
                <c:pt idx="338">
                  <c:v>706.30560000000003</c:v>
                </c:pt>
                <c:pt idx="339">
                  <c:v>706.30560000000003</c:v>
                </c:pt>
                <c:pt idx="340">
                  <c:v>706.30560000000003</c:v>
                </c:pt>
                <c:pt idx="341">
                  <c:v>706.30560000000003</c:v>
                </c:pt>
                <c:pt idx="342">
                  <c:v>707.07</c:v>
                </c:pt>
                <c:pt idx="343">
                  <c:v>707.70699999999999</c:v>
                </c:pt>
                <c:pt idx="344">
                  <c:v>707.07</c:v>
                </c:pt>
                <c:pt idx="345">
                  <c:v>707.07</c:v>
                </c:pt>
                <c:pt idx="346">
                  <c:v>707.07</c:v>
                </c:pt>
                <c:pt idx="347">
                  <c:v>707.07</c:v>
                </c:pt>
                <c:pt idx="348">
                  <c:v>707.07</c:v>
                </c:pt>
                <c:pt idx="349">
                  <c:v>707.07</c:v>
                </c:pt>
                <c:pt idx="350">
                  <c:v>707.70699999999999</c:v>
                </c:pt>
                <c:pt idx="351">
                  <c:v>707.70699999999999</c:v>
                </c:pt>
                <c:pt idx="352">
                  <c:v>707.70699999999999</c:v>
                </c:pt>
                <c:pt idx="353">
                  <c:v>707.70699999999999</c:v>
                </c:pt>
                <c:pt idx="354">
                  <c:v>708.47140000000002</c:v>
                </c:pt>
                <c:pt idx="355">
                  <c:v>708.47140000000002</c:v>
                </c:pt>
                <c:pt idx="356">
                  <c:v>708.47140000000002</c:v>
                </c:pt>
                <c:pt idx="357">
                  <c:v>708.47140000000002</c:v>
                </c:pt>
                <c:pt idx="358">
                  <c:v>708.47140000000002</c:v>
                </c:pt>
                <c:pt idx="359">
                  <c:v>708.47140000000002</c:v>
                </c:pt>
                <c:pt idx="360">
                  <c:v>707.70699999999999</c:v>
                </c:pt>
                <c:pt idx="361">
                  <c:v>707.70699999999999</c:v>
                </c:pt>
                <c:pt idx="362">
                  <c:v>707.70699999999999</c:v>
                </c:pt>
                <c:pt idx="363">
                  <c:v>707.70699999999999</c:v>
                </c:pt>
                <c:pt idx="364">
                  <c:v>706.30560000000003</c:v>
                </c:pt>
                <c:pt idx="365">
                  <c:v>707.07</c:v>
                </c:pt>
                <c:pt idx="366">
                  <c:v>707.07</c:v>
                </c:pt>
                <c:pt idx="367">
                  <c:v>707.07</c:v>
                </c:pt>
                <c:pt idx="368">
                  <c:v>705.66859999999997</c:v>
                </c:pt>
                <c:pt idx="369">
                  <c:v>705.66859999999997</c:v>
                </c:pt>
                <c:pt idx="370">
                  <c:v>705.66859999999997</c:v>
                </c:pt>
                <c:pt idx="371">
                  <c:v>705.66859999999997</c:v>
                </c:pt>
                <c:pt idx="372">
                  <c:v>702.86580000000004</c:v>
                </c:pt>
                <c:pt idx="373">
                  <c:v>702.10140000000001</c:v>
                </c:pt>
                <c:pt idx="374">
                  <c:v>702.10140000000001</c:v>
                </c:pt>
                <c:pt idx="375">
                  <c:v>701.46440000000007</c:v>
                </c:pt>
                <c:pt idx="376">
                  <c:v>698.66160000000002</c:v>
                </c:pt>
                <c:pt idx="377">
                  <c:v>697.8972</c:v>
                </c:pt>
                <c:pt idx="378">
                  <c:v>697.26019999999994</c:v>
                </c:pt>
                <c:pt idx="379">
                  <c:v>695.85879999999997</c:v>
                </c:pt>
                <c:pt idx="380">
                  <c:v>688.0874</c:v>
                </c:pt>
                <c:pt idx="381">
                  <c:v>688.0874</c:v>
                </c:pt>
                <c:pt idx="382">
                  <c:v>687.45040000000006</c:v>
                </c:pt>
                <c:pt idx="383">
                  <c:v>685.28459999999995</c:v>
                </c:pt>
                <c:pt idx="384">
                  <c:v>676.23919999999998</c:v>
                </c:pt>
                <c:pt idx="385">
                  <c:v>675.47480000000007</c:v>
                </c:pt>
                <c:pt idx="386">
                  <c:v>674.07339999999999</c:v>
                </c:pt>
                <c:pt idx="387">
                  <c:v>672.67200000000003</c:v>
                </c:pt>
                <c:pt idx="388">
                  <c:v>661.46080000000006</c:v>
                </c:pt>
                <c:pt idx="389">
                  <c:v>660.82380000000001</c:v>
                </c:pt>
                <c:pt idx="390">
                  <c:v>659.42240000000004</c:v>
                </c:pt>
                <c:pt idx="391">
                  <c:v>658.02099999999996</c:v>
                </c:pt>
                <c:pt idx="392">
                  <c:v>642.60559999999998</c:v>
                </c:pt>
                <c:pt idx="393">
                  <c:v>642.60559999999998</c:v>
                </c:pt>
                <c:pt idx="394">
                  <c:v>639.80280000000005</c:v>
                </c:pt>
                <c:pt idx="395">
                  <c:v>637</c:v>
                </c:pt>
                <c:pt idx="396">
                  <c:v>615.97900000000004</c:v>
                </c:pt>
                <c:pt idx="397">
                  <c:v>612.41179999999997</c:v>
                </c:pt>
                <c:pt idx="398">
                  <c:v>606.80619999999999</c:v>
                </c:pt>
                <c:pt idx="399">
                  <c:v>604.00339999999994</c:v>
                </c:pt>
                <c:pt idx="400">
                  <c:v>603.3664</c:v>
                </c:pt>
                <c:pt idx="401">
                  <c:v>601.96500000000003</c:v>
                </c:pt>
              </c:numCache>
            </c:numRef>
          </c:yVal>
          <c:smooth val="1"/>
          <c:extLst>
            <c:ext xmlns:c16="http://schemas.microsoft.com/office/drawing/2014/chart" uri="{C3380CC4-5D6E-409C-BE32-E72D297353CC}">
              <c16:uniqueId val="{00000005-5A57-4E1D-A3B8-47A4B361B984}"/>
            </c:ext>
          </c:extLst>
        </c:ser>
        <c:ser>
          <c:idx val="6"/>
          <c:order val="6"/>
          <c:tx>
            <c:v>TT7</c:v>
          </c:tx>
          <c:spPr>
            <a:ln w="19052" cap="rnd">
              <a:solidFill>
                <a:schemeClr val="accent1">
                  <a:lumMod val="60000"/>
                </a:schemeClr>
              </a:solidFill>
              <a:round/>
            </a:ln>
            <a:effectLst/>
          </c:spPr>
          <c:marker>
            <c:symbol val="none"/>
          </c:marker>
          <c:xVal>
            <c:numRef>
              <c:f>'stress-strain -cleaned'!$M$3:$M$417</c:f>
              <c:numCache>
                <c:formatCode>0.000</c:formatCode>
                <c:ptCount val="415"/>
                <c:pt idx="0">
                  <c:v>0</c:v>
                </c:pt>
                <c:pt idx="1">
                  <c:v>1E-3</c:v>
                </c:pt>
                <c:pt idx="2">
                  <c:v>1.5E-3</c:v>
                </c:pt>
                <c:pt idx="3">
                  <c:v>2E-3</c:v>
                </c:pt>
                <c:pt idx="4">
                  <c:v>2.5000000000000001E-3</c:v>
                </c:pt>
                <c:pt idx="5">
                  <c:v>3.0000000000000001E-3</c:v>
                </c:pt>
                <c:pt idx="6">
                  <c:v>3.4999999999999996E-3</c:v>
                </c:pt>
                <c:pt idx="7">
                  <c:v>4.0000000000000001E-3</c:v>
                </c:pt>
                <c:pt idx="8">
                  <c:v>5.0000000000000001E-3</c:v>
                </c:pt>
                <c:pt idx="9">
                  <c:v>5.5000000000000005E-3</c:v>
                </c:pt>
                <c:pt idx="10">
                  <c:v>6.0000000000000001E-3</c:v>
                </c:pt>
                <c:pt idx="11">
                  <c:v>6.5000000000000006E-3</c:v>
                </c:pt>
                <c:pt idx="12">
                  <c:v>6.9999999999999993E-3</c:v>
                </c:pt>
                <c:pt idx="13">
                  <c:v>7.4999999999999997E-3</c:v>
                </c:pt>
                <c:pt idx="14">
                  <c:v>8.0000000000000002E-3</c:v>
                </c:pt>
                <c:pt idx="15">
                  <c:v>8.5000000000000006E-3</c:v>
                </c:pt>
                <c:pt idx="16">
                  <c:v>9.0000000000000011E-3</c:v>
                </c:pt>
                <c:pt idx="17">
                  <c:v>9.4999999999999998E-3</c:v>
                </c:pt>
                <c:pt idx="18">
                  <c:v>0.01</c:v>
                </c:pt>
                <c:pt idx="19">
                  <c:v>1.1000000000000001E-2</c:v>
                </c:pt>
                <c:pt idx="20">
                  <c:v>1.15E-2</c:v>
                </c:pt>
                <c:pt idx="21">
                  <c:v>1.2E-2</c:v>
                </c:pt>
                <c:pt idx="22">
                  <c:v>1.2500000000000001E-2</c:v>
                </c:pt>
                <c:pt idx="23">
                  <c:v>1.3000000000000001E-2</c:v>
                </c:pt>
                <c:pt idx="24">
                  <c:v>1.3500000000000002E-2</c:v>
                </c:pt>
                <c:pt idx="25">
                  <c:v>1.3999999999999999E-2</c:v>
                </c:pt>
                <c:pt idx="26">
                  <c:v>1.4999999999999999E-2</c:v>
                </c:pt>
                <c:pt idx="27">
                  <c:v>1.55E-2</c:v>
                </c:pt>
                <c:pt idx="28">
                  <c:v>1.6E-2</c:v>
                </c:pt>
                <c:pt idx="29">
                  <c:v>1.6500000000000001E-2</c:v>
                </c:pt>
                <c:pt idx="30">
                  <c:v>1.7000000000000001E-2</c:v>
                </c:pt>
                <c:pt idx="31">
                  <c:v>1.7500000000000002E-2</c:v>
                </c:pt>
                <c:pt idx="32">
                  <c:v>1.8000000000000002E-2</c:v>
                </c:pt>
                <c:pt idx="33">
                  <c:v>1.8500000000000003E-2</c:v>
                </c:pt>
                <c:pt idx="34">
                  <c:v>1.9E-2</c:v>
                </c:pt>
                <c:pt idx="35">
                  <c:v>1.95E-2</c:v>
                </c:pt>
                <c:pt idx="36">
                  <c:v>0.02</c:v>
                </c:pt>
                <c:pt idx="37">
                  <c:v>2.0499999999999997E-2</c:v>
                </c:pt>
                <c:pt idx="38">
                  <c:v>2.1000000000000001E-2</c:v>
                </c:pt>
                <c:pt idx="39">
                  <c:v>2.1499999999999998E-2</c:v>
                </c:pt>
                <c:pt idx="40">
                  <c:v>2.2000000000000002E-2</c:v>
                </c:pt>
                <c:pt idx="41">
                  <c:v>2.2499999999999999E-2</c:v>
                </c:pt>
                <c:pt idx="42">
                  <c:v>2.3E-2</c:v>
                </c:pt>
                <c:pt idx="43">
                  <c:v>2.35E-2</c:v>
                </c:pt>
                <c:pt idx="44">
                  <c:v>2.4E-2</c:v>
                </c:pt>
                <c:pt idx="45">
                  <c:v>2.4500000000000001E-2</c:v>
                </c:pt>
                <c:pt idx="46">
                  <c:v>2.5000000000000001E-2</c:v>
                </c:pt>
                <c:pt idx="47">
                  <c:v>2.5499999999999998E-2</c:v>
                </c:pt>
                <c:pt idx="48">
                  <c:v>2.6000000000000002E-2</c:v>
                </c:pt>
                <c:pt idx="49">
                  <c:v>2.6499999999999999E-2</c:v>
                </c:pt>
                <c:pt idx="50">
                  <c:v>2.7000000000000003E-2</c:v>
                </c:pt>
                <c:pt idx="51">
                  <c:v>2.75E-2</c:v>
                </c:pt>
                <c:pt idx="52">
                  <c:v>2.7999999999999997E-2</c:v>
                </c:pt>
                <c:pt idx="53">
                  <c:v>2.8500000000000001E-2</c:v>
                </c:pt>
                <c:pt idx="54">
                  <c:v>2.8999999999999998E-2</c:v>
                </c:pt>
                <c:pt idx="55">
                  <c:v>2.9500000000000002E-2</c:v>
                </c:pt>
                <c:pt idx="56">
                  <c:v>0.03</c:v>
                </c:pt>
                <c:pt idx="57">
                  <c:v>3.0499999999999999E-2</c:v>
                </c:pt>
                <c:pt idx="58">
                  <c:v>3.1E-2</c:v>
                </c:pt>
                <c:pt idx="59">
                  <c:v>3.15E-2</c:v>
                </c:pt>
                <c:pt idx="60">
                  <c:v>3.2000000000000001E-2</c:v>
                </c:pt>
                <c:pt idx="61">
                  <c:v>3.2500000000000001E-2</c:v>
                </c:pt>
                <c:pt idx="62">
                  <c:v>3.3000000000000002E-2</c:v>
                </c:pt>
                <c:pt idx="63">
                  <c:v>3.3500000000000002E-2</c:v>
                </c:pt>
                <c:pt idx="64">
                  <c:v>3.4000000000000002E-2</c:v>
                </c:pt>
                <c:pt idx="65">
                  <c:v>3.4500000000000003E-2</c:v>
                </c:pt>
                <c:pt idx="66">
                  <c:v>3.5000000000000003E-2</c:v>
                </c:pt>
                <c:pt idx="67">
                  <c:v>3.5499999999999997E-2</c:v>
                </c:pt>
                <c:pt idx="68">
                  <c:v>3.6000000000000004E-2</c:v>
                </c:pt>
                <c:pt idx="69">
                  <c:v>3.6499999999999998E-2</c:v>
                </c:pt>
                <c:pt idx="70">
                  <c:v>3.7000000000000005E-2</c:v>
                </c:pt>
                <c:pt idx="71">
                  <c:v>3.7499999999999999E-2</c:v>
                </c:pt>
                <c:pt idx="72">
                  <c:v>3.7999999999999999E-2</c:v>
                </c:pt>
                <c:pt idx="73">
                  <c:v>3.85E-2</c:v>
                </c:pt>
                <c:pt idx="74">
                  <c:v>3.9E-2</c:v>
                </c:pt>
                <c:pt idx="75">
                  <c:v>3.95E-2</c:v>
                </c:pt>
                <c:pt idx="76">
                  <c:v>0.04</c:v>
                </c:pt>
                <c:pt idx="77">
                  <c:v>4.0500000000000001E-2</c:v>
                </c:pt>
                <c:pt idx="78">
                  <c:v>4.0999999999999995E-2</c:v>
                </c:pt>
                <c:pt idx="79">
                  <c:v>4.1500000000000002E-2</c:v>
                </c:pt>
                <c:pt idx="80">
                  <c:v>4.2000000000000003E-2</c:v>
                </c:pt>
                <c:pt idx="81">
                  <c:v>4.2500000000000003E-2</c:v>
                </c:pt>
                <c:pt idx="82">
                  <c:v>4.2999999999999997E-2</c:v>
                </c:pt>
                <c:pt idx="83">
                  <c:v>4.3499999999999997E-2</c:v>
                </c:pt>
                <c:pt idx="84">
                  <c:v>4.4000000000000004E-2</c:v>
                </c:pt>
                <c:pt idx="85">
                  <c:v>4.4500000000000005E-2</c:v>
                </c:pt>
                <c:pt idx="86">
                  <c:v>4.4999999999999998E-2</c:v>
                </c:pt>
                <c:pt idx="87">
                  <c:v>4.5499999999999999E-2</c:v>
                </c:pt>
                <c:pt idx="88">
                  <c:v>4.5999999999999999E-2</c:v>
                </c:pt>
                <c:pt idx="89">
                  <c:v>4.6500000000000007E-2</c:v>
                </c:pt>
                <c:pt idx="90">
                  <c:v>4.7E-2</c:v>
                </c:pt>
                <c:pt idx="91">
                  <c:v>4.7500000000000001E-2</c:v>
                </c:pt>
                <c:pt idx="92">
                  <c:v>4.8000000000000001E-2</c:v>
                </c:pt>
                <c:pt idx="93">
                  <c:v>4.8499999999999995E-2</c:v>
                </c:pt>
                <c:pt idx="94">
                  <c:v>4.9000000000000002E-2</c:v>
                </c:pt>
                <c:pt idx="95">
                  <c:v>4.9500000000000002E-2</c:v>
                </c:pt>
                <c:pt idx="96">
                  <c:v>0.05</c:v>
                </c:pt>
                <c:pt idx="97">
                  <c:v>5.0499999999999996E-2</c:v>
                </c:pt>
                <c:pt idx="98">
                  <c:v>5.0999999999999997E-2</c:v>
                </c:pt>
                <c:pt idx="99">
                  <c:v>5.1500000000000004E-2</c:v>
                </c:pt>
                <c:pt idx="100">
                  <c:v>5.2000000000000005E-2</c:v>
                </c:pt>
                <c:pt idx="101">
                  <c:v>5.2499999999999998E-2</c:v>
                </c:pt>
                <c:pt idx="102">
                  <c:v>5.2999999999999999E-2</c:v>
                </c:pt>
                <c:pt idx="103">
                  <c:v>5.3499999999999999E-2</c:v>
                </c:pt>
                <c:pt idx="104">
                  <c:v>5.4000000000000006E-2</c:v>
                </c:pt>
                <c:pt idx="105">
                  <c:v>5.45E-2</c:v>
                </c:pt>
                <c:pt idx="106">
                  <c:v>5.5E-2</c:v>
                </c:pt>
                <c:pt idx="107">
                  <c:v>5.5500000000000001E-2</c:v>
                </c:pt>
                <c:pt idx="108">
                  <c:v>5.5999999999999994E-2</c:v>
                </c:pt>
                <c:pt idx="109">
                  <c:v>5.6500000000000002E-2</c:v>
                </c:pt>
                <c:pt idx="110">
                  <c:v>5.7500000000000002E-2</c:v>
                </c:pt>
                <c:pt idx="111">
                  <c:v>5.7999999999999996E-2</c:v>
                </c:pt>
                <c:pt idx="112">
                  <c:v>5.8499999999999996E-2</c:v>
                </c:pt>
                <c:pt idx="113">
                  <c:v>5.9000000000000004E-2</c:v>
                </c:pt>
                <c:pt idx="114">
                  <c:v>5.9500000000000004E-2</c:v>
                </c:pt>
                <c:pt idx="115">
                  <c:v>0.06</c:v>
                </c:pt>
                <c:pt idx="116">
                  <c:v>6.0499999999999998E-2</c:v>
                </c:pt>
                <c:pt idx="117">
                  <c:v>6.1500000000000006E-2</c:v>
                </c:pt>
                <c:pt idx="118">
                  <c:v>6.2E-2</c:v>
                </c:pt>
                <c:pt idx="119">
                  <c:v>6.25E-2</c:v>
                </c:pt>
                <c:pt idx="120">
                  <c:v>6.3E-2</c:v>
                </c:pt>
                <c:pt idx="121">
                  <c:v>6.3500000000000001E-2</c:v>
                </c:pt>
                <c:pt idx="122">
                  <c:v>6.4000000000000001E-2</c:v>
                </c:pt>
                <c:pt idx="123">
                  <c:v>6.4500000000000002E-2</c:v>
                </c:pt>
                <c:pt idx="124">
                  <c:v>6.5000000000000002E-2</c:v>
                </c:pt>
                <c:pt idx="125">
                  <c:v>6.5500000000000003E-2</c:v>
                </c:pt>
                <c:pt idx="126">
                  <c:v>6.6000000000000003E-2</c:v>
                </c:pt>
                <c:pt idx="127">
                  <c:v>6.6500000000000004E-2</c:v>
                </c:pt>
                <c:pt idx="128">
                  <c:v>6.7000000000000004E-2</c:v>
                </c:pt>
                <c:pt idx="129">
                  <c:v>6.7500000000000004E-2</c:v>
                </c:pt>
                <c:pt idx="130">
                  <c:v>6.8000000000000005E-2</c:v>
                </c:pt>
                <c:pt idx="131">
                  <c:v>6.8499999999999991E-2</c:v>
                </c:pt>
                <c:pt idx="132">
                  <c:v>6.9000000000000006E-2</c:v>
                </c:pt>
                <c:pt idx="133">
                  <c:v>6.9500000000000006E-2</c:v>
                </c:pt>
                <c:pt idx="134">
                  <c:v>7.0000000000000007E-2</c:v>
                </c:pt>
                <c:pt idx="135">
                  <c:v>7.0499999999999993E-2</c:v>
                </c:pt>
                <c:pt idx="136">
                  <c:v>7.0999999999999994E-2</c:v>
                </c:pt>
                <c:pt idx="137">
                  <c:v>7.1500000000000008E-2</c:v>
                </c:pt>
                <c:pt idx="138">
                  <c:v>7.2000000000000008E-2</c:v>
                </c:pt>
                <c:pt idx="139">
                  <c:v>7.2499999999999995E-2</c:v>
                </c:pt>
                <c:pt idx="140">
                  <c:v>7.2999999999999995E-2</c:v>
                </c:pt>
                <c:pt idx="141">
                  <c:v>7.3499999999999996E-2</c:v>
                </c:pt>
                <c:pt idx="142">
                  <c:v>7.400000000000001E-2</c:v>
                </c:pt>
                <c:pt idx="143">
                  <c:v>7.4499999999999997E-2</c:v>
                </c:pt>
                <c:pt idx="144">
                  <c:v>7.4999999999999997E-2</c:v>
                </c:pt>
                <c:pt idx="145">
                  <c:v>7.5499999999999998E-2</c:v>
                </c:pt>
                <c:pt idx="146">
                  <c:v>7.5999999999999998E-2</c:v>
                </c:pt>
                <c:pt idx="147">
                  <c:v>7.6499999999999999E-2</c:v>
                </c:pt>
                <c:pt idx="148">
                  <c:v>7.6999999999999999E-2</c:v>
                </c:pt>
                <c:pt idx="149">
                  <c:v>7.7499999999999999E-2</c:v>
                </c:pt>
                <c:pt idx="150">
                  <c:v>7.8E-2</c:v>
                </c:pt>
                <c:pt idx="151">
                  <c:v>7.85E-2</c:v>
                </c:pt>
                <c:pt idx="152">
                  <c:v>7.9000000000000001E-2</c:v>
                </c:pt>
                <c:pt idx="153">
                  <c:v>7.9500000000000001E-2</c:v>
                </c:pt>
                <c:pt idx="154">
                  <c:v>0.08</c:v>
                </c:pt>
                <c:pt idx="155">
                  <c:v>8.0500000000000002E-2</c:v>
                </c:pt>
                <c:pt idx="156">
                  <c:v>8.1000000000000003E-2</c:v>
                </c:pt>
                <c:pt idx="157">
                  <c:v>8.1500000000000003E-2</c:v>
                </c:pt>
                <c:pt idx="158">
                  <c:v>8.199999999999999E-2</c:v>
                </c:pt>
                <c:pt idx="159">
                  <c:v>8.2500000000000004E-2</c:v>
                </c:pt>
                <c:pt idx="160">
                  <c:v>8.3000000000000004E-2</c:v>
                </c:pt>
                <c:pt idx="161">
                  <c:v>8.3499999999999991E-2</c:v>
                </c:pt>
                <c:pt idx="162">
                  <c:v>8.4000000000000005E-2</c:v>
                </c:pt>
                <c:pt idx="163">
                  <c:v>8.4499999999999992E-2</c:v>
                </c:pt>
                <c:pt idx="164">
                  <c:v>8.5000000000000006E-2</c:v>
                </c:pt>
                <c:pt idx="165">
                  <c:v>8.5500000000000007E-2</c:v>
                </c:pt>
                <c:pt idx="166">
                  <c:v>8.5999999999999993E-2</c:v>
                </c:pt>
                <c:pt idx="167">
                  <c:v>8.6500000000000007E-2</c:v>
                </c:pt>
                <c:pt idx="168">
                  <c:v>8.6999999999999994E-2</c:v>
                </c:pt>
                <c:pt idx="169">
                  <c:v>8.7499999999999994E-2</c:v>
                </c:pt>
                <c:pt idx="170">
                  <c:v>8.8000000000000009E-2</c:v>
                </c:pt>
                <c:pt idx="171">
                  <c:v>8.8499999999999995E-2</c:v>
                </c:pt>
                <c:pt idx="172">
                  <c:v>8.900000000000001E-2</c:v>
                </c:pt>
                <c:pt idx="173">
                  <c:v>8.9499999999999996E-2</c:v>
                </c:pt>
                <c:pt idx="174">
                  <c:v>0.09</c:v>
                </c:pt>
                <c:pt idx="175">
                  <c:v>9.0500000000000011E-2</c:v>
                </c:pt>
                <c:pt idx="176">
                  <c:v>9.0999999999999998E-2</c:v>
                </c:pt>
                <c:pt idx="177">
                  <c:v>9.1499999999999998E-2</c:v>
                </c:pt>
                <c:pt idx="178">
                  <c:v>9.1999999999999998E-2</c:v>
                </c:pt>
                <c:pt idx="179">
                  <c:v>9.2499999999999999E-2</c:v>
                </c:pt>
                <c:pt idx="180">
                  <c:v>9.35E-2</c:v>
                </c:pt>
                <c:pt idx="181">
                  <c:v>9.4E-2</c:v>
                </c:pt>
                <c:pt idx="182">
                  <c:v>9.4499999999999987E-2</c:v>
                </c:pt>
                <c:pt idx="183">
                  <c:v>9.5000000000000001E-2</c:v>
                </c:pt>
                <c:pt idx="184">
                  <c:v>9.5500000000000002E-2</c:v>
                </c:pt>
                <c:pt idx="185">
                  <c:v>9.6000000000000002E-2</c:v>
                </c:pt>
                <c:pt idx="186">
                  <c:v>9.6500000000000002E-2</c:v>
                </c:pt>
                <c:pt idx="187">
                  <c:v>9.6999999999999989E-2</c:v>
                </c:pt>
                <c:pt idx="188">
                  <c:v>9.7500000000000003E-2</c:v>
                </c:pt>
                <c:pt idx="189">
                  <c:v>9.8000000000000004E-2</c:v>
                </c:pt>
                <c:pt idx="190">
                  <c:v>9.849999999999999E-2</c:v>
                </c:pt>
                <c:pt idx="191">
                  <c:v>9.9000000000000005E-2</c:v>
                </c:pt>
                <c:pt idx="192">
                  <c:v>9.9499999999999991E-2</c:v>
                </c:pt>
                <c:pt idx="193">
                  <c:v>0.1</c:v>
                </c:pt>
                <c:pt idx="194">
                  <c:v>0.10099999999999999</c:v>
                </c:pt>
                <c:pt idx="195">
                  <c:v>0.10150000000000001</c:v>
                </c:pt>
                <c:pt idx="196">
                  <c:v>0.10199999999999999</c:v>
                </c:pt>
                <c:pt idx="197">
                  <c:v>0.10249999999999999</c:v>
                </c:pt>
                <c:pt idx="198">
                  <c:v>0.10300000000000001</c:v>
                </c:pt>
                <c:pt idx="199">
                  <c:v>0.10349999999999999</c:v>
                </c:pt>
                <c:pt idx="200">
                  <c:v>0.10400000000000001</c:v>
                </c:pt>
                <c:pt idx="201">
                  <c:v>0.1045</c:v>
                </c:pt>
                <c:pt idx="202">
                  <c:v>0.105</c:v>
                </c:pt>
                <c:pt idx="203">
                  <c:v>0.10550000000000001</c:v>
                </c:pt>
                <c:pt idx="204">
                  <c:v>0.106</c:v>
                </c:pt>
                <c:pt idx="205">
                  <c:v>0.1065</c:v>
                </c:pt>
                <c:pt idx="206">
                  <c:v>0.107</c:v>
                </c:pt>
                <c:pt idx="207">
                  <c:v>0.1075</c:v>
                </c:pt>
                <c:pt idx="208">
                  <c:v>0.10800000000000001</c:v>
                </c:pt>
                <c:pt idx="209">
                  <c:v>0.109</c:v>
                </c:pt>
                <c:pt idx="210">
                  <c:v>0.10949999999999999</c:v>
                </c:pt>
                <c:pt idx="211">
                  <c:v>0.11</c:v>
                </c:pt>
                <c:pt idx="212">
                  <c:v>0.1105</c:v>
                </c:pt>
                <c:pt idx="213">
                  <c:v>0.111</c:v>
                </c:pt>
                <c:pt idx="214">
                  <c:v>0.1115</c:v>
                </c:pt>
                <c:pt idx="215">
                  <c:v>0.11199999999999999</c:v>
                </c:pt>
                <c:pt idx="216">
                  <c:v>0.1125</c:v>
                </c:pt>
                <c:pt idx="217">
                  <c:v>0.113</c:v>
                </c:pt>
                <c:pt idx="218">
                  <c:v>0.11349999999999999</c:v>
                </c:pt>
                <c:pt idx="219">
                  <c:v>0.114</c:v>
                </c:pt>
                <c:pt idx="220">
                  <c:v>0.11449999999999999</c:v>
                </c:pt>
                <c:pt idx="221">
                  <c:v>0.115</c:v>
                </c:pt>
                <c:pt idx="222">
                  <c:v>0.11550000000000001</c:v>
                </c:pt>
                <c:pt idx="223">
                  <c:v>0.11599999999999999</c:v>
                </c:pt>
                <c:pt idx="224">
                  <c:v>0.11650000000000001</c:v>
                </c:pt>
                <c:pt idx="225">
                  <c:v>0.11699999999999999</c:v>
                </c:pt>
                <c:pt idx="226">
                  <c:v>0.11749999999999999</c:v>
                </c:pt>
                <c:pt idx="227">
                  <c:v>0.11800000000000001</c:v>
                </c:pt>
                <c:pt idx="228">
                  <c:v>0.11849999999999999</c:v>
                </c:pt>
                <c:pt idx="229">
                  <c:v>0.11900000000000001</c:v>
                </c:pt>
                <c:pt idx="230">
                  <c:v>0.1195</c:v>
                </c:pt>
                <c:pt idx="231">
                  <c:v>0.12</c:v>
                </c:pt>
                <c:pt idx="232">
                  <c:v>0.12050000000000001</c:v>
                </c:pt>
                <c:pt idx="233">
                  <c:v>0.121</c:v>
                </c:pt>
                <c:pt idx="234">
                  <c:v>0.1215</c:v>
                </c:pt>
                <c:pt idx="235">
                  <c:v>0.122</c:v>
                </c:pt>
                <c:pt idx="236">
                  <c:v>0.1225</c:v>
                </c:pt>
                <c:pt idx="237">
                  <c:v>0.12300000000000001</c:v>
                </c:pt>
                <c:pt idx="238">
                  <c:v>0.1235</c:v>
                </c:pt>
                <c:pt idx="239">
                  <c:v>0.124</c:v>
                </c:pt>
                <c:pt idx="240">
                  <c:v>0.1245</c:v>
                </c:pt>
                <c:pt idx="241">
                  <c:v>0.125</c:v>
                </c:pt>
                <c:pt idx="242">
                  <c:v>0.1255</c:v>
                </c:pt>
                <c:pt idx="243">
                  <c:v>0.126</c:v>
                </c:pt>
                <c:pt idx="244">
                  <c:v>0.1265</c:v>
                </c:pt>
                <c:pt idx="245">
                  <c:v>0.127</c:v>
                </c:pt>
                <c:pt idx="246">
                  <c:v>0.1275</c:v>
                </c:pt>
                <c:pt idx="247">
                  <c:v>0.128</c:v>
                </c:pt>
                <c:pt idx="248">
                  <c:v>0.1285</c:v>
                </c:pt>
                <c:pt idx="249">
                  <c:v>0.129</c:v>
                </c:pt>
                <c:pt idx="250">
                  <c:v>0.1295</c:v>
                </c:pt>
                <c:pt idx="251">
                  <c:v>0.13</c:v>
                </c:pt>
                <c:pt idx="252">
                  <c:v>0.13100000000000001</c:v>
                </c:pt>
                <c:pt idx="253">
                  <c:v>0.13150000000000001</c:v>
                </c:pt>
                <c:pt idx="254">
                  <c:v>0.13200000000000001</c:v>
                </c:pt>
                <c:pt idx="255">
                  <c:v>0.13250000000000001</c:v>
                </c:pt>
                <c:pt idx="256">
                  <c:v>0.13300000000000001</c:v>
                </c:pt>
                <c:pt idx="257">
                  <c:v>0.13350000000000001</c:v>
                </c:pt>
                <c:pt idx="258">
                  <c:v>0.13400000000000001</c:v>
                </c:pt>
                <c:pt idx="259">
                  <c:v>0.13449999999999998</c:v>
                </c:pt>
                <c:pt idx="260">
                  <c:v>0.13500000000000001</c:v>
                </c:pt>
                <c:pt idx="261">
                  <c:v>0.13550000000000001</c:v>
                </c:pt>
                <c:pt idx="262">
                  <c:v>0.13600000000000001</c:v>
                </c:pt>
                <c:pt idx="263">
                  <c:v>0.13650000000000001</c:v>
                </c:pt>
                <c:pt idx="264">
                  <c:v>0.13699999999999998</c:v>
                </c:pt>
                <c:pt idx="265">
                  <c:v>0.13750000000000001</c:v>
                </c:pt>
                <c:pt idx="266">
                  <c:v>0.13800000000000001</c:v>
                </c:pt>
                <c:pt idx="267">
                  <c:v>0.13849999999999998</c:v>
                </c:pt>
                <c:pt idx="268">
                  <c:v>0.13900000000000001</c:v>
                </c:pt>
                <c:pt idx="269">
                  <c:v>0.13949999999999999</c:v>
                </c:pt>
                <c:pt idx="270">
                  <c:v>0.14000000000000001</c:v>
                </c:pt>
                <c:pt idx="271">
                  <c:v>0.14050000000000001</c:v>
                </c:pt>
                <c:pt idx="272">
                  <c:v>0.14099999999999999</c:v>
                </c:pt>
                <c:pt idx="273">
                  <c:v>0.14150000000000001</c:v>
                </c:pt>
                <c:pt idx="274">
                  <c:v>0.14199999999999999</c:v>
                </c:pt>
                <c:pt idx="275">
                  <c:v>0.14249999999999999</c:v>
                </c:pt>
                <c:pt idx="276">
                  <c:v>0.14300000000000002</c:v>
                </c:pt>
                <c:pt idx="277">
                  <c:v>0.14349999999999999</c:v>
                </c:pt>
                <c:pt idx="278">
                  <c:v>0.14400000000000002</c:v>
                </c:pt>
                <c:pt idx="279">
                  <c:v>0.14449999999999999</c:v>
                </c:pt>
                <c:pt idx="280">
                  <c:v>0.14499999999999999</c:v>
                </c:pt>
                <c:pt idx="281">
                  <c:v>0.14550000000000002</c:v>
                </c:pt>
                <c:pt idx="282">
                  <c:v>0.14599999999999999</c:v>
                </c:pt>
                <c:pt idx="283">
                  <c:v>0.14649999999999999</c:v>
                </c:pt>
                <c:pt idx="284">
                  <c:v>0.14699999999999999</c:v>
                </c:pt>
                <c:pt idx="285">
                  <c:v>0.14749999999999999</c:v>
                </c:pt>
                <c:pt idx="286">
                  <c:v>0.14800000000000002</c:v>
                </c:pt>
                <c:pt idx="287">
                  <c:v>0.14849999999999999</c:v>
                </c:pt>
                <c:pt idx="288">
                  <c:v>0.14899999999999999</c:v>
                </c:pt>
                <c:pt idx="289">
                  <c:v>0.14949999999999999</c:v>
                </c:pt>
                <c:pt idx="290">
                  <c:v>0.15</c:v>
                </c:pt>
                <c:pt idx="291">
                  <c:v>0.15049999999999999</c:v>
                </c:pt>
                <c:pt idx="292">
                  <c:v>0.151</c:v>
                </c:pt>
                <c:pt idx="293">
                  <c:v>0.1515</c:v>
                </c:pt>
                <c:pt idx="294">
                  <c:v>0.152</c:v>
                </c:pt>
                <c:pt idx="295">
                  <c:v>0.1525</c:v>
                </c:pt>
                <c:pt idx="296">
                  <c:v>0.153</c:v>
                </c:pt>
                <c:pt idx="297">
                  <c:v>0.1535</c:v>
                </c:pt>
                <c:pt idx="298">
                  <c:v>0.154</c:v>
                </c:pt>
                <c:pt idx="299">
                  <c:v>0.1545</c:v>
                </c:pt>
                <c:pt idx="300">
                  <c:v>0.155</c:v>
                </c:pt>
                <c:pt idx="301">
                  <c:v>0.1555</c:v>
                </c:pt>
                <c:pt idx="302">
                  <c:v>0.156</c:v>
                </c:pt>
                <c:pt idx="303">
                  <c:v>0.1565</c:v>
                </c:pt>
                <c:pt idx="304">
                  <c:v>0.157</c:v>
                </c:pt>
                <c:pt idx="305">
                  <c:v>0.1575</c:v>
                </c:pt>
                <c:pt idx="306">
                  <c:v>0.158</c:v>
                </c:pt>
                <c:pt idx="307">
                  <c:v>0.1585</c:v>
                </c:pt>
                <c:pt idx="308">
                  <c:v>0.1595</c:v>
                </c:pt>
                <c:pt idx="309">
                  <c:v>0.16</c:v>
                </c:pt>
                <c:pt idx="310">
                  <c:v>0.1605</c:v>
                </c:pt>
                <c:pt idx="311">
                  <c:v>0.161</c:v>
                </c:pt>
                <c:pt idx="312">
                  <c:v>0.16149999999999998</c:v>
                </c:pt>
                <c:pt idx="313">
                  <c:v>0.16200000000000001</c:v>
                </c:pt>
                <c:pt idx="314">
                  <c:v>0.16250000000000001</c:v>
                </c:pt>
                <c:pt idx="315">
                  <c:v>0.16300000000000001</c:v>
                </c:pt>
                <c:pt idx="316">
                  <c:v>0.16350000000000001</c:v>
                </c:pt>
                <c:pt idx="317">
                  <c:v>0.16399999999999998</c:v>
                </c:pt>
                <c:pt idx="318">
                  <c:v>0.16449999999999998</c:v>
                </c:pt>
                <c:pt idx="319">
                  <c:v>0.16500000000000001</c:v>
                </c:pt>
                <c:pt idx="320">
                  <c:v>0.16550000000000001</c:v>
                </c:pt>
                <c:pt idx="321">
                  <c:v>0.16600000000000001</c:v>
                </c:pt>
                <c:pt idx="322">
                  <c:v>0.16649999999999998</c:v>
                </c:pt>
                <c:pt idx="323">
                  <c:v>0.16699999999999998</c:v>
                </c:pt>
                <c:pt idx="324">
                  <c:v>0.16750000000000001</c:v>
                </c:pt>
                <c:pt idx="325">
                  <c:v>0.16800000000000001</c:v>
                </c:pt>
                <c:pt idx="326">
                  <c:v>0.16850000000000001</c:v>
                </c:pt>
                <c:pt idx="327">
                  <c:v>0.16899999999999998</c:v>
                </c:pt>
                <c:pt idx="328">
                  <c:v>0.16949999999999998</c:v>
                </c:pt>
                <c:pt idx="329">
                  <c:v>0.17</c:v>
                </c:pt>
                <c:pt idx="330">
                  <c:v>0.17050000000000001</c:v>
                </c:pt>
                <c:pt idx="331">
                  <c:v>0.17100000000000001</c:v>
                </c:pt>
                <c:pt idx="332">
                  <c:v>0.17149999999999999</c:v>
                </c:pt>
                <c:pt idx="333">
                  <c:v>0.17199999999999999</c:v>
                </c:pt>
                <c:pt idx="334">
                  <c:v>0.17249999999999999</c:v>
                </c:pt>
                <c:pt idx="335">
                  <c:v>0.17300000000000001</c:v>
                </c:pt>
                <c:pt idx="336">
                  <c:v>0.17350000000000002</c:v>
                </c:pt>
                <c:pt idx="337">
                  <c:v>0.17399999999999999</c:v>
                </c:pt>
                <c:pt idx="338">
                  <c:v>0.17449999999999999</c:v>
                </c:pt>
                <c:pt idx="339">
                  <c:v>0.17499999999999999</c:v>
                </c:pt>
                <c:pt idx="340">
                  <c:v>0.17550000000000002</c:v>
                </c:pt>
                <c:pt idx="341">
                  <c:v>0.17600000000000002</c:v>
                </c:pt>
                <c:pt idx="342">
                  <c:v>0.17649999999999999</c:v>
                </c:pt>
                <c:pt idx="343">
                  <c:v>0.17699999999999999</c:v>
                </c:pt>
                <c:pt idx="344">
                  <c:v>0.17749999999999999</c:v>
                </c:pt>
                <c:pt idx="345">
                  <c:v>0.17800000000000002</c:v>
                </c:pt>
                <c:pt idx="346">
                  <c:v>0.17850000000000002</c:v>
                </c:pt>
                <c:pt idx="347">
                  <c:v>0.17899999999999999</c:v>
                </c:pt>
                <c:pt idx="348">
                  <c:v>0.17949999999999999</c:v>
                </c:pt>
                <c:pt idx="349">
                  <c:v>0.18</c:v>
                </c:pt>
                <c:pt idx="350">
                  <c:v>0.18049999999999999</c:v>
                </c:pt>
                <c:pt idx="351">
                  <c:v>0.18100000000000002</c:v>
                </c:pt>
                <c:pt idx="352">
                  <c:v>0.18149999999999999</c:v>
                </c:pt>
                <c:pt idx="353">
                  <c:v>0.182</c:v>
                </c:pt>
                <c:pt idx="354">
                  <c:v>0.1825</c:v>
                </c:pt>
                <c:pt idx="355">
                  <c:v>0.183</c:v>
                </c:pt>
                <c:pt idx="356">
                  <c:v>0.18350000000000002</c:v>
                </c:pt>
                <c:pt idx="357">
                  <c:v>0.184</c:v>
                </c:pt>
                <c:pt idx="358">
                  <c:v>0.1845</c:v>
                </c:pt>
                <c:pt idx="359">
                  <c:v>0.185</c:v>
                </c:pt>
                <c:pt idx="360">
                  <c:v>0.1855</c:v>
                </c:pt>
                <c:pt idx="361">
                  <c:v>0.18600000000000003</c:v>
                </c:pt>
                <c:pt idx="362">
                  <c:v>0.1865</c:v>
                </c:pt>
                <c:pt idx="363">
                  <c:v>0.187</c:v>
                </c:pt>
                <c:pt idx="364">
                  <c:v>0.1875</c:v>
                </c:pt>
                <c:pt idx="365">
                  <c:v>0.188</c:v>
                </c:pt>
                <c:pt idx="366">
                  <c:v>0.1885</c:v>
                </c:pt>
                <c:pt idx="367">
                  <c:v>0.18899999999999997</c:v>
                </c:pt>
                <c:pt idx="368">
                  <c:v>0.1895</c:v>
                </c:pt>
                <c:pt idx="369">
                  <c:v>0.19</c:v>
                </c:pt>
                <c:pt idx="370">
                  <c:v>0.1905</c:v>
                </c:pt>
                <c:pt idx="371">
                  <c:v>0.191</c:v>
                </c:pt>
                <c:pt idx="372">
                  <c:v>0.19149999999999998</c:v>
                </c:pt>
                <c:pt idx="373">
                  <c:v>0.192</c:v>
                </c:pt>
                <c:pt idx="374">
                  <c:v>0.193</c:v>
                </c:pt>
                <c:pt idx="375">
                  <c:v>0.19350000000000001</c:v>
                </c:pt>
                <c:pt idx="376">
                  <c:v>0.19399999999999998</c:v>
                </c:pt>
                <c:pt idx="377">
                  <c:v>0.19500000000000001</c:v>
                </c:pt>
                <c:pt idx="378">
                  <c:v>0.19550000000000001</c:v>
                </c:pt>
                <c:pt idx="379">
                  <c:v>0.19600000000000001</c:v>
                </c:pt>
                <c:pt idx="380">
                  <c:v>0.19649999999999998</c:v>
                </c:pt>
                <c:pt idx="381">
                  <c:v>0.19699999999999998</c:v>
                </c:pt>
                <c:pt idx="382">
                  <c:v>0.19750000000000001</c:v>
                </c:pt>
                <c:pt idx="383">
                  <c:v>0.19800000000000001</c:v>
                </c:pt>
                <c:pt idx="384">
                  <c:v>0.19899999999999998</c:v>
                </c:pt>
                <c:pt idx="385">
                  <c:v>0.19949999999999998</c:v>
                </c:pt>
                <c:pt idx="386">
                  <c:v>0.2</c:v>
                </c:pt>
                <c:pt idx="387">
                  <c:v>0.20100000000000001</c:v>
                </c:pt>
                <c:pt idx="388">
                  <c:v>0.20149999999999998</c:v>
                </c:pt>
                <c:pt idx="389">
                  <c:v>0.20199999999999999</c:v>
                </c:pt>
                <c:pt idx="390">
                  <c:v>0.20300000000000001</c:v>
                </c:pt>
                <c:pt idx="391">
                  <c:v>0.20350000000000001</c:v>
                </c:pt>
                <c:pt idx="392">
                  <c:v>0.20399999999999999</c:v>
                </c:pt>
                <c:pt idx="393">
                  <c:v>0.20499999999999999</c:v>
                </c:pt>
                <c:pt idx="394">
                  <c:v>0.20550000000000002</c:v>
                </c:pt>
                <c:pt idx="395">
                  <c:v>0.20600000000000002</c:v>
                </c:pt>
                <c:pt idx="396">
                  <c:v>0.20649999999999999</c:v>
                </c:pt>
                <c:pt idx="397">
                  <c:v>0.20699999999999999</c:v>
                </c:pt>
                <c:pt idx="398">
                  <c:v>0.20749999999999999</c:v>
                </c:pt>
                <c:pt idx="399">
                  <c:v>0.20800000000000002</c:v>
                </c:pt>
                <c:pt idx="400">
                  <c:v>0.20850000000000002</c:v>
                </c:pt>
                <c:pt idx="401">
                  <c:v>0.20899999999999999</c:v>
                </c:pt>
                <c:pt idx="402" formatCode="General">
                  <c:v>0.20949999999999999</c:v>
                </c:pt>
                <c:pt idx="403" formatCode="General">
                  <c:v>0.21</c:v>
                </c:pt>
                <c:pt idx="404" formatCode="General">
                  <c:v>0.21050000000000002</c:v>
                </c:pt>
                <c:pt idx="405" formatCode="General">
                  <c:v>0.21149999999999999</c:v>
                </c:pt>
                <c:pt idx="406" formatCode="General">
                  <c:v>0.21199999999999999</c:v>
                </c:pt>
                <c:pt idx="407" formatCode="General">
                  <c:v>0.21249999999999999</c:v>
                </c:pt>
                <c:pt idx="408" formatCode="General">
                  <c:v>0.21299999999999999</c:v>
                </c:pt>
                <c:pt idx="409" formatCode="General">
                  <c:v>0.21350000000000002</c:v>
                </c:pt>
                <c:pt idx="410" formatCode="General">
                  <c:v>0.214</c:v>
                </c:pt>
                <c:pt idx="411" formatCode="General">
                  <c:v>0.2145</c:v>
                </c:pt>
                <c:pt idx="412" formatCode="General">
                  <c:v>0.215</c:v>
                </c:pt>
                <c:pt idx="413" formatCode="General">
                  <c:v>0.2155</c:v>
                </c:pt>
                <c:pt idx="414" formatCode="General">
                  <c:v>0.21600000000000003</c:v>
                </c:pt>
              </c:numCache>
            </c:numRef>
          </c:xVal>
          <c:yVal>
            <c:numRef>
              <c:f>'stress-strain -cleaned'!$N$3:$N$417</c:f>
              <c:numCache>
                <c:formatCode>0.00</c:formatCode>
                <c:ptCount val="415"/>
                <c:pt idx="0">
                  <c:v>0</c:v>
                </c:pt>
                <c:pt idx="1">
                  <c:v>0</c:v>
                </c:pt>
                <c:pt idx="2">
                  <c:v>3.2232200000000004</c:v>
                </c:pt>
                <c:pt idx="3">
                  <c:v>3.7837800000000006</c:v>
                </c:pt>
                <c:pt idx="4">
                  <c:v>8.8288200000000003</c:v>
                </c:pt>
                <c:pt idx="5">
                  <c:v>8.8288200000000003</c:v>
                </c:pt>
                <c:pt idx="6">
                  <c:v>10.090080000000002</c:v>
                </c:pt>
                <c:pt idx="7">
                  <c:v>10.090080000000002</c:v>
                </c:pt>
                <c:pt idx="8">
                  <c:v>18.918900000000004</c:v>
                </c:pt>
                <c:pt idx="9">
                  <c:v>20.180160000000004</c:v>
                </c:pt>
                <c:pt idx="10">
                  <c:v>21.441420000000001</c:v>
                </c:pt>
                <c:pt idx="11">
                  <c:v>15.83582</c:v>
                </c:pt>
                <c:pt idx="12">
                  <c:v>15.135120000000002</c:v>
                </c:pt>
                <c:pt idx="13">
                  <c:v>15.135120000000002</c:v>
                </c:pt>
                <c:pt idx="14">
                  <c:v>14.574560000000002</c:v>
                </c:pt>
                <c:pt idx="15">
                  <c:v>13.873860000000002</c:v>
                </c:pt>
                <c:pt idx="16">
                  <c:v>13.873860000000002</c:v>
                </c:pt>
                <c:pt idx="17">
                  <c:v>13.873860000000002</c:v>
                </c:pt>
                <c:pt idx="18">
                  <c:v>13.873860000000002</c:v>
                </c:pt>
                <c:pt idx="19">
                  <c:v>12.052040000000002</c:v>
                </c:pt>
                <c:pt idx="20">
                  <c:v>12.052040000000002</c:v>
                </c:pt>
                <c:pt idx="21">
                  <c:v>11.351340000000002</c:v>
                </c:pt>
                <c:pt idx="22">
                  <c:v>10.790780000000002</c:v>
                </c:pt>
                <c:pt idx="23">
                  <c:v>10.790780000000002</c:v>
                </c:pt>
                <c:pt idx="24">
                  <c:v>10.790780000000002</c:v>
                </c:pt>
                <c:pt idx="25">
                  <c:v>11.351340000000002</c:v>
                </c:pt>
                <c:pt idx="26">
                  <c:v>10.790780000000002</c:v>
                </c:pt>
                <c:pt idx="27">
                  <c:v>10.790780000000002</c:v>
                </c:pt>
                <c:pt idx="28">
                  <c:v>10.790780000000002</c:v>
                </c:pt>
                <c:pt idx="29">
                  <c:v>10.790780000000002</c:v>
                </c:pt>
                <c:pt idx="30">
                  <c:v>10.090080000000002</c:v>
                </c:pt>
                <c:pt idx="31">
                  <c:v>10.090080000000002</c:v>
                </c:pt>
                <c:pt idx="32">
                  <c:v>10.090080000000002</c:v>
                </c:pt>
                <c:pt idx="33">
                  <c:v>12.052040000000002</c:v>
                </c:pt>
                <c:pt idx="34">
                  <c:v>12.052040000000002</c:v>
                </c:pt>
                <c:pt idx="35">
                  <c:v>13.873860000000002</c:v>
                </c:pt>
                <c:pt idx="36">
                  <c:v>17.097080000000002</c:v>
                </c:pt>
                <c:pt idx="37">
                  <c:v>27.747720000000005</c:v>
                </c:pt>
                <c:pt idx="38">
                  <c:v>28.448419999999999</c:v>
                </c:pt>
                <c:pt idx="39">
                  <c:v>29.709680000000002</c:v>
                </c:pt>
                <c:pt idx="40">
                  <c:v>31.531500000000001</c:v>
                </c:pt>
                <c:pt idx="41">
                  <c:v>40.360320000000009</c:v>
                </c:pt>
                <c:pt idx="42">
                  <c:v>40.360320000000009</c:v>
                </c:pt>
                <c:pt idx="43">
                  <c:v>42.882840000000002</c:v>
                </c:pt>
                <c:pt idx="44">
                  <c:v>44.844800000000006</c:v>
                </c:pt>
                <c:pt idx="45">
                  <c:v>49.189140000000002</c:v>
                </c:pt>
                <c:pt idx="46">
                  <c:v>49.88984</c:v>
                </c:pt>
                <c:pt idx="47">
                  <c:v>49.88984</c:v>
                </c:pt>
                <c:pt idx="48">
                  <c:v>51.1511</c:v>
                </c:pt>
                <c:pt idx="49">
                  <c:v>56.19614</c:v>
                </c:pt>
                <c:pt idx="50">
                  <c:v>56.756700000000009</c:v>
                </c:pt>
                <c:pt idx="51">
                  <c:v>57.4574</c:v>
                </c:pt>
                <c:pt idx="52">
                  <c:v>58.017959999999995</c:v>
                </c:pt>
                <c:pt idx="53">
                  <c:v>58.718660000000014</c:v>
                </c:pt>
                <c:pt idx="54">
                  <c:v>58.718660000000014</c:v>
                </c:pt>
                <c:pt idx="55">
                  <c:v>58.718660000000014</c:v>
                </c:pt>
                <c:pt idx="56">
                  <c:v>58.718660000000014</c:v>
                </c:pt>
                <c:pt idx="57">
                  <c:v>61.241180000000007</c:v>
                </c:pt>
                <c:pt idx="58">
                  <c:v>61.241180000000007</c:v>
                </c:pt>
                <c:pt idx="59">
                  <c:v>61.801740000000009</c:v>
                </c:pt>
                <c:pt idx="60">
                  <c:v>63.763700000000007</c:v>
                </c:pt>
                <c:pt idx="61">
                  <c:v>74.41434000000001</c:v>
                </c:pt>
                <c:pt idx="62">
                  <c:v>76.376300000000015</c:v>
                </c:pt>
                <c:pt idx="63">
                  <c:v>78.198120000000017</c:v>
                </c:pt>
                <c:pt idx="64">
                  <c:v>80.720640000000017</c:v>
                </c:pt>
                <c:pt idx="65">
                  <c:v>93.333240000000004</c:v>
                </c:pt>
                <c:pt idx="66">
                  <c:v>94.033940000000001</c:v>
                </c:pt>
                <c:pt idx="67">
                  <c:v>96.556460000000001</c:v>
                </c:pt>
                <c:pt idx="68">
                  <c:v>100.34024000000001</c:v>
                </c:pt>
                <c:pt idx="69">
                  <c:v>116.73662000000002</c:v>
                </c:pt>
                <c:pt idx="70">
                  <c:v>119.25914000000002</c:v>
                </c:pt>
                <c:pt idx="71">
                  <c:v>121.78166</c:v>
                </c:pt>
                <c:pt idx="72">
                  <c:v>125.56544000000004</c:v>
                </c:pt>
                <c:pt idx="73">
                  <c:v>145.04490000000001</c:v>
                </c:pt>
                <c:pt idx="74">
                  <c:v>147.00686000000002</c:v>
                </c:pt>
                <c:pt idx="75">
                  <c:v>148.82868000000002</c:v>
                </c:pt>
                <c:pt idx="76">
                  <c:v>154.57442</c:v>
                </c:pt>
                <c:pt idx="77">
                  <c:v>177.83766000000003</c:v>
                </c:pt>
                <c:pt idx="78">
                  <c:v>179.79962000000003</c:v>
                </c:pt>
                <c:pt idx="79">
                  <c:v>182.32214000000002</c:v>
                </c:pt>
                <c:pt idx="80">
                  <c:v>188.62844000000001</c:v>
                </c:pt>
                <c:pt idx="81">
                  <c:v>211.89168000000001</c:v>
                </c:pt>
                <c:pt idx="82">
                  <c:v>215.67546000000002</c:v>
                </c:pt>
                <c:pt idx="83">
                  <c:v>218.19798000000003</c:v>
                </c:pt>
                <c:pt idx="84">
                  <c:v>223.24302</c:v>
                </c:pt>
                <c:pt idx="85">
                  <c:v>250.43018000000004</c:v>
                </c:pt>
                <c:pt idx="86">
                  <c:v>252.25200000000001</c:v>
                </c:pt>
                <c:pt idx="87">
                  <c:v>255.47522000000004</c:v>
                </c:pt>
                <c:pt idx="88">
                  <c:v>264.30404000000004</c:v>
                </c:pt>
                <c:pt idx="89">
                  <c:v>291.35106000000002</c:v>
                </c:pt>
                <c:pt idx="90">
                  <c:v>295.83554000000004</c:v>
                </c:pt>
                <c:pt idx="91">
                  <c:v>297.65736000000004</c:v>
                </c:pt>
                <c:pt idx="92">
                  <c:v>307.18688000000003</c:v>
                </c:pt>
                <c:pt idx="93">
                  <c:v>334.23390000000006</c:v>
                </c:pt>
                <c:pt idx="94">
                  <c:v>339.97964000000002</c:v>
                </c:pt>
                <c:pt idx="95">
                  <c:v>341.24090000000007</c:v>
                </c:pt>
                <c:pt idx="96">
                  <c:v>351.33098000000001</c:v>
                </c:pt>
                <c:pt idx="97">
                  <c:v>383.42304000000001</c:v>
                </c:pt>
                <c:pt idx="98">
                  <c:v>386.64626000000004</c:v>
                </c:pt>
                <c:pt idx="99">
                  <c:v>387.20681999999999</c:v>
                </c:pt>
                <c:pt idx="100">
                  <c:v>397.29690000000005</c:v>
                </c:pt>
                <c:pt idx="101">
                  <c:v>426.30588000000006</c:v>
                </c:pt>
                <c:pt idx="102">
                  <c:v>432.05162000000007</c:v>
                </c:pt>
                <c:pt idx="103">
                  <c:v>433.31288000000006</c:v>
                </c:pt>
                <c:pt idx="104">
                  <c:v>441.44100000000003</c:v>
                </c:pt>
                <c:pt idx="105">
                  <c:v>476.19571999999999</c:v>
                </c:pt>
                <c:pt idx="106">
                  <c:v>479.27880000000005</c:v>
                </c:pt>
                <c:pt idx="107">
                  <c:v>483.76328000000012</c:v>
                </c:pt>
                <c:pt idx="108">
                  <c:v>490.06957999999997</c:v>
                </c:pt>
                <c:pt idx="109">
                  <c:v>525.94542000000001</c:v>
                </c:pt>
                <c:pt idx="110">
                  <c:v>527.20668000000001</c:v>
                </c:pt>
                <c:pt idx="111">
                  <c:v>532.25171999999998</c:v>
                </c:pt>
                <c:pt idx="112">
                  <c:v>553.13258000000008</c:v>
                </c:pt>
                <c:pt idx="113">
                  <c:v>555.65509999999995</c:v>
                </c:pt>
                <c:pt idx="114">
                  <c:v>556.91636000000005</c:v>
                </c:pt>
                <c:pt idx="115">
                  <c:v>561.96140000000003</c:v>
                </c:pt>
                <c:pt idx="116">
                  <c:v>557.47692000000006</c:v>
                </c:pt>
                <c:pt idx="117">
                  <c:v>555.65509999999995</c:v>
                </c:pt>
                <c:pt idx="118">
                  <c:v>552.43188000000009</c:v>
                </c:pt>
                <c:pt idx="119">
                  <c:v>552.43188000000009</c:v>
                </c:pt>
                <c:pt idx="120">
                  <c:v>553.13258000000008</c:v>
                </c:pt>
                <c:pt idx="121">
                  <c:v>553.69313999999997</c:v>
                </c:pt>
                <c:pt idx="122">
                  <c:v>554.95440000000008</c:v>
                </c:pt>
                <c:pt idx="123">
                  <c:v>554.95440000000008</c:v>
                </c:pt>
                <c:pt idx="124">
                  <c:v>554.95440000000008</c:v>
                </c:pt>
                <c:pt idx="125">
                  <c:v>554.95440000000008</c:v>
                </c:pt>
                <c:pt idx="126">
                  <c:v>554.95440000000008</c:v>
                </c:pt>
                <c:pt idx="127">
                  <c:v>554.95440000000008</c:v>
                </c:pt>
                <c:pt idx="128">
                  <c:v>554.95440000000008</c:v>
                </c:pt>
                <c:pt idx="129">
                  <c:v>554.95440000000008</c:v>
                </c:pt>
                <c:pt idx="130">
                  <c:v>555.65509999999995</c:v>
                </c:pt>
                <c:pt idx="131">
                  <c:v>554.39384000000007</c:v>
                </c:pt>
                <c:pt idx="132">
                  <c:v>553.69313999999997</c:v>
                </c:pt>
                <c:pt idx="133">
                  <c:v>553.69313999999997</c:v>
                </c:pt>
                <c:pt idx="134">
                  <c:v>553.69313999999997</c:v>
                </c:pt>
                <c:pt idx="135">
                  <c:v>554.95440000000008</c:v>
                </c:pt>
                <c:pt idx="136">
                  <c:v>554.95440000000008</c:v>
                </c:pt>
                <c:pt idx="137">
                  <c:v>554.95440000000008</c:v>
                </c:pt>
                <c:pt idx="138">
                  <c:v>555.65509999999995</c:v>
                </c:pt>
                <c:pt idx="139">
                  <c:v>556.21566000000007</c:v>
                </c:pt>
                <c:pt idx="140">
                  <c:v>556.21566000000007</c:v>
                </c:pt>
                <c:pt idx="141">
                  <c:v>556.91636000000005</c:v>
                </c:pt>
                <c:pt idx="142">
                  <c:v>556.91636000000005</c:v>
                </c:pt>
                <c:pt idx="143">
                  <c:v>554.95440000000008</c:v>
                </c:pt>
                <c:pt idx="144">
                  <c:v>554.39384000000007</c:v>
                </c:pt>
                <c:pt idx="145">
                  <c:v>553.69313999999997</c:v>
                </c:pt>
                <c:pt idx="146">
                  <c:v>552.43188000000009</c:v>
                </c:pt>
                <c:pt idx="147">
                  <c:v>551.87132000000008</c:v>
                </c:pt>
                <c:pt idx="148">
                  <c:v>551.17061999999999</c:v>
                </c:pt>
                <c:pt idx="149">
                  <c:v>550.61006000000009</c:v>
                </c:pt>
                <c:pt idx="150">
                  <c:v>549.3488000000001</c:v>
                </c:pt>
                <c:pt idx="151">
                  <c:v>546.12558000000001</c:v>
                </c:pt>
                <c:pt idx="152">
                  <c:v>546.12558000000001</c:v>
                </c:pt>
                <c:pt idx="153">
                  <c:v>546.12558000000001</c:v>
                </c:pt>
                <c:pt idx="154">
                  <c:v>546.12558000000001</c:v>
                </c:pt>
                <c:pt idx="155">
                  <c:v>547.38684000000012</c:v>
                </c:pt>
                <c:pt idx="156">
                  <c:v>547.38684000000012</c:v>
                </c:pt>
                <c:pt idx="157">
                  <c:v>548.08753999999999</c:v>
                </c:pt>
                <c:pt idx="158">
                  <c:v>549.90936000000011</c:v>
                </c:pt>
                <c:pt idx="159">
                  <c:v>553.69313999999997</c:v>
                </c:pt>
                <c:pt idx="160">
                  <c:v>553.13258000000008</c:v>
                </c:pt>
                <c:pt idx="161">
                  <c:v>553.69313999999997</c:v>
                </c:pt>
                <c:pt idx="162">
                  <c:v>553.69313999999997</c:v>
                </c:pt>
                <c:pt idx="163">
                  <c:v>554.39384000000007</c:v>
                </c:pt>
                <c:pt idx="164">
                  <c:v>554.39384000000007</c:v>
                </c:pt>
                <c:pt idx="165">
                  <c:v>554.95440000000008</c:v>
                </c:pt>
                <c:pt idx="166">
                  <c:v>554.95440000000008</c:v>
                </c:pt>
                <c:pt idx="167">
                  <c:v>555.65509999999995</c:v>
                </c:pt>
                <c:pt idx="168">
                  <c:v>556.21566000000007</c:v>
                </c:pt>
                <c:pt idx="169">
                  <c:v>556.21566000000007</c:v>
                </c:pt>
                <c:pt idx="170">
                  <c:v>554.95440000000008</c:v>
                </c:pt>
                <c:pt idx="171">
                  <c:v>554.39384000000007</c:v>
                </c:pt>
                <c:pt idx="172">
                  <c:v>557.47692000000006</c:v>
                </c:pt>
                <c:pt idx="173">
                  <c:v>558.17762000000005</c:v>
                </c:pt>
                <c:pt idx="174">
                  <c:v>558.17762000000005</c:v>
                </c:pt>
                <c:pt idx="175">
                  <c:v>557.47692000000006</c:v>
                </c:pt>
                <c:pt idx="176">
                  <c:v>557.47692000000006</c:v>
                </c:pt>
                <c:pt idx="177">
                  <c:v>558.17762000000005</c:v>
                </c:pt>
                <c:pt idx="178">
                  <c:v>558.73817999999994</c:v>
                </c:pt>
                <c:pt idx="179">
                  <c:v>562.52196000000004</c:v>
                </c:pt>
                <c:pt idx="180">
                  <c:v>562.52196000000004</c:v>
                </c:pt>
                <c:pt idx="181">
                  <c:v>563.22266000000002</c:v>
                </c:pt>
                <c:pt idx="182">
                  <c:v>565.74518000000012</c:v>
                </c:pt>
                <c:pt idx="183">
                  <c:v>566.30574000000001</c:v>
                </c:pt>
                <c:pt idx="184">
                  <c:v>566.30574000000001</c:v>
                </c:pt>
                <c:pt idx="185">
                  <c:v>566.30574000000001</c:v>
                </c:pt>
                <c:pt idx="186">
                  <c:v>564.48392000000001</c:v>
                </c:pt>
                <c:pt idx="187">
                  <c:v>564.48392000000001</c:v>
                </c:pt>
                <c:pt idx="188">
                  <c:v>564.48392000000001</c:v>
                </c:pt>
                <c:pt idx="189">
                  <c:v>564.48392000000001</c:v>
                </c:pt>
                <c:pt idx="190">
                  <c:v>564.48392000000001</c:v>
                </c:pt>
                <c:pt idx="191">
                  <c:v>564.48392000000001</c:v>
                </c:pt>
                <c:pt idx="192">
                  <c:v>565.04448000000002</c:v>
                </c:pt>
                <c:pt idx="193">
                  <c:v>564.48392000000001</c:v>
                </c:pt>
                <c:pt idx="194">
                  <c:v>566.30574000000001</c:v>
                </c:pt>
                <c:pt idx="195">
                  <c:v>566.30574000000001</c:v>
                </c:pt>
                <c:pt idx="196">
                  <c:v>566.30574000000001</c:v>
                </c:pt>
                <c:pt idx="197">
                  <c:v>567.00644000000011</c:v>
                </c:pt>
                <c:pt idx="198">
                  <c:v>567.00644000000011</c:v>
                </c:pt>
                <c:pt idx="199">
                  <c:v>567.00644000000011</c:v>
                </c:pt>
                <c:pt idx="200">
                  <c:v>567.56700000000012</c:v>
                </c:pt>
                <c:pt idx="201">
                  <c:v>566.30574000000001</c:v>
                </c:pt>
                <c:pt idx="202">
                  <c:v>566.30574000000001</c:v>
                </c:pt>
                <c:pt idx="203">
                  <c:v>566.30574000000001</c:v>
                </c:pt>
                <c:pt idx="204">
                  <c:v>565.74518000000012</c:v>
                </c:pt>
                <c:pt idx="205">
                  <c:v>568.26769999999999</c:v>
                </c:pt>
                <c:pt idx="206">
                  <c:v>568.26769999999999</c:v>
                </c:pt>
                <c:pt idx="207">
                  <c:v>568.82826000000011</c:v>
                </c:pt>
                <c:pt idx="208">
                  <c:v>568.82826000000011</c:v>
                </c:pt>
                <c:pt idx="209">
                  <c:v>567.00644000000011</c:v>
                </c:pt>
                <c:pt idx="210">
                  <c:v>567.00644000000011</c:v>
                </c:pt>
                <c:pt idx="211">
                  <c:v>567.00644000000011</c:v>
                </c:pt>
                <c:pt idx="212">
                  <c:v>569.5289600000001</c:v>
                </c:pt>
                <c:pt idx="213">
                  <c:v>568.82826000000011</c:v>
                </c:pt>
                <c:pt idx="214">
                  <c:v>568.82826000000011</c:v>
                </c:pt>
                <c:pt idx="215">
                  <c:v>568.82826000000011</c:v>
                </c:pt>
                <c:pt idx="216">
                  <c:v>569.5289600000001</c:v>
                </c:pt>
                <c:pt idx="217">
                  <c:v>569.5289600000001</c:v>
                </c:pt>
                <c:pt idx="218">
                  <c:v>570.08951999999999</c:v>
                </c:pt>
                <c:pt idx="219">
                  <c:v>571.3507800000001</c:v>
                </c:pt>
                <c:pt idx="220">
                  <c:v>572.61204000000009</c:v>
                </c:pt>
                <c:pt idx="221">
                  <c:v>572.61204000000009</c:v>
                </c:pt>
                <c:pt idx="222">
                  <c:v>573.31274000000008</c:v>
                </c:pt>
                <c:pt idx="223">
                  <c:v>573.31274000000008</c:v>
                </c:pt>
                <c:pt idx="224">
                  <c:v>572.05147999999997</c:v>
                </c:pt>
                <c:pt idx="225">
                  <c:v>572.05147999999997</c:v>
                </c:pt>
                <c:pt idx="226">
                  <c:v>571.3507800000001</c:v>
                </c:pt>
                <c:pt idx="227">
                  <c:v>571.3507800000001</c:v>
                </c:pt>
                <c:pt idx="228">
                  <c:v>571.3507800000001</c:v>
                </c:pt>
                <c:pt idx="229">
                  <c:v>571.3507800000001</c:v>
                </c:pt>
                <c:pt idx="230">
                  <c:v>572.05147999999997</c:v>
                </c:pt>
                <c:pt idx="231">
                  <c:v>572.05147999999997</c:v>
                </c:pt>
                <c:pt idx="232">
                  <c:v>571.3507800000001</c:v>
                </c:pt>
                <c:pt idx="233">
                  <c:v>571.3507800000001</c:v>
                </c:pt>
                <c:pt idx="234">
                  <c:v>571.3507800000001</c:v>
                </c:pt>
                <c:pt idx="235">
                  <c:v>572.05147999999997</c:v>
                </c:pt>
                <c:pt idx="236">
                  <c:v>576.39582000000007</c:v>
                </c:pt>
                <c:pt idx="237">
                  <c:v>576.39582000000007</c:v>
                </c:pt>
                <c:pt idx="238">
                  <c:v>577.09652000000006</c:v>
                </c:pt>
                <c:pt idx="239">
                  <c:v>577.65708000000006</c:v>
                </c:pt>
                <c:pt idx="240">
                  <c:v>580.17960000000005</c:v>
                </c:pt>
                <c:pt idx="241">
                  <c:v>580.17960000000005</c:v>
                </c:pt>
                <c:pt idx="242">
                  <c:v>580.17960000000005</c:v>
                </c:pt>
                <c:pt idx="243">
                  <c:v>580.88030000000015</c:v>
                </c:pt>
                <c:pt idx="244">
                  <c:v>581.44086000000016</c:v>
                </c:pt>
                <c:pt idx="245">
                  <c:v>581.44086000000016</c:v>
                </c:pt>
                <c:pt idx="246">
                  <c:v>581.44086000000016</c:v>
                </c:pt>
                <c:pt idx="247">
                  <c:v>581.44086000000016</c:v>
                </c:pt>
                <c:pt idx="248">
                  <c:v>581.44086000000016</c:v>
                </c:pt>
                <c:pt idx="249">
                  <c:v>581.44086000000016</c:v>
                </c:pt>
                <c:pt idx="250">
                  <c:v>581.44086000000016</c:v>
                </c:pt>
                <c:pt idx="251">
                  <c:v>581.44086000000016</c:v>
                </c:pt>
                <c:pt idx="252">
                  <c:v>585.22464000000002</c:v>
                </c:pt>
                <c:pt idx="253">
                  <c:v>585.22464000000002</c:v>
                </c:pt>
                <c:pt idx="254">
                  <c:v>585.22464000000002</c:v>
                </c:pt>
                <c:pt idx="255">
                  <c:v>586.48590000000002</c:v>
                </c:pt>
                <c:pt idx="256">
                  <c:v>586.48590000000002</c:v>
                </c:pt>
                <c:pt idx="257">
                  <c:v>586.48590000000002</c:v>
                </c:pt>
                <c:pt idx="258">
                  <c:v>587.18660000000011</c:v>
                </c:pt>
                <c:pt idx="259">
                  <c:v>586.48590000000002</c:v>
                </c:pt>
                <c:pt idx="260">
                  <c:v>586.48590000000002</c:v>
                </c:pt>
                <c:pt idx="261">
                  <c:v>586.48590000000002</c:v>
                </c:pt>
                <c:pt idx="262">
                  <c:v>586.48590000000002</c:v>
                </c:pt>
                <c:pt idx="263">
                  <c:v>588.44786000000011</c:v>
                </c:pt>
                <c:pt idx="264">
                  <c:v>588.44786000000011</c:v>
                </c:pt>
                <c:pt idx="265">
                  <c:v>588.44786000000011</c:v>
                </c:pt>
                <c:pt idx="266">
                  <c:v>589.00842000000011</c:v>
                </c:pt>
                <c:pt idx="267">
                  <c:v>588.44786000000011</c:v>
                </c:pt>
                <c:pt idx="268">
                  <c:v>588.44786000000011</c:v>
                </c:pt>
                <c:pt idx="269">
                  <c:v>588.44786000000011</c:v>
                </c:pt>
                <c:pt idx="270">
                  <c:v>588.44786000000011</c:v>
                </c:pt>
                <c:pt idx="271">
                  <c:v>590.97038000000009</c:v>
                </c:pt>
                <c:pt idx="272">
                  <c:v>591.5309400000001</c:v>
                </c:pt>
                <c:pt idx="273">
                  <c:v>591.5309400000001</c:v>
                </c:pt>
                <c:pt idx="274">
                  <c:v>591.5309400000001</c:v>
                </c:pt>
                <c:pt idx="275">
                  <c:v>592.23163999999997</c:v>
                </c:pt>
                <c:pt idx="276">
                  <c:v>592.23163999999997</c:v>
                </c:pt>
                <c:pt idx="277">
                  <c:v>592.23163999999997</c:v>
                </c:pt>
                <c:pt idx="278">
                  <c:v>591.5309400000001</c:v>
                </c:pt>
                <c:pt idx="279">
                  <c:v>591.5309400000001</c:v>
                </c:pt>
                <c:pt idx="280">
                  <c:v>591.5309400000001</c:v>
                </c:pt>
                <c:pt idx="281">
                  <c:v>591.5309400000001</c:v>
                </c:pt>
                <c:pt idx="282">
                  <c:v>592.23163999999997</c:v>
                </c:pt>
                <c:pt idx="283">
                  <c:v>595.31472000000008</c:v>
                </c:pt>
                <c:pt idx="284">
                  <c:v>595.31472000000008</c:v>
                </c:pt>
                <c:pt idx="285">
                  <c:v>596.01542000000006</c:v>
                </c:pt>
                <c:pt idx="286">
                  <c:v>596.01542000000006</c:v>
                </c:pt>
                <c:pt idx="287">
                  <c:v>596.01542000000006</c:v>
                </c:pt>
                <c:pt idx="288">
                  <c:v>596.01542000000006</c:v>
                </c:pt>
                <c:pt idx="289">
                  <c:v>596.01542000000006</c:v>
                </c:pt>
                <c:pt idx="290">
                  <c:v>596.57598000000007</c:v>
                </c:pt>
                <c:pt idx="291">
                  <c:v>597.27668000000006</c:v>
                </c:pt>
                <c:pt idx="292">
                  <c:v>597.27668000000006</c:v>
                </c:pt>
                <c:pt idx="293">
                  <c:v>597.27668000000006</c:v>
                </c:pt>
                <c:pt idx="294">
                  <c:v>597.27668000000006</c:v>
                </c:pt>
                <c:pt idx="295">
                  <c:v>596.01542000000006</c:v>
                </c:pt>
                <c:pt idx="296">
                  <c:v>596.57598000000007</c:v>
                </c:pt>
                <c:pt idx="297">
                  <c:v>596.57598000000007</c:v>
                </c:pt>
                <c:pt idx="298">
                  <c:v>596.57598000000007</c:v>
                </c:pt>
                <c:pt idx="299">
                  <c:v>597.27668000000006</c:v>
                </c:pt>
                <c:pt idx="300">
                  <c:v>597.27668000000006</c:v>
                </c:pt>
                <c:pt idx="301">
                  <c:v>597.83723999999995</c:v>
                </c:pt>
                <c:pt idx="302">
                  <c:v>597.83723999999995</c:v>
                </c:pt>
                <c:pt idx="303">
                  <c:v>599.09850000000006</c:v>
                </c:pt>
                <c:pt idx="304">
                  <c:v>599.79919999999993</c:v>
                </c:pt>
                <c:pt idx="305">
                  <c:v>599.79919999999993</c:v>
                </c:pt>
                <c:pt idx="306">
                  <c:v>599.79919999999993</c:v>
                </c:pt>
                <c:pt idx="307">
                  <c:v>601.06046000000003</c:v>
                </c:pt>
                <c:pt idx="308">
                  <c:v>601.06046000000003</c:v>
                </c:pt>
                <c:pt idx="309">
                  <c:v>601.06046000000003</c:v>
                </c:pt>
                <c:pt idx="310">
                  <c:v>601.06046000000003</c:v>
                </c:pt>
                <c:pt idx="311">
                  <c:v>601.06046000000003</c:v>
                </c:pt>
                <c:pt idx="312">
                  <c:v>601.06046000000003</c:v>
                </c:pt>
                <c:pt idx="313">
                  <c:v>601.06046000000003</c:v>
                </c:pt>
                <c:pt idx="314">
                  <c:v>602.88228000000015</c:v>
                </c:pt>
                <c:pt idx="315">
                  <c:v>602.88228000000015</c:v>
                </c:pt>
                <c:pt idx="316">
                  <c:v>602.88228000000015</c:v>
                </c:pt>
                <c:pt idx="317">
                  <c:v>603.58298000000013</c:v>
                </c:pt>
                <c:pt idx="318">
                  <c:v>603.58298000000013</c:v>
                </c:pt>
                <c:pt idx="319">
                  <c:v>603.58298000000013</c:v>
                </c:pt>
                <c:pt idx="320">
                  <c:v>603.58298000000013</c:v>
                </c:pt>
                <c:pt idx="321">
                  <c:v>603.58298000000013</c:v>
                </c:pt>
                <c:pt idx="322">
                  <c:v>603.58298000000013</c:v>
                </c:pt>
                <c:pt idx="323">
                  <c:v>603.58298000000013</c:v>
                </c:pt>
                <c:pt idx="324">
                  <c:v>603.58298000000013</c:v>
                </c:pt>
                <c:pt idx="325">
                  <c:v>604.14354000000003</c:v>
                </c:pt>
                <c:pt idx="326">
                  <c:v>605.40480000000014</c:v>
                </c:pt>
                <c:pt idx="327">
                  <c:v>605.40480000000014</c:v>
                </c:pt>
                <c:pt idx="328">
                  <c:v>604.84424000000001</c:v>
                </c:pt>
                <c:pt idx="329">
                  <c:v>604.84424000000001</c:v>
                </c:pt>
                <c:pt idx="330">
                  <c:v>604.14354000000003</c:v>
                </c:pt>
                <c:pt idx="331">
                  <c:v>604.14354000000003</c:v>
                </c:pt>
                <c:pt idx="332">
                  <c:v>604.14354000000003</c:v>
                </c:pt>
                <c:pt idx="333">
                  <c:v>604.84424000000001</c:v>
                </c:pt>
                <c:pt idx="334">
                  <c:v>606.10550000000001</c:v>
                </c:pt>
                <c:pt idx="335">
                  <c:v>606.10550000000001</c:v>
                </c:pt>
                <c:pt idx="336">
                  <c:v>606.10550000000001</c:v>
                </c:pt>
                <c:pt idx="337">
                  <c:v>606.10550000000001</c:v>
                </c:pt>
                <c:pt idx="338">
                  <c:v>606.10550000000001</c:v>
                </c:pt>
                <c:pt idx="339">
                  <c:v>606.66606000000002</c:v>
                </c:pt>
                <c:pt idx="340">
                  <c:v>606.66606000000002</c:v>
                </c:pt>
                <c:pt idx="341">
                  <c:v>606.66606000000002</c:v>
                </c:pt>
                <c:pt idx="342">
                  <c:v>606.66606000000002</c:v>
                </c:pt>
                <c:pt idx="343">
                  <c:v>606.66606000000002</c:v>
                </c:pt>
                <c:pt idx="344">
                  <c:v>606.66606000000002</c:v>
                </c:pt>
                <c:pt idx="345">
                  <c:v>607.36676000000011</c:v>
                </c:pt>
                <c:pt idx="346">
                  <c:v>607.36676000000011</c:v>
                </c:pt>
                <c:pt idx="347">
                  <c:v>607.36676000000011</c:v>
                </c:pt>
                <c:pt idx="348">
                  <c:v>607.92732000000001</c:v>
                </c:pt>
                <c:pt idx="349">
                  <c:v>607.92732000000001</c:v>
                </c:pt>
                <c:pt idx="350">
                  <c:v>607.92732000000001</c:v>
                </c:pt>
                <c:pt idx="351">
                  <c:v>607.92732000000001</c:v>
                </c:pt>
                <c:pt idx="352">
                  <c:v>607.92732000000001</c:v>
                </c:pt>
                <c:pt idx="353">
                  <c:v>607.92732000000001</c:v>
                </c:pt>
                <c:pt idx="354">
                  <c:v>607.92732000000001</c:v>
                </c:pt>
                <c:pt idx="355">
                  <c:v>607.92732000000001</c:v>
                </c:pt>
                <c:pt idx="356">
                  <c:v>607.92732000000001</c:v>
                </c:pt>
                <c:pt idx="357">
                  <c:v>607.92732000000001</c:v>
                </c:pt>
                <c:pt idx="358">
                  <c:v>607.92732000000001</c:v>
                </c:pt>
                <c:pt idx="359">
                  <c:v>607.92732000000001</c:v>
                </c:pt>
                <c:pt idx="360">
                  <c:v>607.92732000000001</c:v>
                </c:pt>
                <c:pt idx="361">
                  <c:v>607.92732000000001</c:v>
                </c:pt>
                <c:pt idx="362">
                  <c:v>608.62801999999999</c:v>
                </c:pt>
                <c:pt idx="363">
                  <c:v>608.62801999999999</c:v>
                </c:pt>
                <c:pt idx="364">
                  <c:v>608.62801999999999</c:v>
                </c:pt>
                <c:pt idx="365">
                  <c:v>608.62801999999999</c:v>
                </c:pt>
                <c:pt idx="366">
                  <c:v>609.18858000000012</c:v>
                </c:pt>
                <c:pt idx="367">
                  <c:v>608.62801999999999</c:v>
                </c:pt>
                <c:pt idx="368">
                  <c:v>608.62801999999999</c:v>
                </c:pt>
                <c:pt idx="369">
                  <c:v>608.62801999999999</c:v>
                </c:pt>
                <c:pt idx="370">
                  <c:v>607.36676000000011</c:v>
                </c:pt>
                <c:pt idx="371">
                  <c:v>607.36676000000011</c:v>
                </c:pt>
                <c:pt idx="372">
                  <c:v>607.36676000000011</c:v>
                </c:pt>
                <c:pt idx="373">
                  <c:v>607.36676000000011</c:v>
                </c:pt>
                <c:pt idx="374">
                  <c:v>607.36676000000011</c:v>
                </c:pt>
                <c:pt idx="375">
                  <c:v>607.92732000000001</c:v>
                </c:pt>
                <c:pt idx="376">
                  <c:v>608.62801999999999</c:v>
                </c:pt>
                <c:pt idx="377">
                  <c:v>608.62801999999999</c:v>
                </c:pt>
                <c:pt idx="378">
                  <c:v>609.18858000000012</c:v>
                </c:pt>
                <c:pt idx="379">
                  <c:v>609.18858000000012</c:v>
                </c:pt>
                <c:pt idx="380">
                  <c:v>608.62801999999999</c:v>
                </c:pt>
                <c:pt idx="381">
                  <c:v>608.62801999999999</c:v>
                </c:pt>
                <c:pt idx="382">
                  <c:v>608.62801999999999</c:v>
                </c:pt>
                <c:pt idx="383">
                  <c:v>608.62801999999999</c:v>
                </c:pt>
                <c:pt idx="384">
                  <c:v>607.92732000000001</c:v>
                </c:pt>
                <c:pt idx="385">
                  <c:v>607.92732000000001</c:v>
                </c:pt>
                <c:pt idx="386">
                  <c:v>607.92732000000001</c:v>
                </c:pt>
                <c:pt idx="387">
                  <c:v>607.36676000000011</c:v>
                </c:pt>
                <c:pt idx="388">
                  <c:v>607.36676000000011</c:v>
                </c:pt>
                <c:pt idx="389">
                  <c:v>606.66606000000002</c:v>
                </c:pt>
                <c:pt idx="390">
                  <c:v>604.84424000000001</c:v>
                </c:pt>
                <c:pt idx="391">
                  <c:v>604.14354000000003</c:v>
                </c:pt>
                <c:pt idx="392">
                  <c:v>604.14354000000003</c:v>
                </c:pt>
                <c:pt idx="393">
                  <c:v>601.06046000000003</c:v>
                </c:pt>
                <c:pt idx="394">
                  <c:v>600.35976000000005</c:v>
                </c:pt>
                <c:pt idx="395">
                  <c:v>599.09850000000006</c:v>
                </c:pt>
                <c:pt idx="396">
                  <c:v>594.75416000000007</c:v>
                </c:pt>
                <c:pt idx="397">
                  <c:v>593.49290000000008</c:v>
                </c:pt>
                <c:pt idx="398">
                  <c:v>593.49290000000008</c:v>
                </c:pt>
                <c:pt idx="399">
                  <c:v>591.5309400000001</c:v>
                </c:pt>
                <c:pt idx="400">
                  <c:v>585.92534000000001</c:v>
                </c:pt>
                <c:pt idx="401">
                  <c:v>584.66408000000001</c:v>
                </c:pt>
                <c:pt idx="402">
                  <c:v>583.96338000000003</c:v>
                </c:pt>
                <c:pt idx="403">
                  <c:v>582.14156000000003</c:v>
                </c:pt>
                <c:pt idx="404">
                  <c:v>572.61204000000009</c:v>
                </c:pt>
                <c:pt idx="405">
                  <c:v>572.05147999999997</c:v>
                </c:pt>
                <c:pt idx="406">
                  <c:v>569.5289600000001</c:v>
                </c:pt>
                <c:pt idx="407">
                  <c:v>557.47692000000006</c:v>
                </c:pt>
                <c:pt idx="408">
                  <c:v>556.91636000000005</c:v>
                </c:pt>
                <c:pt idx="409">
                  <c:v>555.65509999999995</c:v>
                </c:pt>
                <c:pt idx="410">
                  <c:v>554.39384000000007</c:v>
                </c:pt>
                <c:pt idx="411">
                  <c:v>540.51998000000003</c:v>
                </c:pt>
                <c:pt idx="412">
                  <c:v>539.81928000000005</c:v>
                </c:pt>
                <c:pt idx="413">
                  <c:v>537.29676000000006</c:v>
                </c:pt>
                <c:pt idx="414">
                  <c:v>532.95242000000007</c:v>
                </c:pt>
              </c:numCache>
            </c:numRef>
          </c:yVal>
          <c:smooth val="1"/>
          <c:extLst>
            <c:ext xmlns:c16="http://schemas.microsoft.com/office/drawing/2014/chart" uri="{C3380CC4-5D6E-409C-BE32-E72D297353CC}">
              <c16:uniqueId val="{00000006-5A57-4E1D-A3B8-47A4B361B984}"/>
            </c:ext>
          </c:extLst>
        </c:ser>
        <c:dLbls>
          <c:showLegendKey val="0"/>
          <c:showVal val="0"/>
          <c:showCatName val="0"/>
          <c:showSerName val="0"/>
          <c:showPercent val="0"/>
          <c:showBubbleSize val="0"/>
        </c:dLbls>
        <c:axId val="1091335920"/>
        <c:axId val="1091336464"/>
      </c:scatterChart>
      <c:valAx>
        <c:axId val="1091335920"/>
        <c:scaling>
          <c:orientation val="minMax"/>
        </c:scaling>
        <c:delete val="0"/>
        <c:axPos val="b"/>
        <c:majorGridlines>
          <c:spPr>
            <a:ln w="9526" cap="flat" cmpd="sng" algn="ctr">
              <a:solidFill>
                <a:schemeClr val="tx1">
                  <a:lumMod val="15000"/>
                  <a:lumOff val="85000"/>
                </a:schemeClr>
              </a:solidFill>
              <a:round/>
            </a:ln>
            <a:effectLst/>
          </c:spPr>
        </c:majorGridlines>
        <c:title>
          <c:tx>
            <c:rich>
              <a:bodyPr/>
              <a:lstStyle/>
              <a:p>
                <a:pPr>
                  <a:defRPr sz="1200" b="0" i="0" u="none" strike="noStrike" baseline="0">
                    <a:solidFill>
                      <a:srgbClr val="333333"/>
                    </a:solidFill>
                    <a:latin typeface="Times New Roman"/>
                    <a:ea typeface="Times New Roman"/>
                    <a:cs typeface="Times New Roman"/>
                  </a:defRPr>
                </a:pPr>
                <a:r>
                  <a:rPr lang="en-US"/>
                  <a:t>Strain</a:t>
                </a:r>
              </a:p>
            </c:rich>
          </c:tx>
          <c:overlay val="0"/>
          <c:spPr>
            <a:noFill/>
            <a:ln w="25402">
              <a:noFill/>
            </a:ln>
          </c:spPr>
        </c:title>
        <c:numFmt formatCode="0.000" sourceLinked="1"/>
        <c:majorTickMark val="none"/>
        <c:minorTickMark val="none"/>
        <c:tickLblPos val="nextTo"/>
        <c:spPr>
          <a:noFill/>
          <a:ln w="9526" cap="flat" cmpd="sng" algn="ctr">
            <a:solidFill>
              <a:schemeClr val="tx1">
                <a:lumMod val="25000"/>
                <a:lumOff val="75000"/>
              </a:schemeClr>
            </a:solidFill>
            <a:round/>
          </a:ln>
          <a:effectLst/>
        </c:spPr>
        <c:txPr>
          <a:bodyPr rot="0" vert="horz"/>
          <a:lstStyle/>
          <a:p>
            <a:pPr>
              <a:defRPr sz="900" b="0" i="0" u="none" strike="noStrike" baseline="0">
                <a:solidFill>
                  <a:srgbClr val="333333"/>
                </a:solidFill>
                <a:latin typeface="Calibri"/>
                <a:ea typeface="Calibri"/>
                <a:cs typeface="Calibri"/>
              </a:defRPr>
            </a:pPr>
            <a:endParaRPr lang="en-US"/>
          </a:p>
        </c:txPr>
        <c:crossAx val="1091336464"/>
        <c:crosses val="autoZero"/>
        <c:crossBetween val="midCat"/>
      </c:valAx>
      <c:valAx>
        <c:axId val="1091336464"/>
        <c:scaling>
          <c:orientation val="minMax"/>
        </c:scaling>
        <c:delete val="0"/>
        <c:axPos val="l"/>
        <c:majorGridlines>
          <c:spPr>
            <a:ln w="9526" cap="flat" cmpd="sng" algn="ctr">
              <a:solidFill>
                <a:schemeClr val="tx1">
                  <a:lumMod val="15000"/>
                  <a:lumOff val="85000"/>
                </a:schemeClr>
              </a:solidFill>
              <a:round/>
            </a:ln>
            <a:effectLst/>
          </c:spPr>
        </c:majorGridlines>
        <c:title>
          <c:tx>
            <c:rich>
              <a:bodyPr/>
              <a:lstStyle/>
              <a:p>
                <a:pPr>
                  <a:defRPr sz="1200" b="0" i="0" u="none" strike="noStrike" baseline="0">
                    <a:solidFill>
                      <a:srgbClr val="333333"/>
                    </a:solidFill>
                    <a:latin typeface="Times New Roman"/>
                    <a:ea typeface="Times New Roman"/>
                    <a:cs typeface="Times New Roman"/>
                  </a:defRPr>
                </a:pPr>
                <a:r>
                  <a:rPr lang="en-US"/>
                  <a:t>Stress (Mpa)</a:t>
                </a:r>
              </a:p>
            </c:rich>
          </c:tx>
          <c:overlay val="0"/>
          <c:spPr>
            <a:noFill/>
            <a:ln w="25402">
              <a:noFill/>
            </a:ln>
          </c:spPr>
        </c:title>
        <c:numFmt formatCode="0.00" sourceLinked="1"/>
        <c:majorTickMark val="none"/>
        <c:minorTickMark val="none"/>
        <c:tickLblPos val="nextTo"/>
        <c:spPr>
          <a:noFill/>
          <a:ln w="9526"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1335920"/>
        <c:crosses val="autoZero"/>
        <c:crossBetween val="midCat"/>
      </c:valAx>
      <c:spPr>
        <a:noFill/>
        <a:ln w="25402">
          <a:noFill/>
        </a:ln>
      </c:spPr>
    </c:plotArea>
    <c:legend>
      <c:legendPos val="r"/>
      <c:layout>
        <c:manualLayout>
          <c:xMode val="edge"/>
          <c:yMode val="edge"/>
          <c:x val="0.88404589628999086"/>
          <c:y val="0.37229664377059246"/>
          <c:w val="0.10265907639923388"/>
          <c:h val="0.38053520969453281"/>
        </c:manualLayout>
      </c:layout>
      <c:overlay val="0"/>
      <c:spPr>
        <a:noFill/>
        <a:ln w="25402">
          <a:noFill/>
        </a:ln>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6"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clustered1!$B$1:$B$2</c:f>
              <c:strCache>
                <c:ptCount val="2"/>
                <c:pt idx="0">
                  <c:v>AverageYS</c:v>
                </c:pt>
                <c:pt idx="1">
                  <c:v>(MPa)</c:v>
                </c:pt>
              </c:strCache>
            </c:strRef>
          </c:tx>
          <c:spPr>
            <a:solidFill>
              <a:srgbClr val="4472C4"/>
            </a:solidFill>
            <a:ln w="25389">
              <a:noFill/>
            </a:ln>
          </c:spPr>
          <c:invertIfNegative val="0"/>
          <c:errBars>
            <c:errBarType val="both"/>
            <c:errValType val="cust"/>
            <c:noEndCap val="0"/>
            <c:plus>
              <c:numRef>
                <c:f>clustered1!$C$3:$C$9</c:f>
                <c:numCache>
                  <c:formatCode>General</c:formatCode>
                  <c:ptCount val="7"/>
                  <c:pt idx="0">
                    <c:v>23.9</c:v>
                  </c:pt>
                  <c:pt idx="1">
                    <c:v>35.119999999999997</c:v>
                  </c:pt>
                  <c:pt idx="2">
                    <c:v>20.399999999999999</c:v>
                  </c:pt>
                  <c:pt idx="3">
                    <c:v>15.3</c:v>
                  </c:pt>
                  <c:pt idx="4">
                    <c:v>9</c:v>
                  </c:pt>
                  <c:pt idx="5">
                    <c:v>16.3</c:v>
                  </c:pt>
                  <c:pt idx="6">
                    <c:v>18.3</c:v>
                  </c:pt>
                </c:numCache>
              </c:numRef>
            </c:plus>
            <c:minus>
              <c:numRef>
                <c:f>clustered1!$C$3:$C$9</c:f>
                <c:numCache>
                  <c:formatCode>General</c:formatCode>
                  <c:ptCount val="7"/>
                  <c:pt idx="0">
                    <c:v>23.9</c:v>
                  </c:pt>
                  <c:pt idx="1">
                    <c:v>35.119999999999997</c:v>
                  </c:pt>
                  <c:pt idx="2">
                    <c:v>20.399999999999999</c:v>
                  </c:pt>
                  <c:pt idx="3">
                    <c:v>15.3</c:v>
                  </c:pt>
                  <c:pt idx="4">
                    <c:v>9</c:v>
                  </c:pt>
                  <c:pt idx="5">
                    <c:v>16.3</c:v>
                  </c:pt>
                  <c:pt idx="6">
                    <c:v>18.3</c:v>
                  </c:pt>
                </c:numCache>
              </c:numRef>
            </c:minus>
            <c:spPr>
              <a:noFill/>
              <a:ln w="9521" cap="flat" cmpd="sng" algn="ctr">
                <a:solidFill>
                  <a:schemeClr val="tx1">
                    <a:lumMod val="65000"/>
                    <a:lumOff val="35000"/>
                  </a:schemeClr>
                </a:solidFill>
                <a:round/>
              </a:ln>
              <a:effectLst/>
            </c:spPr>
          </c:errBars>
          <c:cat>
            <c:strRef>
              <c:f>clustered1!$A$3:$A$9</c:f>
              <c:strCache>
                <c:ptCount val="7"/>
                <c:pt idx="0">
                  <c:v>A</c:v>
                </c:pt>
                <c:pt idx="1">
                  <c:v>B</c:v>
                </c:pt>
                <c:pt idx="2">
                  <c:v>C</c:v>
                </c:pt>
                <c:pt idx="3">
                  <c:v>D</c:v>
                </c:pt>
                <c:pt idx="4">
                  <c:v>E</c:v>
                </c:pt>
                <c:pt idx="5">
                  <c:v>F</c:v>
                </c:pt>
                <c:pt idx="6">
                  <c:v>T</c:v>
                </c:pt>
              </c:strCache>
            </c:strRef>
          </c:cat>
          <c:val>
            <c:numRef>
              <c:f>clustered1!$B$3:$B$9</c:f>
              <c:numCache>
                <c:formatCode>General</c:formatCode>
                <c:ptCount val="7"/>
                <c:pt idx="0">
                  <c:v>535</c:v>
                </c:pt>
                <c:pt idx="1">
                  <c:v>475.8</c:v>
                </c:pt>
                <c:pt idx="2">
                  <c:v>605.9</c:v>
                </c:pt>
                <c:pt idx="3">
                  <c:v>521.5</c:v>
                </c:pt>
                <c:pt idx="4">
                  <c:v>503.8</c:v>
                </c:pt>
                <c:pt idx="5">
                  <c:v>481.8</c:v>
                </c:pt>
                <c:pt idx="6">
                  <c:v>576.5</c:v>
                </c:pt>
              </c:numCache>
            </c:numRef>
          </c:val>
          <c:extLst>
            <c:ext xmlns:c16="http://schemas.microsoft.com/office/drawing/2014/chart" uri="{C3380CC4-5D6E-409C-BE32-E72D297353CC}">
              <c16:uniqueId val="{00000000-20D0-4EE8-A528-AC3A2A61B1A7}"/>
            </c:ext>
          </c:extLst>
        </c:ser>
        <c:ser>
          <c:idx val="1"/>
          <c:order val="1"/>
          <c:tx>
            <c:strRef>
              <c:f>clustered1!$D$1:$D$2</c:f>
              <c:strCache>
                <c:ptCount val="2"/>
                <c:pt idx="0">
                  <c:v>Average UTS</c:v>
                </c:pt>
                <c:pt idx="1">
                  <c:v>(MPa)</c:v>
                </c:pt>
              </c:strCache>
            </c:strRef>
          </c:tx>
          <c:spPr>
            <a:solidFill>
              <a:srgbClr val="ED7D31"/>
            </a:solidFill>
            <a:ln w="25389">
              <a:noFill/>
            </a:ln>
          </c:spPr>
          <c:invertIfNegative val="0"/>
          <c:errBars>
            <c:errBarType val="both"/>
            <c:errValType val="cust"/>
            <c:noEndCap val="0"/>
            <c:plus>
              <c:numRef>
                <c:f>clustered1!$E$3:$E$9</c:f>
                <c:numCache>
                  <c:formatCode>General</c:formatCode>
                  <c:ptCount val="7"/>
                  <c:pt idx="0">
                    <c:v>31</c:v>
                  </c:pt>
                  <c:pt idx="1">
                    <c:v>23.4</c:v>
                  </c:pt>
                  <c:pt idx="2">
                    <c:v>23.6</c:v>
                  </c:pt>
                  <c:pt idx="3">
                    <c:v>12.5</c:v>
                  </c:pt>
                  <c:pt idx="4">
                    <c:v>16.100000000000001</c:v>
                  </c:pt>
                  <c:pt idx="5">
                    <c:v>18.2</c:v>
                  </c:pt>
                  <c:pt idx="6">
                    <c:v>32.5</c:v>
                  </c:pt>
                </c:numCache>
              </c:numRef>
            </c:plus>
            <c:minus>
              <c:numRef>
                <c:f>clustered1!$E$3:$E$9</c:f>
                <c:numCache>
                  <c:formatCode>General</c:formatCode>
                  <c:ptCount val="7"/>
                  <c:pt idx="0">
                    <c:v>31</c:v>
                  </c:pt>
                  <c:pt idx="1">
                    <c:v>23.4</c:v>
                  </c:pt>
                  <c:pt idx="2">
                    <c:v>23.6</c:v>
                  </c:pt>
                  <c:pt idx="3">
                    <c:v>12.5</c:v>
                  </c:pt>
                  <c:pt idx="4">
                    <c:v>16.100000000000001</c:v>
                  </c:pt>
                  <c:pt idx="5">
                    <c:v>18.2</c:v>
                  </c:pt>
                  <c:pt idx="6">
                    <c:v>32.5</c:v>
                  </c:pt>
                </c:numCache>
              </c:numRef>
            </c:minus>
            <c:spPr>
              <a:noFill/>
              <a:ln w="9521" cap="flat" cmpd="sng" algn="ctr">
                <a:solidFill>
                  <a:schemeClr val="tx1">
                    <a:lumMod val="65000"/>
                    <a:lumOff val="35000"/>
                  </a:schemeClr>
                </a:solidFill>
                <a:round/>
              </a:ln>
              <a:effectLst/>
            </c:spPr>
          </c:errBars>
          <c:cat>
            <c:strRef>
              <c:f>clustered1!$A$3:$A$9</c:f>
              <c:strCache>
                <c:ptCount val="7"/>
                <c:pt idx="0">
                  <c:v>A</c:v>
                </c:pt>
                <c:pt idx="1">
                  <c:v>B</c:v>
                </c:pt>
                <c:pt idx="2">
                  <c:v>C</c:v>
                </c:pt>
                <c:pt idx="3">
                  <c:v>D</c:v>
                </c:pt>
                <c:pt idx="4">
                  <c:v>E</c:v>
                </c:pt>
                <c:pt idx="5">
                  <c:v>F</c:v>
                </c:pt>
                <c:pt idx="6">
                  <c:v>T</c:v>
                </c:pt>
              </c:strCache>
            </c:strRef>
          </c:cat>
          <c:val>
            <c:numRef>
              <c:f>clustered1!$D$3:$D$9</c:f>
              <c:numCache>
                <c:formatCode>General</c:formatCode>
                <c:ptCount val="7"/>
                <c:pt idx="0">
                  <c:v>616.1</c:v>
                </c:pt>
                <c:pt idx="1">
                  <c:v>554.29999999999995</c:v>
                </c:pt>
                <c:pt idx="2">
                  <c:v>717.6</c:v>
                </c:pt>
                <c:pt idx="3">
                  <c:v>600.29999999999995</c:v>
                </c:pt>
                <c:pt idx="4">
                  <c:v>585.79999999999995</c:v>
                </c:pt>
                <c:pt idx="5">
                  <c:v>517.20000000000005</c:v>
                </c:pt>
                <c:pt idx="6">
                  <c:v>663.3</c:v>
                </c:pt>
              </c:numCache>
            </c:numRef>
          </c:val>
          <c:extLst>
            <c:ext xmlns:c16="http://schemas.microsoft.com/office/drawing/2014/chart" uri="{C3380CC4-5D6E-409C-BE32-E72D297353CC}">
              <c16:uniqueId val="{00000001-20D0-4EE8-A528-AC3A2A61B1A7}"/>
            </c:ext>
          </c:extLst>
        </c:ser>
        <c:dLbls>
          <c:showLegendKey val="0"/>
          <c:showVal val="0"/>
          <c:showCatName val="0"/>
          <c:showSerName val="0"/>
          <c:showPercent val="0"/>
          <c:showBubbleSize val="0"/>
        </c:dLbls>
        <c:gapWidth val="219"/>
        <c:axId val="1091337552"/>
        <c:axId val="1091338096"/>
      </c:barChart>
      <c:lineChart>
        <c:grouping val="standard"/>
        <c:varyColors val="0"/>
        <c:ser>
          <c:idx val="2"/>
          <c:order val="2"/>
          <c:tx>
            <c:v>Min YS (KS EAS 412)</c:v>
          </c:tx>
          <c:spPr>
            <a:ln w="28563" cap="rnd">
              <a:solidFill>
                <a:schemeClr val="accent3"/>
              </a:solidFill>
              <a:round/>
            </a:ln>
            <a:effectLst/>
          </c:spPr>
          <c:marker>
            <c:symbol val="none"/>
          </c:marker>
          <c:val>
            <c:numRef>
              <c:f>clustered1!$J$3:$J$9</c:f>
              <c:numCache>
                <c:formatCode>General</c:formatCode>
                <c:ptCount val="7"/>
                <c:pt idx="0">
                  <c:v>500</c:v>
                </c:pt>
                <c:pt idx="1">
                  <c:v>500</c:v>
                </c:pt>
                <c:pt idx="2">
                  <c:v>500</c:v>
                </c:pt>
                <c:pt idx="3">
                  <c:v>500</c:v>
                </c:pt>
                <c:pt idx="4">
                  <c:v>500</c:v>
                </c:pt>
                <c:pt idx="5">
                  <c:v>500</c:v>
                </c:pt>
                <c:pt idx="6">
                  <c:v>500</c:v>
                </c:pt>
              </c:numCache>
            </c:numRef>
          </c:val>
          <c:smooth val="0"/>
          <c:extLst>
            <c:ext xmlns:c16="http://schemas.microsoft.com/office/drawing/2014/chart" uri="{C3380CC4-5D6E-409C-BE32-E72D297353CC}">
              <c16:uniqueId val="{00000002-20D0-4EE8-A528-AC3A2A61B1A7}"/>
            </c:ext>
          </c:extLst>
        </c:ser>
        <c:ser>
          <c:idx val="3"/>
          <c:order val="3"/>
          <c:tx>
            <c:v>Min UTS (KS EAS 412)</c:v>
          </c:tx>
          <c:spPr>
            <a:ln w="28563" cap="rnd">
              <a:solidFill>
                <a:schemeClr val="accent4"/>
              </a:solidFill>
              <a:round/>
            </a:ln>
            <a:effectLst/>
          </c:spPr>
          <c:marker>
            <c:symbol val="none"/>
          </c:marker>
          <c:val>
            <c:numRef>
              <c:f>clustered1!$K$3:$K$9</c:f>
              <c:numCache>
                <c:formatCode>General</c:formatCode>
                <c:ptCount val="7"/>
                <c:pt idx="0">
                  <c:v>550</c:v>
                </c:pt>
                <c:pt idx="1">
                  <c:v>550</c:v>
                </c:pt>
                <c:pt idx="2">
                  <c:v>550</c:v>
                </c:pt>
                <c:pt idx="3">
                  <c:v>550</c:v>
                </c:pt>
                <c:pt idx="4">
                  <c:v>550</c:v>
                </c:pt>
                <c:pt idx="5">
                  <c:v>550</c:v>
                </c:pt>
                <c:pt idx="6">
                  <c:v>550</c:v>
                </c:pt>
              </c:numCache>
            </c:numRef>
          </c:val>
          <c:smooth val="0"/>
          <c:extLst>
            <c:ext xmlns:c16="http://schemas.microsoft.com/office/drawing/2014/chart" uri="{C3380CC4-5D6E-409C-BE32-E72D297353CC}">
              <c16:uniqueId val="{00000003-20D0-4EE8-A528-AC3A2A61B1A7}"/>
            </c:ext>
          </c:extLst>
        </c:ser>
        <c:dLbls>
          <c:showLegendKey val="0"/>
          <c:showVal val="0"/>
          <c:showCatName val="0"/>
          <c:showSerName val="0"/>
          <c:showPercent val="0"/>
          <c:showBubbleSize val="0"/>
        </c:dLbls>
        <c:marker val="1"/>
        <c:smooth val="0"/>
        <c:axId val="1091337552"/>
        <c:axId val="1091338096"/>
      </c:lineChart>
      <c:catAx>
        <c:axId val="1091337552"/>
        <c:scaling>
          <c:orientation val="minMax"/>
        </c:scaling>
        <c:delete val="0"/>
        <c:axPos val="b"/>
        <c:title>
          <c:tx>
            <c:rich>
              <a:bodyPr/>
              <a:lstStyle/>
              <a:p>
                <a:pPr>
                  <a:defRPr sz="1100" b="0" i="0" u="none" strike="noStrike" baseline="0">
                    <a:solidFill>
                      <a:srgbClr val="333333"/>
                    </a:solidFill>
                    <a:latin typeface="Times New Roman"/>
                    <a:ea typeface="Times New Roman"/>
                    <a:cs typeface="Times New Roman"/>
                  </a:defRPr>
                </a:pPr>
                <a:r>
                  <a:rPr lang="en-US"/>
                  <a:t>Sources</a:t>
                </a:r>
              </a:p>
            </c:rich>
          </c:tx>
          <c:overlay val="0"/>
          <c:spPr>
            <a:noFill/>
            <a:ln w="25389">
              <a:noFill/>
            </a:ln>
          </c:spPr>
        </c:title>
        <c:numFmt formatCode="General" sourceLinked="1"/>
        <c:majorTickMark val="none"/>
        <c:minorTickMark val="none"/>
        <c:tickLblPos val="nextTo"/>
        <c:spPr>
          <a:noFill/>
          <a:ln w="9521"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91338096"/>
        <c:crosses val="autoZero"/>
        <c:auto val="1"/>
        <c:lblAlgn val="ctr"/>
        <c:lblOffset val="100"/>
        <c:noMultiLvlLbl val="0"/>
      </c:catAx>
      <c:valAx>
        <c:axId val="1091338096"/>
        <c:scaling>
          <c:orientation val="minMax"/>
        </c:scaling>
        <c:delete val="0"/>
        <c:axPos val="l"/>
        <c:majorGridlines>
          <c:spPr>
            <a:ln w="9521" cap="flat" cmpd="sng" algn="ctr">
              <a:solidFill>
                <a:schemeClr val="tx1">
                  <a:lumMod val="15000"/>
                  <a:lumOff val="85000"/>
                </a:schemeClr>
              </a:solidFill>
              <a:round/>
            </a:ln>
            <a:effectLst/>
          </c:spPr>
        </c:majorGridlines>
        <c:title>
          <c:tx>
            <c:rich>
              <a:bodyPr/>
              <a:lstStyle/>
              <a:p>
                <a:pPr>
                  <a:defRPr sz="1000" b="0" i="0" u="none" strike="noStrike" baseline="0">
                    <a:solidFill>
                      <a:srgbClr val="333333"/>
                    </a:solidFill>
                    <a:latin typeface="Times New Roman"/>
                    <a:ea typeface="Times New Roman"/>
                    <a:cs typeface="Times New Roman"/>
                  </a:defRPr>
                </a:pPr>
                <a:r>
                  <a:rPr lang="en-US"/>
                  <a:t>Stress (Mpa)</a:t>
                </a:r>
              </a:p>
            </c:rich>
          </c:tx>
          <c:overlay val="0"/>
          <c:spPr>
            <a:noFill/>
            <a:ln w="25389">
              <a:noFill/>
            </a:ln>
          </c:spPr>
        </c:title>
        <c:numFmt formatCode="General" sourceLinked="1"/>
        <c:majorTickMark val="none"/>
        <c:minorTickMark val="none"/>
        <c:tickLblPos val="nextTo"/>
        <c:spPr>
          <a:ln w="6347">
            <a:noFill/>
          </a:ln>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91337552"/>
        <c:crosses val="autoZero"/>
        <c:crossBetween val="between"/>
      </c:valAx>
      <c:spPr>
        <a:noFill/>
        <a:ln w="25389">
          <a:noFill/>
        </a:ln>
      </c:spPr>
    </c:plotArea>
    <c:legend>
      <c:legendPos val="b"/>
      <c:overlay val="0"/>
      <c:spPr>
        <a:noFill/>
        <a:ln w="25389">
          <a:noFill/>
        </a:ln>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1"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633823709240937E-2"/>
          <c:y val="5.903356048011401E-2"/>
          <c:w val="0.8831062221206144"/>
          <c:h val="0.71827173575460845"/>
        </c:manualLayout>
      </c:layout>
      <c:barChart>
        <c:barDir val="col"/>
        <c:grouping val="clustered"/>
        <c:varyColors val="0"/>
        <c:ser>
          <c:idx val="0"/>
          <c:order val="0"/>
          <c:tx>
            <c:strRef>
              <c:f>clustered1!$F$1</c:f>
              <c:strCache>
                <c:ptCount val="1"/>
                <c:pt idx="0">
                  <c:v>Avg Elongation (%)</c:v>
                </c:pt>
              </c:strCache>
            </c:strRef>
          </c:tx>
          <c:spPr>
            <a:solidFill>
              <a:schemeClr val="accent1"/>
            </a:solidFill>
            <a:ln>
              <a:noFill/>
            </a:ln>
            <a:effectLst/>
          </c:spPr>
          <c:invertIfNegative val="0"/>
          <c:errBars>
            <c:errBarType val="both"/>
            <c:errValType val="cust"/>
            <c:noEndCap val="0"/>
            <c:plus>
              <c:numRef>
                <c:f>clustered1!$G$3:$G$9</c:f>
                <c:numCache>
                  <c:formatCode>General</c:formatCode>
                  <c:ptCount val="7"/>
                  <c:pt idx="0">
                    <c:v>2.42</c:v>
                  </c:pt>
                  <c:pt idx="1">
                    <c:v>1.48</c:v>
                  </c:pt>
                  <c:pt idx="2">
                    <c:v>1.83</c:v>
                  </c:pt>
                  <c:pt idx="3">
                    <c:v>1.8</c:v>
                  </c:pt>
                  <c:pt idx="4">
                    <c:v>1.27</c:v>
                  </c:pt>
                  <c:pt idx="5">
                    <c:v>3.4</c:v>
                  </c:pt>
                  <c:pt idx="6">
                    <c:v>1.44</c:v>
                  </c:pt>
                </c:numCache>
              </c:numRef>
            </c:plus>
            <c:minus>
              <c:numRef>
                <c:f>clustered1!$G$3:$G$9</c:f>
                <c:numCache>
                  <c:formatCode>General</c:formatCode>
                  <c:ptCount val="7"/>
                  <c:pt idx="0">
                    <c:v>2.42</c:v>
                  </c:pt>
                  <c:pt idx="1">
                    <c:v>1.48</c:v>
                  </c:pt>
                  <c:pt idx="2">
                    <c:v>1.83</c:v>
                  </c:pt>
                  <c:pt idx="3">
                    <c:v>1.8</c:v>
                  </c:pt>
                  <c:pt idx="4">
                    <c:v>1.27</c:v>
                  </c:pt>
                  <c:pt idx="5">
                    <c:v>3.4</c:v>
                  </c:pt>
                  <c:pt idx="6">
                    <c:v>1.44</c:v>
                  </c:pt>
                </c:numCache>
              </c:numRef>
            </c:minus>
            <c:spPr>
              <a:noFill/>
              <a:ln w="9525" cap="flat" cmpd="sng" algn="ctr">
                <a:solidFill>
                  <a:schemeClr val="tx1">
                    <a:lumMod val="65000"/>
                    <a:lumOff val="35000"/>
                  </a:schemeClr>
                </a:solidFill>
                <a:round/>
              </a:ln>
              <a:effectLst/>
            </c:spPr>
          </c:errBars>
          <c:cat>
            <c:strRef>
              <c:f>clustered1!$A$2:$A$9</c:f>
              <c:strCache>
                <c:ptCount val="8"/>
                <c:pt idx="1">
                  <c:v>A</c:v>
                </c:pt>
                <c:pt idx="2">
                  <c:v>B</c:v>
                </c:pt>
                <c:pt idx="3">
                  <c:v>C</c:v>
                </c:pt>
                <c:pt idx="4">
                  <c:v>D</c:v>
                </c:pt>
                <c:pt idx="5">
                  <c:v>E</c:v>
                </c:pt>
                <c:pt idx="6">
                  <c:v>F</c:v>
                </c:pt>
                <c:pt idx="7">
                  <c:v>T</c:v>
                </c:pt>
              </c:strCache>
            </c:strRef>
          </c:cat>
          <c:val>
            <c:numRef>
              <c:f>clustered1!$F$2:$F$9</c:f>
              <c:numCache>
                <c:formatCode>General</c:formatCode>
                <c:ptCount val="8"/>
                <c:pt idx="1">
                  <c:v>16.100000000000001</c:v>
                </c:pt>
                <c:pt idx="2">
                  <c:v>18.25</c:v>
                </c:pt>
                <c:pt idx="3">
                  <c:v>22.3</c:v>
                </c:pt>
                <c:pt idx="4">
                  <c:v>19.25</c:v>
                </c:pt>
                <c:pt idx="5">
                  <c:v>18.62</c:v>
                </c:pt>
                <c:pt idx="6">
                  <c:v>23.1</c:v>
                </c:pt>
                <c:pt idx="7">
                  <c:v>21.9</c:v>
                </c:pt>
              </c:numCache>
            </c:numRef>
          </c:val>
          <c:extLst>
            <c:ext xmlns:c16="http://schemas.microsoft.com/office/drawing/2014/chart" uri="{C3380CC4-5D6E-409C-BE32-E72D297353CC}">
              <c16:uniqueId val="{00000000-1983-4BA6-8E07-C098211D6994}"/>
            </c:ext>
          </c:extLst>
        </c:ser>
        <c:dLbls>
          <c:showLegendKey val="0"/>
          <c:showVal val="0"/>
          <c:showCatName val="0"/>
          <c:showSerName val="0"/>
          <c:showPercent val="0"/>
          <c:showBubbleSize val="0"/>
        </c:dLbls>
        <c:gapWidth val="219"/>
        <c:axId val="1091334288"/>
        <c:axId val="1091339184"/>
      </c:barChart>
      <c:lineChart>
        <c:grouping val="standard"/>
        <c:varyColors val="0"/>
        <c:ser>
          <c:idx val="1"/>
          <c:order val="1"/>
          <c:tx>
            <c:strRef>
              <c:f>clustered1!$L$1</c:f>
              <c:strCache>
                <c:ptCount val="1"/>
                <c:pt idx="0">
                  <c:v>KS EAS 412-2 (min)</c:v>
                </c:pt>
              </c:strCache>
            </c:strRef>
          </c:tx>
          <c:spPr>
            <a:ln w="28575" cap="rnd">
              <a:solidFill>
                <a:schemeClr val="accent2"/>
              </a:solidFill>
              <a:round/>
            </a:ln>
            <a:effectLst/>
          </c:spPr>
          <c:marker>
            <c:symbol val="none"/>
          </c:marker>
          <c:cat>
            <c:strRef>
              <c:f>clustered1!$A$2:$A$9</c:f>
              <c:strCache>
                <c:ptCount val="8"/>
                <c:pt idx="1">
                  <c:v>A</c:v>
                </c:pt>
                <c:pt idx="2">
                  <c:v>B</c:v>
                </c:pt>
                <c:pt idx="3">
                  <c:v>C</c:v>
                </c:pt>
                <c:pt idx="4">
                  <c:v>D</c:v>
                </c:pt>
                <c:pt idx="5">
                  <c:v>E</c:v>
                </c:pt>
                <c:pt idx="6">
                  <c:v>F</c:v>
                </c:pt>
                <c:pt idx="7">
                  <c:v>T</c:v>
                </c:pt>
              </c:strCache>
            </c:strRef>
          </c:cat>
          <c:val>
            <c:numRef>
              <c:f>clustered1!$L$2:$L$9</c:f>
              <c:numCache>
                <c:formatCode>General</c:formatCode>
                <c:ptCount val="8"/>
                <c:pt idx="1">
                  <c:v>14</c:v>
                </c:pt>
                <c:pt idx="2">
                  <c:v>14</c:v>
                </c:pt>
                <c:pt idx="3">
                  <c:v>14</c:v>
                </c:pt>
                <c:pt idx="4">
                  <c:v>14</c:v>
                </c:pt>
                <c:pt idx="5">
                  <c:v>14</c:v>
                </c:pt>
                <c:pt idx="6">
                  <c:v>14</c:v>
                </c:pt>
                <c:pt idx="7">
                  <c:v>14</c:v>
                </c:pt>
              </c:numCache>
            </c:numRef>
          </c:val>
          <c:smooth val="0"/>
          <c:extLst>
            <c:ext xmlns:c16="http://schemas.microsoft.com/office/drawing/2014/chart" uri="{C3380CC4-5D6E-409C-BE32-E72D297353CC}">
              <c16:uniqueId val="{00000001-1983-4BA6-8E07-C098211D6994}"/>
            </c:ext>
          </c:extLst>
        </c:ser>
        <c:dLbls>
          <c:showLegendKey val="0"/>
          <c:showVal val="0"/>
          <c:showCatName val="0"/>
          <c:showSerName val="0"/>
          <c:showPercent val="0"/>
          <c:showBubbleSize val="0"/>
        </c:dLbls>
        <c:marker val="1"/>
        <c:smooth val="0"/>
        <c:axId val="1091334288"/>
        <c:axId val="1091339184"/>
      </c:lineChart>
      <c:catAx>
        <c:axId val="1091334288"/>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a:solidFill>
                      <a:sysClr val="windowText" lastClr="000000"/>
                    </a:solidFill>
                  </a:rPr>
                  <a:t>Source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91339184"/>
        <c:crosses val="autoZero"/>
        <c:auto val="1"/>
        <c:lblAlgn val="ctr"/>
        <c:lblOffset val="100"/>
        <c:noMultiLvlLbl val="0"/>
      </c:catAx>
      <c:valAx>
        <c:axId val="1091339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a:solidFill>
                      <a:sysClr val="windowText" lastClr="000000"/>
                    </a:solidFill>
                  </a:rPr>
                  <a:t>% Elongation</a:t>
                </a:r>
              </a:p>
            </c:rich>
          </c:tx>
          <c:layout>
            <c:manualLayout>
              <c:xMode val="edge"/>
              <c:yMode val="edge"/>
              <c:x val="1.7688977264067516E-2"/>
              <c:y val="0.23663810585161774"/>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91334288"/>
        <c:crosses val="autoZero"/>
        <c:crossBetween val="between"/>
      </c:valAx>
      <c:spPr>
        <a:noFill/>
        <a:ln>
          <a:noFill/>
        </a:ln>
        <a:effectLst/>
      </c:spPr>
    </c:plotArea>
    <c:legend>
      <c:legendPos val="b"/>
      <c:layout>
        <c:manualLayout>
          <c:xMode val="edge"/>
          <c:yMode val="edge"/>
          <c:x val="0.1888447012995759"/>
          <c:y val="0.92084403602681919"/>
          <c:w val="0.62231059740084815"/>
          <c:h val="5.1313736594990583E-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893D6E2-0BAC-4BE8-AC8A-734BA7DA0E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8</Pages>
  <Words>7356</Words>
  <Characters>41934</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8</cp:revision>
  <dcterms:created xsi:type="dcterms:W3CDTF">2026-06-15T13:48:00Z</dcterms:created>
  <dcterms:modified xsi:type="dcterms:W3CDTF">2026-06-15T15:38:00Z</dcterms:modified>
</cp:coreProperties>
</file>